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4.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D6313F" w14:textId="77777777" w:rsidR="00F72DB8" w:rsidRPr="00F03AE2" w:rsidRDefault="00F72DB8" w:rsidP="008B3AA5">
      <w:pPr>
        <w:spacing w:after="0" w:line="360" w:lineRule="auto"/>
        <w:jc w:val="center"/>
        <w:rPr>
          <w:rFonts w:ascii="Times New Roman" w:hAnsi="Times New Roman" w:cs="Times New Roman"/>
          <w:b/>
          <w:color w:val="000000" w:themeColor="text1"/>
          <w:sz w:val="24"/>
          <w:szCs w:val="24"/>
        </w:rPr>
      </w:pPr>
      <w:bookmarkStart w:id="0" w:name="_GoBack"/>
      <w:bookmarkEnd w:id="0"/>
      <w:r w:rsidRPr="00F03AE2">
        <w:rPr>
          <w:rFonts w:ascii="Times New Roman" w:hAnsi="Times New Roman" w:cs="Times New Roman"/>
          <w:noProof/>
          <w:sz w:val="24"/>
          <w:szCs w:val="24"/>
          <w:lang w:val="es-ES" w:eastAsia="es-ES"/>
        </w:rPr>
        <w:drawing>
          <wp:inline distT="0" distB="0" distL="0" distR="0" wp14:anchorId="0C941221" wp14:editId="27884412">
            <wp:extent cx="1439545" cy="1440000"/>
            <wp:effectExtent l="0" t="0" r="0" b="0"/>
            <wp:docPr id="21" name="Imagen 21" descr="http://academialinux.espoch.edu.ec/Fotos/noticias/logo_espoch_eff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academialinux.espoch.edu.ec/Fotos/noticias/logo_espoch_effec.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193" t="-30" r="-3273" b="-48"/>
                    <a:stretch/>
                  </pic:blipFill>
                  <pic:spPr bwMode="auto">
                    <a:xfrm>
                      <a:off x="0" y="0"/>
                      <a:ext cx="1440640" cy="1441095"/>
                    </a:xfrm>
                    <a:prstGeom prst="rect">
                      <a:avLst/>
                    </a:prstGeom>
                    <a:noFill/>
                    <a:ln>
                      <a:noFill/>
                    </a:ln>
                    <a:extLst>
                      <a:ext uri="{53640926-AAD7-44D8-BBD7-CCE9431645EC}">
                        <a14:shadowObscured xmlns:a14="http://schemas.microsoft.com/office/drawing/2010/main"/>
                      </a:ext>
                    </a:extLst>
                  </pic:spPr>
                </pic:pic>
              </a:graphicData>
            </a:graphic>
          </wp:inline>
        </w:drawing>
      </w:r>
    </w:p>
    <w:p w14:paraId="652C1C5F" w14:textId="77777777" w:rsidR="001A7DF9" w:rsidRPr="00F03AE2" w:rsidRDefault="001A7DF9" w:rsidP="008B3AA5">
      <w:pPr>
        <w:spacing w:after="0" w:line="360" w:lineRule="auto"/>
        <w:jc w:val="center"/>
        <w:rPr>
          <w:rFonts w:ascii="Times New Roman" w:hAnsi="Times New Roman" w:cs="Times New Roman"/>
          <w:b/>
          <w:color w:val="000000" w:themeColor="text1"/>
          <w:sz w:val="24"/>
          <w:szCs w:val="24"/>
        </w:rPr>
      </w:pPr>
    </w:p>
    <w:p w14:paraId="392B0AD1" w14:textId="77777777" w:rsidR="00344DB0" w:rsidRPr="00F03AE2" w:rsidRDefault="00344DB0" w:rsidP="008B3AA5">
      <w:pPr>
        <w:spacing w:after="0" w:line="360" w:lineRule="auto"/>
        <w:jc w:val="center"/>
        <w:rPr>
          <w:rFonts w:ascii="Times New Roman" w:hAnsi="Times New Roman" w:cs="Times New Roman"/>
          <w:b/>
          <w:color w:val="000000" w:themeColor="text1"/>
          <w:sz w:val="24"/>
          <w:szCs w:val="24"/>
        </w:rPr>
      </w:pPr>
    </w:p>
    <w:p w14:paraId="68494439" w14:textId="77777777" w:rsidR="00F72DB8" w:rsidRPr="00F03AE2" w:rsidRDefault="005B6CE3" w:rsidP="008B3AA5">
      <w:pPr>
        <w:spacing w:after="0" w:line="360" w:lineRule="auto"/>
        <w:jc w:val="center"/>
        <w:rPr>
          <w:rFonts w:ascii="Times New Roman" w:hAnsi="Times New Roman" w:cs="Times New Roman"/>
          <w:b/>
          <w:color w:val="000000" w:themeColor="text1"/>
          <w:sz w:val="32"/>
          <w:szCs w:val="24"/>
        </w:rPr>
      </w:pPr>
      <w:r w:rsidRPr="00F03AE2">
        <w:rPr>
          <w:rFonts w:ascii="Times New Roman" w:hAnsi="Times New Roman" w:cs="Times New Roman"/>
          <w:b/>
          <w:color w:val="000000" w:themeColor="text1"/>
          <w:sz w:val="32"/>
          <w:szCs w:val="24"/>
        </w:rPr>
        <w:t>ESCUELA SUPERIOR POLITÉCNICA DE CHIMBORAZO</w:t>
      </w:r>
    </w:p>
    <w:p w14:paraId="5DCB2522" w14:textId="77777777" w:rsidR="005B6CE3" w:rsidRPr="00F03AE2" w:rsidRDefault="005B6CE3" w:rsidP="008B3AA5">
      <w:pPr>
        <w:spacing w:after="0" w:line="360" w:lineRule="auto"/>
        <w:jc w:val="center"/>
        <w:rPr>
          <w:rFonts w:ascii="Times New Roman" w:hAnsi="Times New Roman" w:cs="Times New Roman"/>
          <w:b/>
          <w:color w:val="000000" w:themeColor="text1"/>
          <w:sz w:val="28"/>
          <w:szCs w:val="24"/>
        </w:rPr>
      </w:pPr>
      <w:r w:rsidRPr="00F03AE2">
        <w:rPr>
          <w:rFonts w:ascii="Times New Roman" w:hAnsi="Times New Roman" w:cs="Times New Roman"/>
          <w:b/>
          <w:color w:val="000000" w:themeColor="text1"/>
          <w:sz w:val="28"/>
          <w:szCs w:val="24"/>
        </w:rPr>
        <w:t>FACULTAD DE INFORMÁTICA Y ELECTRÓNICA</w:t>
      </w:r>
    </w:p>
    <w:p w14:paraId="555C6ECE" w14:textId="77777777" w:rsidR="005B6CE3" w:rsidRPr="00F03AE2" w:rsidRDefault="005B6CE3" w:rsidP="008B3AA5">
      <w:pPr>
        <w:spacing w:after="0" w:line="360" w:lineRule="auto"/>
        <w:jc w:val="center"/>
        <w:rPr>
          <w:rFonts w:ascii="Times New Roman" w:hAnsi="Times New Roman" w:cs="Times New Roman"/>
          <w:b/>
          <w:color w:val="000000" w:themeColor="text1"/>
          <w:sz w:val="24"/>
          <w:szCs w:val="24"/>
        </w:rPr>
      </w:pPr>
      <w:r w:rsidRPr="00F03AE2">
        <w:rPr>
          <w:rFonts w:ascii="Times New Roman" w:hAnsi="Times New Roman" w:cs="Times New Roman"/>
          <w:b/>
          <w:color w:val="000000" w:themeColor="text1"/>
          <w:sz w:val="24"/>
          <w:szCs w:val="24"/>
        </w:rPr>
        <w:t>ES</w:t>
      </w:r>
      <w:r w:rsidR="00F72DB8" w:rsidRPr="00F03AE2">
        <w:rPr>
          <w:rFonts w:ascii="Times New Roman" w:hAnsi="Times New Roman" w:cs="Times New Roman"/>
          <w:b/>
          <w:color w:val="000000" w:themeColor="text1"/>
          <w:sz w:val="24"/>
          <w:szCs w:val="24"/>
        </w:rPr>
        <w:t>CUELA DE INGENIERÍA EN SISTEMAS</w:t>
      </w:r>
    </w:p>
    <w:p w14:paraId="5613AC6D" w14:textId="77777777" w:rsidR="00F72DB8" w:rsidRPr="00F03AE2" w:rsidRDefault="00F72DB8" w:rsidP="008B3AA5">
      <w:pPr>
        <w:spacing w:after="0" w:line="360" w:lineRule="auto"/>
        <w:jc w:val="center"/>
        <w:rPr>
          <w:rFonts w:ascii="Times New Roman" w:hAnsi="Times New Roman" w:cs="Times New Roman"/>
          <w:b/>
          <w:color w:val="000000" w:themeColor="text1"/>
          <w:sz w:val="24"/>
          <w:szCs w:val="24"/>
        </w:rPr>
      </w:pPr>
    </w:p>
    <w:p w14:paraId="4BCAB866" w14:textId="77777777" w:rsidR="00F72DB8" w:rsidRPr="00F03AE2" w:rsidRDefault="00F72DB8" w:rsidP="008B3AA5">
      <w:pPr>
        <w:spacing w:after="0" w:line="360" w:lineRule="auto"/>
        <w:jc w:val="center"/>
        <w:rPr>
          <w:rFonts w:ascii="Times New Roman" w:hAnsi="Times New Roman" w:cs="Times New Roman"/>
          <w:b/>
          <w:color w:val="000000" w:themeColor="text1"/>
          <w:sz w:val="28"/>
          <w:szCs w:val="24"/>
        </w:rPr>
      </w:pPr>
    </w:p>
    <w:p w14:paraId="3B1102FD" w14:textId="77777777" w:rsidR="00F72DB8" w:rsidRPr="00F03AE2" w:rsidRDefault="005B6CE3" w:rsidP="008B3AA5">
      <w:pPr>
        <w:autoSpaceDE w:val="0"/>
        <w:autoSpaceDN w:val="0"/>
        <w:adjustRightInd w:val="0"/>
        <w:spacing w:after="0" w:line="360" w:lineRule="auto"/>
        <w:jc w:val="center"/>
        <w:rPr>
          <w:rFonts w:ascii="Times New Roman" w:eastAsia="Calibri" w:hAnsi="Times New Roman" w:cs="Times New Roman"/>
          <w:b/>
          <w:sz w:val="28"/>
          <w:szCs w:val="24"/>
        </w:rPr>
      </w:pPr>
      <w:r w:rsidRPr="00F03AE2">
        <w:rPr>
          <w:rFonts w:ascii="Times New Roman" w:eastAsia="Calibri" w:hAnsi="Times New Roman" w:cs="Times New Roman"/>
          <w:b/>
          <w:sz w:val="28"/>
          <w:szCs w:val="24"/>
        </w:rPr>
        <w:t>Estudio comparativo de productividad</w:t>
      </w:r>
      <w:r w:rsidR="0063308D" w:rsidRPr="00F03AE2">
        <w:rPr>
          <w:rFonts w:ascii="Times New Roman" w:eastAsia="Calibri" w:hAnsi="Times New Roman" w:cs="Times New Roman"/>
          <w:b/>
          <w:sz w:val="28"/>
          <w:szCs w:val="24"/>
        </w:rPr>
        <w:t xml:space="preserve"> de frameworks PHP orientados a </w:t>
      </w:r>
      <w:r w:rsidRPr="00F03AE2">
        <w:rPr>
          <w:rFonts w:ascii="Times New Roman" w:eastAsia="Calibri" w:hAnsi="Times New Roman" w:cs="Times New Roman"/>
          <w:b/>
          <w:sz w:val="28"/>
          <w:szCs w:val="24"/>
        </w:rPr>
        <w:t xml:space="preserve">objetos para desarrollar el </w:t>
      </w:r>
      <w:r w:rsidRPr="00F03AE2">
        <w:rPr>
          <w:rFonts w:ascii="Times New Roman" w:hAnsi="Times New Roman" w:cs="Times New Roman"/>
          <w:b/>
          <w:sz w:val="28"/>
          <w:szCs w:val="24"/>
        </w:rPr>
        <w:t>Sistema de Seguimiento de Incidentes de la Infraestructura de Red en la ESPOCH</w:t>
      </w:r>
    </w:p>
    <w:p w14:paraId="16AC66E6" w14:textId="77777777" w:rsidR="00F72DB8" w:rsidRPr="00F03AE2" w:rsidRDefault="00F72DB8" w:rsidP="008B3AA5">
      <w:pPr>
        <w:autoSpaceDE w:val="0"/>
        <w:autoSpaceDN w:val="0"/>
        <w:adjustRightInd w:val="0"/>
        <w:spacing w:after="0" w:line="360" w:lineRule="auto"/>
        <w:jc w:val="center"/>
        <w:rPr>
          <w:rFonts w:ascii="Times New Roman" w:eastAsia="Calibri" w:hAnsi="Times New Roman" w:cs="Times New Roman"/>
          <w:b/>
          <w:sz w:val="24"/>
          <w:szCs w:val="24"/>
        </w:rPr>
      </w:pPr>
    </w:p>
    <w:p w14:paraId="6EF447DD" w14:textId="77777777" w:rsidR="00210F06" w:rsidRPr="00F03AE2" w:rsidRDefault="00210F06" w:rsidP="008B3AA5">
      <w:pPr>
        <w:autoSpaceDE w:val="0"/>
        <w:autoSpaceDN w:val="0"/>
        <w:adjustRightInd w:val="0"/>
        <w:spacing w:after="0" w:line="360" w:lineRule="auto"/>
        <w:jc w:val="center"/>
        <w:rPr>
          <w:rFonts w:ascii="Times New Roman" w:eastAsia="Calibri" w:hAnsi="Times New Roman" w:cs="Times New Roman"/>
          <w:b/>
          <w:sz w:val="24"/>
          <w:szCs w:val="24"/>
        </w:rPr>
      </w:pPr>
    </w:p>
    <w:p w14:paraId="2C75DFF9" w14:textId="4A7503F2" w:rsidR="005B6CE3" w:rsidRPr="00F03AE2" w:rsidRDefault="00210F06" w:rsidP="00401B17">
      <w:pPr>
        <w:spacing w:after="0" w:line="360" w:lineRule="auto"/>
        <w:jc w:val="center"/>
        <w:rPr>
          <w:rFonts w:ascii="Times New Roman" w:hAnsi="Times New Roman" w:cs="Times New Roman"/>
          <w:color w:val="000000" w:themeColor="text1"/>
          <w:sz w:val="24"/>
          <w:szCs w:val="24"/>
        </w:rPr>
      </w:pPr>
      <w:r w:rsidRPr="00F03AE2">
        <w:rPr>
          <w:rFonts w:ascii="Times New Roman" w:hAnsi="Times New Roman" w:cs="Times New Roman"/>
          <w:color w:val="000000" w:themeColor="text1"/>
          <w:sz w:val="24"/>
          <w:szCs w:val="24"/>
        </w:rPr>
        <w:t>T</w:t>
      </w:r>
      <w:r w:rsidR="00401B17" w:rsidRPr="00F03AE2">
        <w:rPr>
          <w:rFonts w:ascii="Times New Roman" w:hAnsi="Times New Roman" w:cs="Times New Roman"/>
          <w:color w:val="000000" w:themeColor="text1"/>
          <w:sz w:val="24"/>
          <w:szCs w:val="24"/>
        </w:rPr>
        <w:t xml:space="preserve">esis </w:t>
      </w:r>
      <w:r w:rsidRPr="00F03AE2">
        <w:rPr>
          <w:rFonts w:ascii="Times New Roman" w:hAnsi="Times New Roman" w:cs="Times New Roman"/>
          <w:color w:val="000000" w:themeColor="text1"/>
          <w:sz w:val="24"/>
          <w:szCs w:val="24"/>
        </w:rPr>
        <w:t xml:space="preserve">de </w:t>
      </w:r>
      <w:r w:rsidR="00401B17" w:rsidRPr="00F03AE2">
        <w:rPr>
          <w:rFonts w:ascii="Times New Roman" w:hAnsi="Times New Roman" w:cs="Times New Roman"/>
          <w:color w:val="000000" w:themeColor="text1"/>
          <w:sz w:val="24"/>
          <w:szCs w:val="24"/>
        </w:rPr>
        <w:t>grado previo a la obtención del Título de</w:t>
      </w:r>
      <w:r w:rsidRPr="00F03AE2">
        <w:rPr>
          <w:rFonts w:ascii="Times New Roman" w:hAnsi="Times New Roman" w:cs="Times New Roman"/>
          <w:color w:val="000000" w:themeColor="text1"/>
          <w:sz w:val="24"/>
          <w:szCs w:val="24"/>
        </w:rPr>
        <w:t>:</w:t>
      </w:r>
    </w:p>
    <w:p w14:paraId="411E2282" w14:textId="34C57D7D" w:rsidR="005B6CE3" w:rsidRPr="00F03AE2" w:rsidRDefault="005754F7" w:rsidP="008B3AA5">
      <w:pPr>
        <w:spacing w:after="0" w:line="360" w:lineRule="auto"/>
        <w:jc w:val="center"/>
        <w:rPr>
          <w:rFonts w:ascii="Times New Roman" w:hAnsi="Times New Roman" w:cs="Times New Roman"/>
          <w:b/>
          <w:color w:val="000000" w:themeColor="text1"/>
          <w:sz w:val="28"/>
          <w:szCs w:val="24"/>
        </w:rPr>
      </w:pPr>
      <w:r w:rsidRPr="00F03AE2">
        <w:rPr>
          <w:rFonts w:ascii="Times New Roman" w:hAnsi="Times New Roman" w:cs="Times New Roman"/>
          <w:b/>
          <w:color w:val="000000" w:themeColor="text1"/>
          <w:sz w:val="28"/>
          <w:szCs w:val="24"/>
        </w:rPr>
        <w:t>INGENIERÍA</w:t>
      </w:r>
      <w:r w:rsidR="005B6CE3" w:rsidRPr="00F03AE2">
        <w:rPr>
          <w:rFonts w:ascii="Times New Roman" w:hAnsi="Times New Roman" w:cs="Times New Roman"/>
          <w:b/>
          <w:color w:val="000000" w:themeColor="text1"/>
          <w:sz w:val="28"/>
          <w:szCs w:val="24"/>
        </w:rPr>
        <w:t xml:space="preserve"> EN SISTEMAS INFORMÁTICOS</w:t>
      </w:r>
    </w:p>
    <w:p w14:paraId="3C1EA0E8" w14:textId="77777777" w:rsidR="001B5955" w:rsidRPr="00F03AE2" w:rsidRDefault="001B5955" w:rsidP="008B3AA5">
      <w:pPr>
        <w:spacing w:after="0" w:line="360" w:lineRule="auto"/>
        <w:jc w:val="center"/>
        <w:rPr>
          <w:rFonts w:ascii="Times New Roman" w:hAnsi="Times New Roman" w:cs="Times New Roman"/>
          <w:b/>
          <w:color w:val="000000" w:themeColor="text1"/>
          <w:sz w:val="24"/>
          <w:szCs w:val="24"/>
        </w:rPr>
      </w:pPr>
    </w:p>
    <w:p w14:paraId="434ACBAB" w14:textId="77777777" w:rsidR="00344DB0" w:rsidRPr="00F03AE2" w:rsidRDefault="00344DB0" w:rsidP="008B3AA5">
      <w:pPr>
        <w:spacing w:after="0" w:line="360" w:lineRule="auto"/>
        <w:jc w:val="center"/>
        <w:rPr>
          <w:rFonts w:ascii="Times New Roman" w:hAnsi="Times New Roman" w:cs="Times New Roman"/>
          <w:b/>
          <w:color w:val="000000" w:themeColor="text1"/>
          <w:sz w:val="24"/>
          <w:szCs w:val="24"/>
        </w:rPr>
      </w:pPr>
    </w:p>
    <w:p w14:paraId="7E0FA949" w14:textId="77777777" w:rsidR="001B5955" w:rsidRPr="00F03AE2" w:rsidRDefault="00207F15" w:rsidP="008B3AA5">
      <w:pPr>
        <w:spacing w:after="0" w:line="360" w:lineRule="auto"/>
        <w:jc w:val="center"/>
        <w:rPr>
          <w:rFonts w:ascii="Times New Roman" w:hAnsi="Times New Roman" w:cs="Times New Roman"/>
          <w:b/>
          <w:color w:val="000000" w:themeColor="text1"/>
          <w:sz w:val="28"/>
          <w:szCs w:val="28"/>
        </w:rPr>
      </w:pPr>
      <w:r w:rsidRPr="00F03AE2">
        <w:rPr>
          <w:rFonts w:ascii="Times New Roman" w:hAnsi="Times New Roman" w:cs="Times New Roman"/>
          <w:b/>
          <w:color w:val="000000" w:themeColor="text1"/>
          <w:sz w:val="28"/>
          <w:szCs w:val="28"/>
        </w:rPr>
        <w:t>AUTOR</w:t>
      </w:r>
      <w:r w:rsidR="001B5955" w:rsidRPr="00F03AE2">
        <w:rPr>
          <w:rFonts w:ascii="Times New Roman" w:hAnsi="Times New Roman" w:cs="Times New Roman"/>
          <w:b/>
          <w:color w:val="000000" w:themeColor="text1"/>
          <w:sz w:val="28"/>
          <w:szCs w:val="28"/>
        </w:rPr>
        <w:t>:</w:t>
      </w:r>
      <w:r w:rsidR="00F72DB8" w:rsidRPr="00F03AE2">
        <w:rPr>
          <w:rFonts w:ascii="Times New Roman" w:hAnsi="Times New Roman" w:cs="Times New Roman"/>
          <w:b/>
          <w:color w:val="000000" w:themeColor="text1"/>
          <w:sz w:val="28"/>
          <w:szCs w:val="28"/>
        </w:rPr>
        <w:t xml:space="preserve"> </w:t>
      </w:r>
      <w:r w:rsidR="005B6CE3" w:rsidRPr="00F03AE2">
        <w:rPr>
          <w:rFonts w:ascii="Times New Roman" w:hAnsi="Times New Roman" w:cs="Times New Roman"/>
          <w:color w:val="000000" w:themeColor="text1"/>
          <w:sz w:val="28"/>
          <w:szCs w:val="28"/>
        </w:rPr>
        <w:t>SAMANIEGO LARREA</w:t>
      </w:r>
      <w:r w:rsidR="00210F06" w:rsidRPr="00F03AE2">
        <w:rPr>
          <w:rFonts w:ascii="Times New Roman" w:hAnsi="Times New Roman" w:cs="Times New Roman"/>
          <w:color w:val="000000" w:themeColor="text1"/>
          <w:sz w:val="28"/>
          <w:szCs w:val="28"/>
        </w:rPr>
        <w:t xml:space="preserve"> MARÍA JOSÉ</w:t>
      </w:r>
      <w:r w:rsidR="00210F06" w:rsidRPr="00F03AE2">
        <w:rPr>
          <w:rFonts w:ascii="Times New Roman" w:hAnsi="Times New Roman" w:cs="Times New Roman"/>
          <w:b/>
          <w:color w:val="000000" w:themeColor="text1"/>
          <w:sz w:val="28"/>
          <w:szCs w:val="28"/>
        </w:rPr>
        <w:t xml:space="preserve">  </w:t>
      </w:r>
    </w:p>
    <w:p w14:paraId="39DE60E3" w14:textId="77777777" w:rsidR="00161A96" w:rsidRPr="00F03AE2" w:rsidRDefault="00210F06" w:rsidP="008B3AA5">
      <w:pPr>
        <w:spacing w:after="0" w:line="360" w:lineRule="auto"/>
        <w:ind w:left="708"/>
        <w:rPr>
          <w:rFonts w:ascii="Times New Roman" w:hAnsi="Times New Roman" w:cs="Times New Roman"/>
          <w:color w:val="000000" w:themeColor="text1"/>
          <w:sz w:val="24"/>
          <w:szCs w:val="28"/>
        </w:rPr>
      </w:pPr>
      <w:r w:rsidRPr="00F03AE2">
        <w:rPr>
          <w:rFonts w:ascii="Times New Roman" w:hAnsi="Times New Roman" w:cs="Times New Roman"/>
          <w:b/>
          <w:color w:val="000000" w:themeColor="text1"/>
          <w:sz w:val="24"/>
          <w:szCs w:val="28"/>
        </w:rPr>
        <w:t xml:space="preserve">           </w:t>
      </w:r>
      <w:r w:rsidR="00161A96" w:rsidRPr="00F03AE2">
        <w:rPr>
          <w:rFonts w:ascii="Times New Roman" w:hAnsi="Times New Roman" w:cs="Times New Roman"/>
          <w:b/>
          <w:color w:val="000000" w:themeColor="text1"/>
          <w:sz w:val="24"/>
          <w:szCs w:val="28"/>
        </w:rPr>
        <w:t xml:space="preserve">TUTOR: </w:t>
      </w:r>
      <w:r w:rsidR="00161A96" w:rsidRPr="00F03AE2">
        <w:rPr>
          <w:rFonts w:ascii="Times New Roman" w:hAnsi="Times New Roman" w:cs="Times New Roman"/>
          <w:color w:val="000000" w:themeColor="text1"/>
          <w:sz w:val="24"/>
          <w:szCs w:val="28"/>
        </w:rPr>
        <w:t>ING. JORGE MENÉNDEZ</w:t>
      </w:r>
    </w:p>
    <w:p w14:paraId="27742D7F" w14:textId="77777777" w:rsidR="00344DB0" w:rsidRPr="00F03AE2" w:rsidRDefault="00344DB0" w:rsidP="008B3AA5">
      <w:pPr>
        <w:spacing w:after="0" w:line="360" w:lineRule="auto"/>
        <w:jc w:val="center"/>
        <w:rPr>
          <w:rFonts w:ascii="Times New Roman" w:hAnsi="Times New Roman" w:cs="Times New Roman"/>
          <w:color w:val="000000" w:themeColor="text1"/>
          <w:sz w:val="24"/>
          <w:szCs w:val="24"/>
        </w:rPr>
      </w:pPr>
    </w:p>
    <w:p w14:paraId="317BE528" w14:textId="77777777" w:rsidR="00D3198B" w:rsidRPr="00F03AE2" w:rsidRDefault="00D3198B" w:rsidP="008B3AA5">
      <w:pPr>
        <w:spacing w:after="0" w:line="360" w:lineRule="auto"/>
        <w:jc w:val="center"/>
        <w:rPr>
          <w:rFonts w:ascii="Times New Roman" w:hAnsi="Times New Roman" w:cs="Times New Roman"/>
          <w:color w:val="000000" w:themeColor="text1"/>
          <w:sz w:val="24"/>
          <w:szCs w:val="24"/>
        </w:rPr>
      </w:pPr>
    </w:p>
    <w:p w14:paraId="2337B89D" w14:textId="77777777" w:rsidR="005B6CE3" w:rsidRPr="00F03AE2" w:rsidRDefault="005B6CE3" w:rsidP="008B3AA5">
      <w:pPr>
        <w:spacing w:after="0" w:line="360" w:lineRule="auto"/>
        <w:jc w:val="center"/>
        <w:rPr>
          <w:rFonts w:ascii="Times New Roman" w:hAnsi="Times New Roman" w:cs="Times New Roman"/>
          <w:color w:val="000000" w:themeColor="text1"/>
          <w:sz w:val="24"/>
          <w:szCs w:val="24"/>
        </w:rPr>
      </w:pPr>
      <w:r w:rsidRPr="00F03AE2">
        <w:rPr>
          <w:rFonts w:ascii="Times New Roman" w:hAnsi="Times New Roman" w:cs="Times New Roman"/>
          <w:color w:val="000000" w:themeColor="text1"/>
          <w:sz w:val="24"/>
          <w:szCs w:val="24"/>
        </w:rPr>
        <w:t>Riobamba – Ecuador</w:t>
      </w:r>
    </w:p>
    <w:p w14:paraId="2BB211D7" w14:textId="77777777" w:rsidR="0044225F" w:rsidRPr="00F03AE2" w:rsidRDefault="000B20DD" w:rsidP="008B3AA5">
      <w:pPr>
        <w:spacing w:after="0" w:line="360" w:lineRule="auto"/>
        <w:jc w:val="center"/>
        <w:rPr>
          <w:rFonts w:ascii="Times New Roman" w:hAnsi="Times New Roman" w:cs="Times New Roman"/>
          <w:color w:val="000000" w:themeColor="text1"/>
          <w:sz w:val="24"/>
          <w:szCs w:val="24"/>
        </w:rPr>
      </w:pPr>
      <w:r w:rsidRPr="00F03AE2">
        <w:rPr>
          <w:rFonts w:ascii="Times New Roman" w:hAnsi="Times New Roman" w:cs="Times New Roman"/>
          <w:color w:val="000000" w:themeColor="text1"/>
          <w:sz w:val="24"/>
          <w:szCs w:val="24"/>
        </w:rPr>
        <w:t>201</w:t>
      </w:r>
      <w:r w:rsidR="00210F06" w:rsidRPr="00F03AE2">
        <w:rPr>
          <w:rFonts w:ascii="Times New Roman" w:hAnsi="Times New Roman" w:cs="Times New Roman"/>
          <w:color w:val="000000" w:themeColor="text1"/>
          <w:sz w:val="24"/>
          <w:szCs w:val="24"/>
        </w:rPr>
        <w:t>5</w:t>
      </w:r>
    </w:p>
    <w:p w14:paraId="69631E6C" w14:textId="77777777" w:rsidR="0044225F" w:rsidRPr="00F03AE2" w:rsidRDefault="0044225F" w:rsidP="008B3AA5">
      <w:pPr>
        <w:tabs>
          <w:tab w:val="left" w:pos="3532"/>
        </w:tabs>
        <w:spacing w:after="0"/>
        <w:rPr>
          <w:rFonts w:ascii="Times New Roman" w:hAnsi="Times New Roman" w:cs="Times New Roman"/>
          <w:sz w:val="24"/>
          <w:szCs w:val="24"/>
        </w:rPr>
      </w:pPr>
      <w:r w:rsidRPr="00F03AE2">
        <w:rPr>
          <w:rFonts w:ascii="Times New Roman" w:hAnsi="Times New Roman" w:cs="Times New Roman"/>
          <w:sz w:val="24"/>
          <w:szCs w:val="24"/>
        </w:rPr>
        <w:tab/>
      </w:r>
    </w:p>
    <w:p w14:paraId="1A9313B7" w14:textId="77777777" w:rsidR="0044225F" w:rsidRPr="00F03AE2" w:rsidRDefault="0044225F" w:rsidP="008B3AA5">
      <w:pPr>
        <w:tabs>
          <w:tab w:val="left" w:pos="3532"/>
        </w:tabs>
        <w:spacing w:after="0"/>
        <w:rPr>
          <w:rFonts w:ascii="Times New Roman" w:hAnsi="Times New Roman" w:cs="Times New Roman"/>
          <w:sz w:val="24"/>
          <w:szCs w:val="24"/>
        </w:rPr>
      </w:pPr>
    </w:p>
    <w:p w14:paraId="53EC1759" w14:textId="77777777" w:rsidR="00344DB0" w:rsidRPr="00F03AE2" w:rsidRDefault="00344DB0" w:rsidP="008B3AA5">
      <w:pPr>
        <w:tabs>
          <w:tab w:val="left" w:pos="3532"/>
        </w:tabs>
        <w:spacing w:after="0"/>
        <w:rPr>
          <w:rFonts w:ascii="Times New Roman" w:hAnsi="Times New Roman" w:cs="Times New Roman"/>
          <w:sz w:val="24"/>
          <w:szCs w:val="24"/>
        </w:rPr>
      </w:pPr>
    </w:p>
    <w:p w14:paraId="2348827B" w14:textId="77777777" w:rsidR="00344DB0" w:rsidRPr="00F03AE2" w:rsidRDefault="00344DB0" w:rsidP="008B3AA5">
      <w:pPr>
        <w:tabs>
          <w:tab w:val="left" w:pos="3532"/>
        </w:tabs>
        <w:spacing w:after="0"/>
        <w:rPr>
          <w:rFonts w:ascii="Times New Roman" w:hAnsi="Times New Roman" w:cs="Times New Roman"/>
          <w:sz w:val="24"/>
          <w:szCs w:val="24"/>
        </w:rPr>
      </w:pPr>
    </w:p>
    <w:p w14:paraId="409DF17B" w14:textId="77777777" w:rsidR="008B3AA5" w:rsidRPr="00F03AE2" w:rsidRDefault="008B3AA5" w:rsidP="008B3AA5">
      <w:pPr>
        <w:tabs>
          <w:tab w:val="left" w:pos="3532"/>
        </w:tabs>
        <w:spacing w:after="0"/>
        <w:rPr>
          <w:rFonts w:ascii="Times New Roman" w:hAnsi="Times New Roman" w:cs="Times New Roman"/>
          <w:sz w:val="24"/>
          <w:szCs w:val="24"/>
        </w:rPr>
      </w:pPr>
    </w:p>
    <w:p w14:paraId="0645C5A5" w14:textId="77777777" w:rsidR="008B3AA5" w:rsidRPr="00F03AE2" w:rsidRDefault="008B3AA5" w:rsidP="008B3AA5">
      <w:pPr>
        <w:tabs>
          <w:tab w:val="left" w:pos="3532"/>
        </w:tabs>
        <w:spacing w:after="0"/>
        <w:rPr>
          <w:rFonts w:ascii="Times New Roman" w:hAnsi="Times New Roman" w:cs="Times New Roman"/>
          <w:sz w:val="24"/>
          <w:szCs w:val="24"/>
        </w:rPr>
      </w:pPr>
    </w:p>
    <w:p w14:paraId="17681E56" w14:textId="6B89AE5B" w:rsidR="00AF4236" w:rsidRPr="00F03AE2" w:rsidRDefault="00AF4236" w:rsidP="008B3AA5">
      <w:pPr>
        <w:tabs>
          <w:tab w:val="left" w:pos="3532"/>
        </w:tabs>
        <w:spacing w:after="0" w:line="360" w:lineRule="auto"/>
        <w:jc w:val="center"/>
        <w:rPr>
          <w:rFonts w:ascii="Times New Roman" w:hAnsi="Times New Roman" w:cs="Times New Roman"/>
          <w:b/>
        </w:rPr>
      </w:pPr>
      <w:r w:rsidRPr="00F03AE2">
        <w:rPr>
          <w:rFonts w:ascii="Times New Roman" w:hAnsi="Times New Roman" w:cs="Times New Roman"/>
          <w:b/>
          <w:bCs/>
          <w:lang w:val="es-ES"/>
        </w:rPr>
        <w:lastRenderedPageBreak/>
        <w:t xml:space="preserve">ESCUELA </w:t>
      </w:r>
      <w:r w:rsidR="007D64E7" w:rsidRPr="00F03AE2">
        <w:rPr>
          <w:rFonts w:ascii="Times New Roman" w:hAnsi="Times New Roman" w:cs="Times New Roman"/>
          <w:b/>
          <w:bCs/>
          <w:lang w:val="es-ES"/>
        </w:rPr>
        <w:t>S</w:t>
      </w:r>
      <w:r w:rsidRPr="00F03AE2">
        <w:rPr>
          <w:rFonts w:ascii="Times New Roman" w:hAnsi="Times New Roman" w:cs="Times New Roman"/>
          <w:b/>
          <w:bCs/>
          <w:lang w:val="es-ES"/>
        </w:rPr>
        <w:t>UPERIOR POLITÉCNICA DE CHIMBORAZO</w:t>
      </w:r>
    </w:p>
    <w:p w14:paraId="10608E54" w14:textId="701C4E63" w:rsidR="00AF4236" w:rsidRPr="00F03AE2" w:rsidRDefault="00AF4236" w:rsidP="008B3AA5">
      <w:pPr>
        <w:spacing w:after="0" w:line="360" w:lineRule="auto"/>
        <w:jc w:val="center"/>
        <w:rPr>
          <w:rFonts w:ascii="Times New Roman" w:hAnsi="Times New Roman" w:cs="Times New Roman"/>
          <w:b/>
        </w:rPr>
      </w:pPr>
      <w:r w:rsidRPr="00F03AE2">
        <w:rPr>
          <w:rFonts w:ascii="Times New Roman" w:hAnsi="Times New Roman" w:cs="Times New Roman"/>
          <w:b/>
          <w:bCs/>
          <w:lang w:val="es-ES"/>
        </w:rPr>
        <w:t xml:space="preserve">FACULTAD DE </w:t>
      </w:r>
      <w:r w:rsidR="005754F7" w:rsidRPr="00F03AE2">
        <w:rPr>
          <w:rFonts w:ascii="Times New Roman" w:hAnsi="Times New Roman" w:cs="Times New Roman"/>
          <w:b/>
          <w:bCs/>
          <w:lang w:val="es-ES"/>
        </w:rPr>
        <w:t>INFORMÁTICA</w:t>
      </w:r>
      <w:r w:rsidRPr="00F03AE2">
        <w:rPr>
          <w:rFonts w:ascii="Times New Roman" w:hAnsi="Times New Roman" w:cs="Times New Roman"/>
          <w:b/>
          <w:bCs/>
          <w:lang w:val="es-ES"/>
        </w:rPr>
        <w:t xml:space="preserve"> Y </w:t>
      </w:r>
      <w:r w:rsidR="005754F7" w:rsidRPr="00F03AE2">
        <w:rPr>
          <w:rFonts w:ascii="Times New Roman" w:hAnsi="Times New Roman" w:cs="Times New Roman"/>
          <w:b/>
          <w:bCs/>
          <w:lang w:val="es-ES"/>
        </w:rPr>
        <w:t>ELECTRÓNICA</w:t>
      </w:r>
    </w:p>
    <w:p w14:paraId="6340F21F" w14:textId="31C95621" w:rsidR="00AF4236" w:rsidRPr="00F03AE2" w:rsidRDefault="00AF4236" w:rsidP="008B3AA5">
      <w:pPr>
        <w:spacing w:after="0" w:line="360" w:lineRule="auto"/>
        <w:jc w:val="center"/>
        <w:rPr>
          <w:rFonts w:ascii="Times New Roman" w:hAnsi="Times New Roman" w:cs="Times New Roman"/>
          <w:b/>
        </w:rPr>
      </w:pPr>
      <w:r w:rsidRPr="00F03AE2">
        <w:rPr>
          <w:rFonts w:ascii="Times New Roman" w:hAnsi="Times New Roman" w:cs="Times New Roman"/>
          <w:b/>
          <w:bCs/>
          <w:lang w:val="es-ES"/>
        </w:rPr>
        <w:t xml:space="preserve">ESCUELA DE </w:t>
      </w:r>
      <w:r w:rsidR="005754F7" w:rsidRPr="00F03AE2">
        <w:rPr>
          <w:rFonts w:ascii="Times New Roman" w:hAnsi="Times New Roman" w:cs="Times New Roman"/>
          <w:b/>
          <w:bCs/>
          <w:lang w:val="es-ES"/>
        </w:rPr>
        <w:t>INGENIERÍA</w:t>
      </w:r>
      <w:r w:rsidRPr="00F03AE2">
        <w:rPr>
          <w:rFonts w:ascii="Times New Roman" w:hAnsi="Times New Roman" w:cs="Times New Roman"/>
          <w:b/>
          <w:bCs/>
          <w:lang w:val="es-ES"/>
        </w:rPr>
        <w:t xml:space="preserve"> EN SISTEMAS</w:t>
      </w:r>
    </w:p>
    <w:p w14:paraId="4D9585A6" w14:textId="0313AC4E" w:rsidR="00AF4236" w:rsidRPr="00F03AE2" w:rsidRDefault="00ED3A65" w:rsidP="008B3AA5">
      <w:pPr>
        <w:spacing w:after="0" w:line="360" w:lineRule="auto"/>
        <w:jc w:val="center"/>
        <w:rPr>
          <w:rFonts w:ascii="Times New Roman" w:hAnsi="Times New Roman" w:cs="Times New Roman"/>
          <w:b/>
          <w:sz w:val="28"/>
          <w:szCs w:val="24"/>
        </w:rPr>
      </w:pPr>
      <w:r w:rsidRPr="00F03AE2">
        <w:rPr>
          <w:rFonts w:ascii="Times New Roman" w:hAnsi="Times New Roman" w:cs="Times New Roman"/>
          <w:b/>
          <w:bCs/>
          <w:sz w:val="28"/>
          <w:szCs w:val="24"/>
          <w:lang w:val="es-ES"/>
        </w:rPr>
        <w:t xml:space="preserve"> </w:t>
      </w:r>
      <w:r w:rsidR="00AF4236" w:rsidRPr="00F03AE2">
        <w:rPr>
          <w:rFonts w:ascii="Times New Roman" w:hAnsi="Times New Roman" w:cs="Times New Roman"/>
          <w:b/>
          <w:bCs/>
          <w:sz w:val="28"/>
          <w:szCs w:val="24"/>
          <w:lang w:val="es-ES"/>
        </w:rPr>
        <w:t> </w:t>
      </w:r>
    </w:p>
    <w:p w14:paraId="7C350AD7" w14:textId="77777777" w:rsidR="00AF4236" w:rsidRPr="00F03AE2" w:rsidRDefault="00AF4236"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lang w:val="es-ES"/>
        </w:rPr>
        <w:t>El Tribunal de Tesis certifica que: El trabajo de investigación: ESTUDIO COMPARATIVO DE PRODUCTIVIDAD DE FRAMEWORKS PHP ORIENTADOS A OBJETOS PARA DESARROLLAR EL SISTEMA DE SEGUIMIENTO DE INCIDENTES DE LA INFRAESTRUCTURA DE RED EN LA ESPOCH</w:t>
      </w:r>
      <w:r w:rsidRPr="00F03AE2">
        <w:rPr>
          <w:rFonts w:ascii="Times New Roman" w:hAnsi="Times New Roman" w:cs="Times New Roman"/>
          <w:i/>
          <w:iCs/>
          <w:szCs w:val="24"/>
          <w:lang w:val="es-ES"/>
        </w:rPr>
        <w:t>,</w:t>
      </w:r>
      <w:r w:rsidRPr="00F03AE2">
        <w:rPr>
          <w:rFonts w:ascii="Times New Roman" w:hAnsi="Times New Roman" w:cs="Times New Roman"/>
          <w:szCs w:val="24"/>
          <w:lang w:val="es-ES"/>
        </w:rPr>
        <w:t xml:space="preserve"> de responsabilidad de la señorita María José Samaniego Larrea, ha sido minuciosamente revisado por los Miembros del Tribunal de Tesis, quedando autorizada su presentación. </w:t>
      </w:r>
    </w:p>
    <w:p w14:paraId="19EDDCA2" w14:textId="77777777" w:rsidR="00AF4236" w:rsidRPr="00F03AE2" w:rsidRDefault="00AF4236" w:rsidP="008B3AA5">
      <w:pPr>
        <w:spacing w:after="0" w:line="360" w:lineRule="auto"/>
        <w:jc w:val="center"/>
        <w:rPr>
          <w:rFonts w:ascii="Times New Roman" w:hAnsi="Times New Roman" w:cs="Times New Roman"/>
          <w:b/>
          <w:sz w:val="24"/>
          <w:szCs w:val="24"/>
        </w:rPr>
      </w:pPr>
    </w:p>
    <w:p w14:paraId="5535F683"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szCs w:val="24"/>
        </w:rPr>
        <w:t>Ing. Gonzalo Samaniego, Ph.D</w:t>
      </w:r>
    </w:p>
    <w:p w14:paraId="123EDA42" w14:textId="77777777" w:rsidR="00AF4236" w:rsidRPr="00F03AE2" w:rsidRDefault="00AF4236" w:rsidP="008B3AA5">
      <w:pPr>
        <w:pStyle w:val="Sinespaciado"/>
        <w:spacing w:line="360" w:lineRule="auto"/>
        <w:rPr>
          <w:rFonts w:ascii="Times New Roman" w:hAnsi="Times New Roman" w:cs="Times New Roman"/>
          <w:b/>
          <w:szCs w:val="24"/>
        </w:rPr>
      </w:pPr>
      <w:r w:rsidRPr="00F03AE2">
        <w:rPr>
          <w:rFonts w:ascii="Times New Roman" w:hAnsi="Times New Roman" w:cs="Times New Roman"/>
          <w:b/>
          <w:szCs w:val="24"/>
        </w:rPr>
        <w:t>DECANO DE LA FACULTAD DE</w:t>
      </w:r>
    </w:p>
    <w:p w14:paraId="1047C137" w14:textId="26F8F4A2"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b/>
          <w:szCs w:val="24"/>
        </w:rPr>
        <w:t xml:space="preserve">INFORMÁTICA Y ELECTRÓNICA     </w:t>
      </w:r>
      <w:r w:rsidR="00FB494F" w:rsidRPr="00F03AE2">
        <w:rPr>
          <w:rFonts w:ascii="Times New Roman" w:hAnsi="Times New Roman" w:cs="Times New Roman"/>
          <w:b/>
          <w:szCs w:val="24"/>
        </w:rPr>
        <w:t xml:space="preserve">      </w:t>
      </w:r>
      <w:r w:rsidRPr="00F03AE2">
        <w:rPr>
          <w:rFonts w:ascii="Times New Roman" w:hAnsi="Times New Roman" w:cs="Times New Roman"/>
          <w:b/>
          <w:szCs w:val="24"/>
        </w:rPr>
        <w:t xml:space="preserve"> </w:t>
      </w:r>
      <w:r w:rsidRPr="00F03AE2">
        <w:rPr>
          <w:rFonts w:ascii="Times New Roman" w:hAnsi="Times New Roman" w:cs="Times New Roman"/>
          <w:szCs w:val="24"/>
        </w:rPr>
        <w:t xml:space="preserve"> ____________                    _____________ </w:t>
      </w:r>
    </w:p>
    <w:p w14:paraId="2BCC070A" w14:textId="77777777" w:rsidR="00AF4236" w:rsidRPr="00F03AE2" w:rsidRDefault="00AF4236" w:rsidP="008B3AA5">
      <w:pPr>
        <w:pStyle w:val="Sinespaciado"/>
        <w:spacing w:line="360" w:lineRule="auto"/>
        <w:rPr>
          <w:rFonts w:ascii="Times New Roman" w:hAnsi="Times New Roman" w:cs="Times New Roman"/>
          <w:szCs w:val="24"/>
        </w:rPr>
      </w:pPr>
    </w:p>
    <w:p w14:paraId="4D36DCFB" w14:textId="77777777" w:rsidR="00AF4236" w:rsidRPr="00F03AE2" w:rsidRDefault="00AF4236" w:rsidP="008B3AA5">
      <w:pPr>
        <w:pStyle w:val="Sinespaciado"/>
        <w:spacing w:line="360" w:lineRule="auto"/>
        <w:rPr>
          <w:rFonts w:ascii="Times New Roman" w:hAnsi="Times New Roman" w:cs="Times New Roman"/>
          <w:szCs w:val="24"/>
        </w:rPr>
      </w:pPr>
    </w:p>
    <w:p w14:paraId="4CC85490"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szCs w:val="24"/>
        </w:rPr>
        <w:t>Dr. Julio Santillán</w:t>
      </w:r>
    </w:p>
    <w:p w14:paraId="3C60E7D0"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b/>
          <w:szCs w:val="24"/>
        </w:rPr>
        <w:t>DIRECTOR DE LA ESCUELA DE</w:t>
      </w:r>
    </w:p>
    <w:p w14:paraId="6CA9E5AF"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b/>
          <w:szCs w:val="24"/>
        </w:rPr>
        <w:t>INGENIERÍA EN SISTEMAS</w:t>
      </w:r>
      <w:r w:rsidRPr="00F03AE2">
        <w:rPr>
          <w:rFonts w:ascii="Times New Roman" w:hAnsi="Times New Roman" w:cs="Times New Roman"/>
          <w:b/>
          <w:szCs w:val="24"/>
        </w:rPr>
        <w:tab/>
      </w:r>
      <w:r w:rsidRPr="00F03AE2">
        <w:rPr>
          <w:rFonts w:ascii="Times New Roman" w:hAnsi="Times New Roman" w:cs="Times New Roman"/>
          <w:b/>
          <w:szCs w:val="24"/>
        </w:rPr>
        <w:tab/>
      </w:r>
      <w:r w:rsidRPr="00F03AE2">
        <w:rPr>
          <w:rFonts w:ascii="Times New Roman" w:hAnsi="Times New Roman" w:cs="Times New Roman"/>
          <w:szCs w:val="24"/>
        </w:rPr>
        <w:t>____________                    _____________</w:t>
      </w:r>
    </w:p>
    <w:p w14:paraId="4CDD6395" w14:textId="77777777" w:rsidR="00AF4236" w:rsidRPr="00F03AE2" w:rsidRDefault="00AF4236" w:rsidP="008B3AA5">
      <w:pPr>
        <w:spacing w:after="0" w:line="360" w:lineRule="auto"/>
        <w:jc w:val="both"/>
        <w:rPr>
          <w:rFonts w:ascii="Times New Roman" w:hAnsi="Times New Roman" w:cs="Times New Roman"/>
          <w:szCs w:val="24"/>
        </w:rPr>
      </w:pPr>
    </w:p>
    <w:p w14:paraId="49BBFD0B" w14:textId="77777777" w:rsidR="00FB494F" w:rsidRPr="00F03AE2" w:rsidRDefault="00FB494F" w:rsidP="008B3AA5">
      <w:pPr>
        <w:spacing w:after="0" w:line="360" w:lineRule="auto"/>
        <w:jc w:val="both"/>
        <w:rPr>
          <w:rFonts w:ascii="Times New Roman" w:hAnsi="Times New Roman" w:cs="Times New Roman"/>
          <w:szCs w:val="24"/>
        </w:rPr>
      </w:pPr>
    </w:p>
    <w:p w14:paraId="64423274"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szCs w:val="24"/>
        </w:rPr>
        <w:t>Ing. Jorge Menéndez</w:t>
      </w:r>
    </w:p>
    <w:p w14:paraId="5A96787C" w14:textId="382BFA7A"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b/>
          <w:szCs w:val="24"/>
        </w:rPr>
        <w:t>DIRECTOR DE TESIS</w:t>
      </w:r>
      <w:r w:rsidRPr="00F03AE2">
        <w:rPr>
          <w:rFonts w:ascii="Times New Roman" w:hAnsi="Times New Roman" w:cs="Times New Roman"/>
          <w:b/>
          <w:szCs w:val="24"/>
        </w:rPr>
        <w:tab/>
      </w:r>
      <w:r w:rsidRPr="00F03AE2">
        <w:rPr>
          <w:rFonts w:ascii="Times New Roman" w:hAnsi="Times New Roman" w:cs="Times New Roman"/>
          <w:b/>
          <w:szCs w:val="24"/>
        </w:rPr>
        <w:tab/>
      </w:r>
      <w:r w:rsidRPr="00F03AE2">
        <w:rPr>
          <w:rFonts w:ascii="Times New Roman" w:hAnsi="Times New Roman" w:cs="Times New Roman"/>
          <w:b/>
          <w:szCs w:val="24"/>
        </w:rPr>
        <w:tab/>
      </w:r>
      <w:r w:rsidRPr="00F03AE2">
        <w:rPr>
          <w:rFonts w:ascii="Times New Roman" w:hAnsi="Times New Roman" w:cs="Times New Roman"/>
          <w:szCs w:val="24"/>
        </w:rPr>
        <w:t>____________                    _____________</w:t>
      </w:r>
    </w:p>
    <w:p w14:paraId="59991FE9" w14:textId="77777777" w:rsidR="00AF4236" w:rsidRPr="00F03AE2" w:rsidRDefault="00AF4236" w:rsidP="008B3AA5">
      <w:pPr>
        <w:spacing w:after="0" w:line="360" w:lineRule="auto"/>
        <w:jc w:val="both"/>
        <w:rPr>
          <w:rFonts w:ascii="Times New Roman" w:hAnsi="Times New Roman" w:cs="Times New Roman"/>
          <w:szCs w:val="24"/>
        </w:rPr>
      </w:pPr>
    </w:p>
    <w:p w14:paraId="4BE777E5" w14:textId="77777777" w:rsidR="00FB494F" w:rsidRPr="00F03AE2" w:rsidRDefault="00FB494F" w:rsidP="008B3AA5">
      <w:pPr>
        <w:spacing w:after="0" w:line="360" w:lineRule="auto"/>
        <w:jc w:val="both"/>
        <w:rPr>
          <w:rFonts w:ascii="Times New Roman" w:hAnsi="Times New Roman" w:cs="Times New Roman"/>
          <w:szCs w:val="24"/>
        </w:rPr>
      </w:pPr>
    </w:p>
    <w:p w14:paraId="626A18F1" w14:textId="77777777" w:rsidR="00AF4236"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szCs w:val="24"/>
        </w:rPr>
        <w:t>Ing. Danilo Pástor</w:t>
      </w:r>
    </w:p>
    <w:p w14:paraId="1B4BB397" w14:textId="5F9A60BF" w:rsidR="00AF4236" w:rsidRPr="00F03AE2" w:rsidRDefault="00AF4236" w:rsidP="008B3AA5">
      <w:pPr>
        <w:pStyle w:val="Sinespaciado"/>
        <w:spacing w:line="360" w:lineRule="auto"/>
        <w:rPr>
          <w:rFonts w:ascii="Times New Roman" w:hAnsi="Times New Roman" w:cs="Times New Roman"/>
          <w:b/>
          <w:szCs w:val="24"/>
        </w:rPr>
      </w:pPr>
      <w:r w:rsidRPr="00F03AE2">
        <w:rPr>
          <w:rFonts w:ascii="Times New Roman" w:hAnsi="Times New Roman" w:cs="Times New Roman"/>
          <w:b/>
          <w:szCs w:val="24"/>
        </w:rPr>
        <w:t>MIEMBRO DEL TRIBUNAL</w:t>
      </w:r>
      <w:r w:rsidRPr="00F03AE2">
        <w:rPr>
          <w:rFonts w:ascii="Times New Roman" w:hAnsi="Times New Roman" w:cs="Times New Roman"/>
          <w:szCs w:val="24"/>
        </w:rPr>
        <w:tab/>
        <w:t xml:space="preserve">       </w:t>
      </w:r>
      <w:r w:rsidR="00FB494F" w:rsidRPr="00F03AE2">
        <w:rPr>
          <w:rFonts w:ascii="Times New Roman" w:hAnsi="Times New Roman" w:cs="Times New Roman"/>
          <w:szCs w:val="24"/>
        </w:rPr>
        <w:t xml:space="preserve">   </w:t>
      </w:r>
      <w:r w:rsidRPr="00F03AE2">
        <w:rPr>
          <w:rFonts w:ascii="Times New Roman" w:hAnsi="Times New Roman" w:cs="Times New Roman"/>
          <w:szCs w:val="24"/>
        </w:rPr>
        <w:t xml:space="preserve">    ____________                    _____________</w:t>
      </w:r>
    </w:p>
    <w:p w14:paraId="423559C2" w14:textId="77777777" w:rsidR="00AF4236" w:rsidRPr="00F03AE2" w:rsidRDefault="00AF4236" w:rsidP="008B3AA5">
      <w:pPr>
        <w:spacing w:after="0" w:line="360" w:lineRule="auto"/>
        <w:jc w:val="both"/>
        <w:rPr>
          <w:rFonts w:ascii="Times New Roman" w:hAnsi="Times New Roman" w:cs="Times New Roman"/>
          <w:b/>
          <w:szCs w:val="24"/>
        </w:rPr>
      </w:pPr>
    </w:p>
    <w:p w14:paraId="13C14045" w14:textId="77777777" w:rsidR="00AF4236" w:rsidRPr="00F03AE2" w:rsidRDefault="00AF4236" w:rsidP="008B3AA5">
      <w:pPr>
        <w:spacing w:after="0" w:line="360" w:lineRule="auto"/>
        <w:jc w:val="both"/>
        <w:rPr>
          <w:rFonts w:ascii="Times New Roman" w:hAnsi="Times New Roman" w:cs="Times New Roman"/>
          <w:b/>
          <w:szCs w:val="24"/>
        </w:rPr>
      </w:pPr>
    </w:p>
    <w:p w14:paraId="77CB53E8" w14:textId="77777777" w:rsidR="00AF4236" w:rsidRPr="00F03AE2" w:rsidRDefault="00AF4236" w:rsidP="008B3AA5">
      <w:pPr>
        <w:pStyle w:val="Sinespaciado"/>
        <w:rPr>
          <w:rFonts w:ascii="Times New Roman" w:hAnsi="Times New Roman" w:cs="Times New Roman"/>
          <w:b/>
          <w:szCs w:val="24"/>
          <w:lang w:val="es-MX"/>
        </w:rPr>
      </w:pPr>
      <w:r w:rsidRPr="00F03AE2">
        <w:rPr>
          <w:rFonts w:ascii="Times New Roman" w:hAnsi="Times New Roman" w:cs="Times New Roman"/>
          <w:b/>
          <w:bCs/>
          <w:szCs w:val="24"/>
          <w:lang w:val="es-ES"/>
        </w:rPr>
        <w:t xml:space="preserve">DOCUMENTALISTA </w:t>
      </w:r>
    </w:p>
    <w:p w14:paraId="4E5ED800" w14:textId="407E5627" w:rsidR="0044225F" w:rsidRPr="00F03AE2" w:rsidRDefault="00AF4236" w:rsidP="008B3AA5">
      <w:pPr>
        <w:pStyle w:val="Sinespaciado"/>
        <w:spacing w:line="360" w:lineRule="auto"/>
        <w:rPr>
          <w:rFonts w:ascii="Times New Roman" w:hAnsi="Times New Roman" w:cs="Times New Roman"/>
          <w:szCs w:val="24"/>
        </w:rPr>
      </w:pPr>
      <w:r w:rsidRPr="00F03AE2">
        <w:rPr>
          <w:rFonts w:ascii="Times New Roman" w:hAnsi="Times New Roman" w:cs="Times New Roman"/>
          <w:b/>
          <w:bCs/>
          <w:szCs w:val="24"/>
          <w:lang w:val="es-ES"/>
        </w:rPr>
        <w:t xml:space="preserve">SISBIB ESPOCH                             </w:t>
      </w:r>
      <w:r w:rsidRPr="00F03AE2">
        <w:rPr>
          <w:rFonts w:ascii="Times New Roman" w:hAnsi="Times New Roman" w:cs="Times New Roman"/>
          <w:szCs w:val="24"/>
        </w:rPr>
        <w:t xml:space="preserve">       </w:t>
      </w:r>
      <w:r w:rsidRPr="00F03AE2">
        <w:rPr>
          <w:rFonts w:ascii="Times New Roman" w:hAnsi="Times New Roman" w:cs="Times New Roman"/>
          <w:szCs w:val="24"/>
        </w:rPr>
        <w:tab/>
      </w:r>
      <w:r w:rsidR="00FB494F" w:rsidRPr="00F03AE2">
        <w:rPr>
          <w:rFonts w:ascii="Times New Roman" w:hAnsi="Times New Roman" w:cs="Times New Roman"/>
          <w:szCs w:val="24"/>
        </w:rPr>
        <w:t xml:space="preserve"> </w:t>
      </w:r>
      <w:r w:rsidRPr="00F03AE2">
        <w:rPr>
          <w:rFonts w:ascii="Times New Roman" w:hAnsi="Times New Roman" w:cs="Times New Roman"/>
          <w:szCs w:val="24"/>
        </w:rPr>
        <w:t>____________                   _____________</w:t>
      </w:r>
    </w:p>
    <w:p w14:paraId="33EE1262" w14:textId="77777777" w:rsidR="00344DB0" w:rsidRPr="00F03AE2" w:rsidRDefault="00344DB0" w:rsidP="008B3AA5">
      <w:pPr>
        <w:pStyle w:val="Sinespaciado"/>
        <w:spacing w:line="360" w:lineRule="auto"/>
        <w:rPr>
          <w:rFonts w:ascii="Times New Roman" w:hAnsi="Times New Roman" w:cs="Times New Roman"/>
          <w:sz w:val="20"/>
          <w:szCs w:val="24"/>
        </w:rPr>
      </w:pPr>
    </w:p>
    <w:p w14:paraId="3DBBF9C6" w14:textId="77777777" w:rsidR="008B3AA5" w:rsidRPr="00F03AE2" w:rsidRDefault="008B3AA5" w:rsidP="008B3AA5">
      <w:pPr>
        <w:pStyle w:val="Sinespaciado"/>
        <w:spacing w:line="360" w:lineRule="auto"/>
        <w:rPr>
          <w:rFonts w:ascii="Times New Roman" w:hAnsi="Times New Roman" w:cs="Times New Roman"/>
          <w:szCs w:val="24"/>
        </w:rPr>
      </w:pPr>
    </w:p>
    <w:p w14:paraId="6F69E88F" w14:textId="77777777" w:rsidR="008B3AA5" w:rsidRPr="00F03AE2" w:rsidRDefault="008B3AA5" w:rsidP="008B3AA5">
      <w:pPr>
        <w:pStyle w:val="Sinespaciado"/>
        <w:spacing w:line="360" w:lineRule="auto"/>
        <w:rPr>
          <w:rFonts w:ascii="Times New Roman" w:hAnsi="Times New Roman" w:cs="Times New Roman"/>
          <w:szCs w:val="24"/>
        </w:rPr>
      </w:pPr>
    </w:p>
    <w:p w14:paraId="4316B378" w14:textId="77777777" w:rsidR="00FB494F" w:rsidRPr="00F03AE2" w:rsidRDefault="00FB494F" w:rsidP="008B3AA5">
      <w:pPr>
        <w:pStyle w:val="Sinespaciado"/>
        <w:spacing w:line="360" w:lineRule="auto"/>
        <w:rPr>
          <w:rFonts w:ascii="Times New Roman" w:hAnsi="Times New Roman" w:cs="Times New Roman"/>
          <w:szCs w:val="24"/>
        </w:rPr>
      </w:pPr>
    </w:p>
    <w:p w14:paraId="58EFD889" w14:textId="77777777" w:rsidR="00FB494F" w:rsidRPr="00F03AE2" w:rsidRDefault="00FB494F" w:rsidP="008B3AA5">
      <w:pPr>
        <w:pStyle w:val="Sinespaciado"/>
        <w:spacing w:line="360" w:lineRule="auto"/>
        <w:rPr>
          <w:rFonts w:ascii="Times New Roman" w:hAnsi="Times New Roman" w:cs="Times New Roman"/>
          <w:szCs w:val="24"/>
        </w:rPr>
      </w:pPr>
    </w:p>
    <w:p w14:paraId="2791676C" w14:textId="77777777" w:rsidR="00AF4236" w:rsidRPr="00F03AE2" w:rsidRDefault="00AF4236" w:rsidP="008B3AA5">
      <w:pPr>
        <w:pStyle w:val="Sinespaciado"/>
        <w:spacing w:line="360" w:lineRule="auto"/>
        <w:rPr>
          <w:rFonts w:ascii="Times New Roman" w:hAnsi="Times New Roman" w:cs="Times New Roman"/>
          <w:b/>
          <w:sz w:val="24"/>
          <w:szCs w:val="24"/>
        </w:rPr>
      </w:pPr>
      <w:r w:rsidRPr="00F03AE2">
        <w:rPr>
          <w:rFonts w:ascii="Times New Roman" w:hAnsi="Times New Roman" w:cs="Times New Roman"/>
          <w:szCs w:val="24"/>
        </w:rPr>
        <w:lastRenderedPageBreak/>
        <w:t>Yo, María José Samaniego Larrea soy responsable de las ideas, d</w:t>
      </w:r>
      <w:r w:rsidR="0044225F" w:rsidRPr="00F03AE2">
        <w:rPr>
          <w:rFonts w:ascii="Times New Roman" w:hAnsi="Times New Roman" w:cs="Times New Roman"/>
          <w:szCs w:val="24"/>
        </w:rPr>
        <w:t xml:space="preserve">octrinas y resultados expuestos </w:t>
      </w:r>
      <w:r w:rsidRPr="00F03AE2">
        <w:rPr>
          <w:rFonts w:ascii="Times New Roman" w:hAnsi="Times New Roman" w:cs="Times New Roman"/>
          <w:szCs w:val="24"/>
        </w:rPr>
        <w:t>en esta tesis, y el patrimonio intelectual de la Tesis de Grado pertenece a la Escuela Superior Politécnica de Chimborazo</w:t>
      </w:r>
    </w:p>
    <w:p w14:paraId="10395189" w14:textId="77777777" w:rsidR="00AF4236" w:rsidRPr="00F03AE2" w:rsidRDefault="00AF4236" w:rsidP="008B3AA5">
      <w:pPr>
        <w:spacing w:after="0" w:line="360" w:lineRule="auto"/>
        <w:jc w:val="both"/>
        <w:rPr>
          <w:rFonts w:ascii="Times New Roman" w:hAnsi="Times New Roman" w:cs="Times New Roman"/>
          <w:sz w:val="24"/>
          <w:szCs w:val="24"/>
        </w:rPr>
      </w:pPr>
    </w:p>
    <w:p w14:paraId="01F9AA33" w14:textId="77777777" w:rsidR="00AF4236" w:rsidRPr="00F03AE2" w:rsidRDefault="00AF4236" w:rsidP="008B3AA5">
      <w:pPr>
        <w:spacing w:after="0" w:line="360" w:lineRule="auto"/>
        <w:jc w:val="right"/>
        <w:rPr>
          <w:rFonts w:ascii="Times New Roman" w:hAnsi="Times New Roman" w:cs="Times New Roman"/>
          <w:b/>
          <w:sz w:val="24"/>
          <w:szCs w:val="24"/>
        </w:rPr>
      </w:pPr>
      <w:r w:rsidRPr="00F03AE2">
        <w:rPr>
          <w:rFonts w:ascii="Times New Roman" w:hAnsi="Times New Roman" w:cs="Times New Roman"/>
          <w:b/>
          <w:sz w:val="24"/>
          <w:szCs w:val="24"/>
        </w:rPr>
        <w:t>__________________________________</w:t>
      </w:r>
    </w:p>
    <w:p w14:paraId="62030732" w14:textId="77777777" w:rsidR="00A97940" w:rsidRPr="00F03AE2" w:rsidRDefault="00AF4236" w:rsidP="008B3AA5">
      <w:pPr>
        <w:spacing w:after="0" w:line="360" w:lineRule="auto"/>
        <w:jc w:val="right"/>
        <w:rPr>
          <w:rFonts w:ascii="Times New Roman" w:hAnsi="Times New Roman" w:cs="Times New Roman"/>
        </w:rPr>
      </w:pPr>
      <w:r w:rsidRPr="00F03AE2">
        <w:rPr>
          <w:rFonts w:ascii="Times New Roman" w:hAnsi="Times New Roman" w:cs="Times New Roman"/>
        </w:rPr>
        <w:t>MARÍA JOSÉ SAMANIEGO LARREA</w:t>
      </w:r>
    </w:p>
    <w:p w14:paraId="2937EA80" w14:textId="77777777" w:rsidR="00A97940" w:rsidRPr="00F03AE2" w:rsidRDefault="00A97940" w:rsidP="008B3AA5">
      <w:pPr>
        <w:spacing w:after="0"/>
        <w:rPr>
          <w:rFonts w:ascii="Times New Roman" w:hAnsi="Times New Roman" w:cs="Times New Roman"/>
        </w:rPr>
      </w:pPr>
    </w:p>
    <w:p w14:paraId="612BF91B" w14:textId="77777777" w:rsidR="00A97940" w:rsidRPr="00F03AE2" w:rsidRDefault="00A97940" w:rsidP="008B3AA5">
      <w:pPr>
        <w:spacing w:after="0"/>
        <w:rPr>
          <w:rFonts w:ascii="Times New Roman" w:hAnsi="Times New Roman" w:cs="Times New Roman"/>
        </w:rPr>
      </w:pPr>
    </w:p>
    <w:p w14:paraId="6F005B05" w14:textId="77777777" w:rsidR="00A97940" w:rsidRPr="00F03AE2" w:rsidRDefault="00A97940" w:rsidP="008B3AA5">
      <w:pPr>
        <w:spacing w:after="0"/>
        <w:rPr>
          <w:rFonts w:ascii="Times New Roman" w:hAnsi="Times New Roman" w:cs="Times New Roman"/>
        </w:rPr>
      </w:pPr>
    </w:p>
    <w:p w14:paraId="7BB0C354" w14:textId="77777777" w:rsidR="00A97940" w:rsidRPr="00F03AE2" w:rsidRDefault="00A97940" w:rsidP="008B3AA5">
      <w:pPr>
        <w:spacing w:after="0"/>
        <w:rPr>
          <w:rFonts w:ascii="Times New Roman" w:hAnsi="Times New Roman" w:cs="Times New Roman"/>
        </w:rPr>
      </w:pPr>
    </w:p>
    <w:p w14:paraId="474258BD" w14:textId="77777777" w:rsidR="00A97940" w:rsidRPr="00F03AE2" w:rsidRDefault="00A97940" w:rsidP="008B3AA5">
      <w:pPr>
        <w:spacing w:after="0"/>
        <w:rPr>
          <w:rFonts w:ascii="Times New Roman" w:hAnsi="Times New Roman" w:cs="Times New Roman"/>
        </w:rPr>
      </w:pPr>
    </w:p>
    <w:p w14:paraId="575321CD" w14:textId="77777777" w:rsidR="00A97940" w:rsidRPr="00F03AE2" w:rsidRDefault="00A97940" w:rsidP="008B3AA5">
      <w:pPr>
        <w:spacing w:after="0"/>
        <w:rPr>
          <w:rFonts w:ascii="Times New Roman" w:hAnsi="Times New Roman" w:cs="Times New Roman"/>
        </w:rPr>
      </w:pPr>
    </w:p>
    <w:p w14:paraId="2B4498D4" w14:textId="77777777" w:rsidR="00A97940" w:rsidRPr="00F03AE2" w:rsidRDefault="00A97940" w:rsidP="008B3AA5">
      <w:pPr>
        <w:spacing w:after="0"/>
        <w:rPr>
          <w:rFonts w:ascii="Times New Roman" w:hAnsi="Times New Roman" w:cs="Times New Roman"/>
        </w:rPr>
      </w:pPr>
    </w:p>
    <w:p w14:paraId="01A7D150" w14:textId="77777777" w:rsidR="00A97940" w:rsidRPr="00F03AE2" w:rsidRDefault="00A97940" w:rsidP="008B3AA5">
      <w:pPr>
        <w:spacing w:after="0"/>
        <w:rPr>
          <w:rFonts w:ascii="Times New Roman" w:hAnsi="Times New Roman" w:cs="Times New Roman"/>
        </w:rPr>
      </w:pPr>
    </w:p>
    <w:p w14:paraId="1E15AACE" w14:textId="77777777" w:rsidR="00A97940" w:rsidRPr="00F03AE2" w:rsidRDefault="00A97940" w:rsidP="008B3AA5">
      <w:pPr>
        <w:spacing w:after="0"/>
        <w:rPr>
          <w:rFonts w:ascii="Times New Roman" w:hAnsi="Times New Roman" w:cs="Times New Roman"/>
        </w:rPr>
      </w:pPr>
    </w:p>
    <w:p w14:paraId="404651EA" w14:textId="77777777" w:rsidR="00A97940" w:rsidRPr="00F03AE2" w:rsidRDefault="00A97940" w:rsidP="008B3AA5">
      <w:pPr>
        <w:spacing w:after="0"/>
        <w:rPr>
          <w:rFonts w:ascii="Times New Roman" w:hAnsi="Times New Roman" w:cs="Times New Roman"/>
        </w:rPr>
      </w:pPr>
    </w:p>
    <w:p w14:paraId="64C1625F" w14:textId="77777777" w:rsidR="00A97940" w:rsidRPr="00F03AE2" w:rsidRDefault="00A97940" w:rsidP="008B3AA5">
      <w:pPr>
        <w:spacing w:after="0"/>
        <w:rPr>
          <w:rFonts w:ascii="Times New Roman" w:hAnsi="Times New Roman" w:cs="Times New Roman"/>
        </w:rPr>
      </w:pPr>
    </w:p>
    <w:p w14:paraId="69E7CF4B" w14:textId="77777777" w:rsidR="00A97940" w:rsidRPr="00F03AE2" w:rsidRDefault="00A97940" w:rsidP="008B3AA5">
      <w:pPr>
        <w:spacing w:after="0"/>
        <w:rPr>
          <w:rFonts w:ascii="Times New Roman" w:hAnsi="Times New Roman" w:cs="Times New Roman"/>
        </w:rPr>
      </w:pPr>
    </w:p>
    <w:p w14:paraId="7D0868F4" w14:textId="77777777" w:rsidR="00A97940" w:rsidRPr="00F03AE2" w:rsidRDefault="00A97940" w:rsidP="008B3AA5">
      <w:pPr>
        <w:spacing w:after="0"/>
        <w:rPr>
          <w:rFonts w:ascii="Times New Roman" w:hAnsi="Times New Roman" w:cs="Times New Roman"/>
        </w:rPr>
      </w:pPr>
    </w:p>
    <w:p w14:paraId="46AF4A62" w14:textId="77777777" w:rsidR="00A97940" w:rsidRPr="00F03AE2" w:rsidRDefault="00A97940" w:rsidP="008B3AA5">
      <w:pPr>
        <w:spacing w:after="0"/>
        <w:rPr>
          <w:rFonts w:ascii="Times New Roman" w:hAnsi="Times New Roman" w:cs="Times New Roman"/>
        </w:rPr>
      </w:pPr>
    </w:p>
    <w:p w14:paraId="4DC56140" w14:textId="77777777" w:rsidR="00A97940" w:rsidRPr="00F03AE2" w:rsidRDefault="00A97940" w:rsidP="008B3AA5">
      <w:pPr>
        <w:spacing w:after="0"/>
        <w:rPr>
          <w:rFonts w:ascii="Times New Roman" w:hAnsi="Times New Roman" w:cs="Times New Roman"/>
        </w:rPr>
      </w:pPr>
    </w:p>
    <w:p w14:paraId="2830B150" w14:textId="77777777" w:rsidR="00A97940" w:rsidRPr="00F03AE2" w:rsidRDefault="00A97940" w:rsidP="008B3AA5">
      <w:pPr>
        <w:spacing w:after="0"/>
        <w:rPr>
          <w:rFonts w:ascii="Times New Roman" w:hAnsi="Times New Roman" w:cs="Times New Roman"/>
        </w:rPr>
      </w:pPr>
    </w:p>
    <w:p w14:paraId="6F0F1477" w14:textId="77777777" w:rsidR="00A97940" w:rsidRPr="00F03AE2" w:rsidRDefault="00A97940" w:rsidP="008B3AA5">
      <w:pPr>
        <w:spacing w:after="0"/>
        <w:rPr>
          <w:rFonts w:ascii="Times New Roman" w:hAnsi="Times New Roman" w:cs="Times New Roman"/>
        </w:rPr>
      </w:pPr>
    </w:p>
    <w:p w14:paraId="3091013B" w14:textId="77777777" w:rsidR="00A97940" w:rsidRPr="00F03AE2" w:rsidRDefault="00A97940" w:rsidP="008B3AA5">
      <w:pPr>
        <w:spacing w:after="0"/>
        <w:rPr>
          <w:rFonts w:ascii="Times New Roman" w:hAnsi="Times New Roman" w:cs="Times New Roman"/>
        </w:rPr>
      </w:pPr>
    </w:p>
    <w:p w14:paraId="45E912C5" w14:textId="77777777" w:rsidR="00A97940" w:rsidRPr="00F03AE2" w:rsidRDefault="00A97940" w:rsidP="008B3AA5">
      <w:pPr>
        <w:spacing w:after="0"/>
        <w:rPr>
          <w:rFonts w:ascii="Times New Roman" w:hAnsi="Times New Roman" w:cs="Times New Roman"/>
        </w:rPr>
      </w:pPr>
    </w:p>
    <w:p w14:paraId="1981DD58" w14:textId="77777777" w:rsidR="00A97940" w:rsidRPr="00F03AE2" w:rsidRDefault="00A97940" w:rsidP="008B3AA5">
      <w:pPr>
        <w:tabs>
          <w:tab w:val="left" w:pos="3510"/>
        </w:tabs>
        <w:spacing w:after="0"/>
        <w:rPr>
          <w:rFonts w:ascii="Times New Roman" w:hAnsi="Times New Roman" w:cs="Times New Roman"/>
        </w:rPr>
      </w:pPr>
      <w:r w:rsidRPr="00F03AE2">
        <w:rPr>
          <w:rFonts w:ascii="Times New Roman" w:hAnsi="Times New Roman" w:cs="Times New Roman"/>
        </w:rPr>
        <w:tab/>
      </w:r>
    </w:p>
    <w:p w14:paraId="26154147" w14:textId="77777777" w:rsidR="00A97940" w:rsidRPr="00F03AE2" w:rsidRDefault="00A97940" w:rsidP="008B3AA5">
      <w:pPr>
        <w:tabs>
          <w:tab w:val="left" w:pos="3510"/>
        </w:tabs>
        <w:spacing w:after="0"/>
        <w:rPr>
          <w:rFonts w:ascii="Times New Roman" w:hAnsi="Times New Roman" w:cs="Times New Roman"/>
        </w:rPr>
      </w:pPr>
    </w:p>
    <w:p w14:paraId="1875FF23" w14:textId="77777777" w:rsidR="00A97940" w:rsidRPr="00F03AE2" w:rsidRDefault="00A97940" w:rsidP="008B3AA5">
      <w:pPr>
        <w:tabs>
          <w:tab w:val="left" w:pos="3510"/>
        </w:tabs>
        <w:spacing w:after="0"/>
        <w:rPr>
          <w:rFonts w:ascii="Times New Roman" w:hAnsi="Times New Roman" w:cs="Times New Roman"/>
        </w:rPr>
      </w:pPr>
    </w:p>
    <w:p w14:paraId="01C999FD" w14:textId="77777777" w:rsidR="00A97940" w:rsidRPr="00F03AE2" w:rsidRDefault="00A97940" w:rsidP="008B3AA5">
      <w:pPr>
        <w:tabs>
          <w:tab w:val="left" w:pos="3510"/>
        </w:tabs>
        <w:spacing w:after="0"/>
        <w:rPr>
          <w:rFonts w:ascii="Times New Roman" w:hAnsi="Times New Roman" w:cs="Times New Roman"/>
        </w:rPr>
      </w:pPr>
    </w:p>
    <w:p w14:paraId="2E254232" w14:textId="77777777" w:rsidR="001D2A64" w:rsidRPr="00F03AE2" w:rsidRDefault="001D2A64" w:rsidP="008B3AA5">
      <w:pPr>
        <w:tabs>
          <w:tab w:val="left" w:pos="3510"/>
        </w:tabs>
        <w:spacing w:after="0"/>
        <w:rPr>
          <w:rFonts w:ascii="Times New Roman" w:hAnsi="Times New Roman" w:cs="Times New Roman"/>
        </w:rPr>
      </w:pPr>
    </w:p>
    <w:p w14:paraId="13FA0CC1" w14:textId="77777777" w:rsidR="005754F7" w:rsidRPr="00F03AE2" w:rsidRDefault="005754F7" w:rsidP="008B3AA5">
      <w:pPr>
        <w:tabs>
          <w:tab w:val="left" w:pos="3510"/>
        </w:tabs>
        <w:spacing w:after="0"/>
        <w:rPr>
          <w:rFonts w:ascii="Times New Roman" w:hAnsi="Times New Roman" w:cs="Times New Roman"/>
        </w:rPr>
      </w:pPr>
    </w:p>
    <w:p w14:paraId="4D0BA8AA"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53525F31"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1A1AC80D"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107947C2"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17C29753"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1F340752"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2A09A929"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4FAB519A"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7A665443"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42BB8DF1"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30413D47" w14:textId="77777777" w:rsidR="008B3AA5" w:rsidRPr="00F03AE2" w:rsidRDefault="008B3AA5" w:rsidP="008B3AA5">
      <w:pPr>
        <w:tabs>
          <w:tab w:val="left" w:pos="3510"/>
        </w:tabs>
        <w:spacing w:after="0" w:line="360" w:lineRule="auto"/>
        <w:jc w:val="center"/>
        <w:rPr>
          <w:rFonts w:ascii="Times New Roman" w:hAnsi="Times New Roman" w:cs="Times New Roman"/>
          <w:b/>
        </w:rPr>
      </w:pPr>
    </w:p>
    <w:p w14:paraId="7912FCDB" w14:textId="77777777" w:rsidR="00D3198B" w:rsidRPr="00F03AE2" w:rsidRDefault="00D3198B" w:rsidP="008B3AA5">
      <w:pPr>
        <w:tabs>
          <w:tab w:val="left" w:pos="3510"/>
        </w:tabs>
        <w:spacing w:after="0" w:line="360" w:lineRule="auto"/>
        <w:jc w:val="center"/>
        <w:rPr>
          <w:rFonts w:ascii="Times New Roman" w:hAnsi="Times New Roman" w:cs="Times New Roman"/>
          <w:b/>
        </w:rPr>
      </w:pPr>
    </w:p>
    <w:p w14:paraId="72229189" w14:textId="77777777" w:rsidR="00AF4236" w:rsidRPr="00F03AE2" w:rsidRDefault="00AF4236" w:rsidP="00E47C1C">
      <w:pPr>
        <w:pStyle w:val="CAPITULO"/>
        <w:spacing w:before="0" w:line="360" w:lineRule="auto"/>
      </w:pPr>
      <w:bookmarkStart w:id="1" w:name="_Toc425344852"/>
      <w:r w:rsidRPr="00F03AE2">
        <w:lastRenderedPageBreak/>
        <w:t>DEDICATORIA</w:t>
      </w:r>
      <w:bookmarkEnd w:id="1"/>
    </w:p>
    <w:p w14:paraId="3336229E" w14:textId="77777777" w:rsidR="00AF4236" w:rsidRPr="00F03AE2" w:rsidRDefault="00AF4236" w:rsidP="00D3198B">
      <w:pPr>
        <w:spacing w:after="0" w:line="360" w:lineRule="auto"/>
        <w:jc w:val="center"/>
        <w:rPr>
          <w:rFonts w:ascii="Times New Roman" w:hAnsi="Times New Roman" w:cs="Times New Roman"/>
          <w:b/>
        </w:rPr>
      </w:pPr>
    </w:p>
    <w:p w14:paraId="3EDAC5F7" w14:textId="77777777" w:rsidR="00AF4236" w:rsidRPr="00F03AE2" w:rsidRDefault="00AF4236" w:rsidP="00D3198B">
      <w:pPr>
        <w:spacing w:after="0" w:line="360" w:lineRule="auto"/>
        <w:jc w:val="right"/>
        <w:rPr>
          <w:rFonts w:ascii="Times New Roman" w:hAnsi="Times New Roman" w:cs="Times New Roman"/>
          <w:b/>
        </w:rPr>
      </w:pPr>
    </w:p>
    <w:p w14:paraId="69E961E8" w14:textId="77777777" w:rsidR="00AF4236" w:rsidRPr="00F03AE2" w:rsidRDefault="00AF4236" w:rsidP="00D3198B">
      <w:pPr>
        <w:spacing w:after="0" w:line="360" w:lineRule="auto"/>
        <w:rPr>
          <w:rFonts w:ascii="Times New Roman" w:hAnsi="Times New Roman" w:cs="Times New Roman"/>
        </w:rPr>
      </w:pPr>
      <w:r w:rsidRPr="00F03AE2">
        <w:rPr>
          <w:rFonts w:ascii="Times New Roman" w:hAnsi="Times New Roman" w:cs="Times New Roman"/>
        </w:rPr>
        <w:t xml:space="preserve">A mis padres, por su amor, trabajo y sacrificio en todos estos años para poder llegar hasta aquí, además de siempre darme las fuerzas y palabras de aliento necesarias para seguir adelante ante toda circunstancia. </w:t>
      </w:r>
    </w:p>
    <w:p w14:paraId="395DDE91" w14:textId="77777777" w:rsidR="00AF4236" w:rsidRPr="00F03AE2" w:rsidRDefault="00AF4236" w:rsidP="008B3AA5">
      <w:pPr>
        <w:spacing w:after="0" w:line="360" w:lineRule="auto"/>
        <w:ind w:left="2124"/>
        <w:jc w:val="right"/>
        <w:rPr>
          <w:rFonts w:ascii="Times New Roman" w:hAnsi="Times New Roman" w:cs="Times New Roman"/>
          <w:sz w:val="24"/>
          <w:szCs w:val="24"/>
        </w:rPr>
      </w:pPr>
    </w:p>
    <w:p w14:paraId="61303FFC" w14:textId="77777777" w:rsidR="00AF4236" w:rsidRPr="00F03AE2" w:rsidRDefault="00AF4236" w:rsidP="008B3AA5">
      <w:pPr>
        <w:spacing w:after="0" w:line="360" w:lineRule="auto"/>
        <w:jc w:val="center"/>
        <w:rPr>
          <w:rFonts w:ascii="Times New Roman" w:hAnsi="Times New Roman" w:cs="Times New Roman"/>
          <w:b/>
          <w:sz w:val="28"/>
          <w:szCs w:val="24"/>
        </w:rPr>
      </w:pPr>
    </w:p>
    <w:p w14:paraId="13138230" w14:textId="77777777" w:rsidR="00AF4236" w:rsidRPr="00F03AE2" w:rsidRDefault="00AF4236" w:rsidP="008B3AA5">
      <w:pPr>
        <w:spacing w:after="0" w:line="360" w:lineRule="auto"/>
        <w:jc w:val="center"/>
        <w:rPr>
          <w:rFonts w:ascii="Times New Roman" w:hAnsi="Times New Roman" w:cs="Times New Roman"/>
          <w:b/>
          <w:sz w:val="28"/>
          <w:szCs w:val="24"/>
        </w:rPr>
      </w:pPr>
    </w:p>
    <w:p w14:paraId="6E762488" w14:textId="77777777" w:rsidR="00AF4236" w:rsidRPr="00F03AE2" w:rsidRDefault="00AF4236" w:rsidP="008B3AA5">
      <w:pPr>
        <w:spacing w:after="0" w:line="360" w:lineRule="auto"/>
        <w:jc w:val="center"/>
        <w:rPr>
          <w:rFonts w:ascii="Times New Roman" w:hAnsi="Times New Roman" w:cs="Times New Roman"/>
          <w:b/>
          <w:sz w:val="28"/>
          <w:szCs w:val="24"/>
        </w:rPr>
      </w:pPr>
    </w:p>
    <w:p w14:paraId="45645EFB" w14:textId="77777777" w:rsidR="00AF4236" w:rsidRPr="00F03AE2" w:rsidRDefault="00AF4236" w:rsidP="008B3AA5">
      <w:pPr>
        <w:spacing w:after="0" w:line="360" w:lineRule="auto"/>
        <w:jc w:val="center"/>
        <w:rPr>
          <w:rFonts w:ascii="Times New Roman" w:hAnsi="Times New Roman" w:cs="Times New Roman"/>
          <w:b/>
          <w:sz w:val="28"/>
          <w:szCs w:val="24"/>
        </w:rPr>
      </w:pPr>
    </w:p>
    <w:p w14:paraId="369C9A7A" w14:textId="77777777" w:rsidR="00AF4236" w:rsidRPr="00F03AE2" w:rsidRDefault="00AF4236" w:rsidP="008B3AA5">
      <w:pPr>
        <w:spacing w:after="0" w:line="360" w:lineRule="auto"/>
        <w:jc w:val="center"/>
        <w:rPr>
          <w:rFonts w:ascii="Times New Roman" w:hAnsi="Times New Roman" w:cs="Times New Roman"/>
          <w:b/>
          <w:sz w:val="28"/>
          <w:szCs w:val="24"/>
        </w:rPr>
      </w:pPr>
    </w:p>
    <w:p w14:paraId="30DF0540" w14:textId="77777777" w:rsidR="00AF4236" w:rsidRPr="00F03AE2" w:rsidRDefault="00AF4236" w:rsidP="008B3AA5">
      <w:pPr>
        <w:spacing w:after="0" w:line="360" w:lineRule="auto"/>
        <w:jc w:val="center"/>
        <w:rPr>
          <w:rFonts w:ascii="Times New Roman" w:hAnsi="Times New Roman" w:cs="Times New Roman"/>
          <w:b/>
          <w:sz w:val="28"/>
          <w:szCs w:val="24"/>
        </w:rPr>
      </w:pPr>
    </w:p>
    <w:p w14:paraId="76D9344D" w14:textId="77777777" w:rsidR="00AF4236" w:rsidRPr="00F03AE2" w:rsidRDefault="00AF4236" w:rsidP="008B3AA5">
      <w:pPr>
        <w:spacing w:after="0" w:line="360" w:lineRule="auto"/>
        <w:jc w:val="center"/>
        <w:rPr>
          <w:rFonts w:ascii="Times New Roman" w:hAnsi="Times New Roman" w:cs="Times New Roman"/>
          <w:b/>
          <w:sz w:val="28"/>
          <w:szCs w:val="24"/>
        </w:rPr>
      </w:pPr>
    </w:p>
    <w:p w14:paraId="05B855D4" w14:textId="77777777" w:rsidR="00AF4236" w:rsidRPr="00F03AE2" w:rsidRDefault="00AF4236" w:rsidP="008B3AA5">
      <w:pPr>
        <w:spacing w:after="0" w:line="360" w:lineRule="auto"/>
        <w:jc w:val="center"/>
        <w:rPr>
          <w:rFonts w:ascii="Times New Roman" w:hAnsi="Times New Roman" w:cs="Times New Roman"/>
          <w:b/>
          <w:sz w:val="28"/>
          <w:szCs w:val="24"/>
        </w:rPr>
      </w:pPr>
    </w:p>
    <w:p w14:paraId="0BC15034" w14:textId="77777777" w:rsidR="00AF4236" w:rsidRPr="00F03AE2" w:rsidRDefault="00AF4236" w:rsidP="008B3AA5">
      <w:pPr>
        <w:spacing w:after="0" w:line="360" w:lineRule="auto"/>
        <w:jc w:val="center"/>
        <w:rPr>
          <w:rFonts w:ascii="Times New Roman" w:hAnsi="Times New Roman" w:cs="Times New Roman"/>
          <w:b/>
          <w:sz w:val="28"/>
          <w:szCs w:val="24"/>
        </w:rPr>
      </w:pPr>
    </w:p>
    <w:p w14:paraId="122E987C" w14:textId="77777777" w:rsidR="00AF4236" w:rsidRPr="00F03AE2" w:rsidRDefault="00AF4236" w:rsidP="008B3AA5">
      <w:pPr>
        <w:spacing w:after="0" w:line="360" w:lineRule="auto"/>
        <w:jc w:val="center"/>
        <w:rPr>
          <w:rFonts w:ascii="Times New Roman" w:hAnsi="Times New Roman" w:cs="Times New Roman"/>
          <w:b/>
          <w:sz w:val="28"/>
          <w:szCs w:val="24"/>
        </w:rPr>
      </w:pPr>
    </w:p>
    <w:p w14:paraId="209C8C5D" w14:textId="77777777" w:rsidR="00AF4236" w:rsidRPr="00F03AE2" w:rsidRDefault="00AF4236" w:rsidP="008B3AA5">
      <w:pPr>
        <w:spacing w:after="0" w:line="360" w:lineRule="auto"/>
        <w:jc w:val="center"/>
        <w:rPr>
          <w:rFonts w:ascii="Times New Roman" w:hAnsi="Times New Roman" w:cs="Times New Roman"/>
          <w:b/>
          <w:sz w:val="28"/>
          <w:szCs w:val="24"/>
        </w:rPr>
      </w:pPr>
    </w:p>
    <w:p w14:paraId="30C191EB" w14:textId="77777777" w:rsidR="00AF4236" w:rsidRPr="00F03AE2" w:rsidRDefault="00AF4236" w:rsidP="008B3AA5">
      <w:pPr>
        <w:spacing w:after="0" w:line="360" w:lineRule="auto"/>
        <w:jc w:val="center"/>
        <w:rPr>
          <w:rFonts w:ascii="Times New Roman" w:hAnsi="Times New Roman" w:cs="Times New Roman"/>
          <w:b/>
          <w:sz w:val="28"/>
          <w:szCs w:val="24"/>
        </w:rPr>
      </w:pPr>
    </w:p>
    <w:p w14:paraId="0D07BED0" w14:textId="77777777" w:rsidR="00AF4236" w:rsidRPr="00F03AE2" w:rsidRDefault="00AF4236" w:rsidP="008B3AA5">
      <w:pPr>
        <w:spacing w:after="0" w:line="360" w:lineRule="auto"/>
        <w:jc w:val="center"/>
        <w:rPr>
          <w:rFonts w:ascii="Times New Roman" w:hAnsi="Times New Roman" w:cs="Times New Roman"/>
          <w:b/>
          <w:sz w:val="28"/>
          <w:szCs w:val="24"/>
        </w:rPr>
      </w:pPr>
    </w:p>
    <w:p w14:paraId="7D2FEE40" w14:textId="77777777" w:rsidR="00AF4236" w:rsidRPr="00F03AE2" w:rsidRDefault="00AF4236" w:rsidP="008B3AA5">
      <w:pPr>
        <w:spacing w:after="0" w:line="360" w:lineRule="auto"/>
        <w:jc w:val="center"/>
        <w:rPr>
          <w:rFonts w:ascii="Times New Roman" w:hAnsi="Times New Roman" w:cs="Times New Roman"/>
          <w:b/>
          <w:sz w:val="28"/>
          <w:szCs w:val="24"/>
        </w:rPr>
      </w:pPr>
    </w:p>
    <w:p w14:paraId="32D41266" w14:textId="77777777" w:rsidR="00AF4236" w:rsidRPr="00F03AE2" w:rsidRDefault="00AF4236" w:rsidP="008B3AA5">
      <w:pPr>
        <w:spacing w:after="0" w:line="360" w:lineRule="auto"/>
        <w:jc w:val="center"/>
        <w:rPr>
          <w:rFonts w:ascii="Times New Roman" w:hAnsi="Times New Roman" w:cs="Times New Roman"/>
          <w:b/>
          <w:sz w:val="28"/>
          <w:szCs w:val="24"/>
        </w:rPr>
      </w:pPr>
    </w:p>
    <w:p w14:paraId="39F24505" w14:textId="77777777" w:rsidR="00344DB0" w:rsidRPr="00F03AE2" w:rsidRDefault="00344DB0" w:rsidP="008B3AA5">
      <w:pPr>
        <w:spacing w:after="0" w:line="360" w:lineRule="auto"/>
        <w:jc w:val="center"/>
        <w:rPr>
          <w:rFonts w:ascii="Times New Roman" w:hAnsi="Times New Roman" w:cs="Times New Roman"/>
          <w:b/>
          <w:sz w:val="28"/>
          <w:szCs w:val="24"/>
        </w:rPr>
      </w:pPr>
    </w:p>
    <w:p w14:paraId="0CD2A45B" w14:textId="77777777" w:rsidR="00AF4236" w:rsidRPr="00F03AE2" w:rsidRDefault="00AF4236" w:rsidP="008B3AA5">
      <w:pPr>
        <w:spacing w:after="0" w:line="360" w:lineRule="auto"/>
        <w:jc w:val="center"/>
        <w:rPr>
          <w:rFonts w:ascii="Times New Roman" w:hAnsi="Times New Roman" w:cs="Times New Roman"/>
          <w:b/>
          <w:sz w:val="28"/>
          <w:szCs w:val="24"/>
        </w:rPr>
      </w:pPr>
    </w:p>
    <w:p w14:paraId="7FA88494" w14:textId="77777777" w:rsidR="008B3AA5" w:rsidRPr="00F03AE2" w:rsidRDefault="008B3AA5" w:rsidP="008B3AA5">
      <w:pPr>
        <w:spacing w:after="0" w:line="360" w:lineRule="auto"/>
        <w:jc w:val="center"/>
        <w:rPr>
          <w:rFonts w:ascii="Times New Roman" w:hAnsi="Times New Roman" w:cs="Times New Roman"/>
          <w:b/>
          <w:sz w:val="28"/>
          <w:szCs w:val="24"/>
        </w:rPr>
      </w:pPr>
    </w:p>
    <w:p w14:paraId="7EF3306D" w14:textId="77777777" w:rsidR="008B3AA5" w:rsidRPr="00F03AE2" w:rsidRDefault="008B3AA5" w:rsidP="008B3AA5">
      <w:pPr>
        <w:spacing w:after="0" w:line="360" w:lineRule="auto"/>
        <w:jc w:val="center"/>
        <w:rPr>
          <w:rFonts w:ascii="Times New Roman" w:hAnsi="Times New Roman" w:cs="Times New Roman"/>
          <w:b/>
          <w:sz w:val="28"/>
          <w:szCs w:val="24"/>
        </w:rPr>
      </w:pPr>
    </w:p>
    <w:p w14:paraId="5295BFCE" w14:textId="77777777" w:rsidR="008B3AA5" w:rsidRPr="00F03AE2" w:rsidRDefault="008B3AA5" w:rsidP="008B3AA5">
      <w:pPr>
        <w:spacing w:after="0" w:line="360" w:lineRule="auto"/>
        <w:jc w:val="center"/>
        <w:rPr>
          <w:rFonts w:ascii="Times New Roman" w:hAnsi="Times New Roman" w:cs="Times New Roman"/>
          <w:b/>
          <w:sz w:val="28"/>
          <w:szCs w:val="24"/>
        </w:rPr>
      </w:pPr>
    </w:p>
    <w:p w14:paraId="55EC2591" w14:textId="77777777" w:rsidR="008B3AA5" w:rsidRPr="00F03AE2" w:rsidRDefault="008B3AA5" w:rsidP="008B3AA5">
      <w:pPr>
        <w:spacing w:after="0" w:line="360" w:lineRule="auto"/>
        <w:jc w:val="center"/>
        <w:rPr>
          <w:rFonts w:ascii="Times New Roman" w:hAnsi="Times New Roman" w:cs="Times New Roman"/>
          <w:b/>
          <w:sz w:val="28"/>
          <w:szCs w:val="24"/>
        </w:rPr>
      </w:pPr>
    </w:p>
    <w:p w14:paraId="5F69FC72" w14:textId="77777777" w:rsidR="008B3AA5" w:rsidRPr="00F03AE2" w:rsidRDefault="008B3AA5" w:rsidP="008B3AA5">
      <w:pPr>
        <w:spacing w:after="0" w:line="360" w:lineRule="auto"/>
        <w:jc w:val="center"/>
        <w:rPr>
          <w:rFonts w:ascii="Times New Roman" w:hAnsi="Times New Roman" w:cs="Times New Roman"/>
          <w:b/>
          <w:sz w:val="28"/>
          <w:szCs w:val="24"/>
        </w:rPr>
      </w:pPr>
    </w:p>
    <w:p w14:paraId="07F7ED9C" w14:textId="77777777" w:rsidR="00FC32CE" w:rsidRPr="00F03AE2" w:rsidRDefault="00FC32CE" w:rsidP="00E47C1C">
      <w:pPr>
        <w:pStyle w:val="CAPITULO"/>
        <w:spacing w:before="0" w:line="360" w:lineRule="auto"/>
      </w:pPr>
      <w:bookmarkStart w:id="2" w:name="_Toc425344853"/>
      <w:r w:rsidRPr="00F03AE2">
        <w:lastRenderedPageBreak/>
        <w:t>AGRADECIMIENTO</w:t>
      </w:r>
      <w:bookmarkEnd w:id="2"/>
    </w:p>
    <w:p w14:paraId="4D633623" w14:textId="77777777" w:rsidR="00FC32CE" w:rsidRPr="00F03AE2" w:rsidRDefault="00FC32CE" w:rsidP="00D3198B">
      <w:pPr>
        <w:spacing w:after="0" w:line="360" w:lineRule="auto"/>
        <w:jc w:val="center"/>
        <w:rPr>
          <w:rFonts w:ascii="Times New Roman" w:hAnsi="Times New Roman" w:cs="Times New Roman"/>
          <w:b/>
          <w:sz w:val="20"/>
          <w:szCs w:val="24"/>
        </w:rPr>
      </w:pPr>
    </w:p>
    <w:p w14:paraId="7AC7F6A4" w14:textId="77777777" w:rsidR="005754F7" w:rsidRPr="00F03AE2" w:rsidRDefault="005754F7" w:rsidP="00D3198B">
      <w:pPr>
        <w:spacing w:after="0" w:line="360" w:lineRule="auto"/>
        <w:jc w:val="right"/>
        <w:rPr>
          <w:rFonts w:ascii="Times New Roman" w:hAnsi="Times New Roman" w:cs="Times New Roman"/>
          <w:b/>
          <w:sz w:val="24"/>
          <w:szCs w:val="24"/>
        </w:rPr>
      </w:pPr>
    </w:p>
    <w:p w14:paraId="6F63B096" w14:textId="77777777" w:rsidR="00FC32CE" w:rsidRPr="00F03AE2" w:rsidRDefault="00FC32CE" w:rsidP="00D3198B">
      <w:pPr>
        <w:spacing w:after="0" w:line="360" w:lineRule="auto"/>
        <w:jc w:val="both"/>
        <w:rPr>
          <w:rFonts w:ascii="Times New Roman" w:hAnsi="Times New Roman" w:cs="Times New Roman"/>
          <w:szCs w:val="24"/>
        </w:rPr>
      </w:pPr>
      <w:r w:rsidRPr="00F03AE2">
        <w:rPr>
          <w:rFonts w:ascii="Times New Roman" w:hAnsi="Times New Roman" w:cs="Times New Roman"/>
          <w:szCs w:val="24"/>
        </w:rPr>
        <w:t>Al culminar una nueva etapa de mi vida quiero agradecer a mis padres por el apoyo incondicional que me han brindado en mi formación académica y creer siempre en mí; a mi familia y amigos por brindarme esas palabras de aliento para seguir adelante sin desistir. A mi tutores de tesis, Ing. Jorge Menéndez e Ing. Danilo Pastor  por su valioso tiempo  y conocimiento compartido para la realización de esta investigación para culminar la carrera.</w:t>
      </w:r>
    </w:p>
    <w:p w14:paraId="5E7A65BF" w14:textId="77777777" w:rsidR="00AF4236" w:rsidRPr="00F03AE2" w:rsidRDefault="00AF4236" w:rsidP="008B3AA5">
      <w:pPr>
        <w:spacing w:after="0" w:line="360" w:lineRule="auto"/>
        <w:jc w:val="both"/>
        <w:rPr>
          <w:rFonts w:ascii="Times New Roman" w:hAnsi="Times New Roman" w:cs="Times New Roman"/>
          <w:szCs w:val="24"/>
        </w:rPr>
      </w:pPr>
    </w:p>
    <w:p w14:paraId="189E48F3" w14:textId="77777777" w:rsidR="00AF4236" w:rsidRPr="00F03AE2" w:rsidRDefault="00AF4236" w:rsidP="008B3AA5">
      <w:pPr>
        <w:spacing w:after="0" w:line="360" w:lineRule="auto"/>
        <w:jc w:val="right"/>
        <w:rPr>
          <w:rFonts w:ascii="Times New Roman" w:hAnsi="Times New Roman" w:cs="Times New Roman"/>
          <w:szCs w:val="24"/>
        </w:rPr>
      </w:pPr>
      <w:r w:rsidRPr="00F03AE2">
        <w:rPr>
          <w:rFonts w:ascii="Times New Roman" w:hAnsi="Times New Roman" w:cs="Times New Roman"/>
          <w:szCs w:val="24"/>
        </w:rPr>
        <w:t>María José</w:t>
      </w:r>
    </w:p>
    <w:p w14:paraId="0B614FB9" w14:textId="77777777" w:rsidR="00FC32CE" w:rsidRPr="00F03AE2" w:rsidRDefault="00FC32CE" w:rsidP="008B3AA5">
      <w:pPr>
        <w:spacing w:after="0" w:line="360" w:lineRule="auto"/>
        <w:ind w:left="2124"/>
        <w:jc w:val="right"/>
        <w:rPr>
          <w:rFonts w:ascii="Times New Roman" w:hAnsi="Times New Roman" w:cs="Times New Roman"/>
          <w:b/>
          <w:i/>
          <w:sz w:val="24"/>
          <w:szCs w:val="24"/>
        </w:rPr>
      </w:pPr>
    </w:p>
    <w:p w14:paraId="2F3C1D96" w14:textId="77777777" w:rsidR="00FC32CE" w:rsidRPr="00F03AE2" w:rsidRDefault="00FC32CE" w:rsidP="008B3AA5">
      <w:pPr>
        <w:spacing w:after="0" w:line="360" w:lineRule="auto"/>
        <w:ind w:left="2124"/>
        <w:jc w:val="right"/>
        <w:rPr>
          <w:rFonts w:ascii="Times New Roman" w:hAnsi="Times New Roman" w:cs="Times New Roman"/>
          <w:b/>
          <w:i/>
          <w:sz w:val="24"/>
          <w:szCs w:val="24"/>
        </w:rPr>
      </w:pPr>
    </w:p>
    <w:p w14:paraId="3047D1DE" w14:textId="77777777" w:rsidR="00FC32CE" w:rsidRPr="00F03AE2" w:rsidRDefault="00FC32CE" w:rsidP="008B3AA5">
      <w:pPr>
        <w:spacing w:after="0" w:line="360" w:lineRule="auto"/>
        <w:ind w:left="2124"/>
        <w:jc w:val="right"/>
        <w:rPr>
          <w:rFonts w:ascii="Times New Roman" w:hAnsi="Times New Roman" w:cs="Times New Roman"/>
          <w:sz w:val="24"/>
          <w:szCs w:val="24"/>
        </w:rPr>
      </w:pPr>
    </w:p>
    <w:p w14:paraId="4E4B0B56" w14:textId="77777777" w:rsidR="00FC32CE" w:rsidRPr="00F03AE2" w:rsidRDefault="00FC32CE" w:rsidP="008B3AA5">
      <w:pPr>
        <w:spacing w:after="0" w:line="360" w:lineRule="auto"/>
        <w:ind w:left="2124"/>
        <w:jc w:val="right"/>
        <w:rPr>
          <w:rFonts w:ascii="Times New Roman" w:hAnsi="Times New Roman" w:cs="Times New Roman"/>
          <w:b/>
          <w:i/>
          <w:sz w:val="24"/>
          <w:szCs w:val="24"/>
        </w:rPr>
      </w:pPr>
    </w:p>
    <w:p w14:paraId="2FFECC58" w14:textId="77777777" w:rsidR="00F447AD" w:rsidRPr="00F03AE2" w:rsidRDefault="00F447AD" w:rsidP="008B3AA5">
      <w:pPr>
        <w:spacing w:after="0" w:line="360" w:lineRule="auto"/>
        <w:ind w:left="2124"/>
        <w:jc w:val="right"/>
        <w:rPr>
          <w:rFonts w:ascii="Times New Roman" w:hAnsi="Times New Roman" w:cs="Times New Roman"/>
          <w:b/>
          <w:i/>
          <w:sz w:val="24"/>
          <w:szCs w:val="24"/>
        </w:rPr>
      </w:pPr>
    </w:p>
    <w:p w14:paraId="5CF2073C" w14:textId="77777777" w:rsidR="00F447AD" w:rsidRPr="00F03AE2" w:rsidRDefault="00F447AD" w:rsidP="008B3AA5">
      <w:pPr>
        <w:spacing w:after="0" w:line="360" w:lineRule="auto"/>
        <w:ind w:left="2124"/>
        <w:jc w:val="right"/>
        <w:rPr>
          <w:rFonts w:ascii="Times New Roman" w:hAnsi="Times New Roman" w:cs="Times New Roman"/>
          <w:b/>
          <w:i/>
          <w:sz w:val="24"/>
          <w:szCs w:val="24"/>
        </w:rPr>
      </w:pPr>
    </w:p>
    <w:p w14:paraId="4C0C7CA3" w14:textId="77777777" w:rsidR="00F447AD" w:rsidRPr="00F03AE2" w:rsidRDefault="00F447AD" w:rsidP="008B3AA5">
      <w:pPr>
        <w:spacing w:after="0" w:line="360" w:lineRule="auto"/>
        <w:ind w:left="2124"/>
        <w:jc w:val="right"/>
        <w:rPr>
          <w:rFonts w:ascii="Times New Roman" w:hAnsi="Times New Roman" w:cs="Times New Roman"/>
          <w:b/>
          <w:i/>
          <w:sz w:val="24"/>
          <w:szCs w:val="24"/>
        </w:rPr>
      </w:pPr>
    </w:p>
    <w:p w14:paraId="16164C03" w14:textId="77777777" w:rsidR="00F447AD" w:rsidRPr="00F03AE2" w:rsidRDefault="00F447AD" w:rsidP="008B3AA5">
      <w:pPr>
        <w:spacing w:after="0" w:line="360" w:lineRule="auto"/>
        <w:ind w:left="2124"/>
        <w:jc w:val="right"/>
        <w:rPr>
          <w:rFonts w:ascii="Times New Roman" w:hAnsi="Times New Roman" w:cs="Times New Roman"/>
          <w:b/>
          <w:i/>
          <w:sz w:val="24"/>
          <w:szCs w:val="24"/>
        </w:rPr>
      </w:pPr>
    </w:p>
    <w:p w14:paraId="706EDDE9" w14:textId="77777777" w:rsidR="00F447AD" w:rsidRPr="00F03AE2" w:rsidRDefault="00F447AD" w:rsidP="008B3AA5">
      <w:pPr>
        <w:spacing w:after="0" w:line="360" w:lineRule="auto"/>
        <w:ind w:left="2124"/>
        <w:jc w:val="right"/>
        <w:rPr>
          <w:rFonts w:ascii="Times New Roman" w:hAnsi="Times New Roman" w:cs="Times New Roman"/>
          <w:b/>
          <w:i/>
          <w:sz w:val="24"/>
          <w:szCs w:val="24"/>
        </w:rPr>
      </w:pPr>
    </w:p>
    <w:p w14:paraId="68443724"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1C0457E4"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6DAC8A4F"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0F42F9A7"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17704660"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49488806" w14:textId="77777777" w:rsidR="00F447AD" w:rsidRPr="00F03AE2" w:rsidRDefault="00F447AD" w:rsidP="008B3AA5">
      <w:pPr>
        <w:spacing w:after="0" w:line="360" w:lineRule="auto"/>
        <w:ind w:left="2124"/>
        <w:jc w:val="center"/>
        <w:rPr>
          <w:rFonts w:ascii="Times New Roman" w:hAnsi="Times New Roman" w:cs="Times New Roman"/>
          <w:sz w:val="24"/>
          <w:szCs w:val="24"/>
        </w:rPr>
      </w:pPr>
    </w:p>
    <w:p w14:paraId="644DEA10" w14:textId="77777777" w:rsidR="005754F7" w:rsidRPr="00F03AE2" w:rsidRDefault="005754F7" w:rsidP="008B3AA5">
      <w:pPr>
        <w:spacing w:after="0" w:line="360" w:lineRule="auto"/>
        <w:ind w:left="2124"/>
        <w:jc w:val="center"/>
        <w:rPr>
          <w:rFonts w:ascii="Times New Roman" w:hAnsi="Times New Roman" w:cs="Times New Roman"/>
          <w:sz w:val="24"/>
          <w:szCs w:val="24"/>
        </w:rPr>
      </w:pPr>
    </w:p>
    <w:p w14:paraId="429ED97F" w14:textId="77777777" w:rsidR="00344DB0" w:rsidRPr="00F03AE2" w:rsidRDefault="00344DB0" w:rsidP="008B3AA5">
      <w:pPr>
        <w:spacing w:after="0" w:line="360" w:lineRule="auto"/>
        <w:ind w:left="2124"/>
        <w:jc w:val="center"/>
        <w:rPr>
          <w:rFonts w:ascii="Times New Roman" w:hAnsi="Times New Roman" w:cs="Times New Roman"/>
          <w:sz w:val="24"/>
          <w:szCs w:val="24"/>
        </w:rPr>
      </w:pPr>
    </w:p>
    <w:p w14:paraId="630AC0F0" w14:textId="77777777" w:rsidR="00344DB0" w:rsidRPr="00F03AE2" w:rsidRDefault="00344DB0" w:rsidP="008B3AA5">
      <w:pPr>
        <w:spacing w:after="0" w:line="360" w:lineRule="auto"/>
        <w:ind w:left="2124"/>
        <w:jc w:val="center"/>
        <w:rPr>
          <w:rFonts w:ascii="Times New Roman" w:hAnsi="Times New Roman" w:cs="Times New Roman"/>
          <w:sz w:val="24"/>
          <w:szCs w:val="24"/>
        </w:rPr>
      </w:pPr>
    </w:p>
    <w:p w14:paraId="185948BF" w14:textId="77777777" w:rsidR="008B3AA5" w:rsidRPr="00F03AE2" w:rsidRDefault="008B3AA5" w:rsidP="008B3AA5">
      <w:pPr>
        <w:spacing w:after="0" w:line="360" w:lineRule="auto"/>
        <w:ind w:left="2124"/>
        <w:jc w:val="center"/>
        <w:rPr>
          <w:rFonts w:ascii="Times New Roman" w:hAnsi="Times New Roman" w:cs="Times New Roman"/>
          <w:sz w:val="24"/>
          <w:szCs w:val="24"/>
        </w:rPr>
      </w:pPr>
    </w:p>
    <w:p w14:paraId="34488EA5" w14:textId="77777777" w:rsidR="008B3AA5" w:rsidRPr="00F03AE2" w:rsidRDefault="008B3AA5" w:rsidP="008B3AA5">
      <w:pPr>
        <w:spacing w:after="0" w:line="360" w:lineRule="auto"/>
        <w:ind w:left="2124"/>
        <w:jc w:val="center"/>
        <w:rPr>
          <w:rFonts w:ascii="Times New Roman" w:hAnsi="Times New Roman" w:cs="Times New Roman"/>
          <w:sz w:val="24"/>
          <w:szCs w:val="24"/>
        </w:rPr>
      </w:pPr>
    </w:p>
    <w:p w14:paraId="5E952D78" w14:textId="77777777" w:rsidR="008B3AA5" w:rsidRPr="00F03AE2" w:rsidRDefault="008B3AA5" w:rsidP="008B3AA5">
      <w:pPr>
        <w:spacing w:after="0" w:line="360" w:lineRule="auto"/>
        <w:ind w:left="2124"/>
        <w:jc w:val="center"/>
        <w:rPr>
          <w:rFonts w:ascii="Times New Roman" w:hAnsi="Times New Roman" w:cs="Times New Roman"/>
          <w:sz w:val="24"/>
          <w:szCs w:val="24"/>
        </w:rPr>
      </w:pPr>
    </w:p>
    <w:p w14:paraId="1BFE40F1" w14:textId="77777777" w:rsidR="008B3AA5" w:rsidRPr="00F03AE2" w:rsidRDefault="008B3AA5" w:rsidP="008B3AA5">
      <w:pPr>
        <w:spacing w:after="0" w:line="360" w:lineRule="auto"/>
        <w:ind w:left="2124"/>
        <w:jc w:val="center"/>
        <w:rPr>
          <w:rFonts w:ascii="Times New Roman" w:hAnsi="Times New Roman" w:cs="Times New Roman"/>
          <w:sz w:val="24"/>
          <w:szCs w:val="24"/>
        </w:rPr>
      </w:pPr>
    </w:p>
    <w:p w14:paraId="040E2A0E" w14:textId="77777777" w:rsidR="008B3AA5" w:rsidRPr="00F03AE2" w:rsidRDefault="008B3AA5" w:rsidP="008B3AA5">
      <w:pPr>
        <w:spacing w:after="0" w:line="360" w:lineRule="auto"/>
        <w:ind w:left="2124"/>
        <w:jc w:val="center"/>
        <w:rPr>
          <w:rFonts w:ascii="Times New Roman" w:hAnsi="Times New Roman" w:cs="Times New Roman"/>
          <w:sz w:val="24"/>
          <w:szCs w:val="24"/>
        </w:rPr>
      </w:pPr>
    </w:p>
    <w:p w14:paraId="2E702005" w14:textId="77777777" w:rsidR="008B3AA5" w:rsidRPr="00F03AE2" w:rsidRDefault="008B3AA5" w:rsidP="008B3AA5">
      <w:pPr>
        <w:spacing w:after="0" w:line="360" w:lineRule="auto"/>
        <w:ind w:left="2124"/>
        <w:jc w:val="center"/>
        <w:rPr>
          <w:rFonts w:ascii="Times New Roman" w:hAnsi="Times New Roman" w:cs="Times New Roman"/>
          <w:sz w:val="24"/>
          <w:szCs w:val="24"/>
        </w:rPr>
      </w:pPr>
    </w:p>
    <w:sdt>
      <w:sdtPr>
        <w:rPr>
          <w:rFonts w:ascii="Times New Roman" w:hAnsi="Times New Roman" w:cs="Times New Roman"/>
          <w:sz w:val="24"/>
          <w:szCs w:val="24"/>
          <w:lang w:val="es-ES"/>
        </w:rPr>
        <w:id w:val="-1813550853"/>
        <w:docPartObj>
          <w:docPartGallery w:val="Table of Contents"/>
          <w:docPartUnique/>
        </w:docPartObj>
      </w:sdtPr>
      <w:sdtEndPr>
        <w:rPr>
          <w:b/>
          <w:bCs/>
          <w:sz w:val="22"/>
          <w:szCs w:val="22"/>
        </w:rPr>
      </w:sdtEndPr>
      <w:sdtContent>
        <w:p w14:paraId="46C1EDB4" w14:textId="77777777" w:rsidR="00CD3A17" w:rsidRPr="00F03AE2" w:rsidRDefault="00AF4236" w:rsidP="00E022FC">
          <w:pPr>
            <w:tabs>
              <w:tab w:val="left" w:pos="2866"/>
            </w:tabs>
            <w:spacing w:after="0" w:line="360" w:lineRule="auto"/>
            <w:jc w:val="center"/>
            <w:rPr>
              <w:rFonts w:ascii="Times New Roman" w:hAnsi="Times New Roman" w:cs="Times New Roman"/>
              <w:b/>
              <w:lang w:val="es-ES"/>
            </w:rPr>
          </w:pPr>
          <w:r w:rsidRPr="00F03AE2">
            <w:rPr>
              <w:rFonts w:ascii="Times New Roman" w:hAnsi="Times New Roman" w:cs="Times New Roman"/>
              <w:b/>
              <w:szCs w:val="24"/>
              <w:lang w:val="es-ES"/>
            </w:rPr>
            <w:t>CONTENIDO</w:t>
          </w:r>
        </w:p>
        <w:p w14:paraId="6E1BA79E" w14:textId="36CE1859" w:rsidR="00AF4236" w:rsidRPr="00F03AE2" w:rsidRDefault="00AF4236" w:rsidP="00107598">
          <w:pPr>
            <w:spacing w:after="0" w:line="360" w:lineRule="auto"/>
            <w:rPr>
              <w:rFonts w:ascii="Times New Roman" w:hAnsi="Times New Roman" w:cs="Times New Roman"/>
              <w:b/>
              <w:lang w:val="es-ES" w:eastAsia="es-EC"/>
            </w:rPr>
          </w:pPr>
        </w:p>
        <w:p w14:paraId="35FA3E3A" w14:textId="45D3C4F9" w:rsidR="00F447AD" w:rsidRPr="00F03AE2" w:rsidRDefault="00AF4236" w:rsidP="00107598">
          <w:pPr>
            <w:spacing w:after="0" w:line="360" w:lineRule="auto"/>
            <w:rPr>
              <w:rFonts w:ascii="Times New Roman" w:hAnsi="Times New Roman" w:cs="Times New Roman"/>
              <w:b/>
              <w:lang w:val="es-ES" w:eastAsia="es-EC"/>
            </w:rPr>
          </w:pPr>
          <w:r w:rsidRPr="00F03AE2">
            <w:rPr>
              <w:rFonts w:ascii="Times New Roman" w:hAnsi="Times New Roman" w:cs="Times New Roman"/>
              <w:b/>
              <w:lang w:val="es-ES" w:eastAsia="es-EC"/>
            </w:rPr>
            <w:t>CONTENIDO</w:t>
          </w:r>
          <w:r w:rsidR="00F447AD" w:rsidRPr="00F03AE2">
            <w:rPr>
              <w:rFonts w:ascii="Times New Roman" w:hAnsi="Times New Roman" w:cs="Times New Roman"/>
              <w:b/>
              <w:lang w:val="es-ES" w:eastAsia="es-EC"/>
            </w:rPr>
            <w:tab/>
          </w:r>
          <w:r w:rsidR="00F447AD" w:rsidRPr="00F03AE2">
            <w:rPr>
              <w:rFonts w:ascii="Times New Roman" w:hAnsi="Times New Roman" w:cs="Times New Roman"/>
              <w:b/>
              <w:lang w:val="es-ES" w:eastAsia="es-EC"/>
            </w:rPr>
            <w:tab/>
          </w:r>
          <w:r w:rsidR="00F447AD" w:rsidRPr="00F03AE2">
            <w:rPr>
              <w:rFonts w:ascii="Times New Roman" w:hAnsi="Times New Roman" w:cs="Times New Roman"/>
              <w:b/>
              <w:lang w:val="es-ES" w:eastAsia="es-EC"/>
            </w:rPr>
            <w:tab/>
          </w:r>
          <w:r w:rsidR="00F447AD" w:rsidRPr="00F03AE2">
            <w:rPr>
              <w:rFonts w:ascii="Times New Roman" w:hAnsi="Times New Roman" w:cs="Times New Roman"/>
              <w:b/>
              <w:lang w:val="es-ES" w:eastAsia="es-EC"/>
            </w:rPr>
            <w:tab/>
          </w:r>
          <w:r w:rsidR="00F447AD" w:rsidRPr="00F03AE2">
            <w:rPr>
              <w:rFonts w:ascii="Times New Roman" w:hAnsi="Times New Roman" w:cs="Times New Roman"/>
              <w:b/>
              <w:lang w:val="es-ES" w:eastAsia="es-EC"/>
            </w:rPr>
            <w:tab/>
          </w:r>
          <w:r w:rsidR="00F447AD" w:rsidRPr="00F03AE2">
            <w:rPr>
              <w:rFonts w:ascii="Times New Roman" w:hAnsi="Times New Roman" w:cs="Times New Roman"/>
              <w:b/>
              <w:lang w:val="es-ES" w:eastAsia="es-EC"/>
            </w:rPr>
            <w:tab/>
            <w:t xml:space="preserve">                   </w:t>
          </w:r>
          <w:r w:rsidR="00F447AD" w:rsidRPr="00F03AE2">
            <w:rPr>
              <w:rFonts w:ascii="Times New Roman" w:hAnsi="Times New Roman" w:cs="Times New Roman"/>
              <w:b/>
              <w:lang w:val="es-ES" w:eastAsia="es-EC"/>
            </w:rPr>
            <w:tab/>
            <w:t xml:space="preserve">        </w:t>
          </w:r>
          <w:r w:rsidR="00344DB0" w:rsidRPr="00F03AE2">
            <w:rPr>
              <w:rFonts w:ascii="Times New Roman" w:hAnsi="Times New Roman" w:cs="Times New Roman"/>
              <w:b/>
              <w:lang w:val="es-ES" w:eastAsia="es-EC"/>
            </w:rPr>
            <w:t xml:space="preserve">               </w:t>
          </w:r>
          <w:r w:rsidR="00F447AD" w:rsidRPr="00F03AE2">
            <w:rPr>
              <w:rFonts w:ascii="Times New Roman" w:hAnsi="Times New Roman" w:cs="Times New Roman"/>
              <w:b/>
              <w:lang w:val="es-ES" w:eastAsia="es-EC"/>
            </w:rPr>
            <w:t xml:space="preserve">   </w:t>
          </w:r>
          <w:r w:rsidR="00F447AD" w:rsidRPr="00F03AE2">
            <w:rPr>
              <w:rFonts w:ascii="Times New Roman" w:hAnsi="Times New Roman" w:cs="Times New Roman"/>
              <w:lang w:val="es-ES" w:eastAsia="es-EC"/>
            </w:rPr>
            <w:t>Páginas</w:t>
          </w:r>
        </w:p>
        <w:p w14:paraId="4DA46005" w14:textId="77777777" w:rsidR="00107598" w:rsidRPr="00F03AE2" w:rsidRDefault="008A7D74" w:rsidP="00107598">
          <w:pPr>
            <w:pStyle w:val="TDC1"/>
            <w:spacing w:after="0" w:line="360" w:lineRule="auto"/>
            <w:rPr>
              <w:rFonts w:ascii="Times New Roman" w:eastAsiaTheme="minorEastAsia" w:hAnsi="Times New Roman" w:cs="Times New Roman"/>
              <w:b w:val="0"/>
              <w:szCs w:val="22"/>
              <w:lang w:eastAsia="es-MX"/>
            </w:rPr>
          </w:pPr>
          <w:r w:rsidRPr="00F03AE2">
            <w:rPr>
              <w:rFonts w:ascii="Times New Roman" w:hAnsi="Times New Roman" w:cs="Times New Roman"/>
              <w:szCs w:val="22"/>
              <w:lang w:val="es-EC"/>
            </w:rPr>
            <w:fldChar w:fldCharType="begin"/>
          </w:r>
          <w:r w:rsidR="00CD3A17" w:rsidRPr="00F03AE2">
            <w:rPr>
              <w:rFonts w:ascii="Times New Roman" w:hAnsi="Times New Roman" w:cs="Times New Roman"/>
              <w:szCs w:val="22"/>
            </w:rPr>
            <w:instrText xml:space="preserve"> TOC \o "1-3" \h \z \u </w:instrText>
          </w:r>
          <w:r w:rsidRPr="00F03AE2">
            <w:rPr>
              <w:rFonts w:ascii="Times New Roman" w:hAnsi="Times New Roman" w:cs="Times New Roman"/>
              <w:szCs w:val="22"/>
              <w:lang w:val="es-EC"/>
            </w:rPr>
            <w:fldChar w:fldCharType="separate"/>
          </w:r>
          <w:hyperlink w:anchor="_Toc425344852" w:history="1">
            <w:r w:rsidR="00107598" w:rsidRPr="00F03AE2">
              <w:rPr>
                <w:rStyle w:val="Hipervnculo"/>
                <w:rFonts w:ascii="Times New Roman" w:hAnsi="Times New Roman" w:cs="Times New Roman"/>
                <w:szCs w:val="22"/>
              </w:rPr>
              <w:t>DEDICATORIA</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852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iv</w:t>
            </w:r>
            <w:r w:rsidR="00107598" w:rsidRPr="00F03AE2">
              <w:rPr>
                <w:rFonts w:ascii="Times New Roman" w:hAnsi="Times New Roman" w:cs="Times New Roman"/>
                <w:webHidden/>
                <w:szCs w:val="22"/>
              </w:rPr>
              <w:fldChar w:fldCharType="end"/>
            </w:r>
          </w:hyperlink>
        </w:p>
        <w:p w14:paraId="360487BE" w14:textId="77777777"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3" w:history="1">
            <w:r w:rsidR="00107598" w:rsidRPr="00F03AE2">
              <w:rPr>
                <w:rStyle w:val="Hipervnculo"/>
                <w:rFonts w:ascii="Times New Roman" w:hAnsi="Times New Roman" w:cs="Times New Roman"/>
                <w:szCs w:val="22"/>
              </w:rPr>
              <w:t>AGRADECIMIENTO</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853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v</w:t>
            </w:r>
            <w:r w:rsidR="00107598" w:rsidRPr="00F03AE2">
              <w:rPr>
                <w:rFonts w:ascii="Times New Roman" w:hAnsi="Times New Roman" w:cs="Times New Roman"/>
                <w:webHidden/>
                <w:szCs w:val="22"/>
              </w:rPr>
              <w:fldChar w:fldCharType="end"/>
            </w:r>
          </w:hyperlink>
        </w:p>
        <w:p w14:paraId="66D85B63" w14:textId="77777777"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4" w:history="1">
            <w:r w:rsidR="00107598" w:rsidRPr="00F03AE2">
              <w:rPr>
                <w:rStyle w:val="Hipervnculo"/>
                <w:rFonts w:ascii="Times New Roman" w:hAnsi="Times New Roman" w:cs="Times New Roman"/>
                <w:szCs w:val="22"/>
              </w:rPr>
              <w:t>RESUMEN</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854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xiii</w:t>
            </w:r>
            <w:r w:rsidR="00107598" w:rsidRPr="00F03AE2">
              <w:rPr>
                <w:rFonts w:ascii="Times New Roman" w:hAnsi="Times New Roman" w:cs="Times New Roman"/>
                <w:webHidden/>
                <w:szCs w:val="22"/>
              </w:rPr>
              <w:fldChar w:fldCharType="end"/>
            </w:r>
          </w:hyperlink>
        </w:p>
        <w:p w14:paraId="1536DD3A" w14:textId="77777777"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5" w:history="1">
            <w:r w:rsidR="00107598" w:rsidRPr="00F03AE2">
              <w:rPr>
                <w:rStyle w:val="Hipervnculo"/>
                <w:rFonts w:ascii="Times New Roman" w:hAnsi="Times New Roman" w:cs="Times New Roman"/>
                <w:szCs w:val="22"/>
                <w:lang w:val="en-US"/>
              </w:rPr>
              <w:t>SUMMARY</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855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xiv</w:t>
            </w:r>
            <w:r w:rsidR="00107598" w:rsidRPr="00F03AE2">
              <w:rPr>
                <w:rFonts w:ascii="Times New Roman" w:hAnsi="Times New Roman" w:cs="Times New Roman"/>
                <w:webHidden/>
                <w:szCs w:val="22"/>
              </w:rPr>
              <w:fldChar w:fldCharType="end"/>
            </w:r>
          </w:hyperlink>
        </w:p>
        <w:p w14:paraId="74D1C200" w14:textId="44D59F30"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6" w:history="1">
            <w:r w:rsidR="00107598" w:rsidRPr="00F03AE2">
              <w:rPr>
                <w:rStyle w:val="Hipervnculo"/>
                <w:rFonts w:ascii="Times New Roman" w:hAnsi="Times New Roman" w:cs="Times New Roman"/>
                <w:szCs w:val="22"/>
              </w:rPr>
              <w:t>INTRODUCCIÓN</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856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1</w:t>
            </w:r>
            <w:r w:rsidR="00107598" w:rsidRPr="00F03AE2">
              <w:rPr>
                <w:rFonts w:ascii="Times New Roman" w:hAnsi="Times New Roman" w:cs="Times New Roman"/>
                <w:webHidden/>
                <w:szCs w:val="22"/>
              </w:rPr>
              <w:fldChar w:fldCharType="end"/>
            </w:r>
          </w:hyperlink>
        </w:p>
        <w:p w14:paraId="2E0C623A" w14:textId="7E4F981A"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7" w:history="1">
            <w:r w:rsidR="00107598" w:rsidRPr="00F03AE2">
              <w:rPr>
                <w:rStyle w:val="Hipervnculo"/>
                <w:rFonts w:ascii="Times New Roman" w:hAnsi="Times New Roman" w:cs="Times New Roman"/>
                <w:szCs w:val="22"/>
              </w:rPr>
              <w:t>CAPÍTULO I</w:t>
            </w:r>
          </w:hyperlink>
        </w:p>
        <w:p w14:paraId="2C211806" w14:textId="3829525D"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858" w:history="1">
            <w:r w:rsidR="00107598" w:rsidRPr="00F03AE2">
              <w:rPr>
                <w:rStyle w:val="Hipervnculo"/>
                <w:rFonts w:ascii="Times New Roman" w:hAnsi="Times New Roman" w:cs="Times New Roman"/>
                <w:szCs w:val="22"/>
              </w:rPr>
              <w:t>MARCO TEÓRICO</w:t>
            </w:r>
          </w:hyperlink>
        </w:p>
        <w:p w14:paraId="0CA36690" w14:textId="42A3F74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59" w:history="1">
            <w:r w:rsidR="00107598" w:rsidRPr="00F03AE2">
              <w:rPr>
                <w:rStyle w:val="Hipervnculo"/>
                <w:rFonts w:ascii="Times New Roman" w:hAnsi="Times New Roman" w:cs="Times New Roman"/>
                <w:noProof/>
              </w:rPr>
              <w:t>1.1</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Aplicacione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5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8</w:t>
            </w:r>
            <w:r w:rsidR="00107598" w:rsidRPr="00F03AE2">
              <w:rPr>
                <w:rFonts w:ascii="Times New Roman" w:hAnsi="Times New Roman" w:cs="Times New Roman"/>
                <w:noProof/>
                <w:webHidden/>
              </w:rPr>
              <w:fldChar w:fldCharType="end"/>
            </w:r>
          </w:hyperlink>
        </w:p>
        <w:p w14:paraId="73A2679E" w14:textId="4489F5AC"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0" w:history="1">
            <w:r w:rsidR="00107598" w:rsidRPr="00F03AE2">
              <w:rPr>
                <w:rStyle w:val="Hipervnculo"/>
                <w:rFonts w:ascii="Times New Roman" w:hAnsi="Times New Roman" w:cs="Times New Roman"/>
                <w:noProof/>
              </w:rPr>
              <w:t>1.1.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Historia de las Aplicaciones Web</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8</w:t>
            </w:r>
            <w:r w:rsidR="00107598" w:rsidRPr="00F03AE2">
              <w:rPr>
                <w:rFonts w:ascii="Times New Roman" w:hAnsi="Times New Roman" w:cs="Times New Roman"/>
                <w:noProof/>
                <w:webHidden/>
              </w:rPr>
              <w:fldChar w:fldCharType="end"/>
            </w:r>
          </w:hyperlink>
        </w:p>
        <w:p w14:paraId="386E1947" w14:textId="1F3EAB72"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1" w:history="1">
            <w:r w:rsidR="00107598" w:rsidRPr="00F03AE2">
              <w:rPr>
                <w:rStyle w:val="Hipervnculo"/>
                <w:rFonts w:ascii="Times New Roman" w:hAnsi="Times New Roman" w:cs="Times New Roman"/>
                <w:noProof/>
              </w:rPr>
              <w:t>1.1.2</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aracterísticas de las Aplicacione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9</w:t>
            </w:r>
            <w:r w:rsidR="00107598" w:rsidRPr="00F03AE2">
              <w:rPr>
                <w:rFonts w:ascii="Times New Roman" w:hAnsi="Times New Roman" w:cs="Times New Roman"/>
                <w:noProof/>
                <w:webHidden/>
              </w:rPr>
              <w:fldChar w:fldCharType="end"/>
            </w:r>
          </w:hyperlink>
        </w:p>
        <w:p w14:paraId="72CC7C73" w14:textId="461DCEB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62" w:history="1">
            <w:r w:rsidR="00107598" w:rsidRPr="00F03AE2">
              <w:rPr>
                <w:rStyle w:val="Hipervnculo"/>
                <w:rFonts w:ascii="Times New Roman" w:hAnsi="Times New Roman" w:cs="Times New Roman"/>
                <w:noProof/>
              </w:rPr>
              <w:t>1.2</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Lenguajes de programa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0</w:t>
            </w:r>
            <w:r w:rsidR="00107598" w:rsidRPr="00F03AE2">
              <w:rPr>
                <w:rFonts w:ascii="Times New Roman" w:hAnsi="Times New Roman" w:cs="Times New Roman"/>
                <w:noProof/>
                <w:webHidden/>
              </w:rPr>
              <w:fldChar w:fldCharType="end"/>
            </w:r>
          </w:hyperlink>
        </w:p>
        <w:p w14:paraId="29CF48CE" w14:textId="1EDDF307"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3" w:history="1">
            <w:r w:rsidR="00107598" w:rsidRPr="00F03AE2">
              <w:rPr>
                <w:rStyle w:val="Hipervnculo"/>
                <w:rFonts w:ascii="Times New Roman" w:hAnsi="Times New Roman" w:cs="Times New Roman"/>
                <w:noProof/>
              </w:rPr>
              <w:t>1.2.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Lenguajes de programación para desarrollo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0</w:t>
            </w:r>
            <w:r w:rsidR="00107598" w:rsidRPr="00F03AE2">
              <w:rPr>
                <w:rFonts w:ascii="Times New Roman" w:hAnsi="Times New Roman" w:cs="Times New Roman"/>
                <w:noProof/>
                <w:webHidden/>
              </w:rPr>
              <w:fldChar w:fldCharType="end"/>
            </w:r>
          </w:hyperlink>
        </w:p>
        <w:p w14:paraId="1028D896" w14:textId="5975CBAC"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64" w:history="1">
            <w:r w:rsidR="00107598" w:rsidRPr="00F03AE2">
              <w:rPr>
                <w:rStyle w:val="Hipervnculo"/>
                <w:rFonts w:ascii="Times New Roman" w:hAnsi="Times New Roman" w:cs="Times New Roman"/>
                <w:noProof/>
              </w:rPr>
              <w:t>1.3</w:t>
            </w:r>
            <w:r w:rsidR="00107598" w:rsidRPr="00F03AE2">
              <w:rPr>
                <w:rFonts w:ascii="Times New Roman" w:eastAsiaTheme="minorEastAsia" w:hAnsi="Times New Roman" w:cs="Times New Roman"/>
                <w:noProof/>
                <w:lang w:eastAsia="es-MX"/>
              </w:rPr>
              <w:tab/>
              <w:t xml:space="preserve">       </w:t>
            </w:r>
            <w:r w:rsidR="00107598" w:rsidRPr="00882B6C">
              <w:rPr>
                <w:rFonts w:ascii="Times New Roman" w:eastAsiaTheme="minorEastAsia" w:hAnsi="Times New Roman" w:cs="Times New Roman"/>
                <w:b/>
                <w:noProof/>
                <w:lang w:eastAsia="es-MX"/>
              </w:rPr>
              <w:t xml:space="preserve"> </w:t>
            </w:r>
            <w:r w:rsidR="00107598" w:rsidRPr="00882B6C">
              <w:rPr>
                <w:rStyle w:val="Hipervnculo"/>
                <w:rFonts w:ascii="Times New Roman" w:hAnsi="Times New Roman" w:cs="Times New Roman"/>
                <w:b/>
                <w:noProof/>
              </w:rPr>
              <w:t>Lenguaje PHP</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1</w:t>
            </w:r>
            <w:r w:rsidR="00107598" w:rsidRPr="00F03AE2">
              <w:rPr>
                <w:rFonts w:ascii="Times New Roman" w:hAnsi="Times New Roman" w:cs="Times New Roman"/>
                <w:noProof/>
                <w:webHidden/>
              </w:rPr>
              <w:fldChar w:fldCharType="end"/>
            </w:r>
          </w:hyperlink>
        </w:p>
        <w:p w14:paraId="0A09AC7E" w14:textId="18B509CC"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5" w:history="1">
            <w:r w:rsidR="00107598" w:rsidRPr="00F03AE2">
              <w:rPr>
                <w:rStyle w:val="Hipervnculo"/>
                <w:rFonts w:ascii="Times New Roman" w:hAnsi="Times New Roman" w:cs="Times New Roman"/>
                <w:noProof/>
              </w:rPr>
              <w:t>1.3.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Historia.</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1</w:t>
            </w:r>
            <w:r w:rsidR="00107598" w:rsidRPr="00F03AE2">
              <w:rPr>
                <w:rFonts w:ascii="Times New Roman" w:hAnsi="Times New Roman" w:cs="Times New Roman"/>
                <w:noProof/>
                <w:webHidden/>
              </w:rPr>
              <w:fldChar w:fldCharType="end"/>
            </w:r>
          </w:hyperlink>
        </w:p>
        <w:p w14:paraId="302B0184" w14:textId="031B1BA3"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6" w:history="1">
            <w:r w:rsidR="00107598" w:rsidRPr="00F03AE2">
              <w:rPr>
                <w:rStyle w:val="Hipervnculo"/>
                <w:rFonts w:ascii="Times New Roman" w:hAnsi="Times New Roman" w:cs="Times New Roman"/>
                <w:noProof/>
              </w:rPr>
              <w:t>1.3.2</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aracterística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2</w:t>
            </w:r>
            <w:r w:rsidR="00107598" w:rsidRPr="00F03AE2">
              <w:rPr>
                <w:rFonts w:ascii="Times New Roman" w:hAnsi="Times New Roman" w:cs="Times New Roman"/>
                <w:noProof/>
                <w:webHidden/>
              </w:rPr>
              <w:fldChar w:fldCharType="end"/>
            </w:r>
          </w:hyperlink>
        </w:p>
        <w:p w14:paraId="7CE5F114" w14:textId="1406B6A2"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7" w:history="1">
            <w:r w:rsidR="00107598" w:rsidRPr="00F03AE2">
              <w:rPr>
                <w:rStyle w:val="Hipervnculo"/>
                <w:rFonts w:ascii="Times New Roman" w:hAnsi="Times New Roman" w:cs="Times New Roman"/>
                <w:noProof/>
              </w:rPr>
              <w:t>1.3.3</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Sintaxis.</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3</w:t>
            </w:r>
            <w:r w:rsidR="00107598" w:rsidRPr="00F03AE2">
              <w:rPr>
                <w:rFonts w:ascii="Times New Roman" w:hAnsi="Times New Roman" w:cs="Times New Roman"/>
                <w:noProof/>
                <w:webHidden/>
              </w:rPr>
              <w:fldChar w:fldCharType="end"/>
            </w:r>
          </w:hyperlink>
        </w:p>
        <w:p w14:paraId="1C5E7B16" w14:textId="1C5C530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68" w:history="1">
            <w:r w:rsidR="00107598" w:rsidRPr="00F03AE2">
              <w:rPr>
                <w:rStyle w:val="Hipervnculo"/>
                <w:rFonts w:ascii="Times New Roman" w:hAnsi="Times New Roman" w:cs="Times New Roman"/>
                <w:noProof/>
              </w:rPr>
              <w:t>1.4</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Framework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5</w:t>
            </w:r>
            <w:r w:rsidR="00107598" w:rsidRPr="00F03AE2">
              <w:rPr>
                <w:rFonts w:ascii="Times New Roman" w:hAnsi="Times New Roman" w:cs="Times New Roman"/>
                <w:noProof/>
                <w:webHidden/>
              </w:rPr>
              <w:fldChar w:fldCharType="end"/>
            </w:r>
          </w:hyperlink>
        </w:p>
        <w:p w14:paraId="6FA4C757" w14:textId="7B3BF549"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69" w:history="1">
            <w:r w:rsidR="00107598" w:rsidRPr="00F03AE2">
              <w:rPr>
                <w:rStyle w:val="Hipervnculo"/>
                <w:rFonts w:ascii="Times New Roman" w:hAnsi="Times New Roman" w:cs="Times New Roman"/>
                <w:noProof/>
              </w:rPr>
              <w:t>1.4.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Definición de Framework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6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5</w:t>
            </w:r>
            <w:r w:rsidR="00107598" w:rsidRPr="00F03AE2">
              <w:rPr>
                <w:rFonts w:ascii="Times New Roman" w:hAnsi="Times New Roman" w:cs="Times New Roman"/>
                <w:noProof/>
                <w:webHidden/>
              </w:rPr>
              <w:fldChar w:fldCharType="end"/>
            </w:r>
          </w:hyperlink>
        </w:p>
        <w:p w14:paraId="1F805855" w14:textId="57FD5F99"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0" w:history="1">
            <w:r w:rsidR="00107598" w:rsidRPr="00F03AE2">
              <w:rPr>
                <w:rStyle w:val="Hipervnculo"/>
                <w:rFonts w:ascii="Times New Roman" w:hAnsi="Times New Roman" w:cs="Times New Roman"/>
                <w:noProof/>
              </w:rPr>
              <w:t>1.4.2</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Objetivos de los Framework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6</w:t>
            </w:r>
            <w:r w:rsidR="00107598" w:rsidRPr="00F03AE2">
              <w:rPr>
                <w:rFonts w:ascii="Times New Roman" w:hAnsi="Times New Roman" w:cs="Times New Roman"/>
                <w:noProof/>
                <w:webHidden/>
              </w:rPr>
              <w:fldChar w:fldCharType="end"/>
            </w:r>
          </w:hyperlink>
        </w:p>
        <w:p w14:paraId="19C974F2" w14:textId="4449DAAD"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1" w:history="1">
            <w:r w:rsidR="00107598" w:rsidRPr="00F03AE2">
              <w:rPr>
                <w:rStyle w:val="Hipervnculo"/>
                <w:rFonts w:ascii="Times New Roman" w:hAnsi="Times New Roman" w:cs="Times New Roman"/>
                <w:noProof/>
              </w:rPr>
              <w:t>1.4.3</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aracterísticas de los Framework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6</w:t>
            </w:r>
            <w:r w:rsidR="00107598" w:rsidRPr="00F03AE2">
              <w:rPr>
                <w:rFonts w:ascii="Times New Roman" w:hAnsi="Times New Roman" w:cs="Times New Roman"/>
                <w:noProof/>
                <w:webHidden/>
              </w:rPr>
              <w:fldChar w:fldCharType="end"/>
            </w:r>
          </w:hyperlink>
        </w:p>
        <w:p w14:paraId="60982701" w14:textId="58FBF1E5"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2" w:history="1">
            <w:r w:rsidR="00107598" w:rsidRPr="00F03AE2">
              <w:rPr>
                <w:rStyle w:val="Hipervnculo"/>
                <w:rFonts w:ascii="Times New Roman" w:hAnsi="Times New Roman" w:cs="Times New Roman"/>
                <w:noProof/>
              </w:rPr>
              <w:t>1.4.4</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Ventajas de usar Frameworks Web</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7</w:t>
            </w:r>
            <w:r w:rsidR="00107598" w:rsidRPr="00F03AE2">
              <w:rPr>
                <w:rFonts w:ascii="Times New Roman" w:hAnsi="Times New Roman" w:cs="Times New Roman"/>
                <w:noProof/>
                <w:webHidden/>
              </w:rPr>
              <w:fldChar w:fldCharType="end"/>
            </w:r>
          </w:hyperlink>
        </w:p>
        <w:p w14:paraId="481D28F4" w14:textId="5D3841C7"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3" w:history="1">
            <w:r w:rsidR="00107598" w:rsidRPr="00F03AE2">
              <w:rPr>
                <w:rStyle w:val="Hipervnculo"/>
                <w:rFonts w:ascii="Times New Roman" w:hAnsi="Times New Roman" w:cs="Times New Roman"/>
                <w:noProof/>
              </w:rPr>
              <w:t>1.4.5</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Desventajas de usar Framework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7</w:t>
            </w:r>
            <w:r w:rsidR="00107598" w:rsidRPr="00F03AE2">
              <w:rPr>
                <w:rFonts w:ascii="Times New Roman" w:hAnsi="Times New Roman" w:cs="Times New Roman"/>
                <w:noProof/>
                <w:webHidden/>
              </w:rPr>
              <w:fldChar w:fldCharType="end"/>
            </w:r>
          </w:hyperlink>
        </w:p>
        <w:p w14:paraId="21B8FF72" w14:textId="6EAD13F1"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74" w:history="1">
            <w:r w:rsidR="00107598" w:rsidRPr="00F03AE2">
              <w:rPr>
                <w:rStyle w:val="Hipervnculo"/>
                <w:rFonts w:ascii="Times New Roman" w:hAnsi="Times New Roman" w:cs="Times New Roman"/>
                <w:noProof/>
              </w:rPr>
              <w:t>1.5</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Frameworks web para PHP</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7</w:t>
            </w:r>
            <w:r w:rsidR="00107598" w:rsidRPr="00F03AE2">
              <w:rPr>
                <w:rFonts w:ascii="Times New Roman" w:hAnsi="Times New Roman" w:cs="Times New Roman"/>
                <w:noProof/>
                <w:webHidden/>
              </w:rPr>
              <w:fldChar w:fldCharType="end"/>
            </w:r>
          </w:hyperlink>
        </w:p>
        <w:p w14:paraId="512C73FB" w14:textId="19F61C8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75" w:history="1">
            <w:r w:rsidR="00107598" w:rsidRPr="00F03AE2">
              <w:rPr>
                <w:rStyle w:val="Hipervnculo"/>
                <w:rFonts w:ascii="Times New Roman" w:hAnsi="Times New Roman" w:cs="Times New Roman"/>
                <w:noProof/>
              </w:rPr>
              <w:t>1.6</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CakePHP</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9</w:t>
            </w:r>
            <w:r w:rsidR="00107598" w:rsidRPr="00F03AE2">
              <w:rPr>
                <w:rFonts w:ascii="Times New Roman" w:hAnsi="Times New Roman" w:cs="Times New Roman"/>
                <w:noProof/>
                <w:webHidden/>
              </w:rPr>
              <w:fldChar w:fldCharType="end"/>
            </w:r>
          </w:hyperlink>
        </w:p>
        <w:p w14:paraId="316A4D89" w14:textId="457585FB"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6" w:history="1">
            <w:r w:rsidR="00107598" w:rsidRPr="00F03AE2">
              <w:rPr>
                <w:rStyle w:val="Hipervnculo"/>
                <w:rFonts w:ascii="Times New Roman" w:hAnsi="Times New Roman" w:cs="Times New Roman"/>
                <w:noProof/>
              </w:rPr>
              <w:t>1.6.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Defini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9</w:t>
            </w:r>
            <w:r w:rsidR="00107598" w:rsidRPr="00F03AE2">
              <w:rPr>
                <w:rFonts w:ascii="Times New Roman" w:hAnsi="Times New Roman" w:cs="Times New Roman"/>
                <w:noProof/>
                <w:webHidden/>
              </w:rPr>
              <w:fldChar w:fldCharType="end"/>
            </w:r>
          </w:hyperlink>
        </w:p>
        <w:p w14:paraId="562D4314" w14:textId="6E8AC30C"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7" w:history="1">
            <w:r w:rsidR="00107598" w:rsidRPr="00F03AE2">
              <w:rPr>
                <w:rStyle w:val="Hipervnculo"/>
                <w:rFonts w:ascii="Times New Roman" w:hAnsi="Times New Roman" w:cs="Times New Roman"/>
                <w:noProof/>
              </w:rPr>
              <w:t>1.6.2</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Historia</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19</w:t>
            </w:r>
            <w:r w:rsidR="00107598" w:rsidRPr="00F03AE2">
              <w:rPr>
                <w:rFonts w:ascii="Times New Roman" w:hAnsi="Times New Roman" w:cs="Times New Roman"/>
                <w:noProof/>
                <w:webHidden/>
              </w:rPr>
              <w:fldChar w:fldCharType="end"/>
            </w:r>
          </w:hyperlink>
        </w:p>
        <w:p w14:paraId="21734CF4" w14:textId="6E3F0BBA"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8" w:history="1">
            <w:r w:rsidR="00107598" w:rsidRPr="00F03AE2">
              <w:rPr>
                <w:rStyle w:val="Hipervnculo"/>
                <w:rFonts w:ascii="Times New Roman" w:hAnsi="Times New Roman" w:cs="Times New Roman"/>
                <w:noProof/>
              </w:rPr>
              <w:t>1.6.3</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Filosofía.</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0</w:t>
            </w:r>
            <w:r w:rsidR="00107598" w:rsidRPr="00F03AE2">
              <w:rPr>
                <w:rFonts w:ascii="Times New Roman" w:hAnsi="Times New Roman" w:cs="Times New Roman"/>
                <w:noProof/>
                <w:webHidden/>
              </w:rPr>
              <w:fldChar w:fldCharType="end"/>
            </w:r>
          </w:hyperlink>
        </w:p>
        <w:p w14:paraId="5F5BFBB0" w14:textId="4EAEBDB2"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79" w:history="1">
            <w:r w:rsidR="00107598" w:rsidRPr="00F03AE2">
              <w:rPr>
                <w:rStyle w:val="Hipervnculo"/>
                <w:rFonts w:ascii="Times New Roman" w:hAnsi="Times New Roman" w:cs="Times New Roman"/>
                <w:noProof/>
              </w:rPr>
              <w:t>1.6.4</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aracterística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7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0</w:t>
            </w:r>
            <w:r w:rsidR="00107598" w:rsidRPr="00F03AE2">
              <w:rPr>
                <w:rFonts w:ascii="Times New Roman" w:hAnsi="Times New Roman" w:cs="Times New Roman"/>
                <w:noProof/>
                <w:webHidden/>
              </w:rPr>
              <w:fldChar w:fldCharType="end"/>
            </w:r>
          </w:hyperlink>
        </w:p>
        <w:p w14:paraId="66D380FA" w14:textId="3CC6B52E"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0" w:history="1">
            <w:r w:rsidR="00107598" w:rsidRPr="00F03AE2">
              <w:rPr>
                <w:rStyle w:val="Hipervnculo"/>
                <w:rFonts w:ascii="Times New Roman" w:hAnsi="Times New Roman" w:cs="Times New Roman"/>
                <w:noProof/>
              </w:rPr>
              <w:t>1.6.5</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Arquitectura MVC en CakePHP</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1</w:t>
            </w:r>
            <w:r w:rsidR="00107598" w:rsidRPr="00F03AE2">
              <w:rPr>
                <w:rFonts w:ascii="Times New Roman" w:hAnsi="Times New Roman" w:cs="Times New Roman"/>
                <w:noProof/>
                <w:webHidden/>
              </w:rPr>
              <w:fldChar w:fldCharType="end"/>
            </w:r>
          </w:hyperlink>
        </w:p>
        <w:p w14:paraId="5B07E231" w14:textId="3937BDDA"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1" w:history="1">
            <w:r w:rsidR="00107598" w:rsidRPr="00F03AE2">
              <w:rPr>
                <w:rStyle w:val="Hipervnculo"/>
                <w:rFonts w:ascii="Times New Roman" w:hAnsi="Times New Roman" w:cs="Times New Roman"/>
                <w:noProof/>
              </w:rPr>
              <w:t>1.6.6</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onvenciones en CakePHP</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2</w:t>
            </w:r>
            <w:r w:rsidR="00107598" w:rsidRPr="00F03AE2">
              <w:rPr>
                <w:rFonts w:ascii="Times New Roman" w:hAnsi="Times New Roman" w:cs="Times New Roman"/>
                <w:noProof/>
                <w:webHidden/>
              </w:rPr>
              <w:fldChar w:fldCharType="end"/>
            </w:r>
          </w:hyperlink>
        </w:p>
        <w:p w14:paraId="587D56CE" w14:textId="50BD22CC"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2" w:history="1">
            <w:r w:rsidR="00107598" w:rsidRPr="00F03AE2">
              <w:rPr>
                <w:rStyle w:val="Hipervnculo"/>
                <w:rFonts w:ascii="Times New Roman" w:hAnsi="Times New Roman" w:cs="Times New Roman"/>
                <w:noProof/>
              </w:rPr>
              <w:t>1.6.7</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Requerimiento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4</w:t>
            </w:r>
            <w:r w:rsidR="00107598" w:rsidRPr="00F03AE2">
              <w:rPr>
                <w:rFonts w:ascii="Times New Roman" w:hAnsi="Times New Roman" w:cs="Times New Roman"/>
                <w:noProof/>
                <w:webHidden/>
              </w:rPr>
              <w:fldChar w:fldCharType="end"/>
            </w:r>
          </w:hyperlink>
        </w:p>
        <w:p w14:paraId="5B77F0FB" w14:textId="1E7FF2A8"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83" w:history="1">
            <w:r w:rsidR="00107598" w:rsidRPr="00F03AE2">
              <w:rPr>
                <w:rStyle w:val="Hipervnculo"/>
                <w:rFonts w:ascii="Times New Roman" w:hAnsi="Times New Roman" w:cs="Times New Roman"/>
                <w:noProof/>
              </w:rPr>
              <w:t>1.7</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rPr>
              <w:t>Laravel</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5</w:t>
            </w:r>
            <w:r w:rsidR="00107598" w:rsidRPr="00F03AE2">
              <w:rPr>
                <w:rFonts w:ascii="Times New Roman" w:hAnsi="Times New Roman" w:cs="Times New Roman"/>
                <w:noProof/>
                <w:webHidden/>
              </w:rPr>
              <w:fldChar w:fldCharType="end"/>
            </w:r>
          </w:hyperlink>
        </w:p>
        <w:p w14:paraId="2364A65A" w14:textId="7F0973AD"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4" w:history="1">
            <w:r w:rsidR="00107598" w:rsidRPr="00F03AE2">
              <w:rPr>
                <w:rStyle w:val="Hipervnculo"/>
                <w:rFonts w:ascii="Times New Roman" w:hAnsi="Times New Roman" w:cs="Times New Roman"/>
                <w:noProof/>
              </w:rPr>
              <w:t>1.7.1</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rPr>
              <w:t>Defini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5</w:t>
            </w:r>
            <w:r w:rsidR="00107598" w:rsidRPr="00F03AE2">
              <w:rPr>
                <w:rFonts w:ascii="Times New Roman" w:hAnsi="Times New Roman" w:cs="Times New Roman"/>
                <w:noProof/>
                <w:webHidden/>
              </w:rPr>
              <w:fldChar w:fldCharType="end"/>
            </w:r>
          </w:hyperlink>
        </w:p>
        <w:p w14:paraId="674E8403" w14:textId="1A3EE583"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5" w:history="1">
            <w:r w:rsidR="00107598" w:rsidRPr="00F03AE2">
              <w:rPr>
                <w:rStyle w:val="Hipervnculo"/>
                <w:rFonts w:ascii="Times New Roman" w:hAnsi="Times New Roman" w:cs="Times New Roman"/>
                <w:noProof/>
              </w:rPr>
              <w:t>1.7.2</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Historia</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5</w:t>
            </w:r>
            <w:r w:rsidR="00107598" w:rsidRPr="00F03AE2">
              <w:rPr>
                <w:rFonts w:ascii="Times New Roman" w:hAnsi="Times New Roman" w:cs="Times New Roman"/>
                <w:noProof/>
                <w:webHidden/>
              </w:rPr>
              <w:fldChar w:fldCharType="end"/>
            </w:r>
          </w:hyperlink>
        </w:p>
        <w:p w14:paraId="4A2B6592" w14:textId="4E1665A4"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6" w:history="1">
            <w:r w:rsidR="00107598" w:rsidRPr="00F03AE2">
              <w:rPr>
                <w:rStyle w:val="Hipervnculo"/>
                <w:rFonts w:ascii="Times New Roman" w:hAnsi="Times New Roman" w:cs="Times New Roman"/>
                <w:noProof/>
              </w:rPr>
              <w:t>1.7.3</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Característica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6</w:t>
            </w:r>
            <w:r w:rsidR="00107598" w:rsidRPr="00F03AE2">
              <w:rPr>
                <w:rFonts w:ascii="Times New Roman" w:hAnsi="Times New Roman" w:cs="Times New Roman"/>
                <w:noProof/>
                <w:webHidden/>
              </w:rPr>
              <w:fldChar w:fldCharType="end"/>
            </w:r>
          </w:hyperlink>
        </w:p>
        <w:p w14:paraId="7DE45CE4" w14:textId="5E573898"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7" w:history="1">
            <w:r w:rsidR="00107598" w:rsidRPr="00F03AE2">
              <w:rPr>
                <w:rStyle w:val="Hipervnculo"/>
                <w:rFonts w:ascii="Times New Roman" w:hAnsi="Times New Roman" w:cs="Times New Roman"/>
                <w:noProof/>
              </w:rPr>
              <w:t>1.7.4</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Filosofía.</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6</w:t>
            </w:r>
            <w:r w:rsidR="00107598" w:rsidRPr="00F03AE2">
              <w:rPr>
                <w:rFonts w:ascii="Times New Roman" w:hAnsi="Times New Roman" w:cs="Times New Roman"/>
                <w:noProof/>
                <w:webHidden/>
              </w:rPr>
              <w:fldChar w:fldCharType="end"/>
            </w:r>
          </w:hyperlink>
        </w:p>
        <w:p w14:paraId="3CCC8247" w14:textId="1FFDF171"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8" w:history="1">
            <w:r w:rsidR="00107598" w:rsidRPr="00F03AE2">
              <w:rPr>
                <w:rStyle w:val="Hipervnculo"/>
                <w:rFonts w:ascii="Times New Roman" w:hAnsi="Times New Roman" w:cs="Times New Roman"/>
                <w:noProof/>
              </w:rPr>
              <w:t>1.7.5</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Arquitectura</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7</w:t>
            </w:r>
            <w:r w:rsidR="00107598" w:rsidRPr="00F03AE2">
              <w:rPr>
                <w:rFonts w:ascii="Times New Roman" w:hAnsi="Times New Roman" w:cs="Times New Roman"/>
                <w:noProof/>
                <w:webHidden/>
              </w:rPr>
              <w:fldChar w:fldCharType="end"/>
            </w:r>
          </w:hyperlink>
        </w:p>
        <w:p w14:paraId="0CAEA38E" w14:textId="6A59024D"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89" w:history="1">
            <w:r w:rsidR="00107598" w:rsidRPr="00F03AE2">
              <w:rPr>
                <w:rStyle w:val="Hipervnculo"/>
                <w:rFonts w:ascii="Times New Roman" w:hAnsi="Times New Roman" w:cs="Times New Roman"/>
                <w:noProof/>
              </w:rPr>
              <w:t>1.7.6</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Eloquent ORM</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8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8</w:t>
            </w:r>
            <w:r w:rsidR="00107598" w:rsidRPr="00F03AE2">
              <w:rPr>
                <w:rFonts w:ascii="Times New Roman" w:hAnsi="Times New Roman" w:cs="Times New Roman"/>
                <w:noProof/>
                <w:webHidden/>
              </w:rPr>
              <w:fldChar w:fldCharType="end"/>
            </w:r>
          </w:hyperlink>
        </w:p>
        <w:p w14:paraId="22C5362F" w14:textId="7465DF51"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0" w:history="1">
            <w:r w:rsidR="00107598" w:rsidRPr="00F03AE2">
              <w:rPr>
                <w:rStyle w:val="Hipervnculo"/>
                <w:rFonts w:ascii="Times New Roman" w:hAnsi="Times New Roman" w:cs="Times New Roman"/>
                <w:noProof/>
              </w:rPr>
              <w:t>1.7.7</w:t>
            </w:r>
            <w:r w:rsidR="00107598" w:rsidRPr="00F03AE2">
              <w:rPr>
                <w:rFonts w:ascii="Times New Roman" w:eastAsiaTheme="minorEastAsia" w:hAnsi="Times New Roman" w:cs="Times New Roman"/>
                <w:noProof/>
                <w:lang w:eastAsia="es-MX"/>
              </w:rPr>
              <w:tab/>
            </w:r>
            <w:r w:rsidR="00107598" w:rsidRPr="00882B6C">
              <w:rPr>
                <w:rStyle w:val="Hipervnculo"/>
                <w:rFonts w:ascii="Times New Roman" w:hAnsi="Times New Roman" w:cs="Times New Roman"/>
                <w:b/>
                <w:i/>
                <w:noProof/>
                <w:u w:val="none"/>
              </w:rPr>
              <w:t>Requerimiento</w:t>
            </w:r>
            <w:r w:rsidR="00107598" w:rsidRPr="00882B6C">
              <w:rPr>
                <w:rStyle w:val="Hipervnculo"/>
                <w:rFonts w:ascii="Times New Roman" w:hAnsi="Times New Roman" w:cs="Times New Roman"/>
                <w:b/>
                <w:i/>
                <w:noProof/>
              </w:rPr>
              <w:t>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29</w:t>
            </w:r>
            <w:r w:rsidR="00107598" w:rsidRPr="00F03AE2">
              <w:rPr>
                <w:rFonts w:ascii="Times New Roman" w:hAnsi="Times New Roman" w:cs="Times New Roman"/>
                <w:noProof/>
                <w:webHidden/>
              </w:rPr>
              <w:fldChar w:fldCharType="end"/>
            </w:r>
          </w:hyperlink>
        </w:p>
        <w:p w14:paraId="02BC7A60" w14:textId="1DD25C9A"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91" w:history="1">
            <w:r w:rsidR="00107598" w:rsidRPr="00F03AE2">
              <w:rPr>
                <w:rStyle w:val="Hipervnculo"/>
                <w:rFonts w:ascii="Times New Roman" w:hAnsi="Times New Roman" w:cs="Times New Roman"/>
                <w:noProof/>
              </w:rPr>
              <w:t>1.8</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Métricas de software</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0</w:t>
            </w:r>
            <w:r w:rsidR="00107598" w:rsidRPr="00F03AE2">
              <w:rPr>
                <w:rFonts w:ascii="Times New Roman" w:hAnsi="Times New Roman" w:cs="Times New Roman"/>
                <w:noProof/>
                <w:webHidden/>
              </w:rPr>
              <w:fldChar w:fldCharType="end"/>
            </w:r>
          </w:hyperlink>
        </w:p>
        <w:p w14:paraId="13AF6B6D" w14:textId="5DC28AFF"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2" w:history="1">
            <w:r w:rsidR="00107598" w:rsidRPr="00F03AE2">
              <w:rPr>
                <w:rStyle w:val="Hipervnculo"/>
                <w:rFonts w:ascii="Times New Roman" w:hAnsi="Times New Roman" w:cs="Times New Roman"/>
                <w:noProof/>
              </w:rPr>
              <w:t>1.8.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Defini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0</w:t>
            </w:r>
            <w:r w:rsidR="00107598" w:rsidRPr="00F03AE2">
              <w:rPr>
                <w:rFonts w:ascii="Times New Roman" w:hAnsi="Times New Roman" w:cs="Times New Roman"/>
                <w:noProof/>
                <w:webHidden/>
              </w:rPr>
              <w:fldChar w:fldCharType="end"/>
            </w:r>
          </w:hyperlink>
        </w:p>
        <w:p w14:paraId="4BB8F111" w14:textId="1D626E4E"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3" w:history="1">
            <w:r w:rsidR="00107598" w:rsidRPr="00F03AE2">
              <w:rPr>
                <w:rStyle w:val="Hipervnculo"/>
                <w:rFonts w:ascii="Times New Roman" w:hAnsi="Times New Roman" w:cs="Times New Roman"/>
                <w:noProof/>
              </w:rPr>
              <w:t>1.8.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Importancia de medir Software</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1</w:t>
            </w:r>
            <w:r w:rsidR="00107598" w:rsidRPr="00F03AE2">
              <w:rPr>
                <w:rFonts w:ascii="Times New Roman" w:hAnsi="Times New Roman" w:cs="Times New Roman"/>
                <w:noProof/>
                <w:webHidden/>
              </w:rPr>
              <w:fldChar w:fldCharType="end"/>
            </w:r>
          </w:hyperlink>
        </w:p>
        <w:p w14:paraId="1104FA10" w14:textId="023FAB8B"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4" w:history="1">
            <w:r w:rsidR="00107598" w:rsidRPr="00F03AE2">
              <w:rPr>
                <w:rStyle w:val="Hipervnculo"/>
                <w:rFonts w:ascii="Times New Roman" w:hAnsi="Times New Roman" w:cs="Times New Roman"/>
                <w:noProof/>
              </w:rPr>
              <w:t>1.8.3</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Característica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1</w:t>
            </w:r>
            <w:r w:rsidR="00107598" w:rsidRPr="00F03AE2">
              <w:rPr>
                <w:rFonts w:ascii="Times New Roman" w:hAnsi="Times New Roman" w:cs="Times New Roman"/>
                <w:noProof/>
                <w:webHidden/>
              </w:rPr>
              <w:fldChar w:fldCharType="end"/>
            </w:r>
          </w:hyperlink>
        </w:p>
        <w:p w14:paraId="06F9E5F9" w14:textId="4F906CCA"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5" w:history="1">
            <w:r w:rsidR="00107598" w:rsidRPr="00F03AE2">
              <w:rPr>
                <w:rStyle w:val="Hipervnculo"/>
                <w:rFonts w:ascii="Times New Roman" w:hAnsi="Times New Roman" w:cs="Times New Roman"/>
                <w:noProof/>
              </w:rPr>
              <w:t>1.8.4</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étricas del Proceso y del Proyecto</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2</w:t>
            </w:r>
            <w:r w:rsidR="00107598" w:rsidRPr="00F03AE2">
              <w:rPr>
                <w:rFonts w:ascii="Times New Roman" w:hAnsi="Times New Roman" w:cs="Times New Roman"/>
                <w:noProof/>
                <w:webHidden/>
              </w:rPr>
              <w:fldChar w:fldCharType="end"/>
            </w:r>
          </w:hyperlink>
        </w:p>
        <w:p w14:paraId="3BF830BD" w14:textId="5BB44561"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6" w:history="1">
            <w:r w:rsidR="00107598" w:rsidRPr="00F03AE2">
              <w:rPr>
                <w:rStyle w:val="Hipervnculo"/>
                <w:rFonts w:ascii="Times New Roman" w:hAnsi="Times New Roman" w:cs="Times New Roman"/>
                <w:noProof/>
              </w:rPr>
              <w:t>1.8.5</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Clasificación de las Medidas de Software</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3</w:t>
            </w:r>
            <w:r w:rsidR="00107598" w:rsidRPr="00F03AE2">
              <w:rPr>
                <w:rFonts w:ascii="Times New Roman" w:hAnsi="Times New Roman" w:cs="Times New Roman"/>
                <w:noProof/>
                <w:webHidden/>
              </w:rPr>
              <w:fldChar w:fldCharType="end"/>
            </w:r>
          </w:hyperlink>
        </w:p>
        <w:p w14:paraId="3B728DBD" w14:textId="1F16555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897" w:history="1">
            <w:r w:rsidR="00107598" w:rsidRPr="00F03AE2">
              <w:rPr>
                <w:rStyle w:val="Hipervnculo"/>
                <w:rFonts w:ascii="Times New Roman" w:hAnsi="Times New Roman" w:cs="Times New Roman"/>
                <w:noProof/>
              </w:rPr>
              <w:t>1.9</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Productividad</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3</w:t>
            </w:r>
            <w:r w:rsidR="00107598" w:rsidRPr="00F03AE2">
              <w:rPr>
                <w:rFonts w:ascii="Times New Roman" w:hAnsi="Times New Roman" w:cs="Times New Roman"/>
                <w:noProof/>
                <w:webHidden/>
              </w:rPr>
              <w:fldChar w:fldCharType="end"/>
            </w:r>
          </w:hyperlink>
        </w:p>
        <w:p w14:paraId="34B465A6" w14:textId="38ABECA6"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8" w:history="1">
            <w:r w:rsidR="00107598" w:rsidRPr="00F03AE2">
              <w:rPr>
                <w:rStyle w:val="Hipervnculo"/>
                <w:rFonts w:ascii="Times New Roman" w:hAnsi="Times New Roman" w:cs="Times New Roman"/>
                <w:noProof/>
              </w:rPr>
              <w:t>1.9.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Defini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3</w:t>
            </w:r>
            <w:r w:rsidR="00107598" w:rsidRPr="00F03AE2">
              <w:rPr>
                <w:rFonts w:ascii="Times New Roman" w:hAnsi="Times New Roman" w:cs="Times New Roman"/>
                <w:noProof/>
                <w:webHidden/>
              </w:rPr>
              <w:fldChar w:fldCharType="end"/>
            </w:r>
          </w:hyperlink>
        </w:p>
        <w:p w14:paraId="07AC70EB" w14:textId="4A2B5B65"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899" w:history="1">
            <w:r w:rsidR="00107598" w:rsidRPr="00F03AE2">
              <w:rPr>
                <w:rStyle w:val="Hipervnculo"/>
                <w:rFonts w:ascii="Times New Roman" w:hAnsi="Times New Roman" w:cs="Times New Roman"/>
                <w:noProof/>
              </w:rPr>
              <w:t>1.9.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Factores que afectan a la Productividad.</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89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4</w:t>
            </w:r>
            <w:r w:rsidR="00107598" w:rsidRPr="00F03AE2">
              <w:rPr>
                <w:rFonts w:ascii="Times New Roman" w:hAnsi="Times New Roman" w:cs="Times New Roman"/>
                <w:noProof/>
                <w:webHidden/>
              </w:rPr>
              <w:fldChar w:fldCharType="end"/>
            </w:r>
          </w:hyperlink>
        </w:p>
        <w:p w14:paraId="7D749227" w14:textId="2516EC8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00" w:history="1">
            <w:r w:rsidR="00107598" w:rsidRPr="00F03AE2">
              <w:rPr>
                <w:rStyle w:val="Hipervnculo"/>
                <w:rFonts w:ascii="Times New Roman" w:hAnsi="Times New Roman" w:cs="Times New Roman"/>
                <w:noProof/>
              </w:rPr>
              <w:t>1.10</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Métricas de productividad</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5</w:t>
            </w:r>
            <w:r w:rsidR="00107598" w:rsidRPr="00F03AE2">
              <w:rPr>
                <w:rFonts w:ascii="Times New Roman" w:hAnsi="Times New Roman" w:cs="Times New Roman"/>
                <w:noProof/>
                <w:webHidden/>
              </w:rPr>
              <w:fldChar w:fldCharType="end"/>
            </w:r>
          </w:hyperlink>
        </w:p>
        <w:p w14:paraId="7C17D781" w14:textId="351811DF"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1" w:history="1">
            <w:r w:rsidR="00107598" w:rsidRPr="00F03AE2">
              <w:rPr>
                <w:rStyle w:val="Hipervnculo"/>
                <w:rFonts w:ascii="Times New Roman" w:hAnsi="Times New Roman" w:cs="Times New Roman"/>
                <w:noProof/>
              </w:rPr>
              <w:t>1.10.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étricas Orientadas al Tamañ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5</w:t>
            </w:r>
            <w:r w:rsidR="00107598" w:rsidRPr="00F03AE2">
              <w:rPr>
                <w:rFonts w:ascii="Times New Roman" w:hAnsi="Times New Roman" w:cs="Times New Roman"/>
                <w:noProof/>
                <w:webHidden/>
              </w:rPr>
              <w:fldChar w:fldCharType="end"/>
            </w:r>
          </w:hyperlink>
        </w:p>
        <w:p w14:paraId="39B35B16" w14:textId="722C13F8"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2" w:history="1">
            <w:r w:rsidR="00107598" w:rsidRPr="00F03AE2">
              <w:rPr>
                <w:rStyle w:val="Hipervnculo"/>
                <w:rFonts w:ascii="Times New Roman" w:hAnsi="Times New Roman" w:cs="Times New Roman"/>
                <w:noProof/>
              </w:rPr>
              <w:t>1.10.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étricas Orientadas a la Fun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7</w:t>
            </w:r>
            <w:r w:rsidR="00107598" w:rsidRPr="00F03AE2">
              <w:rPr>
                <w:rFonts w:ascii="Times New Roman" w:hAnsi="Times New Roman" w:cs="Times New Roman"/>
                <w:noProof/>
                <w:webHidden/>
              </w:rPr>
              <w:fldChar w:fldCharType="end"/>
            </w:r>
          </w:hyperlink>
        </w:p>
        <w:p w14:paraId="30BA3223" w14:textId="158F9F1F"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3" w:history="1">
            <w:r w:rsidR="00107598" w:rsidRPr="00F03AE2">
              <w:rPr>
                <w:rStyle w:val="Hipervnculo"/>
                <w:rFonts w:ascii="Times New Roman" w:hAnsi="Times New Roman" w:cs="Times New Roman"/>
                <w:noProof/>
              </w:rPr>
              <w:t>1.10.3</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étricas Orientadas a la Documentación</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39</w:t>
            </w:r>
            <w:r w:rsidR="00107598" w:rsidRPr="00F03AE2">
              <w:rPr>
                <w:rFonts w:ascii="Times New Roman" w:hAnsi="Times New Roman" w:cs="Times New Roman"/>
                <w:noProof/>
                <w:webHidden/>
              </w:rPr>
              <w:fldChar w:fldCharType="end"/>
            </w:r>
          </w:hyperlink>
        </w:p>
        <w:p w14:paraId="722225B4" w14:textId="1E5F60F0"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04" w:history="1">
            <w:r w:rsidR="00107598" w:rsidRPr="00F03AE2">
              <w:rPr>
                <w:rStyle w:val="Hipervnculo"/>
                <w:rFonts w:ascii="Times New Roman" w:hAnsi="Times New Roman" w:cs="Times New Roman"/>
                <w:noProof/>
              </w:rPr>
              <w:t>1.11</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Líneas de código vs. Puntos de función vs. Documenta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0</w:t>
            </w:r>
            <w:r w:rsidR="00107598" w:rsidRPr="00F03AE2">
              <w:rPr>
                <w:rFonts w:ascii="Times New Roman" w:hAnsi="Times New Roman" w:cs="Times New Roman"/>
                <w:noProof/>
                <w:webHidden/>
              </w:rPr>
              <w:fldChar w:fldCharType="end"/>
            </w:r>
          </w:hyperlink>
        </w:p>
        <w:p w14:paraId="230D650D" w14:textId="3C2D5B9C"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05" w:history="1">
            <w:r w:rsidR="00107598" w:rsidRPr="00F03AE2">
              <w:rPr>
                <w:rStyle w:val="Hipervnculo"/>
                <w:rFonts w:ascii="Times New Roman" w:hAnsi="Times New Roman" w:cs="Times New Roman"/>
                <w:noProof/>
              </w:rPr>
              <w:t>1.12</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Desarrollo ágil de aplicaciones web</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1</w:t>
            </w:r>
            <w:r w:rsidR="00107598" w:rsidRPr="00F03AE2">
              <w:rPr>
                <w:rFonts w:ascii="Times New Roman" w:hAnsi="Times New Roman" w:cs="Times New Roman"/>
                <w:noProof/>
                <w:webHidden/>
              </w:rPr>
              <w:fldChar w:fldCharType="end"/>
            </w:r>
          </w:hyperlink>
        </w:p>
        <w:p w14:paraId="53EA6489" w14:textId="09FCD89E"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6" w:history="1">
            <w:r w:rsidR="00107598" w:rsidRPr="00F03AE2">
              <w:rPr>
                <w:rStyle w:val="Hipervnculo"/>
                <w:rFonts w:ascii="Times New Roman" w:hAnsi="Times New Roman" w:cs="Times New Roman"/>
                <w:noProof/>
              </w:rPr>
              <w:t>1.12.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Ventajas de las  Metodologías Ágiles</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1</w:t>
            </w:r>
            <w:r w:rsidR="00107598" w:rsidRPr="00F03AE2">
              <w:rPr>
                <w:rFonts w:ascii="Times New Roman" w:hAnsi="Times New Roman" w:cs="Times New Roman"/>
                <w:noProof/>
                <w:webHidden/>
              </w:rPr>
              <w:fldChar w:fldCharType="end"/>
            </w:r>
          </w:hyperlink>
        </w:p>
        <w:p w14:paraId="621FBA2D" w14:textId="2D177304"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7" w:history="1">
            <w:r w:rsidR="00107598" w:rsidRPr="00F03AE2">
              <w:rPr>
                <w:rStyle w:val="Hipervnculo"/>
                <w:rFonts w:ascii="Times New Roman" w:hAnsi="Times New Roman" w:cs="Times New Roman"/>
                <w:noProof/>
              </w:rPr>
              <w:t>1.12.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Principales Metodologías Ágiles</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2</w:t>
            </w:r>
            <w:r w:rsidR="00107598" w:rsidRPr="00F03AE2">
              <w:rPr>
                <w:rFonts w:ascii="Times New Roman" w:hAnsi="Times New Roman" w:cs="Times New Roman"/>
                <w:noProof/>
                <w:webHidden/>
              </w:rPr>
              <w:fldChar w:fldCharType="end"/>
            </w:r>
          </w:hyperlink>
        </w:p>
        <w:p w14:paraId="76364B74" w14:textId="5B2F6634"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08" w:history="1">
            <w:r w:rsidR="00107598" w:rsidRPr="00F03AE2">
              <w:rPr>
                <w:rStyle w:val="Hipervnculo"/>
                <w:rFonts w:ascii="Times New Roman" w:hAnsi="Times New Roman" w:cs="Times New Roman"/>
                <w:noProof/>
                <w:lang w:val="en-US"/>
              </w:rPr>
              <w:t>1.12.3</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etodología</w:t>
            </w:r>
            <w:r w:rsidR="00107598" w:rsidRPr="00FA583C">
              <w:rPr>
                <w:rStyle w:val="Hipervnculo"/>
                <w:rFonts w:ascii="Times New Roman" w:hAnsi="Times New Roman" w:cs="Times New Roman"/>
                <w:b/>
                <w:i/>
                <w:noProof/>
                <w:lang w:val="en-US"/>
              </w:rPr>
              <w:t xml:space="preserve"> SCRUM.</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0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3</w:t>
            </w:r>
            <w:r w:rsidR="00107598" w:rsidRPr="00F03AE2">
              <w:rPr>
                <w:rFonts w:ascii="Times New Roman" w:hAnsi="Times New Roman" w:cs="Times New Roman"/>
                <w:noProof/>
                <w:webHidden/>
              </w:rPr>
              <w:fldChar w:fldCharType="end"/>
            </w:r>
          </w:hyperlink>
        </w:p>
        <w:p w14:paraId="1BF98BB1" w14:textId="57C4A66C"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09" w:history="1">
            <w:r w:rsidR="00107598" w:rsidRPr="00F03AE2">
              <w:rPr>
                <w:rStyle w:val="Hipervnculo"/>
                <w:rFonts w:ascii="Times New Roman" w:hAnsi="Times New Roman" w:cs="Times New Roman"/>
                <w:szCs w:val="22"/>
              </w:rPr>
              <w:t>CAPITULO II</w:t>
            </w:r>
          </w:hyperlink>
        </w:p>
        <w:p w14:paraId="4F70C42A" w14:textId="04EB8ED2"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10" w:history="1">
            <w:r w:rsidR="00107598" w:rsidRPr="00F03AE2">
              <w:rPr>
                <w:rStyle w:val="Hipervnculo"/>
                <w:rFonts w:ascii="Times New Roman" w:hAnsi="Times New Roman" w:cs="Times New Roman"/>
                <w:szCs w:val="22"/>
              </w:rPr>
              <w:t>MARCO METODOLÓGICO</w:t>
            </w:r>
          </w:hyperlink>
        </w:p>
        <w:p w14:paraId="3422684F" w14:textId="7BF68BD9"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11" w:history="1">
            <w:r w:rsidR="00107598" w:rsidRPr="00F03AE2">
              <w:rPr>
                <w:rStyle w:val="Hipervnculo"/>
                <w:rFonts w:ascii="Times New Roman" w:hAnsi="Times New Roman" w:cs="Times New Roman"/>
                <w:noProof/>
              </w:rPr>
              <w:t>2.1</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Introduc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6</w:t>
            </w:r>
            <w:r w:rsidR="00107598" w:rsidRPr="00F03AE2">
              <w:rPr>
                <w:rFonts w:ascii="Times New Roman" w:hAnsi="Times New Roman" w:cs="Times New Roman"/>
                <w:noProof/>
                <w:webHidden/>
              </w:rPr>
              <w:fldChar w:fldCharType="end"/>
            </w:r>
          </w:hyperlink>
        </w:p>
        <w:p w14:paraId="27086B81" w14:textId="0C57C44D"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12" w:history="1">
            <w:r w:rsidR="00107598" w:rsidRPr="00F03AE2">
              <w:rPr>
                <w:rStyle w:val="Hipervnculo"/>
                <w:rFonts w:ascii="Times New Roman" w:hAnsi="Times New Roman" w:cs="Times New Roman"/>
                <w:noProof/>
              </w:rPr>
              <w:t>2.2</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Tipo de investiga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6</w:t>
            </w:r>
            <w:r w:rsidR="00107598" w:rsidRPr="00F03AE2">
              <w:rPr>
                <w:rFonts w:ascii="Times New Roman" w:hAnsi="Times New Roman" w:cs="Times New Roman"/>
                <w:noProof/>
                <w:webHidden/>
              </w:rPr>
              <w:fldChar w:fldCharType="end"/>
            </w:r>
          </w:hyperlink>
        </w:p>
        <w:p w14:paraId="0910EE50" w14:textId="0AF4DD55"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13" w:history="1">
            <w:r w:rsidR="00107598" w:rsidRPr="00F03AE2">
              <w:rPr>
                <w:rStyle w:val="Hipervnculo"/>
                <w:rFonts w:ascii="Times New Roman" w:hAnsi="Times New Roman" w:cs="Times New Roman"/>
                <w:noProof/>
              </w:rPr>
              <w:t>2.3</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Definición del parámetro de productividad para la compara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6</w:t>
            </w:r>
            <w:r w:rsidR="00107598" w:rsidRPr="00F03AE2">
              <w:rPr>
                <w:rFonts w:ascii="Times New Roman" w:hAnsi="Times New Roman" w:cs="Times New Roman"/>
                <w:noProof/>
                <w:webHidden/>
              </w:rPr>
              <w:fldChar w:fldCharType="end"/>
            </w:r>
          </w:hyperlink>
        </w:p>
        <w:p w14:paraId="69931A3F" w14:textId="1D2D109B"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14" w:history="1">
            <w:r w:rsidR="00107598" w:rsidRPr="00F03AE2">
              <w:rPr>
                <w:rStyle w:val="Hipervnculo"/>
                <w:rFonts w:ascii="Times New Roman" w:hAnsi="Times New Roman" w:cs="Times New Roman"/>
                <w:noProof/>
              </w:rPr>
              <w:t xml:space="preserve">2.4 </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Definición del índice de productividad física</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8</w:t>
            </w:r>
            <w:r w:rsidR="00107598" w:rsidRPr="00F03AE2">
              <w:rPr>
                <w:rFonts w:ascii="Times New Roman" w:hAnsi="Times New Roman" w:cs="Times New Roman"/>
                <w:noProof/>
                <w:webHidden/>
              </w:rPr>
              <w:fldChar w:fldCharType="end"/>
            </w:r>
          </w:hyperlink>
        </w:p>
        <w:p w14:paraId="4B62E304" w14:textId="60AFF5A3"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15" w:history="1">
            <w:r w:rsidR="00107598" w:rsidRPr="00F03AE2">
              <w:rPr>
                <w:rStyle w:val="Hipervnculo"/>
                <w:rFonts w:ascii="Times New Roman" w:hAnsi="Times New Roman" w:cs="Times New Roman"/>
                <w:noProof/>
              </w:rPr>
              <w:t>2.4.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Indicador 1: Líneas de código (LDC)</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9</w:t>
            </w:r>
            <w:r w:rsidR="00107598" w:rsidRPr="00F03AE2">
              <w:rPr>
                <w:rFonts w:ascii="Times New Roman" w:hAnsi="Times New Roman" w:cs="Times New Roman"/>
                <w:noProof/>
                <w:webHidden/>
              </w:rPr>
              <w:fldChar w:fldCharType="end"/>
            </w:r>
          </w:hyperlink>
        </w:p>
        <w:p w14:paraId="2BABDB28" w14:textId="1F163E90"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16" w:history="1">
            <w:r w:rsidR="00107598" w:rsidRPr="00F03AE2">
              <w:rPr>
                <w:rStyle w:val="Hipervnculo"/>
                <w:rFonts w:ascii="Times New Roman" w:hAnsi="Times New Roman" w:cs="Times New Roman"/>
                <w:noProof/>
              </w:rPr>
              <w:t>2.4.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Indicador 2: Tiempo Empleado (TE)</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9</w:t>
            </w:r>
            <w:r w:rsidR="00107598" w:rsidRPr="00F03AE2">
              <w:rPr>
                <w:rFonts w:ascii="Times New Roman" w:hAnsi="Times New Roman" w:cs="Times New Roman"/>
                <w:noProof/>
                <w:webHidden/>
              </w:rPr>
              <w:fldChar w:fldCharType="end"/>
            </w:r>
          </w:hyperlink>
        </w:p>
        <w:p w14:paraId="7B036B0A" w14:textId="1D61A761"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17" w:history="1">
            <w:r w:rsidR="00107598" w:rsidRPr="00F03AE2">
              <w:rPr>
                <w:rStyle w:val="Hipervnculo"/>
                <w:rFonts w:ascii="Times New Roman" w:hAnsi="Times New Roman" w:cs="Times New Roman"/>
                <w:noProof/>
              </w:rPr>
              <w:t>2.5</w:t>
            </w:r>
            <w:r w:rsidR="00107598" w:rsidRPr="00F03AE2">
              <w:rPr>
                <w:rFonts w:ascii="Times New Roman" w:eastAsiaTheme="minorEastAsia" w:hAnsi="Times New Roman" w:cs="Times New Roman"/>
                <w:noProof/>
                <w:lang w:eastAsia="es-MX"/>
              </w:rPr>
              <w:tab/>
              <w:t xml:space="preserve">        </w:t>
            </w:r>
            <w:r w:rsidR="00107598" w:rsidRPr="00882B6C">
              <w:rPr>
                <w:rStyle w:val="Hipervnculo"/>
                <w:rFonts w:ascii="Times New Roman" w:hAnsi="Times New Roman" w:cs="Times New Roman"/>
                <w:b/>
                <w:noProof/>
                <w:u w:val="none"/>
              </w:rPr>
              <w:t>Diseño del experiment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49</w:t>
            </w:r>
            <w:r w:rsidR="00107598" w:rsidRPr="00F03AE2">
              <w:rPr>
                <w:rFonts w:ascii="Times New Roman" w:hAnsi="Times New Roman" w:cs="Times New Roman"/>
                <w:noProof/>
                <w:webHidden/>
              </w:rPr>
              <w:fldChar w:fldCharType="end"/>
            </w:r>
          </w:hyperlink>
        </w:p>
        <w:p w14:paraId="4D2E52D9" w14:textId="02944071"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18" w:history="1">
            <w:r w:rsidR="00107598" w:rsidRPr="00F03AE2">
              <w:rPr>
                <w:rStyle w:val="Hipervnculo"/>
                <w:rFonts w:ascii="Times New Roman" w:hAnsi="Times New Roman" w:cs="Times New Roman"/>
                <w:noProof/>
              </w:rPr>
              <w:t>2.5.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Método de muestreo</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0</w:t>
            </w:r>
            <w:r w:rsidR="00107598" w:rsidRPr="00F03AE2">
              <w:rPr>
                <w:rFonts w:ascii="Times New Roman" w:hAnsi="Times New Roman" w:cs="Times New Roman"/>
                <w:noProof/>
                <w:webHidden/>
              </w:rPr>
              <w:fldChar w:fldCharType="end"/>
            </w:r>
          </w:hyperlink>
        </w:p>
        <w:p w14:paraId="052D1E2F" w14:textId="3B03E94A"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19" w:history="1">
            <w:r w:rsidR="00107598" w:rsidRPr="00F03AE2">
              <w:rPr>
                <w:rStyle w:val="Hipervnculo"/>
                <w:rFonts w:ascii="Times New Roman" w:hAnsi="Times New Roman" w:cs="Times New Roman"/>
                <w:noProof/>
              </w:rPr>
              <w:t>2.5.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Tipo de muestreo</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1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0</w:t>
            </w:r>
            <w:r w:rsidR="00107598" w:rsidRPr="00F03AE2">
              <w:rPr>
                <w:rFonts w:ascii="Times New Roman" w:hAnsi="Times New Roman" w:cs="Times New Roman"/>
                <w:noProof/>
                <w:webHidden/>
              </w:rPr>
              <w:fldChar w:fldCharType="end"/>
            </w:r>
          </w:hyperlink>
        </w:p>
        <w:p w14:paraId="2EEBB243" w14:textId="6B98480D"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0" w:history="1">
            <w:r w:rsidR="00107598" w:rsidRPr="00F03AE2">
              <w:rPr>
                <w:rStyle w:val="Hipervnculo"/>
                <w:rFonts w:ascii="Times New Roman" w:hAnsi="Times New Roman" w:cs="Times New Roman"/>
                <w:noProof/>
              </w:rPr>
              <w:t>2.5.3</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Determinación del escenario de prueba</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0</w:t>
            </w:r>
            <w:r w:rsidR="00107598" w:rsidRPr="00F03AE2">
              <w:rPr>
                <w:rFonts w:ascii="Times New Roman" w:hAnsi="Times New Roman" w:cs="Times New Roman"/>
                <w:noProof/>
                <w:webHidden/>
              </w:rPr>
              <w:fldChar w:fldCharType="end"/>
            </w:r>
          </w:hyperlink>
        </w:p>
        <w:p w14:paraId="23228F3B" w14:textId="7957966F"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1" w:history="1">
            <w:r w:rsidR="00107598" w:rsidRPr="00F03AE2">
              <w:rPr>
                <w:rStyle w:val="Hipervnculo"/>
                <w:rFonts w:ascii="Times New Roman" w:hAnsi="Times New Roman" w:cs="Times New Roman"/>
                <w:noProof/>
              </w:rPr>
              <w:t>2.5.4</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Herramientas para el estudio comparativ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2</w:t>
            </w:r>
            <w:r w:rsidR="00107598" w:rsidRPr="00F03AE2">
              <w:rPr>
                <w:rFonts w:ascii="Times New Roman" w:hAnsi="Times New Roman" w:cs="Times New Roman"/>
                <w:noProof/>
                <w:webHidden/>
              </w:rPr>
              <w:fldChar w:fldCharType="end"/>
            </w:r>
          </w:hyperlink>
        </w:p>
        <w:p w14:paraId="7FDD8A92" w14:textId="492D4C61"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2" w:history="1">
            <w:r w:rsidR="00107598" w:rsidRPr="00F03AE2">
              <w:rPr>
                <w:rStyle w:val="Hipervnculo"/>
                <w:rFonts w:ascii="Times New Roman" w:hAnsi="Times New Roman" w:cs="Times New Roman"/>
                <w:noProof/>
              </w:rPr>
              <w:t>2.5.5</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Elección de la Prueba Estadística</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2</w:t>
            </w:r>
            <w:r w:rsidR="00107598" w:rsidRPr="00F03AE2">
              <w:rPr>
                <w:rFonts w:ascii="Times New Roman" w:hAnsi="Times New Roman" w:cs="Times New Roman"/>
                <w:noProof/>
                <w:webHidden/>
              </w:rPr>
              <w:fldChar w:fldCharType="end"/>
            </w:r>
          </w:hyperlink>
        </w:p>
        <w:p w14:paraId="7119EF75" w14:textId="0401DDA5"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23" w:history="1">
            <w:r w:rsidR="00107598" w:rsidRPr="00F03AE2">
              <w:rPr>
                <w:rStyle w:val="Hipervnculo"/>
                <w:rFonts w:ascii="Times New Roman" w:hAnsi="Times New Roman" w:cs="Times New Roman"/>
                <w:szCs w:val="22"/>
              </w:rPr>
              <w:t>CAPITULO III</w:t>
            </w:r>
          </w:hyperlink>
        </w:p>
        <w:p w14:paraId="0B04556A" w14:textId="2174D9A1"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24" w:history="1">
            <w:r w:rsidR="00107598" w:rsidRPr="00F03AE2">
              <w:rPr>
                <w:rStyle w:val="Hipervnculo"/>
                <w:rFonts w:ascii="Times New Roman" w:hAnsi="Times New Roman" w:cs="Times New Roman"/>
                <w:szCs w:val="22"/>
                <w:lang w:val="es-ES"/>
              </w:rPr>
              <w:t>RESULTADOS, DISCUSIÓN Y ANÁLISIS DE RESULTADOS</w:t>
            </w:r>
          </w:hyperlink>
        </w:p>
        <w:p w14:paraId="404D8B5D" w14:textId="527F7475"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25" w:history="1">
            <w:r w:rsidR="00107598" w:rsidRPr="00F03AE2">
              <w:rPr>
                <w:rStyle w:val="Hipervnculo"/>
                <w:rFonts w:ascii="Times New Roman" w:hAnsi="Times New Roman" w:cs="Times New Roman"/>
                <w:noProof/>
              </w:rPr>
              <w:t>3.1</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rPr>
              <w:t>Estudio comparativ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4</w:t>
            </w:r>
            <w:r w:rsidR="00107598" w:rsidRPr="00F03AE2">
              <w:rPr>
                <w:rFonts w:ascii="Times New Roman" w:hAnsi="Times New Roman" w:cs="Times New Roman"/>
                <w:noProof/>
                <w:webHidden/>
              </w:rPr>
              <w:fldChar w:fldCharType="end"/>
            </w:r>
          </w:hyperlink>
        </w:p>
        <w:p w14:paraId="79E8500A" w14:textId="51DB4D93"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6" w:history="1">
            <w:r w:rsidR="00107598" w:rsidRPr="00F03AE2">
              <w:rPr>
                <w:rStyle w:val="Hipervnculo"/>
                <w:rFonts w:ascii="Times New Roman" w:hAnsi="Times New Roman" w:cs="Times New Roman"/>
                <w:noProof/>
              </w:rPr>
              <w:t>3.1.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Índice de Productividad Física (IPF)</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54</w:t>
            </w:r>
            <w:r w:rsidR="00107598" w:rsidRPr="00F03AE2">
              <w:rPr>
                <w:rFonts w:ascii="Times New Roman" w:hAnsi="Times New Roman" w:cs="Times New Roman"/>
                <w:noProof/>
                <w:webHidden/>
              </w:rPr>
              <w:fldChar w:fldCharType="end"/>
            </w:r>
          </w:hyperlink>
        </w:p>
        <w:p w14:paraId="605386FE" w14:textId="6F212CCD"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27" w:history="1">
            <w:r w:rsidR="00FA583C">
              <w:rPr>
                <w:rStyle w:val="Hipervnculo"/>
                <w:rFonts w:ascii="Times New Roman" w:hAnsi="Times New Roman" w:cs="Times New Roman"/>
                <w:noProof/>
              </w:rPr>
              <w:t>3.2</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rPr>
              <w:t>Resultado del  parámetro de productividad</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65</w:t>
            </w:r>
            <w:r w:rsidR="00107598" w:rsidRPr="00F03AE2">
              <w:rPr>
                <w:rFonts w:ascii="Times New Roman" w:hAnsi="Times New Roman" w:cs="Times New Roman"/>
                <w:noProof/>
                <w:webHidden/>
              </w:rPr>
              <w:fldChar w:fldCharType="end"/>
            </w:r>
          </w:hyperlink>
        </w:p>
        <w:p w14:paraId="7F6EA5BF" w14:textId="0488762A"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8" w:history="1">
            <w:r w:rsidR="00FA583C">
              <w:rPr>
                <w:rStyle w:val="Hipervnculo"/>
                <w:rFonts w:ascii="Times New Roman" w:hAnsi="Times New Roman" w:cs="Times New Roman"/>
                <w:noProof/>
              </w:rPr>
              <w:t>3.2</w:t>
            </w:r>
            <w:r w:rsidR="00107598" w:rsidRPr="00F03AE2">
              <w:rPr>
                <w:rStyle w:val="Hipervnculo"/>
                <w:rFonts w:ascii="Times New Roman" w:hAnsi="Times New Roman" w:cs="Times New Roman"/>
                <w:noProof/>
              </w:rPr>
              <w:t>.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Evaluación de resultados del indicador líneas de código (LDC)</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65</w:t>
            </w:r>
            <w:r w:rsidR="00107598" w:rsidRPr="00F03AE2">
              <w:rPr>
                <w:rFonts w:ascii="Times New Roman" w:hAnsi="Times New Roman" w:cs="Times New Roman"/>
                <w:noProof/>
                <w:webHidden/>
              </w:rPr>
              <w:fldChar w:fldCharType="end"/>
            </w:r>
          </w:hyperlink>
        </w:p>
        <w:p w14:paraId="52D98AAB" w14:textId="09481B69"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29" w:history="1">
            <w:r w:rsidR="00FA583C">
              <w:rPr>
                <w:rStyle w:val="Hipervnculo"/>
                <w:rFonts w:ascii="Times New Roman" w:hAnsi="Times New Roman" w:cs="Times New Roman"/>
                <w:noProof/>
              </w:rPr>
              <w:t>3.2</w:t>
            </w:r>
            <w:r w:rsidR="00107598" w:rsidRPr="00F03AE2">
              <w:rPr>
                <w:rStyle w:val="Hipervnculo"/>
                <w:rFonts w:ascii="Times New Roman" w:hAnsi="Times New Roman" w:cs="Times New Roman"/>
                <w:noProof/>
              </w:rPr>
              <w:t>.2</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Evaluación de resultados del indicador tiempo empleado (TE</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2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66</w:t>
            </w:r>
            <w:r w:rsidR="00107598" w:rsidRPr="00F03AE2">
              <w:rPr>
                <w:rFonts w:ascii="Times New Roman" w:hAnsi="Times New Roman" w:cs="Times New Roman"/>
                <w:noProof/>
                <w:webHidden/>
              </w:rPr>
              <w:fldChar w:fldCharType="end"/>
            </w:r>
          </w:hyperlink>
        </w:p>
        <w:p w14:paraId="7EA9ACBE" w14:textId="655DBB83"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30" w:history="1">
            <w:r w:rsidR="00FA583C">
              <w:rPr>
                <w:rStyle w:val="Hipervnculo"/>
                <w:rFonts w:ascii="Times New Roman" w:hAnsi="Times New Roman" w:cs="Times New Roman"/>
                <w:noProof/>
              </w:rPr>
              <w:t>3.2</w:t>
            </w:r>
            <w:r w:rsidR="00107598" w:rsidRPr="00F03AE2">
              <w:rPr>
                <w:rStyle w:val="Hipervnculo"/>
                <w:rFonts w:ascii="Times New Roman" w:hAnsi="Times New Roman" w:cs="Times New Roman"/>
                <w:noProof/>
              </w:rPr>
              <w:t>.3</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Evaluación de resultados del índice de productividad física (IPF</w:t>
            </w:r>
            <w:r w:rsidR="00107598" w:rsidRPr="00F03AE2">
              <w:rPr>
                <w:rStyle w:val="Hipervnculo"/>
                <w:rFonts w:ascii="Times New Roman" w:hAnsi="Times New Roman" w:cs="Times New Roman"/>
                <w:noProof/>
              </w:rPr>
              <w: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67</w:t>
            </w:r>
            <w:r w:rsidR="00107598" w:rsidRPr="00F03AE2">
              <w:rPr>
                <w:rFonts w:ascii="Times New Roman" w:hAnsi="Times New Roman" w:cs="Times New Roman"/>
                <w:noProof/>
                <w:webHidden/>
              </w:rPr>
              <w:fldChar w:fldCharType="end"/>
            </w:r>
          </w:hyperlink>
        </w:p>
        <w:p w14:paraId="4E54E112" w14:textId="45225251"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31" w:history="1">
            <w:r w:rsidR="00107598" w:rsidRPr="00F03AE2">
              <w:rPr>
                <w:rStyle w:val="Hipervnculo"/>
                <w:rFonts w:ascii="Times New Roman" w:hAnsi="Times New Roman" w:cs="Times New Roman"/>
                <w:szCs w:val="22"/>
              </w:rPr>
              <w:t>CAPITULO IV</w:t>
            </w:r>
          </w:hyperlink>
        </w:p>
        <w:p w14:paraId="294B46AF" w14:textId="63F7AD26"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32" w:history="1">
            <w:r w:rsidR="00107598" w:rsidRPr="00F03AE2">
              <w:rPr>
                <w:rStyle w:val="Hipervnculo"/>
                <w:rFonts w:ascii="Times New Roman" w:hAnsi="Times New Roman" w:cs="Times New Roman"/>
                <w:szCs w:val="22"/>
              </w:rPr>
              <w:t>SISTEMA DE SEGUIMIENTO DE INCIDENTES DE LA INFRAESTRUCTURA DE RED EN LA ESPOCH</w:t>
            </w:r>
          </w:hyperlink>
        </w:p>
        <w:p w14:paraId="47E36491" w14:textId="42375617"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3" w:history="1">
            <w:r w:rsidR="00107598" w:rsidRPr="00F03AE2">
              <w:rPr>
                <w:rStyle w:val="Hipervnculo"/>
                <w:rFonts w:ascii="Times New Roman" w:hAnsi="Times New Roman" w:cs="Times New Roman"/>
                <w:noProof/>
              </w:rPr>
              <w:t>4.1</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Introducción</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3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0</w:t>
            </w:r>
            <w:r w:rsidR="00107598" w:rsidRPr="00F03AE2">
              <w:rPr>
                <w:rFonts w:ascii="Times New Roman" w:hAnsi="Times New Roman" w:cs="Times New Roman"/>
                <w:noProof/>
                <w:webHidden/>
              </w:rPr>
              <w:fldChar w:fldCharType="end"/>
            </w:r>
          </w:hyperlink>
        </w:p>
        <w:p w14:paraId="7995E2F8" w14:textId="0739DBF3"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4" w:history="1">
            <w:r w:rsidR="00107598" w:rsidRPr="00F03AE2">
              <w:rPr>
                <w:rStyle w:val="Hipervnculo"/>
                <w:rFonts w:ascii="Times New Roman" w:hAnsi="Times New Roman" w:cs="Times New Roman"/>
                <w:noProof/>
              </w:rPr>
              <w:t>4.2</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rPr>
              <w:t>I</w:t>
            </w:r>
            <w:r w:rsidR="00107598" w:rsidRPr="00FA583C">
              <w:rPr>
                <w:rStyle w:val="Hipervnculo"/>
                <w:rFonts w:ascii="Times New Roman" w:hAnsi="Times New Roman" w:cs="Times New Roman"/>
                <w:b/>
                <w:noProof/>
                <w:u w:val="none"/>
              </w:rPr>
              <w:t>nformación general</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4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1</w:t>
            </w:r>
            <w:r w:rsidR="00107598" w:rsidRPr="00F03AE2">
              <w:rPr>
                <w:rFonts w:ascii="Times New Roman" w:hAnsi="Times New Roman" w:cs="Times New Roman"/>
                <w:noProof/>
                <w:webHidden/>
              </w:rPr>
              <w:fldChar w:fldCharType="end"/>
            </w:r>
          </w:hyperlink>
        </w:p>
        <w:p w14:paraId="06312B33" w14:textId="2F7AF92F"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5" w:history="1">
            <w:r w:rsidR="00107598" w:rsidRPr="00F03AE2">
              <w:rPr>
                <w:rStyle w:val="Hipervnculo"/>
                <w:rFonts w:ascii="Times New Roman" w:hAnsi="Times New Roman" w:cs="Times New Roman"/>
                <w:noProof/>
              </w:rPr>
              <w:t>4.3</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Definición del ámbit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5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2</w:t>
            </w:r>
            <w:r w:rsidR="00107598" w:rsidRPr="00F03AE2">
              <w:rPr>
                <w:rFonts w:ascii="Times New Roman" w:hAnsi="Times New Roman" w:cs="Times New Roman"/>
                <w:noProof/>
                <w:webHidden/>
              </w:rPr>
              <w:fldChar w:fldCharType="end"/>
            </w:r>
          </w:hyperlink>
        </w:p>
        <w:p w14:paraId="2752F49B" w14:textId="7E0F178C"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6" w:history="1">
            <w:r w:rsidR="00107598" w:rsidRPr="00F03AE2">
              <w:rPr>
                <w:rStyle w:val="Hipervnculo"/>
                <w:rFonts w:ascii="Times New Roman" w:hAnsi="Times New Roman" w:cs="Times New Roman"/>
                <w:noProof/>
              </w:rPr>
              <w:t>4.4</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Estudio de factibilidad</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6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3</w:t>
            </w:r>
            <w:r w:rsidR="00107598" w:rsidRPr="00F03AE2">
              <w:rPr>
                <w:rFonts w:ascii="Times New Roman" w:hAnsi="Times New Roman" w:cs="Times New Roman"/>
                <w:noProof/>
                <w:webHidden/>
              </w:rPr>
              <w:fldChar w:fldCharType="end"/>
            </w:r>
          </w:hyperlink>
        </w:p>
        <w:p w14:paraId="347EB72D" w14:textId="6CC39471"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7" w:history="1">
            <w:r w:rsidR="00107598" w:rsidRPr="00F03AE2">
              <w:rPr>
                <w:rStyle w:val="Hipervnculo"/>
                <w:rFonts w:ascii="Times New Roman" w:hAnsi="Times New Roman" w:cs="Times New Roman"/>
                <w:noProof/>
              </w:rPr>
              <w:t>4.5</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Características de usuario</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7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5</w:t>
            </w:r>
            <w:r w:rsidR="00107598" w:rsidRPr="00F03AE2">
              <w:rPr>
                <w:rFonts w:ascii="Times New Roman" w:hAnsi="Times New Roman" w:cs="Times New Roman"/>
                <w:noProof/>
                <w:webHidden/>
              </w:rPr>
              <w:fldChar w:fldCharType="end"/>
            </w:r>
          </w:hyperlink>
        </w:p>
        <w:p w14:paraId="7C45FD28" w14:textId="69DE0A99"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8" w:history="1">
            <w:r w:rsidR="00107598" w:rsidRPr="00F03AE2">
              <w:rPr>
                <w:rStyle w:val="Hipervnculo"/>
                <w:rFonts w:ascii="Times New Roman" w:hAnsi="Times New Roman" w:cs="Times New Roman"/>
                <w:noProof/>
              </w:rPr>
              <w:t>4.6</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Definición del Product Backlog</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8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5</w:t>
            </w:r>
            <w:r w:rsidR="00107598" w:rsidRPr="00F03AE2">
              <w:rPr>
                <w:rFonts w:ascii="Times New Roman" w:hAnsi="Times New Roman" w:cs="Times New Roman"/>
                <w:noProof/>
                <w:webHidden/>
              </w:rPr>
              <w:fldChar w:fldCharType="end"/>
            </w:r>
          </w:hyperlink>
        </w:p>
        <w:p w14:paraId="240DD022" w14:textId="51C5E812"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39" w:history="1">
            <w:r w:rsidR="00107598" w:rsidRPr="00F03AE2">
              <w:rPr>
                <w:rStyle w:val="Hipervnculo"/>
                <w:rFonts w:ascii="Times New Roman" w:hAnsi="Times New Roman" w:cs="Times New Roman"/>
                <w:noProof/>
              </w:rPr>
              <w:t>4.7</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Planificación Scrum</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39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7</w:t>
            </w:r>
            <w:r w:rsidR="00107598" w:rsidRPr="00F03AE2">
              <w:rPr>
                <w:rFonts w:ascii="Times New Roman" w:hAnsi="Times New Roman" w:cs="Times New Roman"/>
                <w:noProof/>
                <w:webHidden/>
              </w:rPr>
              <w:fldChar w:fldCharType="end"/>
            </w:r>
          </w:hyperlink>
        </w:p>
        <w:p w14:paraId="40F671B5" w14:textId="37F8BD9C" w:rsidR="00107598" w:rsidRPr="00F03AE2" w:rsidRDefault="00856519" w:rsidP="00107598">
          <w:pPr>
            <w:pStyle w:val="TDC3"/>
            <w:spacing w:after="0"/>
            <w:ind w:left="0"/>
            <w:rPr>
              <w:rFonts w:ascii="Times New Roman" w:eastAsiaTheme="minorEastAsia" w:hAnsi="Times New Roman" w:cs="Times New Roman"/>
              <w:noProof/>
              <w:lang w:eastAsia="es-MX"/>
            </w:rPr>
          </w:pPr>
          <w:hyperlink w:anchor="_Toc425344940" w:history="1">
            <w:r w:rsidR="00107598" w:rsidRPr="00F03AE2">
              <w:rPr>
                <w:rStyle w:val="Hipervnculo"/>
                <w:rFonts w:ascii="Times New Roman" w:hAnsi="Times New Roman" w:cs="Times New Roman"/>
                <w:noProof/>
              </w:rPr>
              <w:t>4.7.1</w:t>
            </w:r>
            <w:r w:rsidR="00107598" w:rsidRPr="00F03AE2">
              <w:rPr>
                <w:rFonts w:ascii="Times New Roman" w:eastAsiaTheme="minorEastAsia" w:hAnsi="Times New Roman" w:cs="Times New Roman"/>
                <w:noProof/>
                <w:lang w:eastAsia="es-MX"/>
              </w:rPr>
              <w:tab/>
            </w:r>
            <w:r w:rsidR="00107598" w:rsidRPr="00FA583C">
              <w:rPr>
                <w:rStyle w:val="Hipervnculo"/>
                <w:rFonts w:ascii="Times New Roman" w:hAnsi="Times New Roman" w:cs="Times New Roman"/>
                <w:b/>
                <w:i/>
                <w:noProof/>
              </w:rPr>
              <w:t>Especificación de actividades del Product Backlog</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40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78</w:t>
            </w:r>
            <w:r w:rsidR="00107598" w:rsidRPr="00F03AE2">
              <w:rPr>
                <w:rFonts w:ascii="Times New Roman" w:hAnsi="Times New Roman" w:cs="Times New Roman"/>
                <w:noProof/>
                <w:webHidden/>
              </w:rPr>
              <w:fldChar w:fldCharType="end"/>
            </w:r>
          </w:hyperlink>
        </w:p>
        <w:p w14:paraId="4974FFED" w14:textId="4CEF5692"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41" w:history="1">
            <w:r w:rsidR="00107598" w:rsidRPr="00F03AE2">
              <w:rPr>
                <w:rStyle w:val="Hipervnculo"/>
                <w:rFonts w:ascii="Times New Roman" w:hAnsi="Times New Roman" w:cs="Times New Roman"/>
                <w:noProof/>
              </w:rPr>
              <w:t>4.8</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107598" w:rsidRPr="00FA583C">
              <w:rPr>
                <w:rStyle w:val="Hipervnculo"/>
                <w:rFonts w:ascii="Times New Roman" w:hAnsi="Times New Roman" w:cs="Times New Roman"/>
                <w:b/>
                <w:noProof/>
                <w:u w:val="none"/>
              </w:rPr>
              <w:t>Sprints</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41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80</w:t>
            </w:r>
            <w:r w:rsidR="00107598" w:rsidRPr="00F03AE2">
              <w:rPr>
                <w:rFonts w:ascii="Times New Roman" w:hAnsi="Times New Roman" w:cs="Times New Roman"/>
                <w:noProof/>
                <w:webHidden/>
              </w:rPr>
              <w:fldChar w:fldCharType="end"/>
            </w:r>
          </w:hyperlink>
        </w:p>
        <w:p w14:paraId="288AF267" w14:textId="55B8F574" w:rsidR="00107598" w:rsidRPr="00F03AE2" w:rsidRDefault="00856519" w:rsidP="00107598">
          <w:pPr>
            <w:pStyle w:val="TDC2"/>
            <w:tabs>
              <w:tab w:val="left" w:pos="880"/>
              <w:tab w:val="right" w:leader="dot" w:pos="8494"/>
            </w:tabs>
            <w:spacing w:after="0" w:line="360" w:lineRule="auto"/>
            <w:ind w:left="0"/>
            <w:rPr>
              <w:rFonts w:ascii="Times New Roman" w:eastAsiaTheme="minorEastAsia" w:hAnsi="Times New Roman" w:cs="Times New Roman"/>
              <w:noProof/>
              <w:lang w:eastAsia="es-MX"/>
            </w:rPr>
          </w:pPr>
          <w:hyperlink w:anchor="_Toc425344942" w:history="1">
            <w:r w:rsidR="00107598" w:rsidRPr="00F03AE2">
              <w:rPr>
                <w:rStyle w:val="Hipervnculo"/>
                <w:rFonts w:ascii="Times New Roman" w:hAnsi="Times New Roman" w:cs="Times New Roman"/>
                <w:noProof/>
              </w:rPr>
              <w:t>4.9</w:t>
            </w:r>
            <w:r w:rsidR="00107598" w:rsidRPr="00F03AE2">
              <w:rPr>
                <w:rFonts w:ascii="Times New Roman" w:eastAsiaTheme="minorEastAsia" w:hAnsi="Times New Roman" w:cs="Times New Roman"/>
                <w:noProof/>
                <w:lang w:eastAsia="es-MX"/>
              </w:rPr>
              <w:tab/>
            </w:r>
            <w:r w:rsidR="00B0755B" w:rsidRPr="00F03AE2">
              <w:rPr>
                <w:rFonts w:ascii="Times New Roman" w:eastAsiaTheme="minorEastAsia" w:hAnsi="Times New Roman" w:cs="Times New Roman"/>
                <w:noProof/>
                <w:lang w:eastAsia="es-MX"/>
              </w:rPr>
              <w:t xml:space="preserve">       </w:t>
            </w:r>
            <w:r w:rsidR="00B0755B" w:rsidRPr="00FA583C">
              <w:rPr>
                <w:rFonts w:ascii="Times New Roman" w:eastAsiaTheme="minorEastAsia" w:hAnsi="Times New Roman" w:cs="Times New Roman"/>
                <w:b/>
                <w:noProof/>
                <w:lang w:eastAsia="es-MX"/>
              </w:rPr>
              <w:t xml:space="preserve"> </w:t>
            </w:r>
            <w:r w:rsidR="00107598" w:rsidRPr="00FA583C">
              <w:rPr>
                <w:rStyle w:val="Hipervnculo"/>
                <w:rFonts w:ascii="Times New Roman" w:hAnsi="Times New Roman" w:cs="Times New Roman"/>
                <w:b/>
                <w:noProof/>
                <w:u w:val="none"/>
              </w:rPr>
              <w:t>Sistema de seguimiento de incidentes con Burn up Chart</w:t>
            </w:r>
            <w:r w:rsidR="00107598" w:rsidRPr="00F03AE2">
              <w:rPr>
                <w:rFonts w:ascii="Times New Roman" w:hAnsi="Times New Roman" w:cs="Times New Roman"/>
                <w:noProof/>
                <w:webHidden/>
              </w:rPr>
              <w:tab/>
            </w:r>
            <w:r w:rsidR="00107598" w:rsidRPr="00F03AE2">
              <w:rPr>
                <w:rFonts w:ascii="Times New Roman" w:hAnsi="Times New Roman" w:cs="Times New Roman"/>
                <w:noProof/>
                <w:webHidden/>
              </w:rPr>
              <w:fldChar w:fldCharType="begin"/>
            </w:r>
            <w:r w:rsidR="00107598" w:rsidRPr="00F03AE2">
              <w:rPr>
                <w:rFonts w:ascii="Times New Roman" w:hAnsi="Times New Roman" w:cs="Times New Roman"/>
                <w:noProof/>
                <w:webHidden/>
              </w:rPr>
              <w:instrText xml:space="preserve"> PAGEREF _Toc425344942 \h </w:instrText>
            </w:r>
            <w:r w:rsidR="00107598" w:rsidRPr="00F03AE2">
              <w:rPr>
                <w:rFonts w:ascii="Times New Roman" w:hAnsi="Times New Roman" w:cs="Times New Roman"/>
                <w:noProof/>
                <w:webHidden/>
              </w:rPr>
            </w:r>
            <w:r w:rsidR="00107598" w:rsidRPr="00F03AE2">
              <w:rPr>
                <w:rFonts w:ascii="Times New Roman" w:hAnsi="Times New Roman" w:cs="Times New Roman"/>
                <w:noProof/>
                <w:webHidden/>
              </w:rPr>
              <w:fldChar w:fldCharType="separate"/>
            </w:r>
            <w:r w:rsidR="00180C75">
              <w:rPr>
                <w:rFonts w:ascii="Times New Roman" w:hAnsi="Times New Roman" w:cs="Times New Roman"/>
                <w:noProof/>
                <w:webHidden/>
              </w:rPr>
              <w:t>95</w:t>
            </w:r>
            <w:r w:rsidR="00107598" w:rsidRPr="00F03AE2">
              <w:rPr>
                <w:rFonts w:ascii="Times New Roman" w:hAnsi="Times New Roman" w:cs="Times New Roman"/>
                <w:noProof/>
                <w:webHidden/>
              </w:rPr>
              <w:fldChar w:fldCharType="end"/>
            </w:r>
          </w:hyperlink>
        </w:p>
        <w:p w14:paraId="758221F2" w14:textId="568D9402"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43" w:history="1">
            <w:r w:rsidR="00107598" w:rsidRPr="00F03AE2">
              <w:rPr>
                <w:rStyle w:val="Hipervnculo"/>
                <w:rFonts w:ascii="Times New Roman" w:hAnsi="Times New Roman" w:cs="Times New Roman"/>
                <w:szCs w:val="22"/>
              </w:rPr>
              <w:t>CONCLUSIONES</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943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97</w:t>
            </w:r>
            <w:r w:rsidR="00107598" w:rsidRPr="00F03AE2">
              <w:rPr>
                <w:rFonts w:ascii="Times New Roman" w:hAnsi="Times New Roman" w:cs="Times New Roman"/>
                <w:webHidden/>
                <w:szCs w:val="22"/>
              </w:rPr>
              <w:fldChar w:fldCharType="end"/>
            </w:r>
          </w:hyperlink>
        </w:p>
        <w:p w14:paraId="1C5D3A86" w14:textId="316D64F5" w:rsidR="00107598" w:rsidRPr="00F03AE2" w:rsidRDefault="00856519" w:rsidP="00107598">
          <w:pPr>
            <w:pStyle w:val="TDC1"/>
            <w:spacing w:after="0" w:line="360" w:lineRule="auto"/>
            <w:rPr>
              <w:rFonts w:ascii="Times New Roman" w:eastAsiaTheme="minorEastAsia" w:hAnsi="Times New Roman" w:cs="Times New Roman"/>
              <w:b w:val="0"/>
              <w:szCs w:val="22"/>
              <w:lang w:eastAsia="es-MX"/>
            </w:rPr>
          </w:pPr>
          <w:hyperlink w:anchor="_Toc425344944" w:history="1">
            <w:r w:rsidR="00107598" w:rsidRPr="00F03AE2">
              <w:rPr>
                <w:rStyle w:val="Hipervnculo"/>
                <w:rFonts w:ascii="Times New Roman" w:hAnsi="Times New Roman" w:cs="Times New Roman"/>
                <w:szCs w:val="22"/>
              </w:rPr>
              <w:t>RECOMENDACIONES</w:t>
            </w:r>
            <w:r w:rsidR="00107598" w:rsidRPr="00F03AE2">
              <w:rPr>
                <w:rFonts w:ascii="Times New Roman" w:hAnsi="Times New Roman" w:cs="Times New Roman"/>
                <w:webHidden/>
                <w:szCs w:val="22"/>
              </w:rPr>
              <w:tab/>
            </w:r>
            <w:r w:rsidR="00107598" w:rsidRPr="00F03AE2">
              <w:rPr>
                <w:rFonts w:ascii="Times New Roman" w:hAnsi="Times New Roman" w:cs="Times New Roman"/>
                <w:webHidden/>
                <w:szCs w:val="22"/>
              </w:rPr>
              <w:fldChar w:fldCharType="begin"/>
            </w:r>
            <w:r w:rsidR="00107598" w:rsidRPr="00F03AE2">
              <w:rPr>
                <w:rFonts w:ascii="Times New Roman" w:hAnsi="Times New Roman" w:cs="Times New Roman"/>
                <w:webHidden/>
                <w:szCs w:val="22"/>
              </w:rPr>
              <w:instrText xml:space="preserve"> PAGEREF _Toc425344944 \h </w:instrText>
            </w:r>
            <w:r w:rsidR="00107598" w:rsidRPr="00F03AE2">
              <w:rPr>
                <w:rFonts w:ascii="Times New Roman" w:hAnsi="Times New Roman" w:cs="Times New Roman"/>
                <w:webHidden/>
                <w:szCs w:val="22"/>
              </w:rPr>
            </w:r>
            <w:r w:rsidR="00107598" w:rsidRPr="00F03AE2">
              <w:rPr>
                <w:rFonts w:ascii="Times New Roman" w:hAnsi="Times New Roman" w:cs="Times New Roman"/>
                <w:webHidden/>
                <w:szCs w:val="22"/>
              </w:rPr>
              <w:fldChar w:fldCharType="separate"/>
            </w:r>
            <w:r w:rsidR="00180C75">
              <w:rPr>
                <w:rFonts w:ascii="Times New Roman" w:hAnsi="Times New Roman" w:cs="Times New Roman"/>
                <w:webHidden/>
                <w:szCs w:val="22"/>
              </w:rPr>
              <w:t>98</w:t>
            </w:r>
            <w:r w:rsidR="00107598" w:rsidRPr="00F03AE2">
              <w:rPr>
                <w:rFonts w:ascii="Times New Roman" w:hAnsi="Times New Roman" w:cs="Times New Roman"/>
                <w:webHidden/>
                <w:szCs w:val="22"/>
              </w:rPr>
              <w:fldChar w:fldCharType="end"/>
            </w:r>
          </w:hyperlink>
        </w:p>
        <w:p w14:paraId="1C79C22B" w14:textId="77777777" w:rsidR="00CD3A17" w:rsidRPr="00F03AE2" w:rsidRDefault="008A7D74" w:rsidP="00107598">
          <w:pPr>
            <w:spacing w:after="0" w:line="360" w:lineRule="auto"/>
            <w:rPr>
              <w:rFonts w:ascii="Times New Roman" w:hAnsi="Times New Roman" w:cs="Times New Roman"/>
            </w:rPr>
          </w:pPr>
          <w:r w:rsidRPr="00F03AE2">
            <w:rPr>
              <w:rFonts w:ascii="Times New Roman" w:hAnsi="Times New Roman" w:cs="Times New Roman"/>
              <w:b/>
              <w:bCs/>
              <w:lang w:val="es-ES"/>
            </w:rPr>
            <w:fldChar w:fldCharType="end"/>
          </w:r>
        </w:p>
      </w:sdtContent>
    </w:sdt>
    <w:p w14:paraId="7CAF1450" w14:textId="77777777" w:rsidR="001D66EE" w:rsidRPr="00F03AE2" w:rsidRDefault="001D66EE" w:rsidP="008B3AA5">
      <w:pPr>
        <w:spacing w:after="0" w:line="360" w:lineRule="auto"/>
        <w:rPr>
          <w:rFonts w:ascii="Times New Roman" w:hAnsi="Times New Roman" w:cs="Times New Roman"/>
          <w:b/>
        </w:rPr>
      </w:pPr>
      <w:r w:rsidRPr="00F03AE2">
        <w:rPr>
          <w:rFonts w:ascii="Times New Roman" w:hAnsi="Times New Roman" w:cs="Times New Roman"/>
          <w:b/>
        </w:rPr>
        <w:t>GLOSARIO</w:t>
      </w:r>
    </w:p>
    <w:p w14:paraId="63AB3E0B" w14:textId="77777777" w:rsidR="00A44FB0" w:rsidRPr="00F03AE2" w:rsidRDefault="00A44FB0" w:rsidP="008B3AA5">
      <w:pPr>
        <w:spacing w:after="0" w:line="360" w:lineRule="auto"/>
        <w:rPr>
          <w:rFonts w:ascii="Times New Roman" w:hAnsi="Times New Roman" w:cs="Times New Roman"/>
          <w:b/>
        </w:rPr>
      </w:pPr>
      <w:r w:rsidRPr="00F03AE2">
        <w:rPr>
          <w:rFonts w:ascii="Times New Roman" w:hAnsi="Times New Roman" w:cs="Times New Roman"/>
          <w:b/>
        </w:rPr>
        <w:t>BIBLIOGRAFÍA</w:t>
      </w:r>
    </w:p>
    <w:p w14:paraId="3B78107A" w14:textId="77777777" w:rsidR="00AF1DD4" w:rsidRPr="00F03AE2" w:rsidRDefault="00AF1DD4" w:rsidP="008B3AA5">
      <w:pPr>
        <w:spacing w:after="0" w:line="360" w:lineRule="auto"/>
        <w:rPr>
          <w:rFonts w:ascii="Times New Roman" w:hAnsi="Times New Roman" w:cs="Times New Roman"/>
          <w:b/>
        </w:rPr>
      </w:pPr>
      <w:r w:rsidRPr="00F03AE2">
        <w:rPr>
          <w:rFonts w:ascii="Times New Roman" w:hAnsi="Times New Roman" w:cs="Times New Roman"/>
          <w:b/>
        </w:rPr>
        <w:t>ANEXOS</w:t>
      </w:r>
    </w:p>
    <w:p w14:paraId="081CE20E" w14:textId="77777777" w:rsidR="001D2A64" w:rsidRPr="00F03AE2" w:rsidRDefault="001D2A64" w:rsidP="008B3AA5">
      <w:pPr>
        <w:spacing w:after="0" w:line="360" w:lineRule="auto"/>
        <w:rPr>
          <w:rFonts w:ascii="Times New Roman" w:hAnsi="Times New Roman" w:cs="Times New Roman"/>
          <w:b/>
        </w:rPr>
      </w:pPr>
    </w:p>
    <w:p w14:paraId="5718DC5F" w14:textId="77777777" w:rsidR="001D2A64" w:rsidRPr="00F03AE2" w:rsidRDefault="001D2A64" w:rsidP="008B3AA5">
      <w:pPr>
        <w:spacing w:after="0" w:line="360" w:lineRule="auto"/>
        <w:rPr>
          <w:rFonts w:ascii="Times New Roman" w:hAnsi="Times New Roman" w:cs="Times New Roman"/>
          <w:b/>
        </w:rPr>
      </w:pPr>
    </w:p>
    <w:p w14:paraId="6FCB0592" w14:textId="77777777" w:rsidR="00A01111" w:rsidRPr="00F03AE2" w:rsidRDefault="00A01111" w:rsidP="008B3AA5">
      <w:pPr>
        <w:spacing w:after="0" w:line="360" w:lineRule="auto"/>
        <w:rPr>
          <w:rFonts w:ascii="Times New Roman" w:hAnsi="Times New Roman" w:cs="Times New Roman"/>
          <w:b/>
        </w:rPr>
      </w:pPr>
    </w:p>
    <w:p w14:paraId="5AA1A2CE" w14:textId="77777777" w:rsidR="00A01111" w:rsidRPr="00F03AE2" w:rsidRDefault="00A01111" w:rsidP="008B3AA5">
      <w:pPr>
        <w:spacing w:after="0" w:line="360" w:lineRule="auto"/>
        <w:rPr>
          <w:rFonts w:ascii="Times New Roman" w:hAnsi="Times New Roman" w:cs="Times New Roman"/>
          <w:b/>
        </w:rPr>
      </w:pPr>
    </w:p>
    <w:p w14:paraId="05EFA0EA" w14:textId="77777777" w:rsidR="00A01111" w:rsidRPr="00F03AE2" w:rsidRDefault="00A01111" w:rsidP="008B3AA5">
      <w:pPr>
        <w:spacing w:after="0" w:line="360" w:lineRule="auto"/>
        <w:rPr>
          <w:rFonts w:ascii="Times New Roman" w:hAnsi="Times New Roman" w:cs="Times New Roman"/>
          <w:b/>
        </w:rPr>
      </w:pPr>
    </w:p>
    <w:p w14:paraId="732C71C5" w14:textId="77777777" w:rsidR="0094142B" w:rsidRPr="00F03AE2" w:rsidRDefault="0094142B" w:rsidP="008B3AA5">
      <w:pPr>
        <w:tabs>
          <w:tab w:val="center" w:pos="4252"/>
        </w:tabs>
        <w:spacing w:after="0" w:line="360" w:lineRule="auto"/>
        <w:rPr>
          <w:rFonts w:ascii="Times New Roman" w:hAnsi="Times New Roman" w:cs="Times New Roman"/>
          <w:b/>
          <w:szCs w:val="24"/>
        </w:rPr>
      </w:pPr>
    </w:p>
    <w:p w14:paraId="69F22714" w14:textId="77777777" w:rsidR="00B0755B" w:rsidRPr="00F03AE2" w:rsidRDefault="00B0755B" w:rsidP="008B3AA5">
      <w:pPr>
        <w:tabs>
          <w:tab w:val="center" w:pos="4252"/>
        </w:tabs>
        <w:spacing w:after="0" w:line="360" w:lineRule="auto"/>
        <w:rPr>
          <w:rFonts w:ascii="Times New Roman" w:hAnsi="Times New Roman" w:cs="Times New Roman"/>
          <w:b/>
          <w:szCs w:val="24"/>
        </w:rPr>
      </w:pPr>
    </w:p>
    <w:p w14:paraId="11ACC782" w14:textId="497C1B0F" w:rsidR="00FB733F" w:rsidRPr="00F03AE2" w:rsidRDefault="005A4250" w:rsidP="00BD3290">
      <w:pPr>
        <w:tabs>
          <w:tab w:val="center" w:pos="4252"/>
        </w:tabs>
        <w:spacing w:after="0" w:line="360" w:lineRule="auto"/>
        <w:rPr>
          <w:rFonts w:ascii="Times New Roman" w:hAnsi="Times New Roman" w:cs="Times New Roman"/>
          <w:b/>
          <w:szCs w:val="24"/>
        </w:rPr>
      </w:pPr>
      <w:r w:rsidRPr="00F03AE2">
        <w:rPr>
          <w:rFonts w:ascii="Times New Roman" w:hAnsi="Times New Roman" w:cs="Times New Roman"/>
          <w:b/>
          <w:szCs w:val="24"/>
        </w:rPr>
        <w:lastRenderedPageBreak/>
        <w:t xml:space="preserve">ÍNDICE DE </w:t>
      </w:r>
      <w:r w:rsidR="000E03AC" w:rsidRPr="00F03AE2">
        <w:rPr>
          <w:rFonts w:ascii="Times New Roman" w:hAnsi="Times New Roman" w:cs="Times New Roman"/>
          <w:b/>
          <w:szCs w:val="24"/>
        </w:rPr>
        <w:t>ILUSTRACIONES</w:t>
      </w:r>
    </w:p>
    <w:p w14:paraId="652EA183" w14:textId="77777777" w:rsidR="00344DB0" w:rsidRPr="00F03AE2" w:rsidRDefault="00344DB0" w:rsidP="00BD3290">
      <w:pPr>
        <w:spacing w:after="0" w:line="360" w:lineRule="auto"/>
        <w:jc w:val="center"/>
        <w:rPr>
          <w:rFonts w:ascii="Times New Roman" w:hAnsi="Times New Roman" w:cs="Times New Roman"/>
          <w:b/>
          <w:sz w:val="24"/>
          <w:szCs w:val="24"/>
        </w:rPr>
      </w:pPr>
    </w:p>
    <w:p w14:paraId="07517F79" w14:textId="77777777" w:rsidR="00BD3290" w:rsidRPr="00F03AE2" w:rsidRDefault="00BD3290" w:rsidP="00BD3290">
      <w:pPr>
        <w:spacing w:after="0" w:line="360" w:lineRule="auto"/>
        <w:jc w:val="center"/>
        <w:rPr>
          <w:rFonts w:ascii="Times New Roman" w:hAnsi="Times New Roman" w:cs="Times New Roman"/>
          <w:b/>
          <w:sz w:val="24"/>
          <w:szCs w:val="24"/>
        </w:rPr>
      </w:pPr>
    </w:p>
    <w:p w14:paraId="04956AA5" w14:textId="0EA1978D" w:rsidR="008C7C57" w:rsidRPr="00F03AE2" w:rsidRDefault="008A7D74" w:rsidP="00BD3290">
      <w:pPr>
        <w:pStyle w:val="TDC4"/>
        <w:tabs>
          <w:tab w:val="right" w:leader="dot" w:pos="8494"/>
        </w:tabs>
        <w:spacing w:after="0" w:line="360" w:lineRule="auto"/>
        <w:ind w:left="0"/>
        <w:rPr>
          <w:rFonts w:ascii="Times New Roman" w:hAnsi="Times New Roman" w:cs="Times New Roman"/>
          <w:noProof/>
          <w:lang w:eastAsia="es-MX"/>
        </w:rPr>
      </w:pPr>
      <w:r w:rsidRPr="00F03AE2">
        <w:rPr>
          <w:rFonts w:ascii="Times New Roman" w:hAnsi="Times New Roman" w:cs="Times New Roman"/>
          <w:b/>
        </w:rPr>
        <w:fldChar w:fldCharType="begin"/>
      </w:r>
      <w:r w:rsidR="00FB733F" w:rsidRPr="00F03AE2">
        <w:rPr>
          <w:rFonts w:ascii="Times New Roman" w:hAnsi="Times New Roman" w:cs="Times New Roman"/>
          <w:b/>
        </w:rPr>
        <w:instrText xml:space="preserve"> TOC \h \z \t "Estilo1.1,2,Figura,4" </w:instrText>
      </w:r>
      <w:r w:rsidRPr="00F03AE2">
        <w:rPr>
          <w:rFonts w:ascii="Times New Roman" w:hAnsi="Times New Roman" w:cs="Times New Roman"/>
          <w:b/>
        </w:rPr>
        <w:fldChar w:fldCharType="separate"/>
      </w:r>
      <w:hyperlink w:anchor="_Toc425188947"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1.     Etiquetas de PHP</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47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13</w:t>
        </w:r>
        <w:r w:rsidR="008C7C57" w:rsidRPr="00F03AE2">
          <w:rPr>
            <w:rFonts w:ascii="Times New Roman" w:hAnsi="Times New Roman" w:cs="Times New Roman"/>
            <w:noProof/>
            <w:webHidden/>
          </w:rPr>
          <w:fldChar w:fldCharType="end"/>
        </w:r>
      </w:hyperlink>
    </w:p>
    <w:p w14:paraId="7328F5C9" w14:textId="683FAF06"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48"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2-1.     Frameworks Web</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48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16</w:t>
        </w:r>
        <w:r w:rsidR="008C7C57" w:rsidRPr="00F03AE2">
          <w:rPr>
            <w:rFonts w:ascii="Times New Roman" w:hAnsi="Times New Roman" w:cs="Times New Roman"/>
            <w:noProof/>
            <w:webHidden/>
          </w:rPr>
          <w:fldChar w:fldCharType="end"/>
        </w:r>
      </w:hyperlink>
    </w:p>
    <w:p w14:paraId="056A028E" w14:textId="6E2A58DC"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49"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3-1.     Distribución de Frameworks en Sitios Top.</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49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18</w:t>
        </w:r>
        <w:r w:rsidR="008C7C57" w:rsidRPr="00F03AE2">
          <w:rPr>
            <w:rFonts w:ascii="Times New Roman" w:hAnsi="Times New Roman" w:cs="Times New Roman"/>
            <w:noProof/>
            <w:webHidden/>
          </w:rPr>
          <w:fldChar w:fldCharType="end"/>
        </w:r>
      </w:hyperlink>
    </w:p>
    <w:p w14:paraId="4EF0AFAB" w14:textId="699FEE66"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0"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4- </w:t>
        </w:r>
        <w:r w:rsidR="00C74C5C" w:rsidRPr="00F03AE2">
          <w:rPr>
            <w:rStyle w:val="Hipervnculo"/>
            <w:rFonts w:ascii="Times New Roman" w:hAnsi="Times New Roman" w:cs="Times New Roman"/>
            <w:noProof/>
          </w:rPr>
          <w:t>1</w:t>
        </w:r>
        <w:r w:rsidR="008C7C57" w:rsidRPr="00F03AE2">
          <w:rPr>
            <w:rStyle w:val="Hipervnculo"/>
            <w:rFonts w:ascii="Times New Roman" w:hAnsi="Times New Roman" w:cs="Times New Roman"/>
            <w:noProof/>
          </w:rPr>
          <w:t>.    Logo de CakePHP</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0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19</w:t>
        </w:r>
        <w:r w:rsidR="008C7C57" w:rsidRPr="00F03AE2">
          <w:rPr>
            <w:rFonts w:ascii="Times New Roman" w:hAnsi="Times New Roman" w:cs="Times New Roman"/>
            <w:noProof/>
            <w:webHidden/>
          </w:rPr>
          <w:fldChar w:fldCharType="end"/>
        </w:r>
      </w:hyperlink>
    </w:p>
    <w:p w14:paraId="029001CD" w14:textId="3789B046"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1"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5-1.     Petición típica MVC en CakePHP</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1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22</w:t>
        </w:r>
        <w:r w:rsidR="008C7C57" w:rsidRPr="00F03AE2">
          <w:rPr>
            <w:rFonts w:ascii="Times New Roman" w:hAnsi="Times New Roman" w:cs="Times New Roman"/>
            <w:noProof/>
            <w:webHidden/>
          </w:rPr>
          <w:fldChar w:fldCharType="end"/>
        </w:r>
      </w:hyperlink>
    </w:p>
    <w:p w14:paraId="69A1BE4E" w14:textId="383C3284"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2"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6-1.     Logo de Larave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2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25</w:t>
        </w:r>
        <w:r w:rsidR="008C7C57" w:rsidRPr="00F03AE2">
          <w:rPr>
            <w:rFonts w:ascii="Times New Roman" w:hAnsi="Times New Roman" w:cs="Times New Roman"/>
            <w:noProof/>
            <w:webHidden/>
          </w:rPr>
          <w:fldChar w:fldCharType="end"/>
        </w:r>
      </w:hyperlink>
    </w:p>
    <w:p w14:paraId="7D0EB650" w14:textId="786AB78F"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3"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7-1.     Petición típica MVC en Larave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3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28</w:t>
        </w:r>
        <w:r w:rsidR="008C7C57" w:rsidRPr="00F03AE2">
          <w:rPr>
            <w:rFonts w:ascii="Times New Roman" w:hAnsi="Times New Roman" w:cs="Times New Roman"/>
            <w:noProof/>
            <w:webHidden/>
          </w:rPr>
          <w:fldChar w:fldCharType="end"/>
        </w:r>
      </w:hyperlink>
    </w:p>
    <w:p w14:paraId="38751532" w14:textId="3110DF56"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4"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8-1.     Script CLO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4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36</w:t>
        </w:r>
        <w:r w:rsidR="008C7C57" w:rsidRPr="00F03AE2">
          <w:rPr>
            <w:rFonts w:ascii="Times New Roman" w:hAnsi="Times New Roman" w:cs="Times New Roman"/>
            <w:noProof/>
            <w:webHidden/>
          </w:rPr>
          <w:fldChar w:fldCharType="end"/>
        </w:r>
      </w:hyperlink>
    </w:p>
    <w:p w14:paraId="7EBAFBFF" w14:textId="6F54BFC7"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5"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9-1.     Understand Too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5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37</w:t>
        </w:r>
        <w:r w:rsidR="008C7C57" w:rsidRPr="00F03AE2">
          <w:rPr>
            <w:rFonts w:ascii="Times New Roman" w:hAnsi="Times New Roman" w:cs="Times New Roman"/>
            <w:noProof/>
            <w:webHidden/>
          </w:rPr>
          <w:fldChar w:fldCharType="end"/>
        </w:r>
      </w:hyperlink>
    </w:p>
    <w:p w14:paraId="666267DC" w14:textId="214E37D2"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6"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0-1.   Cálculo de cuenta total de Puntos de Función</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6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38</w:t>
        </w:r>
        <w:r w:rsidR="008C7C57" w:rsidRPr="00F03AE2">
          <w:rPr>
            <w:rFonts w:ascii="Times New Roman" w:hAnsi="Times New Roman" w:cs="Times New Roman"/>
            <w:noProof/>
            <w:webHidden/>
          </w:rPr>
          <w:fldChar w:fldCharType="end"/>
        </w:r>
      </w:hyperlink>
    </w:p>
    <w:p w14:paraId="6837576F" w14:textId="50C036F3"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7"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1-1.   Controlador Embebido Con Sistema de Sonar</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7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40</w:t>
        </w:r>
        <w:r w:rsidR="008C7C57" w:rsidRPr="00F03AE2">
          <w:rPr>
            <w:rFonts w:ascii="Times New Roman" w:hAnsi="Times New Roman" w:cs="Times New Roman"/>
            <w:noProof/>
            <w:webHidden/>
          </w:rPr>
          <w:fldChar w:fldCharType="end"/>
        </w:r>
      </w:hyperlink>
    </w:p>
    <w:p w14:paraId="2E222879" w14:textId="7908E2F0"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8"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2-1.   Proceso de la metodología Ágil  Scrum</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8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45</w:t>
        </w:r>
        <w:r w:rsidR="008C7C57" w:rsidRPr="00F03AE2">
          <w:rPr>
            <w:rFonts w:ascii="Times New Roman" w:hAnsi="Times New Roman" w:cs="Times New Roman"/>
            <w:noProof/>
            <w:webHidden/>
          </w:rPr>
          <w:fldChar w:fldCharType="end"/>
        </w:r>
      </w:hyperlink>
    </w:p>
    <w:p w14:paraId="6F777A0E" w14:textId="64F70925"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59"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2      Modelo Simple de Productividad</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59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47</w:t>
        </w:r>
        <w:r w:rsidR="008C7C57" w:rsidRPr="00F03AE2">
          <w:rPr>
            <w:rFonts w:ascii="Times New Roman" w:hAnsi="Times New Roman" w:cs="Times New Roman"/>
            <w:noProof/>
            <w:webHidden/>
          </w:rPr>
          <w:fldChar w:fldCharType="end"/>
        </w:r>
      </w:hyperlink>
    </w:p>
    <w:p w14:paraId="55924B98" w14:textId="7426C94C"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0"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3.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Promedios líneas de código para CakePHP y Larave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0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66</w:t>
        </w:r>
        <w:r w:rsidR="008C7C57" w:rsidRPr="00F03AE2">
          <w:rPr>
            <w:rFonts w:ascii="Times New Roman" w:hAnsi="Times New Roman" w:cs="Times New Roman"/>
            <w:noProof/>
            <w:webHidden/>
          </w:rPr>
          <w:fldChar w:fldCharType="end"/>
        </w:r>
      </w:hyperlink>
    </w:p>
    <w:p w14:paraId="686ADE42" w14:textId="0F05684A"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1"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2-3.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Promedios tiempo empleado (horas) para CakePHP y Larave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1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67</w:t>
        </w:r>
        <w:r w:rsidR="008C7C57" w:rsidRPr="00F03AE2">
          <w:rPr>
            <w:rFonts w:ascii="Times New Roman" w:hAnsi="Times New Roman" w:cs="Times New Roman"/>
            <w:noProof/>
            <w:webHidden/>
          </w:rPr>
          <w:fldChar w:fldCharType="end"/>
        </w:r>
      </w:hyperlink>
    </w:p>
    <w:p w14:paraId="66DD7439" w14:textId="5D7EA623"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2"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3-3.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 xml:space="preserve"> Promedios </w:t>
        </w:r>
        <w:r w:rsidR="00172B54" w:rsidRPr="00F03AE2">
          <w:rPr>
            <w:rStyle w:val="Hipervnculo"/>
            <w:rFonts w:ascii="Times New Roman" w:hAnsi="Times New Roman" w:cs="Times New Roman"/>
            <w:noProof/>
          </w:rPr>
          <w:t xml:space="preserve">indice de productividad fisica </w:t>
        </w:r>
        <w:r w:rsidR="008C7C57" w:rsidRPr="00F03AE2">
          <w:rPr>
            <w:rStyle w:val="Hipervnculo"/>
            <w:rFonts w:ascii="Times New Roman" w:hAnsi="Times New Roman" w:cs="Times New Roman"/>
            <w:noProof/>
          </w:rPr>
          <w:t>para CakePHP y Laravel</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2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68</w:t>
        </w:r>
        <w:r w:rsidR="008C7C57" w:rsidRPr="00F03AE2">
          <w:rPr>
            <w:rFonts w:ascii="Times New Roman" w:hAnsi="Times New Roman" w:cs="Times New Roman"/>
            <w:noProof/>
            <w:webHidden/>
          </w:rPr>
          <w:fldChar w:fldCharType="end"/>
        </w:r>
      </w:hyperlink>
    </w:p>
    <w:p w14:paraId="58C09E46" w14:textId="5EB882F3"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3" w:history="1">
        <w:r w:rsidR="008C7C57" w:rsidRPr="00F03AE2">
          <w:rPr>
            <w:rStyle w:val="Hipervnculo"/>
            <w:rFonts w:ascii="Times New Roman" w:hAnsi="Times New Roman" w:cs="Times New Roman"/>
            <w:noProof/>
          </w:rPr>
          <w:t>Figura</w:t>
        </w:r>
        <w:r w:rsidR="00731E66" w:rsidRPr="00F03AE2">
          <w:rPr>
            <w:rStyle w:val="Hipervnculo"/>
            <w:rFonts w:ascii="Times New Roman" w:hAnsi="Times New Roman" w:cs="Times New Roman"/>
            <w:noProof/>
          </w:rPr>
          <w:t>.</w:t>
        </w:r>
        <w:r w:rsidR="008C7C57" w:rsidRPr="00F03AE2">
          <w:rPr>
            <w:rStyle w:val="Hipervnculo"/>
            <w:rFonts w:ascii="Times New Roman" w:hAnsi="Times New Roman" w:cs="Times New Roman"/>
            <w:noProof/>
          </w:rPr>
          <w:t xml:space="preserve"> 1-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Organigrama estructura DTI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3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72</w:t>
        </w:r>
        <w:r w:rsidR="008C7C57" w:rsidRPr="00F03AE2">
          <w:rPr>
            <w:rFonts w:ascii="Times New Roman" w:hAnsi="Times New Roman" w:cs="Times New Roman"/>
            <w:noProof/>
            <w:webHidden/>
          </w:rPr>
          <w:fldChar w:fldCharType="end"/>
        </w:r>
      </w:hyperlink>
    </w:p>
    <w:p w14:paraId="7084CF06" w14:textId="412127A0"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4" w:history="1">
        <w:r w:rsidR="008C7C57" w:rsidRPr="00F03AE2">
          <w:rPr>
            <w:rStyle w:val="Hipervnculo"/>
            <w:rFonts w:ascii="Times New Roman" w:hAnsi="Times New Roman" w:cs="Times New Roman"/>
            <w:noProof/>
          </w:rPr>
          <w:t xml:space="preserve">Figura. 2-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Planificación previa de desarrollo</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4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78</w:t>
        </w:r>
        <w:r w:rsidR="008C7C57" w:rsidRPr="00F03AE2">
          <w:rPr>
            <w:rFonts w:ascii="Times New Roman" w:hAnsi="Times New Roman" w:cs="Times New Roman"/>
            <w:noProof/>
            <w:webHidden/>
          </w:rPr>
          <w:fldChar w:fldCharType="end"/>
        </w:r>
      </w:hyperlink>
    </w:p>
    <w:p w14:paraId="32071317" w14:textId="6484ACED"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5" w:history="1">
        <w:r w:rsidR="008C7C57" w:rsidRPr="00F03AE2">
          <w:rPr>
            <w:rStyle w:val="Hipervnculo"/>
            <w:rFonts w:ascii="Times New Roman" w:hAnsi="Times New Roman" w:cs="Times New Roman"/>
            <w:noProof/>
          </w:rPr>
          <w:t xml:space="preserve">Figura. 3-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Diagrama Entidad Relación SDSI-DTI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5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82</w:t>
        </w:r>
        <w:r w:rsidR="008C7C57" w:rsidRPr="00F03AE2">
          <w:rPr>
            <w:rFonts w:ascii="Times New Roman" w:hAnsi="Times New Roman" w:cs="Times New Roman"/>
            <w:noProof/>
            <w:webHidden/>
          </w:rPr>
          <w:fldChar w:fldCharType="end"/>
        </w:r>
      </w:hyperlink>
    </w:p>
    <w:p w14:paraId="54742136" w14:textId="50EAE939"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6" w:history="1">
        <w:r w:rsidR="008C7C57" w:rsidRPr="00F03AE2">
          <w:rPr>
            <w:rStyle w:val="Hipervnculo"/>
            <w:rFonts w:ascii="Times New Roman" w:hAnsi="Times New Roman" w:cs="Times New Roman"/>
            <w:noProof/>
          </w:rPr>
          <w:t xml:space="preserve">Figura. 4-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Arquitectura General del SDSI-DTI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6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84</w:t>
        </w:r>
        <w:r w:rsidR="008C7C57" w:rsidRPr="00F03AE2">
          <w:rPr>
            <w:rFonts w:ascii="Times New Roman" w:hAnsi="Times New Roman" w:cs="Times New Roman"/>
            <w:noProof/>
            <w:webHidden/>
          </w:rPr>
          <w:fldChar w:fldCharType="end"/>
        </w:r>
      </w:hyperlink>
    </w:p>
    <w:p w14:paraId="062AF5E1" w14:textId="5F02037A"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7" w:history="1">
        <w:r w:rsidR="008C7C57" w:rsidRPr="00F03AE2">
          <w:rPr>
            <w:rStyle w:val="Hipervnculo"/>
            <w:rFonts w:ascii="Times New Roman" w:hAnsi="Times New Roman" w:cs="Times New Roman"/>
            <w:noProof/>
          </w:rPr>
          <w:t xml:space="preserve">Figura. 5-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Diseño de interfaz del sistema SDSI-DTI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7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88</w:t>
        </w:r>
        <w:r w:rsidR="008C7C57" w:rsidRPr="00F03AE2">
          <w:rPr>
            <w:rFonts w:ascii="Times New Roman" w:hAnsi="Times New Roman" w:cs="Times New Roman"/>
            <w:noProof/>
            <w:webHidden/>
          </w:rPr>
          <w:fldChar w:fldCharType="end"/>
        </w:r>
      </w:hyperlink>
    </w:p>
    <w:p w14:paraId="39276360" w14:textId="4340EBC2"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8" w:history="1">
        <w:r w:rsidR="008C7C57" w:rsidRPr="00F03AE2">
          <w:rPr>
            <w:rStyle w:val="Hipervnculo"/>
            <w:rFonts w:ascii="Times New Roman" w:hAnsi="Times New Roman" w:cs="Times New Roman"/>
            <w:noProof/>
          </w:rPr>
          <w:t xml:space="preserve">Figura. </w:t>
        </w:r>
        <w:r w:rsidR="00317946">
          <w:rPr>
            <w:rStyle w:val="Hipervnculo"/>
            <w:rFonts w:ascii="Times New Roman" w:hAnsi="Times New Roman" w:cs="Times New Roman"/>
            <w:noProof/>
          </w:rPr>
          <w:t>6</w:t>
        </w:r>
        <w:r w:rsidR="008C7C57" w:rsidRPr="00F03AE2">
          <w:rPr>
            <w:rStyle w:val="Hipervnculo"/>
            <w:rFonts w:ascii="Times New Roman" w:hAnsi="Times New Roman" w:cs="Times New Roman"/>
            <w:noProof/>
          </w:rPr>
          <w:t xml:space="preserve">-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Interfaz de Autentificación</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8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88</w:t>
        </w:r>
        <w:r w:rsidR="008C7C57" w:rsidRPr="00F03AE2">
          <w:rPr>
            <w:rFonts w:ascii="Times New Roman" w:hAnsi="Times New Roman" w:cs="Times New Roman"/>
            <w:noProof/>
            <w:webHidden/>
          </w:rPr>
          <w:fldChar w:fldCharType="end"/>
        </w:r>
      </w:hyperlink>
    </w:p>
    <w:p w14:paraId="371C1AEA" w14:textId="66A6E6A6"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69" w:history="1">
        <w:r w:rsidR="008C7C57" w:rsidRPr="00F03AE2">
          <w:rPr>
            <w:rStyle w:val="Hipervnculo"/>
            <w:rFonts w:ascii="Times New Roman" w:hAnsi="Times New Roman" w:cs="Times New Roman"/>
            <w:noProof/>
          </w:rPr>
          <w:t xml:space="preserve">Figura. 7-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Interfaz de Ingreso de Datos</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69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89</w:t>
        </w:r>
        <w:r w:rsidR="008C7C57" w:rsidRPr="00F03AE2">
          <w:rPr>
            <w:rFonts w:ascii="Times New Roman" w:hAnsi="Times New Roman" w:cs="Times New Roman"/>
            <w:noProof/>
            <w:webHidden/>
          </w:rPr>
          <w:fldChar w:fldCharType="end"/>
        </w:r>
      </w:hyperlink>
    </w:p>
    <w:p w14:paraId="4C414FF5" w14:textId="2BEB6AE9"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70" w:history="1">
        <w:r w:rsidR="008C7C57" w:rsidRPr="00F03AE2">
          <w:rPr>
            <w:rStyle w:val="Hipervnculo"/>
            <w:rFonts w:ascii="Times New Roman" w:hAnsi="Times New Roman" w:cs="Times New Roman"/>
            <w:noProof/>
          </w:rPr>
          <w:t xml:space="preserve">Figura. 8-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Interfaz de Seguimiento de Incidentes</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70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90</w:t>
        </w:r>
        <w:r w:rsidR="008C7C57" w:rsidRPr="00F03AE2">
          <w:rPr>
            <w:rFonts w:ascii="Times New Roman" w:hAnsi="Times New Roman" w:cs="Times New Roman"/>
            <w:noProof/>
            <w:webHidden/>
          </w:rPr>
          <w:fldChar w:fldCharType="end"/>
        </w:r>
      </w:hyperlink>
    </w:p>
    <w:p w14:paraId="00A558C1" w14:textId="0171491C"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71" w:history="1">
        <w:r w:rsidR="008C7C57" w:rsidRPr="00F03AE2">
          <w:rPr>
            <w:rStyle w:val="Hipervnculo"/>
            <w:rFonts w:ascii="Times New Roman" w:hAnsi="Times New Roman" w:cs="Times New Roman"/>
            <w:noProof/>
          </w:rPr>
          <w:t xml:space="preserve">Figura. 9-4. </w:t>
        </w:r>
        <w:r w:rsidR="00172B54" w:rsidRPr="00F03AE2">
          <w:rPr>
            <w:rStyle w:val="Hipervnculo"/>
            <w:rFonts w:ascii="Times New Roman" w:hAnsi="Times New Roman" w:cs="Times New Roman"/>
            <w:noProof/>
          </w:rPr>
          <w:t xml:space="preserve">   </w:t>
        </w:r>
        <w:r w:rsidR="008C7C57" w:rsidRPr="00F03AE2">
          <w:rPr>
            <w:rStyle w:val="Hipervnculo"/>
            <w:rFonts w:ascii="Times New Roman" w:hAnsi="Times New Roman" w:cs="Times New Roman"/>
            <w:noProof/>
          </w:rPr>
          <w:t>Interfaz de Reportes</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71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91</w:t>
        </w:r>
        <w:r w:rsidR="008C7C57" w:rsidRPr="00F03AE2">
          <w:rPr>
            <w:rFonts w:ascii="Times New Roman" w:hAnsi="Times New Roman" w:cs="Times New Roman"/>
            <w:noProof/>
            <w:webHidden/>
          </w:rPr>
          <w:fldChar w:fldCharType="end"/>
        </w:r>
      </w:hyperlink>
    </w:p>
    <w:p w14:paraId="624A830F" w14:textId="720E7031" w:rsidR="008C7C57" w:rsidRPr="00F03AE2" w:rsidRDefault="00856519" w:rsidP="00BD3290">
      <w:pPr>
        <w:pStyle w:val="TDC4"/>
        <w:tabs>
          <w:tab w:val="right" w:leader="dot" w:pos="8494"/>
        </w:tabs>
        <w:spacing w:after="0" w:line="360" w:lineRule="auto"/>
        <w:ind w:left="0"/>
        <w:rPr>
          <w:rFonts w:ascii="Times New Roman" w:hAnsi="Times New Roman" w:cs="Times New Roman"/>
          <w:noProof/>
          <w:lang w:eastAsia="es-MX"/>
        </w:rPr>
      </w:pPr>
      <w:hyperlink w:anchor="_Toc425188972" w:history="1">
        <w:r w:rsidR="008C7C57" w:rsidRPr="00F03AE2">
          <w:rPr>
            <w:rStyle w:val="Hipervnculo"/>
            <w:rFonts w:ascii="Times New Roman" w:hAnsi="Times New Roman" w:cs="Times New Roman"/>
            <w:noProof/>
            <w:lang w:val="en-US"/>
          </w:rPr>
          <w:t xml:space="preserve">Figura. 10-4. </w:t>
        </w:r>
        <w:r w:rsidR="00172B54" w:rsidRPr="00F03AE2">
          <w:rPr>
            <w:rStyle w:val="Hipervnculo"/>
            <w:rFonts w:ascii="Times New Roman" w:hAnsi="Times New Roman" w:cs="Times New Roman"/>
            <w:noProof/>
            <w:lang w:val="en-US"/>
          </w:rPr>
          <w:t xml:space="preserve"> </w:t>
        </w:r>
        <w:r w:rsidR="008C7C57" w:rsidRPr="00F03AE2">
          <w:rPr>
            <w:rStyle w:val="Hipervnculo"/>
            <w:rFonts w:ascii="Times New Roman" w:hAnsi="Times New Roman" w:cs="Times New Roman"/>
            <w:noProof/>
            <w:lang w:val="en-US"/>
          </w:rPr>
          <w:t>Burn-Up Chart SDSI-DTIC</w:t>
        </w:r>
        <w:r w:rsidR="008C7C57" w:rsidRPr="00F03AE2">
          <w:rPr>
            <w:rFonts w:ascii="Times New Roman" w:hAnsi="Times New Roman" w:cs="Times New Roman"/>
            <w:noProof/>
            <w:webHidden/>
          </w:rPr>
          <w:tab/>
        </w:r>
        <w:r w:rsidR="008C7C57" w:rsidRPr="00F03AE2">
          <w:rPr>
            <w:rFonts w:ascii="Times New Roman" w:hAnsi="Times New Roman" w:cs="Times New Roman"/>
            <w:noProof/>
            <w:webHidden/>
          </w:rPr>
          <w:fldChar w:fldCharType="begin"/>
        </w:r>
        <w:r w:rsidR="008C7C57" w:rsidRPr="00F03AE2">
          <w:rPr>
            <w:rFonts w:ascii="Times New Roman" w:hAnsi="Times New Roman" w:cs="Times New Roman"/>
            <w:noProof/>
            <w:webHidden/>
          </w:rPr>
          <w:instrText xml:space="preserve"> PAGEREF _Toc425188972 \h </w:instrText>
        </w:r>
        <w:r w:rsidR="008C7C57" w:rsidRPr="00F03AE2">
          <w:rPr>
            <w:rFonts w:ascii="Times New Roman" w:hAnsi="Times New Roman" w:cs="Times New Roman"/>
            <w:noProof/>
            <w:webHidden/>
          </w:rPr>
        </w:r>
        <w:r w:rsidR="008C7C57" w:rsidRPr="00F03AE2">
          <w:rPr>
            <w:rFonts w:ascii="Times New Roman" w:hAnsi="Times New Roman" w:cs="Times New Roman"/>
            <w:noProof/>
            <w:webHidden/>
          </w:rPr>
          <w:fldChar w:fldCharType="separate"/>
        </w:r>
        <w:r w:rsidR="00180C75">
          <w:rPr>
            <w:rFonts w:ascii="Times New Roman" w:hAnsi="Times New Roman" w:cs="Times New Roman"/>
            <w:noProof/>
            <w:webHidden/>
          </w:rPr>
          <w:t>96</w:t>
        </w:r>
        <w:r w:rsidR="008C7C57" w:rsidRPr="00F03AE2">
          <w:rPr>
            <w:rFonts w:ascii="Times New Roman" w:hAnsi="Times New Roman" w:cs="Times New Roman"/>
            <w:noProof/>
            <w:webHidden/>
          </w:rPr>
          <w:fldChar w:fldCharType="end"/>
        </w:r>
      </w:hyperlink>
    </w:p>
    <w:p w14:paraId="583BA2CF" w14:textId="77777777" w:rsidR="004110F5" w:rsidRPr="00F03AE2" w:rsidRDefault="008A7D74" w:rsidP="00BD3290">
      <w:pPr>
        <w:tabs>
          <w:tab w:val="left" w:pos="705"/>
          <w:tab w:val="center" w:pos="4252"/>
        </w:tabs>
        <w:spacing w:after="0" w:line="360" w:lineRule="auto"/>
        <w:rPr>
          <w:rFonts w:ascii="Times New Roman" w:hAnsi="Times New Roman" w:cs="Times New Roman"/>
          <w:b/>
        </w:rPr>
      </w:pPr>
      <w:r w:rsidRPr="00F03AE2">
        <w:rPr>
          <w:rFonts w:ascii="Times New Roman" w:hAnsi="Times New Roman" w:cs="Times New Roman"/>
          <w:b/>
        </w:rPr>
        <w:fldChar w:fldCharType="end"/>
      </w:r>
    </w:p>
    <w:p w14:paraId="28A704C1" w14:textId="77777777" w:rsidR="004110F5" w:rsidRPr="00F03AE2" w:rsidRDefault="004110F5" w:rsidP="008C7C57">
      <w:pPr>
        <w:tabs>
          <w:tab w:val="left" w:pos="705"/>
          <w:tab w:val="center" w:pos="4252"/>
        </w:tabs>
        <w:spacing w:after="0" w:line="360" w:lineRule="auto"/>
        <w:jc w:val="center"/>
        <w:rPr>
          <w:rFonts w:ascii="Times New Roman" w:hAnsi="Times New Roman" w:cs="Times New Roman"/>
          <w:b/>
        </w:rPr>
      </w:pPr>
    </w:p>
    <w:p w14:paraId="7CA88644" w14:textId="77777777" w:rsidR="008B3AA5" w:rsidRPr="00F03AE2" w:rsidRDefault="008B3AA5" w:rsidP="008C7C57">
      <w:pPr>
        <w:tabs>
          <w:tab w:val="left" w:pos="705"/>
          <w:tab w:val="center" w:pos="4252"/>
        </w:tabs>
        <w:spacing w:after="0" w:line="360" w:lineRule="auto"/>
        <w:jc w:val="center"/>
        <w:rPr>
          <w:rFonts w:ascii="Times New Roman" w:hAnsi="Times New Roman" w:cs="Times New Roman"/>
          <w:b/>
        </w:rPr>
      </w:pPr>
    </w:p>
    <w:p w14:paraId="6833D22A" w14:textId="77777777" w:rsidR="008B3AA5" w:rsidRPr="00F03AE2" w:rsidRDefault="008B3AA5" w:rsidP="008C7C57">
      <w:pPr>
        <w:tabs>
          <w:tab w:val="left" w:pos="705"/>
          <w:tab w:val="center" w:pos="4252"/>
        </w:tabs>
        <w:spacing w:after="0" w:line="360" w:lineRule="auto"/>
        <w:jc w:val="center"/>
        <w:rPr>
          <w:rFonts w:ascii="Times New Roman" w:hAnsi="Times New Roman" w:cs="Times New Roman"/>
          <w:b/>
        </w:rPr>
      </w:pPr>
    </w:p>
    <w:p w14:paraId="27129204" w14:textId="77777777" w:rsidR="008B3AA5" w:rsidRPr="00F03AE2" w:rsidRDefault="008B3AA5" w:rsidP="008B3AA5">
      <w:pPr>
        <w:tabs>
          <w:tab w:val="left" w:pos="705"/>
          <w:tab w:val="center" w:pos="4252"/>
        </w:tabs>
        <w:spacing w:after="0" w:line="360" w:lineRule="auto"/>
        <w:jc w:val="center"/>
        <w:rPr>
          <w:rFonts w:ascii="Times New Roman" w:hAnsi="Times New Roman" w:cs="Times New Roman"/>
          <w:b/>
        </w:rPr>
      </w:pPr>
    </w:p>
    <w:p w14:paraId="0E78677E" w14:textId="77777777" w:rsidR="008B3AA5" w:rsidRPr="00F03AE2" w:rsidRDefault="008B3AA5" w:rsidP="008B3AA5">
      <w:pPr>
        <w:tabs>
          <w:tab w:val="left" w:pos="705"/>
          <w:tab w:val="center" w:pos="4252"/>
        </w:tabs>
        <w:spacing w:after="0" w:line="360" w:lineRule="auto"/>
        <w:jc w:val="center"/>
        <w:rPr>
          <w:rFonts w:ascii="Times New Roman" w:hAnsi="Times New Roman" w:cs="Times New Roman"/>
          <w:b/>
        </w:rPr>
      </w:pPr>
    </w:p>
    <w:p w14:paraId="3C26FD8D" w14:textId="77777777" w:rsidR="008B3AA5" w:rsidRPr="00F03AE2" w:rsidRDefault="008B3AA5" w:rsidP="008B3AA5">
      <w:pPr>
        <w:tabs>
          <w:tab w:val="left" w:pos="705"/>
          <w:tab w:val="center" w:pos="4252"/>
        </w:tabs>
        <w:spacing w:after="0" w:line="360" w:lineRule="auto"/>
        <w:jc w:val="center"/>
        <w:rPr>
          <w:rFonts w:ascii="Times New Roman" w:hAnsi="Times New Roman" w:cs="Times New Roman"/>
          <w:b/>
        </w:rPr>
      </w:pPr>
    </w:p>
    <w:p w14:paraId="1BDD93C9" w14:textId="02E1B9F1" w:rsidR="000927CB" w:rsidRDefault="00A710E6" w:rsidP="008B3AA5">
      <w:pPr>
        <w:tabs>
          <w:tab w:val="left" w:pos="705"/>
          <w:tab w:val="center" w:pos="4252"/>
        </w:tabs>
        <w:spacing w:after="0" w:line="360" w:lineRule="auto"/>
        <w:rPr>
          <w:rFonts w:ascii="Times New Roman" w:hAnsi="Times New Roman" w:cs="Times New Roman"/>
          <w:b/>
          <w:szCs w:val="24"/>
        </w:rPr>
      </w:pPr>
      <w:r w:rsidRPr="00F03AE2">
        <w:rPr>
          <w:rFonts w:ascii="Times New Roman" w:hAnsi="Times New Roman" w:cs="Times New Roman"/>
          <w:b/>
          <w:szCs w:val="24"/>
        </w:rPr>
        <w:lastRenderedPageBreak/>
        <w:t>ÍNDICE DE TABLAS</w:t>
      </w:r>
    </w:p>
    <w:p w14:paraId="0A34F25D" w14:textId="77777777" w:rsidR="00333A37" w:rsidRDefault="00333A37" w:rsidP="008B3AA5">
      <w:pPr>
        <w:tabs>
          <w:tab w:val="left" w:pos="705"/>
          <w:tab w:val="center" w:pos="4252"/>
        </w:tabs>
        <w:spacing w:after="0" w:line="360" w:lineRule="auto"/>
        <w:rPr>
          <w:rFonts w:ascii="Times New Roman" w:hAnsi="Times New Roman" w:cs="Times New Roman"/>
          <w:b/>
          <w:szCs w:val="24"/>
        </w:rPr>
      </w:pPr>
    </w:p>
    <w:p w14:paraId="2C429DAC" w14:textId="77777777" w:rsidR="00333A37" w:rsidRPr="00F03AE2" w:rsidRDefault="00333A37" w:rsidP="008B3AA5">
      <w:pPr>
        <w:tabs>
          <w:tab w:val="left" w:pos="705"/>
          <w:tab w:val="center" w:pos="4252"/>
        </w:tabs>
        <w:spacing w:after="0" w:line="360" w:lineRule="auto"/>
        <w:rPr>
          <w:rFonts w:ascii="Times New Roman" w:hAnsi="Times New Roman" w:cs="Times New Roman"/>
          <w:b/>
          <w:szCs w:val="24"/>
        </w:rPr>
      </w:pPr>
    </w:p>
    <w:p w14:paraId="209ED431" w14:textId="0C764465" w:rsidR="00333A37" w:rsidRPr="00333A37" w:rsidRDefault="008A7D74" w:rsidP="00333A37">
      <w:pPr>
        <w:pStyle w:val="TDC5"/>
        <w:spacing w:after="0"/>
        <w:ind w:left="0"/>
        <w:rPr>
          <w:rFonts w:ascii="Times New Roman" w:hAnsi="Times New Roman" w:cs="Times New Roman"/>
          <w:noProof/>
          <w:lang w:eastAsia="es-MX"/>
        </w:rPr>
      </w:pPr>
      <w:r w:rsidRPr="00333A37">
        <w:rPr>
          <w:rFonts w:ascii="Times New Roman" w:hAnsi="Times New Roman" w:cs="Times New Roman"/>
          <w:b/>
        </w:rPr>
        <w:fldChar w:fldCharType="begin"/>
      </w:r>
      <w:r w:rsidR="004F7D9F" w:rsidRPr="00333A37">
        <w:rPr>
          <w:rFonts w:ascii="Times New Roman" w:hAnsi="Times New Roman" w:cs="Times New Roman"/>
          <w:b/>
        </w:rPr>
        <w:instrText xml:space="preserve"> TOC \h \z \t "Tablas,5" </w:instrText>
      </w:r>
      <w:r w:rsidRPr="00333A37">
        <w:rPr>
          <w:rFonts w:ascii="Times New Roman" w:hAnsi="Times New Roman" w:cs="Times New Roman"/>
          <w:b/>
        </w:rPr>
        <w:fldChar w:fldCharType="separate"/>
      </w:r>
      <w:hyperlink w:anchor="_Toc426542881" w:history="1">
        <w:r w:rsidR="00333A37" w:rsidRPr="00333A37">
          <w:rPr>
            <w:rStyle w:val="Hipervnculo"/>
            <w:rFonts w:ascii="Times New Roman" w:hAnsi="Times New Roman" w:cs="Times New Roman"/>
            <w:noProof/>
          </w:rPr>
          <w:t xml:space="preserve">Tabla 1-1: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ipos de datos primitivos en 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1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14</w:t>
        </w:r>
        <w:r w:rsidR="00333A37" w:rsidRPr="00333A37">
          <w:rPr>
            <w:rFonts w:ascii="Times New Roman" w:hAnsi="Times New Roman" w:cs="Times New Roman"/>
            <w:noProof/>
            <w:webHidden/>
          </w:rPr>
          <w:fldChar w:fldCharType="end"/>
        </w:r>
      </w:hyperlink>
    </w:p>
    <w:p w14:paraId="083F2C81" w14:textId="2EB5B890" w:rsidR="00333A37" w:rsidRPr="00333A37" w:rsidRDefault="00856519" w:rsidP="00333A37">
      <w:pPr>
        <w:pStyle w:val="TDC5"/>
        <w:spacing w:after="0"/>
        <w:ind w:left="0"/>
        <w:rPr>
          <w:rFonts w:ascii="Times New Roman" w:hAnsi="Times New Roman" w:cs="Times New Roman"/>
          <w:noProof/>
          <w:lang w:eastAsia="es-MX"/>
        </w:rPr>
      </w:pPr>
      <w:hyperlink w:anchor="_Toc426542882" w:history="1">
        <w:r w:rsidR="00333A37" w:rsidRPr="00333A37">
          <w:rPr>
            <w:rStyle w:val="Hipervnculo"/>
            <w:rFonts w:ascii="Times New Roman" w:hAnsi="Times New Roman" w:cs="Times New Roman"/>
            <w:noProof/>
          </w:rPr>
          <w:t xml:space="preserve">Tabla 2-1: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ipos de datos especiales en 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2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15</w:t>
        </w:r>
        <w:r w:rsidR="00333A37" w:rsidRPr="00333A37">
          <w:rPr>
            <w:rFonts w:ascii="Times New Roman" w:hAnsi="Times New Roman" w:cs="Times New Roman"/>
            <w:noProof/>
            <w:webHidden/>
          </w:rPr>
          <w:fldChar w:fldCharType="end"/>
        </w:r>
      </w:hyperlink>
    </w:p>
    <w:p w14:paraId="7A9AF606" w14:textId="12FDD3DE" w:rsidR="00333A37" w:rsidRPr="00333A37" w:rsidRDefault="00856519" w:rsidP="00333A37">
      <w:pPr>
        <w:pStyle w:val="TDC5"/>
        <w:spacing w:after="0"/>
        <w:ind w:left="0"/>
        <w:rPr>
          <w:rFonts w:ascii="Times New Roman" w:hAnsi="Times New Roman" w:cs="Times New Roman"/>
          <w:noProof/>
          <w:lang w:eastAsia="es-MX"/>
        </w:rPr>
      </w:pPr>
      <w:hyperlink w:anchor="_Toc426542883" w:history="1">
        <w:r w:rsidR="00333A37" w:rsidRPr="00333A37">
          <w:rPr>
            <w:rStyle w:val="Hipervnculo"/>
            <w:rFonts w:ascii="Times New Roman" w:hAnsi="Times New Roman" w:cs="Times New Roman"/>
            <w:noProof/>
          </w:rPr>
          <w:t xml:space="preserve">Tabla 3-1: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ipos de datos compuestos en 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3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15</w:t>
        </w:r>
        <w:r w:rsidR="00333A37" w:rsidRPr="00333A37">
          <w:rPr>
            <w:rFonts w:ascii="Times New Roman" w:hAnsi="Times New Roman" w:cs="Times New Roman"/>
            <w:noProof/>
            <w:webHidden/>
          </w:rPr>
          <w:fldChar w:fldCharType="end"/>
        </w:r>
      </w:hyperlink>
    </w:p>
    <w:p w14:paraId="25DD47FB" w14:textId="1DB7106C" w:rsidR="00333A37" w:rsidRPr="00333A37" w:rsidRDefault="00856519" w:rsidP="00333A37">
      <w:pPr>
        <w:pStyle w:val="TDC5"/>
        <w:spacing w:after="0"/>
        <w:ind w:left="0"/>
        <w:rPr>
          <w:rFonts w:ascii="Times New Roman" w:hAnsi="Times New Roman" w:cs="Times New Roman"/>
          <w:noProof/>
          <w:lang w:eastAsia="es-MX"/>
        </w:rPr>
      </w:pPr>
      <w:hyperlink w:anchor="_Toc426542884" w:history="1">
        <w:r w:rsidR="00333A37" w:rsidRPr="00333A37">
          <w:rPr>
            <w:rStyle w:val="Hipervnculo"/>
            <w:rFonts w:ascii="Times New Roman" w:hAnsi="Times New Roman" w:cs="Times New Roman"/>
            <w:noProof/>
          </w:rPr>
          <w:t xml:space="preserve">Tabla 1-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arámetros de comparación a valorar</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4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47</w:t>
        </w:r>
        <w:r w:rsidR="00333A37" w:rsidRPr="00333A37">
          <w:rPr>
            <w:rFonts w:ascii="Times New Roman" w:hAnsi="Times New Roman" w:cs="Times New Roman"/>
            <w:noProof/>
            <w:webHidden/>
          </w:rPr>
          <w:fldChar w:fldCharType="end"/>
        </w:r>
      </w:hyperlink>
    </w:p>
    <w:p w14:paraId="351F2F24" w14:textId="1D4C932E" w:rsidR="00333A37" w:rsidRPr="00333A37" w:rsidRDefault="00856519" w:rsidP="00333A37">
      <w:pPr>
        <w:pStyle w:val="TDC5"/>
        <w:spacing w:after="0"/>
        <w:ind w:left="0"/>
        <w:rPr>
          <w:rFonts w:ascii="Times New Roman" w:hAnsi="Times New Roman" w:cs="Times New Roman"/>
          <w:noProof/>
          <w:lang w:eastAsia="es-MX"/>
        </w:rPr>
      </w:pPr>
      <w:hyperlink w:anchor="_Toc426542885" w:history="1">
        <w:r w:rsidR="00333A37" w:rsidRPr="00333A37">
          <w:rPr>
            <w:rStyle w:val="Hipervnculo"/>
            <w:rFonts w:ascii="Times New Roman" w:hAnsi="Times New Roman" w:cs="Times New Roman"/>
            <w:noProof/>
          </w:rPr>
          <w:t xml:space="preserve">Tabla 2-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Índice de Productividad física</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5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48</w:t>
        </w:r>
        <w:r w:rsidR="00333A37" w:rsidRPr="00333A37">
          <w:rPr>
            <w:rFonts w:ascii="Times New Roman" w:hAnsi="Times New Roman" w:cs="Times New Roman"/>
            <w:noProof/>
            <w:webHidden/>
          </w:rPr>
          <w:fldChar w:fldCharType="end"/>
        </w:r>
      </w:hyperlink>
    </w:p>
    <w:p w14:paraId="08605272" w14:textId="011BA9C5" w:rsidR="00333A37" w:rsidRPr="00333A37" w:rsidRDefault="00856519" w:rsidP="00333A37">
      <w:pPr>
        <w:pStyle w:val="TDC5"/>
        <w:spacing w:after="0"/>
        <w:ind w:left="0"/>
        <w:rPr>
          <w:rFonts w:ascii="Times New Roman" w:hAnsi="Times New Roman" w:cs="Times New Roman"/>
          <w:noProof/>
          <w:lang w:eastAsia="es-MX"/>
        </w:rPr>
      </w:pPr>
      <w:hyperlink w:anchor="_Toc426542886" w:history="1">
        <w:r w:rsidR="00333A37" w:rsidRPr="00333A37">
          <w:rPr>
            <w:rStyle w:val="Hipervnculo"/>
            <w:rFonts w:ascii="Times New Roman" w:hAnsi="Times New Roman" w:cs="Times New Roman"/>
            <w:noProof/>
          </w:rPr>
          <w:t xml:space="preserve">Tabla 3-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Indicador líneas de códig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6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49</w:t>
        </w:r>
        <w:r w:rsidR="00333A37" w:rsidRPr="00333A37">
          <w:rPr>
            <w:rFonts w:ascii="Times New Roman" w:hAnsi="Times New Roman" w:cs="Times New Roman"/>
            <w:noProof/>
            <w:webHidden/>
          </w:rPr>
          <w:fldChar w:fldCharType="end"/>
        </w:r>
      </w:hyperlink>
    </w:p>
    <w:p w14:paraId="72479523" w14:textId="1A13B536" w:rsidR="00333A37" w:rsidRPr="00333A37" w:rsidRDefault="00856519" w:rsidP="00333A37">
      <w:pPr>
        <w:pStyle w:val="TDC5"/>
        <w:spacing w:after="0"/>
        <w:ind w:left="0"/>
        <w:rPr>
          <w:rFonts w:ascii="Times New Roman" w:hAnsi="Times New Roman" w:cs="Times New Roman"/>
          <w:noProof/>
          <w:lang w:eastAsia="es-MX"/>
        </w:rPr>
      </w:pPr>
      <w:hyperlink w:anchor="_Toc426542887" w:history="1">
        <w:r w:rsidR="00333A37" w:rsidRPr="00333A37">
          <w:rPr>
            <w:rStyle w:val="Hipervnculo"/>
            <w:rFonts w:ascii="Times New Roman" w:hAnsi="Times New Roman" w:cs="Times New Roman"/>
            <w:noProof/>
          </w:rPr>
          <w:t xml:space="preserve">Tabla 4-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Índice de tiempo emplead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7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49</w:t>
        </w:r>
        <w:r w:rsidR="00333A37" w:rsidRPr="00333A37">
          <w:rPr>
            <w:rFonts w:ascii="Times New Roman" w:hAnsi="Times New Roman" w:cs="Times New Roman"/>
            <w:noProof/>
            <w:webHidden/>
          </w:rPr>
          <w:fldChar w:fldCharType="end"/>
        </w:r>
      </w:hyperlink>
    </w:p>
    <w:p w14:paraId="3F31429F" w14:textId="224A5E63" w:rsidR="00333A37" w:rsidRPr="00333A37" w:rsidRDefault="00856519" w:rsidP="00333A37">
      <w:pPr>
        <w:pStyle w:val="TDC5"/>
        <w:spacing w:after="0"/>
        <w:ind w:left="0"/>
        <w:rPr>
          <w:rFonts w:ascii="Times New Roman" w:hAnsi="Times New Roman" w:cs="Times New Roman"/>
          <w:noProof/>
          <w:lang w:eastAsia="es-MX"/>
        </w:rPr>
      </w:pPr>
      <w:hyperlink w:anchor="_Toc426542888" w:history="1">
        <w:r w:rsidR="00333A37" w:rsidRPr="00333A37">
          <w:rPr>
            <w:rStyle w:val="Hipervnculo"/>
            <w:rFonts w:ascii="Times New Roman" w:hAnsi="Times New Roman" w:cs="Times New Roman"/>
            <w:noProof/>
          </w:rPr>
          <w:t xml:space="preserve">Tabla 5-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s de normalidad</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8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3</w:t>
        </w:r>
        <w:r w:rsidR="00333A37" w:rsidRPr="00333A37">
          <w:rPr>
            <w:rFonts w:ascii="Times New Roman" w:hAnsi="Times New Roman" w:cs="Times New Roman"/>
            <w:noProof/>
            <w:webHidden/>
          </w:rPr>
          <w:fldChar w:fldCharType="end"/>
        </w:r>
      </w:hyperlink>
    </w:p>
    <w:p w14:paraId="5FD59E9C" w14:textId="24EFE5AA" w:rsidR="00333A37" w:rsidRPr="00333A37" w:rsidRDefault="00856519" w:rsidP="00333A37">
      <w:pPr>
        <w:pStyle w:val="TDC5"/>
        <w:spacing w:after="0"/>
        <w:ind w:left="0"/>
        <w:rPr>
          <w:rFonts w:ascii="Times New Roman" w:hAnsi="Times New Roman" w:cs="Times New Roman"/>
          <w:noProof/>
          <w:lang w:eastAsia="es-MX"/>
        </w:rPr>
      </w:pPr>
      <w:hyperlink w:anchor="_Toc426542889" w:history="1">
        <w:r w:rsidR="00333A37" w:rsidRPr="00333A37">
          <w:rPr>
            <w:rStyle w:val="Hipervnculo"/>
            <w:rFonts w:ascii="Times New Roman" w:hAnsi="Times New Roman" w:cs="Times New Roman"/>
            <w:noProof/>
          </w:rPr>
          <w:t xml:space="preserve">Tabla 3-1: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obtenidos líneas de código Cake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89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5</w:t>
        </w:r>
        <w:r w:rsidR="00333A37" w:rsidRPr="00333A37">
          <w:rPr>
            <w:rFonts w:ascii="Times New Roman" w:hAnsi="Times New Roman" w:cs="Times New Roman"/>
            <w:noProof/>
            <w:webHidden/>
          </w:rPr>
          <w:fldChar w:fldCharType="end"/>
        </w:r>
      </w:hyperlink>
    </w:p>
    <w:p w14:paraId="2132A023" w14:textId="30401199" w:rsidR="00333A37" w:rsidRPr="00333A37" w:rsidRDefault="00856519" w:rsidP="00333A37">
      <w:pPr>
        <w:pStyle w:val="TDC5"/>
        <w:spacing w:after="0"/>
        <w:ind w:left="0"/>
        <w:rPr>
          <w:rFonts w:ascii="Times New Roman" w:hAnsi="Times New Roman" w:cs="Times New Roman"/>
          <w:noProof/>
          <w:lang w:eastAsia="es-MX"/>
        </w:rPr>
      </w:pPr>
      <w:hyperlink w:anchor="_Toc426542890" w:history="1">
        <w:r w:rsidR="00333A37" w:rsidRPr="00333A37">
          <w:rPr>
            <w:rStyle w:val="Hipervnculo"/>
            <w:rFonts w:ascii="Times New Roman" w:hAnsi="Times New Roman" w:cs="Times New Roman"/>
            <w:noProof/>
          </w:rPr>
          <w:t xml:space="preserve">Tabla 3-2: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obtenidos líneas de código Laravel</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0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5</w:t>
        </w:r>
        <w:r w:rsidR="00333A37" w:rsidRPr="00333A37">
          <w:rPr>
            <w:rFonts w:ascii="Times New Roman" w:hAnsi="Times New Roman" w:cs="Times New Roman"/>
            <w:noProof/>
            <w:webHidden/>
          </w:rPr>
          <w:fldChar w:fldCharType="end"/>
        </w:r>
      </w:hyperlink>
    </w:p>
    <w:p w14:paraId="2E3633E9" w14:textId="523E0484" w:rsidR="00333A37" w:rsidRPr="00333A37" w:rsidRDefault="00856519" w:rsidP="00333A37">
      <w:pPr>
        <w:pStyle w:val="TDC5"/>
        <w:spacing w:after="0"/>
        <w:ind w:left="0"/>
        <w:rPr>
          <w:rFonts w:ascii="Times New Roman" w:hAnsi="Times New Roman" w:cs="Times New Roman"/>
          <w:noProof/>
          <w:lang w:eastAsia="es-MX"/>
        </w:rPr>
      </w:pPr>
      <w:hyperlink w:anchor="_Toc426542891" w:history="1">
        <w:r w:rsidR="00333A37" w:rsidRPr="00333A37">
          <w:rPr>
            <w:rStyle w:val="Hipervnculo"/>
            <w:rFonts w:ascii="Times New Roman" w:hAnsi="Times New Roman" w:cs="Times New Roman"/>
            <w:noProof/>
          </w:rPr>
          <w:t xml:space="preserve">Tabla 3-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a descriptiva líneas de códig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1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6</w:t>
        </w:r>
        <w:r w:rsidR="00333A37" w:rsidRPr="00333A37">
          <w:rPr>
            <w:rFonts w:ascii="Times New Roman" w:hAnsi="Times New Roman" w:cs="Times New Roman"/>
            <w:noProof/>
            <w:webHidden/>
          </w:rPr>
          <w:fldChar w:fldCharType="end"/>
        </w:r>
      </w:hyperlink>
    </w:p>
    <w:p w14:paraId="70723946" w14:textId="24A1120B" w:rsidR="00333A37" w:rsidRPr="00333A37" w:rsidRDefault="00856519" w:rsidP="00333A37">
      <w:pPr>
        <w:pStyle w:val="TDC5"/>
        <w:spacing w:after="0"/>
        <w:ind w:left="0"/>
        <w:rPr>
          <w:rFonts w:ascii="Times New Roman" w:hAnsi="Times New Roman" w:cs="Times New Roman"/>
          <w:noProof/>
          <w:lang w:eastAsia="es-MX"/>
        </w:rPr>
      </w:pPr>
      <w:hyperlink w:anchor="_Toc426542892" w:history="1">
        <w:r w:rsidR="00333A37" w:rsidRPr="00333A37">
          <w:rPr>
            <w:rStyle w:val="Hipervnculo"/>
            <w:rFonts w:ascii="Times New Roman" w:hAnsi="Times New Roman" w:cs="Times New Roman"/>
            <w:noProof/>
          </w:rPr>
          <w:t xml:space="preserve">Tabla 4-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os de contrastes Líneas de códig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2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8</w:t>
        </w:r>
        <w:r w:rsidR="00333A37" w:rsidRPr="00333A37">
          <w:rPr>
            <w:rFonts w:ascii="Times New Roman" w:hAnsi="Times New Roman" w:cs="Times New Roman"/>
            <w:noProof/>
            <w:webHidden/>
          </w:rPr>
          <w:fldChar w:fldCharType="end"/>
        </w:r>
      </w:hyperlink>
    </w:p>
    <w:p w14:paraId="690C2525" w14:textId="194C713E" w:rsidR="00333A37" w:rsidRPr="00333A37" w:rsidRDefault="00856519" w:rsidP="00333A37">
      <w:pPr>
        <w:pStyle w:val="TDC5"/>
        <w:spacing w:after="0"/>
        <w:ind w:left="0"/>
        <w:rPr>
          <w:rFonts w:ascii="Times New Roman" w:hAnsi="Times New Roman" w:cs="Times New Roman"/>
          <w:noProof/>
          <w:lang w:eastAsia="es-MX"/>
        </w:rPr>
      </w:pPr>
      <w:hyperlink w:anchor="_Toc426542893" w:history="1">
        <w:r w:rsidR="00333A37" w:rsidRPr="00333A37">
          <w:rPr>
            <w:rStyle w:val="Hipervnculo"/>
            <w:rFonts w:ascii="Times New Roman" w:hAnsi="Times New Roman" w:cs="Times New Roman"/>
            <w:noProof/>
          </w:rPr>
          <w:t xml:space="preserve">Tabla 5-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indicador tiempo empleado Cake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3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8</w:t>
        </w:r>
        <w:r w:rsidR="00333A37" w:rsidRPr="00333A37">
          <w:rPr>
            <w:rFonts w:ascii="Times New Roman" w:hAnsi="Times New Roman" w:cs="Times New Roman"/>
            <w:noProof/>
            <w:webHidden/>
          </w:rPr>
          <w:fldChar w:fldCharType="end"/>
        </w:r>
      </w:hyperlink>
    </w:p>
    <w:p w14:paraId="11F9D9E1" w14:textId="3D77001F" w:rsidR="00333A37" w:rsidRPr="00333A37" w:rsidRDefault="00856519" w:rsidP="00333A37">
      <w:pPr>
        <w:pStyle w:val="TDC5"/>
        <w:spacing w:after="0"/>
        <w:ind w:left="0"/>
        <w:rPr>
          <w:rFonts w:ascii="Times New Roman" w:hAnsi="Times New Roman" w:cs="Times New Roman"/>
          <w:noProof/>
          <w:lang w:eastAsia="es-MX"/>
        </w:rPr>
      </w:pPr>
      <w:hyperlink w:anchor="_Toc426542894" w:history="1">
        <w:r w:rsidR="00333A37" w:rsidRPr="00333A37">
          <w:rPr>
            <w:rStyle w:val="Hipervnculo"/>
            <w:rFonts w:ascii="Times New Roman" w:hAnsi="Times New Roman" w:cs="Times New Roman"/>
            <w:noProof/>
          </w:rPr>
          <w:t xml:space="preserve">Tabla 6-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indicador tiempo empleado Laravel</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4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9</w:t>
        </w:r>
        <w:r w:rsidR="00333A37" w:rsidRPr="00333A37">
          <w:rPr>
            <w:rFonts w:ascii="Times New Roman" w:hAnsi="Times New Roman" w:cs="Times New Roman"/>
            <w:noProof/>
            <w:webHidden/>
          </w:rPr>
          <w:fldChar w:fldCharType="end"/>
        </w:r>
      </w:hyperlink>
    </w:p>
    <w:p w14:paraId="3928539F" w14:textId="1F7743F6" w:rsidR="00333A37" w:rsidRPr="00333A37" w:rsidRDefault="00856519" w:rsidP="00333A37">
      <w:pPr>
        <w:pStyle w:val="TDC5"/>
        <w:spacing w:after="0"/>
        <w:ind w:left="0"/>
        <w:rPr>
          <w:rFonts w:ascii="Times New Roman" w:hAnsi="Times New Roman" w:cs="Times New Roman"/>
          <w:noProof/>
          <w:lang w:eastAsia="es-MX"/>
        </w:rPr>
      </w:pPr>
      <w:hyperlink w:anchor="_Toc426542895" w:history="1">
        <w:r w:rsidR="00333A37" w:rsidRPr="00333A37">
          <w:rPr>
            <w:rStyle w:val="Hipervnculo"/>
            <w:rFonts w:ascii="Times New Roman" w:hAnsi="Times New Roman" w:cs="Times New Roman"/>
            <w:noProof/>
          </w:rPr>
          <w:t xml:space="preserve">Tabla 7-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a descriptiva tiempo emplead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5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59</w:t>
        </w:r>
        <w:r w:rsidR="00333A37" w:rsidRPr="00333A37">
          <w:rPr>
            <w:rFonts w:ascii="Times New Roman" w:hAnsi="Times New Roman" w:cs="Times New Roman"/>
            <w:noProof/>
            <w:webHidden/>
          </w:rPr>
          <w:fldChar w:fldCharType="end"/>
        </w:r>
      </w:hyperlink>
    </w:p>
    <w:p w14:paraId="5B1CCE28" w14:textId="0FC1F8ED" w:rsidR="00333A37" w:rsidRPr="00333A37" w:rsidRDefault="00856519" w:rsidP="00333A37">
      <w:pPr>
        <w:pStyle w:val="TDC5"/>
        <w:spacing w:after="0"/>
        <w:ind w:left="0"/>
        <w:rPr>
          <w:rFonts w:ascii="Times New Roman" w:hAnsi="Times New Roman" w:cs="Times New Roman"/>
          <w:noProof/>
          <w:lang w:eastAsia="es-MX"/>
        </w:rPr>
      </w:pPr>
      <w:hyperlink w:anchor="_Toc426542896" w:history="1">
        <w:r w:rsidR="00333A37" w:rsidRPr="00333A37">
          <w:rPr>
            <w:rStyle w:val="Hipervnculo"/>
            <w:rFonts w:ascii="Times New Roman" w:hAnsi="Times New Roman" w:cs="Times New Roman"/>
            <w:noProof/>
          </w:rPr>
          <w:t xml:space="preserve">Tabla 8-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os de contrastes Tiempo emplead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6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61</w:t>
        </w:r>
        <w:r w:rsidR="00333A37" w:rsidRPr="00333A37">
          <w:rPr>
            <w:rFonts w:ascii="Times New Roman" w:hAnsi="Times New Roman" w:cs="Times New Roman"/>
            <w:noProof/>
            <w:webHidden/>
          </w:rPr>
          <w:fldChar w:fldCharType="end"/>
        </w:r>
      </w:hyperlink>
    </w:p>
    <w:p w14:paraId="7B1DB4BC" w14:textId="5C179528" w:rsidR="00333A37" w:rsidRPr="00333A37" w:rsidRDefault="00856519" w:rsidP="00333A37">
      <w:pPr>
        <w:pStyle w:val="TDC5"/>
        <w:spacing w:after="0"/>
        <w:ind w:left="0"/>
        <w:rPr>
          <w:rFonts w:ascii="Times New Roman" w:hAnsi="Times New Roman" w:cs="Times New Roman"/>
          <w:noProof/>
          <w:lang w:eastAsia="es-MX"/>
        </w:rPr>
      </w:pPr>
      <w:hyperlink w:anchor="_Toc426542897" w:history="1">
        <w:r w:rsidR="00333A37" w:rsidRPr="00333A37">
          <w:rPr>
            <w:rStyle w:val="Hipervnculo"/>
            <w:rFonts w:ascii="Times New Roman" w:hAnsi="Times New Roman" w:cs="Times New Roman"/>
            <w:noProof/>
          </w:rPr>
          <w:t xml:space="preserve">Tabla 9-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Índice Productividad Física CakePHP</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7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62</w:t>
        </w:r>
        <w:r w:rsidR="00333A37" w:rsidRPr="00333A37">
          <w:rPr>
            <w:rFonts w:ascii="Times New Roman" w:hAnsi="Times New Roman" w:cs="Times New Roman"/>
            <w:noProof/>
            <w:webHidden/>
          </w:rPr>
          <w:fldChar w:fldCharType="end"/>
        </w:r>
      </w:hyperlink>
    </w:p>
    <w:p w14:paraId="3DAB9931" w14:textId="62BF3315" w:rsidR="00333A37" w:rsidRPr="00333A37" w:rsidRDefault="00856519" w:rsidP="00333A37">
      <w:pPr>
        <w:pStyle w:val="TDC5"/>
        <w:spacing w:after="0"/>
        <w:ind w:left="0"/>
        <w:rPr>
          <w:rFonts w:ascii="Times New Roman" w:hAnsi="Times New Roman" w:cs="Times New Roman"/>
          <w:noProof/>
          <w:lang w:eastAsia="es-MX"/>
        </w:rPr>
      </w:pPr>
      <w:hyperlink w:anchor="_Toc426542898" w:history="1">
        <w:r w:rsidR="00333A37" w:rsidRPr="00333A37">
          <w:rPr>
            <w:rStyle w:val="Hipervnculo"/>
            <w:rFonts w:ascii="Times New Roman" w:hAnsi="Times New Roman" w:cs="Times New Roman"/>
            <w:noProof/>
          </w:rPr>
          <w:t xml:space="preserve">Tabla 10-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Resultados Índice Productividad Física Laravel</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8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62</w:t>
        </w:r>
        <w:r w:rsidR="00333A37" w:rsidRPr="00333A37">
          <w:rPr>
            <w:rFonts w:ascii="Times New Roman" w:hAnsi="Times New Roman" w:cs="Times New Roman"/>
            <w:noProof/>
            <w:webHidden/>
          </w:rPr>
          <w:fldChar w:fldCharType="end"/>
        </w:r>
      </w:hyperlink>
    </w:p>
    <w:p w14:paraId="7B20C13E" w14:textId="032FFB0F" w:rsidR="00333A37" w:rsidRPr="00333A37" w:rsidRDefault="00856519" w:rsidP="00333A37">
      <w:pPr>
        <w:pStyle w:val="TDC5"/>
        <w:spacing w:after="0"/>
        <w:ind w:left="0"/>
        <w:rPr>
          <w:rFonts w:ascii="Times New Roman" w:hAnsi="Times New Roman" w:cs="Times New Roman"/>
          <w:noProof/>
          <w:lang w:eastAsia="es-MX"/>
        </w:rPr>
      </w:pPr>
      <w:hyperlink w:anchor="_Toc426542899" w:history="1">
        <w:r w:rsidR="00333A37" w:rsidRPr="00333A37">
          <w:rPr>
            <w:rStyle w:val="Hipervnculo"/>
            <w:rFonts w:ascii="Times New Roman" w:hAnsi="Times New Roman" w:cs="Times New Roman"/>
            <w:noProof/>
          </w:rPr>
          <w:t xml:space="preserve">Tabla 11-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a descriptiva índice de productividad física</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899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63</w:t>
        </w:r>
        <w:r w:rsidR="00333A37" w:rsidRPr="00333A37">
          <w:rPr>
            <w:rFonts w:ascii="Times New Roman" w:hAnsi="Times New Roman" w:cs="Times New Roman"/>
            <w:noProof/>
            <w:webHidden/>
          </w:rPr>
          <w:fldChar w:fldCharType="end"/>
        </w:r>
      </w:hyperlink>
    </w:p>
    <w:p w14:paraId="32A25C90" w14:textId="45B67193" w:rsidR="00333A37" w:rsidRPr="00333A37" w:rsidRDefault="00856519" w:rsidP="00333A37">
      <w:pPr>
        <w:pStyle w:val="TDC5"/>
        <w:spacing w:after="0"/>
        <w:ind w:left="0"/>
        <w:rPr>
          <w:rFonts w:ascii="Times New Roman" w:hAnsi="Times New Roman" w:cs="Times New Roman"/>
          <w:noProof/>
          <w:lang w:eastAsia="es-MX"/>
        </w:rPr>
      </w:pPr>
      <w:hyperlink w:anchor="_Toc426542900" w:history="1">
        <w:r w:rsidR="00333A37" w:rsidRPr="00333A37">
          <w:rPr>
            <w:rStyle w:val="Hipervnculo"/>
            <w:rFonts w:ascii="Times New Roman" w:hAnsi="Times New Roman" w:cs="Times New Roman"/>
            <w:noProof/>
          </w:rPr>
          <w:t xml:space="preserve">Tabla 12-3: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Estadísticos de contrastes Índice de Productividad Física</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0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65</w:t>
        </w:r>
        <w:r w:rsidR="00333A37" w:rsidRPr="00333A37">
          <w:rPr>
            <w:rFonts w:ascii="Times New Roman" w:hAnsi="Times New Roman" w:cs="Times New Roman"/>
            <w:noProof/>
            <w:webHidden/>
          </w:rPr>
          <w:fldChar w:fldCharType="end"/>
        </w:r>
      </w:hyperlink>
    </w:p>
    <w:p w14:paraId="19C5CFAA" w14:textId="0267084F" w:rsidR="00333A37" w:rsidRPr="00333A37" w:rsidRDefault="00856519" w:rsidP="00333A37">
      <w:pPr>
        <w:pStyle w:val="TDC5"/>
        <w:spacing w:after="0"/>
        <w:ind w:left="0"/>
        <w:rPr>
          <w:rFonts w:ascii="Times New Roman" w:hAnsi="Times New Roman" w:cs="Times New Roman"/>
          <w:noProof/>
          <w:lang w:eastAsia="es-MX"/>
        </w:rPr>
      </w:pPr>
      <w:hyperlink w:anchor="_Toc426542901" w:history="1">
        <w:r w:rsidR="00333A37" w:rsidRPr="00333A37">
          <w:rPr>
            <w:rStyle w:val="Hipervnculo"/>
            <w:rFonts w:ascii="Times New Roman" w:hAnsi="Times New Roman" w:cs="Times New Roman"/>
            <w:noProof/>
          </w:rPr>
          <w:t xml:space="preserve">Tabla 1-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Información de contacto</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1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71</w:t>
        </w:r>
        <w:r w:rsidR="00333A37" w:rsidRPr="00333A37">
          <w:rPr>
            <w:rFonts w:ascii="Times New Roman" w:hAnsi="Times New Roman" w:cs="Times New Roman"/>
            <w:noProof/>
            <w:webHidden/>
          </w:rPr>
          <w:fldChar w:fldCharType="end"/>
        </w:r>
      </w:hyperlink>
    </w:p>
    <w:p w14:paraId="54BC6DF2" w14:textId="6B64503C" w:rsidR="00333A37" w:rsidRPr="00333A37" w:rsidRDefault="00856519" w:rsidP="00333A37">
      <w:pPr>
        <w:pStyle w:val="TDC5"/>
        <w:spacing w:after="0"/>
        <w:ind w:left="0"/>
        <w:rPr>
          <w:rFonts w:ascii="Times New Roman" w:hAnsi="Times New Roman" w:cs="Times New Roman"/>
          <w:noProof/>
          <w:lang w:eastAsia="es-MX"/>
        </w:rPr>
      </w:pPr>
      <w:hyperlink w:anchor="_Toc426542902" w:history="1">
        <w:r w:rsidR="00333A37" w:rsidRPr="00333A37">
          <w:rPr>
            <w:rStyle w:val="Hipervnculo"/>
            <w:rFonts w:ascii="Times New Roman" w:hAnsi="Times New Roman" w:cs="Times New Roman"/>
            <w:noProof/>
          </w:rPr>
          <w:t xml:space="preserve">Tabla 2-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oduct Backlog proyecto SDSI-DTIC</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2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76</w:t>
        </w:r>
        <w:r w:rsidR="00333A37" w:rsidRPr="00333A37">
          <w:rPr>
            <w:rFonts w:ascii="Times New Roman" w:hAnsi="Times New Roman" w:cs="Times New Roman"/>
            <w:noProof/>
            <w:webHidden/>
          </w:rPr>
          <w:fldChar w:fldCharType="end"/>
        </w:r>
      </w:hyperlink>
    </w:p>
    <w:p w14:paraId="5BD2B7CD" w14:textId="0EF86C6D" w:rsidR="00333A37" w:rsidRPr="00333A37" w:rsidRDefault="00856519" w:rsidP="00333A37">
      <w:pPr>
        <w:pStyle w:val="TDC5"/>
        <w:spacing w:after="0"/>
        <w:ind w:left="0"/>
        <w:rPr>
          <w:rFonts w:ascii="Times New Roman" w:hAnsi="Times New Roman" w:cs="Times New Roman"/>
          <w:noProof/>
          <w:lang w:eastAsia="es-MX"/>
        </w:rPr>
      </w:pPr>
      <w:hyperlink w:anchor="_Toc426542903" w:history="1">
        <w:r w:rsidR="00333A37" w:rsidRPr="00333A37">
          <w:rPr>
            <w:rStyle w:val="Hipervnculo"/>
            <w:rFonts w:ascii="Times New Roman" w:hAnsi="Times New Roman" w:cs="Times New Roman"/>
            <w:noProof/>
          </w:rPr>
          <w:t xml:space="preserve">Tabla 3-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lanificación de historias de usuario y técnicas</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3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78</w:t>
        </w:r>
        <w:r w:rsidR="00333A37" w:rsidRPr="00333A37">
          <w:rPr>
            <w:rFonts w:ascii="Times New Roman" w:hAnsi="Times New Roman" w:cs="Times New Roman"/>
            <w:noProof/>
            <w:webHidden/>
          </w:rPr>
          <w:fldChar w:fldCharType="end"/>
        </w:r>
      </w:hyperlink>
    </w:p>
    <w:p w14:paraId="3DE219FA" w14:textId="6237BA71" w:rsidR="00333A37" w:rsidRPr="00333A37" w:rsidRDefault="00856519" w:rsidP="00333A37">
      <w:pPr>
        <w:pStyle w:val="TDC5"/>
        <w:spacing w:after="0"/>
        <w:ind w:left="0"/>
        <w:rPr>
          <w:rFonts w:ascii="Times New Roman" w:hAnsi="Times New Roman" w:cs="Times New Roman"/>
          <w:noProof/>
          <w:lang w:eastAsia="es-MX"/>
        </w:rPr>
      </w:pPr>
      <w:hyperlink w:anchor="_Toc426542904" w:history="1">
        <w:r w:rsidR="00333A37" w:rsidRPr="00333A37">
          <w:rPr>
            <w:rStyle w:val="Hipervnculo"/>
            <w:rFonts w:ascii="Times New Roman" w:hAnsi="Times New Roman" w:cs="Times New Roman"/>
            <w:noProof/>
          </w:rPr>
          <w:t xml:space="preserve">Tabla 4-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Historia técnica diseño de la base de datos</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4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0</w:t>
        </w:r>
        <w:r w:rsidR="00333A37" w:rsidRPr="00333A37">
          <w:rPr>
            <w:rFonts w:ascii="Times New Roman" w:hAnsi="Times New Roman" w:cs="Times New Roman"/>
            <w:noProof/>
            <w:webHidden/>
          </w:rPr>
          <w:fldChar w:fldCharType="end"/>
        </w:r>
      </w:hyperlink>
    </w:p>
    <w:p w14:paraId="260B51E1" w14:textId="1279B594" w:rsidR="00333A37" w:rsidRPr="00333A37" w:rsidRDefault="00856519" w:rsidP="00333A37">
      <w:pPr>
        <w:pStyle w:val="TDC5"/>
        <w:spacing w:after="0"/>
        <w:ind w:left="0"/>
        <w:rPr>
          <w:rFonts w:ascii="Times New Roman" w:hAnsi="Times New Roman" w:cs="Times New Roman"/>
          <w:noProof/>
          <w:lang w:eastAsia="es-MX"/>
        </w:rPr>
      </w:pPr>
      <w:hyperlink w:anchor="_Toc426542905" w:history="1">
        <w:r w:rsidR="00333A37" w:rsidRPr="00333A37">
          <w:rPr>
            <w:rStyle w:val="Hipervnculo"/>
            <w:rFonts w:ascii="Times New Roman" w:hAnsi="Times New Roman" w:cs="Times New Roman"/>
            <w:noProof/>
          </w:rPr>
          <w:t xml:space="preserve">Tabla 5-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area de ingeniería de historia técnica 1</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5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1</w:t>
        </w:r>
        <w:r w:rsidR="00333A37" w:rsidRPr="00333A37">
          <w:rPr>
            <w:rFonts w:ascii="Times New Roman" w:hAnsi="Times New Roman" w:cs="Times New Roman"/>
            <w:noProof/>
            <w:webHidden/>
          </w:rPr>
          <w:fldChar w:fldCharType="end"/>
        </w:r>
      </w:hyperlink>
    </w:p>
    <w:p w14:paraId="1B50F836" w14:textId="2FE22A33" w:rsidR="00333A37" w:rsidRPr="00333A37" w:rsidRDefault="00856519" w:rsidP="00333A37">
      <w:pPr>
        <w:pStyle w:val="TDC5"/>
        <w:spacing w:after="0"/>
        <w:ind w:left="0"/>
        <w:rPr>
          <w:rFonts w:ascii="Times New Roman" w:hAnsi="Times New Roman" w:cs="Times New Roman"/>
          <w:noProof/>
          <w:lang w:eastAsia="es-MX"/>
        </w:rPr>
      </w:pPr>
      <w:hyperlink w:anchor="_Toc426542906" w:history="1">
        <w:r w:rsidR="00333A37" w:rsidRPr="00333A37">
          <w:rPr>
            <w:rStyle w:val="Hipervnculo"/>
            <w:rFonts w:ascii="Times New Roman" w:hAnsi="Times New Roman" w:cs="Times New Roman"/>
            <w:noProof/>
          </w:rPr>
          <w:t xml:space="preserve">Tabla 6-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 de aceptación historia técnica 1</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6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1</w:t>
        </w:r>
        <w:r w:rsidR="00333A37" w:rsidRPr="00333A37">
          <w:rPr>
            <w:rFonts w:ascii="Times New Roman" w:hAnsi="Times New Roman" w:cs="Times New Roman"/>
            <w:noProof/>
            <w:webHidden/>
          </w:rPr>
          <w:fldChar w:fldCharType="end"/>
        </w:r>
      </w:hyperlink>
    </w:p>
    <w:p w14:paraId="0C4EF06F" w14:textId="3CA56360" w:rsidR="00333A37" w:rsidRPr="00333A37" w:rsidRDefault="00856519" w:rsidP="00333A37">
      <w:pPr>
        <w:pStyle w:val="TDC5"/>
        <w:spacing w:after="0"/>
        <w:ind w:left="0"/>
        <w:rPr>
          <w:rFonts w:ascii="Times New Roman" w:hAnsi="Times New Roman" w:cs="Times New Roman"/>
          <w:noProof/>
          <w:lang w:eastAsia="es-MX"/>
        </w:rPr>
      </w:pPr>
      <w:hyperlink w:anchor="_Toc426542907" w:history="1">
        <w:r w:rsidR="00333A37" w:rsidRPr="00333A37">
          <w:rPr>
            <w:rStyle w:val="Hipervnculo"/>
            <w:rFonts w:ascii="Times New Roman" w:hAnsi="Times New Roman" w:cs="Times New Roman"/>
            <w:noProof/>
          </w:rPr>
          <w:t xml:space="preserve">Tabla 7-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Historia técnica diseño de la arquitectura del sistema</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7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3</w:t>
        </w:r>
        <w:r w:rsidR="00333A37" w:rsidRPr="00333A37">
          <w:rPr>
            <w:rFonts w:ascii="Times New Roman" w:hAnsi="Times New Roman" w:cs="Times New Roman"/>
            <w:noProof/>
            <w:webHidden/>
          </w:rPr>
          <w:fldChar w:fldCharType="end"/>
        </w:r>
      </w:hyperlink>
    </w:p>
    <w:p w14:paraId="4B6A8A5F" w14:textId="292CF450" w:rsidR="00333A37" w:rsidRPr="00333A37" w:rsidRDefault="00856519" w:rsidP="00333A37">
      <w:pPr>
        <w:pStyle w:val="TDC5"/>
        <w:spacing w:after="0"/>
        <w:ind w:left="0"/>
        <w:rPr>
          <w:rFonts w:ascii="Times New Roman" w:hAnsi="Times New Roman" w:cs="Times New Roman"/>
          <w:noProof/>
          <w:lang w:eastAsia="es-MX"/>
        </w:rPr>
      </w:pPr>
      <w:hyperlink w:anchor="_Toc426542908" w:history="1">
        <w:r w:rsidR="00333A37" w:rsidRPr="00333A37">
          <w:rPr>
            <w:rStyle w:val="Hipervnculo"/>
            <w:rFonts w:ascii="Times New Roman" w:hAnsi="Times New Roman" w:cs="Times New Roman"/>
            <w:noProof/>
          </w:rPr>
          <w:t xml:space="preserve">Tabla 8-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area de ingeniería de historia técnica 2</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8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3</w:t>
        </w:r>
        <w:r w:rsidR="00333A37" w:rsidRPr="00333A37">
          <w:rPr>
            <w:rFonts w:ascii="Times New Roman" w:hAnsi="Times New Roman" w:cs="Times New Roman"/>
            <w:noProof/>
            <w:webHidden/>
          </w:rPr>
          <w:fldChar w:fldCharType="end"/>
        </w:r>
      </w:hyperlink>
    </w:p>
    <w:p w14:paraId="514B3341" w14:textId="1256DB6F" w:rsidR="00333A37" w:rsidRPr="00333A37" w:rsidRDefault="00856519" w:rsidP="00333A37">
      <w:pPr>
        <w:pStyle w:val="TDC5"/>
        <w:spacing w:after="0"/>
        <w:ind w:left="0"/>
        <w:rPr>
          <w:rFonts w:ascii="Times New Roman" w:hAnsi="Times New Roman" w:cs="Times New Roman"/>
          <w:noProof/>
          <w:lang w:eastAsia="es-MX"/>
        </w:rPr>
      </w:pPr>
      <w:hyperlink w:anchor="_Toc426542909" w:history="1">
        <w:r w:rsidR="00333A37" w:rsidRPr="00333A37">
          <w:rPr>
            <w:rStyle w:val="Hipervnculo"/>
            <w:rFonts w:ascii="Times New Roman" w:hAnsi="Times New Roman" w:cs="Times New Roman"/>
            <w:noProof/>
          </w:rPr>
          <w:t xml:space="preserve">Tabla 9-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 de aceptación historia técnica 2</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09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4</w:t>
        </w:r>
        <w:r w:rsidR="00333A37" w:rsidRPr="00333A37">
          <w:rPr>
            <w:rFonts w:ascii="Times New Roman" w:hAnsi="Times New Roman" w:cs="Times New Roman"/>
            <w:noProof/>
            <w:webHidden/>
          </w:rPr>
          <w:fldChar w:fldCharType="end"/>
        </w:r>
      </w:hyperlink>
    </w:p>
    <w:p w14:paraId="4CFA2F29" w14:textId="4FAF4780" w:rsidR="00333A37" w:rsidRPr="00333A37" w:rsidRDefault="00856519" w:rsidP="00333A37">
      <w:pPr>
        <w:pStyle w:val="TDC5"/>
        <w:spacing w:after="0"/>
        <w:ind w:left="0"/>
        <w:rPr>
          <w:rFonts w:ascii="Times New Roman" w:hAnsi="Times New Roman" w:cs="Times New Roman"/>
          <w:noProof/>
          <w:lang w:eastAsia="es-MX"/>
        </w:rPr>
      </w:pPr>
      <w:hyperlink w:anchor="_Toc426542910" w:history="1">
        <w:r w:rsidR="00333A37" w:rsidRPr="00333A37">
          <w:rPr>
            <w:rStyle w:val="Hipervnculo"/>
            <w:rFonts w:ascii="Times New Roman" w:hAnsi="Times New Roman" w:cs="Times New Roman"/>
            <w:noProof/>
          </w:rPr>
          <w:t xml:space="preserve">Tabla 10-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Historia técnica diseño de las interfaces de usuario SDSI-DTIC</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0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5</w:t>
        </w:r>
        <w:r w:rsidR="00333A37" w:rsidRPr="00333A37">
          <w:rPr>
            <w:rFonts w:ascii="Times New Roman" w:hAnsi="Times New Roman" w:cs="Times New Roman"/>
            <w:noProof/>
            <w:webHidden/>
          </w:rPr>
          <w:fldChar w:fldCharType="end"/>
        </w:r>
      </w:hyperlink>
    </w:p>
    <w:p w14:paraId="34F01CF9" w14:textId="13341250" w:rsidR="00333A37" w:rsidRPr="00333A37" w:rsidRDefault="00856519" w:rsidP="00333A37">
      <w:pPr>
        <w:pStyle w:val="TDC5"/>
        <w:spacing w:after="0"/>
        <w:ind w:left="0"/>
        <w:rPr>
          <w:rFonts w:ascii="Times New Roman" w:hAnsi="Times New Roman" w:cs="Times New Roman"/>
          <w:noProof/>
          <w:lang w:eastAsia="es-MX"/>
        </w:rPr>
      </w:pPr>
      <w:hyperlink w:anchor="_Toc426542911" w:history="1">
        <w:r w:rsidR="00333A37" w:rsidRPr="00333A37">
          <w:rPr>
            <w:rStyle w:val="Hipervnculo"/>
            <w:rFonts w:ascii="Times New Roman" w:hAnsi="Times New Roman" w:cs="Times New Roman"/>
            <w:noProof/>
          </w:rPr>
          <w:t xml:space="preserve">Tabla 11-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 de aceptación historia técnica 3</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1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86</w:t>
        </w:r>
        <w:r w:rsidR="00333A37" w:rsidRPr="00333A37">
          <w:rPr>
            <w:rFonts w:ascii="Times New Roman" w:hAnsi="Times New Roman" w:cs="Times New Roman"/>
            <w:noProof/>
            <w:webHidden/>
          </w:rPr>
          <w:fldChar w:fldCharType="end"/>
        </w:r>
      </w:hyperlink>
    </w:p>
    <w:p w14:paraId="7A945791" w14:textId="1EF40A19" w:rsidR="00333A37" w:rsidRPr="00333A37" w:rsidRDefault="00856519" w:rsidP="00333A37">
      <w:pPr>
        <w:pStyle w:val="TDC5"/>
        <w:spacing w:after="0"/>
        <w:ind w:left="0"/>
        <w:rPr>
          <w:rFonts w:ascii="Times New Roman" w:hAnsi="Times New Roman" w:cs="Times New Roman"/>
          <w:noProof/>
          <w:lang w:eastAsia="es-MX"/>
        </w:rPr>
      </w:pPr>
      <w:hyperlink w:anchor="_Toc426542912" w:history="1">
        <w:r w:rsidR="00333A37" w:rsidRPr="00333A37">
          <w:rPr>
            <w:rStyle w:val="Hipervnculo"/>
            <w:rFonts w:ascii="Times New Roman" w:hAnsi="Times New Roman" w:cs="Times New Roman"/>
            <w:noProof/>
          </w:rPr>
          <w:t xml:space="preserve">Tabla 12-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Historia técnica codificación del SDSI-DTIC</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2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92</w:t>
        </w:r>
        <w:r w:rsidR="00333A37" w:rsidRPr="00333A37">
          <w:rPr>
            <w:rFonts w:ascii="Times New Roman" w:hAnsi="Times New Roman" w:cs="Times New Roman"/>
            <w:noProof/>
            <w:webHidden/>
          </w:rPr>
          <w:fldChar w:fldCharType="end"/>
        </w:r>
      </w:hyperlink>
    </w:p>
    <w:p w14:paraId="27F05116" w14:textId="26FBA4F5" w:rsidR="00333A37" w:rsidRPr="00333A37" w:rsidRDefault="00856519" w:rsidP="00333A37">
      <w:pPr>
        <w:pStyle w:val="TDC5"/>
        <w:spacing w:after="0"/>
        <w:ind w:left="0"/>
        <w:rPr>
          <w:rFonts w:ascii="Times New Roman" w:hAnsi="Times New Roman" w:cs="Times New Roman"/>
          <w:noProof/>
          <w:lang w:eastAsia="es-MX"/>
        </w:rPr>
      </w:pPr>
      <w:hyperlink w:anchor="_Toc426542913" w:history="1">
        <w:r w:rsidR="00333A37" w:rsidRPr="00333A37">
          <w:rPr>
            <w:rStyle w:val="Hipervnculo"/>
            <w:rFonts w:ascii="Times New Roman" w:hAnsi="Times New Roman" w:cs="Times New Roman"/>
            <w:noProof/>
          </w:rPr>
          <w:t xml:space="preserve">Tabla 13-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 de aceptación historia técnica 4</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3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93</w:t>
        </w:r>
        <w:r w:rsidR="00333A37" w:rsidRPr="00333A37">
          <w:rPr>
            <w:rFonts w:ascii="Times New Roman" w:hAnsi="Times New Roman" w:cs="Times New Roman"/>
            <w:noProof/>
            <w:webHidden/>
          </w:rPr>
          <w:fldChar w:fldCharType="end"/>
        </w:r>
      </w:hyperlink>
    </w:p>
    <w:p w14:paraId="496372C3" w14:textId="3F9DE233" w:rsidR="00333A37" w:rsidRPr="00333A37" w:rsidRDefault="00856519" w:rsidP="00333A37">
      <w:pPr>
        <w:pStyle w:val="TDC5"/>
        <w:spacing w:after="0"/>
        <w:ind w:left="0"/>
        <w:rPr>
          <w:rFonts w:ascii="Times New Roman" w:hAnsi="Times New Roman" w:cs="Times New Roman"/>
          <w:noProof/>
          <w:lang w:eastAsia="es-MX"/>
        </w:rPr>
      </w:pPr>
      <w:hyperlink w:anchor="_Toc426542914" w:history="1">
        <w:r w:rsidR="00333A37" w:rsidRPr="00333A37">
          <w:rPr>
            <w:rStyle w:val="Hipervnculo"/>
            <w:rFonts w:ascii="Times New Roman" w:hAnsi="Times New Roman" w:cs="Times New Roman"/>
            <w:noProof/>
          </w:rPr>
          <w:t xml:space="preserve">Tabla 14-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Historia de usuario autentificación</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4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94</w:t>
        </w:r>
        <w:r w:rsidR="00333A37" w:rsidRPr="00333A37">
          <w:rPr>
            <w:rFonts w:ascii="Times New Roman" w:hAnsi="Times New Roman" w:cs="Times New Roman"/>
            <w:noProof/>
            <w:webHidden/>
          </w:rPr>
          <w:fldChar w:fldCharType="end"/>
        </w:r>
      </w:hyperlink>
    </w:p>
    <w:p w14:paraId="07367E68" w14:textId="6C421EA0" w:rsidR="00333A37" w:rsidRPr="00333A37" w:rsidRDefault="00856519" w:rsidP="00333A37">
      <w:pPr>
        <w:pStyle w:val="TDC5"/>
        <w:spacing w:after="0"/>
        <w:ind w:left="0"/>
        <w:rPr>
          <w:rFonts w:ascii="Times New Roman" w:hAnsi="Times New Roman" w:cs="Times New Roman"/>
          <w:noProof/>
          <w:lang w:eastAsia="es-MX"/>
        </w:rPr>
      </w:pPr>
      <w:hyperlink w:anchor="_Toc426542915" w:history="1">
        <w:r w:rsidR="00333A37" w:rsidRPr="00333A37">
          <w:rPr>
            <w:rStyle w:val="Hipervnculo"/>
            <w:rFonts w:ascii="Times New Roman" w:hAnsi="Times New Roman" w:cs="Times New Roman"/>
            <w:noProof/>
          </w:rPr>
          <w:t xml:space="preserve">Tabla 15-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Tarea de ingeniería de autentificación</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5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94</w:t>
        </w:r>
        <w:r w:rsidR="00333A37" w:rsidRPr="00333A37">
          <w:rPr>
            <w:rFonts w:ascii="Times New Roman" w:hAnsi="Times New Roman" w:cs="Times New Roman"/>
            <w:noProof/>
            <w:webHidden/>
          </w:rPr>
          <w:fldChar w:fldCharType="end"/>
        </w:r>
      </w:hyperlink>
    </w:p>
    <w:p w14:paraId="509C0DE8" w14:textId="0FDB546A" w:rsidR="00333A37" w:rsidRPr="00333A37" w:rsidRDefault="00856519" w:rsidP="00333A37">
      <w:pPr>
        <w:pStyle w:val="TDC5"/>
        <w:spacing w:after="0"/>
        <w:ind w:left="0"/>
        <w:rPr>
          <w:rFonts w:ascii="Times New Roman" w:hAnsi="Times New Roman" w:cs="Times New Roman"/>
          <w:noProof/>
          <w:lang w:eastAsia="es-MX"/>
        </w:rPr>
      </w:pPr>
      <w:hyperlink w:anchor="_Toc426542916" w:history="1">
        <w:r w:rsidR="00333A37" w:rsidRPr="00333A37">
          <w:rPr>
            <w:rStyle w:val="Hipervnculo"/>
            <w:rFonts w:ascii="Times New Roman" w:hAnsi="Times New Roman" w:cs="Times New Roman"/>
            <w:noProof/>
          </w:rPr>
          <w:t xml:space="preserve">Tabla 16-4: </w:t>
        </w:r>
        <w:r w:rsidR="00333A37">
          <w:rPr>
            <w:rStyle w:val="Hipervnculo"/>
            <w:rFonts w:ascii="Times New Roman" w:hAnsi="Times New Roman" w:cs="Times New Roman"/>
            <w:noProof/>
          </w:rPr>
          <w:t xml:space="preserve">     </w:t>
        </w:r>
        <w:r w:rsidR="00333A37" w:rsidRPr="00333A37">
          <w:rPr>
            <w:rStyle w:val="Hipervnculo"/>
            <w:rFonts w:ascii="Times New Roman" w:hAnsi="Times New Roman" w:cs="Times New Roman"/>
            <w:noProof/>
          </w:rPr>
          <w:t>Prueba de aceptación autentificación</w:t>
        </w:r>
        <w:r w:rsidR="00333A37" w:rsidRPr="00333A37">
          <w:rPr>
            <w:rFonts w:ascii="Times New Roman" w:hAnsi="Times New Roman" w:cs="Times New Roman"/>
            <w:noProof/>
            <w:webHidden/>
          </w:rPr>
          <w:tab/>
        </w:r>
        <w:r w:rsidR="00333A37" w:rsidRPr="00333A37">
          <w:rPr>
            <w:rFonts w:ascii="Times New Roman" w:hAnsi="Times New Roman" w:cs="Times New Roman"/>
            <w:noProof/>
            <w:webHidden/>
          </w:rPr>
          <w:fldChar w:fldCharType="begin"/>
        </w:r>
        <w:r w:rsidR="00333A37" w:rsidRPr="00333A37">
          <w:rPr>
            <w:rFonts w:ascii="Times New Roman" w:hAnsi="Times New Roman" w:cs="Times New Roman"/>
            <w:noProof/>
            <w:webHidden/>
          </w:rPr>
          <w:instrText xml:space="preserve"> PAGEREF _Toc426542916 \h </w:instrText>
        </w:r>
        <w:r w:rsidR="00333A37" w:rsidRPr="00333A37">
          <w:rPr>
            <w:rFonts w:ascii="Times New Roman" w:hAnsi="Times New Roman" w:cs="Times New Roman"/>
            <w:noProof/>
            <w:webHidden/>
          </w:rPr>
        </w:r>
        <w:r w:rsidR="00333A37" w:rsidRPr="00333A37">
          <w:rPr>
            <w:rFonts w:ascii="Times New Roman" w:hAnsi="Times New Roman" w:cs="Times New Roman"/>
            <w:noProof/>
            <w:webHidden/>
          </w:rPr>
          <w:fldChar w:fldCharType="separate"/>
        </w:r>
        <w:r w:rsidR="00180C75">
          <w:rPr>
            <w:rFonts w:ascii="Times New Roman" w:hAnsi="Times New Roman" w:cs="Times New Roman"/>
            <w:noProof/>
            <w:webHidden/>
          </w:rPr>
          <w:t>95</w:t>
        </w:r>
        <w:r w:rsidR="00333A37" w:rsidRPr="00333A37">
          <w:rPr>
            <w:rFonts w:ascii="Times New Roman" w:hAnsi="Times New Roman" w:cs="Times New Roman"/>
            <w:noProof/>
            <w:webHidden/>
          </w:rPr>
          <w:fldChar w:fldCharType="end"/>
        </w:r>
      </w:hyperlink>
    </w:p>
    <w:p w14:paraId="79FEA8BA" w14:textId="77777777" w:rsidR="00531914" w:rsidRPr="00F03AE2" w:rsidRDefault="008A7D74" w:rsidP="00333A37">
      <w:pPr>
        <w:spacing w:after="0" w:line="360" w:lineRule="auto"/>
        <w:rPr>
          <w:rFonts w:ascii="Times New Roman" w:hAnsi="Times New Roman" w:cs="Times New Roman"/>
          <w:b/>
        </w:rPr>
      </w:pPr>
      <w:r w:rsidRPr="00333A37">
        <w:rPr>
          <w:rFonts w:ascii="Times New Roman" w:hAnsi="Times New Roman" w:cs="Times New Roman"/>
          <w:b/>
        </w:rPr>
        <w:fldChar w:fldCharType="end"/>
      </w:r>
    </w:p>
    <w:p w14:paraId="399BF077" w14:textId="77777777" w:rsidR="00531914" w:rsidRPr="00F03AE2" w:rsidRDefault="00531914" w:rsidP="008B3AA5">
      <w:pPr>
        <w:spacing w:after="0" w:line="360" w:lineRule="auto"/>
        <w:jc w:val="center"/>
        <w:rPr>
          <w:rFonts w:ascii="Times New Roman" w:hAnsi="Times New Roman" w:cs="Times New Roman"/>
          <w:b/>
        </w:rPr>
      </w:pPr>
    </w:p>
    <w:p w14:paraId="2E64D9AD" w14:textId="77777777" w:rsidR="00531914" w:rsidRPr="00F03AE2" w:rsidRDefault="00531914" w:rsidP="008B3AA5">
      <w:pPr>
        <w:spacing w:after="0" w:line="360" w:lineRule="auto"/>
        <w:jc w:val="center"/>
        <w:rPr>
          <w:rFonts w:ascii="Times New Roman" w:hAnsi="Times New Roman" w:cs="Times New Roman"/>
          <w:b/>
        </w:rPr>
      </w:pPr>
    </w:p>
    <w:p w14:paraId="6DFF9085" w14:textId="77777777" w:rsidR="00531914" w:rsidRPr="00F03AE2" w:rsidRDefault="00531914" w:rsidP="008B3AA5">
      <w:pPr>
        <w:spacing w:after="0" w:line="360" w:lineRule="auto"/>
        <w:jc w:val="center"/>
        <w:rPr>
          <w:rFonts w:ascii="Times New Roman" w:hAnsi="Times New Roman" w:cs="Times New Roman"/>
          <w:b/>
        </w:rPr>
      </w:pPr>
    </w:p>
    <w:p w14:paraId="005833E2" w14:textId="77777777" w:rsidR="00531914" w:rsidRPr="00F03AE2" w:rsidRDefault="00531914" w:rsidP="008B3AA5">
      <w:pPr>
        <w:spacing w:after="0" w:line="360" w:lineRule="auto"/>
        <w:jc w:val="center"/>
        <w:rPr>
          <w:rFonts w:ascii="Times New Roman" w:hAnsi="Times New Roman" w:cs="Times New Roman"/>
          <w:b/>
        </w:rPr>
      </w:pPr>
    </w:p>
    <w:p w14:paraId="52CB186D" w14:textId="77777777" w:rsidR="00531914" w:rsidRPr="00F03AE2" w:rsidRDefault="00531914" w:rsidP="008B3AA5">
      <w:pPr>
        <w:spacing w:after="0" w:line="360" w:lineRule="auto"/>
        <w:jc w:val="center"/>
        <w:rPr>
          <w:rFonts w:ascii="Times New Roman" w:hAnsi="Times New Roman" w:cs="Times New Roman"/>
          <w:b/>
        </w:rPr>
      </w:pPr>
    </w:p>
    <w:p w14:paraId="5474F7B2" w14:textId="77777777" w:rsidR="00531914" w:rsidRPr="00F03AE2" w:rsidRDefault="00531914" w:rsidP="008B3AA5">
      <w:pPr>
        <w:spacing w:after="0" w:line="360" w:lineRule="auto"/>
        <w:jc w:val="center"/>
        <w:rPr>
          <w:rFonts w:ascii="Times New Roman" w:hAnsi="Times New Roman" w:cs="Times New Roman"/>
          <w:b/>
        </w:rPr>
      </w:pPr>
    </w:p>
    <w:p w14:paraId="264F57AF" w14:textId="77777777" w:rsidR="00531914" w:rsidRPr="00F03AE2" w:rsidRDefault="00531914" w:rsidP="008B3AA5">
      <w:pPr>
        <w:spacing w:after="0" w:line="360" w:lineRule="auto"/>
        <w:jc w:val="center"/>
        <w:rPr>
          <w:rFonts w:ascii="Times New Roman" w:hAnsi="Times New Roman" w:cs="Times New Roman"/>
          <w:b/>
        </w:rPr>
      </w:pPr>
    </w:p>
    <w:p w14:paraId="4CE39D41" w14:textId="77777777" w:rsidR="00531914" w:rsidRPr="00F03AE2" w:rsidRDefault="00531914" w:rsidP="008B3AA5">
      <w:pPr>
        <w:spacing w:after="0" w:line="360" w:lineRule="auto"/>
        <w:jc w:val="center"/>
        <w:rPr>
          <w:rFonts w:ascii="Times New Roman" w:hAnsi="Times New Roman" w:cs="Times New Roman"/>
          <w:b/>
        </w:rPr>
      </w:pPr>
    </w:p>
    <w:p w14:paraId="5314A7CB" w14:textId="77777777" w:rsidR="00531914" w:rsidRPr="00F03AE2" w:rsidRDefault="00531914" w:rsidP="008B3AA5">
      <w:pPr>
        <w:spacing w:after="0" w:line="360" w:lineRule="auto"/>
        <w:jc w:val="center"/>
        <w:rPr>
          <w:rFonts w:ascii="Times New Roman" w:hAnsi="Times New Roman" w:cs="Times New Roman"/>
          <w:b/>
        </w:rPr>
      </w:pPr>
    </w:p>
    <w:p w14:paraId="5A760723" w14:textId="77777777" w:rsidR="00531914" w:rsidRPr="00F03AE2" w:rsidRDefault="00531914" w:rsidP="008B3AA5">
      <w:pPr>
        <w:spacing w:after="0" w:line="360" w:lineRule="auto"/>
        <w:jc w:val="center"/>
        <w:rPr>
          <w:rFonts w:ascii="Times New Roman" w:hAnsi="Times New Roman" w:cs="Times New Roman"/>
          <w:b/>
        </w:rPr>
      </w:pPr>
    </w:p>
    <w:p w14:paraId="7CFCB53C" w14:textId="77777777" w:rsidR="00531914" w:rsidRPr="00F03AE2" w:rsidRDefault="00531914" w:rsidP="008B3AA5">
      <w:pPr>
        <w:spacing w:after="0" w:line="360" w:lineRule="auto"/>
        <w:jc w:val="center"/>
        <w:rPr>
          <w:rFonts w:ascii="Times New Roman" w:hAnsi="Times New Roman" w:cs="Times New Roman"/>
          <w:b/>
        </w:rPr>
      </w:pPr>
    </w:p>
    <w:p w14:paraId="1B25A519" w14:textId="77777777" w:rsidR="005754F7" w:rsidRPr="00F03AE2" w:rsidRDefault="005754F7" w:rsidP="008B3AA5">
      <w:pPr>
        <w:spacing w:after="0" w:line="360" w:lineRule="auto"/>
        <w:jc w:val="center"/>
        <w:rPr>
          <w:rFonts w:ascii="Times New Roman" w:hAnsi="Times New Roman" w:cs="Times New Roman"/>
          <w:b/>
        </w:rPr>
      </w:pPr>
    </w:p>
    <w:p w14:paraId="05C1B1BE" w14:textId="77777777" w:rsidR="00531914" w:rsidRPr="00F03AE2" w:rsidRDefault="00531914" w:rsidP="008B3AA5">
      <w:pPr>
        <w:spacing w:after="0" w:line="360" w:lineRule="auto"/>
        <w:jc w:val="center"/>
        <w:rPr>
          <w:rFonts w:ascii="Times New Roman" w:hAnsi="Times New Roman" w:cs="Times New Roman"/>
          <w:b/>
        </w:rPr>
      </w:pPr>
    </w:p>
    <w:p w14:paraId="514C0110" w14:textId="77777777" w:rsidR="007A3097" w:rsidRPr="00F03AE2" w:rsidRDefault="007A3097" w:rsidP="008B3AA5">
      <w:pPr>
        <w:spacing w:after="0" w:line="360" w:lineRule="auto"/>
        <w:jc w:val="center"/>
        <w:rPr>
          <w:rFonts w:ascii="Times New Roman" w:hAnsi="Times New Roman" w:cs="Times New Roman"/>
          <w:b/>
        </w:rPr>
      </w:pPr>
    </w:p>
    <w:p w14:paraId="6BD1AF58" w14:textId="77777777" w:rsidR="007A3097" w:rsidRPr="00F03AE2" w:rsidRDefault="007A3097" w:rsidP="008B3AA5">
      <w:pPr>
        <w:spacing w:after="0" w:line="360" w:lineRule="auto"/>
        <w:jc w:val="center"/>
        <w:rPr>
          <w:rFonts w:ascii="Times New Roman" w:hAnsi="Times New Roman" w:cs="Times New Roman"/>
          <w:b/>
        </w:rPr>
      </w:pPr>
    </w:p>
    <w:p w14:paraId="6640B41C" w14:textId="77777777" w:rsidR="007A3097" w:rsidRPr="00F03AE2" w:rsidRDefault="007A3097" w:rsidP="008B3AA5">
      <w:pPr>
        <w:spacing w:after="0" w:line="360" w:lineRule="auto"/>
        <w:jc w:val="center"/>
        <w:rPr>
          <w:rFonts w:ascii="Times New Roman" w:hAnsi="Times New Roman" w:cs="Times New Roman"/>
          <w:b/>
        </w:rPr>
      </w:pPr>
    </w:p>
    <w:p w14:paraId="5B4A7ACD" w14:textId="77777777" w:rsidR="007A3097" w:rsidRPr="00F03AE2" w:rsidRDefault="007A3097" w:rsidP="008B3AA5">
      <w:pPr>
        <w:spacing w:after="0" w:line="360" w:lineRule="auto"/>
        <w:jc w:val="center"/>
        <w:rPr>
          <w:rFonts w:ascii="Times New Roman" w:hAnsi="Times New Roman" w:cs="Times New Roman"/>
          <w:b/>
        </w:rPr>
      </w:pPr>
    </w:p>
    <w:p w14:paraId="5355E223" w14:textId="77777777" w:rsidR="007A3097" w:rsidRPr="00F03AE2" w:rsidRDefault="007A3097" w:rsidP="008B3AA5">
      <w:pPr>
        <w:spacing w:after="0" w:line="360" w:lineRule="auto"/>
        <w:jc w:val="center"/>
        <w:rPr>
          <w:rFonts w:ascii="Times New Roman" w:hAnsi="Times New Roman" w:cs="Times New Roman"/>
          <w:b/>
        </w:rPr>
      </w:pPr>
    </w:p>
    <w:p w14:paraId="2F404CA4" w14:textId="77777777" w:rsidR="008B3AA5" w:rsidRPr="00F03AE2" w:rsidRDefault="008B3AA5" w:rsidP="008B3AA5">
      <w:pPr>
        <w:spacing w:after="0" w:line="360" w:lineRule="auto"/>
        <w:jc w:val="center"/>
        <w:rPr>
          <w:rFonts w:ascii="Times New Roman" w:hAnsi="Times New Roman" w:cs="Times New Roman"/>
          <w:b/>
        </w:rPr>
      </w:pPr>
    </w:p>
    <w:p w14:paraId="0ABAB7E6" w14:textId="77777777" w:rsidR="008B3AA5" w:rsidRPr="00F03AE2" w:rsidRDefault="008B3AA5" w:rsidP="008B3AA5">
      <w:pPr>
        <w:spacing w:after="0" w:line="360" w:lineRule="auto"/>
        <w:jc w:val="center"/>
        <w:rPr>
          <w:rFonts w:ascii="Times New Roman" w:hAnsi="Times New Roman" w:cs="Times New Roman"/>
          <w:b/>
        </w:rPr>
      </w:pPr>
    </w:p>
    <w:p w14:paraId="382DBA90" w14:textId="77777777" w:rsidR="008B3AA5" w:rsidRPr="00F03AE2" w:rsidRDefault="008B3AA5" w:rsidP="008B3AA5">
      <w:pPr>
        <w:spacing w:after="0" w:line="360" w:lineRule="auto"/>
        <w:jc w:val="center"/>
        <w:rPr>
          <w:rFonts w:ascii="Times New Roman" w:hAnsi="Times New Roman" w:cs="Times New Roman"/>
          <w:b/>
        </w:rPr>
      </w:pPr>
    </w:p>
    <w:p w14:paraId="4D5AEF24" w14:textId="77777777" w:rsidR="008B3AA5" w:rsidRPr="00F03AE2" w:rsidRDefault="008B3AA5" w:rsidP="008B3AA5">
      <w:pPr>
        <w:spacing w:after="0" w:line="360" w:lineRule="auto"/>
        <w:jc w:val="center"/>
        <w:rPr>
          <w:rFonts w:ascii="Times New Roman" w:hAnsi="Times New Roman" w:cs="Times New Roman"/>
          <w:b/>
        </w:rPr>
      </w:pPr>
    </w:p>
    <w:p w14:paraId="34952733" w14:textId="77777777" w:rsidR="008B3AA5" w:rsidRPr="00F03AE2" w:rsidRDefault="008B3AA5" w:rsidP="008B3AA5">
      <w:pPr>
        <w:spacing w:after="0" w:line="360" w:lineRule="auto"/>
        <w:jc w:val="center"/>
        <w:rPr>
          <w:rFonts w:ascii="Times New Roman" w:hAnsi="Times New Roman" w:cs="Times New Roman"/>
          <w:b/>
        </w:rPr>
      </w:pPr>
    </w:p>
    <w:p w14:paraId="590D9150" w14:textId="77777777" w:rsidR="008B3AA5" w:rsidRPr="00F03AE2" w:rsidRDefault="008B3AA5" w:rsidP="008B3AA5">
      <w:pPr>
        <w:spacing w:after="0" w:line="360" w:lineRule="auto"/>
        <w:jc w:val="center"/>
        <w:rPr>
          <w:rFonts w:ascii="Times New Roman" w:hAnsi="Times New Roman" w:cs="Times New Roman"/>
          <w:b/>
        </w:rPr>
      </w:pPr>
    </w:p>
    <w:p w14:paraId="788C9655" w14:textId="77777777" w:rsidR="008B3AA5" w:rsidRPr="00F03AE2" w:rsidRDefault="008B3AA5" w:rsidP="008B3AA5">
      <w:pPr>
        <w:spacing w:after="0" w:line="360" w:lineRule="auto"/>
        <w:jc w:val="center"/>
        <w:rPr>
          <w:rFonts w:ascii="Times New Roman" w:hAnsi="Times New Roman" w:cs="Times New Roman"/>
          <w:b/>
        </w:rPr>
      </w:pPr>
    </w:p>
    <w:p w14:paraId="447026C7" w14:textId="77777777" w:rsidR="008B3AA5" w:rsidRPr="00F03AE2" w:rsidRDefault="008B3AA5" w:rsidP="008B3AA5">
      <w:pPr>
        <w:spacing w:after="0" w:line="360" w:lineRule="auto"/>
        <w:jc w:val="center"/>
        <w:rPr>
          <w:rFonts w:ascii="Times New Roman" w:hAnsi="Times New Roman" w:cs="Times New Roman"/>
          <w:b/>
        </w:rPr>
      </w:pPr>
    </w:p>
    <w:p w14:paraId="1D8C695A" w14:textId="77777777" w:rsidR="008B3AA5" w:rsidRPr="00F03AE2" w:rsidRDefault="008B3AA5" w:rsidP="008B3AA5">
      <w:pPr>
        <w:spacing w:after="0" w:line="360" w:lineRule="auto"/>
        <w:jc w:val="center"/>
        <w:rPr>
          <w:rFonts w:ascii="Times New Roman" w:hAnsi="Times New Roman" w:cs="Times New Roman"/>
          <w:b/>
        </w:rPr>
      </w:pPr>
    </w:p>
    <w:p w14:paraId="2EB258FE" w14:textId="77777777" w:rsidR="008B3AA5" w:rsidRPr="00F03AE2" w:rsidRDefault="008B3AA5" w:rsidP="008B3AA5">
      <w:pPr>
        <w:spacing w:after="0" w:line="360" w:lineRule="auto"/>
        <w:jc w:val="center"/>
        <w:rPr>
          <w:rFonts w:ascii="Times New Roman" w:hAnsi="Times New Roman" w:cs="Times New Roman"/>
          <w:b/>
        </w:rPr>
      </w:pPr>
    </w:p>
    <w:p w14:paraId="7939886B" w14:textId="77777777" w:rsidR="00172B54" w:rsidRPr="00F03AE2" w:rsidRDefault="00172B54" w:rsidP="008B3AA5">
      <w:pPr>
        <w:spacing w:after="0" w:line="360" w:lineRule="auto"/>
        <w:jc w:val="center"/>
        <w:rPr>
          <w:rFonts w:ascii="Times New Roman" w:hAnsi="Times New Roman" w:cs="Times New Roman"/>
          <w:b/>
        </w:rPr>
      </w:pPr>
    </w:p>
    <w:p w14:paraId="2F3372DF" w14:textId="77777777" w:rsidR="00172B54" w:rsidRPr="00F03AE2" w:rsidRDefault="00172B54" w:rsidP="008B3AA5">
      <w:pPr>
        <w:spacing w:after="0" w:line="360" w:lineRule="auto"/>
        <w:jc w:val="center"/>
        <w:rPr>
          <w:rFonts w:ascii="Times New Roman" w:hAnsi="Times New Roman" w:cs="Times New Roman"/>
          <w:b/>
        </w:rPr>
      </w:pPr>
    </w:p>
    <w:p w14:paraId="63CAB48B" w14:textId="77777777" w:rsidR="00172B54" w:rsidRPr="00F03AE2" w:rsidRDefault="00172B54" w:rsidP="008B3AA5">
      <w:pPr>
        <w:spacing w:after="0" w:line="360" w:lineRule="auto"/>
        <w:jc w:val="center"/>
        <w:rPr>
          <w:rFonts w:ascii="Times New Roman" w:hAnsi="Times New Roman" w:cs="Times New Roman"/>
          <w:b/>
        </w:rPr>
      </w:pPr>
    </w:p>
    <w:p w14:paraId="0B0CE410" w14:textId="77777777" w:rsidR="008B3AA5" w:rsidRPr="00F03AE2" w:rsidRDefault="008B3AA5" w:rsidP="008B3AA5">
      <w:pPr>
        <w:spacing w:after="0" w:line="360" w:lineRule="auto"/>
        <w:jc w:val="center"/>
        <w:rPr>
          <w:rFonts w:ascii="Times New Roman" w:hAnsi="Times New Roman" w:cs="Times New Roman"/>
          <w:b/>
        </w:rPr>
      </w:pPr>
    </w:p>
    <w:p w14:paraId="72CC6BB6" w14:textId="77777777" w:rsidR="00FB733F" w:rsidRPr="00F03AE2" w:rsidRDefault="00FB733F" w:rsidP="008B3AA5">
      <w:pPr>
        <w:spacing w:after="0" w:line="360" w:lineRule="auto"/>
        <w:rPr>
          <w:rFonts w:ascii="Times New Roman" w:hAnsi="Times New Roman" w:cs="Times New Roman"/>
          <w:b/>
          <w:szCs w:val="24"/>
        </w:rPr>
      </w:pPr>
      <w:r w:rsidRPr="00F03AE2">
        <w:rPr>
          <w:rFonts w:ascii="Times New Roman" w:hAnsi="Times New Roman" w:cs="Times New Roman"/>
          <w:b/>
          <w:szCs w:val="24"/>
        </w:rPr>
        <w:lastRenderedPageBreak/>
        <w:t>ÍNDICE DE ABREVIATURAS</w:t>
      </w:r>
    </w:p>
    <w:p w14:paraId="274D0CF8" w14:textId="77777777" w:rsidR="00AC2110" w:rsidRPr="00F03AE2" w:rsidRDefault="00AC2110" w:rsidP="008B3AA5">
      <w:pPr>
        <w:spacing w:after="0" w:line="360" w:lineRule="auto"/>
        <w:jc w:val="center"/>
        <w:rPr>
          <w:rFonts w:ascii="Times New Roman" w:hAnsi="Times New Roman" w:cs="Times New Roman"/>
          <w:b/>
          <w:sz w:val="24"/>
          <w:szCs w:val="24"/>
        </w:rPr>
      </w:pPr>
    </w:p>
    <w:p w14:paraId="2A6247D2" w14:textId="77777777" w:rsidR="002831C9" w:rsidRPr="00F03AE2" w:rsidRDefault="002831C9" w:rsidP="008B3AA5">
      <w:pPr>
        <w:spacing w:after="0" w:line="360" w:lineRule="auto"/>
        <w:jc w:val="center"/>
        <w:rPr>
          <w:rFonts w:ascii="Times New Roman" w:hAnsi="Times New Roman" w:cs="Times New Roman"/>
          <w:b/>
          <w:sz w:val="24"/>
          <w:szCs w:val="24"/>
        </w:rPr>
      </w:pPr>
    </w:p>
    <w:p w14:paraId="51F756A4" w14:textId="4FF8150E" w:rsidR="00FB733F" w:rsidRPr="00F03AE2" w:rsidRDefault="00FB733F" w:rsidP="008B3AA5">
      <w:pPr>
        <w:spacing w:after="0" w:line="360" w:lineRule="auto"/>
        <w:jc w:val="both"/>
        <w:rPr>
          <w:rFonts w:ascii="Times New Roman" w:hAnsi="Times New Roman" w:cs="Times New Roman"/>
          <w:szCs w:val="24"/>
        </w:rPr>
      </w:pPr>
      <w:r w:rsidRPr="00F03AE2">
        <w:rPr>
          <w:rStyle w:val="apple-converted-space"/>
          <w:rFonts w:ascii="Times New Roman" w:hAnsi="Times New Roman" w:cs="Times New Roman"/>
          <w:b/>
          <w:color w:val="222222"/>
          <w:szCs w:val="24"/>
          <w:shd w:val="clear" w:color="auto" w:fill="FFFFFF"/>
        </w:rPr>
        <w:t>ACL:</w:t>
      </w:r>
      <w:r w:rsidR="00344DB0" w:rsidRPr="00F03AE2">
        <w:rPr>
          <w:rStyle w:val="apple-converted-space"/>
          <w:rFonts w:ascii="Times New Roman" w:hAnsi="Times New Roman" w:cs="Times New Roman"/>
          <w:b/>
          <w:color w:val="222222"/>
          <w:szCs w:val="24"/>
          <w:shd w:val="clear" w:color="auto" w:fill="FFFFFF"/>
        </w:rPr>
        <w:tab/>
      </w:r>
      <w:r w:rsidRPr="00F03AE2">
        <w:rPr>
          <w:rStyle w:val="apple-converted-space"/>
          <w:rFonts w:ascii="Times New Roman" w:hAnsi="Times New Roman" w:cs="Times New Roman"/>
          <w:color w:val="222222"/>
          <w:szCs w:val="24"/>
          <w:shd w:val="clear" w:color="auto" w:fill="FFFFFF"/>
        </w:rPr>
        <w:t xml:space="preserve"> </w:t>
      </w:r>
      <w:r w:rsidR="009E5A48" w:rsidRPr="00F03AE2">
        <w:rPr>
          <w:rStyle w:val="apple-converted-space"/>
          <w:rFonts w:ascii="Times New Roman" w:hAnsi="Times New Roman" w:cs="Times New Roman"/>
          <w:color w:val="222222"/>
          <w:szCs w:val="24"/>
          <w:shd w:val="clear" w:color="auto" w:fill="FFFFFF"/>
        </w:rPr>
        <w:tab/>
      </w:r>
      <w:r w:rsidRPr="00F03AE2">
        <w:rPr>
          <w:rStyle w:val="apple-converted-space"/>
          <w:rFonts w:ascii="Times New Roman" w:hAnsi="Times New Roman" w:cs="Times New Roman"/>
          <w:color w:val="222222"/>
          <w:szCs w:val="24"/>
          <w:shd w:val="clear" w:color="auto" w:fill="FFFFFF"/>
        </w:rPr>
        <w:t>(</w:t>
      </w:r>
      <w:r w:rsidRPr="00F03AE2">
        <w:rPr>
          <w:rFonts w:ascii="Times New Roman" w:hAnsi="Times New Roman" w:cs="Times New Roman"/>
          <w:szCs w:val="24"/>
        </w:rPr>
        <w:t>Access Control Lists), Listas de Control de Acceso.</w:t>
      </w:r>
    </w:p>
    <w:p w14:paraId="18C3B589" w14:textId="28313FD0"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BSD:</w:t>
      </w:r>
      <w:r w:rsidRPr="00F03AE2">
        <w:rPr>
          <w:rFonts w:ascii="Times New Roman" w:hAnsi="Times New Roman" w:cs="Times New Roman"/>
          <w:color w:val="222222"/>
          <w:szCs w:val="24"/>
          <w:shd w:val="clear" w:color="auto" w:fill="FFFFFF"/>
        </w:rPr>
        <w:t xml:space="preserve"> </w:t>
      </w:r>
      <w:r w:rsidR="009E5A48"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Berkeley Software Distribution), Distribución de Software de Berkeley.</w:t>
      </w:r>
    </w:p>
    <w:p w14:paraId="27180816" w14:textId="0469E6FB" w:rsidR="00FB733F" w:rsidRPr="00F03AE2" w:rsidRDefault="00FB733F"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CGI:</w:t>
      </w:r>
      <w:r w:rsidRPr="00F03AE2">
        <w:rPr>
          <w:rFonts w:ascii="Times New Roman" w:hAnsi="Times New Roman" w:cs="Times New Roman"/>
          <w:szCs w:val="24"/>
        </w:rPr>
        <w:t xml:space="preserve"> </w:t>
      </w:r>
      <w:r w:rsidR="009E5A48"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Common Gateway Interface), Interfaz de entrada común.</w:t>
      </w:r>
    </w:p>
    <w:p w14:paraId="5FFAFA20" w14:textId="6DCEEB8B" w:rsidR="00FB733F" w:rsidRPr="00F03AE2" w:rsidRDefault="00FB733F"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CLOC:</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Pr="00F03AE2">
        <w:rPr>
          <w:rFonts w:ascii="Times New Roman" w:hAnsi="Times New Roman" w:cs="Times New Roman"/>
          <w:szCs w:val="24"/>
        </w:rPr>
        <w:t>(Count Lines of Code), Conteo de líneas de Código.</w:t>
      </w:r>
    </w:p>
    <w:p w14:paraId="3A5A7810" w14:textId="362F34D3"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CRUD:</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Create, Read, Update and Delete), Crear, Leer, Modificar, y Eliminar.</w:t>
      </w:r>
    </w:p>
    <w:p w14:paraId="3BBCE0DE" w14:textId="4C0A49E9"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Style w:val="apple-converted-space"/>
          <w:rFonts w:ascii="Times New Roman" w:hAnsi="Times New Roman" w:cs="Times New Roman"/>
          <w:b/>
          <w:color w:val="222222"/>
          <w:szCs w:val="24"/>
          <w:shd w:val="clear" w:color="auto" w:fill="FFFFFF"/>
        </w:rPr>
        <w:t>DHTML:</w:t>
      </w:r>
      <w:r w:rsidRPr="00F03AE2">
        <w:rPr>
          <w:rStyle w:val="apple-converted-space"/>
          <w:rFonts w:ascii="Times New Roman" w:hAnsi="Times New Roman" w:cs="Times New Roman"/>
          <w:color w:val="222222"/>
          <w:szCs w:val="24"/>
          <w:shd w:val="clear" w:color="auto" w:fill="FFFFFF"/>
        </w:rPr>
        <w:t xml:space="preserve"> </w:t>
      </w:r>
      <w:r w:rsidR="008B3AA5" w:rsidRPr="00F03AE2">
        <w:rPr>
          <w:rStyle w:val="apple-converted-space"/>
          <w:rFonts w:ascii="Times New Roman" w:hAnsi="Times New Roman" w:cs="Times New Roman"/>
          <w:color w:val="222222"/>
          <w:szCs w:val="24"/>
          <w:shd w:val="clear" w:color="auto" w:fill="FFFFFF"/>
        </w:rPr>
        <w:tab/>
      </w:r>
      <w:r w:rsidRPr="00F03AE2">
        <w:rPr>
          <w:rStyle w:val="apple-converted-space"/>
          <w:rFonts w:ascii="Times New Roman" w:hAnsi="Times New Roman" w:cs="Times New Roman"/>
          <w:color w:val="222222"/>
          <w:szCs w:val="24"/>
          <w:shd w:val="clear" w:color="auto" w:fill="FFFFFF"/>
        </w:rPr>
        <w:t>(</w:t>
      </w:r>
      <w:r w:rsidRPr="00F03AE2">
        <w:rPr>
          <w:rFonts w:ascii="Times New Roman" w:hAnsi="Times New Roman" w:cs="Times New Roman"/>
          <w:color w:val="222222"/>
          <w:szCs w:val="24"/>
          <w:shd w:val="clear" w:color="auto" w:fill="FFFFFF"/>
        </w:rPr>
        <w:t>Dynamic HTML), Dinámico Lenguaje de Marcado de Hipertexto.</w:t>
      </w:r>
    </w:p>
    <w:p w14:paraId="580B836E" w14:textId="540B9CEB" w:rsidR="00FB733F" w:rsidRPr="00F03AE2" w:rsidRDefault="00FB733F"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DTIC:</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Dirección de Tecnologías de la Información y Comunicación.</w:t>
      </w:r>
    </w:p>
    <w:p w14:paraId="4CBE0A8C" w14:textId="12EFE00F"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GNU:</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GNU's Not UNIX), GNU no es UNIX.</w:t>
      </w:r>
    </w:p>
    <w:p w14:paraId="31A772CE" w14:textId="3D584A3F" w:rsidR="00FB733F" w:rsidRPr="00F03AE2" w:rsidRDefault="00A97940"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HE:</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Tiempo</w:t>
      </w:r>
      <w:r w:rsidR="002E58C3" w:rsidRPr="00F03AE2">
        <w:rPr>
          <w:rFonts w:ascii="Times New Roman" w:hAnsi="Times New Roman" w:cs="Times New Roman"/>
          <w:szCs w:val="24"/>
        </w:rPr>
        <w:t xml:space="preserve"> empleado</w:t>
      </w:r>
      <w:r w:rsidR="00FB733F" w:rsidRPr="00F03AE2">
        <w:rPr>
          <w:rFonts w:ascii="Times New Roman" w:hAnsi="Times New Roman" w:cs="Times New Roman"/>
          <w:szCs w:val="24"/>
        </w:rPr>
        <w:t>.</w:t>
      </w:r>
    </w:p>
    <w:p w14:paraId="7FEC096C" w14:textId="1F143860"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HTML:</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 xml:space="preserve">(HyperText Markup Language), Lenguaje de Marcado de Hipertexto. </w:t>
      </w:r>
    </w:p>
    <w:p w14:paraId="1D32641B" w14:textId="65C37ADD" w:rsidR="00FB733F" w:rsidRPr="00F03AE2" w:rsidRDefault="00FB733F" w:rsidP="008B3AA5">
      <w:pPr>
        <w:spacing w:after="0" w:line="360" w:lineRule="auto"/>
        <w:jc w:val="both"/>
        <w:rPr>
          <w:rStyle w:val="apple-converted-space"/>
          <w:rFonts w:ascii="Times New Roman" w:hAnsi="Times New Roman" w:cs="Times New Roman"/>
          <w:color w:val="222222"/>
          <w:szCs w:val="24"/>
          <w:shd w:val="clear" w:color="auto" w:fill="FFFFFF"/>
        </w:rPr>
      </w:pPr>
      <w:r w:rsidRPr="00F03AE2">
        <w:rPr>
          <w:rFonts w:ascii="Times New Roman" w:hAnsi="Times New Roman" w:cs="Times New Roman"/>
          <w:b/>
          <w:szCs w:val="24"/>
        </w:rPr>
        <w:t>HTTP:</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Pr="00F03AE2">
        <w:rPr>
          <w:rFonts w:ascii="Times New Roman" w:hAnsi="Times New Roman" w:cs="Times New Roman"/>
          <w:szCs w:val="24"/>
        </w:rPr>
        <w:t>(</w:t>
      </w:r>
      <w:r w:rsidRPr="00F03AE2">
        <w:rPr>
          <w:rFonts w:ascii="Times New Roman" w:hAnsi="Times New Roman" w:cs="Times New Roman"/>
          <w:color w:val="222222"/>
          <w:szCs w:val="24"/>
          <w:shd w:val="clear" w:color="auto" w:fill="FFFFFF"/>
        </w:rPr>
        <w:t>Hypertext Transfer Protocol)</w:t>
      </w:r>
      <w:r w:rsidRPr="00F03AE2">
        <w:rPr>
          <w:rStyle w:val="apple-converted-space"/>
          <w:rFonts w:ascii="Times New Roman" w:hAnsi="Times New Roman" w:cs="Times New Roman"/>
          <w:color w:val="222222"/>
          <w:szCs w:val="24"/>
          <w:shd w:val="clear" w:color="auto" w:fill="FFFFFF"/>
        </w:rPr>
        <w:t>, Protocolo de Transferencia de Hipertexto.</w:t>
      </w:r>
    </w:p>
    <w:p w14:paraId="31371AA1" w14:textId="0BD3B748" w:rsidR="00FB733F" w:rsidRPr="00F03AE2" w:rsidRDefault="00FB733F" w:rsidP="008B3AA5">
      <w:pPr>
        <w:spacing w:after="0" w:line="360" w:lineRule="auto"/>
        <w:ind w:left="1410" w:hanging="1410"/>
        <w:jc w:val="both"/>
        <w:rPr>
          <w:rFonts w:ascii="Times New Roman" w:hAnsi="Times New Roman" w:cs="Times New Roman"/>
          <w:szCs w:val="24"/>
        </w:rPr>
      </w:pPr>
      <w:r w:rsidRPr="00F03AE2">
        <w:rPr>
          <w:rFonts w:ascii="Times New Roman" w:hAnsi="Times New Roman" w:cs="Times New Roman"/>
          <w:b/>
          <w:szCs w:val="24"/>
        </w:rPr>
        <w:t>IEC:</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International Electrotechnical Commission), Comisión Electrotécnica Internacional.</w:t>
      </w:r>
    </w:p>
    <w:p w14:paraId="2A055C85" w14:textId="11741ACD" w:rsidR="00FB733F" w:rsidRPr="00F03AE2" w:rsidRDefault="00FB733F" w:rsidP="008B3AA5">
      <w:pPr>
        <w:spacing w:after="0" w:line="360" w:lineRule="auto"/>
        <w:ind w:left="1410" w:hanging="1410"/>
        <w:jc w:val="both"/>
        <w:rPr>
          <w:rFonts w:ascii="Times New Roman" w:hAnsi="Times New Roman" w:cs="Times New Roman"/>
          <w:szCs w:val="24"/>
        </w:rPr>
      </w:pPr>
      <w:r w:rsidRPr="00F03AE2">
        <w:rPr>
          <w:rFonts w:ascii="Times New Roman" w:hAnsi="Times New Roman" w:cs="Times New Roman"/>
          <w:b/>
          <w:szCs w:val="24"/>
        </w:rPr>
        <w:t>IEEE:</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Institute of Electrical and Electronics Engineers), Instituto de Ingenieros Eléctricos y Electrónicos.</w:t>
      </w:r>
    </w:p>
    <w:p w14:paraId="2ABB1F7A" w14:textId="3CDD48D4" w:rsidR="00FB733F" w:rsidRPr="00F03AE2" w:rsidRDefault="00FB733F" w:rsidP="008B3AA5">
      <w:pPr>
        <w:spacing w:after="0" w:line="360" w:lineRule="auto"/>
        <w:ind w:left="1410" w:hanging="1410"/>
        <w:jc w:val="both"/>
        <w:rPr>
          <w:rFonts w:ascii="Times New Roman" w:hAnsi="Times New Roman" w:cs="Times New Roman"/>
          <w:szCs w:val="24"/>
        </w:rPr>
      </w:pPr>
      <w:r w:rsidRPr="00F03AE2">
        <w:rPr>
          <w:rFonts w:ascii="Times New Roman" w:hAnsi="Times New Roman" w:cs="Times New Roman"/>
          <w:b/>
          <w:szCs w:val="24"/>
        </w:rPr>
        <w:t>ISO:</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International Organization for Standardization), Organización Internacional de Estandarización.</w:t>
      </w:r>
    </w:p>
    <w:p w14:paraId="67B357E5" w14:textId="7AF30343" w:rsidR="00FB733F" w:rsidRPr="00F03AE2" w:rsidRDefault="00FB733F"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LDC:</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008B3AA5" w:rsidRPr="00F03AE2">
        <w:rPr>
          <w:rFonts w:ascii="Times New Roman" w:hAnsi="Times New Roman" w:cs="Times New Roman"/>
          <w:szCs w:val="24"/>
        </w:rPr>
        <w:tab/>
      </w:r>
      <w:r w:rsidRPr="00F03AE2">
        <w:rPr>
          <w:rFonts w:ascii="Times New Roman" w:hAnsi="Times New Roman" w:cs="Times New Roman"/>
          <w:szCs w:val="24"/>
        </w:rPr>
        <w:t>Líneas de Código.</w:t>
      </w:r>
    </w:p>
    <w:p w14:paraId="663FDE74" w14:textId="097A0BDB" w:rsidR="00FB733F" w:rsidRPr="00F03AE2" w:rsidRDefault="00FB733F" w:rsidP="008B3AA5">
      <w:pPr>
        <w:spacing w:after="0" w:line="360" w:lineRule="auto"/>
        <w:ind w:left="1410" w:hanging="1410"/>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MIT:</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Massachusetts Institute of Technology), Instituto de Tecnología de Massachusetts.</w:t>
      </w:r>
    </w:p>
    <w:p w14:paraId="3B46086B" w14:textId="7BB48589"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MVC</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Modelo Vista Controlador.</w:t>
      </w:r>
    </w:p>
    <w:p w14:paraId="08BDC984" w14:textId="0F46DD97" w:rsidR="00FB733F" w:rsidRPr="00F03AE2" w:rsidRDefault="00FB733F" w:rsidP="008B3AA5">
      <w:pPr>
        <w:spacing w:after="0" w:line="360" w:lineRule="auto"/>
        <w:jc w:val="both"/>
        <w:rPr>
          <w:rFonts w:ascii="Times New Roman" w:hAnsi="Times New Roman" w:cs="Times New Roman"/>
          <w:color w:val="222222"/>
          <w:szCs w:val="24"/>
          <w:shd w:val="clear" w:color="auto" w:fill="FFFFFF"/>
          <w:lang w:val="en-US"/>
        </w:rPr>
      </w:pPr>
      <w:r w:rsidRPr="00F03AE2">
        <w:rPr>
          <w:rFonts w:ascii="Times New Roman" w:hAnsi="Times New Roman" w:cs="Times New Roman"/>
          <w:b/>
          <w:szCs w:val="24"/>
          <w:lang w:val="en-US"/>
        </w:rPr>
        <w:t>ORM:</w:t>
      </w:r>
      <w:r w:rsidRPr="00F03AE2">
        <w:rPr>
          <w:rFonts w:ascii="Times New Roman" w:hAnsi="Times New Roman" w:cs="Times New Roman"/>
          <w:szCs w:val="24"/>
          <w:lang w:val="en-US"/>
        </w:rPr>
        <w:t xml:space="preserve"> </w:t>
      </w:r>
      <w:r w:rsidR="008B3AA5" w:rsidRPr="00F03AE2">
        <w:rPr>
          <w:rFonts w:ascii="Times New Roman" w:hAnsi="Times New Roman" w:cs="Times New Roman"/>
          <w:szCs w:val="24"/>
          <w:lang w:val="en-US"/>
        </w:rPr>
        <w:tab/>
      </w:r>
      <w:r w:rsidR="008B3AA5" w:rsidRPr="00F03AE2">
        <w:rPr>
          <w:rFonts w:ascii="Times New Roman" w:hAnsi="Times New Roman" w:cs="Times New Roman"/>
          <w:szCs w:val="24"/>
          <w:lang w:val="en-US"/>
        </w:rPr>
        <w:tab/>
      </w:r>
      <w:r w:rsidRPr="00F03AE2">
        <w:rPr>
          <w:rFonts w:ascii="Times New Roman" w:hAnsi="Times New Roman" w:cs="Times New Roman"/>
          <w:szCs w:val="24"/>
          <w:lang w:val="en-US"/>
        </w:rPr>
        <w:t>(</w:t>
      </w:r>
      <w:r w:rsidRPr="00F03AE2">
        <w:rPr>
          <w:rFonts w:ascii="Times New Roman" w:hAnsi="Times New Roman" w:cs="Times New Roman"/>
          <w:color w:val="222222"/>
          <w:szCs w:val="24"/>
          <w:shd w:val="clear" w:color="auto" w:fill="FFFFFF"/>
          <w:lang w:val="en-US"/>
        </w:rPr>
        <w:t>Object-Relational Mapping), Mapeo Objeto-Relacional.</w:t>
      </w:r>
    </w:p>
    <w:p w14:paraId="73E87BDB" w14:textId="66594CE3" w:rsidR="00A97940" w:rsidRPr="00F03AE2" w:rsidRDefault="00FB733F" w:rsidP="008B3AA5">
      <w:pPr>
        <w:spacing w:after="0" w:line="360" w:lineRule="auto"/>
        <w:jc w:val="both"/>
        <w:rPr>
          <w:rStyle w:val="apple-converted-space"/>
          <w:rFonts w:ascii="Times New Roman" w:hAnsi="Times New Roman" w:cs="Times New Roman"/>
          <w:color w:val="222222"/>
          <w:szCs w:val="24"/>
          <w:shd w:val="clear" w:color="auto" w:fill="FFFFFF"/>
        </w:rPr>
      </w:pPr>
      <w:r w:rsidRPr="00F03AE2">
        <w:rPr>
          <w:rStyle w:val="apple-converted-space"/>
          <w:rFonts w:ascii="Times New Roman" w:hAnsi="Times New Roman" w:cs="Times New Roman"/>
          <w:b/>
          <w:color w:val="222222"/>
          <w:szCs w:val="24"/>
          <w:shd w:val="clear" w:color="auto" w:fill="FFFFFF"/>
        </w:rPr>
        <w:t>OSL:</w:t>
      </w:r>
      <w:r w:rsidRPr="00F03AE2">
        <w:rPr>
          <w:rStyle w:val="apple-converted-space"/>
          <w:rFonts w:ascii="Times New Roman" w:hAnsi="Times New Roman" w:cs="Times New Roman"/>
          <w:color w:val="222222"/>
          <w:szCs w:val="24"/>
          <w:shd w:val="clear" w:color="auto" w:fill="FFFFFF"/>
        </w:rPr>
        <w:t xml:space="preserve"> </w:t>
      </w:r>
      <w:r w:rsidR="008B3AA5" w:rsidRPr="00F03AE2">
        <w:rPr>
          <w:rStyle w:val="apple-converted-space"/>
          <w:rFonts w:ascii="Times New Roman" w:hAnsi="Times New Roman" w:cs="Times New Roman"/>
          <w:color w:val="222222"/>
          <w:szCs w:val="24"/>
          <w:shd w:val="clear" w:color="auto" w:fill="FFFFFF"/>
        </w:rPr>
        <w:tab/>
      </w:r>
      <w:r w:rsidR="008B3AA5" w:rsidRPr="00F03AE2">
        <w:rPr>
          <w:rStyle w:val="apple-converted-space"/>
          <w:rFonts w:ascii="Times New Roman" w:hAnsi="Times New Roman" w:cs="Times New Roman"/>
          <w:color w:val="222222"/>
          <w:szCs w:val="24"/>
          <w:shd w:val="clear" w:color="auto" w:fill="FFFFFF"/>
        </w:rPr>
        <w:tab/>
      </w:r>
      <w:r w:rsidRPr="00F03AE2">
        <w:rPr>
          <w:rStyle w:val="apple-converted-space"/>
          <w:rFonts w:ascii="Times New Roman" w:hAnsi="Times New Roman" w:cs="Times New Roman"/>
          <w:color w:val="222222"/>
          <w:szCs w:val="24"/>
          <w:shd w:val="clear" w:color="auto" w:fill="FFFFFF"/>
        </w:rPr>
        <w:t>(Open Software License), Licencia de Software Abierto.</w:t>
      </w:r>
    </w:p>
    <w:p w14:paraId="38E47586" w14:textId="716504CD" w:rsidR="009B749B"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szCs w:val="24"/>
        </w:rPr>
        <w:t xml:space="preserve">PHP: </w:t>
      </w:r>
      <w:r w:rsidR="008B3AA5" w:rsidRPr="00F03AE2">
        <w:rPr>
          <w:rFonts w:ascii="Times New Roman" w:hAnsi="Times New Roman" w:cs="Times New Roman"/>
          <w:b/>
          <w:szCs w:val="24"/>
        </w:rPr>
        <w:tab/>
      </w:r>
      <w:r w:rsidR="008B3AA5" w:rsidRPr="00F03AE2">
        <w:rPr>
          <w:rFonts w:ascii="Times New Roman" w:hAnsi="Times New Roman" w:cs="Times New Roman"/>
          <w:b/>
          <w:szCs w:val="24"/>
        </w:rPr>
        <w:tab/>
      </w:r>
      <w:r w:rsidRPr="00F03AE2">
        <w:rPr>
          <w:rFonts w:ascii="Times New Roman" w:hAnsi="Times New Roman" w:cs="Times New Roman"/>
          <w:szCs w:val="24"/>
        </w:rPr>
        <w:t>(Hypertext Preproce</w:t>
      </w:r>
      <w:r w:rsidR="009B749B" w:rsidRPr="00F03AE2">
        <w:rPr>
          <w:rFonts w:ascii="Times New Roman" w:hAnsi="Times New Roman" w:cs="Times New Roman"/>
          <w:szCs w:val="24"/>
        </w:rPr>
        <w:t>ssor), Procesador de Hipertexto</w:t>
      </w:r>
      <w:r w:rsidR="009B749B" w:rsidRPr="00F03AE2">
        <w:rPr>
          <w:rFonts w:ascii="Times New Roman" w:hAnsi="Times New Roman" w:cs="Times New Roman"/>
          <w:szCs w:val="24"/>
        </w:rPr>
        <w:tab/>
      </w:r>
    </w:p>
    <w:p w14:paraId="2F7D5DFD" w14:textId="4B762435" w:rsidR="00FB733F" w:rsidRPr="00F03AE2" w:rsidRDefault="00FB733F" w:rsidP="008B3AA5">
      <w:pPr>
        <w:spacing w:after="0" w:line="360" w:lineRule="auto"/>
        <w:ind w:left="1410" w:hanging="1410"/>
        <w:jc w:val="both"/>
        <w:rPr>
          <w:rFonts w:ascii="Times New Roman" w:hAnsi="Times New Roman" w:cs="Times New Roman"/>
          <w:szCs w:val="24"/>
        </w:rPr>
      </w:pPr>
      <w:r w:rsidRPr="00F03AE2">
        <w:rPr>
          <w:rFonts w:ascii="Times New Roman" w:hAnsi="Times New Roman" w:cs="Times New Roman"/>
          <w:b/>
          <w:szCs w:val="24"/>
        </w:rPr>
        <w:t>SDSI-DTIC</w:t>
      </w:r>
      <w:r w:rsidRPr="00F03AE2">
        <w:rPr>
          <w:rFonts w:ascii="Times New Roman" w:hAnsi="Times New Roman" w:cs="Times New Roman"/>
          <w:szCs w:val="24"/>
        </w:rPr>
        <w:t xml:space="preserve">: </w:t>
      </w:r>
      <w:r w:rsidR="008B3AA5" w:rsidRPr="00F03AE2">
        <w:rPr>
          <w:rFonts w:ascii="Times New Roman" w:hAnsi="Times New Roman" w:cs="Times New Roman"/>
          <w:szCs w:val="24"/>
        </w:rPr>
        <w:tab/>
      </w:r>
      <w:r w:rsidRPr="00F03AE2">
        <w:rPr>
          <w:rFonts w:ascii="Times New Roman" w:hAnsi="Times New Roman" w:cs="Times New Roman"/>
          <w:szCs w:val="24"/>
        </w:rPr>
        <w:t>Sistema de Seguimiento de Incidentes de la Dirección de Tecnologías de la Información y Comunicación.</w:t>
      </w:r>
    </w:p>
    <w:p w14:paraId="778B713F" w14:textId="5D9D5BCD"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SQL:</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Structured Query Language), Lenguaje de Consultas Estructuradas.</w:t>
      </w:r>
    </w:p>
    <w:p w14:paraId="22DA9FF3" w14:textId="383702FF" w:rsidR="00453969" w:rsidRPr="00F03AE2" w:rsidRDefault="00453969"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TE:</w:t>
      </w:r>
      <w:r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ab/>
        <w:t>Tiempo empleado.</w:t>
      </w:r>
    </w:p>
    <w:p w14:paraId="3B8482E3" w14:textId="0581F2A6" w:rsidR="00FB733F" w:rsidRPr="00F03AE2" w:rsidRDefault="00FB733F" w:rsidP="008B3AA5">
      <w:pPr>
        <w:spacing w:after="0" w:line="360" w:lineRule="auto"/>
        <w:jc w:val="both"/>
        <w:rPr>
          <w:rFonts w:ascii="Times New Roman" w:hAnsi="Times New Roman" w:cs="Times New Roman"/>
          <w:color w:val="222222"/>
          <w:szCs w:val="24"/>
          <w:shd w:val="clear" w:color="auto" w:fill="FFFFFF"/>
        </w:rPr>
      </w:pPr>
      <w:r w:rsidRPr="00F03AE2">
        <w:rPr>
          <w:rFonts w:ascii="Times New Roman" w:hAnsi="Times New Roman" w:cs="Times New Roman"/>
          <w:b/>
          <w:color w:val="222222"/>
          <w:szCs w:val="24"/>
          <w:shd w:val="clear" w:color="auto" w:fill="FFFFFF"/>
        </w:rPr>
        <w:t xml:space="preserve">URLs: </w:t>
      </w:r>
      <w:r w:rsidR="008B3AA5" w:rsidRPr="00F03AE2">
        <w:rPr>
          <w:rFonts w:ascii="Times New Roman" w:hAnsi="Times New Roman" w:cs="Times New Roman"/>
          <w:b/>
          <w:color w:val="222222"/>
          <w:szCs w:val="24"/>
          <w:shd w:val="clear" w:color="auto" w:fill="FFFFFF"/>
        </w:rPr>
        <w:tab/>
      </w:r>
      <w:r w:rsidR="008B3AA5" w:rsidRPr="00F03AE2">
        <w:rPr>
          <w:rFonts w:ascii="Times New Roman" w:hAnsi="Times New Roman" w:cs="Times New Roman"/>
          <w:b/>
          <w:color w:val="222222"/>
          <w:szCs w:val="24"/>
          <w:shd w:val="clear" w:color="auto" w:fill="FFFFFF"/>
        </w:rPr>
        <w:tab/>
      </w:r>
      <w:r w:rsidRPr="00F03AE2">
        <w:rPr>
          <w:rFonts w:ascii="Times New Roman" w:hAnsi="Times New Roman" w:cs="Times New Roman"/>
          <w:color w:val="222222"/>
          <w:szCs w:val="24"/>
          <w:shd w:val="clear" w:color="auto" w:fill="FFFFFF"/>
        </w:rPr>
        <w:t>(Uniform Resource Locator), Localizador Uniforme de Recursos.</w:t>
      </w:r>
    </w:p>
    <w:p w14:paraId="659E01D3" w14:textId="5D2EA97F" w:rsidR="00FB733F" w:rsidRPr="00F03AE2" w:rsidRDefault="00FB733F" w:rsidP="008B3AA5">
      <w:pPr>
        <w:spacing w:after="0" w:line="360" w:lineRule="auto"/>
        <w:jc w:val="both"/>
        <w:rPr>
          <w:rFonts w:ascii="Times New Roman" w:hAnsi="Times New Roman" w:cs="Times New Roman"/>
          <w:b/>
          <w:szCs w:val="24"/>
        </w:rPr>
      </w:pPr>
      <w:r w:rsidRPr="00F03AE2">
        <w:rPr>
          <w:rFonts w:ascii="Times New Roman" w:hAnsi="Times New Roman" w:cs="Times New Roman"/>
          <w:b/>
          <w:color w:val="222222"/>
          <w:szCs w:val="24"/>
          <w:shd w:val="clear" w:color="auto" w:fill="FFFFFF"/>
        </w:rPr>
        <w:t>XML:</w:t>
      </w:r>
      <w:r w:rsidRPr="00F03AE2">
        <w:rPr>
          <w:rFonts w:ascii="Times New Roman" w:hAnsi="Times New Roman" w:cs="Times New Roman"/>
          <w:color w:val="222222"/>
          <w:szCs w:val="24"/>
          <w:shd w:val="clear" w:color="auto" w:fill="FFFFFF"/>
        </w:rPr>
        <w:t xml:space="preserve"> </w:t>
      </w:r>
      <w:r w:rsidR="008B3AA5" w:rsidRPr="00F03AE2">
        <w:rPr>
          <w:rFonts w:ascii="Times New Roman" w:hAnsi="Times New Roman" w:cs="Times New Roman"/>
          <w:color w:val="222222"/>
          <w:szCs w:val="24"/>
          <w:shd w:val="clear" w:color="auto" w:fill="FFFFFF"/>
        </w:rPr>
        <w:tab/>
      </w:r>
      <w:r w:rsidR="008B3AA5" w:rsidRPr="00F03AE2">
        <w:rPr>
          <w:rFonts w:ascii="Times New Roman" w:hAnsi="Times New Roman" w:cs="Times New Roman"/>
          <w:color w:val="222222"/>
          <w:szCs w:val="24"/>
          <w:shd w:val="clear" w:color="auto" w:fill="FFFFFF"/>
        </w:rPr>
        <w:tab/>
      </w:r>
      <w:r w:rsidRPr="00F03AE2">
        <w:rPr>
          <w:rFonts w:ascii="Times New Roman" w:hAnsi="Times New Roman" w:cs="Times New Roman"/>
          <w:color w:val="222222"/>
          <w:szCs w:val="24"/>
          <w:shd w:val="clear" w:color="auto" w:fill="FFFFFF"/>
        </w:rPr>
        <w:t>(Extensible Markup Language), Lenguaje de Marcas</w:t>
      </w:r>
    </w:p>
    <w:p w14:paraId="6D4895B9" w14:textId="77777777" w:rsidR="00107598" w:rsidRPr="00F03AE2" w:rsidRDefault="00107598" w:rsidP="00107598">
      <w:pPr>
        <w:pStyle w:val="CAPITULO"/>
        <w:spacing w:before="0" w:line="360" w:lineRule="auto"/>
        <w:jc w:val="left"/>
      </w:pPr>
    </w:p>
    <w:p w14:paraId="4A20C8F3" w14:textId="77777777" w:rsidR="00107598" w:rsidRPr="00F03AE2" w:rsidRDefault="00107598" w:rsidP="00107598">
      <w:pPr>
        <w:pStyle w:val="11"/>
        <w:numPr>
          <w:ilvl w:val="0"/>
          <w:numId w:val="0"/>
        </w:numPr>
        <w:ind w:left="360"/>
      </w:pPr>
    </w:p>
    <w:p w14:paraId="66C9FF85" w14:textId="77777777" w:rsidR="00107598" w:rsidRPr="00F03AE2" w:rsidRDefault="00107598" w:rsidP="00107598"/>
    <w:p w14:paraId="6913E6F7" w14:textId="77777777" w:rsidR="00107598" w:rsidRPr="00F03AE2" w:rsidRDefault="00107598" w:rsidP="00107598">
      <w:pPr>
        <w:pStyle w:val="CAPITULO"/>
        <w:spacing w:before="0" w:line="360" w:lineRule="auto"/>
        <w:jc w:val="left"/>
      </w:pPr>
      <w:bookmarkStart w:id="3" w:name="_Toc425344854"/>
      <w:r w:rsidRPr="00F03AE2">
        <w:lastRenderedPageBreak/>
        <w:t>RESUMEN</w:t>
      </w:r>
      <w:bookmarkEnd w:id="3"/>
    </w:p>
    <w:p w14:paraId="3B9086EB" w14:textId="77777777" w:rsidR="00107598" w:rsidRPr="00F03AE2" w:rsidRDefault="00107598" w:rsidP="00107598">
      <w:pPr>
        <w:spacing w:after="0" w:line="360" w:lineRule="auto"/>
        <w:jc w:val="center"/>
        <w:rPr>
          <w:rFonts w:ascii="Times New Roman" w:hAnsi="Times New Roman" w:cs="Times New Roman"/>
          <w:b/>
          <w:sz w:val="24"/>
          <w:szCs w:val="24"/>
        </w:rPr>
      </w:pPr>
    </w:p>
    <w:p w14:paraId="3294C282" w14:textId="77777777" w:rsidR="00107598" w:rsidRPr="00F03AE2" w:rsidRDefault="00107598" w:rsidP="00107598">
      <w:pPr>
        <w:spacing w:after="0" w:line="360" w:lineRule="auto"/>
        <w:jc w:val="center"/>
        <w:rPr>
          <w:rFonts w:ascii="Times New Roman" w:hAnsi="Times New Roman" w:cs="Times New Roman"/>
          <w:b/>
          <w:sz w:val="24"/>
          <w:szCs w:val="24"/>
        </w:rPr>
      </w:pPr>
    </w:p>
    <w:p w14:paraId="64609EBB" w14:textId="77777777" w:rsidR="00882B6C" w:rsidRDefault="00882B6C" w:rsidP="00882B6C">
      <w:pPr>
        <w:spacing w:after="0" w:line="360" w:lineRule="auto"/>
        <w:jc w:val="both"/>
        <w:rPr>
          <w:rFonts w:ascii="Times New Roman" w:hAnsi="Times New Roman" w:cs="Times New Roman"/>
        </w:rPr>
      </w:pPr>
      <w:r>
        <w:rPr>
          <w:rFonts w:ascii="Times New Roman" w:hAnsi="Times New Roman" w:cs="Times New Roman"/>
        </w:rPr>
        <w:t>Se desarrolló el Sistema de Seguimiento de Incidentes para la infraestructura de red (SDSI-DTIC) de la Escuela Superior Politécnica de Chimborazo, con el objetivo de crear una aplicación web que permita gestionar y dar un seguimiento a las incidencias que se reportan diariamente en la Dirección de Tecnologías de la Información y Comunicaciones de la institución con el fin de reducir los tiempos de respuesta en la atención al cliente, se planteó la hipótesis de investigación en base a la problemática, para a continuación dar paso  al diseño del experimento con la creación del prototipo de prueba creado con los dos frameworks PHP. Se procedió a recolectar la información  con la ayuda del software Understand Tools y los tiempos de creación y modificación de los archivos,  para  así calcular el índice de productividad física por medio de la medición de las líneas de código ejecutable(LDC) y el tiempo empleado(TE) para producirlas(horas). La comparativa de los frameworks permitió conocer que CakePHP cuenta con un promedio de líneas de código por tiempo empleado de 92.903 LDC/TE y Laravel con 39.102 LDC/TE. Se concluye que el framework CakePHP permite aumentar la productividad en el desarrollo de aplicaciones web con un mayor nivel que Laravel, el Sistema de Seguimiento de Incidentes para la infraestructura de red se desarrolló con el framework ganador. Se recomienda a la Dirección de Tecnologías de la Información y Comunicación crear la funcionalidad de notificaciones vía correo electrónico para acceder a la información desde fuera de la ESPOCH.</w:t>
      </w:r>
    </w:p>
    <w:p w14:paraId="69B65A9A" w14:textId="77777777" w:rsidR="00882B6C" w:rsidRDefault="00882B6C" w:rsidP="00882B6C">
      <w:pPr>
        <w:spacing w:after="0" w:line="276" w:lineRule="auto"/>
        <w:jc w:val="both"/>
        <w:rPr>
          <w:rFonts w:ascii="Times New Roman" w:hAnsi="Times New Roman" w:cs="Times New Roman"/>
          <w:b/>
        </w:rPr>
      </w:pPr>
    </w:p>
    <w:p w14:paraId="13BEAAA7" w14:textId="77777777" w:rsidR="00882B6C" w:rsidRDefault="00882B6C" w:rsidP="00882B6C">
      <w:pPr>
        <w:spacing w:after="0" w:line="276" w:lineRule="auto"/>
        <w:jc w:val="both"/>
        <w:rPr>
          <w:rFonts w:ascii="Times New Roman" w:hAnsi="Times New Roman" w:cs="Times New Roman"/>
        </w:rPr>
      </w:pPr>
      <w:r>
        <w:rPr>
          <w:rFonts w:ascii="Times New Roman" w:hAnsi="Times New Roman" w:cs="Times New Roman"/>
          <w:b/>
        </w:rPr>
        <w:t>Palabras Claves: &lt;</w:t>
      </w:r>
      <w:r>
        <w:rPr>
          <w:rFonts w:ascii="Times New Roman" w:hAnsi="Times New Roman" w:cs="Times New Roman"/>
        </w:rPr>
        <w:t>PRODUCTIVIDAD DE SOFTWARE&gt;&lt;FRAMEWORK CAKEPHP&gt;&lt;FRAMEWORK LARAVEL&gt;&lt;SEGUIMIENTO DE INCIDENCIAS&gt;&lt;LÍNEAS DE CÓDIGO&gt;&lt;METODOLOGÍA ÁGIL SCRUM&gt;</w:t>
      </w:r>
    </w:p>
    <w:p w14:paraId="15D7C8C7" w14:textId="1EEF7B79" w:rsidR="00107598" w:rsidRPr="00F03AE2" w:rsidRDefault="00107598" w:rsidP="00107598">
      <w:pPr>
        <w:spacing w:after="0" w:line="276" w:lineRule="auto"/>
        <w:jc w:val="both"/>
        <w:rPr>
          <w:rFonts w:ascii="Times New Roman" w:hAnsi="Times New Roman" w:cs="Times New Roman"/>
        </w:rPr>
      </w:pPr>
    </w:p>
    <w:p w14:paraId="123E3856" w14:textId="77777777" w:rsidR="00107598" w:rsidRPr="00F03AE2" w:rsidRDefault="00107598" w:rsidP="00107598">
      <w:pPr>
        <w:tabs>
          <w:tab w:val="left" w:pos="3002"/>
        </w:tabs>
        <w:spacing w:after="0"/>
        <w:rPr>
          <w:rFonts w:ascii="Times New Roman" w:hAnsi="Times New Roman" w:cs="Times New Roman"/>
        </w:rPr>
      </w:pPr>
    </w:p>
    <w:p w14:paraId="7803FE00" w14:textId="77777777" w:rsidR="00107598" w:rsidRPr="00F03AE2" w:rsidRDefault="00107598" w:rsidP="00107598">
      <w:pPr>
        <w:tabs>
          <w:tab w:val="left" w:pos="3002"/>
        </w:tabs>
        <w:spacing w:after="0"/>
        <w:jc w:val="center"/>
        <w:rPr>
          <w:rFonts w:ascii="Times New Roman" w:hAnsi="Times New Roman" w:cs="Times New Roman"/>
          <w:b/>
          <w:sz w:val="28"/>
          <w:szCs w:val="24"/>
        </w:rPr>
      </w:pPr>
    </w:p>
    <w:p w14:paraId="4C344022" w14:textId="77777777" w:rsidR="00107598" w:rsidRPr="00F03AE2" w:rsidRDefault="00107598" w:rsidP="00107598">
      <w:pPr>
        <w:tabs>
          <w:tab w:val="left" w:pos="3002"/>
        </w:tabs>
        <w:spacing w:after="0"/>
        <w:jc w:val="center"/>
        <w:rPr>
          <w:rFonts w:ascii="Times New Roman" w:hAnsi="Times New Roman" w:cs="Times New Roman"/>
          <w:b/>
          <w:sz w:val="28"/>
          <w:szCs w:val="24"/>
        </w:rPr>
      </w:pPr>
    </w:p>
    <w:p w14:paraId="0B8D3531" w14:textId="77777777" w:rsidR="00107598" w:rsidRPr="00F03AE2" w:rsidRDefault="00107598" w:rsidP="00107598">
      <w:pPr>
        <w:tabs>
          <w:tab w:val="left" w:pos="3002"/>
        </w:tabs>
        <w:spacing w:after="0"/>
        <w:jc w:val="center"/>
        <w:rPr>
          <w:rFonts w:ascii="Times New Roman" w:hAnsi="Times New Roman" w:cs="Times New Roman"/>
          <w:b/>
          <w:sz w:val="28"/>
          <w:szCs w:val="24"/>
        </w:rPr>
      </w:pPr>
    </w:p>
    <w:p w14:paraId="670A3E3E" w14:textId="77777777" w:rsidR="00E47C1C" w:rsidRPr="00F03AE2" w:rsidRDefault="00E47C1C" w:rsidP="00107598">
      <w:pPr>
        <w:tabs>
          <w:tab w:val="left" w:pos="3002"/>
        </w:tabs>
        <w:spacing w:after="0"/>
        <w:jc w:val="center"/>
        <w:rPr>
          <w:rFonts w:ascii="Times New Roman" w:hAnsi="Times New Roman" w:cs="Times New Roman"/>
          <w:b/>
          <w:sz w:val="28"/>
          <w:szCs w:val="24"/>
        </w:rPr>
      </w:pPr>
    </w:p>
    <w:p w14:paraId="0F02AF50" w14:textId="77777777" w:rsidR="00E47C1C" w:rsidRPr="00F03AE2" w:rsidRDefault="00E47C1C" w:rsidP="00107598">
      <w:pPr>
        <w:tabs>
          <w:tab w:val="left" w:pos="3002"/>
        </w:tabs>
        <w:spacing w:after="0"/>
        <w:jc w:val="center"/>
        <w:rPr>
          <w:rFonts w:ascii="Times New Roman" w:hAnsi="Times New Roman" w:cs="Times New Roman"/>
          <w:b/>
          <w:sz w:val="28"/>
          <w:szCs w:val="24"/>
        </w:rPr>
      </w:pPr>
    </w:p>
    <w:p w14:paraId="750C3AEB" w14:textId="77777777" w:rsidR="00E47C1C" w:rsidRPr="00F03AE2" w:rsidRDefault="00E47C1C" w:rsidP="00107598">
      <w:pPr>
        <w:tabs>
          <w:tab w:val="left" w:pos="3002"/>
        </w:tabs>
        <w:spacing w:after="0"/>
        <w:jc w:val="center"/>
        <w:rPr>
          <w:rFonts w:ascii="Times New Roman" w:hAnsi="Times New Roman" w:cs="Times New Roman"/>
          <w:b/>
          <w:sz w:val="28"/>
          <w:szCs w:val="24"/>
        </w:rPr>
      </w:pPr>
    </w:p>
    <w:p w14:paraId="713D45AD" w14:textId="77777777" w:rsidR="00E47C1C" w:rsidRPr="00F03AE2" w:rsidRDefault="00E47C1C" w:rsidP="00107598">
      <w:pPr>
        <w:tabs>
          <w:tab w:val="left" w:pos="3002"/>
        </w:tabs>
        <w:spacing w:after="0"/>
        <w:jc w:val="center"/>
        <w:rPr>
          <w:rFonts w:ascii="Times New Roman" w:hAnsi="Times New Roman" w:cs="Times New Roman"/>
          <w:b/>
          <w:sz w:val="28"/>
          <w:szCs w:val="24"/>
        </w:rPr>
      </w:pPr>
    </w:p>
    <w:p w14:paraId="433E4E4D" w14:textId="77777777" w:rsidR="00107598" w:rsidRPr="00F03AE2" w:rsidRDefault="00107598" w:rsidP="00107598">
      <w:pPr>
        <w:tabs>
          <w:tab w:val="left" w:pos="3002"/>
        </w:tabs>
        <w:spacing w:after="0"/>
        <w:jc w:val="center"/>
        <w:rPr>
          <w:rFonts w:ascii="Times New Roman" w:hAnsi="Times New Roman" w:cs="Times New Roman"/>
          <w:b/>
          <w:sz w:val="28"/>
          <w:szCs w:val="24"/>
        </w:rPr>
      </w:pPr>
    </w:p>
    <w:p w14:paraId="70D1384F" w14:textId="77777777" w:rsidR="00AD7E31" w:rsidRDefault="00AD7E31" w:rsidP="00107598">
      <w:pPr>
        <w:tabs>
          <w:tab w:val="left" w:pos="3002"/>
        </w:tabs>
        <w:spacing w:after="0"/>
        <w:jc w:val="center"/>
        <w:rPr>
          <w:rFonts w:ascii="Times New Roman" w:hAnsi="Times New Roman" w:cs="Times New Roman"/>
          <w:b/>
          <w:sz w:val="28"/>
          <w:szCs w:val="24"/>
        </w:rPr>
      </w:pPr>
    </w:p>
    <w:p w14:paraId="14A580F1" w14:textId="77777777" w:rsidR="00882B6C" w:rsidRPr="00F03AE2" w:rsidRDefault="00882B6C" w:rsidP="00107598">
      <w:pPr>
        <w:tabs>
          <w:tab w:val="left" w:pos="3002"/>
        </w:tabs>
        <w:spacing w:after="0"/>
        <w:jc w:val="center"/>
        <w:rPr>
          <w:rFonts w:ascii="Times New Roman" w:hAnsi="Times New Roman" w:cs="Times New Roman"/>
          <w:b/>
          <w:sz w:val="28"/>
          <w:szCs w:val="24"/>
        </w:rPr>
      </w:pPr>
    </w:p>
    <w:p w14:paraId="256A2610" w14:textId="77777777" w:rsidR="00AD7E31" w:rsidRPr="00F03AE2" w:rsidRDefault="00AD7E31" w:rsidP="00107598">
      <w:pPr>
        <w:tabs>
          <w:tab w:val="left" w:pos="3002"/>
        </w:tabs>
        <w:spacing w:after="0"/>
        <w:jc w:val="center"/>
        <w:rPr>
          <w:rFonts w:ascii="Times New Roman" w:hAnsi="Times New Roman" w:cs="Times New Roman"/>
          <w:b/>
          <w:sz w:val="28"/>
          <w:szCs w:val="24"/>
        </w:rPr>
      </w:pPr>
    </w:p>
    <w:p w14:paraId="0D7506AC" w14:textId="77777777" w:rsidR="00107598" w:rsidRPr="00F03AE2" w:rsidRDefault="00107598" w:rsidP="00107598">
      <w:pPr>
        <w:pStyle w:val="CAPITULO"/>
        <w:spacing w:before="0" w:line="360" w:lineRule="auto"/>
        <w:jc w:val="left"/>
        <w:rPr>
          <w:lang w:val="en-US"/>
        </w:rPr>
      </w:pPr>
      <w:bookmarkStart w:id="4" w:name="_Toc425344855"/>
      <w:r w:rsidRPr="00F03AE2">
        <w:rPr>
          <w:lang w:val="en-US"/>
        </w:rPr>
        <w:lastRenderedPageBreak/>
        <w:t>SUMMARY</w:t>
      </w:r>
      <w:bookmarkEnd w:id="4"/>
    </w:p>
    <w:p w14:paraId="5D8DA676" w14:textId="77777777" w:rsidR="00107598" w:rsidRPr="00F03AE2" w:rsidRDefault="00107598" w:rsidP="00107598">
      <w:pPr>
        <w:spacing w:after="0" w:line="360" w:lineRule="auto"/>
        <w:jc w:val="center"/>
        <w:rPr>
          <w:rFonts w:ascii="Times New Roman" w:hAnsi="Times New Roman" w:cs="Times New Roman"/>
          <w:b/>
          <w:sz w:val="24"/>
          <w:szCs w:val="24"/>
          <w:lang w:val="en-US"/>
        </w:rPr>
      </w:pPr>
    </w:p>
    <w:p w14:paraId="1E37DCA1" w14:textId="77777777" w:rsidR="00107598" w:rsidRPr="00F03AE2" w:rsidRDefault="00107598" w:rsidP="00107598">
      <w:pPr>
        <w:spacing w:after="0" w:line="360" w:lineRule="auto"/>
        <w:jc w:val="center"/>
        <w:rPr>
          <w:rFonts w:ascii="Times New Roman" w:hAnsi="Times New Roman" w:cs="Times New Roman"/>
          <w:b/>
          <w:sz w:val="24"/>
          <w:szCs w:val="24"/>
          <w:lang w:val="en-US"/>
        </w:rPr>
      </w:pPr>
    </w:p>
    <w:p w14:paraId="6017C535" w14:textId="538B3417" w:rsidR="00107598" w:rsidRPr="00F03AE2" w:rsidRDefault="00077E40" w:rsidP="00107598">
      <w:pPr>
        <w:spacing w:after="0" w:line="360" w:lineRule="auto"/>
        <w:jc w:val="both"/>
        <w:rPr>
          <w:rFonts w:ascii="Times New Roman" w:hAnsi="Times New Roman" w:cs="Times New Roman"/>
          <w:lang w:val="en-US"/>
        </w:rPr>
      </w:pPr>
      <w:r>
        <w:rPr>
          <w:rFonts w:ascii="Times New Roman" w:hAnsi="Times New Roman" w:cs="Times New Roman"/>
          <w:lang w:val="en-US"/>
        </w:rPr>
        <w:t xml:space="preserve">An Incident monitoring system for network infrastructure (SDSI-DTIC) was developed in the </w:t>
      </w:r>
      <w:r w:rsidRPr="00F03AE2">
        <w:rPr>
          <w:rFonts w:ascii="Times New Roman" w:hAnsi="Times New Roman" w:cs="Times New Roman"/>
          <w:lang w:val="en-US"/>
        </w:rPr>
        <w:t>Escuela Superior Politécnica de Chimborazo</w:t>
      </w:r>
      <w:r>
        <w:rPr>
          <w:rFonts w:ascii="Times New Roman" w:hAnsi="Times New Roman" w:cs="Times New Roman"/>
          <w:lang w:val="en-US"/>
        </w:rPr>
        <w:t xml:space="preserve"> (Higher education)</w:t>
      </w:r>
      <w:r w:rsidR="00107598" w:rsidRPr="00F03AE2">
        <w:rPr>
          <w:rFonts w:ascii="Times New Roman" w:hAnsi="Times New Roman" w:cs="Times New Roman"/>
          <w:lang w:val="en-US"/>
        </w:rPr>
        <w:t>.</w:t>
      </w:r>
      <w:r>
        <w:rPr>
          <w:rFonts w:ascii="Times New Roman" w:hAnsi="Times New Roman" w:cs="Times New Roman"/>
          <w:lang w:val="en-US"/>
        </w:rPr>
        <w:t xml:space="preserve"> In order to create a web application allowing managing and monitoring to the incidents which is reported daily at the Information and Communication </w:t>
      </w:r>
      <w:r w:rsidR="00460CA2">
        <w:rPr>
          <w:rFonts w:ascii="Times New Roman" w:hAnsi="Times New Roman" w:cs="Times New Roman"/>
          <w:lang w:val="en-US"/>
        </w:rPr>
        <w:t>Technology</w:t>
      </w:r>
      <w:r>
        <w:rPr>
          <w:rFonts w:ascii="Times New Roman" w:hAnsi="Times New Roman" w:cs="Times New Roman"/>
          <w:lang w:val="en-US"/>
        </w:rPr>
        <w:t xml:space="preserve"> </w:t>
      </w:r>
      <w:r w:rsidR="00460CA2">
        <w:rPr>
          <w:rFonts w:ascii="Times New Roman" w:hAnsi="Times New Roman" w:cs="Times New Roman"/>
          <w:lang w:val="en-US"/>
        </w:rPr>
        <w:t>Department</w:t>
      </w:r>
      <w:r>
        <w:rPr>
          <w:rFonts w:ascii="Times New Roman" w:hAnsi="Times New Roman" w:cs="Times New Roman"/>
          <w:lang w:val="en-US"/>
        </w:rPr>
        <w:t xml:space="preserve"> of the education institution </w:t>
      </w:r>
      <w:r w:rsidR="00460CA2">
        <w:rPr>
          <w:rFonts w:ascii="Times New Roman" w:hAnsi="Times New Roman" w:cs="Times New Roman"/>
          <w:lang w:val="en-US"/>
        </w:rPr>
        <w:t>for shorter</w:t>
      </w:r>
      <w:r>
        <w:rPr>
          <w:rFonts w:ascii="Times New Roman" w:hAnsi="Times New Roman" w:cs="Times New Roman"/>
          <w:lang w:val="en-US"/>
        </w:rPr>
        <w:t xml:space="preserve"> response times in the customer service. The problem-based research hypothesis is presented, after giving wa</w:t>
      </w:r>
      <w:r w:rsidR="00460CA2">
        <w:rPr>
          <w:rFonts w:ascii="Times New Roman" w:hAnsi="Times New Roman" w:cs="Times New Roman"/>
          <w:lang w:val="en-US"/>
        </w:rPr>
        <w:t>y</w:t>
      </w:r>
      <w:r>
        <w:rPr>
          <w:rFonts w:ascii="Times New Roman" w:hAnsi="Times New Roman" w:cs="Times New Roman"/>
          <w:lang w:val="en-US"/>
        </w:rPr>
        <w:t xml:space="preserve"> to the experiment design with the prototype test development with two PHP frameworks. For collection information with help of Understand Tools software and the time of creation and modification of the files, in order to calculate the physical productivity index with executable lines of code measurement (LDC) and time spent (TE) to </w:t>
      </w:r>
      <w:r w:rsidR="00460CA2">
        <w:rPr>
          <w:rFonts w:ascii="Times New Roman" w:hAnsi="Times New Roman" w:cs="Times New Roman"/>
          <w:lang w:val="en-US"/>
        </w:rPr>
        <w:t>develop</w:t>
      </w:r>
      <w:r>
        <w:rPr>
          <w:rFonts w:ascii="Times New Roman" w:hAnsi="Times New Roman" w:cs="Times New Roman"/>
          <w:lang w:val="en-US"/>
        </w:rPr>
        <w:t xml:space="preserve"> them (hours). The code of lines for time spent of 92.903 LDC/TE and Laravel with 39.102 LDC/TE. It is concluded that the CakePHP framework allows increasing the productivity</w:t>
      </w:r>
      <w:r w:rsidR="00460CA2">
        <w:rPr>
          <w:rFonts w:ascii="Times New Roman" w:hAnsi="Times New Roman" w:cs="Times New Roman"/>
          <w:lang w:val="en-US"/>
        </w:rPr>
        <w:t xml:space="preserve"> in the web application development with a higher level than Laravel, the Incident Monitoring System for the network infrastructure was developed by the framework winner. It is recommended to the Information and Communication Technology Department to create the notification functionality via e-mail in order to access the information from outside of the ESPOCH.</w:t>
      </w:r>
    </w:p>
    <w:p w14:paraId="0AF56F5A" w14:textId="77777777" w:rsidR="00107598" w:rsidRPr="00F03AE2" w:rsidRDefault="00107598" w:rsidP="00107598">
      <w:pPr>
        <w:spacing w:after="0" w:line="360" w:lineRule="auto"/>
        <w:jc w:val="both"/>
        <w:rPr>
          <w:rFonts w:ascii="Times New Roman" w:hAnsi="Times New Roman" w:cs="Times New Roman"/>
          <w:lang w:val="en-US"/>
        </w:rPr>
      </w:pPr>
    </w:p>
    <w:p w14:paraId="5DB1157B" w14:textId="0536CD42" w:rsidR="00107598" w:rsidRPr="00F03AE2" w:rsidRDefault="00107598" w:rsidP="00107598">
      <w:pPr>
        <w:spacing w:after="0" w:line="360" w:lineRule="auto"/>
        <w:jc w:val="both"/>
        <w:rPr>
          <w:rFonts w:ascii="Times New Roman" w:hAnsi="Times New Roman" w:cs="Times New Roman"/>
          <w:lang w:val="en-US"/>
        </w:rPr>
      </w:pPr>
      <w:r w:rsidRPr="00F03AE2">
        <w:rPr>
          <w:rFonts w:ascii="Times New Roman" w:hAnsi="Times New Roman" w:cs="Times New Roman"/>
          <w:b/>
          <w:lang w:val="en-US"/>
        </w:rPr>
        <w:t>Keywords: &lt;</w:t>
      </w:r>
      <w:r w:rsidR="00460CA2">
        <w:rPr>
          <w:rFonts w:ascii="Times New Roman" w:hAnsi="Times New Roman" w:cs="Times New Roman"/>
          <w:lang w:val="en-US"/>
        </w:rPr>
        <w:t>SOFTWARE PRODUCTIVITY&gt;</w:t>
      </w:r>
      <w:r w:rsidRPr="00F03AE2">
        <w:rPr>
          <w:rFonts w:ascii="Times New Roman" w:hAnsi="Times New Roman" w:cs="Times New Roman"/>
          <w:lang w:val="en-US"/>
        </w:rPr>
        <w:t>&lt;CAKEPHP</w:t>
      </w:r>
      <w:r w:rsidR="00460CA2">
        <w:rPr>
          <w:rFonts w:ascii="Times New Roman" w:hAnsi="Times New Roman" w:cs="Times New Roman"/>
          <w:lang w:val="en-US"/>
        </w:rPr>
        <w:t xml:space="preserve"> FRAMEWORK</w:t>
      </w:r>
      <w:r w:rsidRPr="00F03AE2">
        <w:rPr>
          <w:rFonts w:ascii="Times New Roman" w:hAnsi="Times New Roman" w:cs="Times New Roman"/>
          <w:lang w:val="en-US"/>
        </w:rPr>
        <w:t>&gt;&lt;LARAVEL</w:t>
      </w:r>
      <w:r w:rsidR="00460CA2">
        <w:rPr>
          <w:rFonts w:ascii="Times New Roman" w:hAnsi="Times New Roman" w:cs="Times New Roman"/>
          <w:lang w:val="en-US"/>
        </w:rPr>
        <w:t xml:space="preserve"> FRAMEWORK</w:t>
      </w:r>
      <w:r w:rsidRPr="00F03AE2">
        <w:rPr>
          <w:rFonts w:ascii="Times New Roman" w:hAnsi="Times New Roman" w:cs="Times New Roman"/>
          <w:lang w:val="en-US"/>
        </w:rPr>
        <w:t>&gt;&lt;I</w:t>
      </w:r>
      <w:r w:rsidR="00460CA2">
        <w:rPr>
          <w:rFonts w:ascii="Times New Roman" w:hAnsi="Times New Roman" w:cs="Times New Roman"/>
          <w:lang w:val="en-US"/>
        </w:rPr>
        <w:t>NCIDENCE MONITORING</w:t>
      </w:r>
      <w:r w:rsidRPr="00F03AE2">
        <w:rPr>
          <w:rFonts w:ascii="Times New Roman" w:hAnsi="Times New Roman" w:cs="Times New Roman"/>
          <w:lang w:val="en-US"/>
        </w:rPr>
        <w:t>&gt;&lt;</w:t>
      </w:r>
      <w:r w:rsidR="00460CA2">
        <w:rPr>
          <w:rFonts w:ascii="Times New Roman" w:hAnsi="Times New Roman" w:cs="Times New Roman"/>
          <w:lang w:val="en-US"/>
        </w:rPr>
        <w:t>LINES OF CODE&gt;</w:t>
      </w:r>
      <w:r w:rsidRPr="00F03AE2">
        <w:rPr>
          <w:rFonts w:ascii="Times New Roman" w:hAnsi="Times New Roman" w:cs="Times New Roman"/>
          <w:lang w:val="en-US"/>
        </w:rPr>
        <w:t>&lt;</w:t>
      </w:r>
      <w:r w:rsidR="00460CA2">
        <w:rPr>
          <w:rFonts w:ascii="Times New Roman" w:hAnsi="Times New Roman" w:cs="Times New Roman"/>
          <w:lang w:val="en-US"/>
        </w:rPr>
        <w:t xml:space="preserve">SCRUM METHODOLOGY&gt; </w:t>
      </w:r>
      <w:r w:rsidR="00460CA2" w:rsidRPr="00F03AE2">
        <w:rPr>
          <w:rFonts w:ascii="Times New Roman" w:hAnsi="Times New Roman" w:cs="Times New Roman"/>
          <w:lang w:val="en-US"/>
        </w:rPr>
        <w:t xml:space="preserve"> </w:t>
      </w:r>
    </w:p>
    <w:p w14:paraId="1B88E913" w14:textId="77777777" w:rsidR="00107598" w:rsidRPr="00F03AE2" w:rsidRDefault="00107598" w:rsidP="008B3AA5">
      <w:pPr>
        <w:spacing w:after="0" w:line="360" w:lineRule="auto"/>
        <w:jc w:val="center"/>
        <w:rPr>
          <w:rFonts w:ascii="Times New Roman" w:hAnsi="Times New Roman" w:cs="Times New Roman"/>
          <w:b/>
          <w:sz w:val="28"/>
          <w:szCs w:val="24"/>
          <w:lang w:val="en-US"/>
        </w:rPr>
      </w:pPr>
    </w:p>
    <w:p w14:paraId="1F55A623" w14:textId="77777777" w:rsidR="00ED6512" w:rsidRPr="00F03AE2" w:rsidRDefault="00ED6512" w:rsidP="008B3AA5">
      <w:pPr>
        <w:spacing w:after="0" w:line="360" w:lineRule="auto"/>
        <w:jc w:val="center"/>
        <w:rPr>
          <w:rFonts w:ascii="Times New Roman" w:hAnsi="Times New Roman" w:cs="Times New Roman"/>
          <w:b/>
          <w:sz w:val="28"/>
          <w:szCs w:val="24"/>
          <w:lang w:val="en-US"/>
        </w:rPr>
      </w:pPr>
    </w:p>
    <w:p w14:paraId="33D35073" w14:textId="77777777" w:rsidR="00ED6512" w:rsidRPr="00F03AE2" w:rsidRDefault="00ED6512" w:rsidP="008B3AA5">
      <w:pPr>
        <w:spacing w:after="0" w:line="360" w:lineRule="auto"/>
        <w:jc w:val="center"/>
        <w:rPr>
          <w:rFonts w:ascii="Times New Roman" w:hAnsi="Times New Roman" w:cs="Times New Roman"/>
          <w:b/>
          <w:sz w:val="28"/>
          <w:szCs w:val="24"/>
          <w:lang w:val="en-US"/>
        </w:rPr>
      </w:pPr>
    </w:p>
    <w:p w14:paraId="4CC22D69" w14:textId="77777777" w:rsidR="00ED6512" w:rsidRPr="00F03AE2" w:rsidRDefault="00ED6512" w:rsidP="008B3AA5">
      <w:pPr>
        <w:spacing w:after="0" w:line="360" w:lineRule="auto"/>
        <w:jc w:val="center"/>
        <w:rPr>
          <w:rFonts w:ascii="Times New Roman" w:hAnsi="Times New Roman" w:cs="Times New Roman"/>
          <w:b/>
          <w:sz w:val="28"/>
          <w:szCs w:val="24"/>
          <w:lang w:val="en-US"/>
        </w:rPr>
      </w:pPr>
    </w:p>
    <w:p w14:paraId="6386C08E" w14:textId="77777777" w:rsidR="00ED6512" w:rsidRPr="00F03AE2" w:rsidRDefault="00ED6512" w:rsidP="008B3AA5">
      <w:pPr>
        <w:spacing w:after="0" w:line="360" w:lineRule="auto"/>
        <w:jc w:val="center"/>
        <w:rPr>
          <w:rFonts w:ascii="Times New Roman" w:hAnsi="Times New Roman" w:cs="Times New Roman"/>
          <w:b/>
          <w:sz w:val="28"/>
          <w:szCs w:val="24"/>
          <w:lang w:val="en-US"/>
        </w:rPr>
      </w:pPr>
    </w:p>
    <w:p w14:paraId="05610433" w14:textId="77777777" w:rsidR="007A3097" w:rsidRPr="00F03AE2" w:rsidRDefault="007A3097" w:rsidP="008B3AA5">
      <w:pPr>
        <w:spacing w:after="0" w:line="360" w:lineRule="auto"/>
        <w:rPr>
          <w:rFonts w:ascii="Times New Roman" w:hAnsi="Times New Roman" w:cs="Times New Roman"/>
          <w:b/>
          <w:sz w:val="28"/>
          <w:szCs w:val="24"/>
          <w:lang w:val="en-US"/>
        </w:rPr>
      </w:pPr>
    </w:p>
    <w:p w14:paraId="331A3C7D" w14:textId="77777777" w:rsidR="002831C9" w:rsidRPr="00F03AE2" w:rsidRDefault="002831C9" w:rsidP="008B3AA5">
      <w:pPr>
        <w:spacing w:after="0" w:line="360" w:lineRule="auto"/>
        <w:jc w:val="center"/>
        <w:rPr>
          <w:rFonts w:ascii="Times New Roman" w:hAnsi="Times New Roman" w:cs="Times New Roman"/>
          <w:b/>
          <w:sz w:val="28"/>
          <w:szCs w:val="24"/>
          <w:lang w:val="en-US"/>
        </w:rPr>
        <w:sectPr w:rsidR="002831C9" w:rsidRPr="00F03AE2" w:rsidSect="002831C9">
          <w:footerReference w:type="default" r:id="rId9"/>
          <w:footerReference w:type="first" r:id="rId10"/>
          <w:pgSz w:w="11907" w:h="16839" w:code="9"/>
          <w:pgMar w:top="1418" w:right="1418" w:bottom="1418" w:left="1985" w:header="709" w:footer="1134" w:gutter="0"/>
          <w:pgNumType w:fmt="lowerRoman"/>
          <w:cols w:space="708"/>
          <w:titlePg/>
          <w:docGrid w:linePitch="360"/>
        </w:sectPr>
      </w:pPr>
    </w:p>
    <w:p w14:paraId="482C1B4F" w14:textId="77777777" w:rsidR="00800B7A" w:rsidRPr="00F03AE2" w:rsidRDefault="005A4250" w:rsidP="00107598">
      <w:pPr>
        <w:pStyle w:val="CAPITULO"/>
        <w:spacing w:before="0" w:line="360" w:lineRule="auto"/>
        <w:jc w:val="left"/>
      </w:pPr>
      <w:bookmarkStart w:id="5" w:name="_Toc425344856"/>
      <w:r w:rsidRPr="00F03AE2">
        <w:lastRenderedPageBreak/>
        <w:t>INTRODUCCIÓN</w:t>
      </w:r>
      <w:bookmarkEnd w:id="5"/>
    </w:p>
    <w:p w14:paraId="5F2092CB" w14:textId="77777777" w:rsidR="00BB09F4" w:rsidRPr="00F03AE2" w:rsidRDefault="00BB09F4" w:rsidP="00107598">
      <w:pPr>
        <w:spacing w:after="0" w:line="360" w:lineRule="auto"/>
        <w:jc w:val="center"/>
        <w:rPr>
          <w:rFonts w:ascii="Times New Roman" w:hAnsi="Times New Roman" w:cs="Times New Roman"/>
          <w:b/>
          <w:sz w:val="24"/>
          <w:szCs w:val="24"/>
        </w:rPr>
      </w:pPr>
    </w:p>
    <w:p w14:paraId="73856CB3" w14:textId="77777777" w:rsidR="00107598" w:rsidRPr="00F03AE2" w:rsidRDefault="00107598" w:rsidP="00107598">
      <w:pPr>
        <w:spacing w:after="0" w:line="360" w:lineRule="auto"/>
        <w:jc w:val="center"/>
        <w:rPr>
          <w:rFonts w:ascii="Times New Roman" w:hAnsi="Times New Roman" w:cs="Times New Roman"/>
          <w:b/>
          <w:sz w:val="24"/>
          <w:szCs w:val="24"/>
        </w:rPr>
      </w:pPr>
    </w:p>
    <w:p w14:paraId="6693F7C6" w14:textId="62792BAA" w:rsidR="00054BAF" w:rsidRPr="00F03AE2" w:rsidRDefault="00D46BB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Con la necesidad de</w:t>
      </w:r>
      <w:r w:rsidR="001D6C00" w:rsidRPr="00F03AE2">
        <w:rPr>
          <w:rFonts w:ascii="Times New Roman" w:hAnsi="Times New Roman" w:cs="Times New Roman"/>
          <w:szCs w:val="24"/>
        </w:rPr>
        <w:t xml:space="preserve"> mejorar el servicio de atención  al cliente  prestado a los usuarios de la Escuela Superior Politécnica de Chimborazo, </w:t>
      </w:r>
      <w:r w:rsidRPr="00F03AE2">
        <w:rPr>
          <w:rFonts w:ascii="Times New Roman" w:hAnsi="Times New Roman" w:cs="Times New Roman"/>
          <w:szCs w:val="24"/>
        </w:rPr>
        <w:t xml:space="preserve"> se </w:t>
      </w:r>
      <w:r w:rsidR="001D6C00" w:rsidRPr="00F03AE2">
        <w:rPr>
          <w:rFonts w:ascii="Times New Roman" w:hAnsi="Times New Roman" w:cs="Times New Roman"/>
          <w:szCs w:val="24"/>
        </w:rPr>
        <w:t xml:space="preserve">desea automatizar la gestión y seguimiento de los incidentes reportados por medio de una aplicación web que </w:t>
      </w:r>
      <w:r w:rsidRPr="00F03AE2">
        <w:rPr>
          <w:rFonts w:ascii="Times New Roman" w:hAnsi="Times New Roman" w:cs="Times New Roman"/>
          <w:szCs w:val="24"/>
        </w:rPr>
        <w:t>presente una interfaz amigable. El desarrollo</w:t>
      </w:r>
      <w:r w:rsidR="000E03AC" w:rsidRPr="00F03AE2">
        <w:rPr>
          <w:rFonts w:ascii="Times New Roman" w:hAnsi="Times New Roman" w:cs="Times New Roman"/>
          <w:szCs w:val="24"/>
        </w:rPr>
        <w:t xml:space="preserve"> </w:t>
      </w:r>
      <w:r w:rsidRPr="00F03AE2">
        <w:rPr>
          <w:rFonts w:ascii="Times New Roman" w:hAnsi="Times New Roman" w:cs="Times New Roman"/>
          <w:szCs w:val="24"/>
        </w:rPr>
        <w:t>de este sistema</w:t>
      </w:r>
      <w:r w:rsidR="000E03AC" w:rsidRPr="00F03AE2">
        <w:rPr>
          <w:rFonts w:ascii="Times New Roman" w:hAnsi="Times New Roman" w:cs="Times New Roman"/>
          <w:szCs w:val="24"/>
        </w:rPr>
        <w:t xml:space="preserve"> </w:t>
      </w:r>
      <w:r w:rsidRPr="00F03AE2">
        <w:rPr>
          <w:rFonts w:ascii="Times New Roman" w:hAnsi="Times New Roman" w:cs="Times New Roman"/>
          <w:szCs w:val="24"/>
        </w:rPr>
        <w:t>implica la utilización de</w:t>
      </w:r>
      <w:r w:rsidR="001D6C00" w:rsidRPr="00F03AE2">
        <w:rPr>
          <w:rFonts w:ascii="Times New Roman" w:hAnsi="Times New Roman" w:cs="Times New Roman"/>
          <w:szCs w:val="24"/>
        </w:rPr>
        <w:t xml:space="preserve"> nuevas tecnologías que permitan aumentar la productividad del programador</w:t>
      </w:r>
      <w:r w:rsidRPr="00F03AE2">
        <w:rPr>
          <w:rFonts w:ascii="Times New Roman" w:hAnsi="Times New Roman" w:cs="Times New Roman"/>
          <w:szCs w:val="24"/>
        </w:rPr>
        <w:t xml:space="preserve"> en la Dirección de Tecnologías de la Información y </w:t>
      </w:r>
      <w:r w:rsidR="00896A62" w:rsidRPr="00F03AE2">
        <w:rPr>
          <w:rFonts w:ascii="Times New Roman" w:hAnsi="Times New Roman" w:cs="Times New Roman"/>
          <w:szCs w:val="24"/>
        </w:rPr>
        <w:t>Comunicación (DTIC)</w:t>
      </w:r>
      <w:r w:rsidR="00BB09F4" w:rsidRPr="00F03AE2">
        <w:rPr>
          <w:rFonts w:ascii="Times New Roman" w:hAnsi="Times New Roman" w:cs="Times New Roman"/>
          <w:szCs w:val="24"/>
        </w:rPr>
        <w:t xml:space="preserve">. </w:t>
      </w:r>
    </w:p>
    <w:p w14:paraId="5BA735EC" w14:textId="77777777" w:rsidR="00E47C1C" w:rsidRPr="00F03AE2" w:rsidRDefault="00E47C1C" w:rsidP="008B3AA5">
      <w:pPr>
        <w:spacing w:after="0" w:line="360" w:lineRule="auto"/>
        <w:jc w:val="both"/>
        <w:rPr>
          <w:rFonts w:ascii="Times New Roman" w:hAnsi="Times New Roman" w:cs="Times New Roman"/>
          <w:szCs w:val="24"/>
        </w:rPr>
      </w:pPr>
    </w:p>
    <w:p w14:paraId="5595628F" w14:textId="77777777" w:rsidR="00054BAF" w:rsidRPr="00F03AE2" w:rsidRDefault="00054BA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DTIC es la encargada de  proporcionar servicios integrales de calidad en las áreas de desarrollo organizacional y sistemas de información a la ESPOCH y entidades externas, utilizando tecnología de punta, con personal capacitado, estándares de calidad y una participación activa y eficaz del usuario. </w:t>
      </w:r>
    </w:p>
    <w:p w14:paraId="6951BFEA" w14:textId="77777777" w:rsidR="008B3AA5" w:rsidRPr="00F03AE2" w:rsidRDefault="008B3AA5" w:rsidP="008B3AA5">
      <w:pPr>
        <w:spacing w:after="0" w:line="360" w:lineRule="auto"/>
        <w:jc w:val="both"/>
        <w:rPr>
          <w:rFonts w:ascii="Times New Roman" w:hAnsi="Times New Roman" w:cs="Times New Roman"/>
        </w:rPr>
      </w:pPr>
    </w:p>
    <w:p w14:paraId="5EF2FCE9" w14:textId="73F492F1" w:rsidR="00054BAF" w:rsidRPr="00F03AE2" w:rsidRDefault="00054BA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sta dirección tiene como objetivos brindar asistencia y mantenimiento a los sistemas informáticos administrativos, académicos, y de la organización, como también proporcionar servicios de mantenimiento de Hardware, Software y redes computacionales. Esto involucra el </w:t>
      </w:r>
      <w:r w:rsidR="007D64E7" w:rsidRPr="00F03AE2">
        <w:rPr>
          <w:rFonts w:ascii="Times New Roman" w:hAnsi="Times New Roman" w:cs="Times New Roman"/>
        </w:rPr>
        <w:t xml:space="preserve"> seguimiento</w:t>
      </w:r>
      <w:r w:rsidRPr="00F03AE2">
        <w:rPr>
          <w:rFonts w:ascii="Times New Roman" w:hAnsi="Times New Roman" w:cs="Times New Roman"/>
        </w:rPr>
        <w:t xml:space="preserve"> de los incidentes ocurridos dentro de la ESPOCH, los cuales son atendidos por llamadas telefónicas, correo electrónico o a su vez atendidos en la misma dirección. </w:t>
      </w:r>
    </w:p>
    <w:p w14:paraId="2ADD653E" w14:textId="77777777" w:rsidR="00054BAF" w:rsidRPr="00F03AE2" w:rsidRDefault="00054BAF" w:rsidP="008B3AA5">
      <w:pPr>
        <w:spacing w:after="0" w:line="360" w:lineRule="auto"/>
        <w:jc w:val="both"/>
        <w:rPr>
          <w:rFonts w:ascii="Times New Roman" w:hAnsi="Times New Roman" w:cs="Times New Roman"/>
        </w:rPr>
      </w:pPr>
    </w:p>
    <w:p w14:paraId="0A81B2E6" w14:textId="4554DFFC" w:rsidR="00054BAF" w:rsidRPr="00F03AE2" w:rsidRDefault="00054BA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 La información recolectada</w:t>
      </w:r>
      <w:r w:rsidR="007D64E7" w:rsidRPr="00F03AE2">
        <w:rPr>
          <w:rFonts w:ascii="Times New Roman" w:hAnsi="Times New Roman" w:cs="Times New Roman"/>
        </w:rPr>
        <w:t xml:space="preserve"> se encuentra en bases de datos heterogenias, es decir que</w:t>
      </w:r>
      <w:r w:rsidRPr="00F03AE2">
        <w:rPr>
          <w:rFonts w:ascii="Times New Roman" w:hAnsi="Times New Roman" w:cs="Times New Roman"/>
        </w:rPr>
        <w:t xml:space="preserve"> es almacenada en documentos en la nube con GoogleDrive lo que causa una descentralización, además de no tener un seguimiento de los mismos. Por esta razón se desea crear un sistema web que permita  proveer soporte y asistencia a sus clientes o empleados por medio de un seguimiento de incidentes con el fin de mejorar su servicio de atención y regularizar el volumen de trabajo del personal de soporte.</w:t>
      </w:r>
    </w:p>
    <w:p w14:paraId="56E4D373" w14:textId="77777777" w:rsidR="00731E66" w:rsidRPr="00F03AE2" w:rsidRDefault="00731E66" w:rsidP="008B3AA5">
      <w:pPr>
        <w:spacing w:after="0" w:line="360" w:lineRule="auto"/>
        <w:jc w:val="both"/>
        <w:rPr>
          <w:rFonts w:ascii="Times New Roman" w:hAnsi="Times New Roman" w:cs="Times New Roman"/>
        </w:rPr>
      </w:pPr>
    </w:p>
    <w:p w14:paraId="4B277630" w14:textId="77777777" w:rsidR="00805436"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la actualidad se ha creado un gran debate sobre la utilización de frameworks, siendo estos una ayuda para </w:t>
      </w:r>
      <w:r w:rsidR="00FA6289" w:rsidRPr="00F03AE2">
        <w:rPr>
          <w:rFonts w:ascii="Times New Roman" w:hAnsi="Times New Roman" w:cs="Times New Roman"/>
        </w:rPr>
        <w:t>incrementar la productividad en el desarrollo de aplicaciones web;</w:t>
      </w:r>
      <w:r w:rsidRPr="00F03AE2">
        <w:rPr>
          <w:rFonts w:ascii="Times New Roman" w:hAnsi="Times New Roman" w:cs="Times New Roman"/>
        </w:rPr>
        <w:t xml:space="preserve"> o al </w:t>
      </w:r>
      <w:r w:rsidR="000E03AC" w:rsidRPr="00F03AE2">
        <w:rPr>
          <w:rFonts w:ascii="Times New Roman" w:hAnsi="Times New Roman" w:cs="Times New Roman"/>
        </w:rPr>
        <w:t>contrario, posicionarlos</w:t>
      </w:r>
      <w:r w:rsidR="00FA6289" w:rsidRPr="00F03AE2">
        <w:rPr>
          <w:rFonts w:ascii="Times New Roman" w:hAnsi="Times New Roman" w:cs="Times New Roman"/>
        </w:rPr>
        <w:t xml:space="preserve"> </w:t>
      </w:r>
      <w:r w:rsidR="000E03AC" w:rsidRPr="00F03AE2">
        <w:rPr>
          <w:rFonts w:ascii="Times New Roman" w:hAnsi="Times New Roman" w:cs="Times New Roman"/>
        </w:rPr>
        <w:t>como un</w:t>
      </w:r>
      <w:r w:rsidR="00891232" w:rsidRPr="00F03AE2">
        <w:rPr>
          <w:rFonts w:ascii="Times New Roman" w:hAnsi="Times New Roman" w:cs="Times New Roman"/>
        </w:rPr>
        <w:t xml:space="preserve"> </w:t>
      </w:r>
      <w:r w:rsidRPr="00F03AE2">
        <w:rPr>
          <w:rFonts w:ascii="Times New Roman" w:hAnsi="Times New Roman" w:cs="Times New Roman"/>
        </w:rPr>
        <w:t xml:space="preserve">impedimento para </w:t>
      </w:r>
      <w:r w:rsidR="00891232" w:rsidRPr="00F03AE2">
        <w:rPr>
          <w:rFonts w:ascii="Times New Roman" w:hAnsi="Times New Roman" w:cs="Times New Roman"/>
        </w:rPr>
        <w:t>llegar a</w:t>
      </w:r>
      <w:r w:rsidRPr="00F03AE2">
        <w:rPr>
          <w:rFonts w:ascii="Times New Roman" w:hAnsi="Times New Roman" w:cs="Times New Roman"/>
        </w:rPr>
        <w:t>l objetivo de un proyecto</w:t>
      </w:r>
      <w:r w:rsidR="00891232" w:rsidRPr="00F03AE2">
        <w:rPr>
          <w:rFonts w:ascii="Times New Roman" w:hAnsi="Times New Roman" w:cs="Times New Roman"/>
        </w:rPr>
        <w:t xml:space="preserve"> de una forma más rápida</w:t>
      </w:r>
      <w:r w:rsidRPr="00F03AE2">
        <w:rPr>
          <w:rFonts w:ascii="Times New Roman" w:hAnsi="Times New Roman" w:cs="Times New Roman"/>
        </w:rPr>
        <w:t xml:space="preserve">.  </w:t>
      </w:r>
    </w:p>
    <w:p w14:paraId="43EDF125" w14:textId="77777777" w:rsidR="00D74A17" w:rsidRPr="00F03AE2" w:rsidRDefault="00D74A17" w:rsidP="008B3AA5">
      <w:pPr>
        <w:spacing w:after="0" w:line="360" w:lineRule="auto"/>
        <w:jc w:val="both"/>
        <w:rPr>
          <w:rFonts w:ascii="Times New Roman" w:hAnsi="Times New Roman" w:cs="Times New Roman"/>
        </w:rPr>
      </w:pPr>
    </w:p>
    <w:p w14:paraId="1A48ECE3" w14:textId="77777777" w:rsidR="001A1B3C"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Al programar en lenguaje</w:t>
      </w:r>
      <w:r w:rsidR="00D74A17" w:rsidRPr="00F03AE2">
        <w:rPr>
          <w:rFonts w:ascii="Times New Roman" w:hAnsi="Times New Roman" w:cs="Times New Roman"/>
        </w:rPr>
        <w:t>s</w:t>
      </w:r>
      <w:r w:rsidRPr="00F03AE2">
        <w:rPr>
          <w:rFonts w:ascii="Times New Roman" w:hAnsi="Times New Roman" w:cs="Times New Roman"/>
        </w:rPr>
        <w:t xml:space="preserve"> puro</w:t>
      </w:r>
      <w:r w:rsidR="00E00336" w:rsidRPr="00F03AE2">
        <w:rPr>
          <w:rFonts w:ascii="Times New Roman" w:hAnsi="Times New Roman" w:cs="Times New Roman"/>
        </w:rPr>
        <w:t>s</w:t>
      </w:r>
      <w:r w:rsidRPr="00F03AE2">
        <w:rPr>
          <w:rFonts w:ascii="Times New Roman" w:hAnsi="Times New Roman" w:cs="Times New Roman"/>
        </w:rPr>
        <w:t xml:space="preserve"> como</w:t>
      </w:r>
      <w:r w:rsidR="001F6D39" w:rsidRPr="00F03AE2">
        <w:rPr>
          <w:rFonts w:ascii="Times New Roman" w:hAnsi="Times New Roman" w:cs="Times New Roman"/>
        </w:rPr>
        <w:t xml:space="preserve"> PHP </w:t>
      </w:r>
      <w:r w:rsidRPr="00F03AE2">
        <w:rPr>
          <w:rFonts w:ascii="Times New Roman" w:hAnsi="Times New Roman" w:cs="Times New Roman"/>
        </w:rPr>
        <w:t xml:space="preserve">se llega a tener más control y conocimiento de cómo está </w:t>
      </w:r>
      <w:r w:rsidR="001F6D39" w:rsidRPr="00F03AE2">
        <w:rPr>
          <w:rFonts w:ascii="Times New Roman" w:hAnsi="Times New Roman" w:cs="Times New Roman"/>
        </w:rPr>
        <w:t>estructurado</w:t>
      </w:r>
      <w:r w:rsidRPr="00F03AE2">
        <w:rPr>
          <w:rFonts w:ascii="Times New Roman" w:hAnsi="Times New Roman" w:cs="Times New Roman"/>
        </w:rPr>
        <w:t xml:space="preserve"> un proyecto</w:t>
      </w:r>
      <w:r w:rsidR="001F6D39" w:rsidRPr="00F03AE2">
        <w:rPr>
          <w:rFonts w:ascii="Times New Roman" w:hAnsi="Times New Roman" w:cs="Times New Roman"/>
        </w:rPr>
        <w:t xml:space="preserve"> de software</w:t>
      </w:r>
      <w:r w:rsidRPr="00F03AE2">
        <w:rPr>
          <w:rFonts w:ascii="Times New Roman" w:hAnsi="Times New Roman" w:cs="Times New Roman"/>
        </w:rPr>
        <w:t>, pero a la final el trabajo no se encue</w:t>
      </w:r>
      <w:r w:rsidR="001F6D39" w:rsidRPr="00F03AE2">
        <w:rPr>
          <w:rFonts w:ascii="Times New Roman" w:hAnsi="Times New Roman" w:cs="Times New Roman"/>
        </w:rPr>
        <w:t>ntra</w:t>
      </w:r>
      <w:r w:rsidR="001A1B3C" w:rsidRPr="00F03AE2">
        <w:rPr>
          <w:rFonts w:ascii="Times New Roman" w:hAnsi="Times New Roman" w:cs="Times New Roman"/>
        </w:rPr>
        <w:t xml:space="preserve"> separad</w:t>
      </w:r>
      <w:r w:rsidR="001F6D39" w:rsidRPr="00F03AE2">
        <w:rPr>
          <w:rFonts w:ascii="Times New Roman" w:hAnsi="Times New Roman" w:cs="Times New Roman"/>
        </w:rPr>
        <w:t>o</w:t>
      </w:r>
      <w:r w:rsidR="001A1B3C" w:rsidRPr="00F03AE2">
        <w:rPr>
          <w:rFonts w:ascii="Times New Roman" w:hAnsi="Times New Roman" w:cs="Times New Roman"/>
        </w:rPr>
        <w:t xml:space="preserve"> o clasificad</w:t>
      </w:r>
      <w:r w:rsidR="001F6D39" w:rsidRPr="00F03AE2">
        <w:rPr>
          <w:rFonts w:ascii="Times New Roman" w:hAnsi="Times New Roman" w:cs="Times New Roman"/>
        </w:rPr>
        <w:t xml:space="preserve">o </w:t>
      </w:r>
      <w:r w:rsidR="00131802" w:rsidRPr="00F03AE2">
        <w:rPr>
          <w:rFonts w:ascii="Times New Roman" w:hAnsi="Times New Roman" w:cs="Times New Roman"/>
        </w:rPr>
        <w:t>de acuerdo a sus funcionalidades</w:t>
      </w:r>
      <w:r w:rsidR="001F6D39" w:rsidRPr="00F03AE2">
        <w:rPr>
          <w:rFonts w:ascii="Times New Roman" w:hAnsi="Times New Roman" w:cs="Times New Roman"/>
        </w:rPr>
        <w:t>.</w:t>
      </w:r>
    </w:p>
    <w:p w14:paraId="7BE42746" w14:textId="77777777" w:rsidR="00805436" w:rsidRPr="00F03AE2" w:rsidRDefault="001A1B3C" w:rsidP="008B3AA5">
      <w:pPr>
        <w:spacing w:after="0" w:line="360" w:lineRule="auto"/>
        <w:jc w:val="both"/>
        <w:rPr>
          <w:rFonts w:ascii="Times New Roman" w:hAnsi="Times New Roman" w:cs="Times New Roman"/>
        </w:rPr>
      </w:pPr>
      <w:r w:rsidRPr="00F03AE2">
        <w:rPr>
          <w:rFonts w:ascii="Times New Roman" w:hAnsi="Times New Roman" w:cs="Times New Roman"/>
        </w:rPr>
        <w:lastRenderedPageBreak/>
        <w:t>Todo lo descrito anteriormente es</w:t>
      </w:r>
      <w:r w:rsidR="00805436" w:rsidRPr="00F03AE2">
        <w:rPr>
          <w:rFonts w:ascii="Times New Roman" w:hAnsi="Times New Roman" w:cs="Times New Roman"/>
        </w:rPr>
        <w:t xml:space="preserve"> lo que lleva a requerir más tiempo en el proceso de programación, pero a nivel de tiempo y productividad la magnitud del proyecto va a variar</w:t>
      </w:r>
      <w:r w:rsidRPr="00F03AE2">
        <w:rPr>
          <w:rFonts w:ascii="Times New Roman" w:hAnsi="Times New Roman" w:cs="Times New Roman"/>
        </w:rPr>
        <w:t xml:space="preserve"> dependiendo de las necesidades del usuario y con qué rapidez desee hacer uso ya del producto</w:t>
      </w:r>
      <w:r w:rsidR="00805436" w:rsidRPr="00F03AE2">
        <w:rPr>
          <w:rFonts w:ascii="Times New Roman" w:hAnsi="Times New Roman" w:cs="Times New Roman"/>
        </w:rPr>
        <w:t>.</w:t>
      </w:r>
    </w:p>
    <w:p w14:paraId="7AC3A87B" w14:textId="77777777" w:rsidR="001A1B3C" w:rsidRPr="00F03AE2" w:rsidRDefault="001A1B3C" w:rsidP="008B3AA5">
      <w:pPr>
        <w:spacing w:after="0" w:line="360" w:lineRule="auto"/>
        <w:jc w:val="both"/>
        <w:rPr>
          <w:rFonts w:ascii="Times New Roman" w:hAnsi="Times New Roman" w:cs="Times New Roman"/>
        </w:rPr>
      </w:pPr>
    </w:p>
    <w:p w14:paraId="3F2360DB" w14:textId="77777777" w:rsidR="001A1B3C" w:rsidRPr="00F03AE2" w:rsidRDefault="00D74A17"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necesidad de incrementar la productividad en el proceso de ingeniería del software y de reducir drásticamente los tiempos de desarrollo y el esfuerzo del programador al momento de proponer </w:t>
      </w:r>
      <w:r w:rsidR="001A1B3C" w:rsidRPr="00F03AE2">
        <w:rPr>
          <w:rFonts w:ascii="Times New Roman" w:hAnsi="Times New Roman" w:cs="Times New Roman"/>
        </w:rPr>
        <w:t>una</w:t>
      </w:r>
      <w:r w:rsidRPr="00F03AE2">
        <w:rPr>
          <w:rFonts w:ascii="Times New Roman" w:hAnsi="Times New Roman" w:cs="Times New Roman"/>
        </w:rPr>
        <w:t xml:space="preserve"> solución al problema en un entorno web, ha cambiado el modelo de construcción tradicional, convirtiendo </w:t>
      </w:r>
      <w:r w:rsidR="001A1B3C" w:rsidRPr="00F03AE2">
        <w:rPr>
          <w:rFonts w:ascii="Times New Roman" w:hAnsi="Times New Roman" w:cs="Times New Roman"/>
        </w:rPr>
        <w:t xml:space="preserve">en una necesidad </w:t>
      </w:r>
      <w:r w:rsidR="000E3BC8" w:rsidRPr="00F03AE2">
        <w:rPr>
          <w:rFonts w:ascii="Times New Roman" w:hAnsi="Times New Roman" w:cs="Times New Roman"/>
        </w:rPr>
        <w:t>principal</w:t>
      </w:r>
      <w:r w:rsidR="001A1B3C" w:rsidRPr="00F03AE2">
        <w:rPr>
          <w:rFonts w:ascii="Times New Roman" w:hAnsi="Times New Roman" w:cs="Times New Roman"/>
        </w:rPr>
        <w:t xml:space="preserve"> la </w:t>
      </w:r>
      <w:r w:rsidRPr="00F03AE2">
        <w:rPr>
          <w:rFonts w:ascii="Times New Roman" w:hAnsi="Times New Roman" w:cs="Times New Roman"/>
        </w:rPr>
        <w:t>adopción</w:t>
      </w:r>
      <w:r w:rsidR="003E772E" w:rsidRPr="00F03AE2">
        <w:rPr>
          <w:rFonts w:ascii="Times New Roman" w:hAnsi="Times New Roman" w:cs="Times New Roman"/>
        </w:rPr>
        <w:t xml:space="preserve"> de </w:t>
      </w:r>
      <w:r w:rsidRPr="00F03AE2">
        <w:rPr>
          <w:rFonts w:ascii="Times New Roman" w:hAnsi="Times New Roman" w:cs="Times New Roman"/>
        </w:rPr>
        <w:t>frameworks</w:t>
      </w:r>
      <w:r w:rsidR="003E772E" w:rsidRPr="00F03AE2">
        <w:rPr>
          <w:rFonts w:ascii="Times New Roman" w:hAnsi="Times New Roman" w:cs="Times New Roman"/>
        </w:rPr>
        <w:t xml:space="preserve"> web en vez de la utilización de lenguajes de programación puros</w:t>
      </w:r>
      <w:r w:rsidR="001A1B3C" w:rsidRPr="00F03AE2">
        <w:rPr>
          <w:rFonts w:ascii="Times New Roman" w:hAnsi="Times New Roman" w:cs="Times New Roman"/>
        </w:rPr>
        <w:t>.</w:t>
      </w:r>
    </w:p>
    <w:p w14:paraId="4B479A3C" w14:textId="77777777" w:rsidR="001A1B3C" w:rsidRPr="00F03AE2" w:rsidRDefault="001A1B3C" w:rsidP="008B3AA5">
      <w:pPr>
        <w:spacing w:after="0" w:line="360" w:lineRule="auto"/>
        <w:jc w:val="both"/>
        <w:rPr>
          <w:rFonts w:ascii="Times New Roman" w:hAnsi="Times New Roman" w:cs="Times New Roman"/>
        </w:rPr>
      </w:pPr>
    </w:p>
    <w:p w14:paraId="14F4C01F" w14:textId="0FF345D8" w:rsidR="00805436" w:rsidRPr="00F03AE2" w:rsidRDefault="001A1B3C" w:rsidP="008B3AA5">
      <w:pPr>
        <w:spacing w:after="0" w:line="360" w:lineRule="auto"/>
        <w:jc w:val="both"/>
        <w:rPr>
          <w:rFonts w:ascii="Times New Roman" w:hAnsi="Times New Roman" w:cs="Times New Roman"/>
        </w:rPr>
      </w:pPr>
      <w:r w:rsidRPr="00F03AE2">
        <w:rPr>
          <w:rFonts w:ascii="Times New Roman" w:hAnsi="Times New Roman" w:cs="Times New Roman"/>
        </w:rPr>
        <w:t>Estas herramientas que ayudan en</w:t>
      </w:r>
      <w:r w:rsidR="00D74A17" w:rsidRPr="00F03AE2">
        <w:rPr>
          <w:rFonts w:ascii="Times New Roman" w:hAnsi="Times New Roman" w:cs="Times New Roman"/>
        </w:rPr>
        <w:t xml:space="preserve"> el desarrollo de software,</w:t>
      </w:r>
      <w:r w:rsidRPr="00F03AE2">
        <w:rPr>
          <w:rFonts w:ascii="Times New Roman" w:hAnsi="Times New Roman" w:cs="Times New Roman"/>
        </w:rPr>
        <w:t xml:space="preserve"> se encargan de simplificar</w:t>
      </w:r>
      <w:r w:rsidR="00D74A17" w:rsidRPr="00F03AE2">
        <w:rPr>
          <w:rFonts w:ascii="Times New Roman" w:hAnsi="Times New Roman" w:cs="Times New Roman"/>
        </w:rPr>
        <w:t xml:space="preserve"> las tareas de programación, promoviendo la reutilización del código, fomentado el uso de estándares</w:t>
      </w:r>
      <w:r w:rsidR="009C4AD5" w:rsidRPr="00F03AE2">
        <w:rPr>
          <w:rFonts w:ascii="Times New Roman" w:hAnsi="Times New Roman" w:cs="Times New Roman"/>
        </w:rPr>
        <w:t xml:space="preserve"> o convenciones </w:t>
      </w:r>
      <w:r w:rsidR="00D74A17" w:rsidRPr="00F03AE2">
        <w:rPr>
          <w:rFonts w:ascii="Times New Roman" w:hAnsi="Times New Roman" w:cs="Times New Roman"/>
        </w:rPr>
        <w:t xml:space="preserve"> y  reduciendo los costes asociados al mantenimiento</w:t>
      </w:r>
      <w:r w:rsidR="009C4AD5" w:rsidRPr="00F03AE2">
        <w:rPr>
          <w:rFonts w:ascii="Times New Roman" w:hAnsi="Times New Roman" w:cs="Times New Roman"/>
        </w:rPr>
        <w:t xml:space="preserve">. </w:t>
      </w:r>
      <w:r w:rsidRPr="00F03AE2">
        <w:rPr>
          <w:rFonts w:ascii="Times New Roman" w:hAnsi="Times New Roman" w:cs="Times New Roman"/>
        </w:rPr>
        <w:t>Los</w:t>
      </w:r>
      <w:r w:rsidR="009C4AD5" w:rsidRPr="00F03AE2">
        <w:rPr>
          <w:rFonts w:ascii="Times New Roman" w:hAnsi="Times New Roman" w:cs="Times New Roman"/>
        </w:rPr>
        <w:t xml:space="preserve"> framework</w:t>
      </w:r>
      <w:r w:rsidRPr="00F03AE2">
        <w:rPr>
          <w:rFonts w:ascii="Times New Roman" w:hAnsi="Times New Roman" w:cs="Times New Roman"/>
        </w:rPr>
        <w:t>s</w:t>
      </w:r>
      <w:r w:rsidR="00161A96" w:rsidRPr="00F03AE2">
        <w:rPr>
          <w:rFonts w:ascii="Times New Roman" w:hAnsi="Times New Roman" w:cs="Times New Roman"/>
        </w:rPr>
        <w:t xml:space="preserve"> </w:t>
      </w:r>
      <w:r w:rsidRPr="00F03AE2">
        <w:rPr>
          <w:rFonts w:ascii="Times New Roman" w:hAnsi="Times New Roman" w:cs="Times New Roman"/>
        </w:rPr>
        <w:t xml:space="preserve">son </w:t>
      </w:r>
      <w:r w:rsidR="009C4AD5" w:rsidRPr="00F03AE2">
        <w:rPr>
          <w:rFonts w:ascii="Times New Roman" w:hAnsi="Times New Roman" w:cs="Times New Roman"/>
        </w:rPr>
        <w:t>“</w:t>
      </w:r>
      <w:r w:rsidR="000E3BC8" w:rsidRPr="00F03AE2">
        <w:rPr>
          <w:rFonts w:ascii="Times New Roman" w:hAnsi="Times New Roman" w:cs="Times New Roman"/>
        </w:rPr>
        <w:t>aplicaciones</w:t>
      </w:r>
      <w:r w:rsidR="009C4AD5" w:rsidRPr="00F03AE2">
        <w:rPr>
          <w:rFonts w:ascii="Times New Roman" w:hAnsi="Times New Roman" w:cs="Times New Roman"/>
        </w:rPr>
        <w:t xml:space="preserve"> o conjunto de módulos que permiten, o tienen por objetivo, el desarrollo ágil de aplicaciones mediante la aportación de librerías y/o funcionalidades ya creadas para que nosotros las usemos directamente” </w:t>
      </w:r>
      <w:r w:rsidR="008A7D74" w:rsidRPr="00F03AE2">
        <w:rPr>
          <w:rFonts w:ascii="Times New Roman" w:hAnsi="Times New Roman" w:cs="Times New Roman"/>
          <w:sz w:val="16"/>
        </w:rPr>
        <w:fldChar w:fldCharType="begin"/>
      </w:r>
      <w:r w:rsidR="00EA44AE" w:rsidRPr="00F03AE2">
        <w:rPr>
          <w:rFonts w:ascii="Times New Roman" w:hAnsi="Times New Roman" w:cs="Times New Roman"/>
          <w:sz w:val="16"/>
        </w:rPr>
        <w:instrText xml:space="preserve"> ADDIN ZOTERO_ITEM CSL_CITATION {"citationID":"a3WvEPBa","properties":{"formattedCitation":"{\\rtf (\\uc0\\u8220{}\\uc0\\u191{}Deber\\uc0\\u237{}as usar un framework para tu proyecto en Internet?,\\uc0\\u8221{} n.d.)}","plainCitation":"(“¿Deberías usar un framework para tu proyecto en Internet?,” n.d.)","dontUpdate":true},"citationItems":[{"id":61,"uris":["http://zotero.org/users/local/UBoVLAxq/items/DR35Z7HE"],"uri":["http://zotero.org/users/local/UBoVLAxq/items/DR35Z7HE"],"itemData":{"id":61,"type":"webpage","title":"¿Deberías usar un framework para tu proyecto en Internet?","URL":"http://www.emprenderalia.com/deberias-usar-un-framework-para-tu-proyecto-web/","issued":{"date-parts":[["2011",10,14]]},"accessed":{"date-parts":[["2014",6,1]]}}}],"schema":"https://github.com/citation-style-language/schema/raw/master/csl-citation.json"} </w:instrText>
      </w:r>
      <w:r w:rsidR="008A7D74" w:rsidRPr="00F03AE2">
        <w:rPr>
          <w:rFonts w:ascii="Times New Roman" w:hAnsi="Times New Roman" w:cs="Times New Roman"/>
          <w:sz w:val="16"/>
        </w:rPr>
        <w:fldChar w:fldCharType="separate"/>
      </w:r>
      <w:r w:rsidR="00034BB6" w:rsidRPr="00F03AE2">
        <w:rPr>
          <w:rFonts w:ascii="Times New Roman" w:hAnsi="Times New Roman" w:cs="Times New Roman"/>
          <w:sz w:val="16"/>
        </w:rPr>
        <w:t>(¿Deberías usar un framewor</w:t>
      </w:r>
      <w:r w:rsidR="006F2576" w:rsidRPr="00F03AE2">
        <w:rPr>
          <w:rFonts w:ascii="Times New Roman" w:hAnsi="Times New Roman" w:cs="Times New Roman"/>
          <w:sz w:val="16"/>
        </w:rPr>
        <w:t>k para tu proyecto en Internet?,</w:t>
      </w:r>
      <w:r w:rsidR="00034BB6" w:rsidRPr="00F03AE2">
        <w:rPr>
          <w:rFonts w:ascii="Times New Roman" w:hAnsi="Times New Roman" w:cs="Times New Roman"/>
          <w:sz w:val="16"/>
        </w:rPr>
        <w:t>201</w:t>
      </w:r>
      <w:r w:rsidR="001D0ACE" w:rsidRPr="00F03AE2">
        <w:rPr>
          <w:rFonts w:ascii="Times New Roman" w:hAnsi="Times New Roman" w:cs="Times New Roman"/>
          <w:sz w:val="16"/>
        </w:rPr>
        <w:t>1</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2229FA" w:rsidRPr="00F03AE2">
        <w:rPr>
          <w:rFonts w:ascii="Times New Roman" w:hAnsi="Times New Roman" w:cs="Times New Roman"/>
          <w:sz w:val="16"/>
        </w:rPr>
        <w:t>.</w:t>
      </w:r>
    </w:p>
    <w:p w14:paraId="0C7B3451" w14:textId="77777777" w:rsidR="001A1B3C" w:rsidRPr="00F03AE2" w:rsidRDefault="001A1B3C" w:rsidP="008B3AA5">
      <w:pPr>
        <w:spacing w:after="0" w:line="360" w:lineRule="auto"/>
        <w:jc w:val="both"/>
        <w:rPr>
          <w:rFonts w:ascii="Times New Roman" w:hAnsi="Times New Roman" w:cs="Times New Roman"/>
        </w:rPr>
      </w:pPr>
    </w:p>
    <w:p w14:paraId="6D92ACBD" w14:textId="77777777" w:rsidR="001A1B3C" w:rsidRPr="00F03AE2" w:rsidRDefault="009C4AD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Hoy en día </w:t>
      </w:r>
      <w:r w:rsidR="000E3BC8" w:rsidRPr="00F03AE2">
        <w:rPr>
          <w:rFonts w:ascii="Times New Roman" w:hAnsi="Times New Roman" w:cs="Times New Roman"/>
        </w:rPr>
        <w:t xml:space="preserve">se cuenta </w:t>
      </w:r>
      <w:r w:rsidRPr="00F03AE2">
        <w:rPr>
          <w:rFonts w:ascii="Times New Roman" w:hAnsi="Times New Roman" w:cs="Times New Roman"/>
        </w:rPr>
        <w:t xml:space="preserve">con diversas tecnologías para crear soluciones y productos de alto nivel,  </w:t>
      </w:r>
      <w:r w:rsidR="001A1B3C" w:rsidRPr="00F03AE2">
        <w:rPr>
          <w:rFonts w:ascii="Times New Roman" w:hAnsi="Times New Roman" w:cs="Times New Roman"/>
        </w:rPr>
        <w:t xml:space="preserve">y </w:t>
      </w:r>
      <w:r w:rsidRPr="00F03AE2">
        <w:rPr>
          <w:rFonts w:ascii="Times New Roman" w:hAnsi="Times New Roman" w:cs="Times New Roman"/>
        </w:rPr>
        <w:t>la variedad de frameworks PHP es muy exten</w:t>
      </w:r>
      <w:r w:rsidR="001A1B3C" w:rsidRPr="00F03AE2">
        <w:rPr>
          <w:rFonts w:ascii="Times New Roman" w:hAnsi="Times New Roman" w:cs="Times New Roman"/>
        </w:rPr>
        <w:t xml:space="preserve">sa por lo que en la mayoría de </w:t>
      </w:r>
      <w:r w:rsidRPr="00F03AE2">
        <w:rPr>
          <w:rFonts w:ascii="Times New Roman" w:hAnsi="Times New Roman" w:cs="Times New Roman"/>
        </w:rPr>
        <w:t xml:space="preserve"> problemas se requiere realizar análisis previo que nos permita determina</w:t>
      </w:r>
      <w:r w:rsidR="001A1B3C" w:rsidRPr="00F03AE2">
        <w:rPr>
          <w:rFonts w:ascii="Times New Roman" w:hAnsi="Times New Roman" w:cs="Times New Roman"/>
        </w:rPr>
        <w:t>r cuál es el más adecuado para la construcción de un producto de software adaptándose a las necesidades del cliente.</w:t>
      </w:r>
    </w:p>
    <w:p w14:paraId="2EF9BA09" w14:textId="77777777" w:rsidR="001A1B3C" w:rsidRPr="00F03AE2" w:rsidRDefault="001A1B3C" w:rsidP="008B3AA5">
      <w:pPr>
        <w:spacing w:after="0" w:line="360" w:lineRule="auto"/>
        <w:jc w:val="both"/>
        <w:rPr>
          <w:rFonts w:ascii="Times New Roman" w:hAnsi="Times New Roman" w:cs="Times New Roman"/>
        </w:rPr>
      </w:pPr>
    </w:p>
    <w:p w14:paraId="3D62A9FC" w14:textId="77777777" w:rsidR="00805436" w:rsidRPr="00F03AE2" w:rsidRDefault="001A1B3C" w:rsidP="008B3AA5">
      <w:pPr>
        <w:spacing w:after="0" w:line="360" w:lineRule="auto"/>
        <w:jc w:val="both"/>
        <w:rPr>
          <w:rFonts w:ascii="Times New Roman" w:hAnsi="Times New Roman" w:cs="Times New Roman"/>
          <w:sz w:val="16"/>
        </w:rPr>
      </w:pPr>
      <w:r w:rsidRPr="00F03AE2">
        <w:rPr>
          <w:rFonts w:ascii="Times New Roman" w:hAnsi="Times New Roman" w:cs="Times New Roman"/>
        </w:rPr>
        <w:t>E</w:t>
      </w:r>
      <w:r w:rsidR="009C4AD5" w:rsidRPr="00F03AE2">
        <w:rPr>
          <w:rFonts w:ascii="Times New Roman" w:hAnsi="Times New Roman" w:cs="Times New Roman"/>
        </w:rPr>
        <w:t xml:space="preserve">ntre los más populares a: </w:t>
      </w:r>
      <w:r w:rsidR="00805436" w:rsidRPr="00F03AE2">
        <w:rPr>
          <w:rFonts w:ascii="Times New Roman" w:hAnsi="Times New Roman" w:cs="Times New Roman"/>
        </w:rPr>
        <w:t>Laravel, Codelgniter, CakePHP, Symphony entre otros, los cuales tienen  funciones distintas y como objetivo agilizar el trabajo en términos de productividad, y a la vez ganar tiempo en el desarrollo, d</w:t>
      </w:r>
      <w:r w:rsidRPr="00F03AE2">
        <w:rPr>
          <w:rFonts w:ascii="Times New Roman" w:hAnsi="Times New Roman" w:cs="Times New Roman"/>
        </w:rPr>
        <w:t xml:space="preserve">ejando a las tareas más simples </w:t>
      </w:r>
      <w:r w:rsidR="00805436" w:rsidRPr="00F03AE2">
        <w:rPr>
          <w:rFonts w:ascii="Times New Roman" w:hAnsi="Times New Roman" w:cs="Times New Roman"/>
        </w:rPr>
        <w:t>a cargo del framework y las más compl</w:t>
      </w:r>
      <w:r w:rsidR="00E00336" w:rsidRPr="00F03AE2">
        <w:rPr>
          <w:rFonts w:ascii="Times New Roman" w:hAnsi="Times New Roman" w:cs="Times New Roman"/>
        </w:rPr>
        <w:t>ejas a cargo del desarrollador</w:t>
      </w:r>
      <w:r w:rsidR="008A7D74" w:rsidRPr="00F03AE2">
        <w:rPr>
          <w:rFonts w:ascii="Times New Roman" w:hAnsi="Times New Roman" w:cs="Times New Roman"/>
          <w:sz w:val="16"/>
        </w:rPr>
        <w:fldChar w:fldCharType="begin"/>
      </w:r>
      <w:r w:rsidR="00EA44AE" w:rsidRPr="00F03AE2">
        <w:rPr>
          <w:rFonts w:ascii="Times New Roman" w:hAnsi="Times New Roman" w:cs="Times New Roman"/>
          <w:sz w:val="16"/>
        </w:rPr>
        <w:instrText xml:space="preserve"> ADDIN ZOTERO_ITEM CSL_CITATION {"citationID":"bG2zIyAh","properties":{"formattedCitation":"(Smith, 2014)","plainCitation":"(Smith, 2014)"},"citationItems":[{"id":12,"uris":["http://zotero.org/users/local/UBoVLAxq/items/JGMC6UE4"],"uri":["http://zotero.org/users/local/UBoVLAxq/items/JGMC6UE4"],"itemData":{"id":12,"type":"webpage","title":"13 PHP Frameworks to Help Build Agile Applications","URL":"http://mashable.com/2014/04/04/php-frameworks-build-applications/","author":[{"family":"Smith","given":"Grace"}],"issued":{"date-parts":[["2014",4,4]]},"accessed":{"date-parts":[["2014",5,6]]}}}],"schema":"https://github.com/citation-style-language/schema/raw/master/csl-citation.json"} </w:instrText>
      </w:r>
      <w:r w:rsidR="008A7D74" w:rsidRPr="00F03AE2">
        <w:rPr>
          <w:rFonts w:ascii="Times New Roman" w:hAnsi="Times New Roman" w:cs="Times New Roman"/>
          <w:sz w:val="16"/>
        </w:rPr>
        <w:fldChar w:fldCharType="separate"/>
      </w:r>
      <w:r w:rsidR="00EA44AE" w:rsidRPr="00F03AE2">
        <w:rPr>
          <w:rFonts w:ascii="Times New Roman" w:hAnsi="Times New Roman" w:cs="Times New Roman"/>
          <w:sz w:val="16"/>
        </w:rPr>
        <w:t>(Smith, 2014)</w:t>
      </w:r>
      <w:r w:rsidR="008A7D74" w:rsidRPr="00F03AE2">
        <w:rPr>
          <w:rFonts w:ascii="Times New Roman" w:hAnsi="Times New Roman" w:cs="Times New Roman"/>
          <w:sz w:val="16"/>
        </w:rPr>
        <w:fldChar w:fldCharType="end"/>
      </w:r>
      <w:r w:rsidR="002229FA" w:rsidRPr="00F03AE2">
        <w:rPr>
          <w:rFonts w:ascii="Times New Roman" w:hAnsi="Times New Roman" w:cs="Times New Roman"/>
          <w:sz w:val="16"/>
        </w:rPr>
        <w:t>.</w:t>
      </w:r>
    </w:p>
    <w:p w14:paraId="0D2003AA" w14:textId="77777777" w:rsidR="000E3BC8" w:rsidRPr="00F03AE2" w:rsidRDefault="000E3BC8" w:rsidP="008B3AA5">
      <w:pPr>
        <w:spacing w:after="0" w:line="360" w:lineRule="auto"/>
        <w:jc w:val="both"/>
        <w:rPr>
          <w:rFonts w:ascii="Times New Roman" w:hAnsi="Times New Roman" w:cs="Times New Roman"/>
        </w:rPr>
      </w:pPr>
    </w:p>
    <w:p w14:paraId="20393F71" w14:textId="77777777" w:rsidR="00E00336" w:rsidRPr="00F03AE2" w:rsidRDefault="00E0033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decisión de escoger que framework PHP </w:t>
      </w:r>
      <w:r w:rsidR="00161A96" w:rsidRPr="00F03AE2">
        <w:rPr>
          <w:rFonts w:ascii="Times New Roman" w:hAnsi="Times New Roman" w:cs="Times New Roman"/>
        </w:rPr>
        <w:t>satisfaga las</w:t>
      </w:r>
      <w:r w:rsidRPr="00F03AE2">
        <w:rPr>
          <w:rFonts w:ascii="Times New Roman" w:hAnsi="Times New Roman" w:cs="Times New Roman"/>
        </w:rPr>
        <w:t xml:space="preserve"> </w:t>
      </w:r>
      <w:r w:rsidR="00805436" w:rsidRPr="00F03AE2">
        <w:rPr>
          <w:rFonts w:ascii="Times New Roman" w:hAnsi="Times New Roman" w:cs="Times New Roman"/>
        </w:rPr>
        <w:t>necesidad</w:t>
      </w:r>
      <w:r w:rsidRPr="00F03AE2">
        <w:rPr>
          <w:rFonts w:ascii="Times New Roman" w:hAnsi="Times New Roman" w:cs="Times New Roman"/>
        </w:rPr>
        <w:t>es</w:t>
      </w:r>
      <w:r w:rsidR="00161A96" w:rsidRPr="00F03AE2">
        <w:rPr>
          <w:rFonts w:ascii="Times New Roman" w:hAnsi="Times New Roman" w:cs="Times New Roman"/>
        </w:rPr>
        <w:t xml:space="preserve"> </w:t>
      </w:r>
      <w:r w:rsidR="00E53550" w:rsidRPr="00F03AE2">
        <w:rPr>
          <w:rFonts w:ascii="Times New Roman" w:hAnsi="Times New Roman" w:cs="Times New Roman"/>
        </w:rPr>
        <w:t xml:space="preserve">del desarrollador </w:t>
      </w:r>
      <w:r w:rsidR="00476E0F" w:rsidRPr="00F03AE2">
        <w:rPr>
          <w:rFonts w:ascii="Times New Roman" w:hAnsi="Times New Roman" w:cs="Times New Roman"/>
        </w:rPr>
        <w:t>depende del</w:t>
      </w:r>
      <w:r w:rsidR="00E53550" w:rsidRPr="00F03AE2">
        <w:rPr>
          <w:rFonts w:ascii="Times New Roman" w:hAnsi="Times New Roman" w:cs="Times New Roman"/>
        </w:rPr>
        <w:t xml:space="preserve"> momento </w:t>
      </w:r>
      <w:r w:rsidR="00805436" w:rsidRPr="00F03AE2">
        <w:rPr>
          <w:rFonts w:ascii="Times New Roman" w:hAnsi="Times New Roman" w:cs="Times New Roman"/>
        </w:rPr>
        <w:t>de crear aplicaciones web de calidad</w:t>
      </w:r>
      <w:r w:rsidR="00E53550" w:rsidRPr="00F03AE2">
        <w:rPr>
          <w:rFonts w:ascii="Times New Roman" w:hAnsi="Times New Roman" w:cs="Times New Roman"/>
        </w:rPr>
        <w:t xml:space="preserve">, dando solución a problemas comunes como el diseño de arquitectura, codificación, reutilización, internacionalización, plantillas, entre </w:t>
      </w:r>
      <w:r w:rsidR="00161A96" w:rsidRPr="00F03AE2">
        <w:rPr>
          <w:rFonts w:ascii="Times New Roman" w:hAnsi="Times New Roman" w:cs="Times New Roman"/>
        </w:rPr>
        <w:t>otros, debe</w:t>
      </w:r>
      <w:r w:rsidRPr="00F03AE2">
        <w:rPr>
          <w:rFonts w:ascii="Times New Roman" w:hAnsi="Times New Roman" w:cs="Times New Roman"/>
        </w:rPr>
        <w:t xml:space="preserve"> </w:t>
      </w:r>
      <w:r w:rsidR="00E53550" w:rsidRPr="00F03AE2">
        <w:rPr>
          <w:rFonts w:ascii="Times New Roman" w:hAnsi="Times New Roman" w:cs="Times New Roman"/>
        </w:rPr>
        <w:t>estar</w:t>
      </w:r>
      <w:r w:rsidRPr="00F03AE2">
        <w:rPr>
          <w:rFonts w:ascii="Times New Roman" w:hAnsi="Times New Roman" w:cs="Times New Roman"/>
        </w:rPr>
        <w:t xml:space="preserve"> sustentada por </w:t>
      </w:r>
      <w:r w:rsidR="00E53550" w:rsidRPr="00F03AE2">
        <w:rPr>
          <w:rFonts w:ascii="Times New Roman" w:hAnsi="Times New Roman" w:cs="Times New Roman"/>
        </w:rPr>
        <w:t>sólidos</w:t>
      </w:r>
      <w:r w:rsidRPr="00F03AE2">
        <w:rPr>
          <w:rFonts w:ascii="Times New Roman" w:hAnsi="Times New Roman" w:cs="Times New Roman"/>
        </w:rPr>
        <w:t xml:space="preserve"> argument</w:t>
      </w:r>
      <w:r w:rsidR="00E53550" w:rsidRPr="00F03AE2">
        <w:rPr>
          <w:rFonts w:ascii="Times New Roman" w:hAnsi="Times New Roman" w:cs="Times New Roman"/>
        </w:rPr>
        <w:t>os como la productividad que presenta cada uno.</w:t>
      </w:r>
    </w:p>
    <w:p w14:paraId="4F438BBF" w14:textId="77777777" w:rsidR="00EA44AE" w:rsidRPr="00F03AE2" w:rsidRDefault="00EA44AE" w:rsidP="008B3AA5">
      <w:pPr>
        <w:spacing w:after="0" w:line="360" w:lineRule="auto"/>
        <w:jc w:val="both"/>
        <w:rPr>
          <w:rFonts w:ascii="Times New Roman" w:hAnsi="Times New Roman" w:cs="Times New Roman"/>
        </w:rPr>
      </w:pPr>
    </w:p>
    <w:p w14:paraId="6D54F2FA" w14:textId="77777777" w:rsidR="00054BAF" w:rsidRPr="00F03AE2" w:rsidRDefault="00054BA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or lo tanto se propone  el estudio comparativo de productividad de los frameworks, CakePHP y </w:t>
      </w:r>
      <w:r w:rsidR="00034BB6" w:rsidRPr="00F03AE2">
        <w:rPr>
          <w:rFonts w:ascii="Times New Roman" w:hAnsi="Times New Roman" w:cs="Times New Roman"/>
        </w:rPr>
        <w:t>Laravel</w:t>
      </w:r>
      <w:r w:rsidRPr="00F03AE2">
        <w:rPr>
          <w:rFonts w:ascii="Times New Roman" w:hAnsi="Times New Roman" w:cs="Times New Roman"/>
        </w:rPr>
        <w:t>, para el desarrollo del Sistema de Seguimiento de Incidentes de la Infraestructura de Red en la ESPOCH para la Dirección de Tecnologías de la Información y Comunicación.</w:t>
      </w:r>
    </w:p>
    <w:p w14:paraId="054DDACB" w14:textId="77777777" w:rsidR="00175BEF" w:rsidRPr="00F03AE2" w:rsidRDefault="00175BEF" w:rsidP="00703512">
      <w:pPr>
        <w:spacing w:after="0" w:line="360" w:lineRule="auto"/>
        <w:jc w:val="center"/>
        <w:rPr>
          <w:rFonts w:ascii="Times New Roman" w:hAnsi="Times New Roman" w:cs="Times New Roman"/>
        </w:rPr>
      </w:pPr>
    </w:p>
    <w:p w14:paraId="0F0C7925" w14:textId="15C020DD" w:rsidR="006B6DFB" w:rsidRPr="00F03AE2" w:rsidRDefault="00D3198B" w:rsidP="00D3198B">
      <w:pPr>
        <w:rPr>
          <w:rFonts w:ascii="Times New Roman" w:hAnsi="Times New Roman" w:cs="Times New Roman"/>
          <w:b/>
        </w:rPr>
      </w:pPr>
      <w:bookmarkStart w:id="6" w:name="_Toc421023192"/>
      <w:r w:rsidRPr="00F03AE2">
        <w:rPr>
          <w:rFonts w:ascii="Times New Roman" w:hAnsi="Times New Roman" w:cs="Times New Roman"/>
          <w:b/>
        </w:rPr>
        <w:lastRenderedPageBreak/>
        <w:t>Justificación</w:t>
      </w:r>
      <w:bookmarkEnd w:id="6"/>
    </w:p>
    <w:p w14:paraId="6C902B4C" w14:textId="77777777" w:rsidR="006B6DFB" w:rsidRPr="00F03AE2" w:rsidRDefault="006B6DFB" w:rsidP="008B3AA5">
      <w:pPr>
        <w:pStyle w:val="Prrafodelista"/>
        <w:spacing w:after="0" w:line="360" w:lineRule="auto"/>
        <w:ind w:left="1080"/>
        <w:jc w:val="both"/>
        <w:rPr>
          <w:rFonts w:ascii="Times New Roman" w:hAnsi="Times New Roman" w:cs="Times New Roman"/>
          <w:b/>
        </w:rPr>
      </w:pPr>
    </w:p>
    <w:p w14:paraId="53153E09" w14:textId="77777777" w:rsidR="00805436"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A continuación se </w:t>
      </w:r>
      <w:r w:rsidR="00B127DB" w:rsidRPr="00F03AE2">
        <w:rPr>
          <w:rFonts w:ascii="Times New Roman" w:hAnsi="Times New Roman" w:cs="Times New Roman"/>
        </w:rPr>
        <w:t>definirán</w:t>
      </w:r>
      <w:r w:rsidRPr="00F03AE2">
        <w:rPr>
          <w:rFonts w:ascii="Times New Roman" w:hAnsi="Times New Roman" w:cs="Times New Roman"/>
        </w:rPr>
        <w:t xml:space="preserve"> las razones del porqué del tema propuesto, tanto de una forma teórica, metodológica y práctica seña</w:t>
      </w:r>
      <w:r w:rsidR="006B6DFB" w:rsidRPr="00F03AE2">
        <w:rPr>
          <w:rFonts w:ascii="Times New Roman" w:hAnsi="Times New Roman" w:cs="Times New Roman"/>
        </w:rPr>
        <w:t xml:space="preserve">lando la importancia de nuestra </w:t>
      </w:r>
      <w:r w:rsidRPr="00F03AE2">
        <w:rPr>
          <w:rFonts w:ascii="Times New Roman" w:hAnsi="Times New Roman" w:cs="Times New Roman"/>
        </w:rPr>
        <w:t>investigación.</w:t>
      </w:r>
    </w:p>
    <w:p w14:paraId="35DAC8E2" w14:textId="77777777" w:rsidR="00D61287" w:rsidRPr="00F03AE2" w:rsidRDefault="00D61287" w:rsidP="008B3AA5">
      <w:pPr>
        <w:spacing w:after="0" w:line="360" w:lineRule="auto"/>
        <w:jc w:val="both"/>
        <w:rPr>
          <w:rFonts w:ascii="Times New Roman" w:hAnsi="Times New Roman" w:cs="Times New Roman"/>
        </w:rPr>
      </w:pPr>
    </w:p>
    <w:p w14:paraId="25594591" w14:textId="77777777" w:rsidR="0080140A" w:rsidRPr="00F03AE2" w:rsidRDefault="001F08C1" w:rsidP="00D3198B">
      <w:pPr>
        <w:rPr>
          <w:rFonts w:ascii="Times New Roman" w:hAnsi="Times New Roman" w:cs="Times New Roman"/>
          <w:b/>
        </w:rPr>
      </w:pPr>
      <w:bookmarkStart w:id="7" w:name="_Toc421023193"/>
      <w:r w:rsidRPr="00F03AE2">
        <w:rPr>
          <w:rFonts w:ascii="Times New Roman" w:hAnsi="Times New Roman" w:cs="Times New Roman"/>
          <w:b/>
        </w:rPr>
        <w:t>Justificación teórica</w:t>
      </w:r>
      <w:bookmarkEnd w:id="7"/>
      <w:r w:rsidR="006029EC" w:rsidRPr="00F03AE2">
        <w:rPr>
          <w:rFonts w:ascii="Times New Roman" w:hAnsi="Times New Roman" w:cs="Times New Roman"/>
          <w:b/>
        </w:rPr>
        <w:t>.</w:t>
      </w:r>
    </w:p>
    <w:p w14:paraId="4DD33495" w14:textId="77777777" w:rsidR="00D61287" w:rsidRPr="00F03AE2" w:rsidRDefault="00D61287" w:rsidP="008B3AA5">
      <w:pPr>
        <w:pStyle w:val="Estilo111"/>
        <w:numPr>
          <w:ilvl w:val="0"/>
          <w:numId w:val="0"/>
        </w:numPr>
        <w:spacing w:before="0" w:line="360" w:lineRule="auto"/>
        <w:rPr>
          <w:rFonts w:cs="Times New Roman"/>
          <w:szCs w:val="22"/>
        </w:rPr>
      </w:pPr>
    </w:p>
    <w:p w14:paraId="3A951C02" w14:textId="12FFE0E1" w:rsidR="00805436" w:rsidRPr="00F03AE2" w:rsidRDefault="001F0652" w:rsidP="008B3AA5">
      <w:pPr>
        <w:spacing w:after="0" w:line="360" w:lineRule="auto"/>
        <w:jc w:val="both"/>
        <w:rPr>
          <w:rFonts w:ascii="Times New Roman" w:hAnsi="Times New Roman" w:cs="Times New Roman"/>
        </w:rPr>
      </w:pPr>
      <w:r w:rsidRPr="00F03AE2">
        <w:rPr>
          <w:rFonts w:ascii="Times New Roman" w:hAnsi="Times New Roman" w:cs="Times New Roman"/>
        </w:rPr>
        <w:t>E</w:t>
      </w:r>
      <w:r w:rsidR="00805436" w:rsidRPr="00F03AE2">
        <w:rPr>
          <w:rFonts w:ascii="Times New Roman" w:hAnsi="Times New Roman" w:cs="Times New Roman"/>
        </w:rPr>
        <w:t xml:space="preserve">l Decreto 1014 “Software Libre en el </w:t>
      </w:r>
      <w:r w:rsidR="00161A96" w:rsidRPr="00F03AE2">
        <w:rPr>
          <w:rFonts w:ascii="Times New Roman" w:hAnsi="Times New Roman" w:cs="Times New Roman"/>
        </w:rPr>
        <w:t>Ecuador</w:t>
      </w:r>
      <w:r w:rsidR="00731E66" w:rsidRPr="00F03AE2">
        <w:rPr>
          <w:rFonts w:ascii="Times New Roman" w:hAnsi="Times New Roman" w:cs="Times New Roman"/>
        </w:rPr>
        <w:t xml:space="preserve">” </w:t>
      </w:r>
      <w:r w:rsidR="00161A96" w:rsidRPr="00F03AE2">
        <w:rPr>
          <w:rFonts w:ascii="Times New Roman" w:hAnsi="Times New Roman" w:cs="Times New Roman"/>
        </w:rPr>
        <w:t>señala</w:t>
      </w:r>
      <w:r w:rsidRPr="00F03AE2">
        <w:rPr>
          <w:rFonts w:ascii="Times New Roman" w:hAnsi="Times New Roman" w:cs="Times New Roman"/>
        </w:rPr>
        <w:t xml:space="preserve"> </w:t>
      </w:r>
      <w:r w:rsidR="00805436" w:rsidRPr="00F03AE2">
        <w:rPr>
          <w:rFonts w:ascii="Times New Roman" w:hAnsi="Times New Roman" w:cs="Times New Roman"/>
        </w:rPr>
        <w:t>la utilización de software libre en entidades de administración pública tales como la ESPOCH</w:t>
      </w:r>
      <w:r w:rsidR="000E1254" w:rsidRPr="00F03AE2">
        <w:rPr>
          <w:rFonts w:ascii="Times New Roman" w:hAnsi="Times New Roman" w:cs="Times New Roman"/>
        </w:rPr>
        <w:t xml:space="preserve"> es obligatoria.</w:t>
      </w:r>
      <w:r w:rsidR="00805436" w:rsidRPr="00F03AE2">
        <w:rPr>
          <w:rFonts w:ascii="Times New Roman" w:hAnsi="Times New Roman" w:cs="Times New Roman"/>
        </w:rPr>
        <w:t xml:space="preserve"> PHP</w:t>
      </w:r>
      <w:r w:rsidR="00C7127A" w:rsidRPr="00F03AE2">
        <w:rPr>
          <w:rFonts w:ascii="Times New Roman" w:hAnsi="Times New Roman" w:cs="Times New Roman"/>
        </w:rPr>
        <w:t xml:space="preserve"> es </w:t>
      </w:r>
      <w:r w:rsidR="00174F41" w:rsidRPr="00F03AE2">
        <w:rPr>
          <w:rFonts w:ascii="Times New Roman" w:hAnsi="Times New Roman" w:cs="Times New Roman"/>
        </w:rPr>
        <w:t xml:space="preserve">un </w:t>
      </w:r>
      <w:r w:rsidR="00C7127A" w:rsidRPr="00F03AE2">
        <w:rPr>
          <w:rFonts w:ascii="Times New Roman" w:hAnsi="Times New Roman" w:cs="Times New Roman"/>
        </w:rPr>
        <w:t xml:space="preserve">lenguaje de código abierto </w:t>
      </w:r>
      <w:r w:rsidR="00174F41" w:rsidRPr="00F03AE2">
        <w:rPr>
          <w:rFonts w:ascii="Times New Roman" w:hAnsi="Times New Roman" w:cs="Times New Roman"/>
        </w:rPr>
        <w:t>con</w:t>
      </w:r>
      <w:r w:rsidR="00B127DB" w:rsidRPr="00F03AE2">
        <w:rPr>
          <w:rFonts w:ascii="Times New Roman" w:hAnsi="Times New Roman" w:cs="Times New Roman"/>
        </w:rPr>
        <w:t xml:space="preserve"> diversos</w:t>
      </w:r>
      <w:r w:rsidR="00805436" w:rsidRPr="00F03AE2">
        <w:rPr>
          <w:rFonts w:ascii="Times New Roman" w:hAnsi="Times New Roman" w:cs="Times New Roman"/>
        </w:rPr>
        <w:t xml:space="preserve"> frameworks</w:t>
      </w:r>
      <w:r w:rsidR="00161A96" w:rsidRPr="00F03AE2">
        <w:rPr>
          <w:rFonts w:ascii="Times New Roman" w:hAnsi="Times New Roman" w:cs="Times New Roman"/>
        </w:rPr>
        <w:t xml:space="preserve"> </w:t>
      </w:r>
      <w:r w:rsidR="00174F41" w:rsidRPr="00F03AE2">
        <w:rPr>
          <w:rFonts w:ascii="Times New Roman" w:hAnsi="Times New Roman" w:cs="Times New Roman"/>
        </w:rPr>
        <w:t>que presentan</w:t>
      </w:r>
      <w:r w:rsidR="00161A96" w:rsidRPr="00F03AE2">
        <w:rPr>
          <w:rFonts w:ascii="Times New Roman" w:hAnsi="Times New Roman" w:cs="Times New Roman"/>
        </w:rPr>
        <w:t xml:space="preserve"> </w:t>
      </w:r>
      <w:r w:rsidR="00174F41" w:rsidRPr="00F03AE2">
        <w:rPr>
          <w:rFonts w:ascii="Times New Roman" w:hAnsi="Times New Roman" w:cs="Times New Roman"/>
        </w:rPr>
        <w:t>diferentes características</w:t>
      </w:r>
      <w:r w:rsidR="00C7127A" w:rsidRPr="00F03AE2">
        <w:rPr>
          <w:rFonts w:ascii="Times New Roman" w:hAnsi="Times New Roman" w:cs="Times New Roman"/>
        </w:rPr>
        <w:t xml:space="preserve">, unos más fáciles de aprender </w:t>
      </w:r>
      <w:r w:rsidR="00174F41" w:rsidRPr="00F03AE2">
        <w:rPr>
          <w:rFonts w:ascii="Times New Roman" w:hAnsi="Times New Roman" w:cs="Times New Roman"/>
        </w:rPr>
        <w:t>que otros, brindando</w:t>
      </w:r>
      <w:r w:rsidR="00161A96" w:rsidRPr="00F03AE2">
        <w:rPr>
          <w:rFonts w:ascii="Times New Roman" w:hAnsi="Times New Roman" w:cs="Times New Roman"/>
        </w:rPr>
        <w:t xml:space="preserve"> </w:t>
      </w:r>
      <w:r w:rsidR="00174F41" w:rsidRPr="00F03AE2">
        <w:rPr>
          <w:rFonts w:ascii="Times New Roman" w:hAnsi="Times New Roman" w:cs="Times New Roman"/>
        </w:rPr>
        <w:t xml:space="preserve">un </w:t>
      </w:r>
      <w:r w:rsidR="00C7127A" w:rsidRPr="00F03AE2">
        <w:rPr>
          <w:rFonts w:ascii="Times New Roman" w:hAnsi="Times New Roman" w:cs="Times New Roman"/>
        </w:rPr>
        <w:t xml:space="preserve">aporte para los desarrolladores que deseen escoger con cual trabajar según sus necesidades. </w:t>
      </w:r>
    </w:p>
    <w:p w14:paraId="05605771" w14:textId="77777777" w:rsidR="00C7127A" w:rsidRPr="00F03AE2" w:rsidRDefault="00C7127A" w:rsidP="008B3AA5">
      <w:pPr>
        <w:spacing w:after="0" w:line="360" w:lineRule="auto"/>
        <w:jc w:val="both"/>
        <w:rPr>
          <w:rFonts w:ascii="Times New Roman" w:hAnsi="Times New Roman" w:cs="Times New Roman"/>
        </w:rPr>
      </w:pPr>
    </w:p>
    <w:p w14:paraId="5C072DF1" w14:textId="1CD7686E" w:rsidR="00D61287" w:rsidRPr="00F03AE2" w:rsidRDefault="00471B78" w:rsidP="008B3AA5">
      <w:pPr>
        <w:spacing w:after="0" w:line="360" w:lineRule="auto"/>
        <w:jc w:val="both"/>
        <w:rPr>
          <w:rFonts w:ascii="Times New Roman" w:hAnsi="Times New Roman" w:cs="Times New Roman"/>
          <w:bCs/>
          <w:iCs/>
          <w:sz w:val="16"/>
          <w:szCs w:val="16"/>
        </w:rPr>
      </w:pPr>
      <w:r w:rsidRPr="00F03AE2">
        <w:rPr>
          <w:rFonts w:ascii="Times New Roman" w:hAnsi="Times New Roman" w:cs="Times New Roman"/>
        </w:rPr>
        <w:t xml:space="preserve">Estos frameworks se crearon </w:t>
      </w:r>
      <w:r w:rsidR="00805436" w:rsidRPr="00F03AE2">
        <w:rPr>
          <w:rFonts w:ascii="Times New Roman" w:hAnsi="Times New Roman" w:cs="Times New Roman"/>
        </w:rPr>
        <w:t xml:space="preserve"> como </w:t>
      </w:r>
      <w:r w:rsidRPr="00F03AE2">
        <w:rPr>
          <w:rFonts w:ascii="Times New Roman" w:hAnsi="Times New Roman" w:cs="Times New Roman"/>
        </w:rPr>
        <w:t>una colaboración directa en el desarrollo permitiendo incrementar</w:t>
      </w:r>
      <w:r w:rsidR="00805436" w:rsidRPr="00F03AE2">
        <w:rPr>
          <w:rFonts w:ascii="Times New Roman" w:hAnsi="Times New Roman" w:cs="Times New Roman"/>
        </w:rPr>
        <w:t xml:space="preserve"> la productividad </w:t>
      </w:r>
      <w:r w:rsidRPr="00F03AE2">
        <w:rPr>
          <w:rFonts w:ascii="Times New Roman" w:hAnsi="Times New Roman" w:cs="Times New Roman"/>
        </w:rPr>
        <w:t>siendo</w:t>
      </w:r>
      <w:r w:rsidR="00805436" w:rsidRPr="00F03AE2">
        <w:rPr>
          <w:rFonts w:ascii="Times New Roman" w:hAnsi="Times New Roman" w:cs="Times New Roman"/>
        </w:rPr>
        <w:t xml:space="preserve"> “una capa intermedia entre un lenguaje de programación crudo y el programador</w:t>
      </w:r>
      <w:r w:rsidR="002E357E" w:rsidRPr="00F03AE2">
        <w:rPr>
          <w:rFonts w:ascii="Times New Roman" w:hAnsi="Times New Roman" w:cs="Times New Roman"/>
          <w:bCs/>
          <w:iCs/>
        </w:rPr>
        <w:t>”</w:t>
      </w:r>
      <w:r w:rsidR="008A7D74" w:rsidRPr="00F03AE2">
        <w:rPr>
          <w:rFonts w:ascii="Times New Roman" w:hAnsi="Times New Roman" w:cs="Times New Roman"/>
          <w:bCs/>
          <w:iCs/>
          <w:sz w:val="16"/>
        </w:rPr>
        <w:fldChar w:fldCharType="begin"/>
      </w:r>
      <w:r w:rsidR="001807EA" w:rsidRPr="00F03AE2">
        <w:rPr>
          <w:rFonts w:ascii="Times New Roman" w:hAnsi="Times New Roman" w:cs="Times New Roman"/>
          <w:bCs/>
          <w:iCs/>
          <w:sz w:val="16"/>
        </w:rPr>
        <w:instrText xml:space="preserve"> ADDIN ZOTERO_ITEM CSL_CITATION {"citationID":"5T6ZXv2l","properties":{"formattedCitation":"{\\rtf (\\uc0\\u8220{}Usar o no un Framework | Kabytes,\\uc0\\u8221{} 2012)}","plainCitation":"(“Usar o no un Framework | Kabytes,” 2012)"},"citationItems":[{"id":89,"uris":["http://zotero.org/users/local/UBoVLAxq/items/ZM7KQUSQ"],"uri":["http://zotero.org/users/local/UBoVLAxq/items/ZM7KQUSQ"],"itemData":{"id":89,"type":"webpage","title":"Usar o no un Framework | Kabytes","URL":"http://www.kabytes.com/programacion/usar-o-no-un-framework/","issued":{"date-parts":[["2012",2,6]]},"accessed":{"date-parts":[["2014",5,5]]}}}],"schema":"https://github.com/citation-style-language/schema/raw/master/csl-citation.json"} </w:instrText>
      </w:r>
      <w:r w:rsidR="008A7D74" w:rsidRPr="00F03AE2">
        <w:rPr>
          <w:rFonts w:ascii="Times New Roman" w:hAnsi="Times New Roman" w:cs="Times New Roman"/>
          <w:bCs/>
          <w:iCs/>
          <w:sz w:val="16"/>
        </w:rPr>
        <w:fldChar w:fldCharType="separate"/>
      </w:r>
      <w:r w:rsidR="001807EA" w:rsidRPr="00F03AE2">
        <w:rPr>
          <w:rFonts w:ascii="Times New Roman" w:hAnsi="Times New Roman" w:cs="Times New Roman"/>
          <w:sz w:val="16"/>
        </w:rPr>
        <w:t>(Usar o no un Framework</w:t>
      </w:r>
      <w:r w:rsidR="00637604" w:rsidRPr="00F03AE2">
        <w:rPr>
          <w:rFonts w:ascii="Times New Roman" w:hAnsi="Times New Roman" w:cs="Times New Roman"/>
          <w:sz w:val="16"/>
        </w:rPr>
        <w:t>,</w:t>
      </w:r>
      <w:r w:rsidR="001807EA" w:rsidRPr="00F03AE2">
        <w:rPr>
          <w:rFonts w:ascii="Times New Roman" w:hAnsi="Times New Roman" w:cs="Times New Roman"/>
          <w:sz w:val="16"/>
        </w:rPr>
        <w:t xml:space="preserve"> 2012)</w:t>
      </w:r>
      <w:r w:rsidR="008A7D74" w:rsidRPr="00F03AE2">
        <w:rPr>
          <w:rFonts w:ascii="Times New Roman" w:hAnsi="Times New Roman" w:cs="Times New Roman"/>
          <w:bCs/>
          <w:iCs/>
          <w:sz w:val="16"/>
        </w:rPr>
        <w:fldChar w:fldCharType="end"/>
      </w:r>
      <w:r w:rsidR="00805436" w:rsidRPr="00F03AE2">
        <w:rPr>
          <w:rFonts w:ascii="Times New Roman" w:hAnsi="Times New Roman" w:cs="Times New Roman"/>
        </w:rPr>
        <w:t xml:space="preserve">, evitando que se </w:t>
      </w:r>
      <w:r w:rsidR="00174F41" w:rsidRPr="00F03AE2">
        <w:rPr>
          <w:rFonts w:ascii="Times New Roman" w:hAnsi="Times New Roman" w:cs="Times New Roman"/>
        </w:rPr>
        <w:t>invierta</w:t>
      </w:r>
      <w:r w:rsidR="00805436" w:rsidRPr="00F03AE2">
        <w:rPr>
          <w:rFonts w:ascii="Times New Roman" w:hAnsi="Times New Roman" w:cs="Times New Roman"/>
        </w:rPr>
        <w:t xml:space="preserve"> tiempo en programar soluciones ya escritas</w:t>
      </w:r>
      <w:r w:rsidR="00174F41" w:rsidRPr="00F03AE2">
        <w:rPr>
          <w:rFonts w:ascii="Times New Roman" w:hAnsi="Times New Roman" w:cs="Times New Roman"/>
        </w:rPr>
        <w:t>, permitiendo</w:t>
      </w:r>
      <w:r w:rsidR="00805436" w:rsidRPr="00F03AE2">
        <w:rPr>
          <w:rFonts w:ascii="Times New Roman" w:hAnsi="Times New Roman" w:cs="Times New Roman"/>
        </w:rPr>
        <w:t xml:space="preserve"> escribi</w:t>
      </w:r>
      <w:r w:rsidR="00174F41" w:rsidRPr="00F03AE2">
        <w:rPr>
          <w:rFonts w:ascii="Times New Roman" w:hAnsi="Times New Roman" w:cs="Times New Roman"/>
        </w:rPr>
        <w:t xml:space="preserve">r </w:t>
      </w:r>
      <w:r w:rsidR="00805436" w:rsidRPr="00F03AE2">
        <w:rPr>
          <w:rFonts w:ascii="Times New Roman" w:hAnsi="Times New Roman" w:cs="Times New Roman"/>
        </w:rPr>
        <w:t>menos código</w:t>
      </w:r>
      <w:r w:rsidR="00174F41" w:rsidRPr="00F03AE2">
        <w:rPr>
          <w:rFonts w:ascii="Times New Roman" w:hAnsi="Times New Roman" w:cs="Times New Roman"/>
        </w:rPr>
        <w:t xml:space="preserve"> lo</w:t>
      </w:r>
      <w:r w:rsidR="00805436" w:rsidRPr="00F03AE2">
        <w:rPr>
          <w:rFonts w:ascii="Times New Roman" w:hAnsi="Times New Roman" w:cs="Times New Roman"/>
        </w:rPr>
        <w:t xml:space="preserve"> que</w:t>
      </w:r>
      <w:r w:rsidR="00376C19" w:rsidRPr="00F03AE2">
        <w:rPr>
          <w:rFonts w:ascii="Times New Roman" w:hAnsi="Times New Roman" w:cs="Times New Roman"/>
        </w:rPr>
        <w:t xml:space="preserve"> se traduce en menos errores, </w:t>
      </w:r>
      <w:r w:rsidR="00805436" w:rsidRPr="00F03AE2">
        <w:rPr>
          <w:rFonts w:ascii="Times New Roman" w:hAnsi="Times New Roman" w:cs="Times New Roman"/>
        </w:rPr>
        <w:t>más funcionalidad</w:t>
      </w:r>
      <w:r w:rsidR="00376C19" w:rsidRPr="00F03AE2">
        <w:rPr>
          <w:rFonts w:ascii="Times New Roman" w:hAnsi="Times New Roman" w:cs="Times New Roman"/>
        </w:rPr>
        <w:t>, uso de estándares o convenciones, o mejorar la arquitectura del sistema</w:t>
      </w:r>
      <w:r w:rsidR="008A7D74" w:rsidRPr="00F03AE2">
        <w:rPr>
          <w:rFonts w:ascii="Times New Roman" w:hAnsi="Times New Roman" w:cs="Times New Roman"/>
          <w:bCs/>
          <w:iCs/>
          <w:sz w:val="16"/>
          <w:szCs w:val="16"/>
        </w:rPr>
        <w:fldChar w:fldCharType="begin"/>
      </w:r>
      <w:r w:rsidR="00034BB6" w:rsidRPr="00F03AE2">
        <w:rPr>
          <w:rFonts w:ascii="Times New Roman" w:hAnsi="Times New Roman" w:cs="Times New Roman"/>
          <w:bCs/>
          <w:iCs/>
          <w:sz w:val="16"/>
          <w:szCs w:val="16"/>
        </w:rPr>
        <w:instrText xml:space="preserve"> ADDIN ZOTERO_ITEM CSL_CITATION {"citationID":"hx5tpCMA","properties":{"formattedCitation":"{\\rtf (\\uc0\\u8220{}Microsoft Word - CARLOS-ALTEN_Mejora de la productividad en el desarrollo de aplicaciones con Frameworks_3000.doc - alten.pdf,\\uc0\\u8221{} n.d.)}","plainCitation":"(“Microsoft Word - CARLOS-ALTEN_Mejora de la productividad en el desarrollo de aplicaciones con Frameworks_3000.doc - alten.pdf,” n.d.)"},"citationItems":[{"id":32,"uris":["http://zotero.org/users/local/UBoVLAxq/items/RNF6E8TU"],"uri":["http://zotero.org/users/local/UBoVLAxq/items/RNF6E8TU"],"itemData":{"id":32,"type":"article","title":"Microsoft Word - CARLOS-ALTEN_Mejora de la productividad en el desarrollo de aplicaciones con Frameworks_3000.doc - alten.pdf","URL":"http://www.capito.es/capitoweb/contenidos/Numero1/Reingenieria/alten.pdf","accessed":{"date-parts":[["2014",5,7]]}}}],"schema":"https://github.com/citation-style-language/schema/raw/master/csl-citation.json"} </w:instrText>
      </w:r>
      <w:r w:rsidR="008A7D74" w:rsidRPr="00F03AE2">
        <w:rPr>
          <w:rFonts w:ascii="Times New Roman" w:hAnsi="Times New Roman" w:cs="Times New Roman"/>
          <w:bCs/>
          <w:iCs/>
          <w:sz w:val="16"/>
          <w:szCs w:val="16"/>
        </w:rPr>
        <w:fldChar w:fldCharType="separate"/>
      </w:r>
      <w:r w:rsidR="0094142B" w:rsidRPr="00F03AE2">
        <w:rPr>
          <w:rFonts w:ascii="Times New Roman" w:hAnsi="Times New Roman" w:cs="Times New Roman"/>
          <w:sz w:val="16"/>
          <w:szCs w:val="16"/>
        </w:rPr>
        <w:t xml:space="preserve">(Alten, </w:t>
      </w:r>
      <w:r w:rsidR="00034BB6" w:rsidRPr="00F03AE2">
        <w:rPr>
          <w:rFonts w:ascii="Times New Roman" w:hAnsi="Times New Roman" w:cs="Times New Roman"/>
          <w:sz w:val="16"/>
          <w:szCs w:val="16"/>
        </w:rPr>
        <w:t>20</w:t>
      </w:r>
      <w:r w:rsidR="006F2576" w:rsidRPr="00F03AE2">
        <w:rPr>
          <w:rFonts w:ascii="Times New Roman" w:hAnsi="Times New Roman" w:cs="Times New Roman"/>
          <w:sz w:val="16"/>
          <w:szCs w:val="16"/>
        </w:rPr>
        <w:t>09</w:t>
      </w:r>
      <w:r w:rsidR="00175BEF" w:rsidRPr="00F03AE2">
        <w:rPr>
          <w:rFonts w:ascii="Times New Roman" w:hAnsi="Times New Roman" w:cs="Times New Roman"/>
          <w:sz w:val="16"/>
          <w:szCs w:val="16"/>
        </w:rPr>
        <w:t>, p.1</w:t>
      </w:r>
      <w:r w:rsidR="00034BB6" w:rsidRPr="00F03AE2">
        <w:rPr>
          <w:rFonts w:ascii="Times New Roman" w:hAnsi="Times New Roman" w:cs="Times New Roman"/>
          <w:sz w:val="16"/>
          <w:szCs w:val="16"/>
        </w:rPr>
        <w:t>)</w:t>
      </w:r>
      <w:r w:rsidR="008A7D74" w:rsidRPr="00F03AE2">
        <w:rPr>
          <w:rFonts w:ascii="Times New Roman" w:hAnsi="Times New Roman" w:cs="Times New Roman"/>
          <w:bCs/>
          <w:iCs/>
          <w:sz w:val="16"/>
          <w:szCs w:val="16"/>
        </w:rPr>
        <w:fldChar w:fldCharType="end"/>
      </w:r>
      <w:r w:rsidR="0026078B" w:rsidRPr="00F03AE2">
        <w:rPr>
          <w:rFonts w:ascii="Times New Roman" w:hAnsi="Times New Roman" w:cs="Times New Roman"/>
          <w:bCs/>
          <w:iCs/>
          <w:sz w:val="16"/>
          <w:szCs w:val="16"/>
        </w:rPr>
        <w:t xml:space="preserve">. </w:t>
      </w:r>
    </w:p>
    <w:p w14:paraId="1A7A509E" w14:textId="77777777" w:rsidR="000E03AC" w:rsidRPr="00F03AE2" w:rsidRDefault="000E03AC" w:rsidP="008B3AA5">
      <w:pPr>
        <w:spacing w:after="0" w:line="360" w:lineRule="auto"/>
        <w:jc w:val="both"/>
        <w:rPr>
          <w:rFonts w:ascii="Times New Roman" w:hAnsi="Times New Roman" w:cs="Times New Roman"/>
          <w:bCs/>
          <w:iCs/>
        </w:rPr>
      </w:pPr>
    </w:p>
    <w:p w14:paraId="61737D9C" w14:textId="77777777" w:rsidR="00D61287" w:rsidRPr="00F03AE2" w:rsidRDefault="00D61287" w:rsidP="008B3AA5">
      <w:pPr>
        <w:spacing w:after="0" w:line="360" w:lineRule="auto"/>
        <w:jc w:val="both"/>
        <w:rPr>
          <w:rFonts w:ascii="Times New Roman" w:hAnsi="Times New Roman" w:cs="Times New Roman"/>
        </w:rPr>
      </w:pPr>
      <w:r w:rsidRPr="00F03AE2">
        <w:rPr>
          <w:rFonts w:ascii="Times New Roman" w:hAnsi="Times New Roman" w:cs="Times New Roman"/>
          <w:bCs/>
          <w:iCs/>
        </w:rPr>
        <w:t>De esta manera los frameworks p</w:t>
      </w:r>
      <w:r w:rsidRPr="00F03AE2">
        <w:rPr>
          <w:rFonts w:ascii="Times New Roman" w:hAnsi="Times New Roman" w:cs="Times New Roman"/>
        </w:rPr>
        <w:t>ermiten al desarrollador</w:t>
      </w:r>
      <w:r w:rsidR="0026078B" w:rsidRPr="00F03AE2">
        <w:rPr>
          <w:rFonts w:ascii="Times New Roman" w:hAnsi="Times New Roman" w:cs="Times New Roman"/>
        </w:rPr>
        <w:t xml:space="preserve"> pasar más tiempo identificando requerimientos de software, que tratando con los detalles de bajo nivel para obtener un sistema funcional.</w:t>
      </w:r>
    </w:p>
    <w:p w14:paraId="26A6BD10" w14:textId="77777777" w:rsidR="00711BD3" w:rsidRPr="00F03AE2" w:rsidRDefault="00711BD3" w:rsidP="008B3AA5">
      <w:pPr>
        <w:spacing w:after="0" w:line="360" w:lineRule="auto"/>
        <w:jc w:val="both"/>
        <w:rPr>
          <w:rFonts w:ascii="Times New Roman" w:hAnsi="Times New Roman" w:cs="Times New Roman"/>
          <w:bCs/>
          <w:iCs/>
        </w:rPr>
      </w:pPr>
    </w:p>
    <w:p w14:paraId="65AFDE29" w14:textId="7239A553" w:rsidR="00711BD3" w:rsidRPr="00F03AE2" w:rsidRDefault="00711BD3"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Cabe mencionar </w:t>
      </w:r>
      <w:r w:rsidR="00963BC5" w:rsidRPr="00F03AE2">
        <w:rPr>
          <w:rFonts w:ascii="Times New Roman" w:hAnsi="Times New Roman" w:cs="Times New Roman"/>
        </w:rPr>
        <w:t>investigaciones sobre la medición de productividad en el desarrollo que motivo la presente investigación, tal como</w:t>
      </w:r>
      <w:r w:rsidRPr="00F03AE2">
        <w:rPr>
          <w:rFonts w:ascii="Times New Roman" w:hAnsi="Times New Roman" w:cs="Times New Roman"/>
        </w:rPr>
        <w:t xml:space="preserve"> “Analyzing PHP Frameworks for Use in a Project-Based Software Engineering Course”</w:t>
      </w:r>
      <w:r w:rsidR="008A7D74" w:rsidRPr="00F03AE2">
        <w:rPr>
          <w:rFonts w:ascii="Times New Roman" w:hAnsi="Times New Roman" w:cs="Times New Roman"/>
          <w:sz w:val="16"/>
        </w:rPr>
        <w:fldChar w:fldCharType="begin"/>
      </w:r>
      <w:r w:rsidR="00963BC5" w:rsidRPr="00F03AE2">
        <w:rPr>
          <w:rFonts w:ascii="Times New Roman" w:hAnsi="Times New Roman" w:cs="Times New Roman"/>
          <w:sz w:val="16"/>
        </w:rPr>
        <w:instrText xml:space="preserve"> ADDIN ZOTERO_ITEM CSL_CITATION {"citationID":"2kIQ94vU","properties":{"formattedCitation":"(Lancor &amp; Samyukta, n.d.)","plainCitation":"(Lancor &amp; Samyukta, n.d.)"},"citationItems":[{"id":181,"uris":["http://zotero.org/users/local/UBoVLAxq/items/EVDTIP7I"],"uri":["http://zotero.org/users/local/UBoVLAxq/items/EVDTIP7I"],"itemData":{"id":181,"type":"article","title":"Analyzing PHP Frameworks for Use in a Project-Based Software Engineering Course","URL":"http://db.grinnell.edu/sigcse/sigcse2013/Program/viewAcceptedProposal.pdf?sessionType=paper&amp;sessionNumber=116","language":"English","author":[{"family":"Lancor","given":"Lisa"},{"family":"Samyukta","given":"Katha"}]}}],"schema":"https://github.com/citation-style-language/schema/raw/master/csl-citation.json"} </w:instrText>
      </w:r>
      <w:r w:rsidR="008A7D74" w:rsidRPr="00F03AE2">
        <w:rPr>
          <w:rFonts w:ascii="Times New Roman" w:hAnsi="Times New Roman" w:cs="Times New Roman"/>
          <w:sz w:val="16"/>
        </w:rPr>
        <w:fldChar w:fldCharType="separate"/>
      </w:r>
      <w:r w:rsidR="00963BC5" w:rsidRPr="00F03AE2">
        <w:rPr>
          <w:rFonts w:ascii="Times New Roman" w:hAnsi="Times New Roman" w:cs="Times New Roman"/>
          <w:sz w:val="16"/>
        </w:rPr>
        <w:t>(Lancor y Samyukta, s.f.</w:t>
      </w:r>
      <w:r w:rsidR="000A20F0" w:rsidRPr="00F03AE2">
        <w:rPr>
          <w:rFonts w:ascii="Times New Roman" w:hAnsi="Times New Roman" w:cs="Times New Roman"/>
          <w:sz w:val="16"/>
        </w:rPr>
        <w:t xml:space="preserve"> p.4</w:t>
      </w:r>
      <w:r w:rsidR="00963BC5"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963BC5" w:rsidRPr="00F03AE2">
        <w:rPr>
          <w:rFonts w:ascii="Times New Roman" w:hAnsi="Times New Roman" w:cs="Times New Roman"/>
        </w:rPr>
        <w:t>,</w:t>
      </w:r>
      <w:r w:rsidRPr="00F03AE2">
        <w:rPr>
          <w:rFonts w:ascii="Times New Roman" w:hAnsi="Times New Roman" w:cs="Times New Roman"/>
        </w:rPr>
        <w:t>donde se realiza un estudio comparativo sobre el mismo prototipo desarrollado con diferentes frameworks PHP. Los resultados fueron obtenidos por medio de las medidas de líneas de código y el esfuerzo empleado, llegando a la conclusión que la utilización de Codelgniter   permite un desarrollo más rápido en comparación con CakePHP.</w:t>
      </w:r>
    </w:p>
    <w:p w14:paraId="26EAB273" w14:textId="77777777" w:rsidR="00711BD3" w:rsidRPr="00F03AE2" w:rsidRDefault="00711BD3" w:rsidP="008B3AA5">
      <w:pPr>
        <w:spacing w:after="0" w:line="360" w:lineRule="auto"/>
        <w:jc w:val="both"/>
        <w:rPr>
          <w:rFonts w:ascii="Times New Roman" w:hAnsi="Times New Roman" w:cs="Times New Roman"/>
        </w:rPr>
      </w:pPr>
    </w:p>
    <w:p w14:paraId="14CC9A4E" w14:textId="10768F8E" w:rsidR="00711BD3" w:rsidRPr="00F03AE2" w:rsidRDefault="00963BC5" w:rsidP="008B3AA5">
      <w:pPr>
        <w:spacing w:after="0" w:line="360" w:lineRule="auto"/>
        <w:jc w:val="both"/>
        <w:rPr>
          <w:rFonts w:ascii="Times New Roman" w:hAnsi="Times New Roman" w:cs="Times New Roman"/>
        </w:rPr>
      </w:pPr>
      <w:r w:rsidRPr="00F03AE2">
        <w:rPr>
          <w:rFonts w:ascii="Times New Roman" w:hAnsi="Times New Roman" w:cs="Times New Roman"/>
        </w:rPr>
        <w:t>Y el caso de estudio empírico</w:t>
      </w:r>
      <w:r w:rsidR="00711BD3" w:rsidRPr="00F03AE2">
        <w:rPr>
          <w:rFonts w:ascii="Times New Roman" w:hAnsi="Times New Roman" w:cs="Times New Roman"/>
        </w:rPr>
        <w:t xml:space="preserve"> “Empirical Case Study of Measuring Productivity of Programming Language Ruby and Ruby on Rails”</w:t>
      </w:r>
      <w:r w:rsidR="008A7D74" w:rsidRPr="00F03AE2">
        <w:rPr>
          <w:rFonts w:ascii="Times New Roman" w:hAnsi="Times New Roman" w:cs="Times New Roman"/>
          <w:sz w:val="16"/>
        </w:rPr>
        <w:fldChar w:fldCharType="begin"/>
      </w:r>
      <w:r w:rsidRPr="00F03AE2">
        <w:rPr>
          <w:rFonts w:ascii="Times New Roman" w:hAnsi="Times New Roman" w:cs="Times New Roman"/>
          <w:sz w:val="16"/>
        </w:rPr>
        <w:instrText xml:space="preserve"> ADDIN ZOTERO_ITEM CSL_CITATION {"citationID":"iF65BlXu","properties":{"formattedCitation":"(Noda &amp; Jia, 2011)","plainCitation":"(Noda &amp; Jia, 2011)"},"citationItems":[{"id":87,"uris":["http://zotero.org/users/local/UBoVLAxq/items/EWA3484B"],"uri":["http://zotero.org/users/local/UBoVLAxq/items/EWA3484B"],"itemData":{"id":87,"type":"article","title":"Empirical Case Study of Measuring Productivity of Programming Language Ruby and Ruby on Rails","URL":"http://www.thinkmind.org/download.php?articleid=icsea_2011_15_30_10268","author":[{"family":"Noda","given":"Tetsuo"},{"family":"Jia","given":"Chi"}],"issued":{"date-parts":[["2011"]]}}}],"schema":"https://github.com/citation-style-language/schema/raw/master/csl-citation.json"} </w:instrText>
      </w:r>
      <w:r w:rsidR="008A7D74" w:rsidRPr="00F03AE2">
        <w:rPr>
          <w:rFonts w:ascii="Times New Roman" w:hAnsi="Times New Roman" w:cs="Times New Roman"/>
          <w:sz w:val="16"/>
        </w:rPr>
        <w:fldChar w:fldCharType="separate"/>
      </w:r>
      <w:r w:rsidRPr="00F03AE2">
        <w:rPr>
          <w:rFonts w:ascii="Times New Roman" w:hAnsi="Times New Roman" w:cs="Times New Roman"/>
          <w:sz w:val="16"/>
        </w:rPr>
        <w:t>(Noda y Jia, 2011</w:t>
      </w:r>
      <w:r w:rsidR="000A20F0" w:rsidRPr="00F03AE2">
        <w:rPr>
          <w:rFonts w:ascii="Times New Roman" w:hAnsi="Times New Roman" w:cs="Times New Roman"/>
          <w:sz w:val="16"/>
        </w:rPr>
        <w:t>, p2</w:t>
      </w:r>
      <w:r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711BD3" w:rsidRPr="00F03AE2">
        <w:rPr>
          <w:rFonts w:ascii="Times New Roman" w:hAnsi="Times New Roman" w:cs="Times New Roman"/>
        </w:rPr>
        <w:t xml:space="preserve">, </w:t>
      </w:r>
      <w:r w:rsidRPr="00F03AE2">
        <w:rPr>
          <w:rFonts w:ascii="Times New Roman" w:hAnsi="Times New Roman" w:cs="Times New Roman"/>
        </w:rPr>
        <w:t xml:space="preserve">que realiza un estudio </w:t>
      </w:r>
      <w:r w:rsidR="00711BD3" w:rsidRPr="00F03AE2">
        <w:rPr>
          <w:rFonts w:ascii="Times New Roman" w:hAnsi="Times New Roman" w:cs="Times New Roman"/>
        </w:rPr>
        <w:t xml:space="preserve"> comparativo entre un lenguaje puro como Ruby y </w:t>
      </w:r>
      <w:r w:rsidRPr="00F03AE2">
        <w:rPr>
          <w:rFonts w:ascii="Times New Roman" w:hAnsi="Times New Roman" w:cs="Times New Roman"/>
        </w:rPr>
        <w:t>el</w:t>
      </w:r>
      <w:r w:rsidR="00711BD3" w:rsidRPr="00F03AE2">
        <w:rPr>
          <w:rFonts w:ascii="Times New Roman" w:hAnsi="Times New Roman" w:cs="Times New Roman"/>
        </w:rPr>
        <w:t xml:space="preserve"> framework basado en este</w:t>
      </w:r>
      <w:r w:rsidRPr="00F03AE2">
        <w:rPr>
          <w:rFonts w:ascii="Times New Roman" w:hAnsi="Times New Roman" w:cs="Times New Roman"/>
        </w:rPr>
        <w:t xml:space="preserve"> lenguaje</w:t>
      </w:r>
      <w:r w:rsidR="00711BD3" w:rsidRPr="00F03AE2">
        <w:rPr>
          <w:rFonts w:ascii="Times New Roman" w:hAnsi="Times New Roman" w:cs="Times New Roman"/>
        </w:rPr>
        <w:t xml:space="preserve"> como es Ruby on Rails. Los resultados indican que la productividad medida bajo las mismas condiciones de desarrollo resulta </w:t>
      </w:r>
      <w:r w:rsidR="00711BD3" w:rsidRPr="00F03AE2">
        <w:rPr>
          <w:rFonts w:ascii="Times New Roman" w:hAnsi="Times New Roman" w:cs="Times New Roman"/>
        </w:rPr>
        <w:lastRenderedPageBreak/>
        <w:t>difícil, y que se recomienda realizar más estudios para realizar una comparación de manera científica y empírica.</w:t>
      </w:r>
    </w:p>
    <w:p w14:paraId="0848627A" w14:textId="77777777" w:rsidR="00D61287" w:rsidRPr="00F03AE2" w:rsidRDefault="00D61287" w:rsidP="008B3AA5">
      <w:pPr>
        <w:spacing w:after="0" w:line="360" w:lineRule="auto"/>
        <w:jc w:val="both"/>
        <w:rPr>
          <w:rFonts w:ascii="Times New Roman" w:hAnsi="Times New Roman" w:cs="Times New Roman"/>
          <w:bCs/>
          <w:iCs/>
        </w:rPr>
      </w:pPr>
    </w:p>
    <w:p w14:paraId="5BF6A860" w14:textId="4D02B7A8" w:rsidR="00174F41" w:rsidRPr="00F03AE2" w:rsidRDefault="00711BD3" w:rsidP="008B3AA5">
      <w:pPr>
        <w:spacing w:after="0" w:line="360" w:lineRule="auto"/>
        <w:jc w:val="both"/>
        <w:rPr>
          <w:rFonts w:ascii="Times New Roman" w:hAnsi="Times New Roman" w:cs="Times New Roman"/>
        </w:rPr>
      </w:pPr>
      <w:r w:rsidRPr="00F03AE2">
        <w:rPr>
          <w:rFonts w:ascii="Times New Roman" w:hAnsi="Times New Roman" w:cs="Times New Roman"/>
        </w:rPr>
        <w:t>El</w:t>
      </w:r>
      <w:r w:rsidR="00805436" w:rsidRPr="00F03AE2">
        <w:rPr>
          <w:rFonts w:ascii="Times New Roman" w:hAnsi="Times New Roman" w:cs="Times New Roman"/>
        </w:rPr>
        <w:t xml:space="preserve"> estudio </w:t>
      </w:r>
      <w:r w:rsidR="000527DB" w:rsidRPr="00F03AE2">
        <w:rPr>
          <w:rFonts w:ascii="Times New Roman" w:hAnsi="Times New Roman" w:cs="Times New Roman"/>
        </w:rPr>
        <w:t>Fuente</w:t>
      </w:r>
      <w:r w:rsidR="00805436" w:rsidRPr="00F03AE2">
        <w:rPr>
          <w:rFonts w:ascii="Times New Roman" w:hAnsi="Times New Roman" w:cs="Times New Roman"/>
        </w:rPr>
        <w:t xml:space="preserve"> Clever Age sobre los frameworks más usados en PHP, titulado “Libro blanco sobre frameworks PHP para empresas”, se realiza un exhaustivo estudio de todas funcionalidades de dichos frameworks, clasifica</w:t>
      </w:r>
      <w:r w:rsidR="00174F41" w:rsidRPr="00F03AE2">
        <w:rPr>
          <w:rFonts w:ascii="Times New Roman" w:hAnsi="Times New Roman" w:cs="Times New Roman"/>
        </w:rPr>
        <w:t>ndo</w:t>
      </w:r>
      <w:r w:rsidR="00805436" w:rsidRPr="00F03AE2">
        <w:rPr>
          <w:rFonts w:ascii="Times New Roman" w:hAnsi="Times New Roman" w:cs="Times New Roman"/>
        </w:rPr>
        <w:t xml:space="preserve"> a CakePHP entre uno de los frameworks más populares</w:t>
      </w:r>
      <w:r w:rsidR="008A7D74" w:rsidRPr="00F03AE2">
        <w:rPr>
          <w:rFonts w:ascii="Times New Roman" w:hAnsi="Times New Roman" w:cs="Times New Roman"/>
          <w:bCs/>
          <w:iCs/>
          <w:sz w:val="16"/>
        </w:rPr>
        <w:fldChar w:fldCharType="begin"/>
      </w:r>
      <w:r w:rsidR="00034BB6" w:rsidRPr="00F03AE2">
        <w:rPr>
          <w:rFonts w:ascii="Times New Roman" w:hAnsi="Times New Roman" w:cs="Times New Roman"/>
          <w:bCs/>
          <w:iCs/>
          <w:sz w:val="16"/>
        </w:rPr>
        <w:instrText xml:space="preserve"> ADDIN ZOTERO_ITEM CSL_CITATION {"citationID":"JVXgr9fB","properties":{"formattedCitation":"{\\rtf (\\uc0\\u8220{}Comparaci\\uc0\\u243{}n y Rendimiento de Frameworks PHP - Codigolinea,\\uc0\\u8221{} n.d.)}","plainCitation":"(“Comparación y Rendimiento de Frameworks PHP - Codigolinea,” n.d.)"},"citationItems":[{"id":65,"uris":["http://zotero.org/users/local/UBoVLAxq/items/QZRXUI8T"],"uri":["http://zotero.org/users/local/UBoVLAxq/items/QZRXUI8T"],"itemData":{"id":65,"type":"webpage","title":"Comparación y Rendimiento de Frameworks PHP - Codigolinea","URL":"http://codigolinea.com/2008/06/04/compararcion-y-rendimiento-de-frameworks-php/","accessed":{"date-parts":[["2014",6,2]]}}}],"schema":"https://github.com/citation-style-language/schema/raw/master/csl-citation.json"} </w:instrText>
      </w:r>
      <w:r w:rsidR="008A7D74" w:rsidRPr="00F03AE2">
        <w:rPr>
          <w:rFonts w:ascii="Times New Roman" w:hAnsi="Times New Roman" w:cs="Times New Roman"/>
          <w:bCs/>
          <w:iCs/>
          <w:sz w:val="16"/>
        </w:rPr>
        <w:fldChar w:fldCharType="separate"/>
      </w:r>
      <w:r w:rsidR="00034BB6" w:rsidRPr="00F03AE2">
        <w:rPr>
          <w:rFonts w:ascii="Times New Roman" w:hAnsi="Times New Roman" w:cs="Times New Roman"/>
          <w:sz w:val="16"/>
        </w:rPr>
        <w:t>(Comparación y Rendimiento de Frameworks PHP</w:t>
      </w:r>
      <w:r w:rsidR="00F8708E" w:rsidRPr="00F03AE2">
        <w:rPr>
          <w:rFonts w:ascii="Times New Roman" w:hAnsi="Times New Roman" w:cs="Times New Roman"/>
          <w:sz w:val="16"/>
        </w:rPr>
        <w:t>,</w:t>
      </w:r>
      <w:r w:rsidR="001F0652" w:rsidRPr="00F03AE2">
        <w:rPr>
          <w:rFonts w:ascii="Times New Roman" w:hAnsi="Times New Roman" w:cs="Times New Roman"/>
          <w:sz w:val="16"/>
        </w:rPr>
        <w:t>20</w:t>
      </w:r>
      <w:r w:rsidR="006F2576" w:rsidRPr="00F03AE2">
        <w:rPr>
          <w:rFonts w:ascii="Times New Roman" w:hAnsi="Times New Roman" w:cs="Times New Roman"/>
          <w:sz w:val="16"/>
        </w:rPr>
        <w:t>08</w:t>
      </w:r>
      <w:r w:rsidR="00034BB6" w:rsidRPr="00F03AE2">
        <w:rPr>
          <w:rFonts w:ascii="Times New Roman" w:hAnsi="Times New Roman" w:cs="Times New Roman"/>
          <w:sz w:val="16"/>
        </w:rPr>
        <w:t>)</w:t>
      </w:r>
      <w:r w:rsidR="008A7D74" w:rsidRPr="00F03AE2">
        <w:rPr>
          <w:rFonts w:ascii="Times New Roman" w:hAnsi="Times New Roman" w:cs="Times New Roman"/>
          <w:bCs/>
          <w:iCs/>
          <w:sz w:val="16"/>
        </w:rPr>
        <w:fldChar w:fldCharType="end"/>
      </w:r>
      <w:r w:rsidR="00730EF7" w:rsidRPr="00F03AE2">
        <w:rPr>
          <w:rFonts w:ascii="Times New Roman" w:hAnsi="Times New Roman" w:cs="Times New Roman"/>
          <w:bCs/>
          <w:iCs/>
        </w:rPr>
        <w:t>.</w:t>
      </w:r>
    </w:p>
    <w:p w14:paraId="20A664B6" w14:textId="77777777" w:rsidR="00174F41" w:rsidRPr="00F03AE2" w:rsidRDefault="00174F41" w:rsidP="008B3AA5">
      <w:pPr>
        <w:spacing w:after="0" w:line="360" w:lineRule="auto"/>
        <w:jc w:val="both"/>
        <w:rPr>
          <w:rFonts w:ascii="Times New Roman" w:hAnsi="Times New Roman" w:cs="Times New Roman"/>
        </w:rPr>
      </w:pPr>
    </w:p>
    <w:p w14:paraId="2A725AEF" w14:textId="0420B302" w:rsidR="00730EF7" w:rsidRPr="00F03AE2" w:rsidRDefault="00174F41" w:rsidP="008B3AA5">
      <w:pPr>
        <w:spacing w:after="0" w:line="360" w:lineRule="auto"/>
        <w:jc w:val="both"/>
        <w:rPr>
          <w:rFonts w:ascii="Times New Roman" w:hAnsi="Times New Roman" w:cs="Times New Roman"/>
        </w:rPr>
      </w:pPr>
      <w:r w:rsidRPr="00F03AE2">
        <w:rPr>
          <w:rFonts w:ascii="Times New Roman" w:hAnsi="Times New Roman" w:cs="Times New Roman"/>
        </w:rPr>
        <w:t>La misma investigación menciona a</w:t>
      </w:r>
      <w:r w:rsidR="00730EF7" w:rsidRPr="00F03AE2">
        <w:rPr>
          <w:rFonts w:ascii="Times New Roman" w:hAnsi="Times New Roman" w:cs="Times New Roman"/>
        </w:rPr>
        <w:t xml:space="preserve"> Laravel como</w:t>
      </w:r>
      <w:r w:rsidR="00AB5BC6" w:rsidRPr="00F03AE2">
        <w:rPr>
          <w:rFonts w:ascii="Times New Roman" w:hAnsi="Times New Roman" w:cs="Times New Roman"/>
        </w:rPr>
        <w:t xml:space="preserve"> </w:t>
      </w:r>
      <w:r w:rsidR="00040B8E" w:rsidRPr="00F03AE2">
        <w:rPr>
          <w:rFonts w:ascii="Times New Roman" w:hAnsi="Times New Roman" w:cs="Times New Roman"/>
        </w:rPr>
        <w:t>“</w:t>
      </w:r>
      <w:r w:rsidR="00805436" w:rsidRPr="00F03AE2">
        <w:rPr>
          <w:rFonts w:ascii="Times New Roman" w:hAnsi="Times New Roman" w:cs="Times New Roman"/>
        </w:rPr>
        <w:t>el framework más popular a inicios del presente año, con un porcentaje de 25,85</w:t>
      </w:r>
      <w:r w:rsidR="00752F65" w:rsidRPr="00F03AE2">
        <w:rPr>
          <w:rFonts w:ascii="Times New Roman" w:hAnsi="Times New Roman" w:cs="Times New Roman"/>
        </w:rPr>
        <w:t>%</w:t>
      </w:r>
      <w:r w:rsidR="00040B8E" w:rsidRPr="00F03AE2">
        <w:rPr>
          <w:rFonts w:ascii="Times New Roman" w:hAnsi="Times New Roman" w:cs="Times New Roman"/>
        </w:rPr>
        <w:t>”</w:t>
      </w:r>
      <w:r w:rsidR="008A7D74" w:rsidRPr="00F03AE2">
        <w:rPr>
          <w:rFonts w:ascii="Times New Roman" w:hAnsi="Times New Roman" w:cs="Times New Roman"/>
          <w:bCs/>
          <w:iCs/>
          <w:sz w:val="16"/>
        </w:rPr>
        <w:fldChar w:fldCharType="begin"/>
      </w:r>
      <w:r w:rsidR="00034BB6" w:rsidRPr="00F03AE2">
        <w:rPr>
          <w:rFonts w:ascii="Times New Roman" w:hAnsi="Times New Roman" w:cs="Times New Roman"/>
          <w:bCs/>
          <w:iCs/>
          <w:sz w:val="16"/>
        </w:rPr>
        <w:instrText xml:space="preserve"> ADDIN ZOTERO_ITEM CSL_CITATION {"citationID":"2E8mYltv","properties":{"formattedCitation":"{\\rtf (\\uc0\\u8220{}Top PHP Frameworks 2014,\\uc0\\u8221{} n.d.)}","plainCitation":"(“Top PHP Frameworks 2014,” n.d.)"},"citationItems":[{"id":70,"uris":["http://zotero.org/users/local/UBoVLAxq/items/NFG667RX"],"uri":["http://zotero.org/users/local/UBoVLAxq/items/NFG667RX"],"itemData":{"id":70,"type":"webpage","title":"Top PHP Frameworks 2014","URL":"http://www.php-developers.org/blog/php/top-php-frameworks-2014.html","accessed":{"date-parts":[["2014",6,2]]}}}],"schema":"https://github.com/citation-style-language/schema/raw/master/csl-citation.json"} </w:instrText>
      </w:r>
      <w:r w:rsidR="008A7D74" w:rsidRPr="00F03AE2">
        <w:rPr>
          <w:rFonts w:ascii="Times New Roman" w:hAnsi="Times New Roman" w:cs="Times New Roman"/>
          <w:bCs/>
          <w:iCs/>
          <w:sz w:val="16"/>
        </w:rPr>
        <w:fldChar w:fldCharType="separate"/>
      </w:r>
      <w:r w:rsidR="006F2576" w:rsidRPr="00F03AE2">
        <w:rPr>
          <w:rFonts w:ascii="Times New Roman" w:hAnsi="Times New Roman" w:cs="Times New Roman"/>
          <w:sz w:val="16"/>
        </w:rPr>
        <w:t>(Top PHP Frameworks 2014,2014</w:t>
      </w:r>
      <w:r w:rsidR="00034BB6" w:rsidRPr="00F03AE2">
        <w:rPr>
          <w:rFonts w:ascii="Times New Roman" w:hAnsi="Times New Roman" w:cs="Times New Roman"/>
          <w:sz w:val="16"/>
        </w:rPr>
        <w:t>)</w:t>
      </w:r>
      <w:r w:rsidR="008A7D74" w:rsidRPr="00F03AE2">
        <w:rPr>
          <w:rFonts w:ascii="Times New Roman" w:hAnsi="Times New Roman" w:cs="Times New Roman"/>
          <w:bCs/>
          <w:iCs/>
          <w:sz w:val="16"/>
        </w:rPr>
        <w:fldChar w:fldCharType="end"/>
      </w:r>
      <w:r w:rsidR="00752F65" w:rsidRPr="00F03AE2">
        <w:rPr>
          <w:rFonts w:ascii="Times New Roman" w:hAnsi="Times New Roman" w:cs="Times New Roman"/>
        </w:rPr>
        <w:t xml:space="preserve">. </w:t>
      </w:r>
      <w:r w:rsidR="00730EF7" w:rsidRPr="00F03AE2">
        <w:rPr>
          <w:rFonts w:ascii="Times New Roman" w:hAnsi="Times New Roman" w:cs="Times New Roman"/>
        </w:rPr>
        <w:t>Y por último el sitio</w:t>
      </w:r>
      <w:r w:rsidR="008B1459" w:rsidRPr="00F03AE2">
        <w:rPr>
          <w:rFonts w:ascii="Times New Roman" w:hAnsi="Times New Roman" w:cs="Times New Roman"/>
        </w:rPr>
        <w:t xml:space="preserve"> de Google Trends,</w:t>
      </w:r>
      <w:r w:rsidR="00805436" w:rsidRPr="00F03AE2">
        <w:rPr>
          <w:rFonts w:ascii="Times New Roman" w:hAnsi="Times New Roman" w:cs="Times New Roman"/>
        </w:rPr>
        <w:t xml:space="preserve">  clasifica a CakePHP entre los primeros puestos con un promedio de 55</w:t>
      </w:r>
      <w:r w:rsidR="00752F65" w:rsidRPr="00F03AE2">
        <w:rPr>
          <w:rFonts w:ascii="Times New Roman" w:hAnsi="Times New Roman" w:cs="Times New Roman"/>
        </w:rPr>
        <w:t>%</w:t>
      </w:r>
      <w:r w:rsidR="00730EF7" w:rsidRPr="00F03AE2">
        <w:rPr>
          <w:rFonts w:ascii="Times New Roman" w:hAnsi="Times New Roman" w:cs="Times New Roman"/>
        </w:rPr>
        <w:t xml:space="preserve"> de búsquedas a nivel mundial</w:t>
      </w:r>
      <w:r w:rsidR="00752F65" w:rsidRPr="00F03AE2">
        <w:rPr>
          <w:rFonts w:ascii="Times New Roman" w:hAnsi="Times New Roman" w:cs="Times New Roman"/>
        </w:rPr>
        <w:t>,</w:t>
      </w:r>
      <w:r w:rsidR="00805436" w:rsidRPr="00F03AE2">
        <w:rPr>
          <w:rFonts w:ascii="Times New Roman" w:hAnsi="Times New Roman" w:cs="Times New Roman"/>
        </w:rPr>
        <w:t xml:space="preserve"> y a Laravel en un ascenso en un 56%</w:t>
      </w:r>
      <w:r w:rsidR="00730EF7" w:rsidRPr="00F03AE2">
        <w:rPr>
          <w:rFonts w:ascii="Times New Roman" w:hAnsi="Times New Roman" w:cs="Times New Roman"/>
        </w:rPr>
        <w:t xml:space="preserve"> en el 2014</w:t>
      </w:r>
      <w:r w:rsidR="008A7D74" w:rsidRPr="00F03AE2">
        <w:rPr>
          <w:rFonts w:ascii="Times New Roman" w:hAnsi="Times New Roman" w:cs="Times New Roman"/>
          <w:bCs/>
          <w:iCs/>
          <w:sz w:val="16"/>
        </w:rPr>
        <w:fldChar w:fldCharType="begin"/>
      </w:r>
      <w:r w:rsidR="00034BB6" w:rsidRPr="00F03AE2">
        <w:rPr>
          <w:rFonts w:ascii="Times New Roman" w:hAnsi="Times New Roman" w:cs="Times New Roman"/>
          <w:bCs/>
          <w:iCs/>
          <w:sz w:val="16"/>
        </w:rPr>
        <w:instrText xml:space="preserve"> ADDIN ZOTERO_ITEM CSL_CITATION {"citationID":"5bpsfcXN","properties":{"formattedCitation":"{\\rtf (\\uc0\\u8220{}Google Trends - Web Search interest: laravel, CodeIgniter, cakephp, symfony - Worldwide, Jun 2011 - Feb 2014,\\uc0\\u8221{} n.d.)}","plainCitation":"(“Google Trends - Web Search interest: laravel, CodeIgniter, cakephp, symfony - Worldwide, Jun 2011 - Feb 2014,” n.d.)"},"citationItems":[{"id":109,"uris":["http://zotero.org/users/local/UBoVLAxq/items/CUIEHXUW"],"uri":["http://zotero.org/users/local/UBoVLAxq/items/CUIEHXUW"],"itemData":{"id":109,"type":"webpage","title":"Google Trends - Web Search interest: laravel, CodeIgniter, cakephp, symfony - Worldwide, Jun 2011 - Feb 2014","URL":"http://www.google.com/trends/explore#q=laravel%2C%20%2Fm%2F02qgdkj%2C%20cakephp%2C%20symfony&amp;date=6%2F2011%2033m&amp;cmpt=q","accessed":{"date-parts":[["2014",6,2]]}}}],"schema":"https://github.com/citation-style-language/schema/raw/master/csl-citation.json"} </w:instrText>
      </w:r>
      <w:r w:rsidR="008A7D74" w:rsidRPr="00F03AE2">
        <w:rPr>
          <w:rFonts w:ascii="Times New Roman" w:hAnsi="Times New Roman" w:cs="Times New Roman"/>
          <w:bCs/>
          <w:iCs/>
          <w:sz w:val="16"/>
        </w:rPr>
        <w:fldChar w:fldCharType="separate"/>
      </w:r>
      <w:r w:rsidR="00034BB6" w:rsidRPr="00F03AE2">
        <w:rPr>
          <w:rFonts w:ascii="Times New Roman" w:hAnsi="Times New Roman" w:cs="Times New Roman"/>
          <w:sz w:val="16"/>
        </w:rPr>
        <w:t xml:space="preserve">(Google Trends - Web Search interest: </w:t>
      </w:r>
      <w:r w:rsidR="001F0652" w:rsidRPr="00F03AE2">
        <w:rPr>
          <w:rFonts w:ascii="Times New Roman" w:hAnsi="Times New Roman" w:cs="Times New Roman"/>
          <w:sz w:val="16"/>
        </w:rPr>
        <w:t>Laravel</w:t>
      </w:r>
      <w:r w:rsidR="00034BB6" w:rsidRPr="00F03AE2">
        <w:rPr>
          <w:rFonts w:ascii="Times New Roman" w:hAnsi="Times New Roman" w:cs="Times New Roman"/>
          <w:sz w:val="16"/>
        </w:rPr>
        <w:t xml:space="preserve">, CodeIgniter, </w:t>
      </w:r>
      <w:r w:rsidR="001F0652" w:rsidRPr="00F03AE2">
        <w:rPr>
          <w:rFonts w:ascii="Times New Roman" w:hAnsi="Times New Roman" w:cs="Times New Roman"/>
          <w:sz w:val="16"/>
        </w:rPr>
        <w:t>CakePHP</w:t>
      </w:r>
      <w:r w:rsidR="00034BB6" w:rsidRPr="00F03AE2">
        <w:rPr>
          <w:rFonts w:ascii="Times New Roman" w:hAnsi="Times New Roman" w:cs="Times New Roman"/>
          <w:sz w:val="16"/>
        </w:rPr>
        <w:t xml:space="preserve">, </w:t>
      </w:r>
      <w:r w:rsidR="001F0652" w:rsidRPr="00F03AE2">
        <w:rPr>
          <w:rFonts w:ascii="Times New Roman" w:hAnsi="Times New Roman" w:cs="Times New Roman"/>
          <w:sz w:val="16"/>
        </w:rPr>
        <w:t>Symfony</w:t>
      </w:r>
      <w:r w:rsidR="00034BB6" w:rsidRPr="00F03AE2">
        <w:rPr>
          <w:rFonts w:ascii="Times New Roman" w:hAnsi="Times New Roman" w:cs="Times New Roman"/>
          <w:sz w:val="16"/>
        </w:rPr>
        <w:t xml:space="preserve"> -</w:t>
      </w:r>
      <w:r w:rsidR="006F2576" w:rsidRPr="00F03AE2">
        <w:rPr>
          <w:rFonts w:ascii="Times New Roman" w:hAnsi="Times New Roman" w:cs="Times New Roman"/>
          <w:sz w:val="16"/>
        </w:rPr>
        <w:t xml:space="preserve"> Worldwide, Jun 2011 - Feb 2014,2014</w:t>
      </w:r>
      <w:r w:rsidR="00034BB6" w:rsidRPr="00F03AE2">
        <w:rPr>
          <w:rFonts w:ascii="Times New Roman" w:hAnsi="Times New Roman" w:cs="Times New Roman"/>
          <w:sz w:val="16"/>
        </w:rPr>
        <w:t>)</w:t>
      </w:r>
      <w:r w:rsidR="008A7D74" w:rsidRPr="00F03AE2">
        <w:rPr>
          <w:rFonts w:ascii="Times New Roman" w:hAnsi="Times New Roman" w:cs="Times New Roman"/>
          <w:bCs/>
          <w:iCs/>
          <w:sz w:val="16"/>
        </w:rPr>
        <w:fldChar w:fldCharType="end"/>
      </w:r>
      <w:r w:rsidR="00730EF7" w:rsidRPr="00F03AE2">
        <w:rPr>
          <w:rFonts w:ascii="Times New Roman" w:hAnsi="Times New Roman" w:cs="Times New Roman"/>
          <w:bCs/>
          <w:iCs/>
        </w:rPr>
        <w:t>.</w:t>
      </w:r>
      <w:r w:rsidR="00730EF7" w:rsidRPr="00F03AE2">
        <w:rPr>
          <w:rFonts w:ascii="Times New Roman" w:hAnsi="Times New Roman" w:cs="Times New Roman"/>
        </w:rPr>
        <w:t>Presentándose</w:t>
      </w:r>
      <w:r w:rsidR="00AB5BC6" w:rsidRPr="00F03AE2">
        <w:rPr>
          <w:rFonts w:ascii="Times New Roman" w:hAnsi="Times New Roman" w:cs="Times New Roman"/>
        </w:rPr>
        <w:t xml:space="preserve"> </w:t>
      </w:r>
      <w:r w:rsidR="00730EF7" w:rsidRPr="00F03AE2">
        <w:rPr>
          <w:rFonts w:ascii="Times New Roman" w:hAnsi="Times New Roman" w:cs="Times New Roman"/>
        </w:rPr>
        <w:t xml:space="preserve">estos dos frameworks </w:t>
      </w:r>
      <w:r w:rsidR="00805436" w:rsidRPr="00F03AE2">
        <w:rPr>
          <w:rFonts w:ascii="Times New Roman" w:hAnsi="Times New Roman" w:cs="Times New Roman"/>
        </w:rPr>
        <w:t xml:space="preserve">como </w:t>
      </w:r>
      <w:r w:rsidR="00730EF7" w:rsidRPr="00F03AE2">
        <w:rPr>
          <w:rFonts w:ascii="Times New Roman" w:hAnsi="Times New Roman" w:cs="Times New Roman"/>
        </w:rPr>
        <w:t>objetivos</w:t>
      </w:r>
      <w:r w:rsidR="00805436" w:rsidRPr="00F03AE2">
        <w:rPr>
          <w:rFonts w:ascii="Times New Roman" w:hAnsi="Times New Roman" w:cs="Times New Roman"/>
        </w:rPr>
        <w:t xml:space="preserve"> principal</w:t>
      </w:r>
      <w:r w:rsidR="00730EF7" w:rsidRPr="00F03AE2">
        <w:rPr>
          <w:rFonts w:ascii="Times New Roman" w:hAnsi="Times New Roman" w:cs="Times New Roman"/>
        </w:rPr>
        <w:t>es</w:t>
      </w:r>
      <w:r w:rsidR="00805436" w:rsidRPr="00F03AE2">
        <w:rPr>
          <w:rFonts w:ascii="Times New Roman" w:hAnsi="Times New Roman" w:cs="Times New Roman"/>
        </w:rPr>
        <w:t xml:space="preserve"> para este estudio comparativo de productividad. </w:t>
      </w:r>
    </w:p>
    <w:p w14:paraId="00173AE0" w14:textId="77777777" w:rsidR="00963BC5" w:rsidRPr="00F03AE2" w:rsidRDefault="00963BC5" w:rsidP="008B3AA5">
      <w:pPr>
        <w:spacing w:after="0" w:line="360" w:lineRule="auto"/>
        <w:jc w:val="both"/>
        <w:rPr>
          <w:rFonts w:ascii="Times New Roman" w:hAnsi="Times New Roman" w:cs="Times New Roman"/>
        </w:rPr>
      </w:pPr>
    </w:p>
    <w:p w14:paraId="163A51C2" w14:textId="29AB2B65" w:rsidR="00963BC5" w:rsidRPr="00F03AE2" w:rsidRDefault="00963BC5" w:rsidP="008B3AA5">
      <w:pPr>
        <w:spacing w:after="0" w:line="360" w:lineRule="auto"/>
        <w:jc w:val="both"/>
        <w:rPr>
          <w:rFonts w:ascii="Times New Roman" w:hAnsi="Times New Roman" w:cs="Times New Roman"/>
          <w:bCs/>
          <w:iCs/>
        </w:rPr>
      </w:pPr>
      <w:r w:rsidRPr="00F03AE2">
        <w:rPr>
          <w:rFonts w:ascii="Times New Roman" w:hAnsi="Times New Roman" w:cs="Times New Roman"/>
        </w:rPr>
        <w:t>Este estudio comparativo de los frameworks CakePHP y Laravel, la norma ISO/IEC 9126</w:t>
      </w:r>
      <w:r w:rsidR="000A20F0" w:rsidRPr="00F03AE2">
        <w:rPr>
          <w:rFonts w:ascii="Times New Roman" w:hAnsi="Times New Roman" w:cs="Times New Roman"/>
        </w:rPr>
        <w:t xml:space="preserve"> </w:t>
      </w:r>
      <w:r w:rsidRPr="00F03AE2">
        <w:rPr>
          <w:rFonts w:ascii="Times New Roman" w:hAnsi="Times New Roman" w:cs="Times New Roman"/>
        </w:rPr>
        <w:t xml:space="preserve">define tres vistas diferenciadas en el estudio de la calidad de un producto, clasificando a la productividad como una vista interna de un sistema, la cual se ocupa de medir o estimar las propiedades del software producido como: el tamaño, la complejidad o la conformidad con las normas de orientación a objetos. </w:t>
      </w:r>
      <w:r w:rsidR="008A7D74" w:rsidRPr="00F03AE2">
        <w:rPr>
          <w:rFonts w:ascii="Times New Roman" w:hAnsi="Times New Roman" w:cs="Times New Roman"/>
          <w:iCs/>
          <w:sz w:val="16"/>
        </w:rPr>
        <w:fldChar w:fldCharType="begin"/>
      </w:r>
      <w:r w:rsidRPr="00F03AE2">
        <w:rPr>
          <w:rFonts w:ascii="Times New Roman" w:hAnsi="Times New Roman" w:cs="Times New Roman"/>
          <w:iCs/>
          <w:sz w:val="16"/>
        </w:rPr>
        <w:instrText xml:space="preserve"> ADDIN ZOTERO_ITEM CSL_CITATION {"citationID":"tbyradqC","properties":{"formattedCitation":"{\\rtf (\\uc0\\u8220{}Reference number of working document: ISO/TC\\uc0\\u8239{}???/SC\\uc0\\u8239{}??? N\\uc0\\u8239{}???? - 9126-1 Standard.pdf,\\uc0\\u8221{} n.d.)}","plainCitation":"(“Reference number of working document: ISO/TC ???/SC ??? N ???? - 9126-1 Standard.pdf,” n.d.)"},"citationItems":[{"id":69,"uris":["http://zotero.org/users/local/UBoVLAxq/items/KGBXMTC3"],"uri":["http://zotero.org/users/local/UBoVLAxq/items/KGBXMTC3"],"itemData":{"id":69,"type":"article","title":"Reference number of working document: ISO/TC ???/SC ??? N ???? - 9126-1 Standard.pdf","URL":"http://www.cse.unsw.edu.au/~cs3710/PMmaterials/Resources/9126-1%20Standard.pdf","accessed":{"date-parts":[["2014",6,2]]}}}],"schema":"https://github.com/citation-style-language/schema/raw/master/csl-citation.json"} </w:instrText>
      </w:r>
      <w:r w:rsidR="008A7D74" w:rsidRPr="00F03AE2">
        <w:rPr>
          <w:rFonts w:ascii="Times New Roman" w:hAnsi="Times New Roman" w:cs="Times New Roman"/>
          <w:iCs/>
          <w:sz w:val="16"/>
        </w:rPr>
        <w:fldChar w:fldCharType="separate"/>
      </w:r>
      <w:r w:rsidRPr="00F03AE2">
        <w:rPr>
          <w:rFonts w:ascii="Times New Roman" w:hAnsi="Times New Roman" w:cs="Times New Roman"/>
          <w:sz w:val="16"/>
        </w:rPr>
        <w:t>(International Standard ISO/IEC FDIS 9126-1, 2000</w:t>
      </w:r>
      <w:r w:rsidR="000A20F0" w:rsidRPr="00F03AE2">
        <w:rPr>
          <w:rFonts w:ascii="Times New Roman" w:hAnsi="Times New Roman" w:cs="Times New Roman"/>
          <w:sz w:val="16"/>
        </w:rPr>
        <w:t>, p</w:t>
      </w:r>
      <w:r w:rsidR="00D07B8E" w:rsidRPr="00F03AE2">
        <w:rPr>
          <w:rFonts w:ascii="Times New Roman" w:hAnsi="Times New Roman" w:cs="Times New Roman"/>
          <w:sz w:val="16"/>
        </w:rPr>
        <w:t>.</w:t>
      </w:r>
      <w:r w:rsidR="000A20F0" w:rsidRPr="00F03AE2">
        <w:rPr>
          <w:rFonts w:ascii="Times New Roman" w:hAnsi="Times New Roman" w:cs="Times New Roman"/>
          <w:sz w:val="16"/>
        </w:rPr>
        <w:t>3</w:t>
      </w:r>
      <w:r w:rsidRPr="00F03AE2">
        <w:rPr>
          <w:rFonts w:ascii="Times New Roman" w:hAnsi="Times New Roman" w:cs="Times New Roman"/>
          <w:sz w:val="16"/>
        </w:rPr>
        <w:t>)</w:t>
      </w:r>
      <w:r w:rsidR="008A7D74" w:rsidRPr="00F03AE2">
        <w:rPr>
          <w:rFonts w:ascii="Times New Roman" w:hAnsi="Times New Roman" w:cs="Times New Roman"/>
          <w:iCs/>
          <w:sz w:val="16"/>
        </w:rPr>
        <w:fldChar w:fldCharType="end"/>
      </w:r>
    </w:p>
    <w:p w14:paraId="565F43A9" w14:textId="77777777" w:rsidR="00963BC5" w:rsidRPr="00F03AE2" w:rsidRDefault="00963BC5" w:rsidP="008B3AA5">
      <w:pPr>
        <w:spacing w:after="0" w:line="360" w:lineRule="auto"/>
        <w:jc w:val="both"/>
        <w:rPr>
          <w:rFonts w:ascii="Times New Roman" w:hAnsi="Times New Roman" w:cs="Times New Roman"/>
        </w:rPr>
      </w:pPr>
    </w:p>
    <w:p w14:paraId="1FB39D21" w14:textId="77777777" w:rsidR="006D46DF"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Cabe recalcar la existencia del estudio previo, “ANÁLISIS DEL RENDIMIENTO DE FRAMEWORKS PHP PARA DESARROLLAR APLICACIONES WEB ÓPTIMAS. CASO PRÁCTICO: PORTAL ACADEMIA LINUX ESPOCH”, el cual, según la norma ISO/IEC 9126, realiza una vista externa</w:t>
      </w:r>
      <w:r w:rsidR="00040B8E" w:rsidRPr="00F03AE2">
        <w:rPr>
          <w:rFonts w:ascii="Times New Roman" w:hAnsi="Times New Roman" w:cs="Times New Roman"/>
        </w:rPr>
        <w:t xml:space="preserve"> de un sistema</w:t>
      </w:r>
      <w:r w:rsidRPr="00F03AE2">
        <w:rPr>
          <w:rFonts w:ascii="Times New Roman" w:hAnsi="Times New Roman" w:cs="Times New Roman"/>
        </w:rPr>
        <w:t xml:space="preserve">, </w:t>
      </w:r>
      <w:r w:rsidR="00040B8E" w:rsidRPr="00F03AE2">
        <w:rPr>
          <w:rFonts w:ascii="Times New Roman" w:hAnsi="Times New Roman" w:cs="Times New Roman"/>
        </w:rPr>
        <w:t>analizando</w:t>
      </w:r>
      <w:r w:rsidRPr="00F03AE2">
        <w:rPr>
          <w:rFonts w:ascii="Times New Roman" w:hAnsi="Times New Roman" w:cs="Times New Roman"/>
        </w:rPr>
        <w:t xml:space="preserve"> el comportamiento del software en producción (el rendimiento de un software en una máquina determinada, el uso de memoria de un programa o el tiempo de</w:t>
      </w:r>
      <w:r w:rsidR="0080140A" w:rsidRPr="00F03AE2">
        <w:rPr>
          <w:rFonts w:ascii="Times New Roman" w:hAnsi="Times New Roman" w:cs="Times New Roman"/>
        </w:rPr>
        <w:t xml:space="preserve"> funcionamiento entre fallos.).</w:t>
      </w:r>
    </w:p>
    <w:p w14:paraId="360DE230" w14:textId="77777777" w:rsidR="006F2576" w:rsidRPr="00F03AE2" w:rsidRDefault="006F2576" w:rsidP="008B3AA5">
      <w:pPr>
        <w:spacing w:after="0" w:line="360" w:lineRule="auto"/>
        <w:jc w:val="both"/>
        <w:rPr>
          <w:rFonts w:ascii="Times New Roman" w:hAnsi="Times New Roman" w:cs="Times New Roman"/>
        </w:rPr>
      </w:pPr>
    </w:p>
    <w:p w14:paraId="1D819060" w14:textId="04273EC3" w:rsidR="00D02A16" w:rsidRPr="00F03AE2" w:rsidRDefault="001F08C1" w:rsidP="00D3198B">
      <w:pPr>
        <w:rPr>
          <w:rFonts w:ascii="Times New Roman" w:hAnsi="Times New Roman" w:cs="Times New Roman"/>
          <w:b/>
        </w:rPr>
      </w:pPr>
      <w:bookmarkStart w:id="8" w:name="_Toc421023194"/>
      <w:r w:rsidRPr="00F03AE2">
        <w:rPr>
          <w:rFonts w:ascii="Times New Roman" w:hAnsi="Times New Roman" w:cs="Times New Roman"/>
          <w:b/>
        </w:rPr>
        <w:t>Justificación metodológica</w:t>
      </w:r>
      <w:bookmarkEnd w:id="8"/>
      <w:r w:rsidR="006029EC" w:rsidRPr="00F03AE2">
        <w:rPr>
          <w:rFonts w:ascii="Times New Roman" w:hAnsi="Times New Roman" w:cs="Times New Roman"/>
          <w:b/>
        </w:rPr>
        <w:t>.</w:t>
      </w:r>
    </w:p>
    <w:p w14:paraId="709F6713" w14:textId="77777777" w:rsidR="00D3198B" w:rsidRPr="00F03AE2" w:rsidRDefault="00D3198B" w:rsidP="00D3198B">
      <w:pPr>
        <w:rPr>
          <w:rFonts w:ascii="Times New Roman" w:hAnsi="Times New Roman" w:cs="Times New Roman"/>
          <w:b/>
          <w:i/>
        </w:rPr>
      </w:pPr>
    </w:p>
    <w:p w14:paraId="0E8C84B3" w14:textId="1A9F87F1" w:rsidR="007A07A9" w:rsidRPr="00F03AE2" w:rsidRDefault="00230B94" w:rsidP="008B3AA5">
      <w:pPr>
        <w:spacing w:after="0" w:line="360" w:lineRule="auto"/>
        <w:jc w:val="both"/>
        <w:rPr>
          <w:rFonts w:ascii="Times New Roman" w:hAnsi="Times New Roman" w:cs="Times New Roman"/>
          <w:sz w:val="16"/>
        </w:rPr>
      </w:pPr>
      <w:r w:rsidRPr="00F03AE2">
        <w:rPr>
          <w:rFonts w:ascii="Times New Roman" w:hAnsi="Times New Roman" w:cs="Times New Roman"/>
        </w:rPr>
        <w:t xml:space="preserve">Existen 3 </w:t>
      </w:r>
      <w:r w:rsidR="00F7043F" w:rsidRPr="00F03AE2">
        <w:rPr>
          <w:rFonts w:ascii="Times New Roman" w:hAnsi="Times New Roman" w:cs="Times New Roman"/>
        </w:rPr>
        <w:t xml:space="preserve">comunes </w:t>
      </w:r>
      <w:r w:rsidR="001246CD" w:rsidRPr="00F03AE2">
        <w:rPr>
          <w:rFonts w:ascii="Times New Roman" w:hAnsi="Times New Roman" w:cs="Times New Roman"/>
        </w:rPr>
        <w:t>formas</w:t>
      </w:r>
      <w:r w:rsidR="00F7043F" w:rsidRPr="00F03AE2">
        <w:rPr>
          <w:rFonts w:ascii="Times New Roman" w:hAnsi="Times New Roman" w:cs="Times New Roman"/>
        </w:rPr>
        <w:t xml:space="preserve"> basadas en el tamaño</w:t>
      </w:r>
      <w:r w:rsidR="00AB5BC6" w:rsidRPr="00F03AE2">
        <w:rPr>
          <w:rFonts w:ascii="Times New Roman" w:hAnsi="Times New Roman" w:cs="Times New Roman"/>
        </w:rPr>
        <w:t xml:space="preserve"> </w:t>
      </w:r>
      <w:r w:rsidR="00F7043F" w:rsidRPr="00F03AE2">
        <w:rPr>
          <w:rFonts w:ascii="Times New Roman" w:hAnsi="Times New Roman" w:cs="Times New Roman"/>
        </w:rPr>
        <w:t xml:space="preserve">para definir y </w:t>
      </w:r>
      <w:r w:rsidRPr="00F03AE2">
        <w:rPr>
          <w:rFonts w:ascii="Times New Roman" w:hAnsi="Times New Roman" w:cs="Times New Roman"/>
        </w:rPr>
        <w:t>medir la productividad, los cuales son: productividad</w:t>
      </w:r>
      <w:r w:rsidR="00AB5BC6" w:rsidRPr="00F03AE2">
        <w:rPr>
          <w:rFonts w:ascii="Times New Roman" w:hAnsi="Times New Roman" w:cs="Times New Roman"/>
        </w:rPr>
        <w:t xml:space="preserve"> </w:t>
      </w:r>
      <w:r w:rsidR="00682709" w:rsidRPr="00F03AE2">
        <w:rPr>
          <w:rFonts w:ascii="Times New Roman" w:hAnsi="Times New Roman" w:cs="Times New Roman"/>
        </w:rPr>
        <w:t>física</w:t>
      </w:r>
      <w:r w:rsidR="00F7043F" w:rsidRPr="00F03AE2">
        <w:rPr>
          <w:rFonts w:ascii="Times New Roman" w:hAnsi="Times New Roman" w:cs="Times New Roman"/>
        </w:rPr>
        <w:t xml:space="preserve">, </w:t>
      </w:r>
      <w:r w:rsidR="00682709" w:rsidRPr="00F03AE2">
        <w:rPr>
          <w:rFonts w:ascii="Times New Roman" w:hAnsi="Times New Roman" w:cs="Times New Roman"/>
        </w:rPr>
        <w:t>funcional</w:t>
      </w:r>
      <w:r w:rsidR="00AB412B" w:rsidRPr="00F03AE2">
        <w:rPr>
          <w:rFonts w:ascii="Times New Roman" w:hAnsi="Times New Roman" w:cs="Times New Roman"/>
        </w:rPr>
        <w:t xml:space="preserve"> y</w:t>
      </w:r>
      <w:r w:rsidR="00AB5BC6" w:rsidRPr="00F03AE2">
        <w:rPr>
          <w:rFonts w:ascii="Times New Roman" w:hAnsi="Times New Roman" w:cs="Times New Roman"/>
        </w:rPr>
        <w:t xml:space="preserve"> </w:t>
      </w:r>
      <w:r w:rsidR="00682709" w:rsidRPr="00F03AE2">
        <w:rPr>
          <w:rFonts w:ascii="Times New Roman" w:hAnsi="Times New Roman" w:cs="Times New Roman"/>
        </w:rPr>
        <w:t>económica</w:t>
      </w:r>
      <w:r w:rsidR="001246CD" w:rsidRPr="00F03AE2">
        <w:rPr>
          <w:rFonts w:ascii="Times New Roman" w:hAnsi="Times New Roman" w:cs="Times New Roman"/>
        </w:rPr>
        <w:t>.  Donde la física</w:t>
      </w:r>
      <w:r w:rsidR="000B51DA" w:rsidRPr="00F03AE2">
        <w:rPr>
          <w:rFonts w:ascii="Times New Roman" w:hAnsi="Times New Roman" w:cs="Times New Roman"/>
        </w:rPr>
        <w:t xml:space="preserve"> trata sobre la </w:t>
      </w:r>
      <w:r w:rsidR="00125E4D" w:rsidRPr="00F03AE2">
        <w:rPr>
          <w:rFonts w:ascii="Times New Roman" w:hAnsi="Times New Roman" w:cs="Times New Roman"/>
        </w:rPr>
        <w:t>relación</w:t>
      </w:r>
      <w:r w:rsidR="000B51DA" w:rsidRPr="00F03AE2">
        <w:rPr>
          <w:rFonts w:ascii="Times New Roman" w:hAnsi="Times New Roman" w:cs="Times New Roman"/>
        </w:rPr>
        <w:t xml:space="preserve"> de</w:t>
      </w:r>
      <w:r w:rsidR="00992DBE" w:rsidRPr="00F03AE2">
        <w:rPr>
          <w:rFonts w:ascii="Times New Roman" w:hAnsi="Times New Roman" w:cs="Times New Roman"/>
        </w:rPr>
        <w:t xml:space="preserve"> la cantidad del </w:t>
      </w:r>
      <w:r w:rsidR="00125E4D" w:rsidRPr="00F03AE2">
        <w:rPr>
          <w:rFonts w:ascii="Times New Roman" w:hAnsi="Times New Roman" w:cs="Times New Roman"/>
        </w:rPr>
        <w:t>producto o líneas de código, a los recursos consumidos o esfuerzo</w:t>
      </w:r>
      <w:r w:rsidR="00AB412B" w:rsidRPr="00F03AE2">
        <w:rPr>
          <w:rFonts w:ascii="Times New Roman" w:hAnsi="Times New Roman" w:cs="Times New Roman"/>
        </w:rPr>
        <w:t xml:space="preserve">. La funcional es la relación </w:t>
      </w:r>
      <w:r w:rsidR="000C3D06" w:rsidRPr="00F03AE2">
        <w:rPr>
          <w:rFonts w:ascii="Times New Roman" w:hAnsi="Times New Roman" w:cs="Times New Roman"/>
        </w:rPr>
        <w:t>entre</w:t>
      </w:r>
      <w:r w:rsidR="00AB412B" w:rsidRPr="00F03AE2">
        <w:rPr>
          <w:rFonts w:ascii="Times New Roman" w:hAnsi="Times New Roman" w:cs="Times New Roman"/>
        </w:rPr>
        <w:t xml:space="preserve"> cantidad de funcionalidad</w:t>
      </w:r>
      <w:r w:rsidR="000C3D06" w:rsidRPr="00F03AE2">
        <w:rPr>
          <w:rFonts w:ascii="Times New Roman" w:hAnsi="Times New Roman" w:cs="Times New Roman"/>
        </w:rPr>
        <w:t>,</w:t>
      </w:r>
      <w:r w:rsidR="00AB5BC6" w:rsidRPr="00F03AE2">
        <w:rPr>
          <w:rFonts w:ascii="Times New Roman" w:hAnsi="Times New Roman" w:cs="Times New Roman"/>
        </w:rPr>
        <w:t xml:space="preserve"> </w:t>
      </w:r>
      <w:r w:rsidR="000C3D06" w:rsidRPr="00F03AE2">
        <w:rPr>
          <w:rFonts w:ascii="Times New Roman" w:hAnsi="Times New Roman" w:cs="Times New Roman"/>
        </w:rPr>
        <w:t xml:space="preserve">es decir puntos de función reales con el </w:t>
      </w:r>
      <w:r w:rsidR="00AB412B" w:rsidRPr="00F03AE2">
        <w:rPr>
          <w:rFonts w:ascii="Times New Roman" w:hAnsi="Times New Roman" w:cs="Times New Roman"/>
        </w:rPr>
        <w:t xml:space="preserve">esfuerzo. Y por último la económica que relaciona el valor del producto producido con los </w:t>
      </w:r>
      <w:r w:rsidR="000C3D06" w:rsidRPr="00F03AE2">
        <w:rPr>
          <w:rFonts w:ascii="Times New Roman" w:hAnsi="Times New Roman" w:cs="Times New Roman"/>
        </w:rPr>
        <w:t>recursos usados para producirlo</w:t>
      </w:r>
      <w:r w:rsidR="00EE40B7" w:rsidRPr="00F03AE2">
        <w:rPr>
          <w:rFonts w:ascii="Times New Roman" w:hAnsi="Times New Roman" w:cs="Times New Roman"/>
        </w:rPr>
        <w:t xml:space="preserve">. </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b1wsQcrp","properties":{"formattedCitation":"{\\rtf (\\uc0\\u8220{}Microsoft Word - Productivity_PNSQC06.doc - TheChallengeofProductivityMeasurement.pdf,\\uc0\\u8221{} n.d.)}","plainCitation":"(“Microsoft Word - Productivity_PNSQC06.doc - TheChallengeofProductivityMeasurement.pdf,” n.d.)"},"citationItems":[{"id":41,"uris":["http://zotero.org/users/local/UBoVLAxq/items/XG9B5HJG"],"uri":["http://zotero.org/users/local/UBoVLAxq/items/XG9B5HJG"],"itemData":{"id":41,"type":"article","title":"Microsoft Word - Productivity_PNSQC06.doc - TheChallengeofProductivityMeasurement.pdf","URL":"http://www.netvalence.net/sites/default/files/resources/recom_read/TheChallengeofProductivityMeasurement.pdf","accessed":{"date-parts":[["2014",5,12]]}}}],"schema":"https://github.com/citation-style-language/schema/raw/master/csl-citation.json"} </w:instrText>
      </w:r>
      <w:r w:rsidR="008A7D74" w:rsidRPr="00F03AE2">
        <w:rPr>
          <w:rFonts w:ascii="Times New Roman" w:hAnsi="Times New Roman" w:cs="Times New Roman"/>
          <w:sz w:val="16"/>
        </w:rPr>
        <w:fldChar w:fldCharType="separate"/>
      </w:r>
      <w:r w:rsidR="00034BB6" w:rsidRPr="00F03AE2">
        <w:rPr>
          <w:rFonts w:ascii="Times New Roman" w:hAnsi="Times New Roman" w:cs="Times New Roman"/>
          <w:sz w:val="16"/>
        </w:rPr>
        <w:t>(</w:t>
      </w:r>
      <w:r w:rsidR="006D7C2A" w:rsidRPr="00F03AE2">
        <w:rPr>
          <w:rFonts w:ascii="Times New Roman" w:hAnsi="Times New Roman" w:cs="Times New Roman"/>
          <w:sz w:val="16"/>
        </w:rPr>
        <w:t>Card</w:t>
      </w:r>
      <w:r w:rsidR="00AB5BC6" w:rsidRPr="00F03AE2">
        <w:rPr>
          <w:rFonts w:ascii="Times New Roman" w:hAnsi="Times New Roman" w:cs="Times New Roman"/>
          <w:sz w:val="16"/>
        </w:rPr>
        <w:t>, 2006</w:t>
      </w:r>
      <w:r w:rsidR="000A20F0" w:rsidRPr="00F03AE2">
        <w:rPr>
          <w:rFonts w:ascii="Times New Roman" w:hAnsi="Times New Roman" w:cs="Times New Roman"/>
          <w:sz w:val="16"/>
        </w:rPr>
        <w:t>, p</w:t>
      </w:r>
      <w:r w:rsidR="00D07B8E" w:rsidRPr="00F03AE2">
        <w:rPr>
          <w:rFonts w:ascii="Times New Roman" w:hAnsi="Times New Roman" w:cs="Times New Roman"/>
          <w:sz w:val="16"/>
        </w:rPr>
        <w:t>.</w:t>
      </w:r>
      <w:r w:rsidR="000A20F0" w:rsidRPr="00F03AE2">
        <w:rPr>
          <w:rFonts w:ascii="Times New Roman" w:hAnsi="Times New Roman" w:cs="Times New Roman"/>
          <w:sz w:val="16"/>
        </w:rPr>
        <w:t>7</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p>
    <w:p w14:paraId="7E2CE141" w14:textId="7C4665CF" w:rsidR="00805436" w:rsidRPr="00F03AE2" w:rsidRDefault="001246CD" w:rsidP="008B3AA5">
      <w:pPr>
        <w:spacing w:after="0" w:line="360" w:lineRule="auto"/>
        <w:jc w:val="both"/>
        <w:rPr>
          <w:rFonts w:ascii="Times New Roman" w:hAnsi="Times New Roman" w:cs="Times New Roman"/>
          <w:sz w:val="16"/>
        </w:rPr>
      </w:pPr>
      <w:r w:rsidRPr="00F03AE2">
        <w:rPr>
          <w:rFonts w:ascii="Times New Roman" w:hAnsi="Times New Roman" w:cs="Times New Roman"/>
        </w:rPr>
        <w:lastRenderedPageBreak/>
        <w:t>E</w:t>
      </w:r>
      <w:r w:rsidR="003F0E2A" w:rsidRPr="00F03AE2">
        <w:rPr>
          <w:rFonts w:ascii="Times New Roman" w:hAnsi="Times New Roman" w:cs="Times New Roman"/>
        </w:rPr>
        <w:t>l</w:t>
      </w:r>
      <w:r w:rsidR="00805436" w:rsidRPr="00F03AE2">
        <w:rPr>
          <w:rFonts w:ascii="Times New Roman" w:hAnsi="Times New Roman" w:cs="Times New Roman"/>
        </w:rPr>
        <w:t xml:space="preserve"> estándar IEEE 1045-1992, define un marco para la medición de productividad de software</w:t>
      </w:r>
      <w:r w:rsidR="004478B8" w:rsidRPr="00F03AE2">
        <w:rPr>
          <w:rFonts w:ascii="Times New Roman" w:hAnsi="Times New Roman" w:cs="Times New Roman"/>
        </w:rPr>
        <w:t xml:space="preserve"> con el</w:t>
      </w:r>
      <w:r w:rsidR="00805436" w:rsidRPr="00F03AE2">
        <w:rPr>
          <w:rFonts w:ascii="Times New Roman" w:hAnsi="Times New Roman" w:cs="Times New Roman"/>
        </w:rPr>
        <w:t xml:space="preserve"> objetivo </w:t>
      </w:r>
      <w:r w:rsidR="004478B8" w:rsidRPr="00F03AE2">
        <w:rPr>
          <w:rFonts w:ascii="Times New Roman" w:hAnsi="Times New Roman" w:cs="Times New Roman"/>
        </w:rPr>
        <w:t xml:space="preserve">de </w:t>
      </w:r>
      <w:r w:rsidR="00805436" w:rsidRPr="00F03AE2">
        <w:rPr>
          <w:rFonts w:ascii="Times New Roman" w:hAnsi="Times New Roman" w:cs="Times New Roman"/>
        </w:rPr>
        <w:t xml:space="preserve"> mejorar la precisión en la recolección y reporte de información relacionada con la productividad del proceso de de</w:t>
      </w:r>
      <w:r w:rsidRPr="00F03AE2">
        <w:rPr>
          <w:rFonts w:ascii="Times New Roman" w:hAnsi="Times New Roman" w:cs="Times New Roman"/>
        </w:rPr>
        <w:t>sarrollo de software, a través un</w:t>
      </w:r>
      <w:r w:rsidR="00805436" w:rsidRPr="00F03AE2">
        <w:rPr>
          <w:rFonts w:ascii="Times New Roman" w:hAnsi="Times New Roman" w:cs="Times New Roman"/>
        </w:rPr>
        <w:t xml:space="preserve"> cálculo en términos de esfuerzo combinado con la cantidad de líneas de código (medida de tamaño física, salidas) o puntos de función (medida </w:t>
      </w:r>
      <w:r w:rsidR="00305D78" w:rsidRPr="00F03AE2">
        <w:rPr>
          <w:rFonts w:ascii="Times New Roman" w:hAnsi="Times New Roman" w:cs="Times New Roman"/>
        </w:rPr>
        <w:t>de tamaño funcional, entradas)</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UCUvgbZ4","properties":{"formattedCitation":"{\\rtf (\\uc0\\u8220{}IEEE Std 1045-1992, IEEE Standard for Software Productivity Metrics - Reading-10.pdf,\\uc0\\u8221{} n.d.)}","plainCitation":"(“IEEE Std 1045-1992, IEEE Standard for Software Productivity Metrics - Reading-10.pdf,” n.d.)"},"citationItems":[{"id":21,"uris":["http://zotero.org/users/local/UBoVLAxq/items/5VNAHX34"],"uri":["http://zotero.org/users/local/UBoVLAxq/items/5VNAHX34"],"itemData":{"id":21,"type":"article","title":"IEEE Std 1045-1992, IEEE Standard for Software Productivity Metrics - Reading-10.pdf","URL":"http://pesona.mmu.edu.my/~wruslan/SE2/Readings/detail/Reading-10.pdf","accessed":{"date-parts":[["2014",7,30]]}}}],"schema":"https://github.com/citation-style-language/schema/raw/master/csl-citation.json"} </w:instrText>
      </w:r>
      <w:r w:rsidR="008A7D74" w:rsidRPr="00F03AE2">
        <w:rPr>
          <w:rFonts w:ascii="Times New Roman" w:hAnsi="Times New Roman" w:cs="Times New Roman"/>
          <w:sz w:val="16"/>
        </w:rPr>
        <w:fldChar w:fldCharType="separate"/>
      </w:r>
      <w:r w:rsidR="0041011F" w:rsidRPr="00F03AE2">
        <w:rPr>
          <w:rFonts w:ascii="Times New Roman" w:hAnsi="Times New Roman" w:cs="Times New Roman"/>
          <w:sz w:val="16"/>
        </w:rPr>
        <w:t>(IEEE</w:t>
      </w:r>
      <w:r w:rsidR="00034BB6" w:rsidRPr="00F03AE2">
        <w:rPr>
          <w:rFonts w:ascii="Times New Roman" w:hAnsi="Times New Roman" w:cs="Times New Roman"/>
          <w:sz w:val="16"/>
        </w:rPr>
        <w:t xml:space="preserve"> Standard for Software Productivity Metrics</w:t>
      </w:r>
      <w:r w:rsidR="0041011F" w:rsidRPr="00F03AE2">
        <w:rPr>
          <w:rFonts w:ascii="Times New Roman" w:hAnsi="Times New Roman" w:cs="Times New Roman"/>
          <w:sz w:val="16"/>
        </w:rPr>
        <w:t>,</w:t>
      </w:r>
      <w:r w:rsidR="001D2A64" w:rsidRPr="00F03AE2">
        <w:rPr>
          <w:rFonts w:ascii="Times New Roman" w:hAnsi="Times New Roman" w:cs="Times New Roman"/>
          <w:sz w:val="16"/>
        </w:rPr>
        <w:t xml:space="preserve"> </w:t>
      </w:r>
      <w:r w:rsidR="0041011F" w:rsidRPr="00F03AE2">
        <w:rPr>
          <w:rFonts w:ascii="Times New Roman" w:hAnsi="Times New Roman" w:cs="Times New Roman"/>
          <w:sz w:val="16"/>
        </w:rPr>
        <w:t>s.f</w:t>
      </w:r>
      <w:r w:rsidR="00034BB6" w:rsidRPr="00F03AE2">
        <w:rPr>
          <w:rFonts w:ascii="Times New Roman" w:hAnsi="Times New Roman" w:cs="Times New Roman"/>
          <w:sz w:val="16"/>
        </w:rPr>
        <w:t>.</w:t>
      </w:r>
      <w:r w:rsidR="000A20F0" w:rsidRPr="00F03AE2">
        <w:rPr>
          <w:rFonts w:ascii="Times New Roman" w:hAnsi="Times New Roman" w:cs="Times New Roman"/>
          <w:sz w:val="16"/>
        </w:rPr>
        <w:t>, pp</w:t>
      </w:r>
      <w:r w:rsidR="00D07B8E" w:rsidRPr="00F03AE2">
        <w:rPr>
          <w:rFonts w:ascii="Times New Roman" w:hAnsi="Times New Roman" w:cs="Times New Roman"/>
          <w:sz w:val="16"/>
        </w:rPr>
        <w:t>.</w:t>
      </w:r>
      <w:r w:rsidR="000A20F0" w:rsidRPr="00F03AE2">
        <w:rPr>
          <w:rFonts w:ascii="Times New Roman" w:hAnsi="Times New Roman" w:cs="Times New Roman"/>
          <w:sz w:val="16"/>
        </w:rPr>
        <w:t>6-11</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637604" w:rsidRPr="00F03AE2">
        <w:rPr>
          <w:rFonts w:ascii="Times New Roman" w:hAnsi="Times New Roman" w:cs="Times New Roman"/>
          <w:sz w:val="16"/>
        </w:rPr>
        <w:t>.</w:t>
      </w:r>
    </w:p>
    <w:p w14:paraId="1ACA6D7B" w14:textId="77777777" w:rsidR="00D61287" w:rsidRPr="00F03AE2" w:rsidRDefault="00D61287" w:rsidP="008B3AA5">
      <w:pPr>
        <w:spacing w:after="0" w:line="360" w:lineRule="auto"/>
        <w:jc w:val="both"/>
        <w:rPr>
          <w:rFonts w:ascii="Times New Roman" w:hAnsi="Times New Roman" w:cs="Times New Roman"/>
        </w:rPr>
      </w:pPr>
    </w:p>
    <w:p w14:paraId="62D6CCB1" w14:textId="77777777" w:rsidR="00805436" w:rsidRPr="00F03AE2" w:rsidRDefault="00D46BB7" w:rsidP="008B3AA5">
      <w:pPr>
        <w:spacing w:after="0" w:line="360" w:lineRule="auto"/>
        <w:jc w:val="both"/>
        <w:rPr>
          <w:rFonts w:ascii="Times New Roman" w:hAnsi="Times New Roman" w:cs="Times New Roman"/>
        </w:rPr>
      </w:pPr>
      <w:r w:rsidRPr="00F03AE2">
        <w:rPr>
          <w:rFonts w:ascii="Times New Roman" w:hAnsi="Times New Roman" w:cs="Times New Roman"/>
        </w:rPr>
        <w:t>Por medio del método científico, l</w:t>
      </w:r>
      <w:r w:rsidR="00805436" w:rsidRPr="00F03AE2">
        <w:rPr>
          <w:rFonts w:ascii="Times New Roman" w:hAnsi="Times New Roman" w:cs="Times New Roman"/>
        </w:rPr>
        <w:t>a invest</w:t>
      </w:r>
      <w:r w:rsidR="001246CD" w:rsidRPr="00F03AE2">
        <w:rPr>
          <w:rFonts w:ascii="Times New Roman" w:hAnsi="Times New Roman" w:cs="Times New Roman"/>
        </w:rPr>
        <w:t xml:space="preserve">igación se llevará a cabo </w:t>
      </w:r>
      <w:r w:rsidR="00805436" w:rsidRPr="00F03AE2">
        <w:rPr>
          <w:rFonts w:ascii="Times New Roman" w:hAnsi="Times New Roman" w:cs="Times New Roman"/>
        </w:rPr>
        <w:t>con el estudio individual de los</w:t>
      </w:r>
      <w:r w:rsidR="001246CD" w:rsidRPr="00F03AE2">
        <w:rPr>
          <w:rFonts w:ascii="Times New Roman" w:hAnsi="Times New Roman" w:cs="Times New Roman"/>
        </w:rPr>
        <w:t xml:space="preserve"> frameworks CakePHP y Laravel. De esta forma se procederá a </w:t>
      </w:r>
      <w:r w:rsidR="004167AE" w:rsidRPr="00F03AE2">
        <w:rPr>
          <w:rFonts w:ascii="Times New Roman" w:hAnsi="Times New Roman" w:cs="Times New Roman"/>
        </w:rPr>
        <w:t xml:space="preserve">crear 2 aplicaciones web con equivalente funcionalidad, </w:t>
      </w:r>
      <w:r w:rsidR="001246CD" w:rsidRPr="00F03AE2">
        <w:rPr>
          <w:rFonts w:ascii="Times New Roman" w:hAnsi="Times New Roman" w:cs="Times New Roman"/>
        </w:rPr>
        <w:t>con cada un</w:t>
      </w:r>
      <w:r w:rsidR="004167AE" w:rsidRPr="00F03AE2">
        <w:rPr>
          <w:rFonts w:ascii="Times New Roman" w:hAnsi="Times New Roman" w:cs="Times New Roman"/>
        </w:rPr>
        <w:t>a se recolectará</w:t>
      </w:r>
      <w:r w:rsidRPr="00F03AE2">
        <w:rPr>
          <w:rFonts w:ascii="Times New Roman" w:hAnsi="Times New Roman" w:cs="Times New Roman"/>
        </w:rPr>
        <w:t xml:space="preserve"> datos</w:t>
      </w:r>
      <w:r w:rsidR="00805436" w:rsidRPr="00F03AE2">
        <w:rPr>
          <w:rFonts w:ascii="Times New Roman" w:hAnsi="Times New Roman" w:cs="Times New Roman"/>
        </w:rPr>
        <w:t xml:space="preserve">, </w:t>
      </w:r>
      <w:r w:rsidRPr="00F03AE2">
        <w:rPr>
          <w:rFonts w:ascii="Times New Roman" w:hAnsi="Times New Roman" w:cs="Times New Roman"/>
        </w:rPr>
        <w:t>los cuales</w:t>
      </w:r>
      <w:r w:rsidR="00805436" w:rsidRPr="00F03AE2">
        <w:rPr>
          <w:rFonts w:ascii="Times New Roman" w:hAnsi="Times New Roman" w:cs="Times New Roman"/>
        </w:rPr>
        <w:t xml:space="preserve"> se evaluarán </w:t>
      </w:r>
      <w:r w:rsidR="004167AE" w:rsidRPr="00F03AE2">
        <w:rPr>
          <w:rFonts w:ascii="Times New Roman" w:hAnsi="Times New Roman" w:cs="Times New Roman"/>
        </w:rPr>
        <w:t>siguiendo</w:t>
      </w:r>
      <w:r w:rsidR="00805436" w:rsidRPr="00F03AE2">
        <w:rPr>
          <w:rFonts w:ascii="Times New Roman" w:hAnsi="Times New Roman" w:cs="Times New Roman"/>
        </w:rPr>
        <w:t xml:space="preserve"> las métricas mencionadas anteriorm</w:t>
      </w:r>
      <w:r w:rsidR="001246CD" w:rsidRPr="00F03AE2">
        <w:rPr>
          <w:rFonts w:ascii="Times New Roman" w:hAnsi="Times New Roman" w:cs="Times New Roman"/>
        </w:rPr>
        <w:t>ente.</w:t>
      </w:r>
      <w:r w:rsidRPr="00F03AE2">
        <w:rPr>
          <w:rFonts w:ascii="Times New Roman" w:hAnsi="Times New Roman" w:cs="Times New Roman"/>
        </w:rPr>
        <w:t xml:space="preserve"> Para de esta manera probar la hipótesis de investigación planteada.</w:t>
      </w:r>
      <w:r w:rsidR="001246CD" w:rsidRPr="00F03AE2">
        <w:rPr>
          <w:rFonts w:ascii="Times New Roman" w:hAnsi="Times New Roman" w:cs="Times New Roman"/>
        </w:rPr>
        <w:t xml:space="preserve"> El f</w:t>
      </w:r>
      <w:r w:rsidR="00805436" w:rsidRPr="00F03AE2">
        <w:rPr>
          <w:rFonts w:ascii="Times New Roman" w:hAnsi="Times New Roman" w:cs="Times New Roman"/>
        </w:rPr>
        <w:t>ramework que presente mayor productividad</w:t>
      </w:r>
      <w:r w:rsidR="001246CD" w:rsidRPr="00F03AE2">
        <w:rPr>
          <w:rFonts w:ascii="Times New Roman" w:hAnsi="Times New Roman" w:cs="Times New Roman"/>
        </w:rPr>
        <w:t>, será utilizado</w:t>
      </w:r>
      <w:r w:rsidR="00805436" w:rsidRPr="00F03AE2">
        <w:rPr>
          <w:rFonts w:ascii="Times New Roman" w:hAnsi="Times New Roman" w:cs="Times New Roman"/>
        </w:rPr>
        <w:t xml:space="preserve"> para el desarrollo del Sistema de Seguimiento de Incidentes de la Infraestructura de Red en la ESPOCH.</w:t>
      </w:r>
    </w:p>
    <w:p w14:paraId="6577874D" w14:textId="77777777" w:rsidR="004167AE" w:rsidRPr="00F03AE2" w:rsidRDefault="004167AE" w:rsidP="008B3AA5">
      <w:pPr>
        <w:spacing w:after="0" w:line="360" w:lineRule="auto"/>
        <w:jc w:val="both"/>
        <w:rPr>
          <w:rFonts w:ascii="Times New Roman" w:hAnsi="Times New Roman" w:cs="Times New Roman"/>
        </w:rPr>
      </w:pPr>
    </w:p>
    <w:p w14:paraId="358E8F7B" w14:textId="4D73BEE3" w:rsidR="00805436" w:rsidRPr="00F03AE2" w:rsidRDefault="00A716AD" w:rsidP="008B3AA5">
      <w:pPr>
        <w:spacing w:after="0" w:line="360" w:lineRule="auto"/>
        <w:jc w:val="both"/>
        <w:rPr>
          <w:rFonts w:ascii="Times New Roman" w:hAnsi="Times New Roman" w:cs="Times New Roman"/>
          <w:iCs/>
          <w:sz w:val="16"/>
        </w:rPr>
      </w:pPr>
      <w:r w:rsidRPr="00F03AE2">
        <w:rPr>
          <w:rFonts w:ascii="Times New Roman" w:hAnsi="Times New Roman" w:cs="Times New Roman"/>
        </w:rPr>
        <w:t>L</w:t>
      </w:r>
      <w:r w:rsidR="001246CD" w:rsidRPr="00F03AE2">
        <w:rPr>
          <w:rFonts w:ascii="Times New Roman" w:hAnsi="Times New Roman" w:cs="Times New Roman"/>
        </w:rPr>
        <w:t>a</w:t>
      </w:r>
      <w:r w:rsidRPr="00F03AE2">
        <w:rPr>
          <w:rFonts w:ascii="Times New Roman" w:hAnsi="Times New Roman" w:cs="Times New Roman"/>
        </w:rPr>
        <w:t xml:space="preserve"> metodología</w:t>
      </w:r>
      <w:r w:rsidR="00D46BB7" w:rsidRPr="00F03AE2">
        <w:rPr>
          <w:rFonts w:ascii="Times New Roman" w:hAnsi="Times New Roman" w:cs="Times New Roman"/>
        </w:rPr>
        <w:t xml:space="preserve"> utilizada para el desarrollo del sistema será</w:t>
      </w:r>
      <w:r w:rsidR="00AB5BC6" w:rsidRPr="00F03AE2">
        <w:rPr>
          <w:rFonts w:ascii="Times New Roman" w:hAnsi="Times New Roman" w:cs="Times New Roman"/>
        </w:rPr>
        <w:t xml:space="preserve"> </w:t>
      </w:r>
      <w:r w:rsidR="00805436" w:rsidRPr="00F03AE2">
        <w:rPr>
          <w:rFonts w:ascii="Times New Roman" w:hAnsi="Times New Roman" w:cs="Times New Roman"/>
        </w:rPr>
        <w:t>Scrum</w:t>
      </w:r>
      <w:r w:rsidR="00D46BB7" w:rsidRPr="00F03AE2">
        <w:rPr>
          <w:rFonts w:ascii="Times New Roman" w:hAnsi="Times New Roman" w:cs="Times New Roman"/>
        </w:rPr>
        <w:t xml:space="preserve"> debido a que</w:t>
      </w:r>
      <w:r w:rsidR="00AB5BC6" w:rsidRPr="00F03AE2">
        <w:rPr>
          <w:rFonts w:ascii="Times New Roman" w:hAnsi="Times New Roman" w:cs="Times New Roman"/>
        </w:rPr>
        <w:t xml:space="preserve"> </w:t>
      </w:r>
      <w:r w:rsidR="00805436" w:rsidRPr="00F03AE2">
        <w:rPr>
          <w:rFonts w:ascii="Times New Roman" w:hAnsi="Times New Roman" w:cs="Times New Roman"/>
        </w:rPr>
        <w:t>permit</w:t>
      </w:r>
      <w:r w:rsidRPr="00F03AE2">
        <w:rPr>
          <w:rFonts w:ascii="Times New Roman" w:hAnsi="Times New Roman" w:cs="Times New Roman"/>
        </w:rPr>
        <w:t>e</w:t>
      </w:r>
      <w:r w:rsidR="00805436" w:rsidRPr="00F03AE2">
        <w:rPr>
          <w:rFonts w:ascii="Times New Roman" w:hAnsi="Times New Roman" w:cs="Times New Roman"/>
        </w:rPr>
        <w:t xml:space="preserve"> “asegurar la calidad del producto de manera sistemática y objetiva, a nivel de satisfacción del cliente, requisitos listos para ser utilizados</w:t>
      </w:r>
      <w:r w:rsidR="008B1459" w:rsidRPr="00F03AE2">
        <w:rPr>
          <w:rFonts w:ascii="Times New Roman" w:hAnsi="Times New Roman" w:cs="Times New Roman"/>
        </w:rPr>
        <w:t xml:space="preserve"> y calidad interna del producto”</w:t>
      </w:r>
      <w:r w:rsidR="008A7D74" w:rsidRPr="00F03AE2">
        <w:rPr>
          <w:rFonts w:ascii="Times New Roman" w:hAnsi="Times New Roman" w:cs="Times New Roman"/>
          <w:iCs/>
          <w:sz w:val="16"/>
        </w:rPr>
        <w:fldChar w:fldCharType="begin"/>
      </w:r>
      <w:r w:rsidR="00034BB6" w:rsidRPr="00F03AE2">
        <w:rPr>
          <w:rFonts w:ascii="Times New Roman" w:hAnsi="Times New Roman" w:cs="Times New Roman"/>
          <w:iCs/>
          <w:sz w:val="16"/>
        </w:rPr>
        <w:instrText xml:space="preserve"> ADDIN ZOTERO_ITEM CSL_CITATION {"citationID":"KXj3MAH3","properties":{"formattedCitation":"{\\rtf (\\uc0\\u8220{}Beneficios de Scrum | proyectos \\uc0\\u193{}giles,\\uc0\\u8221{} n.d.)}","plainCitation":"(“Beneficios de Scrum | proyectos Ágiles,” n.d.)"},"citationItems":[{"id":50,"uris":["http://zotero.org/users/local/UBoVLAxq/items/DZX83IAI"],"uri":["http://zotero.org/users/local/UBoVLAxq/items/DZX83IAI"],"itemData":{"id":50,"type":"webpage","title":"Beneficios de Scrum | proyectos Ágiles","URL":"http://www.proyectosagiles.org/beneficios-de-scrum#productividad-calidad","accessed":{"date-parts":[["2014",5,15]]}}}],"schema":"https://github.com/citation-style-language/schema/raw/master/csl-citation.json"} </w:instrText>
      </w:r>
      <w:r w:rsidR="008A7D74" w:rsidRPr="00F03AE2">
        <w:rPr>
          <w:rFonts w:ascii="Times New Roman" w:hAnsi="Times New Roman" w:cs="Times New Roman"/>
          <w:iCs/>
          <w:sz w:val="16"/>
        </w:rPr>
        <w:fldChar w:fldCharType="separate"/>
      </w:r>
      <w:r w:rsidR="00034BB6" w:rsidRPr="00F03AE2">
        <w:rPr>
          <w:rFonts w:ascii="Times New Roman" w:hAnsi="Times New Roman" w:cs="Times New Roman"/>
          <w:sz w:val="16"/>
        </w:rPr>
        <w:t>(Benefic</w:t>
      </w:r>
      <w:r w:rsidR="0041011F" w:rsidRPr="00F03AE2">
        <w:rPr>
          <w:rFonts w:ascii="Times New Roman" w:hAnsi="Times New Roman" w:cs="Times New Roman"/>
          <w:sz w:val="16"/>
        </w:rPr>
        <w:t>ios de Scrum,</w:t>
      </w:r>
      <w:r w:rsidR="001D2A64" w:rsidRPr="00F03AE2">
        <w:rPr>
          <w:rFonts w:ascii="Times New Roman" w:hAnsi="Times New Roman" w:cs="Times New Roman"/>
          <w:sz w:val="16"/>
        </w:rPr>
        <w:t xml:space="preserve"> </w:t>
      </w:r>
      <w:r w:rsidR="0041011F" w:rsidRPr="00F03AE2">
        <w:rPr>
          <w:rFonts w:ascii="Times New Roman" w:hAnsi="Times New Roman" w:cs="Times New Roman"/>
          <w:sz w:val="16"/>
        </w:rPr>
        <w:t>s.f.</w:t>
      </w:r>
      <w:r w:rsidR="00034BB6" w:rsidRPr="00F03AE2">
        <w:rPr>
          <w:rFonts w:ascii="Times New Roman" w:hAnsi="Times New Roman" w:cs="Times New Roman"/>
          <w:sz w:val="16"/>
        </w:rPr>
        <w:t>)</w:t>
      </w:r>
      <w:r w:rsidR="008A7D74" w:rsidRPr="00F03AE2">
        <w:rPr>
          <w:rFonts w:ascii="Times New Roman" w:hAnsi="Times New Roman" w:cs="Times New Roman"/>
          <w:iCs/>
          <w:sz w:val="16"/>
        </w:rPr>
        <w:fldChar w:fldCharType="end"/>
      </w:r>
      <w:r w:rsidRPr="00F03AE2">
        <w:rPr>
          <w:rFonts w:ascii="Times New Roman" w:hAnsi="Times New Roman" w:cs="Times New Roman"/>
          <w:iCs/>
          <w:sz w:val="16"/>
        </w:rPr>
        <w:t xml:space="preserve">. </w:t>
      </w:r>
    </w:p>
    <w:p w14:paraId="39233AD9" w14:textId="77777777" w:rsidR="001D2A64" w:rsidRPr="00F03AE2" w:rsidRDefault="001D2A64" w:rsidP="008B3AA5">
      <w:pPr>
        <w:spacing w:after="0" w:line="360" w:lineRule="auto"/>
        <w:jc w:val="both"/>
        <w:rPr>
          <w:rFonts w:ascii="Times New Roman" w:hAnsi="Times New Roman" w:cs="Times New Roman"/>
          <w:iCs/>
        </w:rPr>
      </w:pPr>
    </w:p>
    <w:p w14:paraId="5BF07E11" w14:textId="77777777" w:rsidR="0070297D" w:rsidRPr="00F03AE2" w:rsidRDefault="001F08C1" w:rsidP="00D3198B">
      <w:pPr>
        <w:rPr>
          <w:rFonts w:ascii="Times New Roman" w:hAnsi="Times New Roman" w:cs="Times New Roman"/>
          <w:b/>
        </w:rPr>
      </w:pPr>
      <w:bookmarkStart w:id="9" w:name="_Toc421023195"/>
      <w:r w:rsidRPr="00F03AE2">
        <w:rPr>
          <w:rFonts w:ascii="Times New Roman" w:hAnsi="Times New Roman" w:cs="Times New Roman"/>
          <w:b/>
        </w:rPr>
        <w:t>Justificación práctica</w:t>
      </w:r>
      <w:bookmarkEnd w:id="9"/>
      <w:r w:rsidR="006029EC" w:rsidRPr="00F03AE2">
        <w:rPr>
          <w:rFonts w:ascii="Times New Roman" w:hAnsi="Times New Roman" w:cs="Times New Roman"/>
          <w:b/>
        </w:rPr>
        <w:t>.</w:t>
      </w:r>
    </w:p>
    <w:p w14:paraId="34214365" w14:textId="77777777" w:rsidR="00DC7A18" w:rsidRPr="00F03AE2" w:rsidRDefault="00DC7A18" w:rsidP="008B3AA5">
      <w:pPr>
        <w:pStyle w:val="Estilo111"/>
        <w:numPr>
          <w:ilvl w:val="0"/>
          <w:numId w:val="0"/>
        </w:numPr>
        <w:spacing w:before="0" w:line="360" w:lineRule="auto"/>
        <w:ind w:left="720"/>
        <w:rPr>
          <w:rFonts w:cs="Times New Roman"/>
          <w:szCs w:val="22"/>
        </w:rPr>
      </w:pPr>
    </w:p>
    <w:p w14:paraId="122C1DE8" w14:textId="77777777" w:rsidR="00805436" w:rsidRPr="00F03AE2" w:rsidRDefault="0070297D" w:rsidP="008B3AA5">
      <w:pPr>
        <w:spacing w:after="0" w:line="360" w:lineRule="auto"/>
        <w:jc w:val="both"/>
        <w:rPr>
          <w:rFonts w:ascii="Times New Roman" w:hAnsi="Times New Roman" w:cs="Times New Roman"/>
        </w:rPr>
      </w:pPr>
      <w:r w:rsidRPr="00F03AE2">
        <w:rPr>
          <w:rFonts w:ascii="Times New Roman" w:hAnsi="Times New Roman" w:cs="Times New Roman"/>
        </w:rPr>
        <w:t>Hoy en día los sistemas web informáticos son cada vez más complejos y cada vez las empresas o instituciones dependen más de servicios tecnológicos</w:t>
      </w:r>
      <w:r w:rsidR="00A716AD" w:rsidRPr="00F03AE2">
        <w:rPr>
          <w:rFonts w:ascii="Times New Roman" w:hAnsi="Times New Roman" w:cs="Times New Roman"/>
        </w:rPr>
        <w:t>,</w:t>
      </w:r>
      <w:r w:rsidRPr="00F03AE2">
        <w:rPr>
          <w:rFonts w:ascii="Times New Roman" w:hAnsi="Times New Roman" w:cs="Times New Roman"/>
        </w:rPr>
        <w:t xml:space="preserve"> por lo que un mal funcionamiento o la interrupción de servicios de éstos pueden llegar a tener importantes consecuencias en la consecución de los objetivos de esas entidades.</w:t>
      </w:r>
    </w:p>
    <w:p w14:paraId="4183F704" w14:textId="77777777" w:rsidR="0070297D" w:rsidRPr="00F03AE2" w:rsidRDefault="0070297D" w:rsidP="008B3AA5">
      <w:pPr>
        <w:spacing w:after="0" w:line="360" w:lineRule="auto"/>
        <w:jc w:val="both"/>
        <w:rPr>
          <w:rFonts w:ascii="Times New Roman" w:hAnsi="Times New Roman" w:cs="Times New Roman"/>
        </w:rPr>
      </w:pPr>
    </w:p>
    <w:p w14:paraId="7EA834F5" w14:textId="068A9411" w:rsidR="00A716AD"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El porqué de construir una aplicación web para la Dirección de Tecnologías de la Información y Comunicación, viene de la necesidad de</w:t>
      </w:r>
      <w:r w:rsidR="00A716AD" w:rsidRPr="00F03AE2">
        <w:rPr>
          <w:rFonts w:ascii="Times New Roman" w:hAnsi="Times New Roman" w:cs="Times New Roman"/>
        </w:rPr>
        <w:t xml:space="preserve"> mejorar la atención al cliente</w:t>
      </w:r>
      <w:r w:rsidR="00FB494F" w:rsidRPr="00F03AE2">
        <w:rPr>
          <w:rFonts w:ascii="Times New Roman" w:hAnsi="Times New Roman" w:cs="Times New Roman"/>
        </w:rPr>
        <w:t xml:space="preserve"> </w:t>
      </w:r>
      <w:r w:rsidR="00A716AD" w:rsidRPr="00F03AE2">
        <w:rPr>
          <w:rFonts w:ascii="Times New Roman" w:hAnsi="Times New Roman" w:cs="Times New Roman"/>
        </w:rPr>
        <w:t>y así</w:t>
      </w:r>
      <w:r w:rsidR="00AB5BC6" w:rsidRPr="00F03AE2">
        <w:rPr>
          <w:rFonts w:ascii="Times New Roman" w:hAnsi="Times New Roman" w:cs="Times New Roman"/>
        </w:rPr>
        <w:t xml:space="preserve"> </w:t>
      </w:r>
      <w:r w:rsidR="00AE29D0" w:rsidRPr="00F03AE2">
        <w:rPr>
          <w:rFonts w:ascii="Times New Roman" w:hAnsi="Times New Roman" w:cs="Times New Roman"/>
        </w:rPr>
        <w:t>dar un seguimiento a la</w:t>
      </w:r>
      <w:r w:rsidRPr="00F03AE2">
        <w:rPr>
          <w:rFonts w:ascii="Times New Roman" w:hAnsi="Times New Roman" w:cs="Times New Roman"/>
        </w:rPr>
        <w:t xml:space="preserve"> información </w:t>
      </w:r>
      <w:r w:rsidR="00AE29D0" w:rsidRPr="00F03AE2">
        <w:rPr>
          <w:rFonts w:ascii="Times New Roman" w:hAnsi="Times New Roman" w:cs="Times New Roman"/>
        </w:rPr>
        <w:t>sobre los incidentes que son reportados</w:t>
      </w:r>
      <w:r w:rsidRPr="00F03AE2">
        <w:rPr>
          <w:rFonts w:ascii="Times New Roman" w:hAnsi="Times New Roman" w:cs="Times New Roman"/>
        </w:rPr>
        <w:t>, sin los requerimientos de instalar, descargar, tan solo poseer una conexión a internet y un navegador web y de esta manera empezar a trabajar</w:t>
      </w:r>
      <w:r w:rsidR="00A716AD" w:rsidRPr="00F03AE2">
        <w:rPr>
          <w:rFonts w:ascii="Times New Roman" w:hAnsi="Times New Roman" w:cs="Times New Roman"/>
        </w:rPr>
        <w:t>.</w:t>
      </w:r>
    </w:p>
    <w:p w14:paraId="16049969" w14:textId="77777777" w:rsidR="00A716AD" w:rsidRPr="00F03AE2" w:rsidRDefault="00A716AD" w:rsidP="008B3AA5">
      <w:pPr>
        <w:spacing w:after="0" w:line="360" w:lineRule="auto"/>
        <w:jc w:val="both"/>
        <w:rPr>
          <w:rFonts w:ascii="Times New Roman" w:hAnsi="Times New Roman" w:cs="Times New Roman"/>
        </w:rPr>
      </w:pPr>
    </w:p>
    <w:p w14:paraId="04FC7CFC" w14:textId="421E84BD" w:rsidR="00D47B97" w:rsidRPr="00F03AE2" w:rsidRDefault="00A716AD" w:rsidP="008B3AA5">
      <w:pPr>
        <w:spacing w:after="0" w:line="360" w:lineRule="auto"/>
        <w:jc w:val="both"/>
        <w:rPr>
          <w:rFonts w:ascii="Times New Roman" w:hAnsi="Times New Roman" w:cs="Times New Roman"/>
        </w:rPr>
      </w:pPr>
      <w:r w:rsidRPr="00F03AE2">
        <w:rPr>
          <w:rFonts w:ascii="Times New Roman" w:hAnsi="Times New Roman" w:cs="Times New Roman"/>
        </w:rPr>
        <w:t>L</w:t>
      </w:r>
      <w:r w:rsidR="003C6382" w:rsidRPr="00F03AE2">
        <w:rPr>
          <w:rFonts w:ascii="Times New Roman" w:hAnsi="Times New Roman" w:cs="Times New Roman"/>
        </w:rPr>
        <w:t>a calidad que brinden a la hora de solucionar incidencias puede ser un hecho determinante para captar o mantener a sus clientes  en este caso a los funcionarios de ESPOCH. De ahí también la importancia de que conozcan la valoración de sus clientes en cuánto a la rapidez y eficacia en la</w:t>
      </w:r>
      <w:r w:rsidR="00D07B8E" w:rsidRPr="00F03AE2">
        <w:rPr>
          <w:rFonts w:ascii="Times New Roman" w:hAnsi="Times New Roman" w:cs="Times New Roman"/>
        </w:rPr>
        <w:t xml:space="preserve"> </w:t>
      </w:r>
      <w:r w:rsidR="003C6382" w:rsidRPr="00F03AE2">
        <w:rPr>
          <w:rFonts w:ascii="Times New Roman" w:hAnsi="Times New Roman" w:cs="Times New Roman"/>
        </w:rPr>
        <w:t xml:space="preserve">solución de los </w:t>
      </w:r>
      <w:r w:rsidR="00AE29D0" w:rsidRPr="00F03AE2">
        <w:rPr>
          <w:rFonts w:ascii="Times New Roman" w:hAnsi="Times New Roman" w:cs="Times New Roman"/>
        </w:rPr>
        <w:t>incidentes</w:t>
      </w:r>
      <w:r w:rsidR="003C6382" w:rsidRPr="00F03AE2">
        <w:rPr>
          <w:rFonts w:ascii="Times New Roman" w:hAnsi="Times New Roman" w:cs="Times New Roman"/>
        </w:rPr>
        <w:t xml:space="preserve">. </w:t>
      </w:r>
      <w:r w:rsidR="003C6382" w:rsidRPr="00F03AE2">
        <w:rPr>
          <w:rFonts w:ascii="Times New Roman" w:hAnsi="Times New Roman" w:cs="Times New Roman"/>
        </w:rPr>
        <w:cr/>
      </w:r>
    </w:p>
    <w:p w14:paraId="655390A8" w14:textId="2057818F" w:rsidR="00805436"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lastRenderedPageBreak/>
        <w:t>El Sistema de Seguimiento de Incidentes de la Infr</w:t>
      </w:r>
      <w:r w:rsidR="0086156A" w:rsidRPr="00F03AE2">
        <w:rPr>
          <w:rFonts w:ascii="Times New Roman" w:hAnsi="Times New Roman" w:cs="Times New Roman"/>
        </w:rPr>
        <w:t>aestructura de Red en la ESPOCH</w:t>
      </w:r>
      <w:r w:rsidRPr="00F03AE2">
        <w:rPr>
          <w:rFonts w:ascii="Times New Roman" w:hAnsi="Times New Roman" w:cs="Times New Roman"/>
        </w:rPr>
        <w:t xml:space="preserve"> será desarrollado para DTIC, con el objetivo de proveer soporte y asistencia a los diferentes departamentos o empleados por medio de reportes de incidentes y la administración de los mismos</w:t>
      </w:r>
      <w:r w:rsidR="00371F95" w:rsidRPr="00F03AE2">
        <w:rPr>
          <w:rFonts w:ascii="Times New Roman" w:hAnsi="Times New Roman" w:cs="Times New Roman"/>
        </w:rPr>
        <w:t xml:space="preserve"> a través de una aplicación web, y valorar la carga de trabajo de cada técnico o funcionario que use el sistema web, reduciendo el tiempo de dedicado a la gestión y planific</w:t>
      </w:r>
      <w:r w:rsidR="007C0FB4" w:rsidRPr="00F03AE2">
        <w:rPr>
          <w:rFonts w:ascii="Times New Roman" w:hAnsi="Times New Roman" w:cs="Times New Roman"/>
        </w:rPr>
        <w:t xml:space="preserve">ación de las incidencias según </w:t>
      </w:r>
      <w:r w:rsidR="00B33542" w:rsidRPr="00F03AE2">
        <w:rPr>
          <w:rFonts w:ascii="Times New Roman" w:hAnsi="Times New Roman" w:cs="Times New Roman"/>
        </w:rPr>
        <w:t xml:space="preserve">recursos. </w:t>
      </w:r>
    </w:p>
    <w:p w14:paraId="49901690" w14:textId="77777777" w:rsidR="000A20F0" w:rsidRPr="00F03AE2" w:rsidRDefault="000A20F0" w:rsidP="008B3AA5">
      <w:pPr>
        <w:spacing w:after="0" w:line="360" w:lineRule="auto"/>
        <w:jc w:val="both"/>
        <w:rPr>
          <w:rFonts w:ascii="Times New Roman" w:hAnsi="Times New Roman" w:cs="Times New Roman"/>
        </w:rPr>
      </w:pPr>
    </w:p>
    <w:p w14:paraId="51E17750" w14:textId="4C424FD0" w:rsidR="00557DB3" w:rsidRPr="00F03AE2" w:rsidRDefault="0080543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l </w:t>
      </w:r>
      <w:r w:rsidR="00B33542" w:rsidRPr="00F03AE2">
        <w:rPr>
          <w:rFonts w:ascii="Times New Roman" w:hAnsi="Times New Roman" w:cs="Times New Roman"/>
        </w:rPr>
        <w:t>Sistema</w:t>
      </w:r>
      <w:r w:rsidRPr="00F03AE2">
        <w:rPr>
          <w:rFonts w:ascii="Times New Roman" w:hAnsi="Times New Roman" w:cs="Times New Roman"/>
        </w:rPr>
        <w:t xml:space="preserve"> de Seguimiento de Incidentes </w:t>
      </w:r>
      <w:r w:rsidR="00AB5BC6" w:rsidRPr="00F03AE2">
        <w:rPr>
          <w:rFonts w:ascii="Times New Roman" w:hAnsi="Times New Roman" w:cs="Times New Roman"/>
        </w:rPr>
        <w:t>contendrá: el</w:t>
      </w:r>
      <w:r w:rsidR="00F74257" w:rsidRPr="00F03AE2">
        <w:rPr>
          <w:rFonts w:ascii="Times New Roman" w:hAnsi="Times New Roman" w:cs="Times New Roman"/>
        </w:rPr>
        <w:t xml:space="preserve"> módulo de autentificación</w:t>
      </w:r>
      <w:r w:rsidR="00731E66" w:rsidRPr="00F03AE2">
        <w:rPr>
          <w:rFonts w:ascii="Times New Roman" w:hAnsi="Times New Roman" w:cs="Times New Roman"/>
        </w:rPr>
        <w:t xml:space="preserve"> y administración</w:t>
      </w:r>
      <w:r w:rsidR="00F74257" w:rsidRPr="00F03AE2">
        <w:rPr>
          <w:rFonts w:ascii="Times New Roman" w:hAnsi="Times New Roman" w:cs="Times New Roman"/>
        </w:rPr>
        <w:t xml:space="preserve"> de usuarios, el módulo de administración de roles, módulo de administración de las áreas de trabajo,  </w:t>
      </w:r>
      <w:r w:rsidR="00B33542" w:rsidRPr="00F03AE2">
        <w:rPr>
          <w:rFonts w:ascii="Times New Roman" w:hAnsi="Times New Roman" w:cs="Times New Roman"/>
        </w:rPr>
        <w:t xml:space="preserve">el </w:t>
      </w:r>
      <w:r w:rsidR="00AB5BC6" w:rsidRPr="00F03AE2">
        <w:rPr>
          <w:rFonts w:ascii="Times New Roman" w:hAnsi="Times New Roman" w:cs="Times New Roman"/>
        </w:rPr>
        <w:t>módulo de</w:t>
      </w:r>
      <w:r w:rsidRPr="00F03AE2">
        <w:rPr>
          <w:rFonts w:ascii="Times New Roman" w:hAnsi="Times New Roman" w:cs="Times New Roman"/>
        </w:rPr>
        <w:t xml:space="preserve"> administración </w:t>
      </w:r>
      <w:r w:rsidR="00F74257" w:rsidRPr="00F03AE2">
        <w:rPr>
          <w:rFonts w:ascii="Times New Roman" w:hAnsi="Times New Roman" w:cs="Times New Roman"/>
        </w:rPr>
        <w:t xml:space="preserve">de información de tickets, módulo de </w:t>
      </w:r>
      <w:r w:rsidRPr="00F03AE2">
        <w:rPr>
          <w:rFonts w:ascii="Times New Roman" w:hAnsi="Times New Roman" w:cs="Times New Roman"/>
        </w:rPr>
        <w:t xml:space="preserve"> seguimiento de </w:t>
      </w:r>
      <w:r w:rsidR="00F74257" w:rsidRPr="00F03AE2">
        <w:rPr>
          <w:rFonts w:ascii="Times New Roman" w:hAnsi="Times New Roman" w:cs="Times New Roman"/>
        </w:rPr>
        <w:t>incidentes</w:t>
      </w:r>
      <w:r w:rsidRPr="00F03AE2">
        <w:rPr>
          <w:rFonts w:ascii="Times New Roman" w:hAnsi="Times New Roman" w:cs="Times New Roman"/>
        </w:rPr>
        <w:t xml:space="preserve"> (tickets</w:t>
      </w:r>
      <w:r w:rsidR="003764B8" w:rsidRPr="00F03AE2">
        <w:rPr>
          <w:rFonts w:ascii="Times New Roman" w:hAnsi="Times New Roman" w:cs="Times New Roman"/>
        </w:rPr>
        <w:t>)</w:t>
      </w:r>
      <w:r w:rsidR="00F74257" w:rsidRPr="00F03AE2">
        <w:rPr>
          <w:rFonts w:ascii="Times New Roman" w:hAnsi="Times New Roman" w:cs="Times New Roman"/>
        </w:rPr>
        <w:t>, y el módulo de reportes.</w:t>
      </w:r>
    </w:p>
    <w:p w14:paraId="2D5E7F9F" w14:textId="77777777" w:rsidR="003764B8" w:rsidRPr="00F03AE2" w:rsidRDefault="003764B8" w:rsidP="008B3AA5">
      <w:pPr>
        <w:spacing w:after="0" w:line="360" w:lineRule="auto"/>
        <w:jc w:val="both"/>
        <w:rPr>
          <w:rFonts w:ascii="Times New Roman" w:hAnsi="Times New Roman" w:cs="Times New Roman"/>
        </w:rPr>
      </w:pPr>
    </w:p>
    <w:p w14:paraId="1D52CDC2" w14:textId="6BA2905B" w:rsidR="000F155B" w:rsidRPr="00F03AE2" w:rsidRDefault="00D3198B" w:rsidP="00D3198B">
      <w:pPr>
        <w:rPr>
          <w:rFonts w:ascii="Times New Roman" w:hAnsi="Times New Roman" w:cs="Times New Roman"/>
          <w:b/>
        </w:rPr>
      </w:pPr>
      <w:bookmarkStart w:id="10" w:name="_Toc421023196"/>
      <w:r w:rsidRPr="00F03AE2">
        <w:rPr>
          <w:rFonts w:ascii="Times New Roman" w:hAnsi="Times New Roman" w:cs="Times New Roman"/>
          <w:b/>
        </w:rPr>
        <w:t>Objetivos</w:t>
      </w:r>
      <w:bookmarkEnd w:id="10"/>
    </w:p>
    <w:p w14:paraId="464E4FF1" w14:textId="77777777" w:rsidR="00D61287" w:rsidRPr="00F03AE2" w:rsidRDefault="00D61287" w:rsidP="008B3AA5">
      <w:pPr>
        <w:spacing w:after="0" w:line="360" w:lineRule="auto"/>
        <w:rPr>
          <w:rFonts w:ascii="Times New Roman" w:hAnsi="Times New Roman" w:cs="Times New Roman"/>
          <w:lang w:val="es-ES"/>
        </w:rPr>
      </w:pPr>
    </w:p>
    <w:p w14:paraId="455DB6E7" w14:textId="77777777" w:rsidR="00805436" w:rsidRPr="00F03AE2" w:rsidRDefault="00805436" w:rsidP="008B3AA5">
      <w:pPr>
        <w:spacing w:after="0" w:line="360" w:lineRule="auto"/>
        <w:jc w:val="both"/>
        <w:rPr>
          <w:rFonts w:ascii="Times New Roman" w:hAnsi="Times New Roman" w:cs="Times New Roman"/>
          <w:lang w:val="es-ES"/>
        </w:rPr>
      </w:pPr>
      <w:r w:rsidRPr="00F03AE2">
        <w:rPr>
          <w:rFonts w:ascii="Times New Roman" w:hAnsi="Times New Roman" w:cs="Times New Roman"/>
          <w:lang w:val="es-ES"/>
        </w:rPr>
        <w:t>A continuación se detalla el objetivo general y los objetivos específicos de</w:t>
      </w:r>
      <w:r w:rsidR="006B6DFB" w:rsidRPr="00F03AE2">
        <w:rPr>
          <w:rFonts w:ascii="Times New Roman" w:hAnsi="Times New Roman" w:cs="Times New Roman"/>
          <w:lang w:val="es-ES"/>
        </w:rPr>
        <w:t xml:space="preserve"> esta investigación.</w:t>
      </w:r>
    </w:p>
    <w:p w14:paraId="77B63D21" w14:textId="77777777" w:rsidR="00D61287" w:rsidRPr="00F03AE2" w:rsidRDefault="00D61287" w:rsidP="008B3AA5">
      <w:pPr>
        <w:spacing w:after="0" w:line="360" w:lineRule="auto"/>
        <w:jc w:val="both"/>
        <w:rPr>
          <w:rFonts w:ascii="Times New Roman" w:hAnsi="Times New Roman" w:cs="Times New Roman"/>
          <w:lang w:val="es-ES"/>
        </w:rPr>
      </w:pPr>
    </w:p>
    <w:p w14:paraId="2554016B" w14:textId="77777777" w:rsidR="00805436" w:rsidRPr="00F03AE2" w:rsidRDefault="001F08C1" w:rsidP="00D3198B">
      <w:pPr>
        <w:rPr>
          <w:rFonts w:ascii="Times New Roman" w:hAnsi="Times New Roman" w:cs="Times New Roman"/>
          <w:b/>
          <w:lang w:val="es-ES"/>
        </w:rPr>
      </w:pPr>
      <w:bookmarkStart w:id="11" w:name="_Toc421023197"/>
      <w:r w:rsidRPr="00F03AE2">
        <w:rPr>
          <w:rFonts w:ascii="Times New Roman" w:hAnsi="Times New Roman" w:cs="Times New Roman"/>
          <w:b/>
          <w:lang w:val="es-ES"/>
        </w:rPr>
        <w:t>Objetivo general</w:t>
      </w:r>
      <w:bookmarkEnd w:id="11"/>
      <w:r w:rsidR="00C07364" w:rsidRPr="00F03AE2">
        <w:rPr>
          <w:rFonts w:ascii="Times New Roman" w:hAnsi="Times New Roman" w:cs="Times New Roman"/>
          <w:b/>
          <w:lang w:val="es-ES"/>
        </w:rPr>
        <w:t>.</w:t>
      </w:r>
    </w:p>
    <w:p w14:paraId="4CE4A8D4" w14:textId="77777777" w:rsidR="00D61287" w:rsidRPr="00F03AE2" w:rsidRDefault="00D61287" w:rsidP="008B3AA5">
      <w:pPr>
        <w:spacing w:after="0" w:line="360" w:lineRule="auto"/>
        <w:rPr>
          <w:rFonts w:ascii="Times New Roman" w:hAnsi="Times New Roman" w:cs="Times New Roman"/>
          <w:lang w:val="es-ES"/>
        </w:rPr>
      </w:pPr>
    </w:p>
    <w:p w14:paraId="7B2DAFB1" w14:textId="49C4BF02" w:rsidR="00805436" w:rsidRPr="00F03AE2" w:rsidRDefault="00805436" w:rsidP="008B3AA5">
      <w:pPr>
        <w:spacing w:after="0" w:line="360" w:lineRule="auto"/>
        <w:jc w:val="both"/>
        <w:rPr>
          <w:rFonts w:ascii="Times New Roman" w:hAnsi="Times New Roman" w:cs="Times New Roman"/>
          <w:lang w:val="es-ES"/>
        </w:rPr>
      </w:pPr>
      <w:r w:rsidRPr="00F03AE2">
        <w:rPr>
          <w:rFonts w:ascii="Times New Roman" w:hAnsi="Times New Roman" w:cs="Times New Roman"/>
          <w:lang w:val="es-ES"/>
        </w:rPr>
        <w:t xml:space="preserve">Comparar la productividad de los Frameworks </w:t>
      </w:r>
      <w:r w:rsidR="00C46323" w:rsidRPr="00F03AE2">
        <w:rPr>
          <w:rFonts w:ascii="Times New Roman" w:hAnsi="Times New Roman" w:cs="Times New Roman"/>
          <w:lang w:val="es-ES"/>
        </w:rPr>
        <w:t xml:space="preserve">orientados a objetos, </w:t>
      </w:r>
      <w:r w:rsidRPr="00F03AE2">
        <w:rPr>
          <w:rFonts w:ascii="Times New Roman" w:hAnsi="Times New Roman" w:cs="Times New Roman"/>
          <w:lang w:val="es-ES"/>
        </w:rPr>
        <w:t>CakePHP y Laravel para el desarrollo del Sistema de Seguimiento de Incidentes de la Infraestructura de Red en la ESPOCH.</w:t>
      </w:r>
    </w:p>
    <w:p w14:paraId="22BA21F9" w14:textId="77777777" w:rsidR="00BB09F4" w:rsidRPr="00F03AE2" w:rsidRDefault="00BB09F4" w:rsidP="008B3AA5">
      <w:pPr>
        <w:spacing w:after="0" w:line="360" w:lineRule="auto"/>
        <w:jc w:val="both"/>
        <w:rPr>
          <w:rFonts w:ascii="Times New Roman" w:hAnsi="Times New Roman" w:cs="Times New Roman"/>
          <w:lang w:val="es-ES"/>
        </w:rPr>
      </w:pPr>
    </w:p>
    <w:p w14:paraId="381A8DCE" w14:textId="77777777" w:rsidR="00D47B97" w:rsidRPr="00F03AE2" w:rsidRDefault="001F08C1" w:rsidP="00D3198B">
      <w:pPr>
        <w:rPr>
          <w:lang w:val="es-ES"/>
        </w:rPr>
      </w:pPr>
      <w:bookmarkStart w:id="12" w:name="_Toc421023198"/>
      <w:r w:rsidRPr="00F03AE2">
        <w:rPr>
          <w:rFonts w:ascii="Times New Roman" w:hAnsi="Times New Roman" w:cs="Times New Roman"/>
          <w:b/>
          <w:lang w:val="es-ES"/>
        </w:rPr>
        <w:t>Objetivos específicos</w:t>
      </w:r>
      <w:bookmarkEnd w:id="12"/>
      <w:r w:rsidR="00C07364" w:rsidRPr="00F03AE2">
        <w:rPr>
          <w:lang w:val="es-ES"/>
        </w:rPr>
        <w:t>.</w:t>
      </w:r>
    </w:p>
    <w:p w14:paraId="6DBEEA08" w14:textId="77777777" w:rsidR="00D61287" w:rsidRPr="00F03AE2" w:rsidRDefault="00D61287" w:rsidP="008B3AA5">
      <w:pPr>
        <w:pStyle w:val="capitylo"/>
        <w:numPr>
          <w:ilvl w:val="0"/>
          <w:numId w:val="0"/>
        </w:numPr>
        <w:spacing w:before="0" w:line="360" w:lineRule="auto"/>
        <w:ind w:left="360" w:hanging="360"/>
        <w:rPr>
          <w:rFonts w:ascii="Times New Roman" w:hAnsi="Times New Roman" w:cs="Times New Roman"/>
          <w:lang w:val="es-ES"/>
        </w:rPr>
      </w:pPr>
    </w:p>
    <w:p w14:paraId="3A31D5DC" w14:textId="77777777" w:rsidR="00805436" w:rsidRPr="00F03AE2" w:rsidRDefault="00805436" w:rsidP="008B3AA5">
      <w:pPr>
        <w:pStyle w:val="Prrafodelista"/>
        <w:numPr>
          <w:ilvl w:val="0"/>
          <w:numId w:val="1"/>
        </w:numPr>
        <w:spacing w:after="0" w:line="360" w:lineRule="auto"/>
        <w:jc w:val="both"/>
        <w:rPr>
          <w:rFonts w:ascii="Times New Roman" w:hAnsi="Times New Roman" w:cs="Times New Roman"/>
          <w:lang w:val="es-ES"/>
        </w:rPr>
      </w:pPr>
      <w:r w:rsidRPr="00F03AE2">
        <w:rPr>
          <w:rFonts w:ascii="Times New Roman" w:hAnsi="Times New Roman" w:cs="Times New Roman"/>
          <w:lang w:val="es-ES"/>
        </w:rPr>
        <w:t>Estudio individual de lo</w:t>
      </w:r>
      <w:r w:rsidR="006B6DFB" w:rsidRPr="00F03AE2">
        <w:rPr>
          <w:rFonts w:ascii="Times New Roman" w:hAnsi="Times New Roman" w:cs="Times New Roman"/>
          <w:lang w:val="es-ES"/>
        </w:rPr>
        <w:t>s Frameworks CakePHP y Laravel.</w:t>
      </w:r>
    </w:p>
    <w:p w14:paraId="5D8D08B1" w14:textId="77777777" w:rsidR="00E022FC" w:rsidRPr="00F03AE2" w:rsidRDefault="00E022FC" w:rsidP="00E022FC">
      <w:pPr>
        <w:pStyle w:val="Prrafodelista"/>
        <w:spacing w:after="0" w:line="360" w:lineRule="auto"/>
        <w:ind w:left="705"/>
        <w:jc w:val="both"/>
        <w:rPr>
          <w:rFonts w:ascii="Times New Roman" w:hAnsi="Times New Roman" w:cs="Times New Roman"/>
          <w:lang w:val="es-ES"/>
        </w:rPr>
      </w:pPr>
    </w:p>
    <w:p w14:paraId="24E6274D" w14:textId="77777777" w:rsidR="00805436" w:rsidRPr="00F03AE2" w:rsidRDefault="00805436" w:rsidP="008B3AA5">
      <w:pPr>
        <w:pStyle w:val="Prrafodelista"/>
        <w:numPr>
          <w:ilvl w:val="0"/>
          <w:numId w:val="1"/>
        </w:numPr>
        <w:spacing w:after="0" w:line="360" w:lineRule="auto"/>
        <w:jc w:val="both"/>
        <w:rPr>
          <w:rFonts w:ascii="Times New Roman" w:hAnsi="Times New Roman" w:cs="Times New Roman"/>
          <w:lang w:val="es-ES"/>
        </w:rPr>
      </w:pPr>
      <w:r w:rsidRPr="00F03AE2">
        <w:rPr>
          <w:rFonts w:ascii="Times New Roman" w:hAnsi="Times New Roman" w:cs="Times New Roman"/>
          <w:lang w:val="es-ES"/>
        </w:rPr>
        <w:t>Definir los parámetros de comparación de productividad para el análisis de lo</w:t>
      </w:r>
      <w:r w:rsidR="006B6DFB" w:rsidRPr="00F03AE2">
        <w:rPr>
          <w:rFonts w:ascii="Times New Roman" w:hAnsi="Times New Roman" w:cs="Times New Roman"/>
          <w:lang w:val="es-ES"/>
        </w:rPr>
        <w:t>s frameworks CakePHP y Laravel.</w:t>
      </w:r>
    </w:p>
    <w:p w14:paraId="5B1B208F" w14:textId="77777777" w:rsidR="00E022FC" w:rsidRPr="00F03AE2" w:rsidRDefault="00E022FC" w:rsidP="00E022FC">
      <w:pPr>
        <w:pStyle w:val="Prrafodelista"/>
        <w:rPr>
          <w:rFonts w:ascii="Times New Roman" w:hAnsi="Times New Roman" w:cs="Times New Roman"/>
          <w:lang w:val="es-ES"/>
        </w:rPr>
      </w:pPr>
    </w:p>
    <w:p w14:paraId="2C7E684D" w14:textId="77777777" w:rsidR="00805436" w:rsidRPr="00F03AE2" w:rsidRDefault="00805436" w:rsidP="008B3AA5">
      <w:pPr>
        <w:pStyle w:val="Prrafodelista"/>
        <w:numPr>
          <w:ilvl w:val="0"/>
          <w:numId w:val="1"/>
        </w:numPr>
        <w:spacing w:after="0" w:line="360" w:lineRule="auto"/>
        <w:jc w:val="both"/>
        <w:rPr>
          <w:rFonts w:ascii="Times New Roman" w:hAnsi="Times New Roman" w:cs="Times New Roman"/>
          <w:lang w:val="es-ES"/>
        </w:rPr>
      </w:pPr>
      <w:r w:rsidRPr="00F03AE2">
        <w:rPr>
          <w:rFonts w:ascii="Times New Roman" w:hAnsi="Times New Roman" w:cs="Times New Roman"/>
          <w:lang w:val="es-ES"/>
        </w:rPr>
        <w:t>Construir los prototipos de pruebas que permitan determinar el framework con mayor producti</w:t>
      </w:r>
      <w:r w:rsidR="006B6DFB" w:rsidRPr="00F03AE2">
        <w:rPr>
          <w:rFonts w:ascii="Times New Roman" w:hAnsi="Times New Roman" w:cs="Times New Roman"/>
          <w:lang w:val="es-ES"/>
        </w:rPr>
        <w:t>vidad.</w:t>
      </w:r>
    </w:p>
    <w:p w14:paraId="5BA032B9" w14:textId="77777777" w:rsidR="00E022FC" w:rsidRPr="00F03AE2" w:rsidRDefault="00E022FC" w:rsidP="00E022FC">
      <w:pPr>
        <w:pStyle w:val="Prrafodelista"/>
        <w:rPr>
          <w:rFonts w:ascii="Times New Roman" w:hAnsi="Times New Roman" w:cs="Times New Roman"/>
          <w:lang w:val="es-ES"/>
        </w:rPr>
      </w:pPr>
    </w:p>
    <w:p w14:paraId="087415B6" w14:textId="77777777" w:rsidR="00805436" w:rsidRPr="00F03AE2" w:rsidRDefault="00805436" w:rsidP="008B3AA5">
      <w:pPr>
        <w:pStyle w:val="Prrafodelista"/>
        <w:numPr>
          <w:ilvl w:val="0"/>
          <w:numId w:val="1"/>
        </w:numPr>
        <w:spacing w:after="0" w:line="360" w:lineRule="auto"/>
        <w:jc w:val="both"/>
        <w:rPr>
          <w:rFonts w:ascii="Times New Roman" w:hAnsi="Times New Roman" w:cs="Times New Roman"/>
          <w:lang w:val="es-ES"/>
        </w:rPr>
      </w:pPr>
      <w:r w:rsidRPr="00F03AE2">
        <w:rPr>
          <w:rFonts w:ascii="Times New Roman" w:hAnsi="Times New Roman" w:cs="Times New Roman"/>
          <w:lang w:val="es-ES"/>
        </w:rPr>
        <w:t>Comparar los frameworks CakePHP y Laravel c</w:t>
      </w:r>
      <w:r w:rsidR="006B6DFB" w:rsidRPr="00F03AE2">
        <w:rPr>
          <w:rFonts w:ascii="Times New Roman" w:hAnsi="Times New Roman" w:cs="Times New Roman"/>
          <w:lang w:val="es-ES"/>
        </w:rPr>
        <w:t>on los parámetros establecidos.</w:t>
      </w:r>
    </w:p>
    <w:p w14:paraId="33ED5EB2" w14:textId="77777777" w:rsidR="00E022FC" w:rsidRPr="00F03AE2" w:rsidRDefault="00E022FC" w:rsidP="00E022FC">
      <w:pPr>
        <w:pStyle w:val="Prrafodelista"/>
        <w:rPr>
          <w:rFonts w:ascii="Times New Roman" w:hAnsi="Times New Roman" w:cs="Times New Roman"/>
          <w:lang w:val="es-ES"/>
        </w:rPr>
      </w:pPr>
    </w:p>
    <w:p w14:paraId="6871A262" w14:textId="77777777" w:rsidR="00805436" w:rsidRPr="00F03AE2" w:rsidRDefault="00805436" w:rsidP="008B3AA5">
      <w:pPr>
        <w:pStyle w:val="Prrafodelista"/>
        <w:numPr>
          <w:ilvl w:val="0"/>
          <w:numId w:val="1"/>
        </w:numPr>
        <w:spacing w:after="0" w:line="360" w:lineRule="auto"/>
        <w:jc w:val="both"/>
        <w:rPr>
          <w:rFonts w:ascii="Times New Roman" w:hAnsi="Times New Roman" w:cs="Times New Roman"/>
          <w:lang w:val="es-ES"/>
        </w:rPr>
      </w:pPr>
      <w:r w:rsidRPr="00F03AE2">
        <w:rPr>
          <w:rFonts w:ascii="Times New Roman" w:hAnsi="Times New Roman" w:cs="Times New Roman"/>
          <w:lang w:val="es-ES"/>
        </w:rPr>
        <w:t>Desarrollar el Sistema de Seguimiento de Incidentes de la Infraestructura de Red en la ESPOCH con el framework ganador.</w:t>
      </w:r>
    </w:p>
    <w:p w14:paraId="6A6F7D70" w14:textId="77777777" w:rsidR="00805436" w:rsidRPr="00F03AE2" w:rsidRDefault="00805436" w:rsidP="008B3AA5">
      <w:pPr>
        <w:spacing w:after="0" w:line="360" w:lineRule="auto"/>
        <w:jc w:val="both"/>
        <w:rPr>
          <w:rFonts w:ascii="Times New Roman" w:hAnsi="Times New Roman" w:cs="Times New Roman"/>
          <w:lang w:val="es-ES"/>
        </w:rPr>
      </w:pPr>
    </w:p>
    <w:p w14:paraId="037495A9" w14:textId="33868C6F" w:rsidR="00805436" w:rsidRPr="00F03AE2" w:rsidRDefault="00D3198B" w:rsidP="00D3198B">
      <w:pPr>
        <w:rPr>
          <w:rFonts w:ascii="Times New Roman" w:hAnsi="Times New Roman" w:cs="Times New Roman"/>
          <w:b/>
          <w:lang w:val="es-ES"/>
        </w:rPr>
      </w:pPr>
      <w:bookmarkStart w:id="13" w:name="_Toc421023199"/>
      <w:r w:rsidRPr="00F03AE2">
        <w:rPr>
          <w:rFonts w:ascii="Times New Roman" w:hAnsi="Times New Roman" w:cs="Times New Roman"/>
          <w:b/>
          <w:lang w:val="es-ES"/>
        </w:rPr>
        <w:lastRenderedPageBreak/>
        <w:t>Hipótesis</w:t>
      </w:r>
      <w:bookmarkEnd w:id="13"/>
    </w:p>
    <w:p w14:paraId="1F07B921" w14:textId="77777777" w:rsidR="00E022FC" w:rsidRPr="00F03AE2" w:rsidRDefault="00E022FC" w:rsidP="00D3198B">
      <w:pPr>
        <w:rPr>
          <w:rFonts w:ascii="Times New Roman" w:hAnsi="Times New Roman" w:cs="Times New Roman"/>
          <w:b/>
          <w:lang w:val="es-ES"/>
        </w:rPr>
      </w:pPr>
    </w:p>
    <w:p w14:paraId="1DECB128" w14:textId="77777777" w:rsidR="000F155B" w:rsidRPr="00F03AE2" w:rsidRDefault="00805436" w:rsidP="008B3AA5">
      <w:pPr>
        <w:spacing w:after="0" w:line="360" w:lineRule="auto"/>
        <w:jc w:val="both"/>
        <w:rPr>
          <w:rFonts w:ascii="Times New Roman" w:hAnsi="Times New Roman" w:cs="Times New Roman"/>
          <w:lang w:val="es-ES"/>
        </w:rPr>
      </w:pPr>
      <w:r w:rsidRPr="00F03AE2">
        <w:rPr>
          <w:rFonts w:ascii="Times New Roman" w:hAnsi="Times New Roman" w:cs="Times New Roman"/>
          <w:lang w:val="es-ES"/>
        </w:rPr>
        <w:t>La productividad del Framework CakePHP es superior a Laravel, en el desarrollo del Sistema de Seguimiento de Incidentes de la Infraestructura de Red en la ESPOCH.</w:t>
      </w:r>
    </w:p>
    <w:p w14:paraId="0655DD8A" w14:textId="77777777" w:rsidR="00E022FC" w:rsidRPr="00F03AE2" w:rsidRDefault="00E022FC" w:rsidP="008B3AA5">
      <w:pPr>
        <w:spacing w:after="0" w:line="360" w:lineRule="auto"/>
        <w:jc w:val="both"/>
        <w:rPr>
          <w:rFonts w:ascii="Times New Roman" w:hAnsi="Times New Roman" w:cs="Times New Roman"/>
          <w:lang w:val="es-ES"/>
        </w:rPr>
      </w:pPr>
    </w:p>
    <w:p w14:paraId="2F59C268" w14:textId="67EF6499" w:rsidR="008B3AA5" w:rsidRPr="00F03AE2" w:rsidRDefault="00143B24" w:rsidP="008B3AA5">
      <w:pPr>
        <w:spacing w:after="0" w:line="360" w:lineRule="auto"/>
        <w:jc w:val="both"/>
        <w:rPr>
          <w:rFonts w:ascii="Times New Roman" w:hAnsi="Times New Roman" w:cs="Times New Roman"/>
          <w:szCs w:val="24"/>
        </w:rPr>
      </w:pPr>
      <w:r>
        <w:rPr>
          <w:rFonts w:ascii="Times New Roman" w:hAnsi="Times New Roman" w:cs="Times New Roman"/>
          <w:szCs w:val="24"/>
        </w:rPr>
        <w:t>En el Capítulo 1</w:t>
      </w:r>
      <w:r w:rsidR="008B3AA5" w:rsidRPr="00F03AE2">
        <w:rPr>
          <w:rFonts w:ascii="Times New Roman" w:hAnsi="Times New Roman" w:cs="Times New Roman"/>
          <w:szCs w:val="24"/>
        </w:rPr>
        <w:t>, Marco Teórico se detalla los aspectos teóricos motivo de la investigación, conceptos, terminologías, referenciadas al objeto de estudio.</w:t>
      </w:r>
    </w:p>
    <w:p w14:paraId="0B93934C" w14:textId="77777777" w:rsidR="008B3AA5" w:rsidRPr="00F03AE2" w:rsidRDefault="008B3AA5" w:rsidP="008B3AA5">
      <w:pPr>
        <w:spacing w:after="0" w:line="360" w:lineRule="auto"/>
        <w:jc w:val="both"/>
        <w:rPr>
          <w:rFonts w:ascii="Times New Roman" w:hAnsi="Times New Roman" w:cs="Times New Roman"/>
          <w:szCs w:val="24"/>
        </w:rPr>
      </w:pPr>
    </w:p>
    <w:p w14:paraId="2183EB59" w14:textId="069AF206" w:rsidR="008B3AA5" w:rsidRPr="00F03AE2" w:rsidRDefault="00143B24" w:rsidP="008B3AA5">
      <w:pPr>
        <w:spacing w:after="0" w:line="360" w:lineRule="auto"/>
        <w:jc w:val="both"/>
        <w:rPr>
          <w:rFonts w:ascii="Times New Roman" w:hAnsi="Times New Roman" w:cs="Times New Roman"/>
          <w:szCs w:val="24"/>
        </w:rPr>
      </w:pPr>
      <w:r>
        <w:rPr>
          <w:rFonts w:ascii="Times New Roman" w:hAnsi="Times New Roman" w:cs="Times New Roman"/>
          <w:szCs w:val="24"/>
        </w:rPr>
        <w:t>Continuando con el Capítulo 2</w:t>
      </w:r>
      <w:r w:rsidR="008B3AA5" w:rsidRPr="00F03AE2">
        <w:rPr>
          <w:rFonts w:ascii="Times New Roman" w:hAnsi="Times New Roman" w:cs="Times New Roman"/>
          <w:szCs w:val="24"/>
        </w:rPr>
        <w:t>,</w:t>
      </w:r>
      <w:r w:rsidR="00135193">
        <w:rPr>
          <w:rFonts w:ascii="Times New Roman" w:hAnsi="Times New Roman" w:cs="Times New Roman"/>
          <w:szCs w:val="24"/>
        </w:rPr>
        <w:t xml:space="preserve"> Marco Metodológico, para</w:t>
      </w:r>
      <w:r w:rsidR="008B3AA5" w:rsidRPr="00F03AE2">
        <w:rPr>
          <w:rFonts w:ascii="Times New Roman" w:hAnsi="Times New Roman" w:cs="Times New Roman"/>
          <w:szCs w:val="24"/>
        </w:rPr>
        <w:t xml:space="preserve"> </w:t>
      </w:r>
      <w:r w:rsidR="00135193">
        <w:rPr>
          <w:rFonts w:ascii="Times New Roman" w:hAnsi="Times New Roman" w:cs="Times New Roman"/>
          <w:szCs w:val="24"/>
        </w:rPr>
        <w:t>el e</w:t>
      </w:r>
      <w:r w:rsidR="008B3AA5" w:rsidRPr="00F03AE2">
        <w:rPr>
          <w:rFonts w:ascii="Times New Roman" w:hAnsi="Times New Roman" w:cs="Times New Roman"/>
          <w:szCs w:val="24"/>
        </w:rPr>
        <w:t xml:space="preserve">studio </w:t>
      </w:r>
      <w:r w:rsidR="00135193">
        <w:rPr>
          <w:rFonts w:ascii="Times New Roman" w:hAnsi="Times New Roman" w:cs="Times New Roman"/>
          <w:szCs w:val="24"/>
        </w:rPr>
        <w:t>c</w:t>
      </w:r>
      <w:r w:rsidR="008B3AA5" w:rsidRPr="00F03AE2">
        <w:rPr>
          <w:rFonts w:ascii="Times New Roman" w:hAnsi="Times New Roman" w:cs="Times New Roman"/>
          <w:szCs w:val="24"/>
        </w:rPr>
        <w:t>omparativo entre los frameworks CakePHP</w:t>
      </w:r>
      <w:r w:rsidR="00135193">
        <w:rPr>
          <w:rFonts w:ascii="Times New Roman" w:hAnsi="Times New Roman" w:cs="Times New Roman"/>
          <w:szCs w:val="24"/>
        </w:rPr>
        <w:t xml:space="preserve"> y Laravel</w:t>
      </w:r>
      <w:r w:rsidR="008B3AA5" w:rsidRPr="00F03AE2">
        <w:rPr>
          <w:rFonts w:ascii="Times New Roman" w:hAnsi="Times New Roman" w:cs="Times New Roman"/>
          <w:szCs w:val="24"/>
        </w:rPr>
        <w:t xml:space="preserve"> se establecen los parámetros de productividad  con su respectivo indicador, la definición de herramientas de medición además de la recolección</w:t>
      </w:r>
      <w:r w:rsidR="00135193">
        <w:rPr>
          <w:rFonts w:ascii="Times New Roman" w:hAnsi="Times New Roman" w:cs="Times New Roman"/>
          <w:szCs w:val="24"/>
        </w:rPr>
        <w:t xml:space="preserve"> de información. El</w:t>
      </w:r>
      <w:r w:rsidR="008B3AA5" w:rsidRPr="00F03AE2">
        <w:rPr>
          <w:rFonts w:ascii="Times New Roman" w:hAnsi="Times New Roman" w:cs="Times New Roman"/>
          <w:szCs w:val="24"/>
        </w:rPr>
        <w:t xml:space="preserve"> análisis de </w:t>
      </w:r>
      <w:r w:rsidR="00135193">
        <w:rPr>
          <w:rFonts w:ascii="Times New Roman" w:hAnsi="Times New Roman" w:cs="Times New Roman"/>
          <w:szCs w:val="24"/>
        </w:rPr>
        <w:t xml:space="preserve">los </w:t>
      </w:r>
      <w:r w:rsidR="008B3AA5" w:rsidRPr="00F03AE2">
        <w:rPr>
          <w:rFonts w:ascii="Times New Roman" w:hAnsi="Times New Roman" w:cs="Times New Roman"/>
          <w:szCs w:val="24"/>
        </w:rPr>
        <w:t>datos del prototipo de prueba</w:t>
      </w:r>
      <w:r w:rsidR="00135193">
        <w:rPr>
          <w:rFonts w:ascii="Times New Roman" w:hAnsi="Times New Roman" w:cs="Times New Roman"/>
          <w:szCs w:val="24"/>
        </w:rPr>
        <w:t xml:space="preserve"> se encuentran en el Capítulo 3,</w:t>
      </w:r>
      <w:r w:rsidR="008B3AA5" w:rsidRPr="00F03AE2">
        <w:rPr>
          <w:rFonts w:ascii="Times New Roman" w:hAnsi="Times New Roman" w:cs="Times New Roman"/>
          <w:szCs w:val="24"/>
        </w:rPr>
        <w:t xml:space="preserve"> siguiendo</w:t>
      </w:r>
      <w:r w:rsidR="00135193">
        <w:rPr>
          <w:rFonts w:ascii="Times New Roman" w:hAnsi="Times New Roman" w:cs="Times New Roman"/>
          <w:szCs w:val="24"/>
        </w:rPr>
        <w:t xml:space="preserve"> además</w:t>
      </w:r>
      <w:r w:rsidR="008B3AA5" w:rsidRPr="00F03AE2">
        <w:rPr>
          <w:rFonts w:ascii="Times New Roman" w:hAnsi="Times New Roman" w:cs="Times New Roman"/>
          <w:szCs w:val="24"/>
        </w:rPr>
        <w:t xml:space="preserve"> con la evaluación de resultados permitiendo determinar que framework brinda una mejor productividad al momento del desarrollo y finalizando con la demostración de la hipótesis en base a los resultados obtenidos.</w:t>
      </w:r>
    </w:p>
    <w:p w14:paraId="37868D5F" w14:textId="77777777" w:rsidR="008B3AA5" w:rsidRPr="00F03AE2" w:rsidRDefault="008B3AA5" w:rsidP="008B3AA5">
      <w:pPr>
        <w:spacing w:after="0" w:line="360" w:lineRule="auto"/>
        <w:jc w:val="both"/>
        <w:rPr>
          <w:rFonts w:ascii="Times New Roman" w:hAnsi="Times New Roman" w:cs="Times New Roman"/>
          <w:szCs w:val="24"/>
        </w:rPr>
      </w:pPr>
    </w:p>
    <w:p w14:paraId="5CE86775" w14:textId="77777777" w:rsidR="008B3AA5" w:rsidRPr="00F03AE2" w:rsidRDefault="008B3AA5"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n el Capítulo 4 se detalla la parte aplicativa de la tesis la cual es el desarrollo del Sistema de Seguimiento de Incidentes para la Escuela Superior Politécnica de Chimborazo con el framework ganador por medio de la metodología ágil Scrum. </w:t>
      </w:r>
    </w:p>
    <w:p w14:paraId="21342257" w14:textId="77777777" w:rsidR="00BB09F4" w:rsidRPr="00F03AE2" w:rsidRDefault="00BB09F4" w:rsidP="008B3AA5">
      <w:pPr>
        <w:spacing w:after="0" w:line="360" w:lineRule="auto"/>
        <w:jc w:val="center"/>
        <w:rPr>
          <w:rFonts w:ascii="Times New Roman" w:hAnsi="Times New Roman" w:cs="Times New Roman"/>
          <w:b/>
          <w:sz w:val="24"/>
          <w:szCs w:val="24"/>
        </w:rPr>
      </w:pPr>
    </w:p>
    <w:p w14:paraId="681623D1" w14:textId="77777777" w:rsidR="00BB09F4" w:rsidRPr="00F03AE2" w:rsidRDefault="00BB09F4" w:rsidP="008B3AA5">
      <w:pPr>
        <w:spacing w:after="0" w:line="360" w:lineRule="auto"/>
        <w:rPr>
          <w:rFonts w:ascii="Times New Roman" w:hAnsi="Times New Roman" w:cs="Times New Roman"/>
          <w:b/>
          <w:sz w:val="24"/>
          <w:szCs w:val="24"/>
        </w:rPr>
      </w:pPr>
    </w:p>
    <w:p w14:paraId="3468FC51" w14:textId="77777777" w:rsidR="00BB09F4" w:rsidRPr="00F03AE2" w:rsidRDefault="00BB09F4" w:rsidP="008B3AA5">
      <w:pPr>
        <w:spacing w:after="0" w:line="360" w:lineRule="auto"/>
        <w:jc w:val="center"/>
        <w:rPr>
          <w:rFonts w:ascii="Times New Roman" w:hAnsi="Times New Roman" w:cs="Times New Roman"/>
          <w:b/>
          <w:sz w:val="24"/>
          <w:szCs w:val="24"/>
        </w:rPr>
      </w:pPr>
    </w:p>
    <w:p w14:paraId="4802C712" w14:textId="77777777" w:rsidR="00A62E55" w:rsidRPr="00F03AE2" w:rsidRDefault="00A62E55" w:rsidP="008B3AA5">
      <w:pPr>
        <w:spacing w:after="0" w:line="360" w:lineRule="auto"/>
        <w:jc w:val="center"/>
        <w:rPr>
          <w:sz w:val="32"/>
          <w:szCs w:val="32"/>
        </w:rPr>
      </w:pPr>
    </w:p>
    <w:p w14:paraId="3FEA4948" w14:textId="77777777" w:rsidR="008B3AA5" w:rsidRPr="00F03AE2" w:rsidRDefault="008B3AA5" w:rsidP="008B3AA5">
      <w:pPr>
        <w:spacing w:after="0" w:line="360" w:lineRule="auto"/>
        <w:jc w:val="center"/>
        <w:rPr>
          <w:sz w:val="32"/>
          <w:szCs w:val="32"/>
        </w:rPr>
      </w:pPr>
    </w:p>
    <w:p w14:paraId="1A0A2BD8" w14:textId="77777777" w:rsidR="008B3AA5" w:rsidRPr="00F03AE2" w:rsidRDefault="008B3AA5" w:rsidP="008B3AA5">
      <w:pPr>
        <w:spacing w:after="0" w:line="360" w:lineRule="auto"/>
        <w:jc w:val="center"/>
        <w:rPr>
          <w:sz w:val="32"/>
          <w:szCs w:val="32"/>
        </w:rPr>
      </w:pPr>
    </w:p>
    <w:p w14:paraId="37BE6F39" w14:textId="77777777" w:rsidR="000A20F0" w:rsidRPr="00F03AE2" w:rsidRDefault="000A20F0" w:rsidP="008B3AA5">
      <w:pPr>
        <w:spacing w:after="0" w:line="360" w:lineRule="auto"/>
        <w:jc w:val="center"/>
        <w:rPr>
          <w:sz w:val="32"/>
          <w:szCs w:val="32"/>
        </w:rPr>
      </w:pPr>
    </w:p>
    <w:p w14:paraId="30C1A8AD" w14:textId="77777777" w:rsidR="000A20F0" w:rsidRPr="00F03AE2" w:rsidRDefault="000A20F0" w:rsidP="008B3AA5">
      <w:pPr>
        <w:spacing w:after="0" w:line="360" w:lineRule="auto"/>
        <w:jc w:val="center"/>
        <w:rPr>
          <w:sz w:val="32"/>
          <w:szCs w:val="32"/>
        </w:rPr>
      </w:pPr>
    </w:p>
    <w:p w14:paraId="1340CB66" w14:textId="77777777" w:rsidR="008B3AA5" w:rsidRDefault="008B3AA5" w:rsidP="008B3AA5">
      <w:pPr>
        <w:spacing w:after="0" w:line="360" w:lineRule="auto"/>
        <w:jc w:val="center"/>
        <w:rPr>
          <w:sz w:val="32"/>
          <w:szCs w:val="32"/>
        </w:rPr>
      </w:pPr>
    </w:p>
    <w:p w14:paraId="2C420551" w14:textId="77777777" w:rsidR="00135193" w:rsidRDefault="00135193" w:rsidP="008B3AA5">
      <w:pPr>
        <w:spacing w:after="0" w:line="360" w:lineRule="auto"/>
        <w:jc w:val="center"/>
        <w:rPr>
          <w:sz w:val="32"/>
          <w:szCs w:val="32"/>
        </w:rPr>
      </w:pPr>
    </w:p>
    <w:p w14:paraId="7BD2B7C8" w14:textId="77777777" w:rsidR="00135193" w:rsidRPr="00F03AE2" w:rsidRDefault="00135193" w:rsidP="008B3AA5">
      <w:pPr>
        <w:spacing w:after="0" w:line="360" w:lineRule="auto"/>
        <w:jc w:val="center"/>
        <w:rPr>
          <w:sz w:val="32"/>
          <w:szCs w:val="32"/>
        </w:rPr>
      </w:pPr>
    </w:p>
    <w:p w14:paraId="22D26524" w14:textId="77777777" w:rsidR="006D7C2A" w:rsidRPr="00F03AE2" w:rsidRDefault="006D7C2A" w:rsidP="008B3AA5">
      <w:pPr>
        <w:spacing w:after="0" w:line="360" w:lineRule="auto"/>
        <w:jc w:val="center"/>
        <w:rPr>
          <w:sz w:val="32"/>
          <w:szCs w:val="32"/>
        </w:rPr>
      </w:pPr>
    </w:p>
    <w:p w14:paraId="5F9D227E" w14:textId="03E8284A" w:rsidR="00126082" w:rsidRPr="00F03AE2" w:rsidRDefault="008B3AA5" w:rsidP="008B3AA5">
      <w:pPr>
        <w:pStyle w:val="CAPITULO"/>
        <w:spacing w:before="0" w:line="360" w:lineRule="auto"/>
        <w:rPr>
          <w:rFonts w:cs="Times New Roman"/>
          <w:szCs w:val="22"/>
        </w:rPr>
      </w:pPr>
      <w:bookmarkStart w:id="14" w:name="_Toc425344857"/>
      <w:r w:rsidRPr="00F03AE2">
        <w:rPr>
          <w:rFonts w:cs="Times New Roman"/>
          <w:szCs w:val="22"/>
        </w:rPr>
        <w:lastRenderedPageBreak/>
        <w:t xml:space="preserve">CAPÍTULO </w:t>
      </w:r>
      <w:r w:rsidR="00126082" w:rsidRPr="00F03AE2">
        <w:rPr>
          <w:rFonts w:cs="Times New Roman"/>
          <w:szCs w:val="22"/>
        </w:rPr>
        <w:t>I</w:t>
      </w:r>
      <w:bookmarkEnd w:id="14"/>
    </w:p>
    <w:p w14:paraId="2A4120C7" w14:textId="77777777" w:rsidR="00D02A16" w:rsidRPr="00F03AE2" w:rsidRDefault="00D02A16" w:rsidP="008B3AA5">
      <w:pPr>
        <w:spacing w:after="0" w:line="360" w:lineRule="auto"/>
        <w:jc w:val="center"/>
      </w:pPr>
    </w:p>
    <w:p w14:paraId="1F934671" w14:textId="77777777" w:rsidR="0078405F" w:rsidRPr="00F03AE2" w:rsidRDefault="0078405F" w:rsidP="008B3AA5">
      <w:pPr>
        <w:pStyle w:val="CAPITULO"/>
        <w:spacing w:before="0" w:line="360" w:lineRule="auto"/>
        <w:jc w:val="left"/>
        <w:rPr>
          <w:rFonts w:cs="Times New Roman"/>
          <w:szCs w:val="22"/>
        </w:rPr>
      </w:pPr>
    </w:p>
    <w:p w14:paraId="70020FD9" w14:textId="77777777" w:rsidR="00126082" w:rsidRPr="00F03AE2" w:rsidRDefault="00126082" w:rsidP="00CC18BE">
      <w:pPr>
        <w:pStyle w:val="CAPITULO"/>
        <w:spacing w:before="0" w:line="360" w:lineRule="auto"/>
        <w:jc w:val="left"/>
        <w:rPr>
          <w:szCs w:val="22"/>
        </w:rPr>
      </w:pPr>
      <w:bookmarkStart w:id="15" w:name="_Toc425344858"/>
      <w:r w:rsidRPr="00F03AE2">
        <w:rPr>
          <w:szCs w:val="22"/>
        </w:rPr>
        <w:t>MARCO TEÓRICO</w:t>
      </w:r>
      <w:bookmarkEnd w:id="15"/>
    </w:p>
    <w:p w14:paraId="693E415A" w14:textId="77777777" w:rsidR="005754F7" w:rsidRPr="00F03AE2" w:rsidRDefault="005754F7" w:rsidP="00CC18BE">
      <w:pPr>
        <w:spacing w:after="0" w:line="360" w:lineRule="auto"/>
        <w:rPr>
          <w:rFonts w:ascii="Times New Roman" w:hAnsi="Times New Roman" w:cs="Times New Roman"/>
          <w:b/>
          <w:sz w:val="24"/>
          <w:szCs w:val="24"/>
        </w:rPr>
      </w:pPr>
    </w:p>
    <w:p w14:paraId="63502703" w14:textId="77777777" w:rsidR="00066D81" w:rsidRPr="00F03AE2" w:rsidRDefault="00066D81" w:rsidP="00CC18BE">
      <w:pPr>
        <w:spacing w:after="0" w:line="360" w:lineRule="auto"/>
        <w:rPr>
          <w:rFonts w:ascii="Times New Roman" w:hAnsi="Times New Roman" w:cs="Times New Roman"/>
          <w:b/>
          <w:sz w:val="24"/>
          <w:szCs w:val="24"/>
        </w:rPr>
      </w:pPr>
    </w:p>
    <w:p w14:paraId="64E678ED" w14:textId="7EA0C968" w:rsidR="00B338DB" w:rsidRPr="00F03AE2" w:rsidRDefault="005D4A5E" w:rsidP="00F53C45">
      <w:pPr>
        <w:pStyle w:val="11"/>
        <w:numPr>
          <w:ilvl w:val="1"/>
          <w:numId w:val="99"/>
        </w:numPr>
        <w:spacing w:before="0" w:line="360" w:lineRule="auto"/>
        <w:rPr>
          <w:rFonts w:cs="Times New Roman"/>
          <w:szCs w:val="22"/>
        </w:rPr>
      </w:pPr>
      <w:bookmarkStart w:id="16" w:name="_Toc421023200"/>
      <w:bookmarkStart w:id="17" w:name="_Toc425344859"/>
      <w:r w:rsidRPr="00F03AE2">
        <w:rPr>
          <w:rFonts w:cs="Times New Roman"/>
          <w:szCs w:val="22"/>
        </w:rPr>
        <w:t>Aplicaciones web</w:t>
      </w:r>
      <w:bookmarkEnd w:id="16"/>
      <w:bookmarkEnd w:id="17"/>
    </w:p>
    <w:p w14:paraId="15A8F57C" w14:textId="77777777" w:rsidR="00D02A16" w:rsidRPr="00F03AE2" w:rsidRDefault="00D02A16" w:rsidP="008B3AA5">
      <w:pPr>
        <w:spacing w:after="0" w:line="360" w:lineRule="auto"/>
        <w:rPr>
          <w:rFonts w:ascii="Times New Roman" w:hAnsi="Times New Roman" w:cs="Times New Roman"/>
        </w:rPr>
      </w:pPr>
    </w:p>
    <w:p w14:paraId="26804B48" w14:textId="5F329688" w:rsidR="001975B3" w:rsidRPr="00F03AE2" w:rsidRDefault="00AA0955" w:rsidP="008B3AA5">
      <w:pPr>
        <w:spacing w:after="0" w:line="360" w:lineRule="auto"/>
        <w:jc w:val="both"/>
        <w:rPr>
          <w:rFonts w:ascii="Times New Roman" w:hAnsi="Times New Roman" w:cs="Times New Roman"/>
        </w:rPr>
      </w:pPr>
      <w:r w:rsidRPr="00F03AE2">
        <w:rPr>
          <w:rFonts w:ascii="Times New Roman" w:hAnsi="Times New Roman" w:cs="Times New Roman"/>
        </w:rPr>
        <w:t>Una aplicación web</w:t>
      </w:r>
      <w:r w:rsidR="002229FA" w:rsidRPr="00F03AE2">
        <w:rPr>
          <w:rFonts w:ascii="Times New Roman" w:hAnsi="Times New Roman" w:cs="Times New Roman"/>
        </w:rPr>
        <w:t xml:space="preserve"> es definida</w:t>
      </w:r>
      <w:r w:rsidR="00E71E41" w:rsidRPr="00F03AE2">
        <w:rPr>
          <w:rFonts w:ascii="Times New Roman" w:hAnsi="Times New Roman" w:cs="Times New Roman"/>
        </w:rPr>
        <w:t xml:space="preserve"> como “un programa o conjunto de programas para ayudar al usuario de un ordenador para procesar una tarea específica”</w:t>
      </w:r>
      <w:r w:rsidR="008A7D74" w:rsidRPr="00F03AE2">
        <w:rPr>
          <w:rFonts w:ascii="Times New Roman" w:hAnsi="Times New Roman" w:cs="Times New Roman"/>
          <w:sz w:val="16"/>
        </w:rPr>
        <w:fldChar w:fldCharType="begin"/>
      </w:r>
      <w:r w:rsidR="00F11EB2" w:rsidRPr="00F03AE2">
        <w:rPr>
          <w:rFonts w:ascii="Times New Roman" w:hAnsi="Times New Roman" w:cs="Times New Roman"/>
          <w:sz w:val="16"/>
        </w:rPr>
        <w:instrText xml:space="preserve"> ADDIN ZOTERO_ITEM CSL_CITATION {"citationID":"G8CzMn0K","properties":{"formattedCitation":"{\\rtf (Men\\uc0\\u233{}ndez, 2012)}","plainCitation":"(Menéndez, 2012)"},"citationItems":[{"id":23,"uris":["http://zotero.org/users/local/UBoVLAxq/items/TE5XPNAT"],"uri":["http://zotero.org/users/local/UBoVLAxq/items/TE5XPNAT"],"itemData":{"id":23,"type":"webpage","title":"Historia del desarrollo de aplicaciones Web","genre":"Sitio Web","URL":"http://www.um.es/docencia/barzana/DIVULGACION/INFORMATICA/Historia-desarrollo-aplicaciones-web.html","author":[{"family":"Menéndez","given":"Rafael"}],"issued":{"date-parts":[["2012",8,10]]},"accessed":{"date-parts":[["2014",7,31]]}}}],"schema":"https://github.com/citation-style-language/schema/raw/master/csl-citation.json"} </w:instrText>
      </w:r>
      <w:r w:rsidR="008A7D74" w:rsidRPr="00F03AE2">
        <w:rPr>
          <w:rFonts w:ascii="Times New Roman" w:hAnsi="Times New Roman" w:cs="Times New Roman"/>
          <w:sz w:val="16"/>
        </w:rPr>
        <w:fldChar w:fldCharType="separate"/>
      </w:r>
      <w:r w:rsidR="00F11EB2" w:rsidRPr="00F03AE2">
        <w:rPr>
          <w:rFonts w:ascii="Times New Roman" w:hAnsi="Times New Roman" w:cs="Times New Roman"/>
          <w:sz w:val="16"/>
        </w:rPr>
        <w:t>(Menéndez, 2012)</w:t>
      </w:r>
      <w:r w:rsidR="008A7D74" w:rsidRPr="00F03AE2">
        <w:rPr>
          <w:rFonts w:ascii="Times New Roman" w:hAnsi="Times New Roman" w:cs="Times New Roman"/>
          <w:sz w:val="16"/>
        </w:rPr>
        <w:fldChar w:fldCharType="end"/>
      </w:r>
      <w:r w:rsidR="00E71E41" w:rsidRPr="00F03AE2">
        <w:rPr>
          <w:rFonts w:ascii="Times New Roman" w:hAnsi="Times New Roman" w:cs="Times New Roman"/>
        </w:rPr>
        <w:t xml:space="preserve">. </w:t>
      </w:r>
      <w:r w:rsidR="00261B92" w:rsidRPr="00F03AE2">
        <w:rPr>
          <w:rFonts w:ascii="Times New Roman" w:hAnsi="Times New Roman" w:cs="Times New Roman"/>
        </w:rPr>
        <w:t>Cumpliendo</w:t>
      </w:r>
      <w:r w:rsidR="00E71E41" w:rsidRPr="00F03AE2">
        <w:rPr>
          <w:rFonts w:ascii="Times New Roman" w:hAnsi="Times New Roman" w:cs="Times New Roman"/>
        </w:rPr>
        <w:t xml:space="preserve"> así todas las necesidades del </w:t>
      </w:r>
      <w:r w:rsidR="00261B92" w:rsidRPr="00F03AE2">
        <w:rPr>
          <w:rFonts w:ascii="Times New Roman" w:hAnsi="Times New Roman" w:cs="Times New Roman"/>
        </w:rPr>
        <w:t>usuario, interactuando</w:t>
      </w:r>
      <w:r w:rsidR="00E71E41" w:rsidRPr="00F03AE2">
        <w:rPr>
          <w:rFonts w:ascii="Times New Roman" w:hAnsi="Times New Roman" w:cs="Times New Roman"/>
        </w:rPr>
        <w:t xml:space="preserve"> a través de un navegador </w:t>
      </w:r>
      <w:r w:rsidR="00261B92" w:rsidRPr="00F03AE2">
        <w:rPr>
          <w:rFonts w:ascii="Times New Roman" w:hAnsi="Times New Roman" w:cs="Times New Roman"/>
        </w:rPr>
        <w:t>para el manejo de datos o información, tan solo con una conexión a internet.</w:t>
      </w:r>
    </w:p>
    <w:p w14:paraId="32C5B9D9" w14:textId="77777777" w:rsidR="00CC18BE" w:rsidRPr="00F03AE2" w:rsidRDefault="00CC18BE" w:rsidP="008B3AA5">
      <w:pPr>
        <w:spacing w:after="0" w:line="360" w:lineRule="auto"/>
        <w:jc w:val="both"/>
        <w:rPr>
          <w:rFonts w:ascii="Times New Roman" w:hAnsi="Times New Roman" w:cs="Times New Roman"/>
        </w:rPr>
      </w:pPr>
    </w:p>
    <w:p w14:paraId="22D4C9F9" w14:textId="77777777" w:rsidR="00A14A25" w:rsidRPr="00F03AE2" w:rsidRDefault="00B338DB" w:rsidP="008B3AA5">
      <w:pPr>
        <w:spacing w:after="0" w:line="360" w:lineRule="auto"/>
        <w:jc w:val="both"/>
        <w:rPr>
          <w:rFonts w:ascii="Times New Roman" w:hAnsi="Times New Roman" w:cs="Times New Roman"/>
        </w:rPr>
      </w:pPr>
      <w:r w:rsidRPr="00F03AE2">
        <w:rPr>
          <w:rFonts w:ascii="Times New Roman" w:hAnsi="Times New Roman" w:cs="Times New Roman"/>
        </w:rPr>
        <w:t>A continuación se describirá y definirá los aspectos correspondientes a las aplicaciones web tal como su historia, características,</w:t>
      </w:r>
      <w:r w:rsidR="00FD05DC" w:rsidRPr="00F03AE2">
        <w:rPr>
          <w:rFonts w:ascii="Times New Roman" w:hAnsi="Times New Roman" w:cs="Times New Roman"/>
        </w:rPr>
        <w:t xml:space="preserve"> y </w:t>
      </w:r>
      <w:r w:rsidRPr="00F03AE2">
        <w:rPr>
          <w:rFonts w:ascii="Times New Roman" w:hAnsi="Times New Roman" w:cs="Times New Roman"/>
        </w:rPr>
        <w:t>cómo funcionan</w:t>
      </w:r>
      <w:r w:rsidR="00FD05DC" w:rsidRPr="00F03AE2">
        <w:rPr>
          <w:rFonts w:ascii="Times New Roman" w:hAnsi="Times New Roman" w:cs="Times New Roman"/>
        </w:rPr>
        <w:t>.</w:t>
      </w:r>
    </w:p>
    <w:p w14:paraId="14493EDC" w14:textId="77777777" w:rsidR="008D45BE" w:rsidRPr="00F03AE2" w:rsidRDefault="008D45BE" w:rsidP="008B3AA5">
      <w:pPr>
        <w:spacing w:after="0" w:line="360" w:lineRule="auto"/>
        <w:jc w:val="both"/>
        <w:rPr>
          <w:rFonts w:ascii="Times New Roman" w:hAnsi="Times New Roman" w:cs="Times New Roman"/>
        </w:rPr>
      </w:pPr>
    </w:p>
    <w:p w14:paraId="58FD3CA3" w14:textId="119046C8" w:rsidR="00BB09F4" w:rsidRPr="00F03AE2" w:rsidRDefault="00B338DB" w:rsidP="00F53C45">
      <w:pPr>
        <w:pStyle w:val="Estilo111"/>
        <w:numPr>
          <w:ilvl w:val="2"/>
          <w:numId w:val="99"/>
        </w:numPr>
        <w:spacing w:before="0" w:line="360" w:lineRule="auto"/>
        <w:rPr>
          <w:rFonts w:cs="Times New Roman"/>
          <w:szCs w:val="22"/>
        </w:rPr>
      </w:pPr>
      <w:bookmarkStart w:id="18" w:name="_Toc421023201"/>
      <w:bookmarkStart w:id="19" w:name="_Toc425344860"/>
      <w:r w:rsidRPr="00F03AE2">
        <w:rPr>
          <w:rFonts w:cs="Times New Roman"/>
          <w:szCs w:val="22"/>
        </w:rPr>
        <w:t>H</w:t>
      </w:r>
      <w:r w:rsidR="00AB4274" w:rsidRPr="00F03AE2">
        <w:rPr>
          <w:rFonts w:cs="Times New Roman"/>
          <w:szCs w:val="22"/>
        </w:rPr>
        <w:t>istoria de las Aplicaciones Web</w:t>
      </w:r>
      <w:bookmarkEnd w:id="18"/>
      <w:r w:rsidR="00C07364" w:rsidRPr="00F03AE2">
        <w:rPr>
          <w:rFonts w:cs="Times New Roman"/>
          <w:szCs w:val="22"/>
        </w:rPr>
        <w:t>.</w:t>
      </w:r>
      <w:bookmarkEnd w:id="19"/>
    </w:p>
    <w:p w14:paraId="1874AF90" w14:textId="77777777" w:rsidR="001D2A64" w:rsidRPr="00F03AE2" w:rsidRDefault="001D2A64" w:rsidP="008B3AA5">
      <w:pPr>
        <w:spacing w:after="0" w:line="360" w:lineRule="auto"/>
        <w:rPr>
          <w:rFonts w:ascii="Times New Roman" w:hAnsi="Times New Roman" w:cs="Times New Roman"/>
        </w:rPr>
      </w:pPr>
    </w:p>
    <w:p w14:paraId="4F7FE102" w14:textId="77777777" w:rsidR="00336DA7" w:rsidRPr="00F03AE2" w:rsidRDefault="00CB092D"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los inicios de la informática en el modelo cliente-servidor, las aplicaciones tenían su propio programa cliente y funcionaba como una interfaz de usuario y está a la vez necesitaba estar instalada en cada computador personal del usuario. Donde </w:t>
      </w:r>
      <w:r w:rsidR="00EB52C3" w:rsidRPr="00F03AE2">
        <w:rPr>
          <w:rFonts w:ascii="Times New Roman" w:hAnsi="Times New Roman" w:cs="Times New Roman"/>
        </w:rPr>
        <w:t xml:space="preserve">las páginas </w:t>
      </w:r>
      <w:r w:rsidRPr="00F03AE2">
        <w:rPr>
          <w:rFonts w:ascii="Times New Roman" w:hAnsi="Times New Roman" w:cs="Times New Roman"/>
        </w:rPr>
        <w:t xml:space="preserve">web </w:t>
      </w:r>
      <w:r w:rsidR="00EB52C3" w:rsidRPr="00F03AE2">
        <w:rPr>
          <w:rFonts w:ascii="Times New Roman" w:hAnsi="Times New Roman" w:cs="Times New Roman"/>
        </w:rPr>
        <w:t>eran sencillamente una colección de páginas estáticas</w:t>
      </w:r>
      <w:r w:rsidR="00460126" w:rsidRPr="00F03AE2">
        <w:rPr>
          <w:rFonts w:ascii="Times New Roman" w:hAnsi="Times New Roman" w:cs="Times New Roman"/>
        </w:rPr>
        <w:t xml:space="preserve"> mostradas al cliente con el único fin de consultar o descargar información</w:t>
      </w:r>
      <w:r w:rsidR="00F7065B" w:rsidRPr="00F03AE2">
        <w:rPr>
          <w:rFonts w:ascii="Times New Roman" w:hAnsi="Times New Roman" w:cs="Times New Roman"/>
        </w:rPr>
        <w:t xml:space="preserve"> que se encontraba de forma  permanente</w:t>
      </w:r>
      <w:r w:rsidR="00C11008" w:rsidRPr="00F03AE2">
        <w:rPr>
          <w:rFonts w:ascii="Times New Roman" w:hAnsi="Times New Roman" w:cs="Times New Roman"/>
        </w:rPr>
        <w:t>.</w:t>
      </w:r>
    </w:p>
    <w:p w14:paraId="77E7DE51" w14:textId="77777777" w:rsidR="002360E5" w:rsidRPr="00F03AE2" w:rsidRDefault="002360E5" w:rsidP="008B3AA5">
      <w:pPr>
        <w:spacing w:after="0" w:line="360" w:lineRule="auto"/>
        <w:jc w:val="both"/>
        <w:rPr>
          <w:rFonts w:ascii="Times New Roman" w:hAnsi="Times New Roman" w:cs="Times New Roman"/>
        </w:rPr>
      </w:pPr>
    </w:p>
    <w:p w14:paraId="1548CC67" w14:textId="501585A9" w:rsidR="008D45BE" w:rsidRPr="00F03AE2" w:rsidRDefault="00D928A1"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Viéndose en la necesidad de </w:t>
      </w:r>
      <w:r w:rsidR="00C11008" w:rsidRPr="00F03AE2">
        <w:rPr>
          <w:rFonts w:ascii="Times New Roman" w:hAnsi="Times New Roman" w:cs="Times New Roman"/>
        </w:rPr>
        <w:t xml:space="preserve">evolucionar y mejorar el contenido estático de las aplicaciones a un contenido rico e interactivo, se introdujo </w:t>
      </w:r>
      <w:r w:rsidR="002360E5" w:rsidRPr="00F03AE2">
        <w:rPr>
          <w:rFonts w:ascii="Times New Roman" w:hAnsi="Times New Roman" w:cs="Times New Roman"/>
        </w:rPr>
        <w:t xml:space="preserve">un método para confeccionar aplicaciones web dinámicas conocido como </w:t>
      </w:r>
      <w:r w:rsidR="00110917" w:rsidRPr="00F03AE2">
        <w:rPr>
          <w:rFonts w:ascii="Times New Roman" w:hAnsi="Times New Roman" w:cs="Times New Roman"/>
        </w:rPr>
        <w:t>CGI (C</w:t>
      </w:r>
      <w:r w:rsidR="002360E5" w:rsidRPr="00F03AE2">
        <w:rPr>
          <w:rFonts w:ascii="Times New Roman" w:hAnsi="Times New Roman" w:cs="Times New Roman"/>
        </w:rPr>
        <w:t xml:space="preserve">ommon </w:t>
      </w:r>
      <w:r w:rsidR="00110917" w:rsidRPr="00F03AE2">
        <w:rPr>
          <w:rFonts w:ascii="Times New Roman" w:hAnsi="Times New Roman" w:cs="Times New Roman"/>
        </w:rPr>
        <w:t xml:space="preserve">Gateway </w:t>
      </w:r>
      <w:r w:rsidR="002360E5" w:rsidRPr="00F03AE2">
        <w:rPr>
          <w:rFonts w:ascii="Times New Roman" w:hAnsi="Times New Roman" w:cs="Times New Roman"/>
        </w:rPr>
        <w:t>interface)</w:t>
      </w:r>
      <w:r w:rsidR="00110917" w:rsidRPr="00F03AE2">
        <w:rPr>
          <w:rFonts w:ascii="Times New Roman" w:hAnsi="Times New Roman" w:cs="Times New Roman"/>
        </w:rPr>
        <w:t>, el cual definía un “mecanismo mediante el cual podíamos pasar información entre el servidor HTTP y programas externos”</w:t>
      </w:r>
      <w:r w:rsidR="008A7D74" w:rsidRPr="00F03AE2">
        <w:rPr>
          <w:rFonts w:ascii="Times New Roman" w:hAnsi="Times New Roman" w:cs="Times New Roman"/>
          <w:sz w:val="18"/>
        </w:rPr>
        <w:fldChar w:fldCharType="begin"/>
      </w:r>
      <w:r w:rsidR="00F11EB2" w:rsidRPr="00F03AE2">
        <w:rPr>
          <w:rFonts w:ascii="Times New Roman" w:hAnsi="Times New Roman" w:cs="Times New Roman"/>
          <w:sz w:val="18"/>
        </w:rPr>
        <w:instrText xml:space="preserve"> ADDIN ZOTERO_ITEM CSL_CITATION {"citationID":"g5zZ9sHQ","properties":{"formattedCitation":"(Mateu, 2014)","plainCitation":"(Mateu, 2014)"},"citationItems":[{"id":255,"uris":["http://zotero.org/users/local/UBoVLAxq/items/VAUMFPJV"],"uri":["http://zotero.org/users/local/UBoVLAxq/items/VAUMFPJV"],"itemData":{"id":255,"type":"article","title":"Desarrollo de aplicaciones web","URL":"http://www.uoc.edu/masters/softwarelibre/esp/materials/Desarrollo_web.pdf","author":[{"family":"Mateu","given":"Carles"}],"issued":{"date-parts":[["2014"]]}}}],"schema":"https://github.com/citation-style-language/schema/raw/master/csl-citation.json"} </w:instrText>
      </w:r>
      <w:r w:rsidR="008A7D74" w:rsidRPr="00F03AE2">
        <w:rPr>
          <w:rFonts w:ascii="Times New Roman" w:hAnsi="Times New Roman" w:cs="Times New Roman"/>
          <w:sz w:val="18"/>
        </w:rPr>
        <w:fldChar w:fldCharType="separate"/>
      </w:r>
      <w:r w:rsidR="00D27C96" w:rsidRPr="00F03AE2">
        <w:rPr>
          <w:rFonts w:ascii="Times New Roman" w:hAnsi="Times New Roman" w:cs="Times New Roman"/>
          <w:sz w:val="18"/>
        </w:rPr>
        <w:t>(Mateu, 200</w:t>
      </w:r>
      <w:r w:rsidR="00F11EB2" w:rsidRPr="00F03AE2">
        <w:rPr>
          <w:rFonts w:ascii="Times New Roman" w:hAnsi="Times New Roman" w:cs="Times New Roman"/>
          <w:sz w:val="18"/>
        </w:rPr>
        <w:t>4</w:t>
      </w:r>
      <w:r w:rsidR="000A20F0" w:rsidRPr="00F03AE2">
        <w:rPr>
          <w:rFonts w:ascii="Times New Roman" w:hAnsi="Times New Roman" w:cs="Times New Roman"/>
          <w:sz w:val="18"/>
        </w:rPr>
        <w:t>, p</w:t>
      </w:r>
      <w:r w:rsidR="0083396E" w:rsidRPr="00F03AE2">
        <w:rPr>
          <w:rFonts w:ascii="Times New Roman" w:hAnsi="Times New Roman" w:cs="Times New Roman"/>
          <w:sz w:val="18"/>
        </w:rPr>
        <w:t>.</w:t>
      </w:r>
      <w:r w:rsidR="00FF0E04" w:rsidRPr="00F03AE2">
        <w:rPr>
          <w:rFonts w:ascii="Times New Roman" w:hAnsi="Times New Roman" w:cs="Times New Roman"/>
          <w:sz w:val="18"/>
        </w:rPr>
        <w:t>20</w:t>
      </w:r>
      <w:r w:rsidR="00F11EB2" w:rsidRPr="00F03AE2">
        <w:rPr>
          <w:rFonts w:ascii="Times New Roman" w:hAnsi="Times New Roman" w:cs="Times New Roman"/>
          <w:sz w:val="18"/>
        </w:rPr>
        <w:t>)</w:t>
      </w:r>
      <w:r w:rsidR="008A7D74" w:rsidRPr="00F03AE2">
        <w:rPr>
          <w:rFonts w:ascii="Times New Roman" w:hAnsi="Times New Roman" w:cs="Times New Roman"/>
          <w:sz w:val="18"/>
        </w:rPr>
        <w:fldChar w:fldCharType="end"/>
      </w:r>
      <w:r w:rsidR="00110917" w:rsidRPr="00F03AE2">
        <w:rPr>
          <w:rFonts w:ascii="Times New Roman" w:hAnsi="Times New Roman" w:cs="Times New Roman"/>
        </w:rPr>
        <w:t xml:space="preserve">. </w:t>
      </w:r>
    </w:p>
    <w:p w14:paraId="7EE320EA" w14:textId="77777777" w:rsidR="005D4A5E" w:rsidRPr="00F03AE2" w:rsidRDefault="005D4A5E" w:rsidP="008B3AA5">
      <w:pPr>
        <w:spacing w:after="0" w:line="360" w:lineRule="auto"/>
        <w:jc w:val="both"/>
        <w:rPr>
          <w:rFonts w:ascii="Times New Roman" w:hAnsi="Times New Roman" w:cs="Times New Roman"/>
        </w:rPr>
      </w:pPr>
    </w:p>
    <w:p w14:paraId="4D23073D" w14:textId="77777777" w:rsidR="002360E5" w:rsidRPr="00F03AE2" w:rsidRDefault="00CA0DA0" w:rsidP="008B3AA5">
      <w:pPr>
        <w:spacing w:after="0" w:line="360" w:lineRule="auto"/>
        <w:jc w:val="both"/>
        <w:rPr>
          <w:rFonts w:ascii="Times New Roman" w:hAnsi="Times New Roman" w:cs="Times New Roman"/>
        </w:rPr>
      </w:pPr>
      <w:r w:rsidRPr="00F03AE2">
        <w:rPr>
          <w:rFonts w:ascii="Times New Roman" w:hAnsi="Times New Roman" w:cs="Times New Roman"/>
        </w:rPr>
        <w:t>El</w:t>
      </w:r>
      <w:r w:rsidR="0022486A" w:rsidRPr="00F03AE2">
        <w:rPr>
          <w:rFonts w:ascii="Times New Roman" w:hAnsi="Times New Roman" w:cs="Times New Roman"/>
        </w:rPr>
        <w:t xml:space="preserve"> punto débil de este método es</w:t>
      </w:r>
      <w:r w:rsidR="00265327" w:rsidRPr="00F03AE2">
        <w:rPr>
          <w:rFonts w:ascii="Times New Roman" w:hAnsi="Times New Roman" w:cs="Times New Roman"/>
        </w:rPr>
        <w:t xml:space="preserve"> que</w:t>
      </w:r>
      <w:r w:rsidR="00AB5BC6" w:rsidRPr="00F03AE2">
        <w:rPr>
          <w:rFonts w:ascii="Times New Roman" w:hAnsi="Times New Roman" w:cs="Times New Roman"/>
        </w:rPr>
        <w:t xml:space="preserve"> </w:t>
      </w:r>
      <w:r w:rsidR="00265327" w:rsidRPr="00F03AE2">
        <w:rPr>
          <w:rFonts w:ascii="Times New Roman" w:hAnsi="Times New Roman" w:cs="Times New Roman"/>
        </w:rPr>
        <w:t xml:space="preserve">cada vez que se recibía una petición, el servidor web lanzaba un proceso que ejecutaba el programa CGI lo que quiere decir que </w:t>
      </w:r>
      <w:r w:rsidR="00265327" w:rsidRPr="00F03AE2">
        <w:rPr>
          <w:rFonts w:ascii="Times New Roman" w:hAnsi="Times New Roman" w:cs="Times New Roman"/>
          <w:color w:val="000000"/>
          <w:shd w:val="clear" w:color="auto" w:fill="FFFFFF"/>
        </w:rPr>
        <w:t>actuaban bajo demanda del cliente.</w:t>
      </w:r>
      <w:r w:rsidRPr="00F03AE2">
        <w:rPr>
          <w:rFonts w:ascii="Times New Roman" w:hAnsi="Times New Roman" w:cs="Times New Roman"/>
          <w:color w:val="000000"/>
          <w:shd w:val="clear" w:color="auto" w:fill="FFFFFF"/>
        </w:rPr>
        <w:t xml:space="preserve"> Por otra parte la mayoría de estos CGI estaban escritos en lenguajes interpretados</w:t>
      </w:r>
      <w:r w:rsidR="00AB5BC6" w:rsidRPr="00F03AE2">
        <w:rPr>
          <w:rFonts w:ascii="Times New Roman" w:hAnsi="Times New Roman" w:cs="Times New Roman"/>
          <w:color w:val="000000"/>
          <w:shd w:val="clear" w:color="auto" w:fill="FFFFFF"/>
        </w:rPr>
        <w:t xml:space="preserve"> </w:t>
      </w:r>
      <w:r w:rsidRPr="00F03AE2">
        <w:rPr>
          <w:rFonts w:ascii="Times New Roman" w:hAnsi="Times New Roman" w:cs="Times New Roman"/>
          <w:color w:val="000000"/>
          <w:shd w:val="clear" w:color="auto" w:fill="FFFFFF"/>
        </w:rPr>
        <w:t>o en algún lenguaje que requería run-time environment</w:t>
      </w:r>
      <w:r w:rsidR="002F064A" w:rsidRPr="00F03AE2">
        <w:rPr>
          <w:rFonts w:ascii="Times New Roman" w:hAnsi="Times New Roman" w:cs="Times New Roman"/>
          <w:color w:val="000000"/>
          <w:shd w:val="clear" w:color="auto" w:fill="FFFFFF"/>
        </w:rPr>
        <w:t xml:space="preserve"> provocando problemas en el rendimiento del servidor, es por eso que a partir de este problema se desarrollaron alternativas como nuevas arquitecturas y lenguajes de programación </w:t>
      </w:r>
      <w:r w:rsidR="00463CC8" w:rsidRPr="00F03AE2">
        <w:rPr>
          <w:rFonts w:ascii="Times New Roman" w:hAnsi="Times New Roman" w:cs="Times New Roman"/>
          <w:color w:val="000000"/>
          <w:shd w:val="clear" w:color="auto" w:fill="FFFFFF"/>
        </w:rPr>
        <w:t>para el desarrollo web.</w:t>
      </w:r>
    </w:p>
    <w:p w14:paraId="5BBFD2CA" w14:textId="20AD4180" w:rsidR="006B281C" w:rsidRPr="00F03AE2" w:rsidRDefault="00463CC8" w:rsidP="008B3AA5">
      <w:pPr>
        <w:spacing w:after="0" w:line="360" w:lineRule="auto"/>
        <w:jc w:val="both"/>
        <w:rPr>
          <w:rFonts w:ascii="Times New Roman" w:hAnsi="Times New Roman" w:cs="Times New Roman"/>
        </w:rPr>
      </w:pPr>
      <w:r w:rsidRPr="00F03AE2">
        <w:rPr>
          <w:rFonts w:ascii="Times New Roman" w:hAnsi="Times New Roman" w:cs="Times New Roman"/>
        </w:rPr>
        <w:lastRenderedPageBreak/>
        <w:t>El</w:t>
      </w:r>
      <w:r w:rsidR="00C11008" w:rsidRPr="00F03AE2">
        <w:rPr>
          <w:rFonts w:ascii="Times New Roman" w:hAnsi="Times New Roman" w:cs="Times New Roman"/>
        </w:rPr>
        <w:t xml:space="preserve"> primer lenguaje de desarrollo de aplicaciones web</w:t>
      </w:r>
      <w:r w:rsidR="003B7631" w:rsidRPr="00F03AE2">
        <w:rPr>
          <w:rFonts w:ascii="Times New Roman" w:hAnsi="Times New Roman" w:cs="Times New Roman"/>
        </w:rPr>
        <w:t xml:space="preserve"> antes de que el internet se convirtiera de acceso general al público,</w:t>
      </w:r>
      <w:r w:rsidR="00CD73A5" w:rsidRPr="00F03AE2">
        <w:rPr>
          <w:rFonts w:ascii="Times New Roman" w:hAnsi="Times New Roman" w:cs="Times New Roman"/>
        </w:rPr>
        <w:t xml:space="preserve"> en 1987 conocido como “Perl” inventado por Larry Wall. </w:t>
      </w:r>
      <w:r w:rsidR="006B281C" w:rsidRPr="00F03AE2">
        <w:rPr>
          <w:rFonts w:ascii="Times New Roman" w:hAnsi="Times New Roman" w:cs="Times New Roman"/>
        </w:rPr>
        <w:t>En 1995 el programador Rasmus Lerdorf puso a disposición el lenguaje PHP, siendo el despegue para la creación de e</w:t>
      </w:r>
      <w:r w:rsidR="002229FA" w:rsidRPr="00F03AE2">
        <w:rPr>
          <w:rFonts w:ascii="Times New Roman" w:hAnsi="Times New Roman" w:cs="Times New Roman"/>
        </w:rPr>
        <w:t>stas aplicaciones web dinámicas</w:t>
      </w:r>
      <w:r w:rsidR="008A7D74" w:rsidRPr="00F03AE2">
        <w:rPr>
          <w:rFonts w:ascii="Times New Roman" w:hAnsi="Times New Roman" w:cs="Times New Roman"/>
          <w:sz w:val="16"/>
        </w:rPr>
        <w:fldChar w:fldCharType="begin"/>
      </w:r>
      <w:r w:rsidR="00F11EB2" w:rsidRPr="00F03AE2">
        <w:rPr>
          <w:rFonts w:ascii="Times New Roman" w:hAnsi="Times New Roman" w:cs="Times New Roman"/>
          <w:sz w:val="16"/>
        </w:rPr>
        <w:instrText xml:space="preserve"> ADDIN ZOTERO_ITEM CSL_CITATION {"citationID":"EmsrMxjX","properties":{"formattedCitation":"(Mateu, 2014)","plainCitation":"(Mateu, 2014)"},"citationItems":[{"id":255,"uris":["http://zotero.org/users/local/UBoVLAxq/items/VAUMFPJV"],"uri":["http://zotero.org/users/local/UBoVLAxq/items/VAUMFPJV"],"itemData":{"id":255,"type":"article","title":"Desarrollo de aplicaciones web","URL":"http://www.uoc.edu/masters/softwarelibre/esp/materials/Desarrollo_web.pdf","author":[{"family":"Mateu","given":"Carles"}],"issued":{"date-parts":[["2014"]]}}}],"schema":"https://github.com/citation-style-language/schema/raw/master/csl-citation.json"} </w:instrText>
      </w:r>
      <w:r w:rsidR="008A7D74" w:rsidRPr="00F03AE2">
        <w:rPr>
          <w:rFonts w:ascii="Times New Roman" w:hAnsi="Times New Roman" w:cs="Times New Roman"/>
          <w:sz w:val="16"/>
        </w:rPr>
        <w:fldChar w:fldCharType="separate"/>
      </w:r>
      <w:r w:rsidR="00F11EB2" w:rsidRPr="00F03AE2">
        <w:rPr>
          <w:rFonts w:ascii="Times New Roman" w:hAnsi="Times New Roman" w:cs="Times New Roman"/>
          <w:sz w:val="16"/>
        </w:rPr>
        <w:t>(Mateu, 20</w:t>
      </w:r>
      <w:r w:rsidR="00D27C96" w:rsidRPr="00F03AE2">
        <w:rPr>
          <w:rFonts w:ascii="Times New Roman" w:hAnsi="Times New Roman" w:cs="Times New Roman"/>
          <w:sz w:val="16"/>
        </w:rPr>
        <w:t>0</w:t>
      </w:r>
      <w:r w:rsidR="00F11EB2" w:rsidRPr="00F03AE2">
        <w:rPr>
          <w:rFonts w:ascii="Times New Roman" w:hAnsi="Times New Roman" w:cs="Times New Roman"/>
          <w:sz w:val="16"/>
        </w:rPr>
        <w:t>4</w:t>
      </w:r>
      <w:r w:rsidR="00FF0E04" w:rsidRPr="00F03AE2">
        <w:rPr>
          <w:rFonts w:ascii="Times New Roman" w:hAnsi="Times New Roman" w:cs="Times New Roman"/>
          <w:sz w:val="16"/>
        </w:rPr>
        <w:t>, p</w:t>
      </w:r>
      <w:r w:rsidR="0083396E" w:rsidRPr="00F03AE2">
        <w:rPr>
          <w:rFonts w:ascii="Times New Roman" w:hAnsi="Times New Roman" w:cs="Times New Roman"/>
          <w:sz w:val="16"/>
        </w:rPr>
        <w:t>.</w:t>
      </w:r>
      <w:r w:rsidR="00FF0E04" w:rsidRPr="00F03AE2">
        <w:rPr>
          <w:rFonts w:ascii="Times New Roman" w:hAnsi="Times New Roman" w:cs="Times New Roman"/>
          <w:sz w:val="16"/>
        </w:rPr>
        <w:t>20</w:t>
      </w:r>
      <w:r w:rsidR="00F11EB2"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2229FA" w:rsidRPr="00F03AE2">
        <w:rPr>
          <w:rFonts w:ascii="Times New Roman" w:hAnsi="Times New Roman" w:cs="Times New Roman"/>
          <w:sz w:val="16"/>
        </w:rPr>
        <w:t>.</w:t>
      </w:r>
    </w:p>
    <w:p w14:paraId="69068697" w14:textId="77777777" w:rsidR="001975B3" w:rsidRPr="00F03AE2" w:rsidRDefault="001975B3" w:rsidP="008B3AA5">
      <w:pPr>
        <w:spacing w:after="0" w:line="360" w:lineRule="auto"/>
        <w:jc w:val="both"/>
        <w:rPr>
          <w:rFonts w:ascii="Times New Roman" w:hAnsi="Times New Roman" w:cs="Times New Roman"/>
        </w:rPr>
      </w:pPr>
    </w:p>
    <w:p w14:paraId="3A664EAF" w14:textId="77777777" w:rsidR="008D45BE" w:rsidRPr="00F03AE2" w:rsidRDefault="006B281C" w:rsidP="008B3AA5">
      <w:pPr>
        <w:spacing w:after="0" w:line="360" w:lineRule="auto"/>
        <w:jc w:val="both"/>
        <w:rPr>
          <w:rFonts w:ascii="Times New Roman" w:hAnsi="Times New Roman" w:cs="Times New Roman"/>
        </w:rPr>
      </w:pPr>
      <w:r w:rsidRPr="00F03AE2">
        <w:rPr>
          <w:rFonts w:ascii="Times New Roman" w:hAnsi="Times New Roman" w:cs="Times New Roman"/>
        </w:rPr>
        <w:t>El siguiente avance ocurrió meses después cuando el navegador más antiguo y popular conocido como Netscape anuncio una nueva tecnología</w:t>
      </w:r>
      <w:r w:rsidR="005F6E11" w:rsidRPr="00F03AE2">
        <w:rPr>
          <w:rFonts w:ascii="Times New Roman" w:hAnsi="Times New Roman" w:cs="Times New Roman"/>
        </w:rPr>
        <w:t>, “JavaScript”</w:t>
      </w:r>
      <w:r w:rsidRPr="00F03AE2">
        <w:rPr>
          <w:rFonts w:ascii="Times New Roman" w:hAnsi="Times New Roman" w:cs="Times New Roman"/>
        </w:rPr>
        <w:t xml:space="preserve"> creada por uno de sus programadores Brendan Eich, con el fin de que se ejecutara en el lado del usuario a </w:t>
      </w:r>
      <w:r w:rsidR="005F6E11" w:rsidRPr="00F03AE2">
        <w:rPr>
          <w:rFonts w:ascii="Times New Roman" w:hAnsi="Times New Roman" w:cs="Times New Roman"/>
        </w:rPr>
        <w:t>través</w:t>
      </w:r>
      <w:r w:rsidRPr="00F03AE2">
        <w:rPr>
          <w:rFonts w:ascii="Times New Roman" w:hAnsi="Times New Roman" w:cs="Times New Roman"/>
        </w:rPr>
        <w:t xml:space="preserve"> del navegador</w:t>
      </w:r>
      <w:r w:rsidR="005F6E11" w:rsidRPr="00F03AE2">
        <w:rPr>
          <w:rFonts w:ascii="Times New Roman" w:hAnsi="Times New Roman" w:cs="Times New Roman"/>
        </w:rPr>
        <w:t xml:space="preserve"> y con un tiempo de respuesta más rápido. En 1996, Macromedia introdujo flash, utilizado para añadir contenido interactivo a tus aplicaciones Web.</w:t>
      </w:r>
    </w:p>
    <w:p w14:paraId="145E0A64" w14:textId="77777777" w:rsidR="005754F7" w:rsidRPr="00F03AE2" w:rsidRDefault="005754F7" w:rsidP="008B3AA5">
      <w:pPr>
        <w:spacing w:after="0" w:line="360" w:lineRule="auto"/>
        <w:jc w:val="both"/>
        <w:rPr>
          <w:rFonts w:ascii="Times New Roman" w:hAnsi="Times New Roman" w:cs="Times New Roman"/>
        </w:rPr>
      </w:pPr>
    </w:p>
    <w:p w14:paraId="01E564C6" w14:textId="41126FEA" w:rsidR="002A32E6" w:rsidRPr="00F03AE2" w:rsidRDefault="002360E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1999 se introduce el </w:t>
      </w:r>
      <w:r w:rsidR="003734BC" w:rsidRPr="00F03AE2">
        <w:rPr>
          <w:rFonts w:ascii="Times New Roman" w:hAnsi="Times New Roman" w:cs="Times New Roman"/>
        </w:rPr>
        <w:t>concepto de Java como lenguaje, integrada con dos componentes tanto como al lado del servidor y el cliente, Java Servlet y Java server faces respectivamente.</w:t>
      </w:r>
      <w:r w:rsidR="00167EA9" w:rsidRPr="00F03AE2">
        <w:rPr>
          <w:rFonts w:ascii="Times New Roman" w:hAnsi="Times New Roman" w:cs="Times New Roman"/>
        </w:rPr>
        <w:t xml:space="preserve"> En 2005, el término Ajax fue </w:t>
      </w:r>
      <w:r w:rsidR="002A32E6" w:rsidRPr="00F03AE2">
        <w:rPr>
          <w:rFonts w:ascii="Times New Roman" w:hAnsi="Times New Roman" w:cs="Times New Roman"/>
        </w:rPr>
        <w:t>introducido</w:t>
      </w:r>
      <w:r w:rsidR="00167EA9" w:rsidRPr="00F03AE2">
        <w:rPr>
          <w:rFonts w:ascii="Times New Roman" w:hAnsi="Times New Roman" w:cs="Times New Roman"/>
        </w:rPr>
        <w:t>, y ap</w:t>
      </w:r>
      <w:r w:rsidR="002A32E6" w:rsidRPr="00F03AE2">
        <w:rPr>
          <w:rFonts w:ascii="Times New Roman" w:hAnsi="Times New Roman" w:cs="Times New Roman"/>
        </w:rPr>
        <w:t>licaciones como Gmail se volvieron más interactivas para el usuario.</w:t>
      </w:r>
      <w:r w:rsidR="00004CD7" w:rsidRPr="00F03AE2">
        <w:rPr>
          <w:rFonts w:ascii="Times New Roman" w:hAnsi="Times New Roman" w:cs="Times New Roman"/>
        </w:rPr>
        <w:t xml:space="preserve"> Así como otros lenguajes de programación creados para el desarrollo de aplicaciones web</w:t>
      </w:r>
      <w:r w:rsidR="008A7D74" w:rsidRPr="00F03AE2">
        <w:rPr>
          <w:rFonts w:ascii="Times New Roman" w:hAnsi="Times New Roman" w:cs="Times New Roman"/>
          <w:sz w:val="16"/>
        </w:rPr>
        <w:fldChar w:fldCharType="begin"/>
      </w:r>
      <w:r w:rsidR="00F11EB2" w:rsidRPr="00F03AE2">
        <w:rPr>
          <w:rFonts w:ascii="Times New Roman" w:hAnsi="Times New Roman" w:cs="Times New Roman"/>
          <w:sz w:val="16"/>
        </w:rPr>
        <w:instrText xml:space="preserve"> ADDIN ZOTERO_ITEM CSL_CITATION {"citationID":"5GcubDiy","properties":{"formattedCitation":"(Mateu, 2014)","plainCitation":"(Mateu, 2014)"},"citationItems":[{"id":255,"uris":["http://zotero.org/users/local/UBoVLAxq/items/VAUMFPJV"],"uri":["http://zotero.org/users/local/UBoVLAxq/items/VAUMFPJV"],"itemData":{"id":255,"type":"article","title":"Desarrollo de aplicaciones web","URL":"http://www.uoc.edu/masters/softwarelibre/esp/materials/Desarrollo_web.pdf","author":[{"family":"Mateu","given":"Carles"}],"issued":{"date-parts":[["2014"]]}}}],"schema":"https://github.com/citation-style-language/schema/raw/master/csl-citation.json"} </w:instrText>
      </w:r>
      <w:r w:rsidR="008A7D74" w:rsidRPr="00F03AE2">
        <w:rPr>
          <w:rFonts w:ascii="Times New Roman" w:hAnsi="Times New Roman" w:cs="Times New Roman"/>
          <w:sz w:val="16"/>
        </w:rPr>
        <w:fldChar w:fldCharType="separate"/>
      </w:r>
      <w:r w:rsidR="00D27C96" w:rsidRPr="00F03AE2">
        <w:rPr>
          <w:rFonts w:ascii="Times New Roman" w:hAnsi="Times New Roman" w:cs="Times New Roman"/>
          <w:sz w:val="16"/>
        </w:rPr>
        <w:t>(Mateu, 200</w:t>
      </w:r>
      <w:r w:rsidR="00F11EB2" w:rsidRPr="00F03AE2">
        <w:rPr>
          <w:rFonts w:ascii="Times New Roman" w:hAnsi="Times New Roman" w:cs="Times New Roman"/>
          <w:sz w:val="16"/>
        </w:rPr>
        <w:t>4</w:t>
      </w:r>
      <w:r w:rsidR="00FF0E04" w:rsidRPr="00F03AE2">
        <w:rPr>
          <w:rFonts w:ascii="Times New Roman" w:hAnsi="Times New Roman" w:cs="Times New Roman"/>
          <w:sz w:val="16"/>
        </w:rPr>
        <w:t>, p</w:t>
      </w:r>
      <w:r w:rsidR="0083396E" w:rsidRPr="00F03AE2">
        <w:rPr>
          <w:rFonts w:ascii="Times New Roman" w:hAnsi="Times New Roman" w:cs="Times New Roman"/>
          <w:sz w:val="16"/>
        </w:rPr>
        <w:t>.</w:t>
      </w:r>
      <w:r w:rsidR="00FF0E04" w:rsidRPr="00F03AE2">
        <w:rPr>
          <w:rFonts w:ascii="Times New Roman" w:hAnsi="Times New Roman" w:cs="Times New Roman"/>
          <w:sz w:val="16"/>
        </w:rPr>
        <w:t>20</w:t>
      </w:r>
      <w:r w:rsidR="00F11EB2"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004CD7" w:rsidRPr="00F03AE2">
        <w:rPr>
          <w:rFonts w:ascii="Times New Roman" w:hAnsi="Times New Roman" w:cs="Times New Roman"/>
        </w:rPr>
        <w:t>.</w:t>
      </w:r>
    </w:p>
    <w:p w14:paraId="5857A132" w14:textId="77777777" w:rsidR="00C64CC2" w:rsidRPr="00F03AE2" w:rsidRDefault="00C64CC2" w:rsidP="008B3AA5">
      <w:pPr>
        <w:pStyle w:val="Estilo110"/>
        <w:spacing w:before="0" w:line="360" w:lineRule="auto"/>
        <w:ind w:left="0" w:firstLine="0"/>
        <w:rPr>
          <w:rFonts w:ascii="Times New Roman" w:eastAsiaTheme="minorHAnsi" w:hAnsi="Times New Roman" w:cs="Times New Roman"/>
          <w:b w:val="0"/>
          <w:color w:val="auto"/>
          <w:szCs w:val="22"/>
        </w:rPr>
      </w:pPr>
      <w:bookmarkStart w:id="20" w:name="_Toc421023202"/>
    </w:p>
    <w:p w14:paraId="27E5C51B" w14:textId="77777777" w:rsidR="000F155B" w:rsidRPr="00F03AE2" w:rsidRDefault="00547A4B" w:rsidP="00F53C45">
      <w:pPr>
        <w:pStyle w:val="Estilo111"/>
        <w:numPr>
          <w:ilvl w:val="2"/>
          <w:numId w:val="99"/>
        </w:numPr>
        <w:spacing w:before="0" w:line="360" w:lineRule="auto"/>
        <w:rPr>
          <w:rFonts w:cs="Times New Roman"/>
          <w:szCs w:val="22"/>
        </w:rPr>
      </w:pPr>
      <w:bookmarkStart w:id="21" w:name="_Toc425344861"/>
      <w:r w:rsidRPr="00F03AE2">
        <w:rPr>
          <w:rFonts w:cs="Times New Roman"/>
          <w:szCs w:val="22"/>
        </w:rPr>
        <w:t>Características</w:t>
      </w:r>
      <w:r w:rsidR="00B17B84" w:rsidRPr="00F03AE2">
        <w:rPr>
          <w:rFonts w:cs="Times New Roman"/>
          <w:szCs w:val="22"/>
        </w:rPr>
        <w:t xml:space="preserve"> de las Aplicaciones Web</w:t>
      </w:r>
      <w:bookmarkEnd w:id="20"/>
      <w:r w:rsidR="00C07364" w:rsidRPr="00F03AE2">
        <w:rPr>
          <w:rFonts w:cs="Times New Roman"/>
          <w:szCs w:val="22"/>
        </w:rPr>
        <w:t>.</w:t>
      </w:r>
      <w:bookmarkEnd w:id="21"/>
    </w:p>
    <w:p w14:paraId="5DE12C5F" w14:textId="77777777" w:rsidR="00D02A16" w:rsidRPr="00F03AE2" w:rsidRDefault="00D02A16" w:rsidP="008B3AA5">
      <w:pPr>
        <w:spacing w:after="0" w:line="360" w:lineRule="auto"/>
        <w:rPr>
          <w:rFonts w:ascii="Times New Roman" w:hAnsi="Times New Roman" w:cs="Times New Roman"/>
        </w:rPr>
      </w:pPr>
    </w:p>
    <w:p w14:paraId="22701846" w14:textId="77777777" w:rsidR="00547A4B" w:rsidRPr="00F03AE2" w:rsidRDefault="00F11EB2" w:rsidP="008B3AA5">
      <w:pPr>
        <w:spacing w:after="0" w:line="360" w:lineRule="auto"/>
        <w:jc w:val="both"/>
        <w:rPr>
          <w:rFonts w:ascii="Times New Roman" w:hAnsi="Times New Roman" w:cs="Times New Roman"/>
        </w:rPr>
      </w:pPr>
      <w:r w:rsidRPr="00F03AE2">
        <w:rPr>
          <w:rFonts w:ascii="Times New Roman" w:hAnsi="Times New Roman" w:cs="Times New Roman"/>
        </w:rPr>
        <w:t>Las Aplicaciones w</w:t>
      </w:r>
      <w:r w:rsidR="00194A19" w:rsidRPr="00F03AE2">
        <w:rPr>
          <w:rFonts w:ascii="Times New Roman" w:hAnsi="Times New Roman" w:cs="Times New Roman"/>
        </w:rPr>
        <w:t>eb tienen una serie de atributos comunes que las diferencia de otro tipo de aplicaciones de software, y que son las siguientes</w:t>
      </w:r>
      <w:r w:rsidR="008A7D74" w:rsidRPr="00F03AE2">
        <w:rPr>
          <w:rFonts w:ascii="Times New Roman" w:hAnsi="Times New Roman" w:cs="Times New Roman"/>
          <w:sz w:val="16"/>
        </w:rPr>
        <w:fldChar w:fldCharType="begin"/>
      </w:r>
      <w:r w:rsidR="00235643" w:rsidRPr="00F03AE2">
        <w:rPr>
          <w:rFonts w:ascii="Times New Roman" w:hAnsi="Times New Roman" w:cs="Times New Roman"/>
          <w:sz w:val="16"/>
        </w:rPr>
        <w:instrText xml:space="preserve"> ADDIN ZOTERO_ITEM CSL_CITATION {"citationID":"YyoS71F6","properties":{"formattedCitation":"(eNubes, n.d.)","plainCitation":"(eNubes, n.d.)"},"citationItems":[{"id":95,"uris":["http://zotero.org/users/local/UBoVLAxq/items/DVGSIWIJ"],"uri":["http://zotero.org/users/local/UBoVLAxq/items/DVGSIWIJ"],"itemData":{"id":95,"type":"webpage","title":"Desarrollo de aplicaciones web","genre":"Sitio Web","URL":"http://www.enubes.com/desarrollo-de-aplicaciones-web.html","author":[{"family":"eNubes","given":""}],"accessed":{"date-parts":[["2014",5,5]]}}}],"schema":"https://github.com/citation-style-language/schema/raw/master/csl-citation.json"} </w:instrText>
      </w:r>
      <w:r w:rsidR="008A7D74" w:rsidRPr="00F03AE2">
        <w:rPr>
          <w:rFonts w:ascii="Times New Roman" w:hAnsi="Times New Roman" w:cs="Times New Roman"/>
          <w:sz w:val="16"/>
        </w:rPr>
        <w:fldChar w:fldCharType="separate"/>
      </w:r>
      <w:r w:rsidR="00235643" w:rsidRPr="00F03AE2">
        <w:rPr>
          <w:rFonts w:ascii="Times New Roman" w:hAnsi="Times New Roman" w:cs="Times New Roman"/>
          <w:sz w:val="16"/>
        </w:rPr>
        <w:t>(eNubes, s.f.)</w:t>
      </w:r>
      <w:r w:rsidR="008A7D74" w:rsidRPr="00F03AE2">
        <w:rPr>
          <w:rFonts w:ascii="Times New Roman" w:hAnsi="Times New Roman" w:cs="Times New Roman"/>
          <w:sz w:val="16"/>
        </w:rPr>
        <w:fldChar w:fldCharType="end"/>
      </w:r>
      <w:r w:rsidR="00194A19" w:rsidRPr="00F03AE2">
        <w:rPr>
          <w:rFonts w:ascii="Times New Roman" w:hAnsi="Times New Roman" w:cs="Times New Roman"/>
        </w:rPr>
        <w:t>:</w:t>
      </w:r>
    </w:p>
    <w:p w14:paraId="415FEE27" w14:textId="77777777" w:rsidR="00235643" w:rsidRPr="00F03AE2" w:rsidRDefault="00235643" w:rsidP="008B3AA5">
      <w:pPr>
        <w:spacing w:after="0" w:line="360" w:lineRule="auto"/>
        <w:jc w:val="both"/>
        <w:rPr>
          <w:rFonts w:ascii="Times New Roman" w:hAnsi="Times New Roman" w:cs="Times New Roman"/>
        </w:rPr>
      </w:pPr>
    </w:p>
    <w:p w14:paraId="184014E7" w14:textId="77777777" w:rsidR="00194A19" w:rsidRPr="00F03AE2" w:rsidRDefault="00194A19"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Accesib</w:t>
      </w:r>
      <w:r w:rsidR="009B6D8C" w:rsidRPr="00F03AE2">
        <w:rPr>
          <w:rFonts w:ascii="Times New Roman" w:hAnsi="Times New Roman" w:cs="Times New Roman"/>
          <w:b/>
        </w:rPr>
        <w:t>les</w:t>
      </w:r>
      <w:r w:rsidRPr="00F03AE2">
        <w:rPr>
          <w:rFonts w:ascii="Times New Roman" w:hAnsi="Times New Roman" w:cs="Times New Roman"/>
          <w:b/>
        </w:rPr>
        <w:t>:</w:t>
      </w:r>
      <w:r w:rsidRPr="00F03AE2">
        <w:rPr>
          <w:rFonts w:ascii="Times New Roman" w:hAnsi="Times New Roman" w:cs="Times New Roman"/>
        </w:rPr>
        <w:t xml:space="preserve"> El usuario puede acceder fácilmente a estas aplicaciones empleando un navegador web.</w:t>
      </w:r>
    </w:p>
    <w:p w14:paraId="2720B39A" w14:textId="77777777" w:rsidR="00E022FC" w:rsidRPr="00F03AE2" w:rsidRDefault="00E022FC" w:rsidP="00E022FC">
      <w:pPr>
        <w:pStyle w:val="Prrafodelista"/>
        <w:spacing w:after="0" w:line="360" w:lineRule="auto"/>
        <w:ind w:left="360"/>
        <w:jc w:val="both"/>
        <w:rPr>
          <w:rFonts w:ascii="Times New Roman" w:hAnsi="Times New Roman" w:cs="Times New Roman"/>
        </w:rPr>
      </w:pPr>
    </w:p>
    <w:p w14:paraId="6D6EA760" w14:textId="13895057" w:rsidR="00194A19" w:rsidRPr="00F03AE2" w:rsidRDefault="00194A19"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Disponib</w:t>
      </w:r>
      <w:r w:rsidR="009B6D8C" w:rsidRPr="00F03AE2">
        <w:rPr>
          <w:rFonts w:ascii="Times New Roman" w:hAnsi="Times New Roman" w:cs="Times New Roman"/>
          <w:b/>
        </w:rPr>
        <w:t>les</w:t>
      </w:r>
      <w:r w:rsidRPr="00F03AE2">
        <w:rPr>
          <w:rFonts w:ascii="Times New Roman" w:hAnsi="Times New Roman" w:cs="Times New Roman"/>
          <w:b/>
        </w:rPr>
        <w:t>:</w:t>
      </w:r>
      <w:r w:rsidRPr="00F03AE2">
        <w:rPr>
          <w:rFonts w:ascii="Times New Roman" w:hAnsi="Times New Roman" w:cs="Times New Roman"/>
        </w:rPr>
        <w:t xml:space="preserve"> El usuario puede </w:t>
      </w:r>
      <w:r w:rsidR="008D45BE" w:rsidRPr="00F03AE2">
        <w:rPr>
          <w:rFonts w:ascii="Times New Roman" w:hAnsi="Times New Roman" w:cs="Times New Roman"/>
        </w:rPr>
        <w:t>acceder a estas</w:t>
      </w:r>
      <w:r w:rsidRPr="00F03AE2">
        <w:rPr>
          <w:rFonts w:ascii="Times New Roman" w:hAnsi="Times New Roman" w:cs="Times New Roman"/>
        </w:rPr>
        <w:t xml:space="preserve"> en cualquier momento y desde cualquier lugar del mundo donde disp</w:t>
      </w:r>
      <w:r w:rsidR="00E022FC" w:rsidRPr="00F03AE2">
        <w:rPr>
          <w:rFonts w:ascii="Times New Roman" w:hAnsi="Times New Roman" w:cs="Times New Roman"/>
        </w:rPr>
        <w:t>onga de una conexión a internet.</w:t>
      </w:r>
    </w:p>
    <w:p w14:paraId="2D688404" w14:textId="77777777" w:rsidR="00E022FC" w:rsidRPr="00F03AE2" w:rsidRDefault="00E022FC" w:rsidP="00E022FC">
      <w:pPr>
        <w:pStyle w:val="Prrafodelista"/>
        <w:rPr>
          <w:rFonts w:ascii="Times New Roman" w:hAnsi="Times New Roman" w:cs="Times New Roman"/>
        </w:rPr>
      </w:pPr>
    </w:p>
    <w:p w14:paraId="15DBD434" w14:textId="77777777" w:rsidR="00E022FC" w:rsidRPr="00F03AE2" w:rsidRDefault="00E022FC" w:rsidP="00E022FC">
      <w:pPr>
        <w:pStyle w:val="Prrafodelista"/>
        <w:spacing w:after="0" w:line="360" w:lineRule="auto"/>
        <w:ind w:left="360"/>
        <w:jc w:val="both"/>
        <w:rPr>
          <w:rFonts w:ascii="Times New Roman" w:hAnsi="Times New Roman" w:cs="Times New Roman"/>
        </w:rPr>
      </w:pPr>
    </w:p>
    <w:p w14:paraId="4917F653" w14:textId="77777777" w:rsidR="00194A19" w:rsidRPr="00F03AE2" w:rsidRDefault="009B6D8C"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Mantenible</w:t>
      </w:r>
      <w:r w:rsidR="00194A19" w:rsidRPr="00F03AE2">
        <w:rPr>
          <w:rFonts w:ascii="Times New Roman" w:hAnsi="Times New Roman" w:cs="Times New Roman"/>
          <w:b/>
        </w:rPr>
        <w:t>:</w:t>
      </w:r>
      <w:r w:rsidR="00194A19" w:rsidRPr="00F03AE2">
        <w:rPr>
          <w:rFonts w:ascii="Times New Roman" w:hAnsi="Times New Roman" w:cs="Times New Roman"/>
        </w:rPr>
        <w:t xml:space="preserve"> Se puede actualizar y mantener una única aplicación y todos sus miles de usuarios verán los resultados inmediatamente. Los usuarios no tienen que actualizarla.</w:t>
      </w:r>
    </w:p>
    <w:p w14:paraId="3B92BDD4" w14:textId="77777777" w:rsidR="00E022FC" w:rsidRPr="00F03AE2" w:rsidRDefault="00E022FC" w:rsidP="00E022FC">
      <w:pPr>
        <w:pStyle w:val="Prrafodelista"/>
        <w:spacing w:after="0" w:line="360" w:lineRule="auto"/>
        <w:ind w:left="360"/>
        <w:jc w:val="both"/>
        <w:rPr>
          <w:rFonts w:ascii="Times New Roman" w:hAnsi="Times New Roman" w:cs="Times New Roman"/>
        </w:rPr>
      </w:pPr>
    </w:p>
    <w:p w14:paraId="3751B016" w14:textId="77777777" w:rsidR="00194A19" w:rsidRPr="00F03AE2" w:rsidRDefault="00F7327A"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Portab</w:t>
      </w:r>
      <w:r w:rsidR="009B6D8C" w:rsidRPr="00F03AE2">
        <w:rPr>
          <w:rFonts w:ascii="Times New Roman" w:hAnsi="Times New Roman" w:cs="Times New Roman"/>
          <w:b/>
        </w:rPr>
        <w:t>les</w:t>
      </w:r>
      <w:r w:rsidRPr="00F03AE2">
        <w:rPr>
          <w:rFonts w:ascii="Times New Roman" w:hAnsi="Times New Roman" w:cs="Times New Roman"/>
          <w:b/>
        </w:rPr>
        <w:t>:</w:t>
      </w:r>
      <w:r w:rsidR="00AB5BC6" w:rsidRPr="00F03AE2">
        <w:rPr>
          <w:rFonts w:ascii="Times New Roman" w:hAnsi="Times New Roman" w:cs="Times New Roman"/>
          <w:b/>
        </w:rPr>
        <w:t xml:space="preserve"> </w:t>
      </w:r>
      <w:r w:rsidR="00194A19" w:rsidRPr="00F03AE2">
        <w:rPr>
          <w:rFonts w:ascii="Times New Roman" w:hAnsi="Times New Roman" w:cs="Times New Roman"/>
        </w:rPr>
        <w:t>Emplean tecnologías como Java, JavaFX, JavaScript, DHTML, Flash, Ajax entre otras, que dan gran potencia a la interfaz de usuario.</w:t>
      </w:r>
    </w:p>
    <w:p w14:paraId="35DECD87" w14:textId="77777777" w:rsidR="00E022FC" w:rsidRPr="00F03AE2" w:rsidRDefault="00E022FC" w:rsidP="00E022FC">
      <w:pPr>
        <w:pStyle w:val="Prrafodelista"/>
        <w:rPr>
          <w:rFonts w:ascii="Times New Roman" w:hAnsi="Times New Roman" w:cs="Times New Roman"/>
        </w:rPr>
      </w:pPr>
    </w:p>
    <w:p w14:paraId="078935BA" w14:textId="77777777" w:rsidR="00E022FC" w:rsidRPr="00F03AE2" w:rsidRDefault="00E022FC" w:rsidP="00E022FC">
      <w:pPr>
        <w:pStyle w:val="Prrafodelista"/>
        <w:spacing w:after="0" w:line="360" w:lineRule="auto"/>
        <w:ind w:left="360"/>
        <w:jc w:val="both"/>
        <w:rPr>
          <w:rFonts w:ascii="Times New Roman" w:hAnsi="Times New Roman" w:cs="Times New Roman"/>
        </w:rPr>
      </w:pPr>
    </w:p>
    <w:p w14:paraId="53DCFEFA" w14:textId="77777777" w:rsidR="00194A19" w:rsidRPr="00F03AE2" w:rsidRDefault="00AB5BC6"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lastRenderedPageBreak/>
        <w:t>Multiplataforma:</w:t>
      </w:r>
      <w:r w:rsidRPr="00F03AE2">
        <w:rPr>
          <w:rFonts w:ascii="Times New Roman" w:hAnsi="Times New Roman" w:cs="Times New Roman"/>
        </w:rPr>
        <w:t xml:space="preserve"> Emplean</w:t>
      </w:r>
      <w:r w:rsidR="00194A19" w:rsidRPr="00F03AE2">
        <w:rPr>
          <w:rFonts w:ascii="Times New Roman" w:hAnsi="Times New Roman" w:cs="Times New Roman"/>
        </w:rPr>
        <w:t xml:space="preserve"> tecnologías que permiten una gran portabilidad entre diferentes plataformas. Se reducen los problemas de compatibilidad.</w:t>
      </w:r>
    </w:p>
    <w:p w14:paraId="610E2FFA" w14:textId="77777777" w:rsidR="00E022FC" w:rsidRPr="00F03AE2" w:rsidRDefault="00E022FC" w:rsidP="00E022FC">
      <w:pPr>
        <w:pStyle w:val="Prrafodelista"/>
        <w:spacing w:after="0" w:line="360" w:lineRule="auto"/>
        <w:ind w:left="360"/>
        <w:jc w:val="both"/>
        <w:rPr>
          <w:rFonts w:ascii="Times New Roman" w:hAnsi="Times New Roman" w:cs="Times New Roman"/>
        </w:rPr>
      </w:pPr>
    </w:p>
    <w:p w14:paraId="602EA57E" w14:textId="77777777" w:rsidR="00194A19" w:rsidRPr="00F03AE2" w:rsidRDefault="00AB5BC6"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Livianas:</w:t>
      </w:r>
      <w:r w:rsidRPr="00F03AE2">
        <w:rPr>
          <w:rFonts w:ascii="Times New Roman" w:hAnsi="Times New Roman" w:cs="Times New Roman"/>
        </w:rPr>
        <w:t xml:space="preserve"> Requieren</w:t>
      </w:r>
      <w:r w:rsidR="00194A19" w:rsidRPr="00F03AE2">
        <w:rPr>
          <w:rFonts w:ascii="Times New Roman" w:hAnsi="Times New Roman" w:cs="Times New Roman"/>
        </w:rPr>
        <w:t xml:space="preserve"> poco o nada de espacio en disco</w:t>
      </w:r>
      <w:r w:rsidR="009B6D8C" w:rsidRPr="00F03AE2">
        <w:rPr>
          <w:rFonts w:ascii="Times New Roman" w:hAnsi="Times New Roman" w:cs="Times New Roman"/>
        </w:rPr>
        <w:t>.</w:t>
      </w:r>
    </w:p>
    <w:p w14:paraId="36B7E74D" w14:textId="77777777" w:rsidR="00E022FC" w:rsidRPr="00F03AE2" w:rsidRDefault="00E022FC" w:rsidP="00E022FC">
      <w:pPr>
        <w:pStyle w:val="Prrafodelista"/>
        <w:rPr>
          <w:rFonts w:ascii="Times New Roman" w:hAnsi="Times New Roman" w:cs="Times New Roman"/>
        </w:rPr>
      </w:pPr>
    </w:p>
    <w:p w14:paraId="788FC975" w14:textId="77777777" w:rsidR="00336DA7" w:rsidRPr="00F03AE2" w:rsidRDefault="009B6D8C" w:rsidP="008B3AA5">
      <w:pPr>
        <w:pStyle w:val="Prrafodelista"/>
        <w:numPr>
          <w:ilvl w:val="0"/>
          <w:numId w:val="3"/>
        </w:numPr>
        <w:spacing w:after="0" w:line="360" w:lineRule="auto"/>
        <w:jc w:val="both"/>
        <w:rPr>
          <w:rFonts w:ascii="Times New Roman" w:hAnsi="Times New Roman" w:cs="Times New Roman"/>
        </w:rPr>
      </w:pPr>
      <w:r w:rsidRPr="00F03AE2">
        <w:rPr>
          <w:rFonts w:ascii="Times New Roman" w:hAnsi="Times New Roman" w:cs="Times New Roman"/>
          <w:b/>
        </w:rPr>
        <w:t>Interactivas</w:t>
      </w:r>
      <w:r w:rsidRPr="00F03AE2">
        <w:rPr>
          <w:rFonts w:ascii="Times New Roman" w:hAnsi="Times New Roman" w:cs="Times New Roman"/>
        </w:rPr>
        <w:t xml:space="preserve">: </w:t>
      </w:r>
      <w:r w:rsidR="00194A19" w:rsidRPr="00F03AE2">
        <w:rPr>
          <w:rFonts w:ascii="Times New Roman" w:hAnsi="Times New Roman" w:cs="Times New Roman"/>
        </w:rPr>
        <w:t>Las aplicaciones web pueden ejecutar audio, vídeo, mostrar animaciones,</w:t>
      </w:r>
    </w:p>
    <w:p w14:paraId="431B3D20" w14:textId="77777777" w:rsidR="001D2A64" w:rsidRPr="00F03AE2" w:rsidRDefault="001D2A64" w:rsidP="008B3AA5">
      <w:pPr>
        <w:spacing w:after="0" w:line="360" w:lineRule="auto"/>
        <w:jc w:val="both"/>
        <w:rPr>
          <w:rFonts w:ascii="Times New Roman" w:hAnsi="Times New Roman" w:cs="Times New Roman"/>
        </w:rPr>
      </w:pPr>
    </w:p>
    <w:p w14:paraId="0704C09B" w14:textId="66777686" w:rsidR="00FD05DC" w:rsidRPr="00F03AE2" w:rsidRDefault="00CC18BE" w:rsidP="00F53C45">
      <w:pPr>
        <w:pStyle w:val="11"/>
        <w:numPr>
          <w:ilvl w:val="1"/>
          <w:numId w:val="99"/>
        </w:numPr>
        <w:spacing w:before="0" w:line="360" w:lineRule="auto"/>
        <w:rPr>
          <w:rFonts w:cs="Times New Roman"/>
          <w:szCs w:val="22"/>
        </w:rPr>
      </w:pPr>
      <w:bookmarkStart w:id="22" w:name="_Toc421023203"/>
      <w:bookmarkStart w:id="23" w:name="_Toc425344862"/>
      <w:r w:rsidRPr="00F03AE2">
        <w:rPr>
          <w:rFonts w:cs="Times New Roman"/>
          <w:szCs w:val="22"/>
        </w:rPr>
        <w:t xml:space="preserve">    </w:t>
      </w:r>
      <w:r w:rsidR="005D4A5E" w:rsidRPr="00F03AE2">
        <w:rPr>
          <w:rFonts w:cs="Times New Roman"/>
          <w:szCs w:val="22"/>
        </w:rPr>
        <w:t>Lenguajes de programación</w:t>
      </w:r>
      <w:bookmarkEnd w:id="22"/>
      <w:r w:rsidR="00C07364" w:rsidRPr="00F03AE2">
        <w:rPr>
          <w:rFonts w:cs="Times New Roman"/>
          <w:szCs w:val="22"/>
        </w:rPr>
        <w:t>.</w:t>
      </w:r>
      <w:bookmarkEnd w:id="23"/>
    </w:p>
    <w:p w14:paraId="11EEFD8A" w14:textId="77777777" w:rsidR="00D02A16" w:rsidRPr="00F03AE2" w:rsidRDefault="00D02A16" w:rsidP="008B3AA5">
      <w:pPr>
        <w:spacing w:after="0" w:line="360" w:lineRule="auto"/>
        <w:rPr>
          <w:rFonts w:ascii="Times New Roman" w:hAnsi="Times New Roman" w:cs="Times New Roman"/>
        </w:rPr>
      </w:pPr>
    </w:p>
    <w:p w14:paraId="1881466A" w14:textId="4EB55FAD" w:rsidR="00FD05DC" w:rsidRPr="00F03AE2" w:rsidRDefault="0098240C"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Un lenguaje de programación es un conjunto de comandos, instrucciones y </w:t>
      </w:r>
      <w:r w:rsidR="0053120C" w:rsidRPr="00F03AE2">
        <w:rPr>
          <w:rFonts w:ascii="Times New Roman" w:hAnsi="Times New Roman" w:cs="Times New Roman"/>
        </w:rPr>
        <w:t xml:space="preserve">otros tipos de </w:t>
      </w:r>
      <w:r w:rsidRPr="00F03AE2">
        <w:rPr>
          <w:rFonts w:ascii="Times New Roman" w:hAnsi="Times New Roman" w:cs="Times New Roman"/>
        </w:rPr>
        <w:t xml:space="preserve"> sintaxis para crear programas de escritorio, aplicaciones web, software entre otros.</w:t>
      </w:r>
      <w:r w:rsidR="0053120C" w:rsidRPr="00F03AE2">
        <w:rPr>
          <w:rFonts w:ascii="Times New Roman" w:hAnsi="Times New Roman" w:cs="Times New Roman"/>
        </w:rPr>
        <w:t xml:space="preserve"> Existiendo dos tipos de lenguajes: los de alto nivel, que son utilizados por los programadores para escribir código de una manera entendible y fácil de leer, </w:t>
      </w:r>
      <w:r w:rsidR="00C000F3" w:rsidRPr="00F03AE2">
        <w:rPr>
          <w:rFonts w:ascii="Times New Roman" w:hAnsi="Times New Roman" w:cs="Times New Roman"/>
        </w:rPr>
        <w:t>ejemplo de estos están C, Java  y PHP</w:t>
      </w:r>
      <w:r w:rsidR="002230A2" w:rsidRPr="00F03AE2">
        <w:rPr>
          <w:rFonts w:ascii="Times New Roman" w:hAnsi="Times New Roman" w:cs="Times New Roman"/>
        </w:rPr>
        <w:t xml:space="preserve"> en el lado del servidor</w:t>
      </w:r>
      <w:r w:rsidR="00963AC2" w:rsidRPr="00F03AE2">
        <w:rPr>
          <w:rFonts w:ascii="Times New Roman" w:hAnsi="Times New Roman" w:cs="Times New Roman"/>
        </w:rPr>
        <w:t>; y los lenguajes de bajo nivel son conocidos como lenguajes de maquina o lenguaje ensamblador</w:t>
      </w:r>
      <w:r w:rsidR="008A7D74" w:rsidRPr="00F03AE2">
        <w:rPr>
          <w:rFonts w:ascii="Times New Roman" w:hAnsi="Times New Roman" w:cs="Times New Roman"/>
          <w:sz w:val="16"/>
        </w:rPr>
        <w:fldChar w:fldCharType="begin"/>
      </w:r>
      <w:r w:rsidR="00235643" w:rsidRPr="00F03AE2">
        <w:rPr>
          <w:rFonts w:ascii="Times New Roman" w:hAnsi="Times New Roman" w:cs="Times New Roman"/>
          <w:sz w:val="16"/>
        </w:rPr>
        <w:instrText xml:space="preserve"> ADDIN ZOTERO_ITEM CSL_CITATION {"citationID":"0bD1xzN8","properties":{"formattedCitation":"{\\rtf (\\uc0\\u8220{}Programming Language Definition,\\uc0\\u8221{} 2011)}","plainCitation":"(“Programming Language Definition,” 2011)"},"citationItems":[{"id":30,"uris":["http://zotero.org/users/local/UBoVLAxq/items/TK2X3XQK"],"uri":["http://zotero.org/users/local/UBoVLAxq/items/TK2X3XQK"],"itemData":{"id":30,"type":"webpage","title":"Programming Language Definition","genre":"Sitio Web","URL":"http://www.techterms.com/definition/programming_language","issued":{"date-parts":[["2011",9,23]]},"accessed":{"date-parts":[["2014",8,1]]}}}],"schema":"https://github.com/citation-style-language/schema/raw/master/csl-citation.json"} </w:instrText>
      </w:r>
      <w:r w:rsidR="008A7D74" w:rsidRPr="00F03AE2">
        <w:rPr>
          <w:rFonts w:ascii="Times New Roman" w:hAnsi="Times New Roman" w:cs="Times New Roman"/>
          <w:sz w:val="16"/>
        </w:rPr>
        <w:fldChar w:fldCharType="separate"/>
      </w:r>
      <w:r w:rsidR="00235643" w:rsidRPr="00F03AE2">
        <w:rPr>
          <w:rFonts w:ascii="Times New Roman" w:hAnsi="Times New Roman" w:cs="Times New Roman"/>
          <w:sz w:val="16"/>
        </w:rPr>
        <w:t>(Programming Language Definition, 2011)</w:t>
      </w:r>
      <w:r w:rsidR="008A7D74" w:rsidRPr="00F03AE2">
        <w:rPr>
          <w:rFonts w:ascii="Times New Roman" w:hAnsi="Times New Roman" w:cs="Times New Roman"/>
          <w:sz w:val="16"/>
        </w:rPr>
        <w:fldChar w:fldCharType="end"/>
      </w:r>
      <w:r w:rsidR="00EE40B7" w:rsidRPr="00F03AE2">
        <w:rPr>
          <w:rFonts w:ascii="Times New Roman" w:hAnsi="Times New Roman" w:cs="Times New Roman"/>
          <w:sz w:val="16"/>
        </w:rPr>
        <w:t>.</w:t>
      </w:r>
    </w:p>
    <w:p w14:paraId="32771B96" w14:textId="77777777" w:rsidR="00FF71D7" w:rsidRPr="00F03AE2" w:rsidRDefault="00FF71D7" w:rsidP="008B3AA5">
      <w:pPr>
        <w:spacing w:after="0" w:line="360" w:lineRule="auto"/>
        <w:jc w:val="both"/>
        <w:rPr>
          <w:rFonts w:ascii="Times New Roman" w:hAnsi="Times New Roman" w:cs="Times New Roman"/>
        </w:rPr>
      </w:pPr>
    </w:p>
    <w:p w14:paraId="68E0054A" w14:textId="77777777" w:rsidR="00482C04" w:rsidRPr="00F03AE2" w:rsidRDefault="00482C04" w:rsidP="00F53C45">
      <w:pPr>
        <w:pStyle w:val="Estilo111"/>
        <w:numPr>
          <w:ilvl w:val="2"/>
          <w:numId w:val="99"/>
        </w:numPr>
        <w:spacing w:before="0" w:line="360" w:lineRule="auto"/>
        <w:rPr>
          <w:rFonts w:cs="Times New Roman"/>
          <w:szCs w:val="22"/>
        </w:rPr>
      </w:pPr>
      <w:bookmarkStart w:id="24" w:name="_Toc421023204"/>
      <w:bookmarkStart w:id="25" w:name="_Toc425344863"/>
      <w:r w:rsidRPr="00F03AE2">
        <w:rPr>
          <w:rFonts w:cs="Times New Roman"/>
          <w:szCs w:val="22"/>
        </w:rPr>
        <w:t>Lenguajes de programación para desarrollo web</w:t>
      </w:r>
      <w:bookmarkEnd w:id="24"/>
      <w:r w:rsidR="00C07364" w:rsidRPr="00F03AE2">
        <w:rPr>
          <w:rFonts w:cs="Times New Roman"/>
          <w:szCs w:val="22"/>
        </w:rPr>
        <w:t>.</w:t>
      </w:r>
      <w:bookmarkEnd w:id="25"/>
    </w:p>
    <w:p w14:paraId="7B81F4AA" w14:textId="77777777" w:rsidR="00D02A16" w:rsidRPr="00F03AE2" w:rsidRDefault="00D02A16" w:rsidP="008B3AA5">
      <w:pPr>
        <w:pStyle w:val="Estilo111"/>
        <w:numPr>
          <w:ilvl w:val="0"/>
          <w:numId w:val="0"/>
        </w:numPr>
        <w:spacing w:before="0" w:line="360" w:lineRule="auto"/>
        <w:rPr>
          <w:rFonts w:cs="Times New Roman"/>
          <w:szCs w:val="22"/>
        </w:rPr>
      </w:pPr>
    </w:p>
    <w:p w14:paraId="439408FB" w14:textId="77777777" w:rsidR="00DB20AD" w:rsidRPr="00F03AE2" w:rsidRDefault="00902794"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Al mismo tiempo de que </w:t>
      </w:r>
      <w:r w:rsidR="00F3611F" w:rsidRPr="00F03AE2">
        <w:rPr>
          <w:rFonts w:ascii="Times New Roman" w:hAnsi="Times New Roman" w:cs="Times New Roman"/>
        </w:rPr>
        <w:t>surgió</w:t>
      </w:r>
      <w:r w:rsidRPr="00F03AE2">
        <w:rPr>
          <w:rFonts w:ascii="Times New Roman" w:hAnsi="Times New Roman" w:cs="Times New Roman"/>
        </w:rPr>
        <w:t xml:space="preserve"> la necesidad de</w:t>
      </w:r>
      <w:r w:rsidR="00F3611F" w:rsidRPr="00F03AE2">
        <w:rPr>
          <w:rFonts w:ascii="Times New Roman" w:hAnsi="Times New Roman" w:cs="Times New Roman"/>
        </w:rPr>
        <w:t xml:space="preserve"> mejorar el contenido de las aplicaciones web de estáticas a dinámicas, los lenguajes de programación han evolucionado a la par con la interacción de los datos con el usuario a través de la aplicación web.</w:t>
      </w:r>
      <w:r w:rsidR="00FE158D" w:rsidRPr="00F03AE2">
        <w:rPr>
          <w:rFonts w:ascii="Times New Roman" w:hAnsi="Times New Roman" w:cs="Times New Roman"/>
        </w:rPr>
        <w:t xml:space="preserve"> A continuación se describen los </w:t>
      </w:r>
      <w:r w:rsidR="00014175" w:rsidRPr="00F03AE2">
        <w:rPr>
          <w:rFonts w:ascii="Times New Roman" w:hAnsi="Times New Roman" w:cs="Times New Roman"/>
        </w:rPr>
        <w:t>más</w:t>
      </w:r>
      <w:r w:rsidR="00FE158D" w:rsidRPr="00F03AE2">
        <w:rPr>
          <w:rFonts w:ascii="Times New Roman" w:hAnsi="Times New Roman" w:cs="Times New Roman"/>
        </w:rPr>
        <w:t xml:space="preserve"> destacados:</w:t>
      </w:r>
    </w:p>
    <w:p w14:paraId="21295C54" w14:textId="77777777" w:rsidR="00235643" w:rsidRPr="00F03AE2" w:rsidRDefault="00235643" w:rsidP="008B3AA5">
      <w:pPr>
        <w:spacing w:after="0" w:line="360" w:lineRule="auto"/>
        <w:jc w:val="both"/>
        <w:rPr>
          <w:rFonts w:ascii="Times New Roman" w:hAnsi="Times New Roman" w:cs="Times New Roman"/>
        </w:rPr>
      </w:pPr>
    </w:p>
    <w:p w14:paraId="4D423E94" w14:textId="3B6A5A76" w:rsidR="005D4A5E" w:rsidRPr="00F03AE2" w:rsidRDefault="008F61FF" w:rsidP="005D4A5E">
      <w:pPr>
        <w:pStyle w:val="Prrafodelista"/>
        <w:numPr>
          <w:ilvl w:val="0"/>
          <w:numId w:val="4"/>
        </w:numPr>
        <w:spacing w:after="0" w:line="360" w:lineRule="auto"/>
        <w:ind w:left="360"/>
        <w:jc w:val="both"/>
        <w:rPr>
          <w:rFonts w:ascii="Times New Roman" w:hAnsi="Times New Roman" w:cs="Times New Roman"/>
          <w:b/>
        </w:rPr>
      </w:pPr>
      <w:r w:rsidRPr="00F03AE2">
        <w:rPr>
          <w:rFonts w:ascii="Times New Roman" w:hAnsi="Times New Roman" w:cs="Times New Roman"/>
          <w:b/>
        </w:rPr>
        <w:t xml:space="preserve">PHP: </w:t>
      </w:r>
      <w:r w:rsidRPr="00F03AE2">
        <w:rPr>
          <w:rFonts w:ascii="Times New Roman" w:hAnsi="Times New Roman" w:cs="Times New Roman"/>
        </w:rPr>
        <w:t>Es</w:t>
      </w:r>
      <w:r w:rsidR="00B62073" w:rsidRPr="00F03AE2">
        <w:rPr>
          <w:rFonts w:ascii="Times New Roman" w:hAnsi="Times New Roman" w:cs="Times New Roman"/>
        </w:rPr>
        <w:t xml:space="preserve"> un “lenguaje de código abierto muy popular especialmente adecuado para el desarrollo web y q</w:t>
      </w:r>
      <w:r w:rsidR="00E04322" w:rsidRPr="00F03AE2">
        <w:rPr>
          <w:rFonts w:ascii="Times New Roman" w:hAnsi="Times New Roman" w:cs="Times New Roman"/>
        </w:rPr>
        <w:t>ue puede ser incrustado en HTML</w:t>
      </w:r>
      <w:r w:rsidR="00B62073" w:rsidRPr="00F03AE2">
        <w:rPr>
          <w:rFonts w:ascii="Times New Roman" w:hAnsi="Times New Roman" w:cs="Times New Roman"/>
        </w:rPr>
        <w:t>”</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jPWCqI7Z","properties":{"formattedCitation":"{\\rtf (\\uc0\\u8220{}PHP: \\uc0\\u191{}Qu\\uc0\\u233{} es PHP? - Manual,\\uc0\\u8221{} n.d.)}","plainCitation":"(“PHP: ¿Qué es PHP? - Manual,” n.d.)"},"citationItems":[{"id":36,"uris":["http://zotero.org/users/local/UBoVLAxq/items/S4H9VK6W"],"uri":["http://zotero.org/users/local/UBoVLAxq/items/S4H9VK6W"],"itemData":{"id":36,"type":"webpage","title":"PHP: ¿Qué es PHP? - Manual","URL":"http://php.net/manual/es/intro-whatis.php","accessed":{"date-parts":[["2014",8,1]]}}}],"schema":"https://github.com/citation-style-language/schema/raw/master/csl-citation.json"} </w:instrText>
      </w:r>
      <w:r w:rsidR="008A7D74" w:rsidRPr="00F03AE2">
        <w:rPr>
          <w:rFonts w:ascii="Times New Roman" w:hAnsi="Times New Roman" w:cs="Times New Roman"/>
          <w:sz w:val="16"/>
        </w:rPr>
        <w:fldChar w:fldCharType="separate"/>
      </w:r>
      <w:r w:rsidR="00034BB6" w:rsidRPr="00F03AE2">
        <w:rPr>
          <w:rFonts w:ascii="Times New Roman" w:hAnsi="Times New Roman" w:cs="Times New Roman"/>
          <w:sz w:val="16"/>
        </w:rPr>
        <w:t>(PHP: ¿Qué es PHP? - Manual</w:t>
      </w:r>
      <w:r w:rsidR="00E04322" w:rsidRPr="00F03AE2">
        <w:rPr>
          <w:rFonts w:ascii="Times New Roman" w:hAnsi="Times New Roman" w:cs="Times New Roman"/>
          <w:sz w:val="16"/>
        </w:rPr>
        <w:t>,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Pr="00F03AE2">
        <w:rPr>
          <w:rFonts w:ascii="Times New Roman" w:hAnsi="Times New Roman" w:cs="Times New Roman"/>
        </w:rPr>
        <w:t>.</w:t>
      </w:r>
      <w:r w:rsidR="005D4A5E" w:rsidRPr="00F03AE2">
        <w:rPr>
          <w:rFonts w:ascii="Times New Roman" w:hAnsi="Times New Roman" w:cs="Times New Roman"/>
        </w:rPr>
        <w:t xml:space="preserve"> </w:t>
      </w:r>
      <w:r w:rsidR="0001363F" w:rsidRPr="00F03AE2">
        <w:rPr>
          <w:rFonts w:ascii="Times New Roman" w:hAnsi="Times New Roman" w:cs="Times New Roman"/>
        </w:rPr>
        <w:t xml:space="preserve"> Publicado bajo la licencia PHP, que es incompatible con la Licencia Pública General de GNU. </w:t>
      </w:r>
    </w:p>
    <w:p w14:paraId="248189A4" w14:textId="77777777" w:rsidR="000527DB" w:rsidRPr="00F03AE2" w:rsidRDefault="000527DB" w:rsidP="005D4A5E">
      <w:pPr>
        <w:pStyle w:val="Prrafodelista"/>
        <w:spacing w:after="0" w:line="360" w:lineRule="auto"/>
        <w:ind w:left="360"/>
        <w:jc w:val="both"/>
        <w:rPr>
          <w:rFonts w:ascii="Times New Roman" w:hAnsi="Times New Roman" w:cs="Times New Roman"/>
        </w:rPr>
      </w:pPr>
    </w:p>
    <w:p w14:paraId="4AC7BF82" w14:textId="201E20E2" w:rsidR="005E2B11" w:rsidRPr="00F03AE2" w:rsidRDefault="008F61FF" w:rsidP="005D4A5E">
      <w:pPr>
        <w:pStyle w:val="Prrafodelista"/>
        <w:spacing w:after="0" w:line="360" w:lineRule="auto"/>
        <w:ind w:left="360"/>
        <w:jc w:val="both"/>
        <w:rPr>
          <w:rFonts w:ascii="Times New Roman" w:hAnsi="Times New Roman" w:cs="Times New Roman"/>
          <w:b/>
          <w:sz w:val="16"/>
        </w:rPr>
      </w:pPr>
      <w:r w:rsidRPr="00F03AE2">
        <w:rPr>
          <w:rFonts w:ascii="Times New Roman" w:hAnsi="Times New Roman" w:cs="Times New Roman"/>
        </w:rPr>
        <w:t>Además de tener la</w:t>
      </w:r>
      <w:r w:rsidR="00C7161A" w:rsidRPr="00F03AE2">
        <w:rPr>
          <w:rFonts w:ascii="Times New Roman" w:hAnsi="Times New Roman" w:cs="Times New Roman"/>
        </w:rPr>
        <w:t>s</w:t>
      </w:r>
      <w:r w:rsidRPr="00F03AE2">
        <w:rPr>
          <w:rFonts w:ascii="Times New Roman" w:hAnsi="Times New Roman" w:cs="Times New Roman"/>
        </w:rPr>
        <w:t xml:space="preserve"> característica</w:t>
      </w:r>
      <w:r w:rsidR="00C7161A" w:rsidRPr="00F03AE2">
        <w:rPr>
          <w:rFonts w:ascii="Times New Roman" w:hAnsi="Times New Roman" w:cs="Times New Roman"/>
        </w:rPr>
        <w:t>s</w:t>
      </w:r>
      <w:r w:rsidRPr="00F03AE2">
        <w:rPr>
          <w:rFonts w:ascii="Times New Roman" w:hAnsi="Times New Roman" w:cs="Times New Roman"/>
        </w:rPr>
        <w:t xml:space="preserve"> de ser multiplataforma</w:t>
      </w:r>
      <w:r w:rsidR="0001363F" w:rsidRPr="00F03AE2">
        <w:rPr>
          <w:rFonts w:ascii="Times New Roman" w:hAnsi="Times New Roman" w:cs="Times New Roman"/>
        </w:rPr>
        <w:t>, libre</w:t>
      </w:r>
      <w:r w:rsidR="00C7161A" w:rsidRPr="00F03AE2">
        <w:rPr>
          <w:rFonts w:ascii="Times New Roman" w:hAnsi="Times New Roman" w:cs="Times New Roman"/>
        </w:rPr>
        <w:t xml:space="preserve"> por lo cual es</w:t>
      </w:r>
      <w:r w:rsidR="0001363F" w:rsidRPr="00F03AE2">
        <w:rPr>
          <w:rFonts w:ascii="Times New Roman" w:hAnsi="Times New Roman" w:cs="Times New Roman"/>
        </w:rPr>
        <w:t xml:space="preserve"> de fácil acceso para todos</w:t>
      </w:r>
      <w:r w:rsidR="00C7161A" w:rsidRPr="00F03AE2">
        <w:rPr>
          <w:rFonts w:ascii="Times New Roman" w:hAnsi="Times New Roman" w:cs="Times New Roman"/>
        </w:rPr>
        <w:t>, fácil aprendizaje</w:t>
      </w:r>
      <w:r w:rsidRPr="00F03AE2">
        <w:rPr>
          <w:rFonts w:ascii="Times New Roman" w:hAnsi="Times New Roman" w:cs="Times New Roman"/>
        </w:rPr>
        <w:t xml:space="preserve"> y tener una capacidad de conexión con la mayoría de las bases de datos que se usan en la actualidad. Siendo este un lenguaje de programación centrado en el lado del servidor por medio de scripts, también realiza algo innovador al lado del cliente, ejecutando el código en el servidor, generando HTML y enviándolo al cliente</w:t>
      </w:r>
      <w:r w:rsidR="00EE40B7" w:rsidRPr="00F03AE2">
        <w:rPr>
          <w:rFonts w:ascii="Times New Roman" w:hAnsi="Times New Roman" w:cs="Times New Roman"/>
        </w:rPr>
        <w:t>.</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rV75EYBc","properties":{"formattedCitation":"{\\rtf (\\uc0\\u8220{}PHP: \\uc0\\u191{}Qu\\uc0\\u233{} es PHP? - Manual,\\uc0\\u8221{} n.d.)}","plainCitation":"(“PHP: ¿Qué es PHP? - Manual,” n.d.)"},"citationItems":[{"id":36,"uris":["http://zotero.org/users/local/UBoVLAxq/items/S4H9VK6W"],"uri":["http://zotero.org/users/local/UBoVLAxq/items/S4H9VK6W"],"itemData":{"id":36,"type":"webpage","title":"PHP: ¿Qué es PHP? - Manual","URL":"http://php.net/manual/es/intro-whatis.php","accessed":{"date-parts":[["2014",8,1]]}}}],"schema":"https://github.com/citation-style-language/schema/raw/master/csl-citation.json"} </w:instrText>
      </w:r>
      <w:r w:rsidR="008A7D74" w:rsidRPr="00F03AE2">
        <w:rPr>
          <w:rFonts w:ascii="Times New Roman" w:hAnsi="Times New Roman" w:cs="Times New Roman"/>
          <w:sz w:val="16"/>
        </w:rPr>
        <w:fldChar w:fldCharType="separate"/>
      </w:r>
      <w:r w:rsidR="00E04322" w:rsidRPr="00F03AE2">
        <w:rPr>
          <w:rFonts w:ascii="Times New Roman" w:hAnsi="Times New Roman" w:cs="Times New Roman"/>
          <w:sz w:val="16"/>
        </w:rPr>
        <w:t>(PHP: ¿Qué es PHP? - Manual,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p>
    <w:p w14:paraId="6C0AB285" w14:textId="77777777" w:rsidR="00AA0E64" w:rsidRPr="00F03AE2" w:rsidRDefault="00AA0E64" w:rsidP="005D4A5E">
      <w:pPr>
        <w:pStyle w:val="Prrafodelista"/>
        <w:spacing w:after="0" w:line="360" w:lineRule="auto"/>
        <w:ind w:left="360"/>
        <w:jc w:val="both"/>
        <w:rPr>
          <w:rFonts w:ascii="Times New Roman" w:hAnsi="Times New Roman" w:cs="Times New Roman"/>
          <w:b/>
        </w:rPr>
      </w:pPr>
    </w:p>
    <w:p w14:paraId="716F7F6A" w14:textId="0343B179" w:rsidR="0033680B" w:rsidRPr="00F03AE2" w:rsidRDefault="009E09D6" w:rsidP="005D4A5E">
      <w:pPr>
        <w:pStyle w:val="Prrafodelista"/>
        <w:numPr>
          <w:ilvl w:val="0"/>
          <w:numId w:val="4"/>
        </w:numPr>
        <w:spacing w:after="0" w:line="360" w:lineRule="auto"/>
        <w:ind w:left="360"/>
        <w:jc w:val="both"/>
        <w:rPr>
          <w:rFonts w:ascii="Times New Roman" w:hAnsi="Times New Roman" w:cs="Times New Roman"/>
          <w:b/>
          <w:sz w:val="16"/>
        </w:rPr>
      </w:pPr>
      <w:r w:rsidRPr="00F03AE2">
        <w:rPr>
          <w:rFonts w:ascii="Times New Roman" w:hAnsi="Times New Roman" w:cs="Times New Roman"/>
          <w:b/>
        </w:rPr>
        <w:t xml:space="preserve">Java Server Pages(JSP):  </w:t>
      </w:r>
      <w:r w:rsidR="00C22BC8" w:rsidRPr="00F03AE2">
        <w:rPr>
          <w:rFonts w:ascii="Times New Roman" w:hAnsi="Times New Roman" w:cs="Times New Roman"/>
        </w:rPr>
        <w:t xml:space="preserve">Es una tecnología para generar </w:t>
      </w:r>
      <w:r w:rsidR="0001363F" w:rsidRPr="00F03AE2">
        <w:rPr>
          <w:rFonts w:ascii="Times New Roman" w:hAnsi="Times New Roman" w:cs="Times New Roman"/>
        </w:rPr>
        <w:t>páginas</w:t>
      </w:r>
      <w:r w:rsidR="00C22BC8" w:rsidRPr="00F03AE2">
        <w:rPr>
          <w:rFonts w:ascii="Times New Roman" w:hAnsi="Times New Roman" w:cs="Times New Roman"/>
        </w:rPr>
        <w:t xml:space="preserve"> web en el servidor, basado en scripts </w:t>
      </w:r>
      <w:r w:rsidR="0001363F" w:rsidRPr="00F03AE2">
        <w:rPr>
          <w:rFonts w:ascii="Times New Roman" w:hAnsi="Times New Roman" w:cs="Times New Roman"/>
        </w:rPr>
        <w:t>de igual manera que PHP</w:t>
      </w:r>
      <w:r w:rsidR="00B42230" w:rsidRPr="00F03AE2">
        <w:rPr>
          <w:rFonts w:ascii="Times New Roman" w:hAnsi="Times New Roman" w:cs="Times New Roman"/>
        </w:rPr>
        <w:t xml:space="preserve"> y ASP</w:t>
      </w:r>
      <w:r w:rsidR="0001363F" w:rsidRPr="00F03AE2">
        <w:rPr>
          <w:rFonts w:ascii="Times New Roman" w:hAnsi="Times New Roman" w:cs="Times New Roman"/>
        </w:rPr>
        <w:t xml:space="preserve">, </w:t>
      </w:r>
      <w:r w:rsidR="00C22BC8" w:rsidRPr="00F03AE2">
        <w:rPr>
          <w:rFonts w:ascii="Times New Roman" w:hAnsi="Times New Roman" w:cs="Times New Roman"/>
        </w:rPr>
        <w:t xml:space="preserve">el cual </w:t>
      </w:r>
      <w:r w:rsidR="0001363F" w:rsidRPr="00F03AE2">
        <w:rPr>
          <w:rFonts w:ascii="Times New Roman" w:hAnsi="Times New Roman" w:cs="Times New Roman"/>
        </w:rPr>
        <w:t xml:space="preserve">puede incrustar código </w:t>
      </w:r>
      <w:r w:rsidR="00C7161A" w:rsidRPr="00F03AE2">
        <w:rPr>
          <w:rFonts w:ascii="Times New Roman" w:hAnsi="Times New Roman" w:cs="Times New Roman"/>
        </w:rPr>
        <w:t xml:space="preserve">HTML o tenerlo </w:t>
      </w:r>
      <w:r w:rsidR="00C7161A" w:rsidRPr="00F03AE2">
        <w:rPr>
          <w:rFonts w:ascii="Times New Roman" w:hAnsi="Times New Roman" w:cs="Times New Roman"/>
        </w:rPr>
        <w:lastRenderedPageBreak/>
        <w:t xml:space="preserve">contenido en su interior </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EVKGVJ9N","properties":{"formattedCitation":"{\\rtf (\\uc0\\u8220{}\\uc0\\u191{}Que es JSP,\\uc0\\u8221{} n.d.)}","plainCitation":"(“¿Que es JSP,” n.d.)"},"citationItems":[{"id":46,"uris":["http://zotero.org/users/local/UBoVLAxq/items/GNIK9MCK"],"uri":["http://zotero.org/users/local/UBoVLAxq/items/GNIK9MCK"],"itemData":{"id":46,"type":"webpage","title":"¿Que es JSP","URL":"http://www.oocities.org/es/rojasalazar02/ads/T2.htm","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E04322" w:rsidRPr="00F03AE2">
        <w:rPr>
          <w:rFonts w:ascii="Times New Roman" w:hAnsi="Times New Roman" w:cs="Times New Roman"/>
          <w:sz w:val="16"/>
        </w:rPr>
        <w:t>(¿Qué es JSP?,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C22BC8" w:rsidRPr="00F03AE2">
        <w:rPr>
          <w:rFonts w:ascii="Times New Roman" w:hAnsi="Times New Roman" w:cs="Times New Roman"/>
        </w:rPr>
        <w:t xml:space="preserve">, </w:t>
      </w:r>
      <w:r w:rsidR="00C7161A" w:rsidRPr="00F03AE2">
        <w:rPr>
          <w:rFonts w:ascii="Times New Roman" w:hAnsi="Times New Roman" w:cs="Times New Roman"/>
        </w:rPr>
        <w:t>introduciendo a lo que se conoce como eventos ejecutados por los usuarios</w:t>
      </w:r>
      <w:r w:rsidR="00C22BC8" w:rsidRPr="00F03AE2">
        <w:rPr>
          <w:rFonts w:ascii="Times New Roman" w:hAnsi="Times New Roman" w:cs="Times New Roman"/>
        </w:rPr>
        <w:t>.</w:t>
      </w:r>
      <w:r w:rsidR="00AA0E64" w:rsidRPr="00F03AE2">
        <w:rPr>
          <w:rFonts w:ascii="Times New Roman" w:hAnsi="Times New Roman" w:cs="Times New Roman"/>
        </w:rPr>
        <w:t xml:space="preserve"> Publicado bajo la </w:t>
      </w:r>
      <w:r w:rsidR="00C7161A" w:rsidRPr="00F03AE2">
        <w:rPr>
          <w:rFonts w:ascii="Times New Roman" w:hAnsi="Times New Roman" w:cs="Times New Roman"/>
        </w:rPr>
        <w:t xml:space="preserve">Licencia Pública General de GNU, siendo así libre para desarrollar. </w:t>
      </w:r>
      <w:r w:rsidR="00F15B71" w:rsidRPr="00F03AE2">
        <w:rPr>
          <w:rFonts w:ascii="Times New Roman" w:hAnsi="Times New Roman" w:cs="Times New Roman"/>
        </w:rPr>
        <w:t xml:space="preserve">Entre sus características </w:t>
      </w:r>
      <w:r w:rsidR="00A6296C" w:rsidRPr="00F03AE2">
        <w:rPr>
          <w:rFonts w:ascii="Times New Roman" w:hAnsi="Times New Roman" w:cs="Times New Roman"/>
        </w:rPr>
        <w:t>es que es multiplataforma,  permite a los programadores generar dinámicamente HTML, XML o algún otro tipo de página web</w:t>
      </w:r>
      <w:r w:rsidR="00AB5BC6" w:rsidRPr="00F03AE2">
        <w:rPr>
          <w:rFonts w:ascii="Times New Roman" w:hAnsi="Times New Roman" w:cs="Times New Roman"/>
        </w:rPr>
        <w:t>, permite la utilización d</w:t>
      </w:r>
      <w:r w:rsidR="003466D3" w:rsidRPr="00F03AE2">
        <w:rPr>
          <w:rFonts w:ascii="Times New Roman" w:hAnsi="Times New Roman" w:cs="Times New Roman"/>
        </w:rPr>
        <w:t>e servlets</w:t>
      </w:r>
      <w:r w:rsidR="00EE40B7" w:rsidRPr="00F03AE2">
        <w:rPr>
          <w:rFonts w:ascii="Times New Roman" w:hAnsi="Times New Roman" w:cs="Times New Roman"/>
        </w:rPr>
        <w:t xml:space="preserve">. </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TG11w1oR","properties":{"formattedCitation":"{\\rtf (\\uc0\\u8220{}\\uc0\\u191{}Que es JSP,\\uc0\\u8221{} n.d.)}","plainCitation":"(“¿Que es JSP,” n.d.)"},"citationItems":[{"id":46,"uris":["http://zotero.org/users/local/UBoVLAxq/items/GNIK9MCK"],"uri":["http://zotero.org/users/local/UBoVLAxq/items/GNIK9MCK"],"itemData":{"id":46,"type":"webpage","title":"¿Que es JSP","URL":"http://www.oocities.org/es/rojasalazar02/ads/T2.htm","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E04322" w:rsidRPr="00F03AE2">
        <w:rPr>
          <w:rFonts w:ascii="Times New Roman" w:hAnsi="Times New Roman" w:cs="Times New Roman"/>
          <w:sz w:val="16"/>
        </w:rPr>
        <w:t>(¿Qué es JSP?,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p>
    <w:p w14:paraId="5D780350" w14:textId="77777777" w:rsidR="001975B3" w:rsidRPr="00F03AE2" w:rsidRDefault="001975B3" w:rsidP="005D4A5E">
      <w:pPr>
        <w:pStyle w:val="Prrafodelista"/>
        <w:spacing w:after="0" w:line="360" w:lineRule="auto"/>
        <w:ind w:left="360"/>
        <w:jc w:val="both"/>
        <w:rPr>
          <w:rFonts w:ascii="Times New Roman" w:hAnsi="Times New Roman" w:cs="Times New Roman"/>
          <w:b/>
        </w:rPr>
      </w:pPr>
    </w:p>
    <w:p w14:paraId="6023ED00" w14:textId="77777777" w:rsidR="00336DA7" w:rsidRPr="00F03AE2" w:rsidRDefault="00B42230" w:rsidP="005D4A5E">
      <w:pPr>
        <w:pStyle w:val="Prrafodelista"/>
        <w:numPr>
          <w:ilvl w:val="0"/>
          <w:numId w:val="4"/>
        </w:numPr>
        <w:spacing w:after="0" w:line="360" w:lineRule="auto"/>
        <w:ind w:left="360"/>
        <w:jc w:val="both"/>
        <w:rPr>
          <w:rFonts w:ascii="Times New Roman" w:hAnsi="Times New Roman" w:cs="Times New Roman"/>
        </w:rPr>
      </w:pPr>
      <w:r w:rsidRPr="00F03AE2">
        <w:rPr>
          <w:rFonts w:ascii="Times New Roman" w:hAnsi="Times New Roman" w:cs="Times New Roman"/>
          <w:b/>
        </w:rPr>
        <w:t xml:space="preserve">Active Server </w:t>
      </w:r>
      <w:r w:rsidR="00A74206" w:rsidRPr="00F03AE2">
        <w:rPr>
          <w:rFonts w:ascii="Times New Roman" w:hAnsi="Times New Roman" w:cs="Times New Roman"/>
          <w:b/>
        </w:rPr>
        <w:t>Page (</w:t>
      </w:r>
      <w:r w:rsidRPr="00F03AE2">
        <w:rPr>
          <w:rFonts w:ascii="Times New Roman" w:hAnsi="Times New Roman" w:cs="Times New Roman"/>
          <w:b/>
        </w:rPr>
        <w:t xml:space="preserve">ASP): </w:t>
      </w:r>
      <w:r w:rsidRPr="00F03AE2">
        <w:rPr>
          <w:rFonts w:ascii="Times New Roman" w:hAnsi="Times New Roman" w:cs="Times New Roman"/>
        </w:rPr>
        <w:t xml:space="preserve">Este es un lenguaje comercializado por Microsoft lo que hace que este bajo la licencia </w:t>
      </w:r>
      <w:r w:rsidR="00A74206" w:rsidRPr="00F03AE2">
        <w:rPr>
          <w:rFonts w:ascii="Times New Roman" w:hAnsi="Times New Roman" w:cs="Times New Roman"/>
        </w:rPr>
        <w:t xml:space="preserve">de esta empresa. </w:t>
      </w:r>
      <w:r w:rsidR="00D04952" w:rsidRPr="00F03AE2">
        <w:rPr>
          <w:rFonts w:ascii="Times New Roman" w:hAnsi="Times New Roman" w:cs="Times New Roman"/>
        </w:rPr>
        <w:t>Siendo ASP.NET</w:t>
      </w:r>
      <w:r w:rsidR="00A74206" w:rsidRPr="00F03AE2">
        <w:rPr>
          <w:rFonts w:ascii="Times New Roman" w:hAnsi="Times New Roman" w:cs="Times New Roman"/>
        </w:rPr>
        <w:t xml:space="preserve"> el sucesor de la tecnología ASP, siendo definido como “un modelo de desarrollo Web unificado que incluye los servicios necesarios para que usted pueda crear aplicaciones Web de clase empresarial con un mínimo de codificación” </w:t>
      </w:r>
      <w:r w:rsidR="008A7D74" w:rsidRPr="00F03AE2">
        <w:rPr>
          <w:rFonts w:ascii="Times New Roman" w:hAnsi="Times New Roman" w:cs="Times New Roman"/>
          <w:sz w:val="16"/>
        </w:rPr>
        <w:fldChar w:fldCharType="begin"/>
      </w:r>
      <w:r w:rsidR="00A31107" w:rsidRPr="00F03AE2">
        <w:rPr>
          <w:rFonts w:ascii="Times New Roman" w:hAnsi="Times New Roman" w:cs="Times New Roman"/>
          <w:sz w:val="16"/>
        </w:rPr>
        <w:instrText xml:space="preserve"> ADDIN ZOTERO_ITEM CSL_CITATION {"citationID":"YeckWN1Z","properties":{"formattedCitation":"{\\rtf (\\uc0\\u8220{}ASP.NET Overview,\\uc0\\u8221{} n.d.)}","plainCitation":"(“ASP.NET Overview,” n.d.)","dontUpdate":true},"citationItems":[{"id":49,"uris":["http://zotero.org/users/local/UBoVLAxq/items/C5RFPFPX"],"uri":["http://zotero.org/users/local/UBoVLAxq/items/C5RFPFPX"],"itemData":{"id":49,"type":"webpage","title":"ASP.NET Overview","URL":"http://msdn.microsoft.com/en-us/library/vstudio/4w3ex9c2(v=vs.100).aspx","author":[{"family":"Microsoft","given":""}],"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E04322" w:rsidRPr="00F03AE2">
        <w:rPr>
          <w:rFonts w:ascii="Times New Roman" w:hAnsi="Times New Roman" w:cs="Times New Roman"/>
          <w:sz w:val="16"/>
        </w:rPr>
        <w:t>(Microsoft,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A74206" w:rsidRPr="00F03AE2">
        <w:rPr>
          <w:rFonts w:ascii="Times New Roman" w:hAnsi="Times New Roman" w:cs="Times New Roman"/>
          <w:sz w:val="16"/>
        </w:rPr>
        <w:t>.</w:t>
      </w:r>
      <w:r w:rsidR="00A74206" w:rsidRPr="00F03AE2">
        <w:rPr>
          <w:rFonts w:ascii="Times New Roman" w:hAnsi="Times New Roman" w:cs="Times New Roman"/>
        </w:rPr>
        <w:t xml:space="preserve"> Este software es compatible en todos los servidores de Windows ya que tanto los productos son propiedad de Microsoft y se pueden utilizar junto con Microsoft SQL.</w:t>
      </w:r>
    </w:p>
    <w:p w14:paraId="5D480A24" w14:textId="77777777" w:rsidR="001975B3" w:rsidRPr="00F03AE2" w:rsidRDefault="001975B3" w:rsidP="008B3AA5">
      <w:pPr>
        <w:spacing w:after="0" w:line="360" w:lineRule="auto"/>
        <w:jc w:val="both"/>
        <w:rPr>
          <w:rFonts w:ascii="Times New Roman" w:hAnsi="Times New Roman" w:cs="Times New Roman"/>
        </w:rPr>
      </w:pPr>
    </w:p>
    <w:p w14:paraId="2FB9EB8F" w14:textId="77777777" w:rsidR="0025509B" w:rsidRPr="00F03AE2" w:rsidRDefault="00D04952"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tre estos 3 lenguajes más usados para el desarrollo web, se puede concluir que a nivel de licencias JSP y PHP son libres lo cual facilita el acceso a estas, mientras que ASP.NET necesita de una licencia paga como la de Microsoft. </w:t>
      </w:r>
      <w:r w:rsidR="00F302B2" w:rsidRPr="00F03AE2">
        <w:rPr>
          <w:rFonts w:ascii="Times New Roman" w:hAnsi="Times New Roman" w:cs="Times New Roman"/>
        </w:rPr>
        <w:t xml:space="preserve">A nivel de curva de aprendizaje, la de PHP es mucho menor que JSP y ASP.NET según los expertos. </w:t>
      </w:r>
    </w:p>
    <w:p w14:paraId="0A8E96AF" w14:textId="77777777" w:rsidR="0025509B" w:rsidRPr="00F03AE2" w:rsidRDefault="0025509B" w:rsidP="008B3AA5">
      <w:pPr>
        <w:spacing w:after="0" w:line="360" w:lineRule="auto"/>
        <w:jc w:val="both"/>
        <w:rPr>
          <w:rFonts w:ascii="Times New Roman" w:hAnsi="Times New Roman" w:cs="Times New Roman"/>
        </w:rPr>
      </w:pPr>
    </w:p>
    <w:p w14:paraId="1B3760DD" w14:textId="77777777" w:rsidR="00D04952" w:rsidRPr="00F03AE2" w:rsidRDefault="00F302B2" w:rsidP="008B3AA5">
      <w:pPr>
        <w:spacing w:after="0" w:line="360" w:lineRule="auto"/>
        <w:jc w:val="both"/>
        <w:rPr>
          <w:rFonts w:ascii="Times New Roman" w:hAnsi="Times New Roman" w:cs="Times New Roman"/>
        </w:rPr>
      </w:pPr>
      <w:r w:rsidRPr="00F03AE2">
        <w:rPr>
          <w:rFonts w:ascii="Times New Roman" w:hAnsi="Times New Roman" w:cs="Times New Roman"/>
        </w:rPr>
        <w:t>Otro punto no mencionado en las descripciones anteriores es el hosting, es más costoso ofrecer entornos de alojamiento para ASP.NET y JSP, principalmente porque ASP.NET y JSP tienden a deman</w:t>
      </w:r>
      <w:r w:rsidR="00000EE8" w:rsidRPr="00F03AE2">
        <w:rPr>
          <w:rFonts w:ascii="Times New Roman" w:hAnsi="Times New Roman" w:cs="Times New Roman"/>
        </w:rPr>
        <w:t>dar más recursos de CPU y memoria</w:t>
      </w:r>
      <w:r w:rsidRPr="00F03AE2">
        <w:rPr>
          <w:rFonts w:ascii="Times New Roman" w:hAnsi="Times New Roman" w:cs="Times New Roman"/>
        </w:rPr>
        <w:t>.</w:t>
      </w:r>
      <w:r w:rsidR="00000EE8" w:rsidRPr="00F03AE2">
        <w:rPr>
          <w:rFonts w:ascii="Times New Roman" w:hAnsi="Times New Roman" w:cs="Times New Roman"/>
        </w:rPr>
        <w:t xml:space="preserve"> Siendo así PHP la mejor opción </w:t>
      </w:r>
      <w:r w:rsidR="0096458D" w:rsidRPr="00F03AE2">
        <w:rPr>
          <w:rFonts w:ascii="Times New Roman" w:hAnsi="Times New Roman" w:cs="Times New Roman"/>
        </w:rPr>
        <w:t>para el desarrollo web, descrito de mejor manera en el siguiente punto.</w:t>
      </w:r>
    </w:p>
    <w:p w14:paraId="28AAF1F4" w14:textId="77777777" w:rsidR="00AB5BC6" w:rsidRPr="00F03AE2" w:rsidRDefault="00AB5BC6" w:rsidP="008B3AA5">
      <w:pPr>
        <w:spacing w:after="0" w:line="360" w:lineRule="auto"/>
        <w:jc w:val="both"/>
        <w:rPr>
          <w:rFonts w:ascii="Times New Roman" w:hAnsi="Times New Roman" w:cs="Times New Roman"/>
        </w:rPr>
      </w:pPr>
    </w:p>
    <w:p w14:paraId="4110DF47" w14:textId="062C7378" w:rsidR="00091866" w:rsidRPr="00F03AE2" w:rsidRDefault="005D4A5E" w:rsidP="00F53C45">
      <w:pPr>
        <w:pStyle w:val="11"/>
        <w:numPr>
          <w:ilvl w:val="1"/>
          <w:numId w:val="99"/>
        </w:numPr>
        <w:spacing w:before="0" w:line="360" w:lineRule="auto"/>
        <w:rPr>
          <w:rFonts w:cs="Times New Roman"/>
          <w:szCs w:val="22"/>
        </w:rPr>
      </w:pPr>
      <w:bookmarkStart w:id="26" w:name="_Toc421023205"/>
      <w:bookmarkStart w:id="27" w:name="_Toc425344864"/>
      <w:r w:rsidRPr="00F03AE2">
        <w:rPr>
          <w:rFonts w:cs="Times New Roman"/>
          <w:szCs w:val="22"/>
        </w:rPr>
        <w:t xml:space="preserve">Lenguaje </w:t>
      </w:r>
      <w:bookmarkEnd w:id="26"/>
      <w:r w:rsidRPr="00F03AE2">
        <w:rPr>
          <w:rFonts w:cs="Times New Roman"/>
          <w:szCs w:val="22"/>
        </w:rPr>
        <w:t>PHP</w:t>
      </w:r>
      <w:bookmarkEnd w:id="27"/>
    </w:p>
    <w:p w14:paraId="3F528521" w14:textId="77777777" w:rsidR="001975B3" w:rsidRPr="00F03AE2" w:rsidRDefault="001975B3" w:rsidP="008B3AA5">
      <w:pPr>
        <w:spacing w:after="0" w:line="360" w:lineRule="auto"/>
        <w:rPr>
          <w:rFonts w:ascii="Times New Roman" w:hAnsi="Times New Roman" w:cs="Times New Roman"/>
        </w:rPr>
      </w:pPr>
    </w:p>
    <w:p w14:paraId="71F1F782" w14:textId="22F4FD65" w:rsidR="00930BAD" w:rsidRPr="00F03AE2" w:rsidRDefault="000A47FC" w:rsidP="008B3AA5">
      <w:pPr>
        <w:spacing w:after="0" w:line="360" w:lineRule="auto"/>
        <w:jc w:val="both"/>
        <w:rPr>
          <w:rFonts w:ascii="Times New Roman" w:hAnsi="Times New Roman" w:cs="Times New Roman"/>
          <w:sz w:val="16"/>
        </w:rPr>
      </w:pPr>
      <w:r w:rsidRPr="00F03AE2">
        <w:rPr>
          <w:rFonts w:ascii="Times New Roman" w:hAnsi="Times New Roman" w:cs="Times New Roman"/>
        </w:rPr>
        <w:t>PHP (Hypertext Pre-processor</w:t>
      </w:r>
      <w:r w:rsidR="001D2A64" w:rsidRPr="00F03AE2">
        <w:rPr>
          <w:rFonts w:ascii="Times New Roman" w:hAnsi="Times New Roman" w:cs="Times New Roman"/>
        </w:rPr>
        <w:t>) es</w:t>
      </w:r>
      <w:r w:rsidR="00B21A49" w:rsidRPr="00F03AE2">
        <w:rPr>
          <w:rFonts w:ascii="Times New Roman" w:hAnsi="Times New Roman" w:cs="Times New Roman"/>
        </w:rPr>
        <w:t xml:space="preserve"> un lenguaje interpretado para la creación de sitios web dinámicos o aplicaciones web alojados en servidores. Permitiendo que  los </w:t>
      </w:r>
      <w:hyperlink r:id="rId11" w:history="1">
        <w:r w:rsidR="00B21A49" w:rsidRPr="00F03AE2">
          <w:rPr>
            <w:rFonts w:ascii="Times New Roman" w:hAnsi="Times New Roman" w:cs="Times New Roman"/>
          </w:rPr>
          <w:t>scripts</w:t>
        </w:r>
      </w:hyperlink>
      <w:r w:rsidR="00B21A49" w:rsidRPr="00F03AE2">
        <w:rPr>
          <w:rFonts w:ascii="Times New Roman" w:hAnsi="Times New Roman" w:cs="Times New Roman"/>
        </w:rPr>
        <w:t> en PHP</w:t>
      </w:r>
      <w:r w:rsidR="005754F7" w:rsidRPr="00F03AE2">
        <w:rPr>
          <w:rFonts w:ascii="Times New Roman" w:hAnsi="Times New Roman" w:cs="Times New Roman"/>
        </w:rPr>
        <w:t xml:space="preserve"> </w:t>
      </w:r>
      <w:r w:rsidR="00B21A49" w:rsidRPr="00F03AE2">
        <w:rPr>
          <w:rFonts w:ascii="Times New Roman" w:hAnsi="Times New Roman" w:cs="Times New Roman"/>
        </w:rPr>
        <w:t>se embeben en otros </w:t>
      </w:r>
      <w:hyperlink r:id="rId12" w:history="1">
        <w:r w:rsidR="00B21A49" w:rsidRPr="00F03AE2">
          <w:rPr>
            <w:rFonts w:ascii="Times New Roman" w:hAnsi="Times New Roman" w:cs="Times New Roman"/>
          </w:rPr>
          <w:t>códigos</w:t>
        </w:r>
      </w:hyperlink>
      <w:r w:rsidR="00B21A49" w:rsidRPr="00F03AE2">
        <w:rPr>
          <w:rFonts w:ascii="Times New Roman" w:hAnsi="Times New Roman" w:cs="Times New Roman"/>
        </w:rPr>
        <w:t> como </w:t>
      </w:r>
      <w:hyperlink r:id="rId13" w:history="1">
        <w:r w:rsidR="00B21A49" w:rsidRPr="00F03AE2">
          <w:rPr>
            <w:rFonts w:ascii="Times New Roman" w:hAnsi="Times New Roman" w:cs="Times New Roman"/>
          </w:rPr>
          <w:t>HTML</w:t>
        </w:r>
      </w:hyperlink>
      <w:r w:rsidR="00B21A49" w:rsidRPr="00F03AE2">
        <w:rPr>
          <w:rFonts w:ascii="Times New Roman" w:hAnsi="Times New Roman" w:cs="Times New Roman"/>
        </w:rPr>
        <w:t xml:space="preserve"> ampliando las posibilidades </w:t>
      </w:r>
      <w:r w:rsidR="00DD50A1" w:rsidRPr="00F03AE2">
        <w:rPr>
          <w:rFonts w:ascii="Times New Roman" w:hAnsi="Times New Roman" w:cs="Times New Roman"/>
        </w:rPr>
        <w:t>de diseño web</w:t>
      </w:r>
      <w:r w:rsidR="008A7D74" w:rsidRPr="00F03AE2">
        <w:rPr>
          <w:rFonts w:ascii="Times New Roman" w:hAnsi="Times New Roman" w:cs="Times New Roman"/>
          <w:sz w:val="16"/>
        </w:rPr>
        <w:fldChar w:fldCharType="begin"/>
      </w:r>
      <w:r w:rsidR="001C433B" w:rsidRPr="00F03AE2">
        <w:rPr>
          <w:rFonts w:ascii="Times New Roman" w:hAnsi="Times New Roman" w:cs="Times New Roman"/>
          <w:sz w:val="16"/>
        </w:rPr>
        <w:instrText xml:space="preserve"> ADDIN ZOTERO_ITEM CSL_CITATION {"citationID":"bwmnhDy1","properties":{"formattedCitation":"{\\rtf (\\uc0\\u8220{}\\uc0\\u191{}Cu\\uc0\\u225{}l es la definicion de PHP?,\\uc0\\u8221{} n.d.)}","plainCitation":"(“¿Cuál es la definicion de PHP?,” n.d.)"},"citationItems":[{"id":243,"uris":["http://zotero.org/users/local/UBoVLAxq/items/KPHC2GWQ"],"uri":["http://zotero.org/users/local/UBoVLAxq/items/KPHC2GWQ"],"itemData":{"id":243,"type":"webpage","title":"¿Cuál es la definicion de PHP?","URL":"http://www.alegsa.com.ar/Dic/php.php","accessed":{"date-parts":[["2015",7,7]]}}}],"schema":"https://github.com/citation-style-language/schema/raw/master/csl-citation.json"} </w:instrText>
      </w:r>
      <w:r w:rsidR="008A7D74" w:rsidRPr="00F03AE2">
        <w:rPr>
          <w:rFonts w:ascii="Times New Roman" w:hAnsi="Times New Roman" w:cs="Times New Roman"/>
          <w:sz w:val="16"/>
        </w:rPr>
        <w:fldChar w:fldCharType="separate"/>
      </w:r>
      <w:r w:rsidR="001C433B" w:rsidRPr="00F03AE2">
        <w:rPr>
          <w:rFonts w:ascii="Times New Roman" w:hAnsi="Times New Roman" w:cs="Times New Roman"/>
          <w:sz w:val="16"/>
        </w:rPr>
        <w:t>(¿Cuál es la definición de PHP?, s.f.)</w:t>
      </w:r>
      <w:r w:rsidR="008A7D74" w:rsidRPr="00F03AE2">
        <w:rPr>
          <w:rFonts w:ascii="Times New Roman" w:hAnsi="Times New Roman" w:cs="Times New Roman"/>
          <w:sz w:val="16"/>
        </w:rPr>
        <w:fldChar w:fldCharType="end"/>
      </w:r>
      <w:r w:rsidR="00DD50A1" w:rsidRPr="00F03AE2">
        <w:rPr>
          <w:rFonts w:ascii="Times New Roman" w:hAnsi="Times New Roman" w:cs="Times New Roman"/>
          <w:sz w:val="16"/>
        </w:rPr>
        <w:t>.</w:t>
      </w:r>
    </w:p>
    <w:p w14:paraId="6AB11AEE" w14:textId="77777777" w:rsidR="00A62E55" w:rsidRPr="00F03AE2" w:rsidRDefault="00A62E55" w:rsidP="008B3AA5">
      <w:pPr>
        <w:spacing w:after="0" w:line="360" w:lineRule="auto"/>
        <w:jc w:val="both"/>
        <w:rPr>
          <w:rFonts w:ascii="Times New Roman" w:hAnsi="Times New Roman" w:cs="Times New Roman"/>
        </w:rPr>
      </w:pPr>
    </w:p>
    <w:p w14:paraId="2762FB19" w14:textId="77777777" w:rsidR="00BB09F4" w:rsidRPr="00F03AE2" w:rsidRDefault="00930BAD" w:rsidP="00F53C45">
      <w:pPr>
        <w:pStyle w:val="Estilo111"/>
        <w:numPr>
          <w:ilvl w:val="2"/>
          <w:numId w:val="99"/>
        </w:numPr>
        <w:spacing w:before="0" w:line="360" w:lineRule="auto"/>
        <w:rPr>
          <w:rFonts w:cs="Times New Roman"/>
          <w:szCs w:val="22"/>
        </w:rPr>
      </w:pPr>
      <w:bookmarkStart w:id="28" w:name="_Toc421023206"/>
      <w:bookmarkStart w:id="29" w:name="_Toc425344865"/>
      <w:r w:rsidRPr="00F03AE2">
        <w:rPr>
          <w:rFonts w:cs="Times New Roman"/>
          <w:szCs w:val="22"/>
        </w:rPr>
        <w:t>Historia</w:t>
      </w:r>
      <w:bookmarkEnd w:id="28"/>
      <w:r w:rsidR="00C07364" w:rsidRPr="00F03AE2">
        <w:rPr>
          <w:rFonts w:cs="Times New Roman"/>
          <w:szCs w:val="22"/>
        </w:rPr>
        <w:t>.</w:t>
      </w:r>
      <w:bookmarkEnd w:id="29"/>
    </w:p>
    <w:p w14:paraId="286C4156" w14:textId="77777777" w:rsidR="00D02A16" w:rsidRPr="00F03AE2" w:rsidRDefault="00D02A16" w:rsidP="008B3AA5">
      <w:pPr>
        <w:spacing w:after="0" w:line="360" w:lineRule="auto"/>
        <w:jc w:val="both"/>
        <w:rPr>
          <w:rFonts w:ascii="Times New Roman" w:hAnsi="Times New Roman" w:cs="Times New Roman"/>
        </w:rPr>
      </w:pPr>
    </w:p>
    <w:p w14:paraId="5C134014" w14:textId="77777777" w:rsidR="00930BAD" w:rsidRPr="00F03AE2" w:rsidRDefault="00E63283"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primera versión de PHP fue creada en el año 1994 por Rasmus Lerdorf, que utilizaba el método CGI, con un conjunto de ficheros de lenguaje C, con el objetivo de rastrear visitas de su currículum online, llamando al conjunto de scripts "Personal Home Page Tools", más </w:t>
      </w:r>
      <w:r w:rsidRPr="00F03AE2">
        <w:rPr>
          <w:rFonts w:ascii="Times New Roman" w:hAnsi="Times New Roman" w:cs="Times New Roman"/>
        </w:rPr>
        <w:lastRenderedPageBreak/>
        <w:t>frecuentemente referenciado como "PHP Tools".</w:t>
      </w:r>
      <w:r w:rsidR="007E6D25" w:rsidRPr="00F03AE2">
        <w:rPr>
          <w:rFonts w:ascii="Times New Roman" w:hAnsi="Times New Roman" w:cs="Times New Roman"/>
        </w:rPr>
        <w:t xml:space="preserve"> En 1995, Rasmus publicó</w:t>
      </w:r>
      <w:r w:rsidRPr="00F03AE2">
        <w:rPr>
          <w:rFonts w:ascii="Times New Roman" w:hAnsi="Times New Roman" w:cs="Times New Roman"/>
        </w:rPr>
        <w:t xml:space="preserve"> el código fuente con las mejoras de funcionalidad e interacción con base de datos</w:t>
      </w:r>
      <w:r w:rsidR="007E6D25" w:rsidRPr="00F03AE2">
        <w:rPr>
          <w:rFonts w:ascii="Times New Roman" w:hAnsi="Times New Roman" w:cs="Times New Roman"/>
        </w:rPr>
        <w:t>, proporcionando a los desarrolladores crear aplicaciones web dinámicas sencillas.</w:t>
      </w:r>
    </w:p>
    <w:p w14:paraId="698E362D" w14:textId="77777777" w:rsidR="001975B3" w:rsidRPr="00F03AE2" w:rsidRDefault="001975B3" w:rsidP="008B3AA5">
      <w:pPr>
        <w:spacing w:after="0" w:line="360" w:lineRule="auto"/>
        <w:jc w:val="both"/>
        <w:rPr>
          <w:rFonts w:ascii="Times New Roman" w:hAnsi="Times New Roman" w:cs="Times New Roman"/>
        </w:rPr>
      </w:pPr>
    </w:p>
    <w:p w14:paraId="0FC1404E" w14:textId="6FA1B14F" w:rsidR="00CB1CA5" w:rsidRPr="00F03AE2" w:rsidRDefault="00CB1CA5" w:rsidP="008B3AA5">
      <w:pPr>
        <w:spacing w:after="0" w:line="360" w:lineRule="auto"/>
        <w:jc w:val="both"/>
        <w:rPr>
          <w:rFonts w:ascii="Times New Roman" w:hAnsi="Times New Roman" w:cs="Times New Roman"/>
          <w:sz w:val="16"/>
        </w:rPr>
      </w:pPr>
      <w:r w:rsidRPr="00F03AE2">
        <w:rPr>
          <w:rFonts w:ascii="Times New Roman" w:hAnsi="Times New Roman" w:cs="Times New Roman"/>
        </w:rPr>
        <w:t xml:space="preserve">En 1996 el código fue hecho de nuevo dándole </w:t>
      </w:r>
      <w:r w:rsidR="00370573" w:rsidRPr="00F03AE2">
        <w:rPr>
          <w:rFonts w:ascii="Times New Roman" w:hAnsi="Times New Roman" w:cs="Times New Roman"/>
        </w:rPr>
        <w:t>un nuevo nombre PHP/FI, con nuevas características propias como: soporte interno para DBM, mSQL, y bases de datos Postgres95, cookies, soporte para funciones definidas por el usuario. Entre los años 1997 y 1998 PHP/FI 2.0, la cantidad de usuarios habría incrementado alrededor del mundo con 60,000 dominios reportados con cabeceras que contenían "PHP", indicando en efecto que el servidor host lo tenía instalado</w:t>
      </w:r>
      <w:r w:rsidR="008A7D74" w:rsidRPr="00F03AE2">
        <w:rPr>
          <w:rFonts w:ascii="Times New Roman" w:hAnsi="Times New Roman" w:cs="Times New Roman"/>
          <w:sz w:val="16"/>
        </w:rPr>
        <w:fldChar w:fldCharType="begin"/>
      </w:r>
      <w:r w:rsidR="00235643" w:rsidRPr="00F03AE2">
        <w:rPr>
          <w:rFonts w:ascii="Times New Roman" w:hAnsi="Times New Roman" w:cs="Times New Roman"/>
          <w:sz w:val="16"/>
        </w:rPr>
        <w:instrText xml:space="preserve"> ADDIN ZOTERO_ITEM CSL_CITATION {"citationID":"IZiKL5md","properties":{"formattedCitation":"{\\rtf (\\uc0\\u8220{}PHP: Historia de PHP - Manual,\\uc0\\u8221{} n.d.)}","plainCitation":"(“PHP: Historia de PHP - Manual,” n.d.)"},"citationItems":[{"id":76,"uris":["http://zotero.org/users/local/UBoVLAxq/items/ETGWK5I3"],"uri":["http://zotero.org/users/local/UBoVLAxq/items/ETGWK5I3"],"itemData":{"id":76,"type":"webpage","title":"PHP: Historia de PHP - Manual","URL":"http://php.net/manual/es/history.php.php","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235643" w:rsidRPr="00F03AE2">
        <w:rPr>
          <w:rFonts w:ascii="Times New Roman" w:hAnsi="Times New Roman" w:cs="Times New Roman"/>
          <w:sz w:val="16"/>
        </w:rPr>
        <w:t xml:space="preserve">(PHP: Historia de PHP - </w:t>
      </w:r>
      <w:r w:rsidR="00EC780B" w:rsidRPr="00F03AE2">
        <w:rPr>
          <w:rFonts w:ascii="Times New Roman" w:hAnsi="Times New Roman" w:cs="Times New Roman"/>
          <w:sz w:val="16"/>
        </w:rPr>
        <w:t>Manual, s.f</w:t>
      </w:r>
      <w:r w:rsidR="00235643"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370573" w:rsidRPr="00F03AE2">
        <w:rPr>
          <w:rFonts w:ascii="Times New Roman" w:hAnsi="Times New Roman" w:cs="Times New Roman"/>
          <w:sz w:val="16"/>
        </w:rPr>
        <w:t xml:space="preserve">. </w:t>
      </w:r>
    </w:p>
    <w:p w14:paraId="03CCAFA8" w14:textId="77777777" w:rsidR="001975B3" w:rsidRPr="00F03AE2" w:rsidRDefault="001975B3" w:rsidP="008B3AA5">
      <w:pPr>
        <w:spacing w:after="0" w:line="360" w:lineRule="auto"/>
        <w:jc w:val="both"/>
        <w:rPr>
          <w:rFonts w:ascii="Times New Roman" w:hAnsi="Times New Roman" w:cs="Times New Roman"/>
        </w:rPr>
      </w:pPr>
    </w:p>
    <w:p w14:paraId="72567072" w14:textId="77777777" w:rsidR="005D4A5E" w:rsidRPr="00F03AE2" w:rsidRDefault="00370573" w:rsidP="008B3AA5">
      <w:pPr>
        <w:spacing w:after="0" w:line="360" w:lineRule="auto"/>
        <w:jc w:val="both"/>
        <w:rPr>
          <w:rFonts w:ascii="Times New Roman" w:hAnsi="Times New Roman" w:cs="Times New Roman"/>
        </w:rPr>
      </w:pPr>
      <w:r w:rsidRPr="00F03AE2">
        <w:rPr>
          <w:rFonts w:ascii="Times New Roman" w:hAnsi="Times New Roman" w:cs="Times New Roman"/>
        </w:rPr>
        <w:t>En 1998, se anunció la versión de PHP 3.0, instalado en más de 70,000 dominios de todo el mundo albergados en servidores que ejecutaban Windows 95, 98, y NT, y Macintosh. En el 2000 fue oficialmente publicado PHP 4.0, utilizando el Motor Zend, soporte para la mayoría de los servidores Web, sesiones HTTP, buffers de salida, formas más seguras de controlar las entradas de usuario y muchas nuevas construcciones de lenguaje.</w:t>
      </w:r>
      <w:r w:rsidR="00906764" w:rsidRPr="00F03AE2">
        <w:rPr>
          <w:rFonts w:ascii="Times New Roman" w:hAnsi="Times New Roman" w:cs="Times New Roman"/>
        </w:rPr>
        <w:t xml:space="preserve"> </w:t>
      </w:r>
    </w:p>
    <w:p w14:paraId="13AF8549" w14:textId="77777777" w:rsidR="005D4A5E" w:rsidRPr="00F03AE2" w:rsidRDefault="005D4A5E" w:rsidP="008B3AA5">
      <w:pPr>
        <w:spacing w:after="0" w:line="360" w:lineRule="auto"/>
        <w:jc w:val="both"/>
        <w:rPr>
          <w:rFonts w:ascii="Times New Roman" w:hAnsi="Times New Roman" w:cs="Times New Roman"/>
        </w:rPr>
      </w:pPr>
    </w:p>
    <w:p w14:paraId="5E7B5FCD" w14:textId="33C5285E" w:rsidR="00370573" w:rsidRPr="00F03AE2" w:rsidRDefault="00906764"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el 2004 PHP 5.0 fue lanzado, impulsado por su núcleo, Zend Engine 2.0 que contiene un nuevo modelo de </w:t>
      </w:r>
      <w:r w:rsidR="00500599" w:rsidRPr="00F03AE2">
        <w:rPr>
          <w:rFonts w:ascii="Times New Roman" w:hAnsi="Times New Roman" w:cs="Times New Roman"/>
        </w:rPr>
        <w:t>objetos</w:t>
      </w:r>
      <w:r w:rsidRPr="00F03AE2">
        <w:rPr>
          <w:rFonts w:ascii="Times New Roman" w:hAnsi="Times New Roman" w:cs="Times New Roman"/>
        </w:rPr>
        <w:t xml:space="preserve"> y docenas de nuevas opciones </w:t>
      </w:r>
      <w:r w:rsidR="008A7D74" w:rsidRPr="00F03AE2">
        <w:rPr>
          <w:rFonts w:ascii="Times New Roman" w:hAnsi="Times New Roman" w:cs="Times New Roman"/>
          <w:sz w:val="16"/>
        </w:rPr>
        <w:fldChar w:fldCharType="begin"/>
      </w:r>
      <w:r w:rsidR="00A31107" w:rsidRPr="00F03AE2">
        <w:rPr>
          <w:rFonts w:ascii="Times New Roman" w:hAnsi="Times New Roman" w:cs="Times New Roman"/>
          <w:sz w:val="16"/>
        </w:rPr>
        <w:instrText xml:space="preserve"> ADDIN ZOTERO_ITEM CSL_CITATION {"citationID":"DEqWM4Fy","properties":{"formattedCitation":"{\\rtf (\\uc0\\u8220{}PHP: Historia de PHP - Manual,\\uc0\\u8221{} n.d.)}","plainCitation":"(“PHP: Historia de PHP - Manual,” n.d.)"},"citationItems":[{"id":76,"uris":["http://zotero.org/users/local/UBoVLAxq/items/ETGWK5I3"],"uri":["http://zotero.org/users/local/UBoVLAxq/items/ETGWK5I3"],"itemData":{"id":76,"type":"webpage","title":"PHP: Historia de PHP - Manual","URL":"http://php.net/manual/es/history.php.php","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1C433B" w:rsidRPr="00F03AE2">
        <w:rPr>
          <w:rFonts w:ascii="Times New Roman" w:hAnsi="Times New Roman" w:cs="Times New Roman"/>
          <w:sz w:val="16"/>
        </w:rPr>
        <w:t xml:space="preserve">(PHP: Historia de PHP - </w:t>
      </w:r>
      <w:r w:rsidR="00EC780B" w:rsidRPr="00F03AE2">
        <w:rPr>
          <w:rFonts w:ascii="Times New Roman" w:hAnsi="Times New Roman" w:cs="Times New Roman"/>
          <w:sz w:val="16"/>
        </w:rPr>
        <w:t>Manual,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235643" w:rsidRPr="00F03AE2">
        <w:rPr>
          <w:rFonts w:ascii="Times New Roman" w:hAnsi="Times New Roman" w:cs="Times New Roman"/>
          <w:sz w:val="16"/>
        </w:rPr>
        <w:t>.</w:t>
      </w:r>
    </w:p>
    <w:p w14:paraId="16B06EB4" w14:textId="77777777" w:rsidR="00C15A29" w:rsidRPr="00F03AE2" w:rsidRDefault="00C15A29" w:rsidP="008B3AA5">
      <w:pPr>
        <w:spacing w:after="0" w:line="360" w:lineRule="auto"/>
        <w:jc w:val="both"/>
        <w:rPr>
          <w:rFonts w:ascii="Times New Roman" w:hAnsi="Times New Roman" w:cs="Times New Roman"/>
        </w:rPr>
      </w:pPr>
    </w:p>
    <w:p w14:paraId="0993A7D1" w14:textId="77777777" w:rsidR="00636DC4" w:rsidRPr="00F03AE2" w:rsidRDefault="00500599" w:rsidP="00F53C45">
      <w:pPr>
        <w:pStyle w:val="Estilo111"/>
        <w:numPr>
          <w:ilvl w:val="2"/>
          <w:numId w:val="99"/>
        </w:numPr>
        <w:spacing w:before="0" w:line="360" w:lineRule="auto"/>
        <w:rPr>
          <w:rFonts w:cs="Times New Roman"/>
          <w:szCs w:val="22"/>
        </w:rPr>
      </w:pPr>
      <w:bookmarkStart w:id="30" w:name="_Toc421023207"/>
      <w:bookmarkStart w:id="31" w:name="_Toc425344866"/>
      <w:r w:rsidRPr="00F03AE2">
        <w:rPr>
          <w:rFonts w:cs="Times New Roman"/>
          <w:szCs w:val="22"/>
        </w:rPr>
        <w:t>Características</w:t>
      </w:r>
      <w:bookmarkEnd w:id="30"/>
      <w:r w:rsidR="00C07364" w:rsidRPr="00F03AE2">
        <w:rPr>
          <w:rFonts w:cs="Times New Roman"/>
          <w:szCs w:val="22"/>
        </w:rPr>
        <w:t>.</w:t>
      </w:r>
      <w:bookmarkEnd w:id="31"/>
    </w:p>
    <w:p w14:paraId="21C69FF7" w14:textId="77777777" w:rsidR="00D02A16" w:rsidRPr="00F03AE2" w:rsidRDefault="00D02A16" w:rsidP="008B3AA5">
      <w:pPr>
        <w:spacing w:after="0" w:line="360" w:lineRule="auto"/>
        <w:jc w:val="both"/>
        <w:rPr>
          <w:rFonts w:ascii="Times New Roman" w:hAnsi="Times New Roman" w:cs="Times New Roman"/>
        </w:rPr>
      </w:pPr>
    </w:p>
    <w:p w14:paraId="5BF38752" w14:textId="50CBE719" w:rsidR="001975B3" w:rsidRPr="00F03AE2" w:rsidRDefault="00500599" w:rsidP="008B3AA5">
      <w:pPr>
        <w:spacing w:after="0" w:line="360" w:lineRule="auto"/>
        <w:jc w:val="both"/>
        <w:rPr>
          <w:rFonts w:ascii="Times New Roman" w:hAnsi="Times New Roman" w:cs="Times New Roman"/>
          <w:sz w:val="16"/>
        </w:rPr>
      </w:pPr>
      <w:r w:rsidRPr="00F03AE2">
        <w:rPr>
          <w:rFonts w:ascii="Times New Roman" w:hAnsi="Times New Roman" w:cs="Times New Roman"/>
        </w:rPr>
        <w:t xml:space="preserve">A continuación se listan las características más importantes con respecto a este lenguaje </w:t>
      </w:r>
      <w:r w:rsidR="008A7D74" w:rsidRPr="00F03AE2">
        <w:rPr>
          <w:rFonts w:ascii="Times New Roman" w:hAnsi="Times New Roman" w:cs="Times New Roman"/>
          <w:sz w:val="16"/>
        </w:rPr>
        <w:fldChar w:fldCharType="begin"/>
      </w:r>
      <w:r w:rsidR="00034BB6" w:rsidRPr="00F03AE2">
        <w:rPr>
          <w:rFonts w:ascii="Times New Roman" w:hAnsi="Times New Roman" w:cs="Times New Roman"/>
          <w:sz w:val="16"/>
        </w:rPr>
        <w:instrText xml:space="preserve"> ADDIN ZOTERO_ITEM CSL_CITATION {"citationID":"7xzL9SGU","properties":{"formattedCitation":"{\\rtf (\\uc0\\u8220{}PHP - EcuRed,\\uc0\\u8221{} n.d.)}","plainCitation":"(“PHP - EcuRed,” n.d.)"},"citationItems":[{"id":79,"uris":["http://zotero.org/users/local/UBoVLAxq/items/5T42398N"],"uri":["http://zotero.org/users/local/UBoVLAxq/items/5T42398N"],"itemData":{"id":79,"type":"webpage","title":"PHP - EcuRed","URL":"http://www.ecured.cu/index.php/PHP#Caracter.C3.ADsticas_de_PHP","accessed":{"date-parts":[["2014",8,4]]}}}],"schema":"https://github.com/citation-style-language/schema/raw/master/csl-citation.json"} </w:instrText>
      </w:r>
      <w:r w:rsidR="008A7D74" w:rsidRPr="00F03AE2">
        <w:rPr>
          <w:rFonts w:ascii="Times New Roman" w:hAnsi="Times New Roman" w:cs="Times New Roman"/>
          <w:sz w:val="16"/>
        </w:rPr>
        <w:fldChar w:fldCharType="separate"/>
      </w:r>
      <w:r w:rsidR="001C433B" w:rsidRPr="00F03AE2">
        <w:rPr>
          <w:rFonts w:ascii="Times New Roman" w:hAnsi="Times New Roman" w:cs="Times New Roman"/>
          <w:sz w:val="16"/>
        </w:rPr>
        <w:t>(PHP , s.f</w:t>
      </w:r>
      <w:r w:rsidR="00034BB6" w:rsidRPr="00F03AE2">
        <w:rPr>
          <w:rFonts w:ascii="Times New Roman" w:hAnsi="Times New Roman" w:cs="Times New Roman"/>
          <w:sz w:val="16"/>
        </w:rPr>
        <w:t>.)</w:t>
      </w:r>
      <w:r w:rsidR="008A7D74" w:rsidRPr="00F03AE2">
        <w:rPr>
          <w:rFonts w:ascii="Times New Roman" w:hAnsi="Times New Roman" w:cs="Times New Roman"/>
          <w:sz w:val="16"/>
        </w:rPr>
        <w:fldChar w:fldCharType="end"/>
      </w:r>
      <w:r w:rsidR="00C07364" w:rsidRPr="00F03AE2">
        <w:rPr>
          <w:rFonts w:ascii="Times New Roman" w:hAnsi="Times New Roman" w:cs="Times New Roman"/>
          <w:sz w:val="16"/>
        </w:rPr>
        <w:t>:</w:t>
      </w:r>
    </w:p>
    <w:p w14:paraId="72801117" w14:textId="77777777" w:rsidR="005754F7" w:rsidRPr="00F03AE2" w:rsidRDefault="005754F7" w:rsidP="008B3AA5">
      <w:pPr>
        <w:spacing w:after="0" w:line="360" w:lineRule="auto"/>
        <w:jc w:val="both"/>
        <w:rPr>
          <w:rFonts w:ascii="Times New Roman" w:hAnsi="Times New Roman" w:cs="Times New Roman"/>
        </w:rPr>
      </w:pPr>
    </w:p>
    <w:p w14:paraId="289B29CC" w14:textId="77777777" w:rsidR="00500599" w:rsidRPr="00F03AE2" w:rsidRDefault="00697B45"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M</w:t>
      </w:r>
      <w:r w:rsidR="00500599" w:rsidRPr="00F03AE2">
        <w:rPr>
          <w:rFonts w:ascii="Times New Roman" w:hAnsi="Times New Roman" w:cs="Times New Roman"/>
        </w:rPr>
        <w:t>ultiplataforma.</w:t>
      </w:r>
    </w:p>
    <w:p w14:paraId="4F652F7E" w14:textId="77777777" w:rsidR="000527DB" w:rsidRPr="00F03AE2" w:rsidRDefault="000527DB" w:rsidP="000527DB">
      <w:pPr>
        <w:pStyle w:val="Prrafodelista"/>
        <w:spacing w:after="0" w:line="360" w:lineRule="auto"/>
        <w:ind w:left="360"/>
        <w:jc w:val="both"/>
        <w:rPr>
          <w:rFonts w:ascii="Times New Roman" w:hAnsi="Times New Roman" w:cs="Times New Roman"/>
        </w:rPr>
      </w:pPr>
    </w:p>
    <w:p w14:paraId="639F408A"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Completamente orientado al desarrollo de aplicaciones web dinámicas con acceso a información almacenada en una Base de Datos.</w:t>
      </w:r>
    </w:p>
    <w:p w14:paraId="0AAA0FCD" w14:textId="77777777" w:rsidR="000527DB" w:rsidRPr="00F03AE2" w:rsidRDefault="000527DB" w:rsidP="000527DB">
      <w:pPr>
        <w:pStyle w:val="Prrafodelista"/>
        <w:rPr>
          <w:rFonts w:ascii="Times New Roman" w:hAnsi="Times New Roman" w:cs="Times New Roman"/>
        </w:rPr>
      </w:pPr>
    </w:p>
    <w:p w14:paraId="6F7BC845" w14:textId="77777777" w:rsidR="00500599" w:rsidRPr="00F03AE2" w:rsidRDefault="00697B45"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Seguro y confiable</w:t>
      </w:r>
      <w:r w:rsidR="00500599" w:rsidRPr="00F03AE2">
        <w:rPr>
          <w:rFonts w:ascii="Times New Roman" w:hAnsi="Times New Roman" w:cs="Times New Roman"/>
        </w:rPr>
        <w:t>.</w:t>
      </w:r>
    </w:p>
    <w:p w14:paraId="77DBCF95" w14:textId="77777777" w:rsidR="000527DB" w:rsidRPr="00F03AE2" w:rsidRDefault="000527DB" w:rsidP="000527DB">
      <w:pPr>
        <w:pStyle w:val="Prrafodelista"/>
        <w:spacing w:after="0" w:line="360" w:lineRule="auto"/>
        <w:ind w:left="360"/>
        <w:jc w:val="both"/>
        <w:rPr>
          <w:rFonts w:ascii="Times New Roman" w:hAnsi="Times New Roman" w:cs="Times New Roman"/>
        </w:rPr>
      </w:pPr>
    </w:p>
    <w:p w14:paraId="7ABEEC9C"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Capacidad de conexión con la mayoría de los motores de base de datos que se utilizan en la actualidad, destaca su conectividad con MySQL y PostgreSQL.</w:t>
      </w:r>
    </w:p>
    <w:p w14:paraId="1FD77E71" w14:textId="77777777" w:rsidR="000527DB" w:rsidRPr="00F03AE2" w:rsidRDefault="000527DB" w:rsidP="000527DB">
      <w:pPr>
        <w:pStyle w:val="Prrafodelista"/>
        <w:rPr>
          <w:rFonts w:ascii="Times New Roman" w:hAnsi="Times New Roman" w:cs="Times New Roman"/>
        </w:rPr>
      </w:pPr>
    </w:p>
    <w:p w14:paraId="09880C18"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 xml:space="preserve"> Capacidad de expandir su potencial utilizando la enorme cantidad de módulos </w:t>
      </w:r>
      <w:r w:rsidR="00697B45" w:rsidRPr="00F03AE2">
        <w:rPr>
          <w:rFonts w:ascii="Times New Roman" w:hAnsi="Times New Roman" w:cs="Times New Roman"/>
        </w:rPr>
        <w:t>o extensiones</w:t>
      </w:r>
      <w:r w:rsidRPr="00F03AE2">
        <w:rPr>
          <w:rFonts w:ascii="Times New Roman" w:hAnsi="Times New Roman" w:cs="Times New Roman"/>
        </w:rPr>
        <w:t>.</w:t>
      </w:r>
    </w:p>
    <w:p w14:paraId="1FA635A8" w14:textId="77777777" w:rsidR="000527DB" w:rsidRPr="00F03AE2" w:rsidRDefault="000527DB" w:rsidP="000527DB">
      <w:pPr>
        <w:pStyle w:val="Prrafodelista"/>
        <w:spacing w:after="0" w:line="360" w:lineRule="auto"/>
        <w:ind w:left="360"/>
        <w:jc w:val="both"/>
        <w:rPr>
          <w:rFonts w:ascii="Times New Roman" w:hAnsi="Times New Roman" w:cs="Times New Roman"/>
        </w:rPr>
      </w:pPr>
    </w:p>
    <w:p w14:paraId="4344AC17" w14:textId="77777777" w:rsidR="00500599" w:rsidRPr="00F03AE2" w:rsidRDefault="00697B45"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lastRenderedPageBreak/>
        <w:t>Buena Documentación</w:t>
      </w:r>
      <w:r w:rsidR="00500599" w:rsidRPr="00F03AE2">
        <w:rPr>
          <w:rFonts w:ascii="Times New Roman" w:hAnsi="Times New Roman" w:cs="Times New Roman"/>
        </w:rPr>
        <w:t>.</w:t>
      </w:r>
    </w:p>
    <w:p w14:paraId="32FC704B" w14:textId="77777777" w:rsidR="000527DB" w:rsidRPr="00F03AE2" w:rsidRDefault="000527DB" w:rsidP="000527DB">
      <w:pPr>
        <w:pStyle w:val="Prrafodelista"/>
        <w:rPr>
          <w:rFonts w:ascii="Times New Roman" w:hAnsi="Times New Roman" w:cs="Times New Roman"/>
        </w:rPr>
      </w:pPr>
    </w:p>
    <w:p w14:paraId="3C8AD11D" w14:textId="77777777" w:rsidR="00697B45"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 xml:space="preserve"> Es libre</w:t>
      </w:r>
      <w:r w:rsidR="009A303D" w:rsidRPr="00F03AE2">
        <w:rPr>
          <w:rFonts w:ascii="Times New Roman" w:hAnsi="Times New Roman" w:cs="Times New Roman"/>
        </w:rPr>
        <w:t>.</w:t>
      </w:r>
    </w:p>
    <w:p w14:paraId="4742935B" w14:textId="77777777" w:rsidR="000527DB" w:rsidRPr="00F03AE2" w:rsidRDefault="000527DB" w:rsidP="000527DB">
      <w:pPr>
        <w:pStyle w:val="Prrafodelista"/>
        <w:rPr>
          <w:rFonts w:ascii="Times New Roman" w:hAnsi="Times New Roman" w:cs="Times New Roman"/>
        </w:rPr>
      </w:pPr>
    </w:p>
    <w:p w14:paraId="34850872"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 xml:space="preserve"> Permite aplicar técnicas de programación orientada a objetos.</w:t>
      </w:r>
    </w:p>
    <w:p w14:paraId="3E889EE5" w14:textId="77777777" w:rsidR="000527DB" w:rsidRPr="00F03AE2" w:rsidRDefault="000527DB" w:rsidP="000527DB">
      <w:pPr>
        <w:pStyle w:val="Prrafodelista"/>
        <w:rPr>
          <w:rFonts w:ascii="Times New Roman" w:hAnsi="Times New Roman" w:cs="Times New Roman"/>
        </w:rPr>
      </w:pPr>
    </w:p>
    <w:p w14:paraId="6EA1DF1E"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Biblioteca nativa de funciones sumamente amplia e incluida.</w:t>
      </w:r>
    </w:p>
    <w:p w14:paraId="441BF154" w14:textId="77777777" w:rsidR="000527DB" w:rsidRPr="00F03AE2" w:rsidRDefault="000527DB" w:rsidP="000527DB">
      <w:pPr>
        <w:pStyle w:val="Prrafodelista"/>
        <w:rPr>
          <w:rFonts w:ascii="Times New Roman" w:hAnsi="Times New Roman" w:cs="Times New Roman"/>
        </w:rPr>
      </w:pPr>
    </w:p>
    <w:p w14:paraId="52F97CB5" w14:textId="77777777" w:rsidR="00697B45"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No requiere definición de tip</w:t>
      </w:r>
      <w:r w:rsidR="00697B45" w:rsidRPr="00F03AE2">
        <w:rPr>
          <w:rFonts w:ascii="Times New Roman" w:hAnsi="Times New Roman" w:cs="Times New Roman"/>
        </w:rPr>
        <w:t>os de variables.</w:t>
      </w:r>
    </w:p>
    <w:p w14:paraId="49306839" w14:textId="77777777" w:rsidR="000527DB" w:rsidRPr="00F03AE2" w:rsidRDefault="000527DB" w:rsidP="000527DB">
      <w:pPr>
        <w:pStyle w:val="Prrafodelista"/>
        <w:rPr>
          <w:rFonts w:ascii="Times New Roman" w:hAnsi="Times New Roman" w:cs="Times New Roman"/>
        </w:rPr>
      </w:pPr>
    </w:p>
    <w:p w14:paraId="4831FA81" w14:textId="77777777" w:rsidR="00500599" w:rsidRPr="00F03AE2" w:rsidRDefault="00500599" w:rsidP="008B3AA5">
      <w:pPr>
        <w:pStyle w:val="Prrafodelista"/>
        <w:numPr>
          <w:ilvl w:val="0"/>
          <w:numId w:val="5"/>
        </w:numPr>
        <w:spacing w:after="0" w:line="360" w:lineRule="auto"/>
        <w:jc w:val="both"/>
        <w:rPr>
          <w:rFonts w:ascii="Times New Roman" w:hAnsi="Times New Roman" w:cs="Times New Roman"/>
        </w:rPr>
      </w:pPr>
      <w:r w:rsidRPr="00F03AE2">
        <w:rPr>
          <w:rFonts w:ascii="Times New Roman" w:hAnsi="Times New Roman" w:cs="Times New Roman"/>
        </w:rPr>
        <w:t>Tiene manejo de excepciones (desde PHP5).</w:t>
      </w:r>
    </w:p>
    <w:p w14:paraId="4063FD08" w14:textId="77777777" w:rsidR="001975B3" w:rsidRPr="00F03AE2" w:rsidRDefault="001975B3" w:rsidP="008B3AA5">
      <w:pPr>
        <w:pStyle w:val="Prrafodelista"/>
        <w:spacing w:after="0" w:line="360" w:lineRule="auto"/>
        <w:jc w:val="both"/>
        <w:rPr>
          <w:rFonts w:ascii="Times New Roman" w:hAnsi="Times New Roman" w:cs="Times New Roman"/>
          <w:b/>
        </w:rPr>
      </w:pPr>
    </w:p>
    <w:p w14:paraId="4F98FAB0" w14:textId="77777777" w:rsidR="005D4A5E" w:rsidRPr="00F03AE2" w:rsidRDefault="005D4A5E" w:rsidP="008B3AA5">
      <w:pPr>
        <w:pStyle w:val="Prrafodelista"/>
        <w:spacing w:after="0" w:line="360" w:lineRule="auto"/>
        <w:jc w:val="both"/>
        <w:rPr>
          <w:rFonts w:ascii="Times New Roman" w:hAnsi="Times New Roman" w:cs="Times New Roman"/>
          <w:b/>
        </w:rPr>
      </w:pPr>
    </w:p>
    <w:p w14:paraId="27AFB990" w14:textId="77777777" w:rsidR="0084038B" w:rsidRPr="00F03AE2" w:rsidRDefault="0084038B" w:rsidP="00F53C45">
      <w:pPr>
        <w:pStyle w:val="Estilo111"/>
        <w:numPr>
          <w:ilvl w:val="2"/>
          <w:numId w:val="99"/>
        </w:numPr>
        <w:spacing w:before="0" w:line="360" w:lineRule="auto"/>
        <w:rPr>
          <w:rFonts w:cs="Times New Roman"/>
          <w:szCs w:val="22"/>
        </w:rPr>
      </w:pPr>
      <w:bookmarkStart w:id="32" w:name="_Toc421023208"/>
      <w:bookmarkStart w:id="33" w:name="_Toc425344867"/>
      <w:r w:rsidRPr="00F03AE2">
        <w:rPr>
          <w:rFonts w:cs="Times New Roman"/>
          <w:szCs w:val="22"/>
        </w:rPr>
        <w:t>Sintaxis</w:t>
      </w:r>
      <w:bookmarkEnd w:id="32"/>
      <w:r w:rsidR="00C07364" w:rsidRPr="00F03AE2">
        <w:rPr>
          <w:rFonts w:cs="Times New Roman"/>
          <w:szCs w:val="22"/>
        </w:rPr>
        <w:t>.</w:t>
      </w:r>
      <w:bookmarkEnd w:id="33"/>
    </w:p>
    <w:p w14:paraId="79F81491" w14:textId="77777777" w:rsidR="00D02A16" w:rsidRPr="00F03AE2" w:rsidRDefault="00D02A16" w:rsidP="008B3AA5">
      <w:pPr>
        <w:spacing w:after="0" w:line="360" w:lineRule="auto"/>
        <w:jc w:val="both"/>
        <w:rPr>
          <w:rFonts w:ascii="Times New Roman" w:hAnsi="Times New Roman" w:cs="Times New Roman"/>
        </w:rPr>
      </w:pPr>
    </w:p>
    <w:p w14:paraId="3D39FD3B" w14:textId="77777777" w:rsidR="00091866" w:rsidRPr="00F03AE2" w:rsidRDefault="003665C3" w:rsidP="008B3AA5">
      <w:pPr>
        <w:spacing w:after="0" w:line="360" w:lineRule="auto"/>
        <w:jc w:val="both"/>
        <w:rPr>
          <w:rFonts w:ascii="Times New Roman" w:hAnsi="Times New Roman" w:cs="Times New Roman"/>
          <w:color w:val="000000"/>
        </w:rPr>
      </w:pPr>
      <w:r w:rsidRPr="00F03AE2">
        <w:rPr>
          <w:rFonts w:ascii="Times New Roman" w:hAnsi="Times New Roman" w:cs="Times New Roman"/>
        </w:rPr>
        <w:t xml:space="preserve">La sintaxis del lenguaje PHP es similar a la de C y Perl. </w:t>
      </w:r>
      <w:r w:rsidR="00BC6E79" w:rsidRPr="00F03AE2">
        <w:rPr>
          <w:rFonts w:ascii="Times New Roman" w:hAnsi="Times New Roman" w:cs="Times New Roman"/>
        </w:rPr>
        <w:t>P</w:t>
      </w:r>
      <w:r w:rsidR="00BC6E79" w:rsidRPr="00F03AE2">
        <w:rPr>
          <w:rFonts w:ascii="Times New Roman" w:hAnsi="Times New Roman" w:cs="Times New Roman"/>
          <w:color w:val="000000"/>
        </w:rPr>
        <w:t>HP nos permite</w:t>
      </w:r>
      <w:r w:rsidR="00BC6E79" w:rsidRPr="00F03AE2">
        <w:rPr>
          <w:rStyle w:val="apple-converted-space"/>
          <w:rFonts w:ascii="Times New Roman" w:hAnsi="Times New Roman" w:cs="Times New Roman"/>
          <w:color w:val="000000"/>
        </w:rPr>
        <w:t> </w:t>
      </w:r>
      <w:r w:rsidR="00BC6E79" w:rsidRPr="00F03AE2">
        <w:rPr>
          <w:rFonts w:ascii="Times New Roman" w:hAnsi="Times New Roman" w:cs="Times New Roman"/>
          <w:bCs/>
          <w:color w:val="000000"/>
        </w:rPr>
        <w:t>embeber</w:t>
      </w:r>
      <w:r w:rsidR="00BC6E79" w:rsidRPr="00F03AE2">
        <w:rPr>
          <w:rStyle w:val="apple-converted-space"/>
          <w:rFonts w:ascii="Times New Roman" w:hAnsi="Times New Roman" w:cs="Times New Roman"/>
          <w:color w:val="000000"/>
        </w:rPr>
        <w:t> </w:t>
      </w:r>
      <w:r w:rsidR="00BC6E79" w:rsidRPr="00F03AE2">
        <w:rPr>
          <w:rFonts w:ascii="Times New Roman" w:hAnsi="Times New Roman" w:cs="Times New Roman"/>
          <w:color w:val="000000"/>
        </w:rPr>
        <w:t>sus fragmentos de código dentro de la página HTML, es decir, es posible incluir lenguaje PHP en un código HTML,  delimitando nuestro código por</w:t>
      </w:r>
      <w:r w:rsidR="00BC6E79" w:rsidRPr="00F03AE2">
        <w:rPr>
          <w:rStyle w:val="apple-converted-space"/>
          <w:rFonts w:ascii="Times New Roman" w:hAnsi="Times New Roman" w:cs="Times New Roman"/>
          <w:color w:val="000000"/>
        </w:rPr>
        <w:t> </w:t>
      </w:r>
      <w:r w:rsidR="00BC6E79" w:rsidRPr="00F03AE2">
        <w:rPr>
          <w:rFonts w:ascii="Times New Roman" w:hAnsi="Times New Roman" w:cs="Times New Roman"/>
          <w:bCs/>
          <w:color w:val="000000"/>
        </w:rPr>
        <w:t>etiquetas</w:t>
      </w:r>
      <w:r w:rsidR="00BC6E79" w:rsidRPr="00F03AE2">
        <w:rPr>
          <w:rFonts w:ascii="Times New Roman" w:hAnsi="Times New Roman" w:cs="Times New Roman"/>
          <w:color w:val="000000"/>
        </w:rPr>
        <w:t>. </w:t>
      </w:r>
    </w:p>
    <w:p w14:paraId="74B49254" w14:textId="77777777" w:rsidR="001975B3" w:rsidRPr="00F03AE2" w:rsidRDefault="001975B3" w:rsidP="008B3AA5">
      <w:pPr>
        <w:spacing w:after="0" w:line="360" w:lineRule="auto"/>
        <w:jc w:val="both"/>
        <w:rPr>
          <w:rFonts w:ascii="Times New Roman" w:hAnsi="Times New Roman" w:cs="Times New Roman"/>
          <w:color w:val="000000"/>
        </w:rPr>
      </w:pPr>
    </w:p>
    <w:p w14:paraId="4E5E8ECF" w14:textId="34B5B2C6" w:rsidR="001975B3" w:rsidRDefault="00BC6E79" w:rsidP="008B3AA5">
      <w:pPr>
        <w:spacing w:after="0" w:line="360" w:lineRule="auto"/>
        <w:jc w:val="both"/>
        <w:rPr>
          <w:rFonts w:ascii="Times New Roman" w:hAnsi="Times New Roman" w:cs="Times New Roman"/>
          <w:color w:val="000000"/>
          <w:sz w:val="16"/>
          <w:szCs w:val="16"/>
        </w:rPr>
      </w:pPr>
      <w:r w:rsidRPr="00F03AE2">
        <w:rPr>
          <w:rFonts w:ascii="Times New Roman" w:hAnsi="Times New Roman" w:cs="Times New Roman"/>
          <w:color w:val="000000"/>
        </w:rPr>
        <w:t>Existen 4 tipos de etiquetas</w:t>
      </w:r>
      <w:r w:rsidR="00312A86" w:rsidRPr="00F03AE2">
        <w:rPr>
          <w:rFonts w:ascii="Times New Roman" w:hAnsi="Times New Roman" w:cs="Times New Roman"/>
          <w:color w:val="000000"/>
        </w:rPr>
        <w:t>, que indican a PHP dónde empezar y finalizar la interpretación del código ya que todo lo que esté fuera de las etiquetas de PHP será ignorado por el intérprete. En la Fig</w:t>
      </w:r>
      <w:r w:rsidR="00AB4274" w:rsidRPr="00F03AE2">
        <w:rPr>
          <w:rFonts w:ascii="Times New Roman" w:hAnsi="Times New Roman" w:cs="Times New Roman"/>
          <w:color w:val="000000"/>
        </w:rPr>
        <w:t>ura</w:t>
      </w:r>
      <w:r w:rsidR="00312A86" w:rsidRPr="00F03AE2">
        <w:rPr>
          <w:rFonts w:ascii="Times New Roman" w:hAnsi="Times New Roman" w:cs="Times New Roman"/>
          <w:color w:val="000000"/>
        </w:rPr>
        <w:t xml:space="preserve"> II.1 se muestran los tipos de etiquetas,</w:t>
      </w:r>
      <w:r w:rsidRPr="00F03AE2">
        <w:rPr>
          <w:rFonts w:ascii="Times New Roman" w:hAnsi="Times New Roman" w:cs="Times New Roman"/>
          <w:color w:val="000000"/>
        </w:rPr>
        <w:t xml:space="preserve"> de las cuales solo </w:t>
      </w:r>
      <w:r w:rsidR="00361436" w:rsidRPr="00F03AE2">
        <w:rPr>
          <w:rFonts w:ascii="Times New Roman" w:hAnsi="Times New Roman" w:cs="Times New Roman"/>
          <w:color w:val="000000"/>
        </w:rPr>
        <w:t xml:space="preserve">la primera y la cuarta </w:t>
      </w:r>
      <w:r w:rsidRPr="00F03AE2">
        <w:rPr>
          <w:rFonts w:ascii="Times New Roman" w:hAnsi="Times New Roman" w:cs="Times New Roman"/>
          <w:color w:val="000000"/>
        </w:rPr>
        <w:t>están siempre disponibles y las otras dos pueden ser configuradas</w:t>
      </w:r>
      <w:r w:rsidR="00312A86" w:rsidRPr="00F03AE2">
        <w:rPr>
          <w:rFonts w:ascii="Times New Roman" w:hAnsi="Times New Roman" w:cs="Times New Roman"/>
          <w:color w:val="000000"/>
        </w:rPr>
        <w:t xml:space="preserve"> en el archivo </w:t>
      </w:r>
      <w:r w:rsidR="00312A86" w:rsidRPr="00F03AE2">
        <w:rPr>
          <w:rFonts w:ascii="Times New Roman" w:hAnsi="Times New Roman" w:cs="Times New Roman"/>
          <w:i/>
          <w:color w:val="000000"/>
        </w:rPr>
        <w:t>php.ini</w:t>
      </w:r>
      <w:r w:rsidR="008A7D74" w:rsidRPr="00F03AE2">
        <w:rPr>
          <w:rFonts w:ascii="Times New Roman" w:hAnsi="Times New Roman" w:cs="Times New Roman"/>
          <w:i/>
          <w:color w:val="000000"/>
          <w:sz w:val="16"/>
          <w:szCs w:val="16"/>
        </w:rPr>
        <w:fldChar w:fldCharType="begin"/>
      </w:r>
      <w:r w:rsidR="00C321AC" w:rsidRPr="00F03AE2">
        <w:rPr>
          <w:rFonts w:ascii="Times New Roman" w:hAnsi="Times New Roman" w:cs="Times New Roman"/>
          <w:i/>
          <w:color w:val="000000"/>
          <w:sz w:val="16"/>
          <w:szCs w:val="16"/>
        </w:rPr>
        <w:instrText xml:space="preserve"> ADDIN ZOTERO_ITEM CSL_CITATION {"citationID":"xEY23xrY","properties":{"formattedCitation":"{\\rtf (\\uc0\\u8220{}&lt;&lt;--CCI: Curso de PHP---&gt;&gt;,\\uc0\\u8221{} n.d.)}","plainCitation":"(“&lt;&lt;--CCI: Curso de PHP---&gt;&gt;,” n.d.)"},"citationItems":[{"id":81,"uris":["http://zotero.org/users/local/UBoVLAxq/items/SJHVE6U5"],"uri":["http://zotero.org/users/local/UBoVLAxq/items/SJHVE6U5"],"itemData":{"id":81,"type":"webpage","title":"&lt;&lt;--CCI: Curso de PHP---&gt;&gt;","URL":"http://docencia.udea.edu.co/cci/php/","accessed":{"date-parts":[["2014",8,5]]}}}],"schema":"https://github.com/citation-style-language/schema/raw/master/csl-citation.json"} </w:instrText>
      </w:r>
      <w:r w:rsidR="008A7D74" w:rsidRPr="00F03AE2">
        <w:rPr>
          <w:rFonts w:ascii="Times New Roman" w:hAnsi="Times New Roman" w:cs="Times New Roman"/>
          <w:i/>
          <w:color w:val="000000"/>
          <w:sz w:val="16"/>
          <w:szCs w:val="16"/>
        </w:rPr>
        <w:fldChar w:fldCharType="separate"/>
      </w:r>
      <w:r w:rsidR="00C321AC" w:rsidRPr="00F03AE2">
        <w:rPr>
          <w:rFonts w:ascii="Times New Roman" w:hAnsi="Times New Roman" w:cs="Times New Roman"/>
          <w:sz w:val="16"/>
          <w:szCs w:val="16"/>
        </w:rPr>
        <w:t>(Cur</w:t>
      </w:r>
      <w:r w:rsidR="003F6756" w:rsidRPr="00F03AE2">
        <w:rPr>
          <w:rFonts w:ascii="Times New Roman" w:hAnsi="Times New Roman" w:cs="Times New Roman"/>
          <w:sz w:val="16"/>
          <w:szCs w:val="16"/>
        </w:rPr>
        <w:t>so de PHP</w:t>
      </w:r>
      <w:r w:rsidR="00C321AC" w:rsidRPr="00F03AE2">
        <w:rPr>
          <w:rFonts w:ascii="Times New Roman" w:hAnsi="Times New Roman" w:cs="Times New Roman"/>
          <w:sz w:val="16"/>
          <w:szCs w:val="16"/>
        </w:rPr>
        <w:t>, s.f.)</w:t>
      </w:r>
      <w:r w:rsidR="008A7D74" w:rsidRPr="00F03AE2">
        <w:rPr>
          <w:rFonts w:ascii="Times New Roman" w:hAnsi="Times New Roman" w:cs="Times New Roman"/>
          <w:i/>
          <w:color w:val="000000"/>
          <w:sz w:val="16"/>
          <w:szCs w:val="16"/>
        </w:rPr>
        <w:fldChar w:fldCharType="end"/>
      </w:r>
      <w:r w:rsidR="00361436" w:rsidRPr="00F03AE2">
        <w:rPr>
          <w:rFonts w:ascii="Times New Roman" w:hAnsi="Times New Roman" w:cs="Times New Roman"/>
          <w:color w:val="000000"/>
          <w:sz w:val="16"/>
          <w:szCs w:val="16"/>
        </w:rPr>
        <w:t>.</w:t>
      </w:r>
    </w:p>
    <w:p w14:paraId="688F4B3B" w14:textId="77777777" w:rsidR="008900B4" w:rsidRPr="00F03AE2" w:rsidRDefault="008900B4" w:rsidP="008B3AA5">
      <w:pPr>
        <w:spacing w:after="0" w:line="360" w:lineRule="auto"/>
        <w:jc w:val="both"/>
        <w:rPr>
          <w:rFonts w:ascii="Times New Roman" w:hAnsi="Times New Roman" w:cs="Times New Roman"/>
          <w:color w:val="000000"/>
          <w:sz w:val="16"/>
          <w:szCs w:val="16"/>
        </w:rPr>
      </w:pPr>
    </w:p>
    <w:p w14:paraId="1C99836D" w14:textId="77777777" w:rsidR="00336DA7" w:rsidRPr="00F03AE2" w:rsidRDefault="00C46DFB" w:rsidP="008B3AA5">
      <w:pPr>
        <w:pStyle w:val="Sinespaciad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31A83657" wp14:editId="1D396C3E">
            <wp:extent cx="2543175" cy="857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43175" cy="857250"/>
                    </a:xfrm>
                    <a:prstGeom prst="rect">
                      <a:avLst/>
                    </a:prstGeom>
                  </pic:spPr>
                </pic:pic>
              </a:graphicData>
            </a:graphic>
          </wp:inline>
        </w:drawing>
      </w:r>
    </w:p>
    <w:p w14:paraId="4853B979" w14:textId="51295984" w:rsidR="001D2A64" w:rsidRPr="00F03AE2" w:rsidRDefault="001D2A64" w:rsidP="008B3AA5">
      <w:pPr>
        <w:pStyle w:val="Figura"/>
        <w:spacing w:before="0" w:line="240" w:lineRule="auto"/>
        <w:ind w:left="1416" w:firstLine="708"/>
        <w:jc w:val="left"/>
        <w:rPr>
          <w:rFonts w:cs="Times New Roman"/>
          <w:b w:val="0"/>
          <w:szCs w:val="24"/>
        </w:rPr>
      </w:pPr>
      <w:bookmarkStart w:id="34" w:name="_Toc421023209"/>
      <w:r w:rsidRPr="00F03AE2">
        <w:rPr>
          <w:rFonts w:cs="Times New Roman"/>
          <w:szCs w:val="24"/>
        </w:rPr>
        <w:t xml:space="preserve">    </w:t>
      </w:r>
      <w:bookmarkStart w:id="35" w:name="_Toc425188947"/>
      <w:r w:rsidR="00AB3408" w:rsidRPr="00F03AE2">
        <w:rPr>
          <w:rFonts w:cs="Times New Roman"/>
          <w:szCs w:val="24"/>
        </w:rPr>
        <w:t>Figura</w:t>
      </w:r>
      <w:r w:rsidR="00731E66" w:rsidRPr="00F03AE2">
        <w:rPr>
          <w:rFonts w:cs="Times New Roman"/>
          <w:szCs w:val="24"/>
        </w:rPr>
        <w:t>.</w:t>
      </w:r>
      <w:r w:rsidR="00AB3408" w:rsidRPr="00F03AE2">
        <w:rPr>
          <w:rFonts w:cs="Times New Roman"/>
          <w:szCs w:val="24"/>
        </w:rPr>
        <w:t xml:space="preserve"> </w:t>
      </w:r>
      <w:r w:rsidR="005754F7" w:rsidRPr="00F03AE2">
        <w:rPr>
          <w:rFonts w:cs="Times New Roman"/>
          <w:szCs w:val="24"/>
        </w:rPr>
        <w:t>1</w:t>
      </w:r>
      <w:r w:rsidR="00AB3408" w:rsidRPr="00F03AE2">
        <w:rPr>
          <w:rFonts w:cs="Times New Roman"/>
          <w:szCs w:val="24"/>
        </w:rPr>
        <w:t>-</w:t>
      </w:r>
      <w:r w:rsidR="005D4A5E" w:rsidRPr="00F03AE2">
        <w:rPr>
          <w:rFonts w:cs="Times New Roman"/>
          <w:szCs w:val="24"/>
        </w:rPr>
        <w:t>1</w:t>
      </w:r>
      <w:r w:rsidRPr="00F03AE2">
        <w:rPr>
          <w:rFonts w:cs="Times New Roman"/>
          <w:szCs w:val="24"/>
        </w:rPr>
        <w:t xml:space="preserve">.  </w:t>
      </w:r>
      <w:r w:rsidRPr="00F03AE2">
        <w:rPr>
          <w:rFonts w:cs="Times New Roman"/>
          <w:b w:val="0"/>
          <w:szCs w:val="24"/>
        </w:rPr>
        <w:t>Etiquetas de PHP</w:t>
      </w:r>
      <w:bookmarkEnd w:id="34"/>
      <w:bookmarkEnd w:id="35"/>
    </w:p>
    <w:p w14:paraId="4EFF3EBB" w14:textId="51FF0D6C" w:rsidR="00C46DFB" w:rsidRPr="00F03AE2" w:rsidRDefault="001D2A64" w:rsidP="008B3AA5">
      <w:pPr>
        <w:pStyle w:val="Sinespaciad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4C5605" w:rsidRPr="00F03AE2">
        <w:rPr>
          <w:rFonts w:ascii="Times New Roman" w:hAnsi="Times New Roman" w:cs="Times New Roman"/>
          <w:sz w:val="16"/>
          <w:szCs w:val="24"/>
        </w:rPr>
        <w:t xml:space="preserve">: </w:t>
      </w:r>
      <w:r w:rsidRPr="00F03AE2">
        <w:rPr>
          <w:rFonts w:ascii="Times New Roman" w:hAnsi="Times New Roman" w:cs="Times New Roman"/>
          <w:sz w:val="16"/>
          <w:szCs w:val="24"/>
        </w:rPr>
        <w:t>Maria José Samaniego</w:t>
      </w:r>
    </w:p>
    <w:p w14:paraId="31167BBA" w14:textId="77777777" w:rsidR="00C46DFB" w:rsidRPr="00F03AE2" w:rsidRDefault="00C46DFB" w:rsidP="008B3AA5">
      <w:pPr>
        <w:pStyle w:val="Sinespaciado"/>
        <w:spacing w:line="360" w:lineRule="auto"/>
        <w:jc w:val="both"/>
        <w:rPr>
          <w:rFonts w:ascii="Times New Roman" w:hAnsi="Times New Roman" w:cs="Times New Roman"/>
          <w:b/>
          <w:sz w:val="24"/>
          <w:szCs w:val="24"/>
        </w:rPr>
      </w:pPr>
    </w:p>
    <w:p w14:paraId="469568B5" w14:textId="77777777" w:rsidR="00D02A16" w:rsidRPr="00F03AE2" w:rsidRDefault="00D02A16" w:rsidP="008B3AA5">
      <w:pPr>
        <w:pStyle w:val="Sinespaciado"/>
        <w:spacing w:line="360" w:lineRule="auto"/>
        <w:jc w:val="both"/>
        <w:rPr>
          <w:rFonts w:ascii="Times New Roman" w:hAnsi="Times New Roman" w:cs="Times New Roman"/>
          <w:b/>
          <w:sz w:val="24"/>
          <w:szCs w:val="24"/>
        </w:rPr>
      </w:pPr>
    </w:p>
    <w:p w14:paraId="6CDED54C" w14:textId="3D1B1DAA" w:rsidR="0080140A" w:rsidRPr="00F03AE2" w:rsidRDefault="00110F16"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Como podemos observar el tipo de etiqueta número tres, es un método creado para que tenga compatibilidad con el lenguaje ASP</w:t>
      </w:r>
      <w:r w:rsidR="00EE40B7" w:rsidRPr="00F03AE2">
        <w:rPr>
          <w:rFonts w:ascii="Times New Roman" w:hAnsi="Times New Roman" w:cs="Times New Roman"/>
          <w:szCs w:val="24"/>
        </w:rPr>
        <w:t>.</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7fpy5M6T","properties":{"formattedCitation":"{\\rtf (\\uc0\\u8220{}&lt;&lt;--CCI: Curso de PHP---&gt;&gt;,\\uc0\\u8221{} n.d.)}","plainCitation":"(“&lt;&lt;--CCI: Curso de PHP---&gt;&gt;,” n.d.)"},"citationItems":[{"id":81,"uris":["http://zotero.org/users/local/UBoVLAxq/items/SJHVE6U5"],"uri":["http://zotero.org/users/local/UBoVLAxq/items/SJHVE6U5"],"itemData":{"id":81,"type":"webpage","title":"&lt;&lt;--CCI: Curso de PHP---&gt;&gt;","URL":"http://docencia.udea.edu.co/cci/php/","accessed":{"date-parts":[["2014",8,5]]}}}],"schema":"https://github.com/citation-style-language/schema/raw/master/csl-citation.json"} </w:instrText>
      </w:r>
      <w:r w:rsidR="008A7D74" w:rsidRPr="00F03AE2">
        <w:rPr>
          <w:rFonts w:ascii="Times New Roman" w:hAnsi="Times New Roman" w:cs="Times New Roman"/>
          <w:sz w:val="16"/>
          <w:szCs w:val="16"/>
        </w:rPr>
        <w:fldChar w:fldCharType="separate"/>
      </w:r>
      <w:r w:rsidR="00EC780B" w:rsidRPr="00F03AE2">
        <w:rPr>
          <w:rFonts w:ascii="Times New Roman" w:hAnsi="Times New Roman" w:cs="Times New Roman"/>
          <w:sz w:val="16"/>
          <w:szCs w:val="16"/>
        </w:rPr>
        <w:t>(Curso</w:t>
      </w:r>
      <w:r w:rsidR="00C321AC" w:rsidRPr="00F03AE2">
        <w:rPr>
          <w:rFonts w:ascii="Times New Roman" w:hAnsi="Times New Roman" w:cs="Times New Roman"/>
          <w:sz w:val="16"/>
          <w:szCs w:val="16"/>
        </w:rPr>
        <w:t xml:space="preserve"> de PHP,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3BA9B3E1" w14:textId="77777777" w:rsidR="00AB5BC6" w:rsidRPr="00F03AE2" w:rsidRDefault="00AB5BC6" w:rsidP="008B3AA5">
      <w:pPr>
        <w:spacing w:after="0" w:line="360" w:lineRule="auto"/>
        <w:jc w:val="both"/>
        <w:rPr>
          <w:rFonts w:ascii="Times New Roman" w:hAnsi="Times New Roman" w:cs="Times New Roman"/>
          <w:b/>
          <w:szCs w:val="24"/>
        </w:rPr>
      </w:pPr>
    </w:p>
    <w:p w14:paraId="73052B51" w14:textId="77777777" w:rsidR="000527DB" w:rsidRPr="00F03AE2" w:rsidRDefault="000527DB" w:rsidP="008B3AA5">
      <w:pPr>
        <w:spacing w:after="0" w:line="360" w:lineRule="auto"/>
        <w:jc w:val="both"/>
        <w:rPr>
          <w:rFonts w:ascii="Times New Roman" w:hAnsi="Times New Roman" w:cs="Times New Roman"/>
          <w:b/>
          <w:szCs w:val="24"/>
        </w:rPr>
      </w:pPr>
    </w:p>
    <w:p w14:paraId="2DAA66FB" w14:textId="77777777" w:rsidR="00EC780B" w:rsidRPr="00F03AE2" w:rsidRDefault="00EC780B" w:rsidP="008B3AA5">
      <w:pPr>
        <w:spacing w:after="0" w:line="360" w:lineRule="auto"/>
        <w:jc w:val="both"/>
        <w:rPr>
          <w:rFonts w:ascii="Times New Roman" w:hAnsi="Times New Roman" w:cs="Times New Roman"/>
          <w:b/>
          <w:szCs w:val="24"/>
        </w:rPr>
      </w:pPr>
    </w:p>
    <w:p w14:paraId="7D3D73F0" w14:textId="77777777" w:rsidR="00EC780B" w:rsidRPr="00F03AE2" w:rsidRDefault="00EC780B" w:rsidP="008B3AA5">
      <w:pPr>
        <w:spacing w:after="0" w:line="360" w:lineRule="auto"/>
        <w:jc w:val="both"/>
        <w:rPr>
          <w:rFonts w:ascii="Times New Roman" w:hAnsi="Times New Roman" w:cs="Times New Roman"/>
          <w:b/>
          <w:szCs w:val="24"/>
        </w:rPr>
      </w:pPr>
    </w:p>
    <w:p w14:paraId="285BC57A" w14:textId="77777777" w:rsidR="000527DB" w:rsidRPr="00F03AE2" w:rsidRDefault="000527DB" w:rsidP="008B3AA5">
      <w:pPr>
        <w:spacing w:after="0" w:line="360" w:lineRule="auto"/>
        <w:jc w:val="both"/>
        <w:rPr>
          <w:rFonts w:ascii="Times New Roman" w:hAnsi="Times New Roman" w:cs="Times New Roman"/>
          <w:b/>
          <w:szCs w:val="24"/>
        </w:rPr>
      </w:pPr>
    </w:p>
    <w:p w14:paraId="78668E89" w14:textId="77777777" w:rsidR="009B115D" w:rsidRPr="00F03AE2" w:rsidRDefault="00045465"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lastRenderedPageBreak/>
        <w:t xml:space="preserve">Variables </w:t>
      </w:r>
    </w:p>
    <w:p w14:paraId="63B3A752" w14:textId="77777777" w:rsidR="000527DB" w:rsidRPr="00F03AE2" w:rsidRDefault="000527DB" w:rsidP="000527DB"/>
    <w:p w14:paraId="117708C5" w14:textId="77777777" w:rsidR="009B115D" w:rsidRPr="00F03AE2" w:rsidRDefault="00C920C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Las variables aquí son representadas con un signo de dólar “$”, seguido por el nombre de la variable</w:t>
      </w:r>
      <w:r w:rsidR="00537BDA" w:rsidRPr="00F03AE2">
        <w:rPr>
          <w:rFonts w:ascii="Times New Roman" w:hAnsi="Times New Roman" w:cs="Times New Roman"/>
          <w:szCs w:val="24"/>
        </w:rPr>
        <w:t>, las cuales ya quedan declaradas en su primera aparición del código.</w:t>
      </w:r>
      <w:r w:rsidR="00045465" w:rsidRPr="00F03AE2">
        <w:rPr>
          <w:rFonts w:ascii="Times New Roman" w:hAnsi="Times New Roman" w:cs="Times New Roman"/>
          <w:szCs w:val="24"/>
        </w:rPr>
        <w:t xml:space="preserve"> Estas pueden ser de tipo entero, números en punto flotante, cadenas, array y de tipo objetos.</w:t>
      </w:r>
      <w:r w:rsidR="00124684" w:rsidRPr="00F03AE2">
        <w:rPr>
          <w:rFonts w:ascii="Times New Roman" w:hAnsi="Times New Roman" w:cs="Times New Roman"/>
          <w:szCs w:val="24"/>
        </w:rPr>
        <w:t xml:space="preserve"> Sin embargo hay muchas formas de declarar variables, </w:t>
      </w:r>
      <w:r w:rsidR="00597565" w:rsidRPr="00F03AE2">
        <w:rPr>
          <w:rFonts w:ascii="Times New Roman" w:hAnsi="Times New Roman" w:cs="Times New Roman"/>
          <w:szCs w:val="24"/>
        </w:rPr>
        <w:t>pero la</w:t>
      </w:r>
      <w:r w:rsidR="00124684" w:rsidRPr="00F03AE2">
        <w:rPr>
          <w:rFonts w:ascii="Times New Roman" w:hAnsi="Times New Roman" w:cs="Times New Roman"/>
          <w:szCs w:val="24"/>
        </w:rPr>
        <w:t xml:space="preserve"> forma</w:t>
      </w:r>
      <w:r w:rsidR="00597565" w:rsidRPr="00F03AE2">
        <w:rPr>
          <w:rFonts w:ascii="Times New Roman" w:hAnsi="Times New Roman" w:cs="Times New Roman"/>
          <w:szCs w:val="24"/>
        </w:rPr>
        <w:t xml:space="preserve"> correcta</w:t>
      </w:r>
      <w:r w:rsidR="00124684" w:rsidRPr="00F03AE2">
        <w:rPr>
          <w:rFonts w:ascii="Times New Roman" w:hAnsi="Times New Roman" w:cs="Times New Roman"/>
          <w:szCs w:val="24"/>
        </w:rPr>
        <w:t xml:space="preserve"> es</w:t>
      </w:r>
      <w:r w:rsidR="00597565" w:rsidRPr="00F03AE2">
        <w:rPr>
          <w:rFonts w:ascii="Times New Roman" w:hAnsi="Times New Roman" w:cs="Times New Roman"/>
          <w:szCs w:val="24"/>
        </w:rPr>
        <w:t xml:space="preserve"> que </w:t>
      </w:r>
      <w:r w:rsidR="00124684" w:rsidRPr="00F03AE2">
        <w:rPr>
          <w:rFonts w:ascii="Times New Roman" w:hAnsi="Times New Roman" w:cs="Times New Roman"/>
          <w:szCs w:val="24"/>
        </w:rPr>
        <w:t>t</w:t>
      </w:r>
      <w:r w:rsidR="00597565" w:rsidRPr="00F03AE2">
        <w:rPr>
          <w:rFonts w:ascii="Times New Roman" w:hAnsi="Times New Roman" w:cs="Times New Roman"/>
          <w:szCs w:val="24"/>
        </w:rPr>
        <w:t>ienen</w:t>
      </w:r>
      <w:r w:rsidR="00AB5BC6" w:rsidRPr="00F03AE2">
        <w:rPr>
          <w:rFonts w:ascii="Times New Roman" w:hAnsi="Times New Roman" w:cs="Times New Roman"/>
          <w:szCs w:val="24"/>
        </w:rPr>
        <w:t xml:space="preserve"> </w:t>
      </w:r>
      <w:r w:rsidR="00124684" w:rsidRPr="00F03AE2">
        <w:rPr>
          <w:rFonts w:ascii="Times New Roman" w:hAnsi="Times New Roman" w:cs="Times New Roman"/>
          <w:szCs w:val="24"/>
        </w:rPr>
        <w:t xml:space="preserve">que empezar con una letra (o si no empieza con una letra, tendrá que hacerlo con un carácter de subrayado), seguido de cualquier </w:t>
      </w:r>
      <w:r w:rsidR="00597565" w:rsidRPr="00F03AE2">
        <w:rPr>
          <w:rFonts w:ascii="Times New Roman" w:hAnsi="Times New Roman" w:cs="Times New Roman"/>
          <w:szCs w:val="24"/>
        </w:rPr>
        <w:t>carácter.</w:t>
      </w:r>
    </w:p>
    <w:p w14:paraId="1E982FBB" w14:textId="77777777" w:rsidR="0025509B" w:rsidRPr="00F03AE2" w:rsidRDefault="0025509B" w:rsidP="008B3AA5">
      <w:pPr>
        <w:spacing w:after="0" w:line="360" w:lineRule="auto"/>
        <w:jc w:val="both"/>
        <w:rPr>
          <w:rFonts w:ascii="Times New Roman" w:hAnsi="Times New Roman" w:cs="Times New Roman"/>
          <w:szCs w:val="24"/>
        </w:rPr>
      </w:pPr>
    </w:p>
    <w:p w14:paraId="3AD6227B" w14:textId="1152A942" w:rsidR="005D4A5E" w:rsidRPr="00F03AE2" w:rsidRDefault="00DC2F8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os tipos de datos que soporta PHP </w:t>
      </w:r>
      <w:r w:rsidR="007B3C52" w:rsidRPr="00F03AE2">
        <w:rPr>
          <w:rFonts w:ascii="Times New Roman" w:hAnsi="Times New Roman" w:cs="Times New Roman"/>
          <w:szCs w:val="24"/>
        </w:rPr>
        <w:t>son:</w:t>
      </w:r>
      <w:r w:rsidR="00AB5BC6" w:rsidRPr="00F03AE2">
        <w:rPr>
          <w:rFonts w:ascii="Times New Roman" w:hAnsi="Times New Roman" w:cs="Times New Roman"/>
          <w:szCs w:val="24"/>
        </w:rPr>
        <w:t xml:space="preserve"> </w:t>
      </w:r>
      <w:r w:rsidR="007B3C52" w:rsidRPr="00F03AE2">
        <w:rPr>
          <w:rFonts w:ascii="Times New Roman" w:hAnsi="Times New Roman" w:cs="Times New Roman"/>
          <w:szCs w:val="24"/>
        </w:rPr>
        <w:t>Integer, float o double, String y boolean, tomando en cuenta que al asignar las variables no es necesario definir el tipo de dato al que pertenece</w:t>
      </w:r>
      <w:r w:rsidR="00EE40B7" w:rsidRPr="00F03AE2">
        <w:rPr>
          <w:rFonts w:ascii="Times New Roman" w:hAnsi="Times New Roman" w:cs="Times New Roman"/>
          <w:szCs w:val="24"/>
        </w:rPr>
        <w:t>.</w:t>
      </w:r>
      <w:r w:rsidR="008A7D74" w:rsidRPr="00F03AE2">
        <w:rPr>
          <w:rFonts w:ascii="Times New Roman" w:hAnsi="Times New Roman" w:cs="Times New Roman"/>
          <w:sz w:val="16"/>
          <w:szCs w:val="24"/>
        </w:rPr>
        <w:fldChar w:fldCharType="begin"/>
      </w:r>
      <w:r w:rsidR="00A31107" w:rsidRPr="00F03AE2">
        <w:rPr>
          <w:rFonts w:ascii="Times New Roman" w:hAnsi="Times New Roman" w:cs="Times New Roman"/>
          <w:sz w:val="16"/>
          <w:szCs w:val="24"/>
        </w:rPr>
        <w:instrText xml:space="preserve"> ADDIN ZOTERO_ITEM CSL_CITATION {"citationID":"YzUsPHV0","properties":{"formattedCitation":"{\\rtf (\\uc0\\u8220{}Tipos de variables en PHP. Declaraci\\uc0\\u243{}n y asignaci\\uc0\\u243{}n. La funci\\uc0\\u243{}n echo: mostrar texto en pantalla (CU00816B),\\uc0\\u8221{} n.d.)}","plainCitation":"(“Tipos de variables en PHP. Declaración y asignación. La función echo: mostrar texto en pantalla (CU00816B),” n.d.)","dontUpdate":true},"citationItems":[{"id":83,"uris":["http://zotero.org/users/local/UBoVLAxq/items/WKMIF8C5"],"uri":["http://zotero.org/users/local/UBoVLAxq/items/WKMIF8C5"],"itemData":{"id":83,"type":"webpage","title":"Tipos de variables en PHP. Declaración y asignación. La función echo: mostrar texto en pantalla (CU00816B)","URL":"http://www.aprenderaprogramar.com/index.php?option=com_content&amp;view=article&amp;id=544:tipos-de-variables-en-php-declaracion-y-asignacion-la-funcion-echo-mostrar-texto-en-pantalla-cu00816b&amp;catid=70:tutorial-basico-programador-web-php-desde-cero&amp;Itemid=193","author":[{"family":"González","given":"Enrique"}],"accessed":{"date-parts":[["2014",8,6]]}}}],"schema":"https://github.com/citation-style-language/schema/raw/master/csl-citation.json"} </w:instrText>
      </w:r>
      <w:r w:rsidR="008A7D74" w:rsidRPr="00F03AE2">
        <w:rPr>
          <w:rFonts w:ascii="Times New Roman" w:hAnsi="Times New Roman" w:cs="Times New Roman"/>
          <w:sz w:val="16"/>
          <w:szCs w:val="24"/>
        </w:rPr>
        <w:fldChar w:fldCharType="separate"/>
      </w:r>
      <w:r w:rsidR="00034BB6" w:rsidRPr="00F03AE2">
        <w:rPr>
          <w:rFonts w:ascii="Times New Roman" w:hAnsi="Times New Roman" w:cs="Times New Roman"/>
          <w:sz w:val="16"/>
          <w:szCs w:val="24"/>
        </w:rPr>
        <w:t>(Tipos de variables en PHP. Declaración y asignación. La función echo: mostr</w:t>
      </w:r>
      <w:r w:rsidR="00C321AC" w:rsidRPr="00F03AE2">
        <w:rPr>
          <w:rFonts w:ascii="Times New Roman" w:hAnsi="Times New Roman" w:cs="Times New Roman"/>
          <w:sz w:val="16"/>
          <w:szCs w:val="24"/>
        </w:rPr>
        <w:t>ar texto en pantalla (CU00816B), s.f</w:t>
      </w:r>
      <w:r w:rsidR="00034BB6" w:rsidRPr="00F03AE2">
        <w:rPr>
          <w:rFonts w:ascii="Times New Roman" w:hAnsi="Times New Roman" w:cs="Times New Roman"/>
          <w:sz w:val="16"/>
          <w:szCs w:val="24"/>
        </w:rPr>
        <w:t>.)</w:t>
      </w:r>
      <w:r w:rsidR="008A7D74" w:rsidRPr="00F03AE2">
        <w:rPr>
          <w:rFonts w:ascii="Times New Roman" w:hAnsi="Times New Roman" w:cs="Times New Roman"/>
          <w:sz w:val="16"/>
          <w:szCs w:val="24"/>
        </w:rPr>
        <w:fldChar w:fldCharType="end"/>
      </w:r>
    </w:p>
    <w:p w14:paraId="5557244A" w14:textId="77777777" w:rsidR="00FF0E04" w:rsidRPr="00F03AE2" w:rsidRDefault="00FF0E04" w:rsidP="008B3AA5">
      <w:pPr>
        <w:spacing w:after="0" w:line="360" w:lineRule="auto"/>
        <w:jc w:val="both"/>
        <w:rPr>
          <w:rFonts w:ascii="Times New Roman" w:hAnsi="Times New Roman" w:cs="Times New Roman"/>
          <w:szCs w:val="24"/>
        </w:rPr>
      </w:pPr>
    </w:p>
    <w:p w14:paraId="0F74E08F" w14:textId="77777777" w:rsidR="009B115D" w:rsidRPr="00F03AE2" w:rsidRDefault="009B115D"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 xml:space="preserve">Comentarios </w:t>
      </w:r>
    </w:p>
    <w:p w14:paraId="7E26D1FF" w14:textId="77777777" w:rsidR="000527DB" w:rsidRPr="00F03AE2" w:rsidRDefault="000527DB" w:rsidP="000527DB"/>
    <w:p w14:paraId="11D79A01" w14:textId="77777777" w:rsidR="00AF4CFD" w:rsidRPr="00F03AE2" w:rsidRDefault="00AF4CFD"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El uso de comentarios en PHP y en otro lenguaje es bastante recomendado para documentar el código que se esté haciendo, e indicando que hace cada línea y que hace cada función. PHP soporta comentarios C y C++ existiendo tres tipos los cuales son</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g3bHELls","properties":{"formattedCitation":"{\\rtf (\\uc0\\u8220{}PHP: Comentarios - Manual,\\uc0\\u8221{} n.d.)}","plainCitation":"(“PHP: Comentarios - Manual,” n.d.)"},"citationItems":[{"id":85,"uris":["http://zotero.org/users/local/UBoVLAxq/items/AX7QGCT9"],"uri":["http://zotero.org/users/local/UBoVLAxq/items/AX7QGCT9"],"itemData":{"id":85,"type":"webpage","title":"PHP: Comentarios - Manual","URL":"http://php.net/manual/es/language.basic-syntax.comments.php","accessed":{"date-parts":[["2014",8,6]]}}}],"schema":"https://github.com/citation-style-language/schema/raw/master/csl-citation.json"} </w:instrText>
      </w:r>
      <w:r w:rsidR="008A7D74" w:rsidRPr="00F03AE2">
        <w:rPr>
          <w:rFonts w:ascii="Times New Roman" w:hAnsi="Times New Roman" w:cs="Times New Roman"/>
          <w:sz w:val="16"/>
          <w:szCs w:val="16"/>
        </w:rPr>
        <w:fldChar w:fldCharType="separate"/>
      </w:r>
      <w:r w:rsidR="00C321AC" w:rsidRPr="00F03AE2">
        <w:rPr>
          <w:rFonts w:ascii="Times New Roman" w:hAnsi="Times New Roman" w:cs="Times New Roman"/>
          <w:sz w:val="16"/>
          <w:szCs w:val="16"/>
        </w:rPr>
        <w:t>(“PHP: Comentarios - Manual”,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sz w:val="16"/>
          <w:szCs w:val="16"/>
        </w:rPr>
        <w:t>:</w:t>
      </w:r>
    </w:p>
    <w:p w14:paraId="173BD9DA" w14:textId="77777777" w:rsidR="001D2A64" w:rsidRPr="00F03AE2" w:rsidRDefault="001D2A64" w:rsidP="008B3AA5">
      <w:pPr>
        <w:spacing w:after="0" w:line="360" w:lineRule="auto"/>
        <w:jc w:val="both"/>
        <w:rPr>
          <w:rFonts w:ascii="Times New Roman" w:hAnsi="Times New Roman" w:cs="Times New Roman"/>
          <w:szCs w:val="24"/>
        </w:rPr>
      </w:pPr>
    </w:p>
    <w:p w14:paraId="6E215097" w14:textId="77777777" w:rsidR="00AF4CFD" w:rsidRPr="00F03AE2" w:rsidRDefault="00AF4CFD" w:rsidP="008B3AA5">
      <w:pPr>
        <w:pStyle w:val="Prrafodelista"/>
        <w:numPr>
          <w:ilvl w:val="0"/>
          <w:numId w:val="6"/>
        </w:numPr>
        <w:spacing w:after="0" w:line="360" w:lineRule="auto"/>
        <w:jc w:val="both"/>
        <w:rPr>
          <w:rFonts w:ascii="Times New Roman" w:hAnsi="Times New Roman" w:cs="Times New Roman"/>
          <w:szCs w:val="24"/>
        </w:rPr>
      </w:pPr>
      <w:r w:rsidRPr="00F03AE2">
        <w:rPr>
          <w:rFonts w:ascii="Times New Roman" w:hAnsi="Times New Roman" w:cs="Times New Roman"/>
          <w:szCs w:val="24"/>
        </w:rPr>
        <w:t>/* Comentarios de varias líneas */</w:t>
      </w:r>
    </w:p>
    <w:p w14:paraId="32532257" w14:textId="77777777" w:rsidR="000527DB" w:rsidRPr="00F03AE2" w:rsidRDefault="000527DB" w:rsidP="000527DB">
      <w:pPr>
        <w:pStyle w:val="Prrafodelista"/>
        <w:spacing w:after="0" w:line="360" w:lineRule="auto"/>
        <w:ind w:left="360"/>
        <w:jc w:val="both"/>
        <w:rPr>
          <w:rFonts w:ascii="Times New Roman" w:hAnsi="Times New Roman" w:cs="Times New Roman"/>
          <w:szCs w:val="24"/>
        </w:rPr>
      </w:pPr>
    </w:p>
    <w:p w14:paraId="0F1DAD3D" w14:textId="77777777" w:rsidR="00AF4CFD" w:rsidRPr="00F03AE2" w:rsidRDefault="00AF4CFD" w:rsidP="008B3AA5">
      <w:pPr>
        <w:pStyle w:val="Prrafodelista"/>
        <w:numPr>
          <w:ilvl w:val="0"/>
          <w:numId w:val="6"/>
        </w:numPr>
        <w:spacing w:after="0" w:line="360" w:lineRule="auto"/>
        <w:jc w:val="both"/>
        <w:rPr>
          <w:rFonts w:ascii="Times New Roman" w:hAnsi="Times New Roman" w:cs="Times New Roman"/>
          <w:szCs w:val="24"/>
        </w:rPr>
      </w:pPr>
      <w:r w:rsidRPr="00F03AE2">
        <w:rPr>
          <w:rFonts w:ascii="Times New Roman" w:hAnsi="Times New Roman" w:cs="Times New Roman"/>
          <w:szCs w:val="24"/>
        </w:rPr>
        <w:t>// Comentarios de una sola línea</w:t>
      </w:r>
    </w:p>
    <w:p w14:paraId="0D7D05BE" w14:textId="77777777" w:rsidR="000527DB" w:rsidRPr="00F03AE2" w:rsidRDefault="000527DB" w:rsidP="000527DB">
      <w:pPr>
        <w:pStyle w:val="Prrafodelista"/>
        <w:rPr>
          <w:rFonts w:ascii="Times New Roman" w:hAnsi="Times New Roman" w:cs="Times New Roman"/>
          <w:szCs w:val="24"/>
        </w:rPr>
      </w:pPr>
    </w:p>
    <w:p w14:paraId="008BC4B9" w14:textId="77777777" w:rsidR="00B541EF" w:rsidRPr="00F03AE2" w:rsidRDefault="00AF4CFD" w:rsidP="008B3AA5">
      <w:pPr>
        <w:pStyle w:val="Prrafodelista"/>
        <w:numPr>
          <w:ilvl w:val="0"/>
          <w:numId w:val="6"/>
        </w:numPr>
        <w:spacing w:after="0" w:line="360" w:lineRule="auto"/>
        <w:rPr>
          <w:rFonts w:ascii="Times New Roman" w:hAnsi="Times New Roman" w:cs="Times New Roman"/>
          <w:szCs w:val="24"/>
        </w:rPr>
      </w:pPr>
      <w:r w:rsidRPr="00F03AE2">
        <w:rPr>
          <w:rFonts w:ascii="Times New Roman" w:hAnsi="Times New Roman" w:cs="Times New Roman"/>
          <w:szCs w:val="24"/>
        </w:rPr>
        <w:t># Comentarios estilo Bash / Perl (Hasta el final de línea)</w:t>
      </w:r>
    </w:p>
    <w:p w14:paraId="0D068C3B" w14:textId="77777777" w:rsidR="00BB09F4" w:rsidRPr="00F03AE2" w:rsidRDefault="00BB09F4" w:rsidP="008B3AA5">
      <w:pPr>
        <w:pStyle w:val="Prrafodelista"/>
        <w:spacing w:after="0" w:line="360" w:lineRule="auto"/>
        <w:rPr>
          <w:rFonts w:ascii="Times New Roman" w:hAnsi="Times New Roman" w:cs="Times New Roman"/>
          <w:szCs w:val="24"/>
        </w:rPr>
      </w:pPr>
    </w:p>
    <w:p w14:paraId="4F3E6E8D" w14:textId="77777777" w:rsidR="00B541EF" w:rsidRPr="00F03AE2" w:rsidRDefault="00996D1D"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 xml:space="preserve">Tipos de Datos </w:t>
      </w:r>
    </w:p>
    <w:p w14:paraId="1D1E6F9C" w14:textId="77777777" w:rsidR="000527DB" w:rsidRPr="00F03AE2" w:rsidRDefault="000527DB" w:rsidP="000527DB"/>
    <w:p w14:paraId="292408A1" w14:textId="77777777" w:rsidR="00B541EF" w:rsidRPr="00F03AE2" w:rsidRDefault="00B541EF" w:rsidP="008B3AA5">
      <w:pPr>
        <w:spacing w:after="0" w:line="360" w:lineRule="auto"/>
        <w:rPr>
          <w:rFonts w:ascii="Times New Roman" w:hAnsi="Times New Roman" w:cs="Times New Roman"/>
          <w:szCs w:val="24"/>
        </w:rPr>
      </w:pPr>
      <w:r w:rsidRPr="00F03AE2">
        <w:rPr>
          <w:rFonts w:ascii="Times New Roman" w:hAnsi="Times New Roman" w:cs="Times New Roman"/>
          <w:szCs w:val="24"/>
        </w:rPr>
        <w:t xml:space="preserve">El lenguaje PHP posee cuatro tipos de datos </w:t>
      </w:r>
      <w:r w:rsidR="00677651" w:rsidRPr="00F03AE2">
        <w:rPr>
          <w:rFonts w:ascii="Times New Roman" w:hAnsi="Times New Roman" w:cs="Times New Roman"/>
          <w:szCs w:val="24"/>
        </w:rPr>
        <w:t>primitivos mostrados en la siguiente tabla:</w:t>
      </w:r>
    </w:p>
    <w:p w14:paraId="666BCBC6" w14:textId="77777777" w:rsidR="0025509B" w:rsidRPr="00F03AE2" w:rsidRDefault="0025509B" w:rsidP="008B3AA5">
      <w:pPr>
        <w:spacing w:after="0" w:line="360" w:lineRule="auto"/>
        <w:rPr>
          <w:rFonts w:ascii="Times New Roman" w:hAnsi="Times New Roman" w:cs="Times New Roman"/>
          <w:sz w:val="24"/>
          <w:szCs w:val="24"/>
        </w:rPr>
      </w:pPr>
    </w:p>
    <w:p w14:paraId="5075491D" w14:textId="40F00556" w:rsidR="00B541EF" w:rsidRPr="00F03AE2" w:rsidRDefault="005754F7" w:rsidP="008B3AA5">
      <w:pPr>
        <w:pStyle w:val="Tablas"/>
        <w:spacing w:before="0" w:line="360" w:lineRule="auto"/>
        <w:ind w:left="708"/>
        <w:jc w:val="left"/>
        <w:rPr>
          <w:rFonts w:cs="Times New Roman"/>
          <w:szCs w:val="24"/>
        </w:rPr>
      </w:pPr>
      <w:bookmarkStart w:id="36" w:name="_Toc421816434"/>
      <w:r w:rsidRPr="00F03AE2">
        <w:rPr>
          <w:rFonts w:cs="Times New Roman"/>
          <w:szCs w:val="24"/>
        </w:rPr>
        <w:t xml:space="preserve">          </w:t>
      </w:r>
      <w:bookmarkStart w:id="37" w:name="_Toc426542881"/>
      <w:r w:rsidRPr="00F03AE2">
        <w:rPr>
          <w:rFonts w:cs="Times New Roman"/>
          <w:szCs w:val="24"/>
        </w:rPr>
        <w:t>Tabla</w:t>
      </w:r>
      <w:r w:rsidR="00AB3408" w:rsidRPr="00F03AE2">
        <w:rPr>
          <w:rFonts w:cs="Times New Roman"/>
          <w:szCs w:val="24"/>
        </w:rPr>
        <w:t xml:space="preserve"> </w:t>
      </w:r>
      <w:r w:rsidRPr="00F03AE2">
        <w:rPr>
          <w:rFonts w:cs="Times New Roman"/>
          <w:szCs w:val="24"/>
        </w:rPr>
        <w:t>1</w:t>
      </w:r>
      <w:r w:rsidR="005D4A5E" w:rsidRPr="00F03AE2">
        <w:rPr>
          <w:rFonts w:cs="Times New Roman"/>
          <w:szCs w:val="24"/>
        </w:rPr>
        <w:t>-1</w:t>
      </w:r>
      <w:r w:rsidR="00AB3408" w:rsidRPr="00F03AE2">
        <w:rPr>
          <w:rFonts w:cs="Times New Roman"/>
          <w:szCs w:val="24"/>
        </w:rPr>
        <w:t>:</w:t>
      </w:r>
      <w:r w:rsidR="009B115D" w:rsidRPr="00F03AE2">
        <w:rPr>
          <w:rFonts w:cs="Times New Roman"/>
          <w:szCs w:val="24"/>
        </w:rPr>
        <w:t xml:space="preserve"> </w:t>
      </w:r>
      <w:r w:rsidR="001D2A64" w:rsidRPr="00F03AE2">
        <w:rPr>
          <w:rFonts w:cs="Times New Roman"/>
          <w:b w:val="0"/>
          <w:szCs w:val="24"/>
        </w:rPr>
        <w:t xml:space="preserve">Tipos de datos primitivos en </w:t>
      </w:r>
      <w:bookmarkEnd w:id="36"/>
      <w:r w:rsidR="001D2A64" w:rsidRPr="00F03AE2">
        <w:rPr>
          <w:rFonts w:cs="Times New Roman"/>
          <w:b w:val="0"/>
          <w:szCs w:val="24"/>
        </w:rPr>
        <w:t>PHP</w:t>
      </w:r>
      <w:bookmarkEnd w:id="3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1"/>
        <w:gridCol w:w="4100"/>
      </w:tblGrid>
      <w:tr w:rsidR="00B541EF" w:rsidRPr="00F03AE2" w14:paraId="2FDAA736" w14:textId="77777777" w:rsidTr="005D4A5E">
        <w:trPr>
          <w:jc w:val="center"/>
        </w:trPr>
        <w:tc>
          <w:tcPr>
            <w:tcW w:w="1891" w:type="dxa"/>
          </w:tcPr>
          <w:p w14:paraId="3E82C3BD" w14:textId="77777777" w:rsidR="00B541EF" w:rsidRPr="00F03AE2" w:rsidRDefault="00B541EF"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Boolean</w:t>
            </w:r>
          </w:p>
        </w:tc>
        <w:tc>
          <w:tcPr>
            <w:tcW w:w="0" w:type="auto"/>
          </w:tcPr>
          <w:p w14:paraId="399BFA35" w14:textId="77777777" w:rsidR="00B541EF" w:rsidRPr="00F03AE2" w:rsidRDefault="00B541EF" w:rsidP="008B3AA5">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Un valor que puede ser verdadero(true) o falso (false)</w:t>
            </w:r>
          </w:p>
        </w:tc>
      </w:tr>
      <w:tr w:rsidR="00B541EF" w:rsidRPr="00F03AE2" w14:paraId="68335871" w14:textId="77777777" w:rsidTr="005D4A5E">
        <w:trPr>
          <w:jc w:val="center"/>
        </w:trPr>
        <w:tc>
          <w:tcPr>
            <w:tcW w:w="1891" w:type="dxa"/>
          </w:tcPr>
          <w:p w14:paraId="724D81EE" w14:textId="77777777" w:rsidR="00B541EF" w:rsidRPr="00F03AE2" w:rsidRDefault="00B541EF"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Int</w:t>
            </w:r>
          </w:p>
        </w:tc>
        <w:tc>
          <w:tcPr>
            <w:tcW w:w="0" w:type="auto"/>
          </w:tcPr>
          <w:p w14:paraId="227E73F6" w14:textId="77777777" w:rsidR="00B541EF" w:rsidRPr="00F03AE2" w:rsidRDefault="00B541EF" w:rsidP="008B3AA5">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Un valor numérico con signo</w:t>
            </w:r>
          </w:p>
        </w:tc>
      </w:tr>
      <w:tr w:rsidR="00B541EF" w:rsidRPr="00F03AE2" w14:paraId="1D393472" w14:textId="77777777" w:rsidTr="005D4A5E">
        <w:trPr>
          <w:jc w:val="center"/>
        </w:trPr>
        <w:tc>
          <w:tcPr>
            <w:tcW w:w="1891" w:type="dxa"/>
          </w:tcPr>
          <w:p w14:paraId="14D4CA1C" w14:textId="77777777" w:rsidR="00B541EF" w:rsidRPr="00F03AE2" w:rsidRDefault="00B541EF"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Float</w:t>
            </w:r>
          </w:p>
        </w:tc>
        <w:tc>
          <w:tcPr>
            <w:tcW w:w="0" w:type="auto"/>
          </w:tcPr>
          <w:p w14:paraId="425A4C98" w14:textId="77777777" w:rsidR="00B541EF" w:rsidRPr="00F03AE2" w:rsidRDefault="00B541EF" w:rsidP="008B3AA5">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Un valor numérico de punto flotante con signo</w:t>
            </w:r>
          </w:p>
        </w:tc>
      </w:tr>
      <w:tr w:rsidR="00B541EF" w:rsidRPr="00F03AE2" w14:paraId="2C141D94" w14:textId="77777777" w:rsidTr="005D4A5E">
        <w:trPr>
          <w:jc w:val="center"/>
        </w:trPr>
        <w:tc>
          <w:tcPr>
            <w:tcW w:w="1891" w:type="dxa"/>
          </w:tcPr>
          <w:p w14:paraId="369DA8FF" w14:textId="77777777" w:rsidR="00B541EF" w:rsidRPr="00F03AE2" w:rsidRDefault="0063308D"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String</w:t>
            </w:r>
          </w:p>
        </w:tc>
        <w:tc>
          <w:tcPr>
            <w:tcW w:w="0" w:type="auto"/>
          </w:tcPr>
          <w:p w14:paraId="5968FF39" w14:textId="77777777" w:rsidR="00B541EF" w:rsidRPr="00F03AE2" w:rsidRDefault="00B541EF" w:rsidP="008B3AA5">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Una colección binaria de datos que puede ser un texto</w:t>
            </w:r>
          </w:p>
        </w:tc>
      </w:tr>
    </w:tbl>
    <w:p w14:paraId="1ABF7183" w14:textId="26D46D2B" w:rsidR="008E760E" w:rsidRPr="00F03AE2" w:rsidRDefault="005754F7" w:rsidP="008B3AA5">
      <w:pPr>
        <w:spacing w:after="0" w:line="360" w:lineRule="auto"/>
        <w:ind w:left="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4088A0B0" w14:textId="77777777" w:rsidR="005754F7" w:rsidRPr="00F03AE2" w:rsidRDefault="005754F7" w:rsidP="008B3AA5">
      <w:pPr>
        <w:spacing w:after="0" w:line="360" w:lineRule="auto"/>
        <w:rPr>
          <w:rFonts w:ascii="Times New Roman" w:hAnsi="Times New Roman" w:cs="Times New Roman"/>
          <w:szCs w:val="24"/>
        </w:rPr>
      </w:pPr>
    </w:p>
    <w:p w14:paraId="6A7EDCF2" w14:textId="77777777" w:rsidR="00677651" w:rsidRPr="00F03AE2" w:rsidRDefault="00677651" w:rsidP="008B3AA5">
      <w:pPr>
        <w:spacing w:after="0" w:line="360" w:lineRule="auto"/>
        <w:rPr>
          <w:rFonts w:ascii="Times New Roman" w:hAnsi="Times New Roman" w:cs="Times New Roman"/>
          <w:szCs w:val="24"/>
        </w:rPr>
      </w:pPr>
      <w:r w:rsidRPr="00F03AE2">
        <w:rPr>
          <w:rFonts w:ascii="Times New Roman" w:hAnsi="Times New Roman" w:cs="Times New Roman"/>
          <w:szCs w:val="24"/>
        </w:rPr>
        <w:t>Además, cuenta con dos tipos de datos especiales:</w:t>
      </w:r>
    </w:p>
    <w:p w14:paraId="1FEF227B" w14:textId="68D4E924" w:rsidR="00677651" w:rsidRPr="00F03AE2" w:rsidRDefault="005754F7" w:rsidP="008B3AA5">
      <w:pPr>
        <w:pStyle w:val="Tablas"/>
        <w:spacing w:before="0" w:line="360" w:lineRule="auto"/>
        <w:jc w:val="left"/>
        <w:rPr>
          <w:rFonts w:cs="Times New Roman"/>
          <w:szCs w:val="24"/>
        </w:rPr>
      </w:pPr>
      <w:bookmarkStart w:id="38" w:name="_Toc421816435"/>
      <w:bookmarkStart w:id="39" w:name="_Toc426542882"/>
      <w:r w:rsidRPr="00F03AE2">
        <w:rPr>
          <w:rFonts w:cs="Times New Roman"/>
          <w:szCs w:val="24"/>
        </w:rPr>
        <w:lastRenderedPageBreak/>
        <w:t>Tabla</w:t>
      </w:r>
      <w:r w:rsidR="00AB3408" w:rsidRPr="00F03AE2">
        <w:rPr>
          <w:rFonts w:cs="Times New Roman"/>
          <w:szCs w:val="24"/>
        </w:rPr>
        <w:t xml:space="preserve"> </w:t>
      </w:r>
      <w:r w:rsidRPr="00F03AE2">
        <w:rPr>
          <w:rFonts w:cs="Times New Roman"/>
          <w:szCs w:val="24"/>
        </w:rPr>
        <w:t>2</w:t>
      </w:r>
      <w:r w:rsidR="005D4A5E" w:rsidRPr="00F03AE2">
        <w:rPr>
          <w:rFonts w:cs="Times New Roman"/>
          <w:szCs w:val="24"/>
        </w:rPr>
        <w:t>-1</w:t>
      </w:r>
      <w:r w:rsidR="00AB3408" w:rsidRPr="00F03AE2">
        <w:rPr>
          <w:rFonts w:cs="Times New Roman"/>
          <w:szCs w:val="24"/>
        </w:rPr>
        <w:t>:</w:t>
      </w:r>
      <w:r w:rsidR="009B115D" w:rsidRPr="00F03AE2">
        <w:rPr>
          <w:rFonts w:cs="Times New Roman"/>
          <w:szCs w:val="24"/>
        </w:rPr>
        <w:t xml:space="preserve"> </w:t>
      </w:r>
      <w:r w:rsidR="00AB3408" w:rsidRPr="00F03AE2">
        <w:rPr>
          <w:rFonts w:cs="Times New Roman"/>
          <w:b w:val="0"/>
          <w:szCs w:val="24"/>
        </w:rPr>
        <w:t xml:space="preserve">Tipos de datos especiales en </w:t>
      </w:r>
      <w:bookmarkEnd w:id="38"/>
      <w:r w:rsidR="00AB3408" w:rsidRPr="00F03AE2">
        <w:rPr>
          <w:rFonts w:cs="Times New Roman"/>
          <w:b w:val="0"/>
          <w:szCs w:val="24"/>
        </w:rPr>
        <w:t>PHP</w:t>
      </w:r>
      <w:bookmarkEnd w:id="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6"/>
        <w:gridCol w:w="7618"/>
      </w:tblGrid>
      <w:tr w:rsidR="00677651" w:rsidRPr="00F03AE2" w14:paraId="0BE99749" w14:textId="77777777" w:rsidTr="005D4A5E">
        <w:trPr>
          <w:jc w:val="center"/>
        </w:trPr>
        <w:tc>
          <w:tcPr>
            <w:tcW w:w="773" w:type="dxa"/>
          </w:tcPr>
          <w:p w14:paraId="340A981C" w14:textId="77777777" w:rsidR="00677651" w:rsidRPr="00F03AE2" w:rsidRDefault="00677651"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null</w:t>
            </w:r>
          </w:p>
        </w:tc>
        <w:tc>
          <w:tcPr>
            <w:tcW w:w="0" w:type="auto"/>
          </w:tcPr>
          <w:p w14:paraId="157A3255" w14:textId="77777777" w:rsidR="00677651" w:rsidRPr="00F03AE2" w:rsidRDefault="00677651" w:rsidP="005D4A5E">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Representa</w:t>
            </w:r>
            <w:r w:rsidR="004A35A6" w:rsidRPr="00F03AE2">
              <w:rPr>
                <w:rFonts w:ascii="Times New Roman" w:hAnsi="Times New Roman" w:cs="Times New Roman"/>
                <w:sz w:val="18"/>
                <w:szCs w:val="24"/>
              </w:rPr>
              <w:t>ndo</w:t>
            </w:r>
            <w:r w:rsidRPr="00F03AE2">
              <w:rPr>
                <w:rFonts w:ascii="Times New Roman" w:hAnsi="Times New Roman" w:cs="Times New Roman"/>
                <w:sz w:val="18"/>
                <w:szCs w:val="24"/>
              </w:rPr>
              <w:t xml:space="preserve"> la ausencia de </w:t>
            </w:r>
            <w:r w:rsidR="004A35A6" w:rsidRPr="00F03AE2">
              <w:rPr>
                <w:rFonts w:ascii="Times New Roman" w:hAnsi="Times New Roman" w:cs="Times New Roman"/>
                <w:sz w:val="18"/>
                <w:szCs w:val="24"/>
              </w:rPr>
              <w:t xml:space="preserve"> un </w:t>
            </w:r>
            <w:r w:rsidRPr="00F03AE2">
              <w:rPr>
                <w:rFonts w:ascii="Times New Roman" w:hAnsi="Times New Roman" w:cs="Times New Roman"/>
                <w:sz w:val="18"/>
                <w:szCs w:val="24"/>
              </w:rPr>
              <w:t>valor para una variable</w:t>
            </w:r>
          </w:p>
        </w:tc>
      </w:tr>
      <w:tr w:rsidR="00677651" w:rsidRPr="00F03AE2" w14:paraId="081C7F11" w14:textId="77777777" w:rsidTr="005D4A5E">
        <w:trPr>
          <w:jc w:val="center"/>
        </w:trPr>
        <w:tc>
          <w:tcPr>
            <w:tcW w:w="773" w:type="dxa"/>
          </w:tcPr>
          <w:p w14:paraId="1B5D8C09" w14:textId="77777777" w:rsidR="00677651" w:rsidRPr="00F03AE2" w:rsidRDefault="00677651"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resource</w:t>
            </w:r>
          </w:p>
        </w:tc>
        <w:tc>
          <w:tcPr>
            <w:tcW w:w="0" w:type="auto"/>
          </w:tcPr>
          <w:p w14:paraId="6ED1F7CE" w14:textId="77777777" w:rsidR="00677651" w:rsidRPr="00F03AE2" w:rsidRDefault="00677651" w:rsidP="005D4A5E">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 xml:space="preserve">Recursos representados de forma </w:t>
            </w:r>
            <w:r w:rsidR="004A35A6" w:rsidRPr="00F03AE2">
              <w:rPr>
                <w:rFonts w:ascii="Times New Roman" w:hAnsi="Times New Roman" w:cs="Times New Roman"/>
                <w:sz w:val="18"/>
                <w:szCs w:val="24"/>
              </w:rPr>
              <w:t xml:space="preserve">no </w:t>
            </w:r>
            <w:r w:rsidR="009B115D" w:rsidRPr="00F03AE2">
              <w:rPr>
                <w:rFonts w:ascii="Times New Roman" w:hAnsi="Times New Roman" w:cs="Times New Roman"/>
                <w:sz w:val="18"/>
                <w:szCs w:val="24"/>
              </w:rPr>
              <w:t xml:space="preserve">nativa por PHP, </w:t>
            </w:r>
            <w:r w:rsidRPr="00F03AE2">
              <w:rPr>
                <w:rFonts w:ascii="Times New Roman" w:hAnsi="Times New Roman" w:cs="Times New Roman"/>
                <w:sz w:val="18"/>
                <w:szCs w:val="24"/>
              </w:rPr>
              <w:t xml:space="preserve">por ejemplo conexiones a bases de datos y manejadores de archivo. </w:t>
            </w:r>
          </w:p>
        </w:tc>
      </w:tr>
    </w:tbl>
    <w:p w14:paraId="484371F0" w14:textId="6FE792AB" w:rsidR="001C040A"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sz w:val="16"/>
          <w:szCs w:val="24"/>
        </w:rPr>
        <w:t xml:space="preserve">: María José Samaniego </w:t>
      </w:r>
    </w:p>
    <w:p w14:paraId="5E76D7F5" w14:textId="77777777" w:rsidR="00D47B97" w:rsidRPr="00F03AE2" w:rsidRDefault="00D47B97" w:rsidP="008B3AA5">
      <w:pPr>
        <w:spacing w:after="0" w:line="360" w:lineRule="auto"/>
        <w:jc w:val="center"/>
        <w:rPr>
          <w:rFonts w:ascii="Times New Roman" w:hAnsi="Times New Roman" w:cs="Times New Roman"/>
          <w:sz w:val="24"/>
          <w:szCs w:val="24"/>
        </w:rPr>
      </w:pPr>
    </w:p>
    <w:p w14:paraId="1047AEB2" w14:textId="77777777" w:rsidR="009B115D" w:rsidRPr="00F03AE2" w:rsidRDefault="00677651" w:rsidP="008B3AA5">
      <w:pPr>
        <w:spacing w:after="0" w:line="360" w:lineRule="auto"/>
        <w:rPr>
          <w:rFonts w:ascii="Times New Roman" w:hAnsi="Times New Roman" w:cs="Times New Roman"/>
          <w:szCs w:val="24"/>
        </w:rPr>
      </w:pPr>
      <w:r w:rsidRPr="00F03AE2">
        <w:rPr>
          <w:rFonts w:ascii="Times New Roman" w:hAnsi="Times New Roman" w:cs="Times New Roman"/>
          <w:szCs w:val="24"/>
        </w:rPr>
        <w:t>PHP también p</w:t>
      </w:r>
      <w:r w:rsidR="00996D1D" w:rsidRPr="00F03AE2">
        <w:rPr>
          <w:rFonts w:ascii="Times New Roman" w:hAnsi="Times New Roman" w:cs="Times New Roman"/>
          <w:szCs w:val="24"/>
        </w:rPr>
        <w:t>osee tipos de datos compuestos:</w:t>
      </w:r>
    </w:p>
    <w:p w14:paraId="29058A3A" w14:textId="008CEDFF" w:rsidR="00677651" w:rsidRPr="00F03AE2" w:rsidRDefault="007A3097" w:rsidP="008B3AA5">
      <w:pPr>
        <w:pStyle w:val="Tablas"/>
        <w:spacing w:before="0" w:line="360" w:lineRule="auto"/>
        <w:ind w:left="708"/>
        <w:jc w:val="left"/>
        <w:rPr>
          <w:rFonts w:cs="Times New Roman"/>
          <w:b w:val="0"/>
          <w:szCs w:val="24"/>
        </w:rPr>
      </w:pPr>
      <w:bookmarkStart w:id="40" w:name="_Toc421816436"/>
      <w:r w:rsidRPr="00F03AE2">
        <w:rPr>
          <w:rFonts w:cs="Times New Roman"/>
          <w:szCs w:val="24"/>
        </w:rPr>
        <w:t xml:space="preserve">       </w:t>
      </w:r>
      <w:bookmarkStart w:id="41" w:name="_Toc426542883"/>
      <w:r w:rsidRPr="00F03AE2">
        <w:rPr>
          <w:rFonts w:cs="Times New Roman"/>
          <w:szCs w:val="24"/>
        </w:rPr>
        <w:t>Tabla</w:t>
      </w:r>
      <w:r w:rsidR="009B115D" w:rsidRPr="00F03AE2">
        <w:rPr>
          <w:rFonts w:cs="Times New Roman"/>
          <w:szCs w:val="24"/>
        </w:rPr>
        <w:t xml:space="preserve"> </w:t>
      </w:r>
      <w:r w:rsidR="005754F7" w:rsidRPr="00F03AE2">
        <w:rPr>
          <w:rFonts w:cs="Times New Roman"/>
          <w:szCs w:val="24"/>
        </w:rPr>
        <w:t>3</w:t>
      </w:r>
      <w:r w:rsidR="00AB3408" w:rsidRPr="00F03AE2">
        <w:rPr>
          <w:rFonts w:cs="Times New Roman"/>
          <w:szCs w:val="24"/>
        </w:rPr>
        <w:t>-</w:t>
      </w:r>
      <w:r w:rsidR="005D4A5E" w:rsidRPr="00F03AE2">
        <w:rPr>
          <w:rFonts w:cs="Times New Roman"/>
          <w:szCs w:val="24"/>
        </w:rPr>
        <w:t>1</w:t>
      </w:r>
      <w:r w:rsidR="00AB3408" w:rsidRPr="00F03AE2">
        <w:rPr>
          <w:rFonts w:cs="Times New Roman"/>
          <w:szCs w:val="24"/>
        </w:rPr>
        <w:t>:</w:t>
      </w:r>
      <w:r w:rsidR="009B115D" w:rsidRPr="00F03AE2">
        <w:rPr>
          <w:rFonts w:cs="Times New Roman"/>
          <w:szCs w:val="24"/>
        </w:rPr>
        <w:t xml:space="preserve"> </w:t>
      </w:r>
      <w:r w:rsidR="00AB3408" w:rsidRPr="00F03AE2">
        <w:rPr>
          <w:rFonts w:cs="Times New Roman"/>
          <w:b w:val="0"/>
          <w:szCs w:val="24"/>
        </w:rPr>
        <w:t xml:space="preserve">Tipos de datos compuestos en </w:t>
      </w:r>
      <w:bookmarkEnd w:id="40"/>
      <w:r w:rsidR="00AB3408" w:rsidRPr="00F03AE2">
        <w:rPr>
          <w:rFonts w:cs="Times New Roman"/>
          <w:b w:val="0"/>
          <w:szCs w:val="24"/>
        </w:rPr>
        <w:t>PHP</w:t>
      </w:r>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7"/>
        <w:gridCol w:w="4620"/>
      </w:tblGrid>
      <w:tr w:rsidR="00677651" w:rsidRPr="00F03AE2" w14:paraId="63DB7A10" w14:textId="77777777" w:rsidTr="005D4A5E">
        <w:trPr>
          <w:jc w:val="center"/>
        </w:trPr>
        <w:tc>
          <w:tcPr>
            <w:tcW w:w="1707" w:type="dxa"/>
          </w:tcPr>
          <w:p w14:paraId="5494A950" w14:textId="77777777" w:rsidR="00677651" w:rsidRPr="00F03AE2" w:rsidRDefault="00677651"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Array</w:t>
            </w:r>
          </w:p>
        </w:tc>
        <w:tc>
          <w:tcPr>
            <w:tcW w:w="0" w:type="auto"/>
          </w:tcPr>
          <w:p w14:paraId="66303E86" w14:textId="77777777" w:rsidR="00677651" w:rsidRPr="00F03AE2" w:rsidRDefault="00677651" w:rsidP="005D4A5E">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 xml:space="preserve">Matriz o vector que puede contener diversos valores a la vez. </w:t>
            </w:r>
          </w:p>
        </w:tc>
      </w:tr>
      <w:tr w:rsidR="00677651" w:rsidRPr="00F03AE2" w14:paraId="762C9946" w14:textId="77777777" w:rsidTr="005D4A5E">
        <w:trPr>
          <w:jc w:val="center"/>
        </w:trPr>
        <w:tc>
          <w:tcPr>
            <w:tcW w:w="1707" w:type="dxa"/>
          </w:tcPr>
          <w:p w14:paraId="75E69A6A" w14:textId="77777777" w:rsidR="00677651" w:rsidRPr="00F03AE2" w:rsidRDefault="00677651" w:rsidP="005D4A5E">
            <w:pPr>
              <w:spacing w:after="0" w:line="360" w:lineRule="auto"/>
              <w:rPr>
                <w:rFonts w:ascii="Times New Roman" w:hAnsi="Times New Roman" w:cs="Times New Roman"/>
                <w:b/>
                <w:sz w:val="18"/>
                <w:szCs w:val="24"/>
              </w:rPr>
            </w:pPr>
            <w:r w:rsidRPr="00F03AE2">
              <w:rPr>
                <w:rFonts w:ascii="Times New Roman" w:hAnsi="Times New Roman" w:cs="Times New Roman"/>
                <w:b/>
                <w:sz w:val="18"/>
                <w:szCs w:val="24"/>
              </w:rPr>
              <w:t>object</w:t>
            </w:r>
          </w:p>
        </w:tc>
        <w:tc>
          <w:tcPr>
            <w:tcW w:w="0" w:type="auto"/>
          </w:tcPr>
          <w:p w14:paraId="2ABED636" w14:textId="77777777" w:rsidR="00677651" w:rsidRPr="00F03AE2" w:rsidRDefault="00677651" w:rsidP="005D4A5E">
            <w:pPr>
              <w:spacing w:after="0" w:line="360" w:lineRule="auto"/>
              <w:rPr>
                <w:rFonts w:ascii="Times New Roman" w:hAnsi="Times New Roman" w:cs="Times New Roman"/>
                <w:sz w:val="18"/>
                <w:szCs w:val="24"/>
              </w:rPr>
            </w:pPr>
            <w:r w:rsidRPr="00F03AE2">
              <w:rPr>
                <w:rFonts w:ascii="Times New Roman" w:hAnsi="Times New Roman" w:cs="Times New Roman"/>
                <w:sz w:val="18"/>
                <w:szCs w:val="24"/>
              </w:rPr>
              <w:t>Estructura con atributos y métodos.</w:t>
            </w:r>
          </w:p>
        </w:tc>
      </w:tr>
    </w:tbl>
    <w:p w14:paraId="28011375" w14:textId="7596E2A8" w:rsidR="004A35A6" w:rsidRPr="00F03AE2" w:rsidRDefault="005754F7" w:rsidP="008B3AA5">
      <w:pPr>
        <w:spacing w:after="0" w:line="360" w:lineRule="auto"/>
        <w:ind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5758149B" w14:textId="77777777" w:rsidR="00AB3408" w:rsidRPr="00F03AE2" w:rsidRDefault="00AB3408" w:rsidP="008B3AA5">
      <w:pPr>
        <w:pStyle w:val="1111"/>
        <w:spacing w:after="0" w:line="360" w:lineRule="auto"/>
        <w:rPr>
          <w:rFonts w:ascii="Times New Roman" w:hAnsi="Times New Roman" w:cs="Times New Roman"/>
          <w:sz w:val="24"/>
          <w:szCs w:val="24"/>
        </w:rPr>
      </w:pPr>
    </w:p>
    <w:p w14:paraId="691B6EC6" w14:textId="77777777" w:rsidR="009B115D" w:rsidRPr="00F03AE2" w:rsidRDefault="0025509B"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onstantes</w:t>
      </w:r>
    </w:p>
    <w:p w14:paraId="544DD63A" w14:textId="77777777" w:rsidR="00EC780B" w:rsidRPr="00F03AE2" w:rsidRDefault="00EC780B" w:rsidP="00EC780B"/>
    <w:p w14:paraId="5C75946B" w14:textId="77777777" w:rsidR="0005611F" w:rsidRPr="00F03AE2" w:rsidRDefault="0005611F" w:rsidP="008B3AA5">
      <w:pPr>
        <w:spacing w:after="0" w:line="360" w:lineRule="auto"/>
        <w:rPr>
          <w:rFonts w:ascii="Times New Roman" w:hAnsi="Times New Roman" w:cs="Times New Roman"/>
          <w:szCs w:val="24"/>
        </w:rPr>
      </w:pPr>
      <w:r w:rsidRPr="00F03AE2">
        <w:rPr>
          <w:rFonts w:ascii="Times New Roman" w:hAnsi="Times New Roman" w:cs="Times New Roman"/>
          <w:szCs w:val="24"/>
        </w:rPr>
        <w:t xml:space="preserve">Las constantes son </w:t>
      </w:r>
      <w:r w:rsidR="00AB5BC6" w:rsidRPr="00F03AE2">
        <w:rPr>
          <w:rFonts w:ascii="Times New Roman" w:hAnsi="Times New Roman" w:cs="Times New Roman"/>
          <w:szCs w:val="24"/>
        </w:rPr>
        <w:t>identificadoras</w:t>
      </w:r>
      <w:r w:rsidRPr="00F03AE2">
        <w:rPr>
          <w:rFonts w:ascii="Times New Roman" w:hAnsi="Times New Roman" w:cs="Times New Roman"/>
          <w:szCs w:val="24"/>
        </w:rPr>
        <w:t xml:space="preserve"> o nombres para expresar un valor simple que no puede variar en la ejecución de un script. En PHP las constantes se declaran con la siguiente instrucción: </w:t>
      </w:r>
    </w:p>
    <w:p w14:paraId="25CBBBB1" w14:textId="77777777" w:rsidR="0025509B" w:rsidRPr="00F03AE2" w:rsidRDefault="0025509B" w:rsidP="008B3AA5">
      <w:pPr>
        <w:spacing w:after="0" w:line="360" w:lineRule="auto"/>
        <w:rPr>
          <w:rFonts w:ascii="Times New Roman" w:hAnsi="Times New Roman" w:cs="Times New Roman"/>
          <w:szCs w:val="24"/>
        </w:rPr>
      </w:pPr>
    </w:p>
    <w:p w14:paraId="13EC4195" w14:textId="77777777" w:rsidR="0005611F" w:rsidRPr="00F03AE2" w:rsidRDefault="00AB3408" w:rsidP="000527DB">
      <w:pPr>
        <w:spacing w:after="0" w:line="360" w:lineRule="auto"/>
        <w:rPr>
          <w:rFonts w:ascii="Times New Roman" w:hAnsi="Times New Roman" w:cs="Times New Roman"/>
          <w:i/>
          <w:szCs w:val="24"/>
        </w:rPr>
      </w:pPr>
      <w:r w:rsidRPr="00F03AE2">
        <w:rPr>
          <w:rFonts w:ascii="Times New Roman" w:hAnsi="Times New Roman" w:cs="Times New Roman"/>
          <w:i/>
          <w:szCs w:val="24"/>
        </w:rPr>
        <w:t>Define (</w:t>
      </w:r>
      <w:r w:rsidR="0005611F" w:rsidRPr="00F03AE2">
        <w:rPr>
          <w:rFonts w:ascii="Times New Roman" w:hAnsi="Times New Roman" w:cs="Times New Roman"/>
          <w:i/>
          <w:szCs w:val="24"/>
        </w:rPr>
        <w:t>‘NOMBRE_DE_CONSTANTE’), valor_de_constante);</w:t>
      </w:r>
    </w:p>
    <w:p w14:paraId="17E58063" w14:textId="77777777" w:rsidR="00731E66" w:rsidRPr="00F03AE2" w:rsidRDefault="00731E66" w:rsidP="008B3AA5">
      <w:pPr>
        <w:spacing w:after="0" w:line="360" w:lineRule="auto"/>
        <w:jc w:val="center"/>
        <w:rPr>
          <w:rFonts w:ascii="Times New Roman" w:hAnsi="Times New Roman" w:cs="Times New Roman"/>
          <w:i/>
          <w:szCs w:val="24"/>
        </w:rPr>
      </w:pPr>
    </w:p>
    <w:p w14:paraId="38DF65EE" w14:textId="77777777" w:rsidR="004A35A6" w:rsidRPr="00F03AE2" w:rsidRDefault="0005611F"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El nombre de la constante va entre comillas simples o dobles y el valor puede ser cualquier tipo primitivo. Además se recomienda asignar nombres en mayúsculas a las constantes y separar las palabras con un gui</w:t>
      </w:r>
      <w:r w:rsidR="00A649FB" w:rsidRPr="00F03AE2">
        <w:rPr>
          <w:rFonts w:ascii="Times New Roman" w:hAnsi="Times New Roman" w:cs="Times New Roman"/>
          <w:szCs w:val="24"/>
        </w:rPr>
        <w:t>on bajo, omitiendo el símbolo $</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CJpHw2f7","properties":{"formattedCitation":"{\\rtf (\\uc0\\u8220{}Microsoft Word - M2_VariablesConstantesTiposDeDatos - M2_VariablesConstantesTiposDeDatos.pdf,\\uc0\\u8221{} n.d.)}","plainCitation":"(“Microsoft Word - M2_VariablesConstantesTiposDeDatos - M2_VariablesConstantesTiposDeDatos.pdf,” n.d.)"},"citationItems":[{"id":195,"uris":["http://zotero.org/users/local/UBoVLAxq/items/4HWXD3F2"],"uri":["http://zotero.org/users/local/UBoVLAxq/items/4HWXD3F2"],"itemData":{"id":195,"type":"article","title":"Microsoft Word - M2_VariablesConstantesTiposDeDatos - M2_VariablesConstantesTiposDeDatos.pdf","URL":"http://amecsa.org/Diplomado/Modulo13/M2_VariablesConstantesTiposDeDatos.pdf","accessed":{"date-parts":[["2014",8,20]]}}}],"schema":"https://github.com/citation-style-language/schema/raw/master/csl-citation.json"} </w:instrText>
      </w:r>
      <w:r w:rsidR="008A7D74" w:rsidRPr="00F03AE2">
        <w:rPr>
          <w:rFonts w:ascii="Times New Roman" w:hAnsi="Times New Roman" w:cs="Times New Roman"/>
          <w:sz w:val="16"/>
          <w:szCs w:val="16"/>
        </w:rPr>
        <w:fldChar w:fldCharType="separate"/>
      </w:r>
      <w:r w:rsidR="00A649FB" w:rsidRPr="00F03AE2">
        <w:rPr>
          <w:rFonts w:ascii="Times New Roman" w:hAnsi="Times New Roman" w:cs="Times New Roman"/>
          <w:sz w:val="16"/>
          <w:szCs w:val="16"/>
        </w:rPr>
        <w:t>(Tipos de datos, variables y constantes en PHP</w:t>
      </w:r>
      <w:r w:rsidR="00034BB6" w:rsidRPr="00F03AE2">
        <w:rPr>
          <w:rFonts w:ascii="Times New Roman" w:hAnsi="Times New Roman" w:cs="Times New Roman"/>
          <w:sz w:val="16"/>
          <w:szCs w:val="16"/>
        </w:rPr>
        <w:t>”</w:t>
      </w:r>
      <w:r w:rsidR="00A649FB" w:rsidRPr="00F03AE2">
        <w:rPr>
          <w:rFonts w:ascii="Times New Roman" w:hAnsi="Times New Roman" w:cs="Times New Roman"/>
          <w:sz w:val="16"/>
          <w:szCs w:val="16"/>
        </w:rPr>
        <w:t>,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A649FB" w:rsidRPr="00F03AE2">
        <w:rPr>
          <w:rFonts w:ascii="Times New Roman" w:hAnsi="Times New Roman" w:cs="Times New Roman"/>
          <w:sz w:val="16"/>
          <w:szCs w:val="16"/>
        </w:rPr>
        <w:t>.</w:t>
      </w:r>
    </w:p>
    <w:p w14:paraId="6D56329A" w14:textId="77777777" w:rsidR="009B115D" w:rsidRPr="00F03AE2" w:rsidRDefault="009B115D" w:rsidP="008B3AA5">
      <w:pPr>
        <w:spacing w:after="0" w:line="360" w:lineRule="auto"/>
        <w:jc w:val="both"/>
        <w:rPr>
          <w:rFonts w:ascii="Times New Roman" w:hAnsi="Times New Roman" w:cs="Times New Roman"/>
          <w:szCs w:val="24"/>
        </w:rPr>
      </w:pPr>
    </w:p>
    <w:p w14:paraId="752E9A61" w14:textId="77777777" w:rsidR="00731E66" w:rsidRPr="00F03AE2" w:rsidRDefault="00731E66" w:rsidP="008B3AA5">
      <w:pPr>
        <w:spacing w:after="0" w:line="360" w:lineRule="auto"/>
        <w:jc w:val="both"/>
        <w:rPr>
          <w:rFonts w:ascii="Times New Roman" w:hAnsi="Times New Roman" w:cs="Times New Roman"/>
          <w:szCs w:val="24"/>
        </w:rPr>
      </w:pPr>
    </w:p>
    <w:p w14:paraId="176A5B6B" w14:textId="7A3E3013" w:rsidR="001447BD" w:rsidRPr="00F03AE2" w:rsidRDefault="005D4A5E" w:rsidP="00F53C45">
      <w:pPr>
        <w:pStyle w:val="11"/>
        <w:numPr>
          <w:ilvl w:val="1"/>
          <w:numId w:val="99"/>
        </w:numPr>
        <w:spacing w:before="0" w:line="360" w:lineRule="auto"/>
        <w:rPr>
          <w:rFonts w:cs="Times New Roman"/>
          <w:szCs w:val="24"/>
        </w:rPr>
      </w:pPr>
      <w:bookmarkStart w:id="42" w:name="_Toc421023210"/>
      <w:bookmarkStart w:id="43" w:name="_Toc425344868"/>
      <w:r w:rsidRPr="00F03AE2">
        <w:rPr>
          <w:rFonts w:cs="Times New Roman"/>
          <w:szCs w:val="24"/>
        </w:rPr>
        <w:t>Framework web</w:t>
      </w:r>
      <w:bookmarkEnd w:id="42"/>
      <w:bookmarkEnd w:id="43"/>
    </w:p>
    <w:p w14:paraId="6641E68B" w14:textId="77777777" w:rsidR="00DC7A18" w:rsidRPr="00F03AE2" w:rsidRDefault="00DC7A18" w:rsidP="008B3AA5">
      <w:pPr>
        <w:spacing w:after="0" w:line="360" w:lineRule="auto"/>
        <w:rPr>
          <w:rFonts w:ascii="Times New Roman" w:hAnsi="Times New Roman" w:cs="Times New Roman"/>
          <w:szCs w:val="24"/>
        </w:rPr>
      </w:pPr>
    </w:p>
    <w:p w14:paraId="04DD1111" w14:textId="77777777" w:rsidR="001447BD" w:rsidRPr="00F03AE2" w:rsidRDefault="001447BD" w:rsidP="008B3AA5">
      <w:pPr>
        <w:spacing w:after="0" w:line="360" w:lineRule="auto"/>
        <w:rPr>
          <w:rFonts w:ascii="Times New Roman" w:hAnsi="Times New Roman" w:cs="Times New Roman"/>
          <w:szCs w:val="24"/>
        </w:rPr>
      </w:pPr>
      <w:r w:rsidRPr="00F03AE2">
        <w:rPr>
          <w:rFonts w:ascii="Times New Roman" w:hAnsi="Times New Roman" w:cs="Times New Roman"/>
          <w:szCs w:val="24"/>
        </w:rPr>
        <w:t>A continuación se definirá el concepto de framework web, los objetivos que persiguen, sus características, ventajas y desventajas que presentan.</w:t>
      </w:r>
    </w:p>
    <w:p w14:paraId="6A8D844D" w14:textId="77777777" w:rsidR="00D02A16" w:rsidRPr="00F03AE2" w:rsidRDefault="00D02A16" w:rsidP="008B3AA5">
      <w:pPr>
        <w:spacing w:after="0" w:line="360" w:lineRule="auto"/>
        <w:rPr>
          <w:rFonts w:ascii="Times New Roman" w:hAnsi="Times New Roman" w:cs="Times New Roman"/>
          <w:b/>
          <w:szCs w:val="24"/>
        </w:rPr>
      </w:pPr>
    </w:p>
    <w:p w14:paraId="52197170" w14:textId="77777777" w:rsidR="00F25816" w:rsidRPr="00F03AE2" w:rsidRDefault="00F25816" w:rsidP="00F53C45">
      <w:pPr>
        <w:pStyle w:val="Estilo111"/>
        <w:numPr>
          <w:ilvl w:val="2"/>
          <w:numId w:val="99"/>
        </w:numPr>
        <w:spacing w:before="0" w:line="360" w:lineRule="auto"/>
        <w:rPr>
          <w:rFonts w:cs="Times New Roman"/>
        </w:rPr>
      </w:pPr>
      <w:bookmarkStart w:id="44" w:name="_Toc421023211"/>
      <w:bookmarkStart w:id="45" w:name="_Toc425344869"/>
      <w:r w:rsidRPr="00F03AE2">
        <w:rPr>
          <w:rFonts w:cs="Times New Roman"/>
        </w:rPr>
        <w:t>Definición de</w:t>
      </w:r>
      <w:r w:rsidR="001447BD" w:rsidRPr="00F03AE2">
        <w:rPr>
          <w:rFonts w:cs="Times New Roman"/>
        </w:rPr>
        <w:t xml:space="preserve"> Framework</w:t>
      </w:r>
      <w:r w:rsidRPr="00F03AE2">
        <w:rPr>
          <w:rFonts w:cs="Times New Roman"/>
        </w:rPr>
        <w:t xml:space="preserve"> Web</w:t>
      </w:r>
      <w:bookmarkEnd w:id="44"/>
      <w:r w:rsidR="00C07364" w:rsidRPr="00F03AE2">
        <w:rPr>
          <w:rFonts w:cs="Times New Roman"/>
        </w:rPr>
        <w:t>.</w:t>
      </w:r>
      <w:bookmarkEnd w:id="45"/>
    </w:p>
    <w:p w14:paraId="67D085CB" w14:textId="77777777" w:rsidR="009B115D" w:rsidRPr="00F03AE2" w:rsidRDefault="009B115D" w:rsidP="008B3AA5">
      <w:pPr>
        <w:spacing w:after="0" w:line="360" w:lineRule="auto"/>
        <w:jc w:val="both"/>
        <w:rPr>
          <w:rFonts w:ascii="Times New Roman" w:hAnsi="Times New Roman" w:cs="Times New Roman"/>
          <w:szCs w:val="24"/>
        </w:rPr>
      </w:pPr>
    </w:p>
    <w:p w14:paraId="45A99802" w14:textId="1222C0FD" w:rsidR="008F56CD" w:rsidRPr="00F03AE2" w:rsidRDefault="008F56C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l termino framework se lo defin</w:t>
      </w:r>
      <w:r w:rsidR="00874EC5" w:rsidRPr="00F03AE2">
        <w:rPr>
          <w:rFonts w:ascii="Times New Roman" w:hAnsi="Times New Roman" w:cs="Times New Roman"/>
          <w:szCs w:val="24"/>
        </w:rPr>
        <w:t>e</w:t>
      </w:r>
      <w:r w:rsidRPr="00F03AE2">
        <w:rPr>
          <w:rFonts w:ascii="Times New Roman" w:hAnsi="Times New Roman" w:cs="Times New Roman"/>
          <w:szCs w:val="24"/>
        </w:rPr>
        <w:t xml:space="preserve"> como “un conjunto de herramientas, librerías, convenciones y buenas prácticas que pretenden encapsular las tareas repetitivas en módulos genéricos fácilmente</w:t>
      </w:r>
      <w:r w:rsidR="00874EC5" w:rsidRPr="00F03AE2">
        <w:rPr>
          <w:rFonts w:ascii="Times New Roman" w:hAnsi="Times New Roman" w:cs="Times New Roman"/>
          <w:szCs w:val="24"/>
        </w:rPr>
        <w:t xml:space="preserve"> reutilizables</w:t>
      </w:r>
      <w:r w:rsidRPr="00F03AE2">
        <w:rPr>
          <w:rFonts w:ascii="Times New Roman" w:hAnsi="Times New Roman" w:cs="Times New Roman"/>
          <w:szCs w:val="24"/>
        </w:rPr>
        <w:t>”</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I2AzQh3h","properties":{"formattedCitation":"{\\rtf (\\uc0\\u8220{}Cap\\uc0\\u237{}tulo 5. Frameworks (CSS avanzado),\\uc0\\u8221{} n.d.)}","plainCitation":"(“Capítulo 5. Frameworks (CSS avanzado),” n.d.)"},"citationItems":[{"id":94,"uris":["http://zotero.org/users/local/UBoVLAxq/items/82VUURSJ"],"uri":["http://zotero.org/users/local/UBoVLAxq/items/82VUURSJ"],"itemData":{"id":94,"type":"webpage","title":"Capítulo 5. Frameworks (CSS avanzado)","URL":"http://librosweb.es/css_avanzado/capitulo_5.html","accessed":{"date-parts":[["2014",8,6]]}}}],"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A649FB" w:rsidRPr="00F03AE2">
        <w:rPr>
          <w:rFonts w:ascii="Times New Roman" w:hAnsi="Times New Roman" w:cs="Times New Roman"/>
          <w:sz w:val="16"/>
          <w:szCs w:val="16"/>
        </w:rPr>
        <w:t xml:space="preserve"> Frameworks (CSS avanzado),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874EC5" w:rsidRPr="00F03AE2">
        <w:rPr>
          <w:rFonts w:ascii="Times New Roman" w:hAnsi="Times New Roman" w:cs="Times New Roman"/>
          <w:szCs w:val="24"/>
        </w:rPr>
        <w:t xml:space="preserve">. </w:t>
      </w:r>
      <w:r w:rsidR="0025509B" w:rsidRPr="00F03AE2">
        <w:rPr>
          <w:rFonts w:ascii="Times New Roman" w:hAnsi="Times New Roman" w:cs="Times New Roman"/>
          <w:szCs w:val="24"/>
        </w:rPr>
        <w:t>De tal forma que un</w:t>
      </w:r>
      <w:r w:rsidR="00EE46AA" w:rsidRPr="00F03AE2">
        <w:rPr>
          <w:rFonts w:ascii="Times New Roman" w:hAnsi="Times New Roman" w:cs="Times New Roman"/>
          <w:szCs w:val="24"/>
        </w:rPr>
        <w:t xml:space="preserve"> framework</w:t>
      </w:r>
      <w:r w:rsidR="00A255EA" w:rsidRPr="00F03AE2">
        <w:rPr>
          <w:rFonts w:ascii="Times New Roman" w:hAnsi="Times New Roman" w:cs="Times New Roman"/>
          <w:szCs w:val="24"/>
        </w:rPr>
        <w:t xml:space="preserve"> web,</w:t>
      </w:r>
      <w:r w:rsidR="00EE46AA" w:rsidRPr="00F03AE2">
        <w:rPr>
          <w:rFonts w:ascii="Times New Roman" w:hAnsi="Times New Roman" w:cs="Times New Roman"/>
          <w:szCs w:val="24"/>
        </w:rPr>
        <w:t xml:space="preserve"> un conjunto de componentes que ayuda</w:t>
      </w:r>
      <w:r w:rsidR="00055608" w:rsidRPr="00F03AE2">
        <w:rPr>
          <w:rFonts w:ascii="Times New Roman" w:hAnsi="Times New Roman" w:cs="Times New Roman"/>
          <w:szCs w:val="24"/>
        </w:rPr>
        <w:t xml:space="preserve"> a los lenguajes puros</w:t>
      </w:r>
      <w:r w:rsidR="00AB5BC6" w:rsidRPr="00F03AE2">
        <w:rPr>
          <w:rFonts w:ascii="Times New Roman" w:hAnsi="Times New Roman" w:cs="Times New Roman"/>
          <w:szCs w:val="24"/>
        </w:rPr>
        <w:t xml:space="preserve"> </w:t>
      </w:r>
      <w:r w:rsidR="00055608" w:rsidRPr="00F03AE2">
        <w:rPr>
          <w:rFonts w:ascii="Times New Roman" w:hAnsi="Times New Roman" w:cs="Times New Roman"/>
          <w:szCs w:val="24"/>
        </w:rPr>
        <w:t>con</w:t>
      </w:r>
      <w:r w:rsidR="00EE46AA" w:rsidRPr="00F03AE2">
        <w:rPr>
          <w:rFonts w:ascii="Times New Roman" w:hAnsi="Times New Roman" w:cs="Times New Roman"/>
          <w:szCs w:val="24"/>
        </w:rPr>
        <w:t xml:space="preserve"> desarrollo </w:t>
      </w:r>
      <w:r w:rsidR="00055608" w:rsidRPr="00F03AE2">
        <w:rPr>
          <w:rFonts w:ascii="Times New Roman" w:hAnsi="Times New Roman" w:cs="Times New Roman"/>
          <w:szCs w:val="24"/>
        </w:rPr>
        <w:t>d</w:t>
      </w:r>
      <w:r w:rsidR="00EE46AA" w:rsidRPr="00F03AE2">
        <w:rPr>
          <w:rFonts w:ascii="Times New Roman" w:hAnsi="Times New Roman" w:cs="Times New Roman"/>
          <w:szCs w:val="24"/>
        </w:rPr>
        <w:t>e aplicaciones o sistemas web.</w:t>
      </w:r>
    </w:p>
    <w:p w14:paraId="163967B6" w14:textId="77777777" w:rsidR="00055608" w:rsidRPr="00F03AE2" w:rsidRDefault="00055608" w:rsidP="008B3AA5">
      <w:pPr>
        <w:pStyle w:val="Sinespaciado"/>
        <w:spacing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lastRenderedPageBreak/>
        <w:drawing>
          <wp:inline distT="0" distB="0" distL="0" distR="0" wp14:anchorId="3EFA48AF" wp14:editId="22C34A53">
            <wp:extent cx="2826126" cy="1872615"/>
            <wp:effectExtent l="0" t="0" r="0" b="0"/>
            <wp:docPr id="2" name="Imagen 2" descr="http://www.emprenderalia.com/wp-content/uploads/webframewor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mprenderalia.com/wp-content/uploads/webframework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8922" cy="1874468"/>
                    </a:xfrm>
                    <a:prstGeom prst="rect">
                      <a:avLst/>
                    </a:prstGeom>
                    <a:noFill/>
                    <a:ln>
                      <a:noFill/>
                    </a:ln>
                  </pic:spPr>
                </pic:pic>
              </a:graphicData>
            </a:graphic>
          </wp:inline>
        </w:drawing>
      </w:r>
    </w:p>
    <w:p w14:paraId="334C6292" w14:textId="682F0414" w:rsidR="00A62E55" w:rsidRPr="00F03AE2" w:rsidRDefault="00AB3408" w:rsidP="008B3AA5">
      <w:pPr>
        <w:pStyle w:val="Figura"/>
        <w:spacing w:before="0" w:line="240" w:lineRule="auto"/>
        <w:ind w:left="1416" w:firstLine="708"/>
        <w:jc w:val="left"/>
        <w:rPr>
          <w:rFonts w:cs="Times New Roman"/>
          <w:b w:val="0"/>
          <w:szCs w:val="24"/>
          <w:lang w:val="en-US"/>
        </w:rPr>
      </w:pPr>
      <w:bookmarkStart w:id="46" w:name="_Toc421023212"/>
      <w:bookmarkStart w:id="47" w:name="_Toc425188948"/>
      <w:r w:rsidRPr="00F03AE2">
        <w:rPr>
          <w:rFonts w:cs="Times New Roman"/>
          <w:szCs w:val="24"/>
        </w:rPr>
        <w:t>Figura</w:t>
      </w:r>
      <w:r w:rsidR="00731E66" w:rsidRPr="00F03AE2">
        <w:rPr>
          <w:rFonts w:cs="Times New Roman"/>
          <w:szCs w:val="24"/>
        </w:rPr>
        <w:t>.</w:t>
      </w:r>
      <w:r w:rsidRPr="00F03AE2">
        <w:rPr>
          <w:rFonts w:cs="Times New Roman"/>
          <w:szCs w:val="24"/>
          <w:lang w:val="en-US"/>
        </w:rPr>
        <w:t xml:space="preserve"> </w:t>
      </w:r>
      <w:r w:rsidR="005754F7" w:rsidRPr="00F03AE2">
        <w:rPr>
          <w:rFonts w:cs="Times New Roman"/>
          <w:szCs w:val="24"/>
          <w:lang w:val="en-US"/>
        </w:rPr>
        <w:t>2</w:t>
      </w:r>
      <w:r w:rsidRPr="00F03AE2">
        <w:rPr>
          <w:rFonts w:cs="Times New Roman"/>
          <w:szCs w:val="24"/>
          <w:lang w:val="en-US"/>
        </w:rPr>
        <w:t>-</w:t>
      </w:r>
      <w:r w:rsidR="005D4A5E" w:rsidRPr="00F03AE2">
        <w:rPr>
          <w:rFonts w:cs="Times New Roman"/>
          <w:szCs w:val="24"/>
          <w:lang w:val="en-US"/>
        </w:rPr>
        <w:t>1</w:t>
      </w:r>
      <w:r w:rsidR="00A62E55" w:rsidRPr="00F03AE2">
        <w:rPr>
          <w:rFonts w:cs="Times New Roman"/>
          <w:szCs w:val="24"/>
          <w:lang w:val="en-US"/>
        </w:rPr>
        <w:t xml:space="preserve">. </w:t>
      </w:r>
      <w:r w:rsidR="00A62E55" w:rsidRPr="00F03AE2">
        <w:rPr>
          <w:rFonts w:cs="Times New Roman"/>
          <w:b w:val="0"/>
          <w:szCs w:val="24"/>
          <w:lang w:val="en-US"/>
        </w:rPr>
        <w:t>Frameworks Web</w:t>
      </w:r>
      <w:bookmarkEnd w:id="46"/>
      <w:bookmarkEnd w:id="47"/>
    </w:p>
    <w:p w14:paraId="146E5063" w14:textId="79133931" w:rsidR="00055608" w:rsidRPr="00F03AE2" w:rsidRDefault="00AB3408" w:rsidP="008B3AA5">
      <w:pPr>
        <w:spacing w:after="0" w:line="240" w:lineRule="auto"/>
        <w:ind w:left="708" w:firstLine="708"/>
        <w:jc w:val="center"/>
        <w:rPr>
          <w:rFonts w:ascii="Times New Roman" w:hAnsi="Times New Roman" w:cs="Times New Roman"/>
          <w:sz w:val="16"/>
          <w:szCs w:val="24"/>
          <w:lang w:val="en-US"/>
        </w:rPr>
      </w:pPr>
      <w:r w:rsidRPr="00F03AE2">
        <w:rPr>
          <w:rFonts w:ascii="Times New Roman" w:hAnsi="Times New Roman" w:cs="Times New Roman"/>
          <w:sz w:val="16"/>
          <w:szCs w:val="24"/>
          <w:lang w:val="en-US"/>
        </w:rPr>
        <w:t xml:space="preserve">    </w:t>
      </w:r>
      <w:r w:rsidR="000527DB" w:rsidRPr="00F03AE2">
        <w:rPr>
          <w:rFonts w:ascii="Times New Roman" w:hAnsi="Times New Roman" w:cs="Times New Roman"/>
          <w:b/>
          <w:sz w:val="16"/>
          <w:szCs w:val="24"/>
          <w:lang w:val="en-US"/>
        </w:rPr>
        <w:t>Fuente</w:t>
      </w:r>
      <w:r w:rsidR="009B115D" w:rsidRPr="00F03AE2">
        <w:rPr>
          <w:rFonts w:ascii="Times New Roman" w:hAnsi="Times New Roman" w:cs="Times New Roman"/>
          <w:b/>
          <w:sz w:val="16"/>
          <w:szCs w:val="24"/>
          <w:lang w:val="en-US"/>
        </w:rPr>
        <w:t>:</w:t>
      </w:r>
      <w:r w:rsidR="009B115D" w:rsidRPr="00F03AE2">
        <w:rPr>
          <w:rFonts w:ascii="Times New Roman" w:hAnsi="Times New Roman" w:cs="Times New Roman"/>
          <w:sz w:val="16"/>
          <w:szCs w:val="24"/>
          <w:lang w:val="en-US"/>
        </w:rPr>
        <w:t xml:space="preserve"> </w:t>
      </w:r>
      <w:hyperlink r:id="rId16" w:history="1">
        <w:r w:rsidR="005D4A5E" w:rsidRPr="00F03AE2">
          <w:rPr>
            <w:rStyle w:val="Hipervnculo"/>
            <w:rFonts w:ascii="Times New Roman" w:hAnsi="Times New Roman" w:cs="Times New Roman"/>
            <w:sz w:val="16"/>
            <w:szCs w:val="24"/>
            <w:lang w:val="en-US"/>
          </w:rPr>
          <w:t>http://www.emprenderalia.com/deberias-usar-un-framework-para-tu-proyecto-web/</w:t>
        </w:r>
      </w:hyperlink>
    </w:p>
    <w:p w14:paraId="3EC7400A" w14:textId="77777777" w:rsidR="005D4A5E" w:rsidRPr="00F03AE2" w:rsidRDefault="005D4A5E" w:rsidP="008B3AA5">
      <w:pPr>
        <w:spacing w:after="0" w:line="240" w:lineRule="auto"/>
        <w:ind w:left="708" w:firstLine="708"/>
        <w:jc w:val="center"/>
        <w:rPr>
          <w:rFonts w:ascii="Times New Roman" w:hAnsi="Times New Roman" w:cs="Times New Roman"/>
          <w:sz w:val="16"/>
          <w:szCs w:val="24"/>
          <w:lang w:val="en-US"/>
        </w:rPr>
      </w:pPr>
    </w:p>
    <w:p w14:paraId="4A556BD8" w14:textId="77777777" w:rsidR="005754F7" w:rsidRPr="00F03AE2" w:rsidRDefault="005754F7" w:rsidP="008B3AA5">
      <w:pPr>
        <w:spacing w:after="0" w:line="240" w:lineRule="auto"/>
        <w:ind w:left="708" w:firstLine="708"/>
        <w:jc w:val="center"/>
        <w:rPr>
          <w:rFonts w:ascii="Times New Roman" w:hAnsi="Times New Roman" w:cs="Times New Roman"/>
          <w:lang w:val="en-US"/>
        </w:rPr>
      </w:pPr>
    </w:p>
    <w:p w14:paraId="670E952B" w14:textId="77777777" w:rsidR="00DF7787" w:rsidRPr="00F03AE2" w:rsidRDefault="00D65A31" w:rsidP="00F53C45">
      <w:pPr>
        <w:pStyle w:val="Estilo111"/>
        <w:numPr>
          <w:ilvl w:val="2"/>
          <w:numId w:val="99"/>
        </w:numPr>
        <w:spacing w:before="0" w:line="360" w:lineRule="auto"/>
        <w:rPr>
          <w:rFonts w:cs="Times New Roman"/>
          <w:szCs w:val="22"/>
        </w:rPr>
      </w:pPr>
      <w:bookmarkStart w:id="48" w:name="_Toc421023213"/>
      <w:bookmarkStart w:id="49" w:name="_Toc425344870"/>
      <w:r w:rsidRPr="00F03AE2">
        <w:rPr>
          <w:rFonts w:cs="Times New Roman"/>
          <w:szCs w:val="22"/>
        </w:rPr>
        <w:t>Objetivos de los Frameworks Web</w:t>
      </w:r>
      <w:bookmarkEnd w:id="48"/>
      <w:r w:rsidR="00C07364" w:rsidRPr="00F03AE2">
        <w:rPr>
          <w:rFonts w:cs="Times New Roman"/>
          <w:szCs w:val="22"/>
        </w:rPr>
        <w:t>.</w:t>
      </w:r>
      <w:bookmarkEnd w:id="49"/>
    </w:p>
    <w:p w14:paraId="2A34DFD5" w14:textId="77777777" w:rsidR="009B115D" w:rsidRPr="00F03AE2" w:rsidRDefault="009B115D" w:rsidP="008B3AA5">
      <w:pPr>
        <w:spacing w:after="0" w:line="360" w:lineRule="auto"/>
        <w:rPr>
          <w:rFonts w:ascii="Times New Roman" w:hAnsi="Times New Roman" w:cs="Times New Roman"/>
          <w:szCs w:val="24"/>
        </w:rPr>
      </w:pPr>
    </w:p>
    <w:p w14:paraId="497BA740" w14:textId="7ABF5AE0" w:rsidR="00D65A31" w:rsidRPr="00F03AE2" w:rsidRDefault="00D65A31" w:rsidP="008B3AA5">
      <w:pPr>
        <w:spacing w:after="0" w:line="360" w:lineRule="auto"/>
        <w:rPr>
          <w:rFonts w:ascii="Times New Roman" w:hAnsi="Times New Roman" w:cs="Times New Roman"/>
          <w:sz w:val="16"/>
          <w:szCs w:val="16"/>
        </w:rPr>
      </w:pPr>
      <w:r w:rsidRPr="00F03AE2">
        <w:rPr>
          <w:rFonts w:ascii="Times New Roman" w:hAnsi="Times New Roman" w:cs="Times New Roman"/>
          <w:szCs w:val="24"/>
        </w:rPr>
        <w:t>Entre los principales objetivos que persiguen los frameworks web están</w:t>
      </w:r>
      <w:r w:rsidR="008A7D74" w:rsidRPr="00F03AE2">
        <w:rPr>
          <w:rFonts w:ascii="Times New Roman" w:hAnsi="Times New Roman" w:cs="Times New Roman"/>
          <w:sz w:val="16"/>
          <w:szCs w:val="16"/>
        </w:rPr>
        <w:fldChar w:fldCharType="begin"/>
      </w:r>
      <w:r w:rsidR="00A31107" w:rsidRPr="00F03AE2">
        <w:rPr>
          <w:rFonts w:ascii="Times New Roman" w:hAnsi="Times New Roman" w:cs="Times New Roman"/>
          <w:sz w:val="16"/>
          <w:szCs w:val="16"/>
        </w:rPr>
        <w:instrText xml:space="preserve"> ADDIN ZOTERO_ITEM CSL_CITATION {"citationID":"KjdmMOom","properties":{"formattedCitation":"(Saavedra, n.d.)","plainCitation":"(Saavedra, n.d.)"},"citationItems":[{"id":117,"uris":["http://zotero.org/users/local/UBoVLAxq/items/RX7VNFEF"],"uri":["http://zotero.org/users/local/UBoVLAxq/items/RX7VNFEF"],"itemData":{"id":117,"type":"article","title":"Catalyst: Framework para el desarrollo de aplicaciones Web","URL":"http://2009.encuentrolinux.cl/wp-content/uploads/2009/09/catalyst.pdf","author":[{"family":"Saavedra","given":"Esteban"}]}}],"schema":"https://github.com/citation-style-language/schema/raw/master/csl-citation.json"} </w:instrText>
      </w:r>
      <w:r w:rsidR="008A7D74" w:rsidRPr="00F03AE2">
        <w:rPr>
          <w:rFonts w:ascii="Times New Roman" w:hAnsi="Times New Roman" w:cs="Times New Roman"/>
          <w:sz w:val="16"/>
          <w:szCs w:val="16"/>
        </w:rPr>
        <w:fldChar w:fldCharType="separate"/>
      </w:r>
      <w:r w:rsidR="00A31107" w:rsidRPr="00F03AE2">
        <w:rPr>
          <w:rFonts w:ascii="Times New Roman" w:hAnsi="Times New Roman" w:cs="Times New Roman"/>
          <w:sz w:val="16"/>
          <w:szCs w:val="16"/>
        </w:rPr>
        <w:t>(Saavedra,</w:t>
      </w:r>
      <w:r w:rsidR="007F2799" w:rsidRPr="00F03AE2">
        <w:rPr>
          <w:rFonts w:ascii="Times New Roman" w:hAnsi="Times New Roman" w:cs="Times New Roman"/>
          <w:sz w:val="16"/>
          <w:szCs w:val="16"/>
        </w:rPr>
        <w:t xml:space="preserve"> 2009</w:t>
      </w:r>
      <w:r w:rsidR="00FF0E04" w:rsidRPr="00F03AE2">
        <w:rPr>
          <w:rFonts w:ascii="Times New Roman" w:hAnsi="Times New Roman" w:cs="Times New Roman"/>
          <w:sz w:val="16"/>
          <w:szCs w:val="16"/>
        </w:rPr>
        <w:t>, p</w:t>
      </w:r>
      <w:r w:rsidR="007F2799" w:rsidRPr="00F03AE2">
        <w:rPr>
          <w:rFonts w:ascii="Times New Roman" w:hAnsi="Times New Roman" w:cs="Times New Roman"/>
          <w:sz w:val="16"/>
          <w:szCs w:val="16"/>
        </w:rPr>
        <w:t>.</w:t>
      </w:r>
      <w:r w:rsidR="00FF0E04" w:rsidRPr="00F03AE2">
        <w:rPr>
          <w:rFonts w:ascii="Times New Roman" w:hAnsi="Times New Roman" w:cs="Times New Roman"/>
          <w:sz w:val="16"/>
          <w:szCs w:val="16"/>
        </w:rPr>
        <w:t>4</w:t>
      </w:r>
      <w:r w:rsidR="00A31107"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sz w:val="16"/>
          <w:szCs w:val="16"/>
        </w:rPr>
        <w:t>:</w:t>
      </w:r>
    </w:p>
    <w:p w14:paraId="4E64528E" w14:textId="77777777" w:rsidR="000527DB" w:rsidRPr="00F03AE2" w:rsidRDefault="000527DB" w:rsidP="008B3AA5">
      <w:pPr>
        <w:spacing w:after="0" w:line="360" w:lineRule="auto"/>
        <w:rPr>
          <w:rFonts w:ascii="Times New Roman" w:hAnsi="Times New Roman" w:cs="Times New Roman"/>
          <w:szCs w:val="24"/>
        </w:rPr>
      </w:pPr>
    </w:p>
    <w:p w14:paraId="27CC16EC" w14:textId="77777777" w:rsidR="00D65A31" w:rsidRPr="00F03AE2" w:rsidRDefault="00D65A31"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Acelerar el proceso de desarrollo.</w:t>
      </w:r>
    </w:p>
    <w:p w14:paraId="79BFE115" w14:textId="77777777" w:rsidR="000527DB" w:rsidRPr="00F03AE2" w:rsidRDefault="000527DB" w:rsidP="000527DB">
      <w:pPr>
        <w:spacing w:after="0" w:line="360" w:lineRule="auto"/>
        <w:rPr>
          <w:rFonts w:ascii="Times New Roman" w:hAnsi="Times New Roman" w:cs="Times New Roman"/>
          <w:szCs w:val="24"/>
        </w:rPr>
      </w:pPr>
    </w:p>
    <w:p w14:paraId="5B9818F3" w14:textId="77777777" w:rsidR="003B2D80" w:rsidRPr="00F03AE2" w:rsidRDefault="00D65A31"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Reutilizar código ya existente</w:t>
      </w:r>
      <w:r w:rsidR="003B2D80" w:rsidRPr="00F03AE2">
        <w:rPr>
          <w:rFonts w:ascii="Times New Roman" w:hAnsi="Times New Roman" w:cs="Times New Roman"/>
          <w:szCs w:val="24"/>
        </w:rPr>
        <w:t>.</w:t>
      </w:r>
    </w:p>
    <w:p w14:paraId="4BFA895D" w14:textId="77777777" w:rsidR="000527DB" w:rsidRPr="00F03AE2" w:rsidRDefault="000527DB" w:rsidP="000527DB">
      <w:pPr>
        <w:pStyle w:val="Prrafodelista"/>
        <w:rPr>
          <w:rFonts w:ascii="Times New Roman" w:hAnsi="Times New Roman" w:cs="Times New Roman"/>
          <w:szCs w:val="24"/>
        </w:rPr>
      </w:pPr>
    </w:p>
    <w:p w14:paraId="01D5CDF2" w14:textId="77777777" w:rsidR="000527DB" w:rsidRPr="00F03AE2" w:rsidRDefault="003B2D80"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P</w:t>
      </w:r>
      <w:r w:rsidR="00D65A31" w:rsidRPr="00F03AE2">
        <w:rPr>
          <w:rFonts w:ascii="Times New Roman" w:hAnsi="Times New Roman" w:cs="Times New Roman"/>
          <w:szCs w:val="24"/>
        </w:rPr>
        <w:t xml:space="preserve">romover buenas prácticas de desarrollo </w:t>
      </w:r>
      <w:r w:rsidR="004E72BD" w:rsidRPr="00F03AE2">
        <w:rPr>
          <w:rFonts w:ascii="Times New Roman" w:hAnsi="Times New Roman" w:cs="Times New Roman"/>
          <w:szCs w:val="24"/>
        </w:rPr>
        <w:t>como el uso de patrones</w:t>
      </w:r>
      <w:r w:rsidR="0025509B" w:rsidRPr="00F03AE2">
        <w:rPr>
          <w:rFonts w:ascii="Times New Roman" w:hAnsi="Times New Roman" w:cs="Times New Roman"/>
          <w:szCs w:val="24"/>
        </w:rPr>
        <w:t xml:space="preserve"> de diseño</w:t>
      </w:r>
      <w:r w:rsidR="004E72BD" w:rsidRPr="00F03AE2">
        <w:rPr>
          <w:rFonts w:ascii="Times New Roman" w:hAnsi="Times New Roman" w:cs="Times New Roman"/>
          <w:szCs w:val="24"/>
        </w:rPr>
        <w:t>.</w:t>
      </w:r>
    </w:p>
    <w:p w14:paraId="7E646B60" w14:textId="77777777" w:rsidR="000527DB" w:rsidRPr="00F03AE2" w:rsidRDefault="000527DB" w:rsidP="000527DB">
      <w:pPr>
        <w:pStyle w:val="Prrafodelista"/>
        <w:rPr>
          <w:rFonts w:ascii="Times New Roman" w:hAnsi="Times New Roman" w:cs="Times New Roman"/>
          <w:szCs w:val="24"/>
        </w:rPr>
      </w:pPr>
    </w:p>
    <w:p w14:paraId="6A7F220E" w14:textId="77777777" w:rsidR="004E72BD" w:rsidRPr="00F03AE2" w:rsidRDefault="004E72BD"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Disminuir el esfuerzo en el desarrollo.</w:t>
      </w:r>
    </w:p>
    <w:p w14:paraId="5B29DA51" w14:textId="77777777" w:rsidR="000527DB" w:rsidRPr="00F03AE2" w:rsidRDefault="000527DB" w:rsidP="000527DB">
      <w:pPr>
        <w:pStyle w:val="Prrafodelista"/>
        <w:rPr>
          <w:rFonts w:ascii="Times New Roman" w:hAnsi="Times New Roman" w:cs="Times New Roman"/>
          <w:szCs w:val="24"/>
        </w:rPr>
      </w:pPr>
    </w:p>
    <w:p w14:paraId="2A4A7217" w14:textId="77777777" w:rsidR="00DF69B6" w:rsidRPr="00F03AE2" w:rsidRDefault="004E72BD"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 xml:space="preserve">Tener como aliado a </w:t>
      </w:r>
      <w:r w:rsidR="00E64EE9" w:rsidRPr="00F03AE2">
        <w:rPr>
          <w:rFonts w:ascii="Times New Roman" w:hAnsi="Times New Roman" w:cs="Times New Roman"/>
          <w:szCs w:val="24"/>
        </w:rPr>
        <w:t>la</w:t>
      </w:r>
      <w:r w:rsidR="0025509B" w:rsidRPr="00F03AE2">
        <w:rPr>
          <w:rFonts w:ascii="Times New Roman" w:hAnsi="Times New Roman" w:cs="Times New Roman"/>
          <w:szCs w:val="24"/>
        </w:rPr>
        <w:t>s</w:t>
      </w:r>
      <w:r w:rsidR="00E64EE9" w:rsidRPr="00F03AE2">
        <w:rPr>
          <w:rFonts w:ascii="Times New Roman" w:hAnsi="Times New Roman" w:cs="Times New Roman"/>
          <w:szCs w:val="24"/>
        </w:rPr>
        <w:t xml:space="preserve"> metodología</w:t>
      </w:r>
      <w:r w:rsidR="0025509B" w:rsidRPr="00F03AE2">
        <w:rPr>
          <w:rFonts w:ascii="Times New Roman" w:hAnsi="Times New Roman" w:cs="Times New Roman"/>
          <w:szCs w:val="24"/>
        </w:rPr>
        <w:t>s</w:t>
      </w:r>
      <w:r w:rsidRPr="00F03AE2">
        <w:rPr>
          <w:rFonts w:ascii="Times New Roman" w:hAnsi="Times New Roman" w:cs="Times New Roman"/>
          <w:szCs w:val="24"/>
        </w:rPr>
        <w:t xml:space="preserve"> de desarrollo </w:t>
      </w:r>
      <w:r w:rsidR="00811E44" w:rsidRPr="00F03AE2">
        <w:rPr>
          <w:rFonts w:ascii="Times New Roman" w:hAnsi="Times New Roman" w:cs="Times New Roman"/>
          <w:szCs w:val="24"/>
        </w:rPr>
        <w:t>Ágiles (</w:t>
      </w:r>
      <w:r w:rsidRPr="00F03AE2">
        <w:rPr>
          <w:rFonts w:ascii="Times New Roman" w:hAnsi="Times New Roman" w:cs="Times New Roman"/>
          <w:szCs w:val="24"/>
        </w:rPr>
        <w:t>XP, Scrum, AD</w:t>
      </w:r>
      <w:r w:rsidR="009B1E07" w:rsidRPr="00F03AE2">
        <w:rPr>
          <w:rFonts w:ascii="Times New Roman" w:hAnsi="Times New Roman" w:cs="Times New Roman"/>
          <w:szCs w:val="24"/>
        </w:rPr>
        <w:t xml:space="preserve">, </w:t>
      </w:r>
      <w:r w:rsidR="00C07364" w:rsidRPr="00F03AE2">
        <w:rPr>
          <w:rFonts w:ascii="Times New Roman" w:hAnsi="Times New Roman" w:cs="Times New Roman"/>
          <w:szCs w:val="24"/>
        </w:rPr>
        <w:t>etc.</w:t>
      </w:r>
      <w:r w:rsidRPr="00F03AE2">
        <w:rPr>
          <w:rFonts w:ascii="Times New Roman" w:hAnsi="Times New Roman" w:cs="Times New Roman"/>
          <w:szCs w:val="24"/>
        </w:rPr>
        <w:t>).</w:t>
      </w:r>
    </w:p>
    <w:p w14:paraId="113AE797" w14:textId="77777777" w:rsidR="000527DB" w:rsidRPr="00F03AE2" w:rsidRDefault="000527DB" w:rsidP="000527DB">
      <w:pPr>
        <w:pStyle w:val="Prrafodelista"/>
        <w:rPr>
          <w:rFonts w:ascii="Times New Roman" w:hAnsi="Times New Roman" w:cs="Times New Roman"/>
          <w:szCs w:val="24"/>
        </w:rPr>
      </w:pPr>
    </w:p>
    <w:p w14:paraId="0507B1A1" w14:textId="77777777" w:rsidR="00CA3428" w:rsidRPr="00F03AE2" w:rsidRDefault="00CA3428" w:rsidP="008B3AA5">
      <w:pPr>
        <w:pStyle w:val="Prrafodelista"/>
        <w:numPr>
          <w:ilvl w:val="0"/>
          <w:numId w:val="7"/>
        </w:numPr>
        <w:spacing w:after="0" w:line="360" w:lineRule="auto"/>
        <w:rPr>
          <w:rFonts w:ascii="Times New Roman" w:hAnsi="Times New Roman" w:cs="Times New Roman"/>
          <w:szCs w:val="24"/>
        </w:rPr>
      </w:pPr>
      <w:r w:rsidRPr="00F03AE2">
        <w:rPr>
          <w:rFonts w:ascii="Times New Roman" w:hAnsi="Times New Roman" w:cs="Times New Roman"/>
          <w:szCs w:val="24"/>
        </w:rPr>
        <w:t>Mejorar la organización de carpetas y estructura del proyecto, para promover una mantenibilidad fácil del código.</w:t>
      </w:r>
    </w:p>
    <w:p w14:paraId="133615BA" w14:textId="77777777" w:rsidR="009B115D" w:rsidRPr="00F03AE2" w:rsidRDefault="009B115D" w:rsidP="008B3AA5">
      <w:pPr>
        <w:pStyle w:val="Prrafodelista"/>
        <w:spacing w:after="0" w:line="360" w:lineRule="auto"/>
        <w:rPr>
          <w:rFonts w:ascii="Times New Roman" w:hAnsi="Times New Roman" w:cs="Times New Roman"/>
          <w:szCs w:val="24"/>
        </w:rPr>
      </w:pPr>
    </w:p>
    <w:p w14:paraId="6DD07E06" w14:textId="77777777" w:rsidR="002746FF" w:rsidRPr="00F03AE2" w:rsidRDefault="002746FF" w:rsidP="008B3AA5">
      <w:pPr>
        <w:pStyle w:val="Prrafodelista"/>
        <w:spacing w:after="0" w:line="360" w:lineRule="auto"/>
        <w:rPr>
          <w:rFonts w:ascii="Times New Roman" w:hAnsi="Times New Roman" w:cs="Times New Roman"/>
          <w:szCs w:val="24"/>
        </w:rPr>
      </w:pPr>
    </w:p>
    <w:p w14:paraId="2FB1BE36" w14:textId="77777777" w:rsidR="00DF69B6" w:rsidRPr="00F03AE2" w:rsidRDefault="00DF69B6" w:rsidP="00F53C45">
      <w:pPr>
        <w:pStyle w:val="Estilo111"/>
        <w:numPr>
          <w:ilvl w:val="2"/>
          <w:numId w:val="99"/>
        </w:numPr>
        <w:spacing w:before="0" w:line="360" w:lineRule="auto"/>
        <w:rPr>
          <w:rFonts w:cs="Times New Roman"/>
        </w:rPr>
      </w:pPr>
      <w:bookmarkStart w:id="50" w:name="_Toc421023214"/>
      <w:bookmarkStart w:id="51" w:name="_Toc425344871"/>
      <w:r w:rsidRPr="00F03AE2">
        <w:rPr>
          <w:rFonts w:cs="Times New Roman"/>
        </w:rPr>
        <w:t>Características de los Frameworks Web</w:t>
      </w:r>
      <w:bookmarkEnd w:id="50"/>
      <w:r w:rsidR="00C07364" w:rsidRPr="00F03AE2">
        <w:rPr>
          <w:rFonts w:cs="Times New Roman"/>
        </w:rPr>
        <w:t>.</w:t>
      </w:r>
      <w:bookmarkEnd w:id="51"/>
    </w:p>
    <w:p w14:paraId="76EA67FF" w14:textId="77777777" w:rsidR="009B115D" w:rsidRPr="00F03AE2" w:rsidRDefault="009B115D" w:rsidP="008B3AA5">
      <w:pPr>
        <w:spacing w:after="0" w:line="360" w:lineRule="auto"/>
        <w:rPr>
          <w:rFonts w:ascii="Times New Roman" w:hAnsi="Times New Roman" w:cs="Times New Roman"/>
          <w:szCs w:val="24"/>
        </w:rPr>
      </w:pPr>
    </w:p>
    <w:p w14:paraId="19A4A9B6" w14:textId="4E3DBB20" w:rsidR="00782CFF" w:rsidRPr="00F03AE2" w:rsidRDefault="00DF69B6" w:rsidP="008B3AA5">
      <w:pPr>
        <w:spacing w:after="0" w:line="360" w:lineRule="auto"/>
        <w:rPr>
          <w:rFonts w:ascii="Times New Roman" w:hAnsi="Times New Roman" w:cs="Times New Roman"/>
          <w:szCs w:val="24"/>
        </w:rPr>
      </w:pPr>
      <w:r w:rsidRPr="00F03AE2">
        <w:rPr>
          <w:rFonts w:ascii="Times New Roman" w:hAnsi="Times New Roman" w:cs="Times New Roman"/>
          <w:szCs w:val="24"/>
        </w:rPr>
        <w:t>Los frameworks web han ido creando un conjunto de características que los identifica</w:t>
      </w:r>
      <w:r w:rsidR="00FA0902" w:rsidRPr="00F03AE2">
        <w:rPr>
          <w:rFonts w:ascii="Times New Roman" w:hAnsi="Times New Roman" w:cs="Times New Roman"/>
          <w:szCs w:val="24"/>
        </w:rPr>
        <w:t>, entre las principales están</w:t>
      </w:r>
      <w:r w:rsidR="008A7D74" w:rsidRPr="00F03AE2">
        <w:rPr>
          <w:rFonts w:ascii="Times New Roman" w:hAnsi="Times New Roman" w:cs="Times New Roman"/>
          <w:sz w:val="16"/>
          <w:szCs w:val="24"/>
        </w:rPr>
        <w:fldChar w:fldCharType="begin"/>
      </w:r>
      <w:r w:rsidR="00A31107" w:rsidRPr="00F03AE2">
        <w:rPr>
          <w:rFonts w:ascii="Times New Roman" w:hAnsi="Times New Roman" w:cs="Times New Roman"/>
          <w:sz w:val="16"/>
          <w:szCs w:val="24"/>
        </w:rPr>
        <w:instrText xml:space="preserve"> ADDIN ZOTERO_ITEM CSL_CITATION {"citationID":"ZYiPNV0V","properties":{"formattedCitation":"{\\rtf (Guti\\uc0\\u233{}rrez, n.d.)}","plainCitation":"(Gutiérrez, n.d.)"},"citationItems":[{"id":88,"uris":["http://zotero.org/users/local/UBoVLAxq/items/ZWHJU29K"],"uri":["http://zotero.org/users/local/UBoVLAxq/items/ZWHJU29K"],"itemData":{"id":88,"type":"article","title":"¿Que es un framework web?","URL":"http://www.lsi.us.es/~javierj/investigacion_ficheros/Framework.pdf","language":"Español","author":[{"family":"Gutiérrez","given":"Javier J."}]}}],"schema":"https://github.com/citation-style-language/schema/raw/master/csl-citation.json"} </w:instrText>
      </w:r>
      <w:r w:rsidR="008A7D74" w:rsidRPr="00F03AE2">
        <w:rPr>
          <w:rFonts w:ascii="Times New Roman" w:hAnsi="Times New Roman" w:cs="Times New Roman"/>
          <w:sz w:val="16"/>
          <w:szCs w:val="24"/>
        </w:rPr>
        <w:fldChar w:fldCharType="separate"/>
      </w:r>
      <w:r w:rsidR="00A31107" w:rsidRPr="00F03AE2">
        <w:rPr>
          <w:rFonts w:ascii="Times New Roman" w:hAnsi="Times New Roman" w:cs="Times New Roman"/>
          <w:sz w:val="16"/>
          <w:szCs w:val="24"/>
        </w:rPr>
        <w:t>(Gutiérrez, s.f.</w:t>
      </w:r>
      <w:r w:rsidR="00FF0E04" w:rsidRPr="00F03AE2">
        <w:rPr>
          <w:rFonts w:ascii="Times New Roman" w:hAnsi="Times New Roman" w:cs="Times New Roman"/>
          <w:sz w:val="16"/>
          <w:szCs w:val="24"/>
        </w:rPr>
        <w:t>, p</w:t>
      </w:r>
      <w:r w:rsidR="0083396E" w:rsidRPr="00F03AE2">
        <w:rPr>
          <w:rFonts w:ascii="Times New Roman" w:hAnsi="Times New Roman" w:cs="Times New Roman"/>
          <w:sz w:val="16"/>
          <w:szCs w:val="24"/>
        </w:rPr>
        <w:t>.</w:t>
      </w:r>
      <w:r w:rsidR="00FF0E04" w:rsidRPr="00F03AE2">
        <w:rPr>
          <w:rFonts w:ascii="Times New Roman" w:hAnsi="Times New Roman" w:cs="Times New Roman"/>
          <w:sz w:val="16"/>
          <w:szCs w:val="24"/>
        </w:rPr>
        <w:t>1</w:t>
      </w:r>
      <w:r w:rsidR="00A31107" w:rsidRPr="00F03AE2">
        <w:rPr>
          <w:rFonts w:ascii="Times New Roman" w:hAnsi="Times New Roman" w:cs="Times New Roman"/>
          <w:sz w:val="16"/>
          <w:szCs w:val="24"/>
        </w:rPr>
        <w:t>)</w:t>
      </w:r>
      <w:r w:rsidR="008A7D74" w:rsidRPr="00F03AE2">
        <w:rPr>
          <w:rFonts w:ascii="Times New Roman" w:hAnsi="Times New Roman" w:cs="Times New Roman"/>
          <w:sz w:val="16"/>
          <w:szCs w:val="24"/>
        </w:rPr>
        <w:fldChar w:fldCharType="end"/>
      </w:r>
      <w:r w:rsidR="00FA0902" w:rsidRPr="00F03AE2">
        <w:rPr>
          <w:rFonts w:ascii="Times New Roman" w:hAnsi="Times New Roman" w:cs="Times New Roman"/>
          <w:szCs w:val="24"/>
        </w:rPr>
        <w:t>:</w:t>
      </w:r>
    </w:p>
    <w:p w14:paraId="1AE4A192" w14:textId="77777777" w:rsidR="005D4A5E" w:rsidRPr="00F03AE2" w:rsidRDefault="005D4A5E" w:rsidP="008B3AA5">
      <w:pPr>
        <w:spacing w:after="0" w:line="360" w:lineRule="auto"/>
        <w:rPr>
          <w:rFonts w:ascii="Times New Roman" w:hAnsi="Times New Roman" w:cs="Times New Roman"/>
          <w:szCs w:val="24"/>
        </w:rPr>
      </w:pPr>
    </w:p>
    <w:p w14:paraId="5D0F5932" w14:textId="52BC0CDA"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t>Abstracción de URLs y sesiones</w:t>
      </w:r>
      <w:r w:rsidR="000527DB" w:rsidRPr="00F03AE2">
        <w:rPr>
          <w:rFonts w:ascii="Times New Roman" w:hAnsi="Times New Roman" w:cs="Times New Roman"/>
          <w:szCs w:val="24"/>
        </w:rPr>
        <w:t>.</w:t>
      </w:r>
    </w:p>
    <w:p w14:paraId="1345DF50" w14:textId="77777777" w:rsidR="000527DB" w:rsidRPr="00F03AE2" w:rsidRDefault="000527DB" w:rsidP="000527DB">
      <w:pPr>
        <w:pStyle w:val="Prrafodelista"/>
        <w:spacing w:after="0" w:line="360" w:lineRule="auto"/>
        <w:ind w:left="360"/>
        <w:rPr>
          <w:rFonts w:ascii="Times New Roman" w:hAnsi="Times New Roman" w:cs="Times New Roman"/>
          <w:szCs w:val="24"/>
        </w:rPr>
      </w:pPr>
    </w:p>
    <w:p w14:paraId="30DDC834" w14:textId="77777777"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t>Acceso a Datos</w:t>
      </w:r>
    </w:p>
    <w:p w14:paraId="47564217" w14:textId="77777777"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lastRenderedPageBreak/>
        <w:t>Controladores</w:t>
      </w:r>
    </w:p>
    <w:p w14:paraId="7A94CAEA" w14:textId="77777777" w:rsidR="000527DB" w:rsidRPr="00F03AE2" w:rsidRDefault="000527DB" w:rsidP="000527DB">
      <w:pPr>
        <w:pStyle w:val="Prrafodelista"/>
        <w:spacing w:after="0" w:line="360" w:lineRule="auto"/>
        <w:ind w:left="360"/>
        <w:rPr>
          <w:rFonts w:ascii="Times New Roman" w:hAnsi="Times New Roman" w:cs="Times New Roman"/>
          <w:szCs w:val="24"/>
        </w:rPr>
      </w:pPr>
    </w:p>
    <w:p w14:paraId="533245F8" w14:textId="77777777"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t>Autentificación y control de acceso</w:t>
      </w:r>
    </w:p>
    <w:p w14:paraId="68E97443" w14:textId="77777777" w:rsidR="000527DB" w:rsidRPr="00F03AE2" w:rsidRDefault="000527DB" w:rsidP="000527DB">
      <w:pPr>
        <w:pStyle w:val="Prrafodelista"/>
        <w:rPr>
          <w:rFonts w:ascii="Times New Roman" w:hAnsi="Times New Roman" w:cs="Times New Roman"/>
          <w:szCs w:val="24"/>
        </w:rPr>
      </w:pPr>
    </w:p>
    <w:p w14:paraId="4AB31E39" w14:textId="77777777"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t>Internacionalización</w:t>
      </w:r>
    </w:p>
    <w:p w14:paraId="123890AA" w14:textId="77777777" w:rsidR="000527DB" w:rsidRPr="00F03AE2" w:rsidRDefault="000527DB" w:rsidP="000527DB">
      <w:pPr>
        <w:pStyle w:val="Prrafodelista"/>
        <w:rPr>
          <w:rFonts w:ascii="Times New Roman" w:hAnsi="Times New Roman" w:cs="Times New Roman"/>
          <w:szCs w:val="24"/>
        </w:rPr>
      </w:pPr>
    </w:p>
    <w:p w14:paraId="549B5675" w14:textId="77777777" w:rsidR="00FA0902" w:rsidRPr="00F03AE2" w:rsidRDefault="00FA0902" w:rsidP="008B3AA5">
      <w:pPr>
        <w:pStyle w:val="Prrafodelista"/>
        <w:numPr>
          <w:ilvl w:val="0"/>
          <w:numId w:val="8"/>
        </w:numPr>
        <w:spacing w:after="0" w:line="360" w:lineRule="auto"/>
        <w:rPr>
          <w:rFonts w:ascii="Times New Roman" w:hAnsi="Times New Roman" w:cs="Times New Roman"/>
          <w:szCs w:val="24"/>
        </w:rPr>
      </w:pPr>
      <w:r w:rsidRPr="00F03AE2">
        <w:rPr>
          <w:rFonts w:ascii="Times New Roman" w:hAnsi="Times New Roman" w:cs="Times New Roman"/>
          <w:szCs w:val="24"/>
        </w:rPr>
        <w:t>Separación entre diseño y estilo</w:t>
      </w:r>
      <w:r w:rsidR="00A31107" w:rsidRPr="00F03AE2">
        <w:rPr>
          <w:rFonts w:ascii="Times New Roman" w:hAnsi="Times New Roman" w:cs="Times New Roman"/>
          <w:szCs w:val="24"/>
        </w:rPr>
        <w:t>.</w:t>
      </w:r>
    </w:p>
    <w:p w14:paraId="6650B9F7" w14:textId="77777777" w:rsidR="00996D1D" w:rsidRPr="00F03AE2" w:rsidRDefault="00996D1D" w:rsidP="008B3AA5">
      <w:pPr>
        <w:pStyle w:val="Prrafodelista"/>
        <w:spacing w:after="0" w:line="360" w:lineRule="auto"/>
        <w:rPr>
          <w:rFonts w:ascii="Times New Roman" w:hAnsi="Times New Roman" w:cs="Times New Roman"/>
          <w:szCs w:val="24"/>
        </w:rPr>
      </w:pPr>
    </w:p>
    <w:p w14:paraId="5D3CE093" w14:textId="77777777" w:rsidR="006E7029" w:rsidRPr="00F03AE2" w:rsidRDefault="006E7029" w:rsidP="00F53C45">
      <w:pPr>
        <w:pStyle w:val="Estilo111"/>
        <w:numPr>
          <w:ilvl w:val="2"/>
          <w:numId w:val="99"/>
        </w:numPr>
        <w:spacing w:before="0" w:line="360" w:lineRule="auto"/>
        <w:rPr>
          <w:rFonts w:cs="Times New Roman"/>
        </w:rPr>
      </w:pPr>
      <w:bookmarkStart w:id="52" w:name="_Toc421023215"/>
      <w:bookmarkStart w:id="53" w:name="_Toc425344872"/>
      <w:r w:rsidRPr="00F03AE2">
        <w:rPr>
          <w:rFonts w:cs="Times New Roman"/>
        </w:rPr>
        <w:t>Ventajas de usar Frameworks Web</w:t>
      </w:r>
      <w:bookmarkEnd w:id="52"/>
      <w:r w:rsidR="00C07364" w:rsidRPr="00F03AE2">
        <w:rPr>
          <w:rFonts w:cs="Times New Roman"/>
        </w:rPr>
        <w:t>.</w:t>
      </w:r>
      <w:bookmarkEnd w:id="53"/>
    </w:p>
    <w:p w14:paraId="6A8A56BC" w14:textId="77777777" w:rsidR="009B115D" w:rsidRPr="00F03AE2" w:rsidRDefault="009B115D" w:rsidP="008B3AA5">
      <w:pPr>
        <w:pStyle w:val="Estilo111"/>
        <w:numPr>
          <w:ilvl w:val="0"/>
          <w:numId w:val="0"/>
        </w:numPr>
        <w:spacing w:before="0" w:line="360" w:lineRule="auto"/>
        <w:ind w:left="720"/>
        <w:rPr>
          <w:rFonts w:cs="Times New Roman"/>
        </w:rPr>
      </w:pPr>
    </w:p>
    <w:p w14:paraId="582E687A" w14:textId="77777777" w:rsidR="0025509B" w:rsidRPr="00F03AE2" w:rsidRDefault="0048574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Al momento de usar un framework, </w:t>
      </w:r>
      <w:r w:rsidR="00F814EC" w:rsidRPr="00F03AE2">
        <w:rPr>
          <w:rFonts w:ascii="Times New Roman" w:hAnsi="Times New Roman" w:cs="Times New Roman"/>
          <w:szCs w:val="24"/>
        </w:rPr>
        <w:t>la velocidad de desarrollo aumenta considerablemente, incrementando</w:t>
      </w:r>
      <w:r w:rsidR="004A35A6" w:rsidRPr="00F03AE2">
        <w:rPr>
          <w:rFonts w:ascii="Times New Roman" w:hAnsi="Times New Roman" w:cs="Times New Roman"/>
          <w:szCs w:val="24"/>
        </w:rPr>
        <w:t xml:space="preserve"> así</w:t>
      </w:r>
      <w:r w:rsidR="00F814EC" w:rsidRPr="00F03AE2">
        <w:rPr>
          <w:rFonts w:ascii="Times New Roman" w:hAnsi="Times New Roman" w:cs="Times New Roman"/>
          <w:szCs w:val="24"/>
        </w:rPr>
        <w:t xml:space="preserve"> la productividad </w:t>
      </w:r>
      <w:r w:rsidR="004A35A6" w:rsidRPr="00F03AE2">
        <w:rPr>
          <w:rFonts w:ascii="Times New Roman" w:hAnsi="Times New Roman" w:cs="Times New Roman"/>
          <w:szCs w:val="24"/>
        </w:rPr>
        <w:t>de desarrollo creando</w:t>
      </w:r>
      <w:r w:rsidR="00AB3408" w:rsidRPr="00F03AE2">
        <w:rPr>
          <w:rFonts w:ascii="Times New Roman" w:hAnsi="Times New Roman" w:cs="Times New Roman"/>
          <w:szCs w:val="24"/>
        </w:rPr>
        <w:t xml:space="preserve"> </w:t>
      </w:r>
      <w:r w:rsidR="004A35A6" w:rsidRPr="00F03AE2">
        <w:rPr>
          <w:rFonts w:ascii="Times New Roman" w:hAnsi="Times New Roman" w:cs="Times New Roman"/>
          <w:szCs w:val="24"/>
        </w:rPr>
        <w:t>aplicaciones</w:t>
      </w:r>
      <w:r w:rsidR="00F814EC" w:rsidRPr="00F03AE2">
        <w:rPr>
          <w:rFonts w:ascii="Times New Roman" w:hAnsi="Times New Roman" w:cs="Times New Roman"/>
          <w:szCs w:val="24"/>
        </w:rPr>
        <w:t xml:space="preserve"> o sitio</w:t>
      </w:r>
      <w:r w:rsidR="004A35A6" w:rsidRPr="00F03AE2">
        <w:rPr>
          <w:rFonts w:ascii="Times New Roman" w:hAnsi="Times New Roman" w:cs="Times New Roman"/>
          <w:szCs w:val="24"/>
        </w:rPr>
        <w:t>s</w:t>
      </w:r>
      <w:r w:rsidR="00F814EC" w:rsidRPr="00F03AE2">
        <w:rPr>
          <w:rFonts w:ascii="Times New Roman" w:hAnsi="Times New Roman" w:cs="Times New Roman"/>
          <w:szCs w:val="24"/>
        </w:rPr>
        <w:t xml:space="preserve"> web </w:t>
      </w:r>
      <w:r w:rsidR="004A35A6" w:rsidRPr="00F03AE2">
        <w:rPr>
          <w:rFonts w:ascii="Times New Roman" w:hAnsi="Times New Roman" w:cs="Times New Roman"/>
          <w:szCs w:val="24"/>
        </w:rPr>
        <w:t>con una mayor velocidad</w:t>
      </w:r>
      <w:r w:rsidR="00F814EC" w:rsidRPr="00F03AE2">
        <w:rPr>
          <w:rFonts w:ascii="Times New Roman" w:hAnsi="Times New Roman" w:cs="Times New Roman"/>
          <w:szCs w:val="24"/>
        </w:rPr>
        <w:t xml:space="preserve">, </w:t>
      </w:r>
      <w:r w:rsidR="004A35A6" w:rsidRPr="00F03AE2">
        <w:rPr>
          <w:rFonts w:ascii="Times New Roman" w:hAnsi="Times New Roman" w:cs="Times New Roman"/>
          <w:szCs w:val="24"/>
        </w:rPr>
        <w:t xml:space="preserve"> y todo esto </w:t>
      </w:r>
      <w:r w:rsidR="00F814EC" w:rsidRPr="00F03AE2">
        <w:rPr>
          <w:rFonts w:ascii="Times New Roman" w:hAnsi="Times New Roman" w:cs="Times New Roman"/>
          <w:szCs w:val="24"/>
        </w:rPr>
        <w:t xml:space="preserve">con el </w:t>
      </w:r>
      <w:r w:rsidR="004A35A6" w:rsidRPr="00F03AE2">
        <w:rPr>
          <w:rFonts w:ascii="Times New Roman" w:hAnsi="Times New Roman" w:cs="Times New Roman"/>
          <w:szCs w:val="24"/>
        </w:rPr>
        <w:t xml:space="preserve"> debido </w:t>
      </w:r>
      <w:r w:rsidR="00F814EC" w:rsidRPr="00F03AE2">
        <w:rPr>
          <w:rFonts w:ascii="Times New Roman" w:hAnsi="Times New Roman" w:cs="Times New Roman"/>
          <w:szCs w:val="24"/>
        </w:rPr>
        <w:t>conocimiento de los aspectos básicos de utilización que presenta cualquier framework web.</w:t>
      </w:r>
    </w:p>
    <w:p w14:paraId="076AE5AB" w14:textId="77777777" w:rsidR="00E84F54" w:rsidRPr="00F03AE2" w:rsidRDefault="00E84F54" w:rsidP="008B3AA5">
      <w:pPr>
        <w:spacing w:after="0" w:line="360" w:lineRule="auto"/>
        <w:jc w:val="both"/>
        <w:rPr>
          <w:rFonts w:ascii="Times New Roman" w:hAnsi="Times New Roman" w:cs="Times New Roman"/>
          <w:szCs w:val="24"/>
        </w:rPr>
      </w:pPr>
    </w:p>
    <w:p w14:paraId="2AF98054" w14:textId="41E8341A" w:rsidR="00A255EA" w:rsidRPr="00F03AE2" w:rsidRDefault="004C235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 La reducción de costos es otra ventaja importante con respecto al trabajo que se debe realizar, ya que el framework permitirá  al desarrollador centrar el </w:t>
      </w:r>
      <w:r w:rsidR="004A35A6" w:rsidRPr="00F03AE2">
        <w:rPr>
          <w:rFonts w:ascii="Times New Roman" w:hAnsi="Times New Roman" w:cs="Times New Roman"/>
          <w:szCs w:val="24"/>
        </w:rPr>
        <w:t xml:space="preserve">mayor </w:t>
      </w:r>
      <w:r w:rsidRPr="00F03AE2">
        <w:rPr>
          <w:rFonts w:ascii="Times New Roman" w:hAnsi="Times New Roman" w:cs="Times New Roman"/>
          <w:szCs w:val="24"/>
        </w:rPr>
        <w:t>esfuerzo hacia los aspectos esenciales que se debe realizar</w:t>
      </w:r>
      <w:r w:rsidR="004A35A6" w:rsidRPr="00F03AE2">
        <w:rPr>
          <w:rFonts w:ascii="Times New Roman" w:hAnsi="Times New Roman" w:cs="Times New Roman"/>
          <w:szCs w:val="24"/>
        </w:rPr>
        <w:t xml:space="preserve"> en un producto de software</w:t>
      </w:r>
      <w:r w:rsidRPr="00F03AE2">
        <w:rPr>
          <w:rFonts w:ascii="Times New Roman" w:hAnsi="Times New Roman" w:cs="Times New Roman"/>
          <w:szCs w:val="24"/>
        </w:rPr>
        <w:t>.</w:t>
      </w:r>
      <w:r w:rsidR="0040074F" w:rsidRPr="00F03AE2">
        <w:rPr>
          <w:rFonts w:ascii="Times New Roman" w:hAnsi="Times New Roman" w:cs="Times New Roman"/>
          <w:szCs w:val="24"/>
        </w:rPr>
        <w:t xml:space="preserve"> La utilización casi obligatoria de estándares y convenciones de código de los frameworks, ayuda a mejorar aplicaciones o sitios web al momento de trabajar en equipo, permitiendo una mejor comprensión del cód</w:t>
      </w:r>
      <w:r w:rsidR="001807EA" w:rsidRPr="00F03AE2">
        <w:rPr>
          <w:rFonts w:ascii="Times New Roman" w:hAnsi="Times New Roman" w:cs="Times New Roman"/>
          <w:szCs w:val="24"/>
        </w:rPr>
        <w:t>igo y un trabajo más organizado</w:t>
      </w:r>
      <w:r w:rsidR="008A7D74" w:rsidRPr="00F03AE2">
        <w:rPr>
          <w:rFonts w:ascii="Times New Roman" w:hAnsi="Times New Roman" w:cs="Times New Roman"/>
          <w:sz w:val="16"/>
          <w:szCs w:val="24"/>
        </w:rPr>
        <w:fldChar w:fldCharType="begin"/>
      </w:r>
      <w:r w:rsidR="001807EA" w:rsidRPr="00F03AE2">
        <w:rPr>
          <w:rFonts w:ascii="Times New Roman" w:hAnsi="Times New Roman" w:cs="Times New Roman"/>
          <w:sz w:val="16"/>
          <w:szCs w:val="24"/>
        </w:rPr>
        <w:instrText xml:space="preserve"> ADDIN ZOTERO_ITEM CSL_CITATION {"citationID":"YN7gZnOb","properties":{"formattedCitation":"{\\rtf (\\uc0\\u8220{}Usar o no un Framework | Kabytes,\\uc0\\u8221{} n.d.)}","plainCitation":"(“Usar o no un Framework | Kabytes,” n.d.)","dontUpdate":true},"citationItems":[{"id":89,"uris":["http://zotero.org/users/local/UBoVLAxq/items/ZM7KQUSQ"],"uri":["http://zotero.org/users/local/UBoVLAxq/items/ZM7KQUSQ"],"itemData":{"id":89,"type":"webpage","title":"Usar o no un Framework | Kabytes","URL":"http://www.kabytes.com/programacion/usar-o-no-un-framework/","issued":{"date-parts":[["2012",2,6]]},"accessed":{"date-parts":[["2014",5,5]]}}}],"schema":"https://github.com/citation-style-language/schema/raw/master/csl-citation.json"} </w:instrText>
      </w:r>
      <w:r w:rsidR="008A7D74" w:rsidRPr="00F03AE2">
        <w:rPr>
          <w:rFonts w:ascii="Times New Roman" w:hAnsi="Times New Roman" w:cs="Times New Roman"/>
          <w:sz w:val="16"/>
          <w:szCs w:val="24"/>
        </w:rPr>
        <w:fldChar w:fldCharType="separate"/>
      </w:r>
      <w:r w:rsidR="00034BB6" w:rsidRPr="00F03AE2">
        <w:rPr>
          <w:rFonts w:ascii="Times New Roman" w:hAnsi="Times New Roman" w:cs="Times New Roman"/>
          <w:sz w:val="16"/>
          <w:szCs w:val="24"/>
        </w:rPr>
        <w:t>(</w:t>
      </w:r>
      <w:r w:rsidR="00034BB6" w:rsidRPr="00F03AE2">
        <w:rPr>
          <w:rFonts w:ascii="Times New Roman" w:hAnsi="Times New Roman" w:cs="Times New Roman"/>
          <w:sz w:val="18"/>
          <w:szCs w:val="18"/>
        </w:rPr>
        <w:t>Us</w:t>
      </w:r>
      <w:r w:rsidR="00034BB6" w:rsidRPr="00F03AE2">
        <w:rPr>
          <w:rFonts w:ascii="Times New Roman" w:hAnsi="Times New Roman" w:cs="Times New Roman"/>
          <w:sz w:val="16"/>
          <w:szCs w:val="24"/>
        </w:rPr>
        <w:t>ar o no un Framework</w:t>
      </w:r>
      <w:r w:rsidR="00E84F54" w:rsidRPr="00F03AE2">
        <w:rPr>
          <w:rFonts w:ascii="Times New Roman" w:hAnsi="Times New Roman" w:cs="Times New Roman"/>
          <w:sz w:val="16"/>
          <w:szCs w:val="24"/>
        </w:rPr>
        <w:t>,</w:t>
      </w:r>
      <w:r w:rsidR="000527DB" w:rsidRPr="00F03AE2">
        <w:rPr>
          <w:rFonts w:ascii="Times New Roman" w:hAnsi="Times New Roman" w:cs="Times New Roman"/>
          <w:sz w:val="16"/>
          <w:szCs w:val="24"/>
        </w:rPr>
        <w:t xml:space="preserve"> </w:t>
      </w:r>
      <w:r w:rsidR="00E84F54" w:rsidRPr="00F03AE2">
        <w:rPr>
          <w:rFonts w:ascii="Times New Roman" w:hAnsi="Times New Roman" w:cs="Times New Roman"/>
          <w:sz w:val="16"/>
          <w:szCs w:val="24"/>
        </w:rPr>
        <w:t>2012</w:t>
      </w:r>
      <w:r w:rsidR="00034BB6" w:rsidRPr="00F03AE2">
        <w:rPr>
          <w:rFonts w:ascii="Times New Roman" w:hAnsi="Times New Roman" w:cs="Times New Roman"/>
          <w:sz w:val="16"/>
          <w:szCs w:val="24"/>
        </w:rPr>
        <w:t>)</w:t>
      </w:r>
      <w:r w:rsidR="008A7D74" w:rsidRPr="00F03AE2">
        <w:rPr>
          <w:rFonts w:ascii="Times New Roman" w:hAnsi="Times New Roman" w:cs="Times New Roman"/>
          <w:sz w:val="16"/>
          <w:szCs w:val="24"/>
        </w:rPr>
        <w:fldChar w:fldCharType="end"/>
      </w:r>
      <w:r w:rsidR="001807EA" w:rsidRPr="00F03AE2">
        <w:rPr>
          <w:rFonts w:ascii="Times New Roman" w:hAnsi="Times New Roman" w:cs="Times New Roman"/>
          <w:szCs w:val="24"/>
        </w:rPr>
        <w:t>.</w:t>
      </w:r>
    </w:p>
    <w:p w14:paraId="281C0A3D" w14:textId="77777777" w:rsidR="005C24D2" w:rsidRPr="00F03AE2" w:rsidRDefault="005C24D2" w:rsidP="008B3AA5">
      <w:pPr>
        <w:spacing w:after="0" w:line="360" w:lineRule="auto"/>
        <w:jc w:val="both"/>
        <w:rPr>
          <w:rFonts w:ascii="Times New Roman" w:hAnsi="Times New Roman" w:cs="Times New Roman"/>
          <w:szCs w:val="24"/>
        </w:rPr>
      </w:pPr>
    </w:p>
    <w:p w14:paraId="56C17F08" w14:textId="77777777" w:rsidR="0051176A" w:rsidRPr="00F03AE2" w:rsidRDefault="0051176A" w:rsidP="00F53C45">
      <w:pPr>
        <w:pStyle w:val="Estilo111"/>
        <w:numPr>
          <w:ilvl w:val="2"/>
          <w:numId w:val="99"/>
        </w:numPr>
        <w:spacing w:before="0" w:line="360" w:lineRule="auto"/>
        <w:rPr>
          <w:rFonts w:cs="Times New Roman"/>
        </w:rPr>
      </w:pPr>
      <w:bookmarkStart w:id="54" w:name="_Toc421023216"/>
      <w:bookmarkStart w:id="55" w:name="_Toc425344873"/>
      <w:r w:rsidRPr="00F03AE2">
        <w:rPr>
          <w:rFonts w:cs="Times New Roman"/>
        </w:rPr>
        <w:t>Desventajas de usar Frameworks Web</w:t>
      </w:r>
      <w:bookmarkEnd w:id="54"/>
      <w:r w:rsidR="00C07364" w:rsidRPr="00F03AE2">
        <w:rPr>
          <w:rFonts w:cs="Times New Roman"/>
        </w:rPr>
        <w:t>.</w:t>
      </w:r>
      <w:bookmarkEnd w:id="55"/>
    </w:p>
    <w:p w14:paraId="58332A93" w14:textId="77777777" w:rsidR="00BB09F4" w:rsidRPr="00F03AE2" w:rsidRDefault="00BB09F4" w:rsidP="008B3AA5">
      <w:pPr>
        <w:spacing w:after="0" w:line="360" w:lineRule="auto"/>
        <w:jc w:val="both"/>
        <w:rPr>
          <w:rFonts w:ascii="Times New Roman" w:hAnsi="Times New Roman" w:cs="Times New Roman"/>
          <w:szCs w:val="24"/>
        </w:rPr>
      </w:pPr>
    </w:p>
    <w:p w14:paraId="01CB8263" w14:textId="0503AA0A" w:rsidR="00AD687A" w:rsidRPr="00F03AE2" w:rsidRDefault="00D072A0"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Obviamente</w:t>
      </w:r>
      <w:r w:rsidR="004F393F" w:rsidRPr="00F03AE2">
        <w:rPr>
          <w:rFonts w:ascii="Times New Roman" w:hAnsi="Times New Roman" w:cs="Times New Roman"/>
          <w:szCs w:val="24"/>
        </w:rPr>
        <w:t xml:space="preserve"> los frameworks web ayudan a </w:t>
      </w:r>
      <w:r w:rsidRPr="00F03AE2">
        <w:rPr>
          <w:rFonts w:ascii="Times New Roman" w:hAnsi="Times New Roman" w:cs="Times New Roman"/>
          <w:szCs w:val="24"/>
        </w:rPr>
        <w:t>desarrollo rápido de aplicaciones</w:t>
      </w:r>
      <w:r w:rsidR="004F393F" w:rsidRPr="00F03AE2">
        <w:rPr>
          <w:rFonts w:ascii="Times New Roman" w:hAnsi="Times New Roman" w:cs="Times New Roman"/>
          <w:szCs w:val="24"/>
        </w:rPr>
        <w:t xml:space="preserve">, </w:t>
      </w:r>
      <w:r w:rsidRPr="00F03AE2">
        <w:rPr>
          <w:rFonts w:ascii="Times New Roman" w:hAnsi="Times New Roman" w:cs="Times New Roman"/>
          <w:szCs w:val="24"/>
        </w:rPr>
        <w:t xml:space="preserve">pero aquí viene el inconveniente del aprendizaje ya que </w:t>
      </w:r>
      <w:r w:rsidR="004F393F" w:rsidRPr="00F03AE2">
        <w:rPr>
          <w:rFonts w:ascii="Times New Roman" w:hAnsi="Times New Roman" w:cs="Times New Roman"/>
          <w:szCs w:val="24"/>
        </w:rPr>
        <w:t>primero se debe i</w:t>
      </w:r>
      <w:r w:rsidRPr="00F03AE2">
        <w:rPr>
          <w:rFonts w:ascii="Times New Roman" w:hAnsi="Times New Roman" w:cs="Times New Roman"/>
          <w:szCs w:val="24"/>
        </w:rPr>
        <w:t xml:space="preserve">nvertir tiempo en conocer la herramienta y sus aspectos básicos para así proceder a probarlos y utilizarlos. Por otro lado, </w:t>
      </w:r>
      <w:r w:rsidR="002B247F" w:rsidRPr="00F03AE2">
        <w:rPr>
          <w:rFonts w:ascii="Times New Roman" w:hAnsi="Times New Roman" w:cs="Times New Roman"/>
          <w:szCs w:val="24"/>
        </w:rPr>
        <w:t>el conocimiento que se tiene sobre la utilización de un framework, no es el mismo que se tiene sobre el lenguaje sobre el que esta creado</w:t>
      </w:r>
      <w:r w:rsidR="008A7D74" w:rsidRPr="00F03AE2">
        <w:rPr>
          <w:rFonts w:ascii="Times New Roman" w:hAnsi="Times New Roman" w:cs="Times New Roman"/>
          <w:sz w:val="16"/>
          <w:szCs w:val="24"/>
        </w:rPr>
        <w:fldChar w:fldCharType="begin"/>
      </w:r>
      <w:r w:rsidR="001807EA" w:rsidRPr="00F03AE2">
        <w:rPr>
          <w:rFonts w:ascii="Times New Roman" w:hAnsi="Times New Roman" w:cs="Times New Roman"/>
          <w:sz w:val="16"/>
          <w:szCs w:val="24"/>
        </w:rPr>
        <w:instrText xml:space="preserve"> ADDIN ZOTERO_ITEM CSL_CITATION {"citationID":"QbezjgcI","properties":{"formattedCitation":"{\\rtf (\\uc0\\u8220{}Usar o no un Framework | Kabytes,\\uc0\\u8221{} n.d.)}","plainCitation":"(“Usar o no un Framework | Kabytes,” n.d.)","dontUpdate":true},"citationItems":[{"id":89,"uris":["http://zotero.org/users/local/UBoVLAxq/items/ZM7KQUSQ"],"uri":["http://zotero.org/users/local/UBoVLAxq/items/ZM7KQUSQ"],"itemData":{"id":89,"type":"webpage","title":"Usar o no un Framework | Kabytes","URL":"http://www.kabytes.com/programacion/usar-o-no-un-framework/","issued":{"date-parts":[["2012",2,6]]},"accessed":{"date-parts":[["2014",5,5]]}}}],"schema":"https://github.com/citation-style-language/schema/raw/master/csl-citation.json"} </w:instrText>
      </w:r>
      <w:r w:rsidR="008A7D74" w:rsidRPr="00F03AE2">
        <w:rPr>
          <w:rFonts w:ascii="Times New Roman" w:hAnsi="Times New Roman" w:cs="Times New Roman"/>
          <w:sz w:val="16"/>
          <w:szCs w:val="24"/>
        </w:rPr>
        <w:fldChar w:fldCharType="separate"/>
      </w:r>
      <w:r w:rsidR="001807EA" w:rsidRPr="00F03AE2">
        <w:rPr>
          <w:rFonts w:ascii="Times New Roman" w:hAnsi="Times New Roman" w:cs="Times New Roman"/>
          <w:sz w:val="16"/>
          <w:szCs w:val="24"/>
        </w:rPr>
        <w:t>(Us</w:t>
      </w:r>
      <w:r w:rsidR="000527DB" w:rsidRPr="00F03AE2">
        <w:rPr>
          <w:rFonts w:ascii="Times New Roman" w:hAnsi="Times New Roman" w:cs="Times New Roman"/>
          <w:sz w:val="16"/>
          <w:szCs w:val="24"/>
        </w:rPr>
        <w:t>ar o no un Framework, 2</w:t>
      </w:r>
      <w:r w:rsidR="001807EA" w:rsidRPr="00F03AE2">
        <w:rPr>
          <w:rFonts w:ascii="Times New Roman" w:hAnsi="Times New Roman" w:cs="Times New Roman"/>
          <w:sz w:val="16"/>
          <w:szCs w:val="24"/>
        </w:rPr>
        <w:t>012)</w:t>
      </w:r>
      <w:r w:rsidR="008A7D74" w:rsidRPr="00F03AE2">
        <w:rPr>
          <w:rFonts w:ascii="Times New Roman" w:hAnsi="Times New Roman" w:cs="Times New Roman"/>
          <w:sz w:val="16"/>
          <w:szCs w:val="24"/>
        </w:rPr>
        <w:fldChar w:fldCharType="end"/>
      </w:r>
      <w:r w:rsidR="002B247F" w:rsidRPr="00F03AE2">
        <w:rPr>
          <w:rFonts w:ascii="Times New Roman" w:hAnsi="Times New Roman" w:cs="Times New Roman"/>
          <w:szCs w:val="24"/>
        </w:rPr>
        <w:t>.</w:t>
      </w:r>
    </w:p>
    <w:p w14:paraId="11B1BABA" w14:textId="77777777" w:rsidR="000527DB" w:rsidRPr="00F03AE2" w:rsidRDefault="000527DB" w:rsidP="008B3AA5">
      <w:pPr>
        <w:spacing w:after="0" w:line="360" w:lineRule="auto"/>
        <w:jc w:val="both"/>
        <w:rPr>
          <w:rFonts w:ascii="Times New Roman" w:hAnsi="Times New Roman" w:cs="Times New Roman"/>
          <w:szCs w:val="24"/>
        </w:rPr>
      </w:pPr>
    </w:p>
    <w:p w14:paraId="0B117B5E" w14:textId="28C4954B" w:rsidR="00A255EA" w:rsidRPr="00F03AE2" w:rsidRDefault="005D4A5E" w:rsidP="00F53C45">
      <w:pPr>
        <w:pStyle w:val="11"/>
        <w:numPr>
          <w:ilvl w:val="1"/>
          <w:numId w:val="99"/>
        </w:numPr>
        <w:spacing w:before="0" w:line="360" w:lineRule="auto"/>
        <w:rPr>
          <w:rFonts w:cs="Times New Roman"/>
          <w:szCs w:val="24"/>
        </w:rPr>
      </w:pPr>
      <w:bookmarkStart w:id="56" w:name="_Toc421023217"/>
      <w:bookmarkStart w:id="57" w:name="_Toc425344874"/>
      <w:r w:rsidRPr="00F03AE2">
        <w:rPr>
          <w:rFonts w:cs="Times New Roman"/>
          <w:szCs w:val="24"/>
        </w:rPr>
        <w:t xml:space="preserve">Frameworks web para </w:t>
      </w:r>
      <w:bookmarkEnd w:id="56"/>
      <w:r w:rsidRPr="00F03AE2">
        <w:rPr>
          <w:rFonts w:cs="Times New Roman"/>
          <w:szCs w:val="24"/>
        </w:rPr>
        <w:t>PHP</w:t>
      </w:r>
      <w:bookmarkEnd w:id="57"/>
    </w:p>
    <w:p w14:paraId="49DCD3B4" w14:textId="77777777" w:rsidR="009B115D" w:rsidRPr="00F03AE2" w:rsidRDefault="009B115D" w:rsidP="008B3AA5">
      <w:pPr>
        <w:spacing w:after="0" w:line="360" w:lineRule="auto"/>
        <w:rPr>
          <w:rFonts w:ascii="Times New Roman" w:hAnsi="Times New Roman" w:cs="Times New Roman"/>
          <w:szCs w:val="24"/>
        </w:rPr>
      </w:pPr>
    </w:p>
    <w:p w14:paraId="37B281F3" w14:textId="77777777" w:rsidR="005B7642" w:rsidRPr="00F03AE2" w:rsidRDefault="00B36B8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xistiendo</w:t>
      </w:r>
      <w:r w:rsidR="004816FE" w:rsidRPr="00F03AE2">
        <w:rPr>
          <w:rFonts w:ascii="Times New Roman" w:hAnsi="Times New Roman" w:cs="Times New Roman"/>
          <w:szCs w:val="24"/>
        </w:rPr>
        <w:t xml:space="preserve"> una </w:t>
      </w:r>
      <w:r w:rsidRPr="00F03AE2">
        <w:rPr>
          <w:rFonts w:ascii="Times New Roman" w:hAnsi="Times New Roman" w:cs="Times New Roman"/>
          <w:szCs w:val="24"/>
        </w:rPr>
        <w:t>amplia</w:t>
      </w:r>
      <w:r w:rsidR="004816FE" w:rsidRPr="00F03AE2">
        <w:rPr>
          <w:rFonts w:ascii="Times New Roman" w:hAnsi="Times New Roman" w:cs="Times New Roman"/>
          <w:szCs w:val="24"/>
        </w:rPr>
        <w:t xml:space="preserve"> gama de frameworks para </w:t>
      </w:r>
      <w:r w:rsidRPr="00F03AE2">
        <w:rPr>
          <w:rFonts w:ascii="Times New Roman" w:hAnsi="Times New Roman" w:cs="Times New Roman"/>
          <w:szCs w:val="24"/>
        </w:rPr>
        <w:t xml:space="preserve">la creación de </w:t>
      </w:r>
      <w:r w:rsidR="004816FE" w:rsidRPr="00F03AE2">
        <w:rPr>
          <w:rFonts w:ascii="Times New Roman" w:hAnsi="Times New Roman" w:cs="Times New Roman"/>
          <w:szCs w:val="24"/>
        </w:rPr>
        <w:t>aplicaciones web</w:t>
      </w:r>
      <w:r w:rsidRPr="00F03AE2">
        <w:rPr>
          <w:rFonts w:ascii="Times New Roman" w:hAnsi="Times New Roman" w:cs="Times New Roman"/>
          <w:szCs w:val="24"/>
        </w:rPr>
        <w:t xml:space="preserve">, siendo unos mejores que otros </w:t>
      </w:r>
      <w:r w:rsidR="00715F47" w:rsidRPr="00F03AE2">
        <w:rPr>
          <w:rFonts w:ascii="Times New Roman" w:hAnsi="Times New Roman" w:cs="Times New Roman"/>
          <w:szCs w:val="24"/>
        </w:rPr>
        <w:t>para la</w:t>
      </w:r>
      <w:r w:rsidRPr="00F03AE2">
        <w:rPr>
          <w:rFonts w:ascii="Times New Roman" w:hAnsi="Times New Roman" w:cs="Times New Roman"/>
          <w:szCs w:val="24"/>
        </w:rPr>
        <w:t xml:space="preserve"> organización de proyectos de acuerdo a su magnitud, y a la vez con funcionalidades distintas, el objetivo común a cumplir es</w:t>
      </w:r>
      <w:r w:rsidR="00AB3408" w:rsidRPr="00F03AE2">
        <w:rPr>
          <w:rFonts w:ascii="Times New Roman" w:hAnsi="Times New Roman" w:cs="Times New Roman"/>
          <w:szCs w:val="24"/>
        </w:rPr>
        <w:t xml:space="preserve"> </w:t>
      </w:r>
      <w:r w:rsidRPr="00F03AE2">
        <w:rPr>
          <w:rFonts w:ascii="Times New Roman" w:hAnsi="Times New Roman" w:cs="Times New Roman"/>
          <w:szCs w:val="24"/>
        </w:rPr>
        <w:t>la simplicidad en crear proyectos de calidad en el menor tiempo posible sin la tediosa tarea de volver a escribir código repetitivamente.</w:t>
      </w:r>
    </w:p>
    <w:p w14:paraId="0C8DAEF1" w14:textId="7D987A91" w:rsidR="00777FAE" w:rsidRPr="00F03AE2" w:rsidRDefault="00777FAE" w:rsidP="008B3AA5">
      <w:pPr>
        <w:spacing w:after="0" w:line="360" w:lineRule="auto"/>
        <w:jc w:val="both"/>
        <w:rPr>
          <w:rFonts w:ascii="Times New Roman" w:hAnsi="Times New Roman" w:cs="Times New Roman"/>
          <w:b/>
          <w:szCs w:val="24"/>
        </w:rPr>
      </w:pPr>
      <w:r w:rsidRPr="00F03AE2">
        <w:rPr>
          <w:rFonts w:ascii="Times New Roman" w:hAnsi="Times New Roman" w:cs="Times New Roman"/>
          <w:szCs w:val="24"/>
        </w:rPr>
        <w:lastRenderedPageBreak/>
        <w:t>Debido a la popularidad del Lenguaje PHP, es que existen muchos frameworks que están disponibles en la web</w:t>
      </w:r>
      <w:r w:rsidR="001B2D2F" w:rsidRPr="00F03AE2">
        <w:rPr>
          <w:rFonts w:ascii="Times New Roman" w:hAnsi="Times New Roman" w:cs="Times New Roman"/>
          <w:szCs w:val="24"/>
        </w:rPr>
        <w:t xml:space="preserve"> que</w:t>
      </w:r>
      <w:r w:rsidRPr="00F03AE2">
        <w:rPr>
          <w:rFonts w:ascii="Times New Roman" w:hAnsi="Times New Roman" w:cs="Times New Roman"/>
          <w:szCs w:val="24"/>
        </w:rPr>
        <w:t xml:space="preserve"> actualmente captura</w:t>
      </w:r>
      <w:r w:rsidR="001B2D2F" w:rsidRPr="00F03AE2">
        <w:rPr>
          <w:rFonts w:ascii="Times New Roman" w:hAnsi="Times New Roman" w:cs="Times New Roman"/>
          <w:szCs w:val="24"/>
        </w:rPr>
        <w:t>n</w:t>
      </w:r>
      <w:r w:rsidRPr="00F03AE2">
        <w:rPr>
          <w:rFonts w:ascii="Times New Roman" w:hAnsi="Times New Roman" w:cs="Times New Roman"/>
          <w:szCs w:val="24"/>
        </w:rPr>
        <w:t xml:space="preserve"> al menos el 40% de los sitios top del internet  como se muestra en la Fig</w:t>
      </w:r>
      <w:r w:rsidR="00F22162" w:rsidRPr="00F03AE2">
        <w:rPr>
          <w:rFonts w:ascii="Times New Roman" w:hAnsi="Times New Roman" w:cs="Times New Roman"/>
          <w:szCs w:val="24"/>
        </w:rPr>
        <w:t>ura</w:t>
      </w:r>
      <w:r w:rsidR="00AB3408" w:rsidRPr="00F03AE2">
        <w:rPr>
          <w:rFonts w:ascii="Times New Roman" w:hAnsi="Times New Roman" w:cs="Times New Roman"/>
          <w:szCs w:val="24"/>
        </w:rPr>
        <w:t xml:space="preserve">. </w:t>
      </w:r>
      <w:r w:rsidR="000B08C7" w:rsidRPr="00F03AE2">
        <w:rPr>
          <w:rFonts w:ascii="Times New Roman" w:hAnsi="Times New Roman" w:cs="Times New Roman"/>
          <w:szCs w:val="24"/>
        </w:rPr>
        <w:t>3-</w:t>
      </w:r>
      <w:r w:rsidR="005D4A5E" w:rsidRPr="00F03AE2">
        <w:rPr>
          <w:rFonts w:ascii="Times New Roman" w:hAnsi="Times New Roman" w:cs="Times New Roman"/>
          <w:szCs w:val="24"/>
        </w:rPr>
        <w:t>1</w:t>
      </w:r>
      <w:r w:rsidRPr="00F03AE2">
        <w:rPr>
          <w:rFonts w:ascii="Times New Roman" w:hAnsi="Times New Roman" w:cs="Times New Roman"/>
          <w:szCs w:val="24"/>
        </w:rPr>
        <w:t>.</w:t>
      </w:r>
    </w:p>
    <w:p w14:paraId="327CFBA3" w14:textId="77777777" w:rsidR="008E760E" w:rsidRPr="00F03AE2" w:rsidRDefault="001B2D2F" w:rsidP="008B3AA5">
      <w:pPr>
        <w:spacing w:after="0" w:line="240" w:lineRule="auto"/>
        <w:jc w:val="center"/>
        <w:rPr>
          <w:rFonts w:ascii="Times New Roman" w:hAnsi="Times New Roman" w:cs="Times New Roman"/>
          <w:b/>
          <w:sz w:val="24"/>
          <w:szCs w:val="24"/>
        </w:rPr>
      </w:pPr>
      <w:r w:rsidRPr="00F03AE2">
        <w:rPr>
          <w:noProof/>
          <w:lang w:val="es-ES" w:eastAsia="es-ES"/>
        </w:rPr>
        <w:drawing>
          <wp:inline distT="0" distB="0" distL="0" distR="0" wp14:anchorId="39072972" wp14:editId="62CDC557">
            <wp:extent cx="3484976" cy="2835436"/>
            <wp:effectExtent l="0" t="0" r="127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3244" cy="2842163"/>
                    </a:xfrm>
                    <a:prstGeom prst="rect">
                      <a:avLst/>
                    </a:prstGeom>
                  </pic:spPr>
                </pic:pic>
              </a:graphicData>
            </a:graphic>
          </wp:inline>
        </w:drawing>
      </w:r>
    </w:p>
    <w:p w14:paraId="7FCE7CDE" w14:textId="5126BD06" w:rsidR="00A62E55" w:rsidRPr="00F03AE2" w:rsidRDefault="00A62E55" w:rsidP="008B3AA5">
      <w:pPr>
        <w:pStyle w:val="Figura"/>
        <w:spacing w:before="0" w:line="240" w:lineRule="auto"/>
        <w:ind w:left="708" w:firstLine="708"/>
        <w:jc w:val="left"/>
        <w:rPr>
          <w:rFonts w:cs="Times New Roman"/>
          <w:b w:val="0"/>
          <w:szCs w:val="24"/>
        </w:rPr>
      </w:pPr>
      <w:bookmarkStart w:id="58" w:name="_Toc421023218"/>
      <w:bookmarkStart w:id="59" w:name="_Toc425188949"/>
      <w:r w:rsidRPr="00F03AE2">
        <w:rPr>
          <w:rFonts w:cs="Times New Roman"/>
          <w:szCs w:val="24"/>
        </w:rPr>
        <w:t xml:space="preserve">Figura </w:t>
      </w:r>
      <w:r w:rsidR="005754F7" w:rsidRPr="00F03AE2">
        <w:rPr>
          <w:rFonts w:cs="Times New Roman"/>
          <w:szCs w:val="24"/>
        </w:rPr>
        <w:t>3-</w:t>
      </w:r>
      <w:r w:rsidR="005D4A5E" w:rsidRPr="00F03AE2">
        <w:rPr>
          <w:rFonts w:cs="Times New Roman"/>
          <w:szCs w:val="24"/>
        </w:rPr>
        <w:t>1</w:t>
      </w:r>
      <w:r w:rsidRPr="00F03AE2">
        <w:rPr>
          <w:rFonts w:cs="Times New Roman"/>
          <w:szCs w:val="24"/>
        </w:rPr>
        <w:t xml:space="preserve">. </w:t>
      </w:r>
      <w:r w:rsidRPr="00F03AE2">
        <w:rPr>
          <w:rFonts w:cs="Times New Roman"/>
          <w:b w:val="0"/>
          <w:szCs w:val="24"/>
        </w:rPr>
        <w:t>Distribución de Frameworks en Sitios Top.</w:t>
      </w:r>
      <w:bookmarkEnd w:id="58"/>
      <w:bookmarkEnd w:id="59"/>
    </w:p>
    <w:p w14:paraId="2F995CFE" w14:textId="6FC622B3" w:rsidR="00715F47" w:rsidRPr="00F03AE2" w:rsidRDefault="000527DB" w:rsidP="008B3AA5">
      <w:pPr>
        <w:spacing w:after="0" w:line="240" w:lineRule="auto"/>
        <w:ind w:left="708" w:firstLine="708"/>
        <w:rPr>
          <w:rFonts w:ascii="Times New Roman" w:hAnsi="Times New Roman" w:cs="Times New Roman"/>
          <w:sz w:val="16"/>
          <w:szCs w:val="24"/>
        </w:rPr>
      </w:pPr>
      <w:r w:rsidRPr="00F03AE2">
        <w:rPr>
          <w:rFonts w:ascii="Times New Roman" w:hAnsi="Times New Roman" w:cs="Times New Roman"/>
          <w:b/>
          <w:sz w:val="16"/>
          <w:szCs w:val="24"/>
        </w:rPr>
        <w:t>Fuente</w:t>
      </w:r>
      <w:r w:rsidR="009B115D" w:rsidRPr="00F03AE2">
        <w:rPr>
          <w:rFonts w:ascii="Times New Roman" w:hAnsi="Times New Roman" w:cs="Times New Roman"/>
          <w:b/>
          <w:sz w:val="16"/>
          <w:szCs w:val="24"/>
        </w:rPr>
        <w:t>:</w:t>
      </w:r>
      <w:r w:rsidR="009B115D" w:rsidRPr="00F03AE2">
        <w:rPr>
          <w:rFonts w:ascii="Times New Roman" w:hAnsi="Times New Roman" w:cs="Times New Roman"/>
          <w:sz w:val="16"/>
          <w:szCs w:val="24"/>
        </w:rPr>
        <w:t xml:space="preserve"> </w:t>
      </w:r>
      <w:hyperlink r:id="rId18" w:history="1">
        <w:r w:rsidR="001B2D2F" w:rsidRPr="00F03AE2">
          <w:rPr>
            <w:rStyle w:val="Hipervnculo"/>
            <w:rFonts w:ascii="Times New Roman" w:hAnsi="Times New Roman" w:cs="Times New Roman"/>
            <w:sz w:val="16"/>
            <w:szCs w:val="24"/>
          </w:rPr>
          <w:t>http://trends.builtwith.com/framework</w:t>
        </w:r>
      </w:hyperlink>
    </w:p>
    <w:p w14:paraId="299137FE" w14:textId="77777777" w:rsidR="001B2D2F" w:rsidRPr="00F03AE2" w:rsidRDefault="001B2D2F" w:rsidP="008B3AA5">
      <w:pPr>
        <w:spacing w:after="0" w:line="360" w:lineRule="auto"/>
        <w:jc w:val="center"/>
        <w:rPr>
          <w:rFonts w:ascii="Times New Roman" w:hAnsi="Times New Roman" w:cs="Times New Roman"/>
        </w:rPr>
      </w:pPr>
    </w:p>
    <w:p w14:paraId="6B954A98" w14:textId="1CBA7A68" w:rsidR="003F661D" w:rsidRPr="00F03AE2" w:rsidRDefault="003F661D" w:rsidP="008B3AA5">
      <w:pPr>
        <w:spacing w:after="0" w:line="360" w:lineRule="auto"/>
        <w:rPr>
          <w:rFonts w:ascii="Times New Roman" w:hAnsi="Times New Roman" w:cs="Times New Roman"/>
        </w:rPr>
      </w:pPr>
      <w:r w:rsidRPr="00F03AE2">
        <w:rPr>
          <w:rFonts w:ascii="Times New Roman" w:hAnsi="Times New Roman" w:cs="Times New Roman"/>
        </w:rPr>
        <w:t>Entre los fra</w:t>
      </w:r>
      <w:r w:rsidR="001807EA" w:rsidRPr="00F03AE2">
        <w:rPr>
          <w:rFonts w:ascii="Times New Roman" w:hAnsi="Times New Roman" w:cs="Times New Roman"/>
        </w:rPr>
        <w:t xml:space="preserve">meworks más populares para PHP </w:t>
      </w:r>
      <w:r w:rsidRPr="00F03AE2">
        <w:rPr>
          <w:rFonts w:ascii="Times New Roman" w:hAnsi="Times New Roman" w:cs="Times New Roman"/>
        </w:rPr>
        <w:t>se encuentran</w:t>
      </w:r>
      <w:r w:rsidR="008A7D74" w:rsidRPr="00F03AE2">
        <w:rPr>
          <w:rFonts w:ascii="Times New Roman" w:hAnsi="Times New Roman" w:cs="Times New Roman"/>
          <w:sz w:val="16"/>
        </w:rPr>
        <w:fldChar w:fldCharType="begin"/>
      </w:r>
      <w:r w:rsidR="001807EA" w:rsidRPr="00F03AE2">
        <w:rPr>
          <w:rFonts w:ascii="Times New Roman" w:hAnsi="Times New Roman" w:cs="Times New Roman"/>
          <w:sz w:val="16"/>
        </w:rPr>
        <w:instrText xml:space="preserve"> ADDIN ZOTERO_ITEM CSL_CITATION {"citationID":"3MI6TGyc","properties":{"formattedCitation":"{\\rtf (\\uc0\\u8220{}Best PHP MVC frameworks of 2013 | JonathanMH,\\uc0\\u8221{} 2013)}","plainCitation":"(“Best PHP MVC frameworks of 2013 | JonathanMH,” 2013)"},"citationItems":[{"id":131,"uris":["http://zotero.org/users/local/UBoVLAxq/items/4PH8IWU4"],"uri":["http://zotero.org/users/local/UBoVLAxq/items/4PH8IWU4"],"itemData":{"id":131,"type":"webpage","title":"Best PHP MVC frameworks of 2013 | JonathanMH","URL":"http://jonathanmh.com/best-php-mvc-frameworks-of-2013/","issued":{"date-parts":[["2013",2,25]]},"accessed":{"date-parts":[["2014",8,11]]}}}],"schema":"https://github.com/citation-style-language/schema/raw/master/csl-citation.json"} </w:instrText>
      </w:r>
      <w:r w:rsidR="008A7D74" w:rsidRPr="00F03AE2">
        <w:rPr>
          <w:rFonts w:ascii="Times New Roman" w:hAnsi="Times New Roman" w:cs="Times New Roman"/>
          <w:sz w:val="16"/>
        </w:rPr>
        <w:fldChar w:fldCharType="separate"/>
      </w:r>
      <w:r w:rsidR="001807EA" w:rsidRPr="00F03AE2">
        <w:rPr>
          <w:rFonts w:ascii="Times New Roman" w:hAnsi="Times New Roman" w:cs="Times New Roman"/>
          <w:sz w:val="16"/>
        </w:rPr>
        <w:t>(Best PHP MVC frameworks of 2013</w:t>
      </w:r>
      <w:r w:rsidR="000527DB" w:rsidRPr="00F03AE2">
        <w:rPr>
          <w:rFonts w:ascii="Times New Roman" w:hAnsi="Times New Roman" w:cs="Times New Roman"/>
          <w:sz w:val="16"/>
        </w:rPr>
        <w:t>,</w:t>
      </w:r>
      <w:r w:rsidR="001807EA" w:rsidRPr="00F03AE2">
        <w:rPr>
          <w:rFonts w:ascii="Times New Roman" w:hAnsi="Times New Roman" w:cs="Times New Roman"/>
          <w:sz w:val="16"/>
        </w:rPr>
        <w:t xml:space="preserve"> 2013)</w:t>
      </w:r>
      <w:r w:rsidR="008A7D74" w:rsidRPr="00F03AE2">
        <w:rPr>
          <w:rFonts w:ascii="Times New Roman" w:hAnsi="Times New Roman" w:cs="Times New Roman"/>
          <w:sz w:val="16"/>
        </w:rPr>
        <w:fldChar w:fldCharType="end"/>
      </w:r>
      <w:r w:rsidRPr="00F03AE2">
        <w:rPr>
          <w:rFonts w:ascii="Times New Roman" w:hAnsi="Times New Roman" w:cs="Times New Roman"/>
        </w:rPr>
        <w:t>:</w:t>
      </w:r>
    </w:p>
    <w:p w14:paraId="595BA0A7" w14:textId="77777777" w:rsidR="004038D8" w:rsidRPr="00F03AE2" w:rsidRDefault="004038D8" w:rsidP="008B3AA5">
      <w:pPr>
        <w:spacing w:after="0" w:line="360" w:lineRule="auto"/>
        <w:rPr>
          <w:rFonts w:ascii="Times New Roman" w:hAnsi="Times New Roman" w:cs="Times New Roman"/>
          <w:szCs w:val="24"/>
        </w:rPr>
      </w:pPr>
    </w:p>
    <w:p w14:paraId="2B2F1530" w14:textId="77777777" w:rsidR="009C2A16" w:rsidRPr="00F03AE2" w:rsidRDefault="003F661D" w:rsidP="005D4A5E">
      <w:pPr>
        <w:pStyle w:val="Prrafodelista"/>
        <w:numPr>
          <w:ilvl w:val="0"/>
          <w:numId w:val="9"/>
        </w:numPr>
        <w:spacing w:after="0" w:line="360" w:lineRule="auto"/>
        <w:ind w:left="360"/>
        <w:jc w:val="both"/>
        <w:rPr>
          <w:rFonts w:ascii="Times New Roman" w:hAnsi="Times New Roman" w:cs="Times New Roman"/>
          <w:b/>
          <w:szCs w:val="24"/>
        </w:rPr>
      </w:pPr>
      <w:r w:rsidRPr="00F03AE2">
        <w:rPr>
          <w:rFonts w:ascii="Times New Roman" w:hAnsi="Times New Roman" w:cs="Times New Roman"/>
          <w:b/>
          <w:szCs w:val="24"/>
        </w:rPr>
        <w:t>CakePHP</w:t>
      </w:r>
      <w:r w:rsidR="009C2A16" w:rsidRPr="00F03AE2">
        <w:rPr>
          <w:rFonts w:ascii="Times New Roman" w:hAnsi="Times New Roman" w:cs="Times New Roman"/>
          <w:b/>
          <w:szCs w:val="24"/>
        </w:rPr>
        <w:t xml:space="preserve">. </w:t>
      </w:r>
      <w:r w:rsidR="0007477F" w:rsidRPr="00F03AE2">
        <w:rPr>
          <w:rFonts w:ascii="Times New Roman" w:hAnsi="Times New Roman" w:cs="Times New Roman"/>
          <w:szCs w:val="24"/>
        </w:rPr>
        <w:t>Es un framework de desarrollo rápido,</w:t>
      </w:r>
      <w:r w:rsidR="007D21C6" w:rsidRPr="00F03AE2">
        <w:rPr>
          <w:rFonts w:ascii="Times New Roman" w:hAnsi="Times New Roman" w:cs="Times New Roman"/>
          <w:szCs w:val="24"/>
        </w:rPr>
        <w:t xml:space="preserve"> licenciado bajo MIT Licens</w:t>
      </w:r>
      <w:r w:rsidR="0007477F" w:rsidRPr="00F03AE2">
        <w:rPr>
          <w:rFonts w:ascii="Times New Roman" w:hAnsi="Times New Roman" w:cs="Times New Roman"/>
          <w:szCs w:val="24"/>
        </w:rPr>
        <w:t xml:space="preserve">e, bajo el patrón de arquitectura MVC, </w:t>
      </w:r>
      <w:r w:rsidR="002E1327" w:rsidRPr="00F03AE2">
        <w:rPr>
          <w:rFonts w:ascii="Times New Roman" w:hAnsi="Times New Roman" w:cs="Times New Roman"/>
          <w:szCs w:val="24"/>
        </w:rPr>
        <w:t>y utiliza funciones solidas de CakePHP para las queries de SQL.</w:t>
      </w:r>
    </w:p>
    <w:p w14:paraId="6A5528CA" w14:textId="77777777" w:rsidR="000527DB" w:rsidRPr="00F03AE2" w:rsidRDefault="000527DB" w:rsidP="000527DB">
      <w:pPr>
        <w:pStyle w:val="Prrafodelista"/>
        <w:spacing w:after="0" w:line="360" w:lineRule="auto"/>
        <w:ind w:left="360"/>
        <w:jc w:val="both"/>
        <w:rPr>
          <w:rFonts w:ascii="Times New Roman" w:hAnsi="Times New Roman" w:cs="Times New Roman"/>
          <w:b/>
          <w:szCs w:val="24"/>
        </w:rPr>
      </w:pPr>
    </w:p>
    <w:p w14:paraId="484CA934" w14:textId="77777777" w:rsidR="003F661D" w:rsidRPr="00F03AE2" w:rsidRDefault="003F661D" w:rsidP="005D4A5E">
      <w:pPr>
        <w:pStyle w:val="Prrafodelista"/>
        <w:numPr>
          <w:ilvl w:val="0"/>
          <w:numId w:val="9"/>
        </w:numPr>
        <w:spacing w:after="0" w:line="360" w:lineRule="auto"/>
        <w:ind w:left="360"/>
        <w:jc w:val="both"/>
        <w:rPr>
          <w:rFonts w:ascii="Times New Roman" w:hAnsi="Times New Roman" w:cs="Times New Roman"/>
          <w:b/>
          <w:szCs w:val="24"/>
        </w:rPr>
      </w:pPr>
      <w:r w:rsidRPr="00F03AE2">
        <w:rPr>
          <w:rFonts w:ascii="Times New Roman" w:hAnsi="Times New Roman" w:cs="Times New Roman"/>
          <w:b/>
          <w:szCs w:val="24"/>
        </w:rPr>
        <w:t>Y</w:t>
      </w:r>
      <w:r w:rsidR="009C2A16" w:rsidRPr="00F03AE2">
        <w:rPr>
          <w:rFonts w:ascii="Times New Roman" w:hAnsi="Times New Roman" w:cs="Times New Roman"/>
          <w:b/>
          <w:szCs w:val="24"/>
        </w:rPr>
        <w:t>ii.</w:t>
      </w:r>
      <w:r w:rsidR="00AB5BC6" w:rsidRPr="00F03AE2">
        <w:rPr>
          <w:rFonts w:ascii="Times New Roman" w:hAnsi="Times New Roman" w:cs="Times New Roman"/>
          <w:b/>
          <w:szCs w:val="24"/>
        </w:rPr>
        <w:t xml:space="preserve"> </w:t>
      </w:r>
      <w:r w:rsidR="002E1327" w:rsidRPr="00F03AE2">
        <w:rPr>
          <w:rFonts w:ascii="Times New Roman" w:hAnsi="Times New Roman" w:cs="Times New Roman"/>
          <w:szCs w:val="24"/>
        </w:rPr>
        <w:t>Es un framework enfocado en el rendimiento bajo el patrón MVC, pudiendo automatizar las funciones básicas CRUD. Licenciado bajo BSD.</w:t>
      </w:r>
    </w:p>
    <w:p w14:paraId="18BD2DD5" w14:textId="77777777" w:rsidR="000527DB" w:rsidRPr="00F03AE2" w:rsidRDefault="000527DB" w:rsidP="000527DB">
      <w:pPr>
        <w:pStyle w:val="Prrafodelista"/>
        <w:rPr>
          <w:rFonts w:ascii="Times New Roman" w:hAnsi="Times New Roman" w:cs="Times New Roman"/>
          <w:b/>
          <w:szCs w:val="24"/>
        </w:rPr>
      </w:pPr>
    </w:p>
    <w:p w14:paraId="400416C4" w14:textId="77777777" w:rsidR="003F661D" w:rsidRPr="00F03AE2" w:rsidRDefault="003F661D" w:rsidP="005D4A5E">
      <w:pPr>
        <w:pStyle w:val="Prrafodelista"/>
        <w:numPr>
          <w:ilvl w:val="0"/>
          <w:numId w:val="9"/>
        </w:numPr>
        <w:spacing w:after="0" w:line="360" w:lineRule="auto"/>
        <w:ind w:left="360"/>
        <w:jc w:val="both"/>
        <w:rPr>
          <w:rFonts w:ascii="Times New Roman" w:hAnsi="Times New Roman" w:cs="Times New Roman"/>
          <w:b/>
          <w:szCs w:val="24"/>
        </w:rPr>
      </w:pPr>
      <w:r w:rsidRPr="00F03AE2">
        <w:rPr>
          <w:rFonts w:ascii="Times New Roman" w:hAnsi="Times New Roman" w:cs="Times New Roman"/>
          <w:b/>
          <w:szCs w:val="24"/>
        </w:rPr>
        <w:t>Laravel</w:t>
      </w:r>
      <w:r w:rsidR="009C2A16" w:rsidRPr="00F03AE2">
        <w:rPr>
          <w:rFonts w:ascii="Times New Roman" w:hAnsi="Times New Roman" w:cs="Times New Roman"/>
          <w:b/>
          <w:szCs w:val="24"/>
        </w:rPr>
        <w:t>.</w:t>
      </w:r>
      <w:r w:rsidR="00AB5BC6" w:rsidRPr="00F03AE2">
        <w:rPr>
          <w:rFonts w:ascii="Times New Roman" w:hAnsi="Times New Roman" w:cs="Times New Roman"/>
          <w:b/>
          <w:szCs w:val="24"/>
        </w:rPr>
        <w:t xml:space="preserve"> </w:t>
      </w:r>
      <w:r w:rsidR="002E1327" w:rsidRPr="00F03AE2">
        <w:rPr>
          <w:rFonts w:ascii="Times New Roman" w:hAnsi="Times New Roman" w:cs="Times New Roman"/>
          <w:szCs w:val="24"/>
        </w:rPr>
        <w:t>Es un framework ligero licenciado bajo MIT, también funciona bajo el patrón de arquitectura MVC. Con consultas SQL de tipo plain SQL.</w:t>
      </w:r>
    </w:p>
    <w:p w14:paraId="03B026DF" w14:textId="77777777" w:rsidR="000527DB" w:rsidRPr="00F03AE2" w:rsidRDefault="000527DB" w:rsidP="000527DB">
      <w:pPr>
        <w:pStyle w:val="Prrafodelista"/>
        <w:rPr>
          <w:rFonts w:ascii="Times New Roman" w:hAnsi="Times New Roman" w:cs="Times New Roman"/>
          <w:b/>
          <w:szCs w:val="24"/>
        </w:rPr>
      </w:pPr>
    </w:p>
    <w:p w14:paraId="77EA461A" w14:textId="77777777" w:rsidR="00995E33" w:rsidRPr="00F03AE2" w:rsidRDefault="009C2A16" w:rsidP="005D4A5E">
      <w:pPr>
        <w:pStyle w:val="Prrafodelista"/>
        <w:numPr>
          <w:ilvl w:val="0"/>
          <w:numId w:val="9"/>
        </w:numPr>
        <w:spacing w:after="0" w:line="360" w:lineRule="auto"/>
        <w:ind w:left="360"/>
        <w:jc w:val="both"/>
        <w:rPr>
          <w:rFonts w:ascii="Times New Roman" w:hAnsi="Times New Roman" w:cs="Times New Roman"/>
          <w:b/>
          <w:szCs w:val="24"/>
        </w:rPr>
      </w:pPr>
      <w:r w:rsidRPr="00F03AE2">
        <w:rPr>
          <w:rFonts w:ascii="Times New Roman" w:hAnsi="Times New Roman" w:cs="Times New Roman"/>
          <w:b/>
          <w:szCs w:val="24"/>
        </w:rPr>
        <w:t>Codeigniter.</w:t>
      </w:r>
      <w:r w:rsidR="00AB5BC6" w:rsidRPr="00F03AE2">
        <w:rPr>
          <w:rFonts w:ascii="Times New Roman" w:hAnsi="Times New Roman" w:cs="Times New Roman"/>
          <w:b/>
          <w:szCs w:val="24"/>
        </w:rPr>
        <w:t xml:space="preserve"> </w:t>
      </w:r>
      <w:r w:rsidR="002E1327" w:rsidRPr="00F03AE2">
        <w:rPr>
          <w:rFonts w:ascii="Times New Roman" w:hAnsi="Times New Roman" w:cs="Times New Roman"/>
          <w:szCs w:val="24"/>
        </w:rPr>
        <w:t>Este framework es la base para un exitoso sistema de gestor de contenidos</w:t>
      </w:r>
      <w:r w:rsidR="00995E33" w:rsidRPr="00F03AE2">
        <w:rPr>
          <w:rFonts w:ascii="Times New Roman" w:hAnsi="Times New Roman" w:cs="Times New Roman"/>
          <w:szCs w:val="24"/>
        </w:rPr>
        <w:t xml:space="preserve">, además de ser ligero y </w:t>
      </w:r>
      <w:r w:rsidR="00AB5BC6" w:rsidRPr="00F03AE2">
        <w:rPr>
          <w:rFonts w:ascii="Times New Roman" w:hAnsi="Times New Roman" w:cs="Times New Roman"/>
          <w:szCs w:val="24"/>
        </w:rPr>
        <w:t>rápido. Licenciado</w:t>
      </w:r>
      <w:r w:rsidR="00995E33" w:rsidRPr="00F03AE2">
        <w:rPr>
          <w:rFonts w:ascii="Times New Roman" w:hAnsi="Times New Roman" w:cs="Times New Roman"/>
          <w:szCs w:val="24"/>
        </w:rPr>
        <w:t xml:space="preserve"> bajo la categoría de propietario </w:t>
      </w:r>
      <w:r w:rsidR="007D21C6" w:rsidRPr="00F03AE2">
        <w:rPr>
          <w:rFonts w:ascii="Times New Roman" w:hAnsi="Times New Roman" w:cs="Times New Roman"/>
          <w:szCs w:val="24"/>
        </w:rPr>
        <w:t>OSL Licens</w:t>
      </w:r>
      <w:r w:rsidR="00995E33" w:rsidRPr="00F03AE2">
        <w:rPr>
          <w:rFonts w:ascii="Times New Roman" w:hAnsi="Times New Roman" w:cs="Times New Roman"/>
          <w:szCs w:val="24"/>
        </w:rPr>
        <w:t>e.</w:t>
      </w:r>
    </w:p>
    <w:p w14:paraId="4F15DD26" w14:textId="77777777" w:rsidR="000527DB" w:rsidRPr="00F03AE2" w:rsidRDefault="000527DB" w:rsidP="000527DB">
      <w:pPr>
        <w:pStyle w:val="Prrafodelista"/>
        <w:rPr>
          <w:rFonts w:ascii="Times New Roman" w:hAnsi="Times New Roman" w:cs="Times New Roman"/>
          <w:b/>
          <w:szCs w:val="24"/>
        </w:rPr>
      </w:pPr>
    </w:p>
    <w:p w14:paraId="44DB079C" w14:textId="77777777" w:rsidR="009B115D" w:rsidRPr="00F03AE2" w:rsidRDefault="003F661D" w:rsidP="005D4A5E">
      <w:pPr>
        <w:pStyle w:val="Prrafodelista"/>
        <w:numPr>
          <w:ilvl w:val="0"/>
          <w:numId w:val="9"/>
        </w:numPr>
        <w:spacing w:after="0" w:line="360" w:lineRule="auto"/>
        <w:ind w:left="360"/>
        <w:jc w:val="both"/>
        <w:rPr>
          <w:rFonts w:ascii="Times New Roman" w:hAnsi="Times New Roman" w:cs="Times New Roman"/>
          <w:szCs w:val="24"/>
        </w:rPr>
      </w:pPr>
      <w:r w:rsidRPr="00F03AE2">
        <w:rPr>
          <w:rFonts w:ascii="Times New Roman" w:hAnsi="Times New Roman" w:cs="Times New Roman"/>
          <w:b/>
          <w:szCs w:val="24"/>
        </w:rPr>
        <w:t>Symf</w:t>
      </w:r>
      <w:r w:rsidR="009C2A16" w:rsidRPr="00F03AE2">
        <w:rPr>
          <w:rFonts w:ascii="Times New Roman" w:hAnsi="Times New Roman" w:cs="Times New Roman"/>
          <w:b/>
          <w:szCs w:val="24"/>
        </w:rPr>
        <w:t xml:space="preserve">ony. </w:t>
      </w:r>
      <w:r w:rsidR="00995E33" w:rsidRPr="00F03AE2">
        <w:rPr>
          <w:rFonts w:ascii="Times New Roman" w:hAnsi="Times New Roman" w:cs="Times New Roman"/>
          <w:szCs w:val="24"/>
        </w:rPr>
        <w:t xml:space="preserve">Siendo unos de los frameworks con perspectiva para proyectos empresariales, </w:t>
      </w:r>
      <w:r w:rsidR="007D21C6" w:rsidRPr="00F03AE2">
        <w:rPr>
          <w:rFonts w:ascii="Times New Roman" w:hAnsi="Times New Roman" w:cs="Times New Roman"/>
          <w:szCs w:val="24"/>
        </w:rPr>
        <w:t>licenciado bajo MIT License</w:t>
      </w:r>
      <w:r w:rsidR="008C58CC" w:rsidRPr="00F03AE2">
        <w:rPr>
          <w:rFonts w:ascii="Times New Roman" w:hAnsi="Times New Roman" w:cs="Times New Roman"/>
          <w:szCs w:val="24"/>
        </w:rPr>
        <w:t>.</w:t>
      </w:r>
    </w:p>
    <w:p w14:paraId="21BFBF85" w14:textId="77777777" w:rsidR="000927CB" w:rsidRPr="00F03AE2" w:rsidRDefault="000927CB" w:rsidP="008B3AA5">
      <w:pPr>
        <w:spacing w:after="0" w:line="360" w:lineRule="auto"/>
        <w:jc w:val="both"/>
        <w:rPr>
          <w:rFonts w:ascii="Times New Roman" w:hAnsi="Times New Roman" w:cs="Times New Roman"/>
          <w:szCs w:val="24"/>
        </w:rPr>
      </w:pPr>
    </w:p>
    <w:p w14:paraId="5ED12D30" w14:textId="77777777" w:rsidR="002746FF" w:rsidRPr="00F03AE2" w:rsidRDefault="002746FF" w:rsidP="008B3AA5">
      <w:pPr>
        <w:spacing w:after="0" w:line="360" w:lineRule="auto"/>
        <w:jc w:val="both"/>
        <w:rPr>
          <w:rFonts w:ascii="Times New Roman" w:hAnsi="Times New Roman" w:cs="Times New Roman"/>
          <w:szCs w:val="24"/>
        </w:rPr>
      </w:pPr>
    </w:p>
    <w:p w14:paraId="19BF75F6" w14:textId="77777777" w:rsidR="002746FF" w:rsidRPr="00F03AE2" w:rsidRDefault="002746FF" w:rsidP="008B3AA5">
      <w:pPr>
        <w:spacing w:after="0" w:line="360" w:lineRule="auto"/>
        <w:jc w:val="both"/>
        <w:rPr>
          <w:rFonts w:ascii="Times New Roman" w:hAnsi="Times New Roman" w:cs="Times New Roman"/>
          <w:szCs w:val="24"/>
        </w:rPr>
      </w:pPr>
    </w:p>
    <w:p w14:paraId="5FF4407A" w14:textId="58CB6303" w:rsidR="00E90FE0" w:rsidRPr="00F03AE2" w:rsidRDefault="005D4A5E" w:rsidP="00F53C45">
      <w:pPr>
        <w:pStyle w:val="11"/>
        <w:numPr>
          <w:ilvl w:val="1"/>
          <w:numId w:val="99"/>
        </w:numPr>
        <w:spacing w:before="0" w:line="360" w:lineRule="auto"/>
        <w:rPr>
          <w:rFonts w:cs="Times New Roman"/>
          <w:szCs w:val="24"/>
        </w:rPr>
      </w:pPr>
      <w:bookmarkStart w:id="60" w:name="_Toc421023219"/>
      <w:bookmarkStart w:id="61" w:name="_Toc425344875"/>
      <w:r w:rsidRPr="00F03AE2">
        <w:rPr>
          <w:rFonts w:cs="Times New Roman"/>
          <w:szCs w:val="24"/>
        </w:rPr>
        <w:lastRenderedPageBreak/>
        <w:t>Cake</w:t>
      </w:r>
      <w:bookmarkEnd w:id="60"/>
      <w:r w:rsidRPr="00F03AE2">
        <w:rPr>
          <w:rFonts w:cs="Times New Roman"/>
          <w:szCs w:val="24"/>
        </w:rPr>
        <w:t>PHP</w:t>
      </w:r>
      <w:bookmarkEnd w:id="61"/>
    </w:p>
    <w:p w14:paraId="7DF8F620" w14:textId="77777777" w:rsidR="009B115D" w:rsidRPr="00F03AE2" w:rsidRDefault="009B115D" w:rsidP="008B3AA5">
      <w:pPr>
        <w:spacing w:after="0" w:line="360" w:lineRule="auto"/>
        <w:rPr>
          <w:rFonts w:ascii="Times New Roman" w:hAnsi="Times New Roman" w:cs="Times New Roman"/>
          <w:b/>
          <w:szCs w:val="24"/>
        </w:rPr>
      </w:pPr>
    </w:p>
    <w:p w14:paraId="53071AC4" w14:textId="77777777" w:rsidR="00DB676D" w:rsidRPr="00F03AE2" w:rsidRDefault="00C605AB" w:rsidP="00F53C45">
      <w:pPr>
        <w:pStyle w:val="Estilo111"/>
        <w:numPr>
          <w:ilvl w:val="2"/>
          <w:numId w:val="99"/>
        </w:numPr>
        <w:spacing w:before="0" w:line="360" w:lineRule="auto"/>
        <w:rPr>
          <w:rFonts w:cs="Times New Roman"/>
        </w:rPr>
      </w:pPr>
      <w:bookmarkStart w:id="62" w:name="_Toc421023220"/>
      <w:bookmarkStart w:id="63" w:name="_Toc425344876"/>
      <w:r w:rsidRPr="00F03AE2">
        <w:rPr>
          <w:rFonts w:cs="Times New Roman"/>
        </w:rPr>
        <w:t>Definición</w:t>
      </w:r>
      <w:bookmarkEnd w:id="62"/>
      <w:r w:rsidR="00C07364" w:rsidRPr="00F03AE2">
        <w:rPr>
          <w:rFonts w:cs="Times New Roman"/>
        </w:rPr>
        <w:t>.</w:t>
      </w:r>
      <w:bookmarkEnd w:id="63"/>
    </w:p>
    <w:p w14:paraId="529AB5D5" w14:textId="77777777" w:rsidR="005B7642" w:rsidRPr="00F03AE2" w:rsidRDefault="005B7642" w:rsidP="008B3AA5">
      <w:pPr>
        <w:spacing w:after="0" w:line="360" w:lineRule="auto"/>
        <w:jc w:val="both"/>
        <w:rPr>
          <w:rFonts w:ascii="Times New Roman" w:hAnsi="Times New Roman" w:cs="Times New Roman"/>
          <w:szCs w:val="24"/>
        </w:rPr>
      </w:pPr>
    </w:p>
    <w:p w14:paraId="74C484D0" w14:textId="7872268C" w:rsidR="001A37A6" w:rsidRPr="00F03AE2" w:rsidRDefault="00C605A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akePHP es </w:t>
      </w:r>
      <w:r w:rsidR="007014F0" w:rsidRPr="00F03AE2">
        <w:rPr>
          <w:rFonts w:ascii="Times New Roman" w:hAnsi="Times New Roman" w:cs="Times New Roman"/>
          <w:szCs w:val="24"/>
        </w:rPr>
        <w:t xml:space="preserve">un framework creado </w:t>
      </w:r>
      <w:r w:rsidRPr="00F03AE2">
        <w:rPr>
          <w:rFonts w:ascii="Times New Roman" w:hAnsi="Times New Roman" w:cs="Times New Roman"/>
          <w:szCs w:val="24"/>
        </w:rPr>
        <w:t>para</w:t>
      </w:r>
      <w:r w:rsidR="00D7748F" w:rsidRPr="00F03AE2">
        <w:rPr>
          <w:rFonts w:ascii="Times New Roman" w:hAnsi="Times New Roman" w:cs="Times New Roman"/>
          <w:szCs w:val="24"/>
        </w:rPr>
        <w:t xml:space="preserve"> el</w:t>
      </w:r>
      <w:r w:rsidRPr="00F03AE2">
        <w:rPr>
          <w:rFonts w:ascii="Times New Roman" w:hAnsi="Times New Roman" w:cs="Times New Roman"/>
          <w:szCs w:val="24"/>
        </w:rPr>
        <w:t xml:space="preserve"> desarrollo rápido de aplicaciones en PHP</w:t>
      </w:r>
      <w:r w:rsidR="007014F0" w:rsidRPr="00F03AE2">
        <w:rPr>
          <w:rFonts w:ascii="Times New Roman" w:hAnsi="Times New Roman" w:cs="Times New Roman"/>
          <w:szCs w:val="24"/>
        </w:rPr>
        <w:t xml:space="preserve"> comprendido por librerías, clases, e infraestructuras en tiempo de ejecución, brindando flexibilidad mientras se trabaja de manera estructurada.</w:t>
      </w:r>
      <w:r w:rsidR="00E67E80" w:rsidRPr="00F03AE2">
        <w:rPr>
          <w:rFonts w:ascii="Times New Roman" w:hAnsi="Times New Roman" w:cs="Times New Roman"/>
          <w:szCs w:val="24"/>
        </w:rPr>
        <w:t xml:space="preserve"> “Si Ruby tiene su Rails y Java su Trails, PHP tiene todo un pastel: CakePHP es el Rails killer para el desarrollo rápido de servicios web</w:t>
      </w:r>
      <w:r w:rsidR="006B3ED1" w:rsidRPr="00F03AE2">
        <w:rPr>
          <w:rFonts w:ascii="Times New Roman" w:hAnsi="Times New Roman" w:cs="Times New Roman"/>
          <w:szCs w:val="24"/>
        </w:rPr>
        <w:t xml:space="preserve"> en PHP</w:t>
      </w:r>
      <w:r w:rsidR="001E196E" w:rsidRPr="00F03AE2">
        <w:rPr>
          <w:rFonts w:ascii="Times New Roman" w:hAnsi="Times New Roman" w:cs="Times New Roman"/>
          <w:szCs w:val="24"/>
        </w:rPr>
        <w:t>”</w:t>
      </w:r>
      <w:r w:rsidR="008A7D74" w:rsidRPr="00F03AE2">
        <w:rPr>
          <w:rFonts w:ascii="Times New Roman" w:hAnsi="Times New Roman" w:cs="Times New Roman"/>
          <w:sz w:val="16"/>
          <w:szCs w:val="24"/>
        </w:rPr>
        <w:fldChar w:fldCharType="begin"/>
      </w:r>
      <w:r w:rsidR="001E196E" w:rsidRPr="00F03AE2">
        <w:rPr>
          <w:rFonts w:ascii="Times New Roman" w:hAnsi="Times New Roman" w:cs="Times New Roman"/>
          <w:sz w:val="16"/>
          <w:szCs w:val="24"/>
        </w:rPr>
        <w:instrText xml:space="preserve"> ADDIN ZOTERO_ITEM CSL_CITATION {"citationID":"2kZWpzzW","properties":{"formattedCitation":"(Ramirez, n.d.)","plainCitation":"(Ramirez, n.d.)"},"citationItems":[{"id":137,"uris":["http://zotero.org/users/local/UBoVLAxq/items/TCMB3AGR"],"uri":["http://zotero.org/users/local/UBoVLAxq/items/TCMB3AGR"],"itemData":{"id":137,"type":"article","title":"Programacion rápida con CakePHP","URL":"https://www.linux-magazine.es/issue/23/CakePHP.pdf","author":[{"family":"Ramirez","given":"Javier"}]}}],"schema":"https://github.com/citation-style-language/schema/raw/master/csl-citation.json"} </w:instrText>
      </w:r>
      <w:r w:rsidR="008A7D74" w:rsidRPr="00F03AE2">
        <w:rPr>
          <w:rFonts w:ascii="Times New Roman" w:hAnsi="Times New Roman" w:cs="Times New Roman"/>
          <w:sz w:val="16"/>
          <w:szCs w:val="24"/>
        </w:rPr>
        <w:fldChar w:fldCharType="separate"/>
      </w:r>
      <w:r w:rsidR="001E196E" w:rsidRPr="00F03AE2">
        <w:rPr>
          <w:rFonts w:ascii="Times New Roman" w:hAnsi="Times New Roman" w:cs="Times New Roman"/>
          <w:sz w:val="16"/>
        </w:rPr>
        <w:t>(</w:t>
      </w:r>
      <w:r w:rsidR="002F199A" w:rsidRPr="00F03AE2">
        <w:rPr>
          <w:rFonts w:ascii="Times New Roman" w:hAnsi="Times New Roman" w:cs="Times New Roman"/>
          <w:sz w:val="16"/>
        </w:rPr>
        <w:t>Ramírez, s.f</w:t>
      </w:r>
      <w:r w:rsidR="001E196E" w:rsidRPr="00F03AE2">
        <w:rPr>
          <w:rFonts w:ascii="Times New Roman" w:hAnsi="Times New Roman" w:cs="Times New Roman"/>
          <w:sz w:val="16"/>
        </w:rPr>
        <w:t>.</w:t>
      </w:r>
      <w:r w:rsidR="00FF0E04" w:rsidRPr="00F03AE2">
        <w:rPr>
          <w:rFonts w:ascii="Times New Roman" w:hAnsi="Times New Roman" w:cs="Times New Roman"/>
          <w:sz w:val="16"/>
        </w:rPr>
        <w:t>, p</w:t>
      </w:r>
      <w:r w:rsidR="0083396E" w:rsidRPr="00F03AE2">
        <w:rPr>
          <w:rFonts w:ascii="Times New Roman" w:hAnsi="Times New Roman" w:cs="Times New Roman"/>
          <w:sz w:val="16"/>
        </w:rPr>
        <w:t>.</w:t>
      </w:r>
      <w:r w:rsidR="00FF0E04" w:rsidRPr="00F03AE2">
        <w:rPr>
          <w:rFonts w:ascii="Times New Roman" w:hAnsi="Times New Roman" w:cs="Times New Roman"/>
          <w:sz w:val="16"/>
        </w:rPr>
        <w:t>2</w:t>
      </w:r>
      <w:r w:rsidR="001E196E" w:rsidRPr="00F03AE2">
        <w:rPr>
          <w:rFonts w:ascii="Times New Roman" w:hAnsi="Times New Roman" w:cs="Times New Roman"/>
          <w:sz w:val="16"/>
        </w:rPr>
        <w:t>)</w:t>
      </w:r>
      <w:r w:rsidR="008A7D74" w:rsidRPr="00F03AE2">
        <w:rPr>
          <w:rFonts w:ascii="Times New Roman" w:hAnsi="Times New Roman" w:cs="Times New Roman"/>
          <w:sz w:val="16"/>
          <w:szCs w:val="24"/>
        </w:rPr>
        <w:fldChar w:fldCharType="end"/>
      </w:r>
      <w:r w:rsidR="001E196E" w:rsidRPr="00F03AE2">
        <w:rPr>
          <w:rFonts w:ascii="Times New Roman" w:hAnsi="Times New Roman" w:cs="Times New Roman"/>
          <w:szCs w:val="24"/>
        </w:rPr>
        <w:t>.</w:t>
      </w:r>
      <w:r w:rsidR="000B08C7" w:rsidRPr="00F03AE2">
        <w:rPr>
          <w:rFonts w:ascii="Times New Roman" w:hAnsi="Times New Roman" w:cs="Times New Roman"/>
          <w:szCs w:val="24"/>
        </w:rPr>
        <w:t xml:space="preserve"> </w:t>
      </w:r>
      <w:r w:rsidR="001A37A6" w:rsidRPr="00F03AE2">
        <w:rPr>
          <w:rFonts w:ascii="Times New Roman" w:hAnsi="Times New Roman" w:cs="Times New Roman"/>
          <w:szCs w:val="24"/>
        </w:rPr>
        <w:t xml:space="preserve">En resumen CakePHP hace que la construcción de aplicaciones web sea más fácil, rápida y con menos </w:t>
      </w:r>
      <w:r w:rsidR="00C07364" w:rsidRPr="00F03AE2">
        <w:rPr>
          <w:rFonts w:ascii="Times New Roman" w:hAnsi="Times New Roman" w:cs="Times New Roman"/>
          <w:szCs w:val="24"/>
        </w:rPr>
        <w:t>código</w:t>
      </w:r>
      <w:r w:rsidR="001A37A6" w:rsidRPr="00F03AE2">
        <w:rPr>
          <w:rFonts w:ascii="Times New Roman" w:hAnsi="Times New Roman" w:cs="Times New Roman"/>
          <w:szCs w:val="24"/>
        </w:rPr>
        <w:t>.</w:t>
      </w:r>
    </w:p>
    <w:p w14:paraId="260D75CD" w14:textId="77777777" w:rsidR="005D4A5E" w:rsidRPr="00F03AE2" w:rsidRDefault="005D4A5E" w:rsidP="008B3AA5">
      <w:pPr>
        <w:spacing w:after="0" w:line="360" w:lineRule="auto"/>
        <w:jc w:val="both"/>
        <w:rPr>
          <w:rFonts w:ascii="Times New Roman" w:hAnsi="Times New Roman" w:cs="Times New Roman"/>
          <w:szCs w:val="24"/>
        </w:rPr>
      </w:pPr>
    </w:p>
    <w:p w14:paraId="4449C2B6" w14:textId="77777777" w:rsidR="00E67E80" w:rsidRPr="00F03AE2" w:rsidRDefault="00E67E80" w:rsidP="008B3AA5">
      <w:pPr>
        <w:spacing w:after="0" w:line="360" w:lineRule="auto"/>
        <w:jc w:val="both"/>
        <w:rPr>
          <w:rFonts w:ascii="Times New Roman" w:hAnsi="Times New Roman" w:cs="Times New Roman"/>
          <w:b/>
          <w:sz w:val="24"/>
          <w:szCs w:val="24"/>
        </w:rPr>
      </w:pPr>
      <w:r w:rsidRPr="00F03AE2">
        <w:rPr>
          <w:rFonts w:ascii="Times New Roman" w:hAnsi="Times New Roman" w:cs="Times New Roman"/>
          <w:b/>
          <w:noProof/>
          <w:sz w:val="24"/>
          <w:szCs w:val="24"/>
          <w:lang w:val="es-ES" w:eastAsia="es-ES"/>
        </w:rPr>
        <w:drawing>
          <wp:anchor distT="0" distB="0" distL="114300" distR="114300" simplePos="0" relativeHeight="251645952" behindDoc="0" locked="0" layoutInCell="1" allowOverlap="1" wp14:anchorId="0B188D06" wp14:editId="47E6E0AB">
            <wp:simplePos x="0" y="0"/>
            <wp:positionH relativeFrom="column">
              <wp:posOffset>1644650</wp:posOffset>
            </wp:positionH>
            <wp:positionV relativeFrom="paragraph">
              <wp:posOffset>3175</wp:posOffset>
            </wp:positionV>
            <wp:extent cx="1743075" cy="1743075"/>
            <wp:effectExtent l="0" t="0" r="9525" b="9525"/>
            <wp:wrapSquare wrapText="bothSides"/>
            <wp:docPr id="4" name="Imagen 4" descr="https://lh5.googleusercontent.com/-ea9a1V5xRGM/AAAAAAAAAAI/AAAAAAAAAAo/RGolx82dbhE/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5.googleusercontent.com/-ea9a1V5xRGM/AAAAAAAAAAI/AAAAAAAAAAo/RGolx82dbhE/photo.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43075" cy="1743075"/>
                    </a:xfrm>
                    <a:prstGeom prst="rect">
                      <a:avLst/>
                    </a:prstGeom>
                    <a:noFill/>
                    <a:ln>
                      <a:noFill/>
                    </a:ln>
                  </pic:spPr>
                </pic:pic>
              </a:graphicData>
            </a:graphic>
          </wp:anchor>
        </w:drawing>
      </w:r>
    </w:p>
    <w:p w14:paraId="5CBF9EFA" w14:textId="77777777" w:rsidR="00E67E80" w:rsidRPr="00F03AE2" w:rsidRDefault="00E67E80" w:rsidP="008B3AA5">
      <w:pPr>
        <w:spacing w:after="0" w:line="360" w:lineRule="auto"/>
        <w:rPr>
          <w:rFonts w:ascii="Times New Roman" w:hAnsi="Times New Roman" w:cs="Times New Roman"/>
          <w:b/>
          <w:sz w:val="24"/>
          <w:szCs w:val="24"/>
        </w:rPr>
      </w:pPr>
    </w:p>
    <w:p w14:paraId="3E42B503" w14:textId="77777777" w:rsidR="00E67E80" w:rsidRPr="00F03AE2" w:rsidRDefault="00E67E80" w:rsidP="008B3AA5">
      <w:pPr>
        <w:spacing w:after="0" w:line="360" w:lineRule="auto"/>
        <w:rPr>
          <w:rFonts w:ascii="Times New Roman" w:hAnsi="Times New Roman" w:cs="Times New Roman"/>
          <w:b/>
          <w:sz w:val="24"/>
          <w:szCs w:val="24"/>
        </w:rPr>
      </w:pPr>
    </w:p>
    <w:p w14:paraId="202705EA" w14:textId="77777777" w:rsidR="00E67E80" w:rsidRPr="00F03AE2" w:rsidRDefault="00E67E80" w:rsidP="008B3AA5">
      <w:pPr>
        <w:pStyle w:val="Sinespaciado"/>
        <w:spacing w:line="360" w:lineRule="auto"/>
        <w:jc w:val="center"/>
        <w:rPr>
          <w:rFonts w:ascii="Times New Roman" w:hAnsi="Times New Roman" w:cs="Times New Roman"/>
          <w:b/>
          <w:sz w:val="24"/>
          <w:szCs w:val="24"/>
        </w:rPr>
      </w:pPr>
    </w:p>
    <w:p w14:paraId="141AA2F9" w14:textId="77777777" w:rsidR="009B115D" w:rsidRPr="00F03AE2" w:rsidRDefault="009B115D" w:rsidP="008B3AA5">
      <w:pPr>
        <w:pStyle w:val="Sinespaciado"/>
        <w:rPr>
          <w:rFonts w:ascii="Times New Roman" w:hAnsi="Times New Roman" w:cs="Times New Roman"/>
          <w:b/>
          <w:sz w:val="24"/>
          <w:szCs w:val="24"/>
        </w:rPr>
      </w:pPr>
    </w:p>
    <w:p w14:paraId="5CEAF070" w14:textId="77777777" w:rsidR="00A62E55" w:rsidRPr="00F03AE2" w:rsidRDefault="00A62E55" w:rsidP="008B3AA5">
      <w:pPr>
        <w:pStyle w:val="Figura"/>
        <w:spacing w:before="0" w:line="240" w:lineRule="auto"/>
        <w:jc w:val="left"/>
        <w:rPr>
          <w:rFonts w:cs="Times New Roman"/>
          <w:szCs w:val="24"/>
        </w:rPr>
      </w:pPr>
      <w:bookmarkStart w:id="64" w:name="_Toc421023221"/>
    </w:p>
    <w:p w14:paraId="58E280EA" w14:textId="77777777" w:rsidR="000B08C7" w:rsidRPr="00F03AE2" w:rsidRDefault="00AB3408" w:rsidP="008B3AA5">
      <w:pPr>
        <w:pStyle w:val="Figura"/>
        <w:spacing w:before="0" w:line="240" w:lineRule="auto"/>
        <w:ind w:left="2124"/>
        <w:jc w:val="left"/>
        <w:rPr>
          <w:rFonts w:cs="Times New Roman"/>
          <w:szCs w:val="24"/>
        </w:rPr>
      </w:pPr>
      <w:r w:rsidRPr="00F03AE2">
        <w:rPr>
          <w:rFonts w:cs="Times New Roman"/>
          <w:szCs w:val="24"/>
        </w:rPr>
        <w:t xml:space="preserve">         </w:t>
      </w:r>
    </w:p>
    <w:p w14:paraId="0DA244E8" w14:textId="77777777" w:rsidR="005D4A5E" w:rsidRPr="00F03AE2" w:rsidRDefault="000B08C7" w:rsidP="008B3AA5">
      <w:pPr>
        <w:pStyle w:val="Figura"/>
        <w:spacing w:before="0" w:line="240" w:lineRule="auto"/>
        <w:ind w:left="2124"/>
        <w:jc w:val="left"/>
        <w:rPr>
          <w:rFonts w:cs="Times New Roman"/>
          <w:szCs w:val="24"/>
        </w:rPr>
      </w:pPr>
      <w:r w:rsidRPr="00F03AE2">
        <w:rPr>
          <w:rFonts w:cs="Times New Roman"/>
          <w:szCs w:val="24"/>
        </w:rPr>
        <w:t xml:space="preserve">         </w:t>
      </w:r>
    </w:p>
    <w:p w14:paraId="4487F952" w14:textId="77777777" w:rsidR="005D4A5E" w:rsidRPr="00F03AE2" w:rsidRDefault="005D4A5E" w:rsidP="008B3AA5">
      <w:pPr>
        <w:pStyle w:val="Figura"/>
        <w:spacing w:before="0" w:line="240" w:lineRule="auto"/>
        <w:ind w:left="2124"/>
        <w:jc w:val="left"/>
        <w:rPr>
          <w:rFonts w:cs="Times New Roman"/>
          <w:szCs w:val="24"/>
        </w:rPr>
      </w:pPr>
    </w:p>
    <w:p w14:paraId="3C16EB8E" w14:textId="7C8B25E4" w:rsidR="00A62E55" w:rsidRPr="00F03AE2" w:rsidRDefault="005D4A5E" w:rsidP="005D4A5E">
      <w:pPr>
        <w:pStyle w:val="Figura"/>
        <w:spacing w:before="0" w:line="240" w:lineRule="auto"/>
        <w:ind w:left="2124"/>
        <w:jc w:val="left"/>
        <w:rPr>
          <w:rFonts w:cs="Times New Roman"/>
          <w:b w:val="0"/>
          <w:szCs w:val="24"/>
        </w:rPr>
      </w:pPr>
      <w:r w:rsidRPr="00F03AE2">
        <w:rPr>
          <w:rFonts w:cs="Times New Roman"/>
          <w:szCs w:val="24"/>
        </w:rPr>
        <w:t xml:space="preserve">         </w:t>
      </w:r>
      <w:bookmarkStart w:id="65" w:name="_Toc425188950"/>
      <w:r w:rsidR="00AB3408" w:rsidRPr="00F03AE2">
        <w:rPr>
          <w:rFonts w:cs="Times New Roman"/>
          <w:szCs w:val="24"/>
        </w:rPr>
        <w:t xml:space="preserve">Figura </w:t>
      </w:r>
      <w:r w:rsidR="000B08C7" w:rsidRPr="00F03AE2">
        <w:rPr>
          <w:rFonts w:cs="Times New Roman"/>
          <w:szCs w:val="24"/>
        </w:rPr>
        <w:t>4</w:t>
      </w:r>
      <w:r w:rsidR="00AB3408" w:rsidRPr="00F03AE2">
        <w:rPr>
          <w:rFonts w:cs="Times New Roman"/>
          <w:szCs w:val="24"/>
        </w:rPr>
        <w:t>-</w:t>
      </w:r>
      <w:r w:rsidR="00A62E55" w:rsidRPr="00F03AE2">
        <w:rPr>
          <w:rFonts w:cs="Times New Roman"/>
          <w:szCs w:val="24"/>
        </w:rPr>
        <w:t xml:space="preserve"> </w:t>
      </w:r>
      <w:r w:rsidR="00803A6E">
        <w:rPr>
          <w:rFonts w:cs="Times New Roman"/>
          <w:szCs w:val="24"/>
        </w:rPr>
        <w:t>1</w:t>
      </w:r>
      <w:r w:rsidR="00A62E55" w:rsidRPr="00F03AE2">
        <w:rPr>
          <w:rFonts w:cs="Times New Roman"/>
          <w:szCs w:val="24"/>
        </w:rPr>
        <w:t xml:space="preserve">. </w:t>
      </w:r>
      <w:r w:rsidR="00A62E55" w:rsidRPr="00F03AE2">
        <w:rPr>
          <w:rFonts w:cs="Times New Roman"/>
          <w:b w:val="0"/>
          <w:szCs w:val="24"/>
        </w:rPr>
        <w:t>Logo de CakePHP</w:t>
      </w:r>
      <w:bookmarkEnd w:id="64"/>
      <w:bookmarkEnd w:id="65"/>
    </w:p>
    <w:p w14:paraId="56576B85" w14:textId="074639EB" w:rsidR="00996D1D" w:rsidRPr="00F03AE2" w:rsidRDefault="00AB3408" w:rsidP="008B3AA5">
      <w:pPr>
        <w:spacing w:after="0" w:line="240" w:lineRule="auto"/>
        <w:ind w:left="2124"/>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9B115D" w:rsidRPr="00F03AE2">
        <w:rPr>
          <w:rFonts w:ascii="Times New Roman" w:hAnsi="Times New Roman" w:cs="Times New Roman"/>
          <w:b/>
          <w:sz w:val="16"/>
          <w:szCs w:val="24"/>
        </w:rPr>
        <w:t>:</w:t>
      </w:r>
      <w:r w:rsidR="009B115D" w:rsidRPr="00F03AE2">
        <w:rPr>
          <w:rFonts w:ascii="Times New Roman" w:hAnsi="Times New Roman" w:cs="Times New Roman"/>
          <w:sz w:val="16"/>
          <w:szCs w:val="24"/>
        </w:rPr>
        <w:t xml:space="preserve"> </w:t>
      </w:r>
      <w:r w:rsidR="00721D06" w:rsidRPr="00F03AE2">
        <w:rPr>
          <w:rFonts w:ascii="Times New Roman" w:hAnsi="Times New Roman" w:cs="Times New Roman"/>
          <w:sz w:val="16"/>
          <w:szCs w:val="24"/>
        </w:rPr>
        <w:t>Cake</w:t>
      </w:r>
      <w:r w:rsidR="000527DB" w:rsidRPr="00F03AE2">
        <w:rPr>
          <w:rFonts w:ascii="Times New Roman" w:hAnsi="Times New Roman" w:cs="Times New Roman"/>
          <w:sz w:val="16"/>
          <w:szCs w:val="24"/>
        </w:rPr>
        <w:t>php</w:t>
      </w:r>
      <w:r w:rsidR="00721D06" w:rsidRPr="00F03AE2">
        <w:rPr>
          <w:rFonts w:ascii="Times New Roman" w:hAnsi="Times New Roman" w:cs="Times New Roman"/>
          <w:sz w:val="16"/>
          <w:szCs w:val="24"/>
        </w:rPr>
        <w:t>.org</w:t>
      </w:r>
    </w:p>
    <w:p w14:paraId="72C4AB59" w14:textId="77777777" w:rsidR="005C24D2" w:rsidRPr="00F03AE2" w:rsidRDefault="005C24D2" w:rsidP="008B3AA5">
      <w:pPr>
        <w:spacing w:after="0" w:line="360" w:lineRule="auto"/>
        <w:rPr>
          <w:rFonts w:ascii="Times New Roman" w:hAnsi="Times New Roman" w:cs="Times New Roman"/>
          <w:sz w:val="24"/>
          <w:szCs w:val="24"/>
        </w:rPr>
      </w:pPr>
    </w:p>
    <w:p w14:paraId="7DEE73F5" w14:textId="77777777" w:rsidR="00A305F0" w:rsidRPr="00F03AE2" w:rsidRDefault="00E67E80" w:rsidP="00F53C45">
      <w:pPr>
        <w:pStyle w:val="Estilo111"/>
        <w:numPr>
          <w:ilvl w:val="2"/>
          <w:numId w:val="99"/>
        </w:numPr>
        <w:spacing w:before="0" w:line="360" w:lineRule="auto"/>
        <w:rPr>
          <w:rFonts w:cs="Times New Roman"/>
        </w:rPr>
      </w:pPr>
      <w:bookmarkStart w:id="66" w:name="_Toc421023222"/>
      <w:bookmarkStart w:id="67" w:name="_Toc425344877"/>
      <w:r w:rsidRPr="00F03AE2">
        <w:rPr>
          <w:rFonts w:cs="Times New Roman"/>
        </w:rPr>
        <w:t>Historia</w:t>
      </w:r>
      <w:bookmarkEnd w:id="66"/>
      <w:r w:rsidR="00C07364" w:rsidRPr="00F03AE2">
        <w:rPr>
          <w:rFonts w:cs="Times New Roman"/>
        </w:rPr>
        <w:t>.</w:t>
      </w:r>
      <w:bookmarkEnd w:id="67"/>
    </w:p>
    <w:p w14:paraId="3FE37D4F" w14:textId="77777777" w:rsidR="009B115D" w:rsidRPr="00F03AE2" w:rsidRDefault="009B115D" w:rsidP="008B3AA5">
      <w:pPr>
        <w:pStyle w:val="Estilo111"/>
        <w:numPr>
          <w:ilvl w:val="0"/>
          <w:numId w:val="0"/>
        </w:numPr>
        <w:spacing w:before="0" w:line="360" w:lineRule="auto"/>
        <w:ind w:left="720" w:hanging="720"/>
        <w:rPr>
          <w:rFonts w:cs="Times New Roman"/>
        </w:rPr>
      </w:pPr>
    </w:p>
    <w:p w14:paraId="7AE0AEAB" w14:textId="2CA1725C" w:rsidR="00E67E80" w:rsidRPr="00F03AE2" w:rsidRDefault="00D6458F"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2005 fue el año de despegue de este framework, cuando Michael Tatarynowicz creó una versión muy básica de plataforma de desarrollo rápido para aplicaciones PHP, </w:t>
      </w:r>
      <w:r w:rsidR="00503106" w:rsidRPr="00F03AE2">
        <w:rPr>
          <w:rFonts w:ascii="Times New Roman" w:hAnsi="Times New Roman" w:cs="Times New Roman"/>
          <w:szCs w:val="24"/>
        </w:rPr>
        <w:t>dándose cuenta que este sería el comienzo de una nueva solución web. Publicando esta versión bajo la licencia MIT</w:t>
      </w:r>
      <w:r w:rsidR="005F5DAC" w:rsidRPr="00F03AE2">
        <w:rPr>
          <w:rFonts w:ascii="Times New Roman" w:hAnsi="Times New Roman" w:cs="Times New Roman"/>
          <w:szCs w:val="24"/>
        </w:rPr>
        <w:t xml:space="preserve"> la cual permite no solo usar, copiar, modificar código sino también publicar, sublicenciar o vender copiar de las aplicaciones;</w:t>
      </w:r>
      <w:r w:rsidR="00503106" w:rsidRPr="00F03AE2">
        <w:rPr>
          <w:rFonts w:ascii="Times New Roman" w:hAnsi="Times New Roman" w:cs="Times New Roman"/>
          <w:szCs w:val="24"/>
        </w:rPr>
        <w:t xml:space="preserve"> apodándola Cake para la comunidad de desarrolladores la conozca. </w:t>
      </w:r>
      <w:r w:rsidR="009D45D9" w:rsidRPr="00F03AE2">
        <w:rPr>
          <w:rFonts w:ascii="Times New Roman" w:hAnsi="Times New Roman" w:cs="Times New Roman"/>
          <w:szCs w:val="24"/>
        </w:rPr>
        <w:t xml:space="preserve"> </w:t>
      </w:r>
      <w:r w:rsidR="00503106" w:rsidRPr="00F03AE2">
        <w:rPr>
          <w:rFonts w:ascii="Times New Roman" w:hAnsi="Times New Roman" w:cs="Times New Roman"/>
          <w:szCs w:val="24"/>
        </w:rPr>
        <w:t>Actualmente su nombre lo mantienen como CakePHP, debido a un juego de palabras referente a los ingredientes que añades a tu gusto a un pastel, y que al crear una aplicación web con este framework en la comunidad de desarrolladores lo conocen como bake (coc</w:t>
      </w:r>
      <w:r w:rsidR="001E196E" w:rsidRPr="00F03AE2">
        <w:rPr>
          <w:rFonts w:ascii="Times New Roman" w:hAnsi="Times New Roman" w:cs="Times New Roman"/>
          <w:szCs w:val="24"/>
        </w:rPr>
        <w:t>inar</w:t>
      </w:r>
      <w:r w:rsidR="001E196E"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begin"/>
      </w:r>
      <w:r w:rsidR="001E196E" w:rsidRPr="00F03AE2">
        <w:rPr>
          <w:rFonts w:ascii="Times New Roman" w:hAnsi="Times New Roman" w:cs="Times New Roman"/>
          <w:sz w:val="16"/>
          <w:szCs w:val="16"/>
        </w:rPr>
        <w:instrText xml:space="preserve"> ADDIN ZOTERO_ITEM CSL_CITATION {"citationID":"SeZD3tOk","properties":{"formattedCitation":"(Javier Ramirez, n.d.)","plainCitation":"(Javier Ramirez, n.d.)","dontUpdate":true},"citationItems":[{"id":137,"uris":["http://zotero.org/users/local/UBoVLAxq/items/TCMB3AGR"],"uri":["http://zotero.org/users/local/UBoVLAxq/items/TCMB3AGR"],"itemData":{"id":137,"type":"article","title":"Programacion rápida con CakePHP","URL":"https://www.linux-magazine.es/issue/23/CakePHP.pdf","author":[{"family":"Ramirez","given":"Javier"}]}}],"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w:t>
      </w:r>
      <w:r w:rsidR="008C58CC" w:rsidRPr="00F03AE2">
        <w:rPr>
          <w:rFonts w:ascii="Times New Roman" w:hAnsi="Times New Roman" w:cs="Times New Roman"/>
          <w:sz w:val="16"/>
          <w:szCs w:val="16"/>
        </w:rPr>
        <w:t>Ramírez, s.f</w:t>
      </w:r>
      <w:r w:rsidR="00034BB6" w:rsidRPr="00F03AE2">
        <w:rPr>
          <w:rFonts w:ascii="Times New Roman" w:hAnsi="Times New Roman" w:cs="Times New Roman"/>
          <w:sz w:val="16"/>
          <w:szCs w:val="16"/>
        </w:rPr>
        <w:t>.</w:t>
      </w:r>
      <w:r w:rsidR="00FF0E04" w:rsidRPr="00F03AE2">
        <w:rPr>
          <w:rFonts w:ascii="Times New Roman" w:hAnsi="Times New Roman" w:cs="Times New Roman"/>
          <w:sz w:val="16"/>
          <w:szCs w:val="16"/>
        </w:rPr>
        <w:t>, p</w:t>
      </w:r>
      <w:r w:rsidR="0083396E" w:rsidRPr="00F03AE2">
        <w:rPr>
          <w:rFonts w:ascii="Times New Roman" w:hAnsi="Times New Roman" w:cs="Times New Roman"/>
          <w:sz w:val="16"/>
          <w:szCs w:val="16"/>
        </w:rPr>
        <w:t>.</w:t>
      </w:r>
      <w:r w:rsidR="00FF0E04" w:rsidRPr="00F03AE2">
        <w:rPr>
          <w:rFonts w:ascii="Times New Roman" w:hAnsi="Times New Roman" w:cs="Times New Roman"/>
          <w:sz w:val="16"/>
          <w:szCs w:val="16"/>
        </w:rPr>
        <w:t>3</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1E196E" w:rsidRPr="00F03AE2">
        <w:rPr>
          <w:rFonts w:ascii="Times New Roman" w:hAnsi="Times New Roman" w:cs="Times New Roman"/>
          <w:szCs w:val="24"/>
        </w:rPr>
        <w:t>.</w:t>
      </w:r>
    </w:p>
    <w:p w14:paraId="5DB7E2D1" w14:textId="77777777" w:rsidR="000927CB" w:rsidRPr="00F03AE2" w:rsidRDefault="000927CB" w:rsidP="008B3AA5">
      <w:pPr>
        <w:spacing w:after="0" w:line="360" w:lineRule="auto"/>
        <w:jc w:val="both"/>
        <w:rPr>
          <w:rFonts w:ascii="Times New Roman" w:hAnsi="Times New Roman" w:cs="Times New Roman"/>
          <w:b/>
          <w:szCs w:val="24"/>
        </w:rPr>
      </w:pPr>
    </w:p>
    <w:p w14:paraId="622098D7" w14:textId="77777777" w:rsidR="002746FF" w:rsidRPr="00F03AE2" w:rsidRDefault="002746FF" w:rsidP="008B3AA5">
      <w:pPr>
        <w:spacing w:after="0" w:line="360" w:lineRule="auto"/>
        <w:jc w:val="both"/>
        <w:rPr>
          <w:rFonts w:ascii="Times New Roman" w:hAnsi="Times New Roman" w:cs="Times New Roman"/>
          <w:b/>
          <w:szCs w:val="24"/>
        </w:rPr>
      </w:pPr>
    </w:p>
    <w:p w14:paraId="5501A7A1" w14:textId="77777777" w:rsidR="002746FF" w:rsidRPr="00F03AE2" w:rsidRDefault="002746FF" w:rsidP="008B3AA5">
      <w:pPr>
        <w:spacing w:after="0" w:line="360" w:lineRule="auto"/>
        <w:jc w:val="both"/>
        <w:rPr>
          <w:rFonts w:ascii="Times New Roman" w:hAnsi="Times New Roman" w:cs="Times New Roman"/>
          <w:b/>
          <w:szCs w:val="24"/>
        </w:rPr>
      </w:pPr>
    </w:p>
    <w:p w14:paraId="72854C6E" w14:textId="77777777" w:rsidR="00AF3781" w:rsidRPr="00F03AE2" w:rsidRDefault="00AF3781" w:rsidP="00F53C45">
      <w:pPr>
        <w:pStyle w:val="Estilo111"/>
        <w:numPr>
          <w:ilvl w:val="2"/>
          <w:numId w:val="99"/>
        </w:numPr>
        <w:spacing w:before="0" w:line="360" w:lineRule="auto"/>
        <w:rPr>
          <w:rFonts w:cs="Times New Roman"/>
        </w:rPr>
      </w:pPr>
      <w:bookmarkStart w:id="68" w:name="_Toc421023223"/>
      <w:bookmarkStart w:id="69" w:name="_Toc425344878"/>
      <w:r w:rsidRPr="00F03AE2">
        <w:rPr>
          <w:rFonts w:cs="Times New Roman"/>
        </w:rPr>
        <w:lastRenderedPageBreak/>
        <w:t>Filosofía</w:t>
      </w:r>
      <w:bookmarkEnd w:id="68"/>
      <w:r w:rsidR="00C07364" w:rsidRPr="00F03AE2">
        <w:rPr>
          <w:rFonts w:cs="Times New Roman"/>
        </w:rPr>
        <w:t>.</w:t>
      </w:r>
      <w:bookmarkEnd w:id="69"/>
    </w:p>
    <w:p w14:paraId="5CB0D81B" w14:textId="77777777" w:rsidR="009B115D" w:rsidRPr="00F03AE2" w:rsidRDefault="009B115D" w:rsidP="008B3AA5">
      <w:pPr>
        <w:spacing w:after="0" w:line="360" w:lineRule="auto"/>
        <w:jc w:val="both"/>
        <w:rPr>
          <w:rFonts w:ascii="Times New Roman" w:hAnsi="Times New Roman" w:cs="Times New Roman"/>
          <w:szCs w:val="24"/>
        </w:rPr>
      </w:pPr>
    </w:p>
    <w:p w14:paraId="075F7A6D" w14:textId="10506F5C" w:rsidR="00AF3781" w:rsidRPr="00F03AE2" w:rsidRDefault="00AF3781"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 xml:space="preserve">Debido a que la creación de CakePHP, fue bajo la inspiración de Ruby On Rails, comparten la misma filosofía de “Convention over Configuration”, </w:t>
      </w:r>
      <w:r w:rsidR="00C22F8E" w:rsidRPr="00F03AE2">
        <w:rPr>
          <w:rFonts w:ascii="Times New Roman" w:hAnsi="Times New Roman" w:cs="Times New Roman"/>
          <w:szCs w:val="24"/>
        </w:rPr>
        <w:t>que traducido al español seria Convenciones sobre C</w:t>
      </w:r>
      <w:r w:rsidRPr="00F03AE2">
        <w:rPr>
          <w:rFonts w:ascii="Times New Roman" w:hAnsi="Times New Roman" w:cs="Times New Roman"/>
          <w:szCs w:val="24"/>
        </w:rPr>
        <w:t xml:space="preserve">onfiguraciones. </w:t>
      </w:r>
      <w:r w:rsidR="00C22F8E" w:rsidRPr="00F03AE2">
        <w:rPr>
          <w:rFonts w:ascii="Times New Roman" w:hAnsi="Times New Roman" w:cs="Times New Roman"/>
          <w:szCs w:val="24"/>
        </w:rPr>
        <w:t>Gracias a</w:t>
      </w:r>
      <w:r w:rsidR="00E11F7E" w:rsidRPr="00F03AE2">
        <w:rPr>
          <w:rFonts w:ascii="Times New Roman" w:hAnsi="Times New Roman" w:cs="Times New Roman"/>
          <w:szCs w:val="24"/>
        </w:rPr>
        <w:t>l uso de</w:t>
      </w:r>
      <w:r w:rsidR="00C22F8E" w:rsidRPr="00F03AE2">
        <w:rPr>
          <w:rFonts w:ascii="Times New Roman" w:hAnsi="Times New Roman" w:cs="Times New Roman"/>
          <w:szCs w:val="24"/>
        </w:rPr>
        <w:t xml:space="preserve"> este simple</w:t>
      </w:r>
      <w:r w:rsidR="00E11F7E" w:rsidRPr="00F03AE2">
        <w:rPr>
          <w:rFonts w:ascii="Times New Roman" w:hAnsi="Times New Roman" w:cs="Times New Roman"/>
          <w:szCs w:val="24"/>
        </w:rPr>
        <w:t xml:space="preserve"> concepto </w:t>
      </w:r>
      <w:r w:rsidR="00C22F8E" w:rsidRPr="00F03AE2">
        <w:rPr>
          <w:rFonts w:ascii="Times New Roman" w:hAnsi="Times New Roman" w:cs="Times New Roman"/>
          <w:szCs w:val="24"/>
        </w:rPr>
        <w:t xml:space="preserve">se obtiene </w:t>
      </w:r>
      <w:r w:rsidR="00E11F7E" w:rsidRPr="00F03AE2">
        <w:rPr>
          <w:rFonts w:ascii="Times New Roman" w:hAnsi="Times New Roman" w:cs="Times New Roman"/>
          <w:szCs w:val="24"/>
        </w:rPr>
        <w:t>una libre funcionalidad</w:t>
      </w:r>
      <w:r w:rsidR="00C22F8E" w:rsidRPr="00F03AE2">
        <w:rPr>
          <w:rFonts w:ascii="Times New Roman" w:hAnsi="Times New Roman" w:cs="Times New Roman"/>
          <w:szCs w:val="24"/>
        </w:rPr>
        <w:t xml:space="preserve">, es decir que el desarrollador se libera del tedioso trabajo del seguimiento del mantenimiento de </w:t>
      </w:r>
      <w:r w:rsidR="00CE2C2E" w:rsidRPr="00F03AE2">
        <w:rPr>
          <w:rFonts w:ascii="Times New Roman" w:hAnsi="Times New Roman" w:cs="Times New Roman"/>
          <w:szCs w:val="24"/>
        </w:rPr>
        <w:t>los ficheros de configuraciones, además de que se estandariza el trabajo en el despliegue, permitiendo a otros conocer de una manera más fácil  la estructura</w:t>
      </w:r>
      <w:r w:rsidR="00893A0A" w:rsidRPr="00F03AE2">
        <w:rPr>
          <w:rFonts w:ascii="Times New Roman" w:hAnsi="Times New Roman" w:cs="Times New Roman"/>
          <w:szCs w:val="24"/>
        </w:rPr>
        <w:t xml:space="preserve"> de </w:t>
      </w:r>
      <w:r w:rsidR="00780196" w:rsidRPr="00F03AE2">
        <w:rPr>
          <w:rFonts w:ascii="Times New Roman" w:hAnsi="Times New Roman" w:cs="Times New Roman"/>
          <w:szCs w:val="24"/>
        </w:rPr>
        <w:t>la</w:t>
      </w:r>
      <w:r w:rsidR="00893A0A" w:rsidRPr="00F03AE2">
        <w:rPr>
          <w:rFonts w:ascii="Times New Roman" w:hAnsi="Times New Roman" w:cs="Times New Roman"/>
          <w:szCs w:val="24"/>
        </w:rPr>
        <w:t xml:space="preserve"> aplicació</w:t>
      </w:r>
      <w:r w:rsidR="00CE2C2E" w:rsidRPr="00F03AE2">
        <w:rPr>
          <w:rFonts w:ascii="Times New Roman" w:hAnsi="Times New Roman" w:cs="Times New Roman"/>
          <w:szCs w:val="24"/>
        </w:rPr>
        <w:t>n.</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07LAUwrH","properties":{"formattedCitation":"{\\rtf (\\uc0\\u8220{}Convenciones en CakePHP \\uc0\\u8212{} documentaci\\uc0\\u243{}n de CakePHP Cookbook - 2.x,\\uc0\\u8221{} n.d.)}","plainCitation":"(“Convenciones en CakePHP — documentación de CakePHP Cookbook - 2.x,” n.d.)"},"citationItems":[{"id":142,"uris":["http://zotero.org/users/local/UBoVLAxq/items/ESAQ8S7U"],"uri":["http://zotero.org/users/local/UBoVLAxq/items/ESAQ8S7U"],"itemData":{"id":142,"type":"webpage","title":"Convenciones en CakePHP — documentación de CakePHP Cookbook - 2.x","URL":"http://book.cakephp.org/2.0/es/getting-started/cakephp-conventions.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Convenciones en CakePHP — documentaci</w:t>
      </w:r>
      <w:r w:rsidR="008C58CC" w:rsidRPr="00F03AE2">
        <w:rPr>
          <w:rFonts w:ascii="Times New Roman" w:hAnsi="Times New Roman" w:cs="Times New Roman"/>
          <w:sz w:val="16"/>
          <w:szCs w:val="16"/>
        </w:rPr>
        <w:t>ón de CakePHP Cookbook - 2.x</w:t>
      </w:r>
      <w:r w:rsidR="000527DB" w:rsidRPr="00F03AE2">
        <w:rPr>
          <w:rFonts w:ascii="Times New Roman" w:hAnsi="Times New Roman" w:cs="Times New Roman"/>
          <w:sz w:val="16"/>
          <w:szCs w:val="16"/>
        </w:rPr>
        <w:t>,</w:t>
      </w:r>
      <w:r w:rsidR="008C58CC" w:rsidRPr="00F03AE2">
        <w:rPr>
          <w:rFonts w:ascii="Times New Roman" w:hAnsi="Times New Roman" w:cs="Times New Roman"/>
          <w:sz w:val="16"/>
          <w:szCs w:val="16"/>
        </w:rPr>
        <w:t xml:space="preserve">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0E51783A" w14:textId="77777777" w:rsidR="009D45D9" w:rsidRPr="00F03AE2" w:rsidRDefault="009D45D9" w:rsidP="008B3AA5">
      <w:pPr>
        <w:spacing w:after="0" w:line="360" w:lineRule="auto"/>
        <w:jc w:val="both"/>
        <w:rPr>
          <w:rFonts w:ascii="Times New Roman" w:hAnsi="Times New Roman" w:cs="Times New Roman"/>
          <w:szCs w:val="24"/>
        </w:rPr>
      </w:pPr>
    </w:p>
    <w:p w14:paraId="667E0DC7" w14:textId="77777777" w:rsidR="006A3D31" w:rsidRPr="00F03AE2" w:rsidRDefault="006A3D31" w:rsidP="00F53C45">
      <w:pPr>
        <w:pStyle w:val="Estilo111"/>
        <w:numPr>
          <w:ilvl w:val="2"/>
          <w:numId w:val="99"/>
        </w:numPr>
        <w:spacing w:before="0" w:line="360" w:lineRule="auto"/>
        <w:rPr>
          <w:rFonts w:cs="Times New Roman"/>
        </w:rPr>
      </w:pPr>
      <w:bookmarkStart w:id="70" w:name="_Toc421023224"/>
      <w:bookmarkStart w:id="71" w:name="_Toc425344879"/>
      <w:r w:rsidRPr="00F03AE2">
        <w:rPr>
          <w:rFonts w:cs="Times New Roman"/>
        </w:rPr>
        <w:t>Características</w:t>
      </w:r>
      <w:bookmarkEnd w:id="70"/>
      <w:r w:rsidR="00C07364" w:rsidRPr="00F03AE2">
        <w:rPr>
          <w:rFonts w:cs="Times New Roman"/>
        </w:rPr>
        <w:t>.</w:t>
      </w:r>
      <w:bookmarkEnd w:id="71"/>
    </w:p>
    <w:p w14:paraId="0CE37ACA" w14:textId="77777777" w:rsidR="00BB09F4" w:rsidRPr="00F03AE2" w:rsidRDefault="00BB09F4" w:rsidP="008B3AA5">
      <w:pPr>
        <w:spacing w:after="0" w:line="360" w:lineRule="auto"/>
        <w:jc w:val="both"/>
        <w:rPr>
          <w:rFonts w:ascii="Times New Roman" w:hAnsi="Times New Roman" w:cs="Times New Roman"/>
          <w:szCs w:val="24"/>
        </w:rPr>
      </w:pPr>
    </w:p>
    <w:p w14:paraId="0DEA55A7" w14:textId="5E39D53A" w:rsidR="006A3D31" w:rsidRPr="00F03AE2" w:rsidRDefault="004E588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lang w:val="en-US"/>
        </w:rPr>
        <w:t xml:space="preserve">CakePHP </w:t>
      </w:r>
      <w:r w:rsidRPr="00333A37">
        <w:rPr>
          <w:rFonts w:ascii="Times New Roman" w:hAnsi="Times New Roman" w:cs="Times New Roman"/>
          <w:szCs w:val="24"/>
          <w:lang w:val="en-US"/>
        </w:rPr>
        <w:t>posee</w:t>
      </w:r>
      <w:r w:rsidR="00AB5BC6" w:rsidRPr="00333A37">
        <w:rPr>
          <w:rFonts w:ascii="Times New Roman" w:hAnsi="Times New Roman" w:cs="Times New Roman"/>
          <w:szCs w:val="24"/>
          <w:lang w:val="en-US"/>
        </w:rPr>
        <w:t xml:space="preserve"> </w:t>
      </w:r>
      <w:r w:rsidRPr="00333A37">
        <w:rPr>
          <w:rFonts w:ascii="Times New Roman" w:hAnsi="Times New Roman" w:cs="Times New Roman"/>
          <w:szCs w:val="24"/>
          <w:lang w:val="en-US"/>
        </w:rPr>
        <w:t>varias</w:t>
      </w:r>
      <w:r w:rsidR="00AB5BC6" w:rsidRPr="00F03AE2">
        <w:rPr>
          <w:rFonts w:ascii="Times New Roman" w:hAnsi="Times New Roman" w:cs="Times New Roman"/>
          <w:szCs w:val="24"/>
          <w:lang w:val="en-US"/>
        </w:rPr>
        <w:t xml:space="preserve"> </w:t>
      </w:r>
      <w:r w:rsidR="00C6100C" w:rsidRPr="00F03AE2">
        <w:rPr>
          <w:rFonts w:ascii="Times New Roman" w:hAnsi="Times New Roman" w:cs="Times New Roman"/>
          <w:szCs w:val="24"/>
          <w:lang w:val="en-US"/>
        </w:rPr>
        <w:t>características</w:t>
      </w:r>
      <w:r w:rsidR="008A7D74" w:rsidRPr="00F03AE2">
        <w:rPr>
          <w:rFonts w:ascii="Times New Roman" w:hAnsi="Times New Roman" w:cs="Times New Roman"/>
          <w:sz w:val="16"/>
          <w:szCs w:val="16"/>
        </w:rPr>
        <w:fldChar w:fldCharType="begin"/>
      </w:r>
      <w:r w:rsidR="008C58CC" w:rsidRPr="00F03AE2">
        <w:rPr>
          <w:rFonts w:ascii="Times New Roman" w:hAnsi="Times New Roman" w:cs="Times New Roman"/>
          <w:sz w:val="16"/>
          <w:szCs w:val="16"/>
          <w:lang w:val="en-US"/>
        </w:rPr>
        <w:instrText xml:space="preserve"> ADDIN ZOTERO_ITEM CSL_CITATION {"citationID":"AQNEdRv7","properties":{"formattedCitation":"{\\rtf (\\uc0\\u8220{}What is CakePHP? Why use it? \\uc0\\u8212{} CakePHP Cookbook 2.x documentation,\\uc0\\u8221{} n.d.)}","plainCitation":"(“What is CakePHP? Why use it? — CakePHP Cookbook 2.x documentation,” n.d.)"},"citationItems":[{"id":144,"uris":["http://zotero.org/users/local/UBoVLAxq/items/7VX8CWBF"],"uri":["http://zotero.org/users/local/UBoVLAxq/items/7VX8CWBF"],"itemData":{"id":144,"type":"webpage","title":"What is CakePHP? Why use it? — CakePHP Cookbook 2.x documentation","URL":"http://book.cakephp.org/2.0/en/cakephp-overview/what-is-cakephp-why-use-it.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8C58CC" w:rsidRPr="00F03AE2">
        <w:rPr>
          <w:rFonts w:ascii="Times New Roman" w:hAnsi="Times New Roman" w:cs="Times New Roman"/>
          <w:sz w:val="16"/>
          <w:szCs w:val="16"/>
          <w:lang w:val="en-US"/>
        </w:rPr>
        <w:t xml:space="preserve">(What is CakePHP? </w:t>
      </w:r>
      <w:r w:rsidR="008C58CC" w:rsidRPr="00F03AE2">
        <w:rPr>
          <w:rFonts w:ascii="Times New Roman" w:hAnsi="Times New Roman" w:cs="Times New Roman"/>
          <w:sz w:val="16"/>
          <w:szCs w:val="16"/>
        </w:rPr>
        <w:t>Why use it? — CakePHP Cookbook 2.x documentation, s.f.)</w:t>
      </w:r>
      <w:r w:rsidR="008A7D74" w:rsidRPr="00F03AE2">
        <w:rPr>
          <w:rFonts w:ascii="Times New Roman" w:hAnsi="Times New Roman" w:cs="Times New Roman"/>
          <w:sz w:val="16"/>
          <w:szCs w:val="16"/>
        </w:rPr>
        <w:fldChar w:fldCharType="end"/>
      </w:r>
      <w:r w:rsidR="00C6100C" w:rsidRPr="00F03AE2">
        <w:rPr>
          <w:rFonts w:ascii="Times New Roman" w:hAnsi="Times New Roman" w:cs="Times New Roman"/>
          <w:szCs w:val="24"/>
        </w:rPr>
        <w:t>,</w:t>
      </w:r>
      <w:r w:rsidRPr="00F03AE2">
        <w:rPr>
          <w:rFonts w:ascii="Times New Roman" w:hAnsi="Times New Roman" w:cs="Times New Roman"/>
          <w:szCs w:val="24"/>
        </w:rPr>
        <w:t xml:space="preserve"> que lo convierten en </w:t>
      </w:r>
      <w:r w:rsidR="00C6100C" w:rsidRPr="00F03AE2">
        <w:rPr>
          <w:rFonts w:ascii="Times New Roman" w:hAnsi="Times New Roman" w:cs="Times New Roman"/>
          <w:szCs w:val="24"/>
        </w:rPr>
        <w:t>una</w:t>
      </w:r>
      <w:r w:rsidRPr="00F03AE2">
        <w:rPr>
          <w:rFonts w:ascii="Times New Roman" w:hAnsi="Times New Roman" w:cs="Times New Roman"/>
          <w:szCs w:val="24"/>
        </w:rPr>
        <w:t xml:space="preserve"> buena opción como framework de desarrollo rápido de aplicaciones web PHP</w:t>
      </w:r>
      <w:r w:rsidR="00C6100C" w:rsidRPr="00F03AE2">
        <w:rPr>
          <w:rFonts w:ascii="Times New Roman" w:hAnsi="Times New Roman" w:cs="Times New Roman"/>
          <w:szCs w:val="24"/>
        </w:rPr>
        <w:t>, entre las principales están:</w:t>
      </w:r>
    </w:p>
    <w:p w14:paraId="6D6D061F" w14:textId="77777777" w:rsidR="005D4A5E" w:rsidRPr="00F03AE2" w:rsidRDefault="005D4A5E" w:rsidP="008B3AA5">
      <w:pPr>
        <w:spacing w:after="0" w:line="360" w:lineRule="auto"/>
        <w:jc w:val="both"/>
        <w:rPr>
          <w:rFonts w:ascii="Times New Roman" w:hAnsi="Times New Roman" w:cs="Times New Roman"/>
          <w:szCs w:val="24"/>
        </w:rPr>
      </w:pPr>
    </w:p>
    <w:p w14:paraId="69CD4FDD" w14:textId="61266932" w:rsidR="00C6100C" w:rsidRPr="00F03AE2" w:rsidRDefault="00C6100C" w:rsidP="005D4A5E">
      <w:pPr>
        <w:pStyle w:val="Prrafodelista"/>
        <w:numPr>
          <w:ilvl w:val="0"/>
          <w:numId w:val="11"/>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Comunidad amigable</w:t>
      </w:r>
      <w:r w:rsidR="000527DB" w:rsidRPr="00F03AE2">
        <w:rPr>
          <w:rFonts w:ascii="Times New Roman" w:hAnsi="Times New Roman" w:cs="Times New Roman"/>
          <w:szCs w:val="24"/>
        </w:rPr>
        <w:t>.</w:t>
      </w:r>
    </w:p>
    <w:p w14:paraId="199E8612" w14:textId="77777777" w:rsidR="000527DB" w:rsidRPr="00F03AE2" w:rsidRDefault="000527DB" w:rsidP="000527DB">
      <w:pPr>
        <w:spacing w:after="0" w:line="360" w:lineRule="auto"/>
        <w:jc w:val="both"/>
        <w:rPr>
          <w:rFonts w:ascii="Times New Roman" w:hAnsi="Times New Roman" w:cs="Times New Roman"/>
          <w:szCs w:val="24"/>
        </w:rPr>
      </w:pPr>
    </w:p>
    <w:p w14:paraId="047DAF2D" w14:textId="0DAE27ED"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Licencia flexible</w:t>
      </w:r>
      <w:r w:rsidR="000527DB" w:rsidRPr="00F03AE2">
        <w:rPr>
          <w:rFonts w:ascii="Times New Roman" w:hAnsi="Times New Roman" w:cs="Times New Roman"/>
          <w:szCs w:val="24"/>
        </w:rPr>
        <w:t>.</w:t>
      </w:r>
    </w:p>
    <w:p w14:paraId="6D3E5D67" w14:textId="77777777" w:rsidR="000527DB" w:rsidRPr="00F03AE2" w:rsidRDefault="000527DB" w:rsidP="000527DB">
      <w:pPr>
        <w:pStyle w:val="Prrafodelista"/>
        <w:spacing w:after="0" w:line="360" w:lineRule="auto"/>
        <w:ind w:left="360"/>
        <w:jc w:val="both"/>
        <w:rPr>
          <w:rFonts w:ascii="Times New Roman" w:hAnsi="Times New Roman" w:cs="Times New Roman"/>
          <w:szCs w:val="24"/>
        </w:rPr>
      </w:pPr>
    </w:p>
    <w:p w14:paraId="64B5F550"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Compatible con las versiones de PHP 5.2.6 y superiores.</w:t>
      </w:r>
    </w:p>
    <w:p w14:paraId="0C921C00" w14:textId="77777777" w:rsidR="000527DB" w:rsidRPr="00F03AE2" w:rsidRDefault="000527DB" w:rsidP="000527DB">
      <w:pPr>
        <w:spacing w:after="0" w:line="360" w:lineRule="auto"/>
        <w:jc w:val="both"/>
        <w:rPr>
          <w:rFonts w:ascii="Times New Roman" w:hAnsi="Times New Roman" w:cs="Times New Roman"/>
          <w:szCs w:val="24"/>
        </w:rPr>
      </w:pPr>
    </w:p>
    <w:p w14:paraId="3390DF19" w14:textId="77777777" w:rsidR="00C6100C" w:rsidRPr="00F03AE2" w:rsidRDefault="005C24D2"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CRUD (Create, Read, Update, Delete)</w:t>
      </w:r>
      <w:r w:rsidR="00C6100C" w:rsidRPr="00F03AE2">
        <w:rPr>
          <w:rFonts w:ascii="Times New Roman" w:hAnsi="Times New Roman" w:cs="Times New Roman"/>
          <w:szCs w:val="24"/>
        </w:rPr>
        <w:t xml:space="preserve"> para la interacción de la base de datos.</w:t>
      </w:r>
    </w:p>
    <w:p w14:paraId="4D2D1010" w14:textId="77777777" w:rsidR="000527DB" w:rsidRPr="00F03AE2" w:rsidRDefault="000527DB" w:rsidP="000527DB">
      <w:pPr>
        <w:spacing w:after="0" w:line="360" w:lineRule="auto"/>
        <w:jc w:val="both"/>
        <w:rPr>
          <w:rFonts w:ascii="Times New Roman" w:hAnsi="Times New Roman" w:cs="Times New Roman"/>
          <w:szCs w:val="24"/>
        </w:rPr>
      </w:pPr>
    </w:p>
    <w:p w14:paraId="2DF26486" w14:textId="6B2A7B24" w:rsidR="000527DB" w:rsidRPr="00F03AE2" w:rsidRDefault="009A5030" w:rsidP="000527DB">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Plataforma</w:t>
      </w:r>
      <w:r w:rsidR="00C6100C" w:rsidRPr="00F03AE2">
        <w:rPr>
          <w:rFonts w:ascii="Times New Roman" w:hAnsi="Times New Roman" w:cs="Times New Roman"/>
          <w:szCs w:val="24"/>
        </w:rPr>
        <w:t xml:space="preserve"> de código.</w:t>
      </w:r>
    </w:p>
    <w:p w14:paraId="57C2F496" w14:textId="77777777" w:rsidR="000527DB" w:rsidRPr="00F03AE2" w:rsidRDefault="000527DB" w:rsidP="000527DB">
      <w:pPr>
        <w:spacing w:after="0" w:line="360" w:lineRule="auto"/>
        <w:jc w:val="both"/>
        <w:rPr>
          <w:rFonts w:ascii="Times New Roman" w:hAnsi="Times New Roman" w:cs="Times New Roman"/>
          <w:szCs w:val="24"/>
        </w:rPr>
      </w:pPr>
    </w:p>
    <w:p w14:paraId="34B451C0"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Generación automática de código.</w:t>
      </w:r>
    </w:p>
    <w:p w14:paraId="73AD5060" w14:textId="77777777" w:rsidR="000527DB" w:rsidRPr="00F03AE2" w:rsidRDefault="000527DB" w:rsidP="000527DB">
      <w:pPr>
        <w:spacing w:after="0" w:line="360" w:lineRule="auto"/>
        <w:jc w:val="both"/>
        <w:rPr>
          <w:rFonts w:ascii="Times New Roman" w:hAnsi="Times New Roman" w:cs="Times New Roman"/>
          <w:szCs w:val="24"/>
        </w:rPr>
      </w:pPr>
    </w:p>
    <w:p w14:paraId="04B0FE95" w14:textId="24ACA2E3"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Arquitectura MVC</w:t>
      </w:r>
      <w:r w:rsidR="000527DB" w:rsidRPr="00F03AE2">
        <w:rPr>
          <w:rFonts w:ascii="Times New Roman" w:hAnsi="Times New Roman" w:cs="Times New Roman"/>
          <w:szCs w:val="24"/>
        </w:rPr>
        <w:t>.</w:t>
      </w:r>
    </w:p>
    <w:p w14:paraId="6E1E8A4D" w14:textId="77777777" w:rsidR="000527DB" w:rsidRPr="00F03AE2" w:rsidRDefault="000527DB" w:rsidP="000527DB">
      <w:pPr>
        <w:spacing w:after="0" w:line="360" w:lineRule="auto"/>
        <w:jc w:val="both"/>
        <w:rPr>
          <w:rFonts w:ascii="Times New Roman" w:hAnsi="Times New Roman" w:cs="Times New Roman"/>
          <w:szCs w:val="24"/>
        </w:rPr>
      </w:pPr>
    </w:p>
    <w:p w14:paraId="152346B7"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URLs personalizadas</w:t>
      </w:r>
    </w:p>
    <w:p w14:paraId="1BA85B39" w14:textId="77777777" w:rsidR="000527DB" w:rsidRPr="00F03AE2" w:rsidRDefault="000527DB" w:rsidP="000527DB">
      <w:pPr>
        <w:spacing w:after="0" w:line="360" w:lineRule="auto"/>
        <w:jc w:val="both"/>
        <w:rPr>
          <w:rFonts w:ascii="Times New Roman" w:hAnsi="Times New Roman" w:cs="Times New Roman"/>
          <w:szCs w:val="24"/>
        </w:rPr>
      </w:pPr>
    </w:p>
    <w:p w14:paraId="055C90E2"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Función de Validación.</w:t>
      </w:r>
    </w:p>
    <w:p w14:paraId="52D8B2E8" w14:textId="77777777" w:rsidR="000527DB" w:rsidRPr="00F03AE2" w:rsidRDefault="000527DB" w:rsidP="000527DB">
      <w:pPr>
        <w:spacing w:after="0" w:line="360" w:lineRule="auto"/>
        <w:jc w:val="both"/>
        <w:rPr>
          <w:rFonts w:ascii="Times New Roman" w:hAnsi="Times New Roman" w:cs="Times New Roman"/>
          <w:szCs w:val="24"/>
        </w:rPr>
      </w:pPr>
    </w:p>
    <w:p w14:paraId="4B2EDCA2"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Plantillas rápidas y flexibles (La sintaxis de PHP, con ayudantes).</w:t>
      </w:r>
    </w:p>
    <w:p w14:paraId="497E373B" w14:textId="77777777" w:rsidR="000527DB" w:rsidRPr="00F03AE2" w:rsidRDefault="000527DB" w:rsidP="000527DB">
      <w:pPr>
        <w:spacing w:after="0" w:line="360" w:lineRule="auto"/>
        <w:jc w:val="both"/>
        <w:rPr>
          <w:rFonts w:ascii="Times New Roman" w:hAnsi="Times New Roman" w:cs="Times New Roman"/>
          <w:szCs w:val="24"/>
        </w:rPr>
      </w:pPr>
    </w:p>
    <w:p w14:paraId="5FD304F9"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lastRenderedPageBreak/>
        <w:t>Ayudantes para AJAX, JavaScript, formularios HTML y más.</w:t>
      </w:r>
    </w:p>
    <w:p w14:paraId="48463AC6" w14:textId="77777777" w:rsidR="000527DB" w:rsidRPr="00F03AE2" w:rsidRDefault="000527DB" w:rsidP="000527DB">
      <w:pPr>
        <w:pStyle w:val="Prrafodelista"/>
        <w:rPr>
          <w:rFonts w:ascii="Times New Roman" w:hAnsi="Times New Roman" w:cs="Times New Roman"/>
          <w:szCs w:val="24"/>
        </w:rPr>
      </w:pPr>
    </w:p>
    <w:p w14:paraId="3D72A14B"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Componentes de Email, Cookie, Seguridad, Sesión y otros.</w:t>
      </w:r>
    </w:p>
    <w:p w14:paraId="26D6ECF4" w14:textId="77777777" w:rsidR="000527DB" w:rsidRPr="00F03AE2" w:rsidRDefault="000527DB" w:rsidP="000527DB">
      <w:pPr>
        <w:pStyle w:val="Prrafodelista"/>
        <w:rPr>
          <w:rFonts w:ascii="Times New Roman" w:hAnsi="Times New Roman" w:cs="Times New Roman"/>
          <w:szCs w:val="24"/>
        </w:rPr>
      </w:pPr>
    </w:p>
    <w:p w14:paraId="71A2961B" w14:textId="77777777" w:rsidR="00C6100C" w:rsidRPr="00F03AE2" w:rsidRDefault="009A5D5C" w:rsidP="005D4A5E">
      <w:pPr>
        <w:pStyle w:val="Prrafodelista"/>
        <w:numPr>
          <w:ilvl w:val="0"/>
          <w:numId w:val="10"/>
        </w:numPr>
        <w:spacing w:after="0" w:line="360" w:lineRule="auto"/>
        <w:ind w:left="360"/>
        <w:jc w:val="both"/>
        <w:rPr>
          <w:rFonts w:ascii="Times New Roman" w:hAnsi="Times New Roman" w:cs="Times New Roman"/>
          <w:szCs w:val="24"/>
          <w:lang w:val="en-US"/>
        </w:rPr>
      </w:pPr>
      <w:r w:rsidRPr="00F03AE2">
        <w:rPr>
          <w:rFonts w:ascii="Times New Roman" w:hAnsi="Times New Roman" w:cs="Times New Roman"/>
          <w:szCs w:val="24"/>
          <w:lang w:val="en-US"/>
        </w:rPr>
        <w:t>ACL (</w:t>
      </w:r>
      <w:r w:rsidR="0063308D" w:rsidRPr="00F03AE2">
        <w:rPr>
          <w:rFonts w:ascii="Times New Roman" w:hAnsi="Times New Roman" w:cs="Times New Roman"/>
          <w:szCs w:val="24"/>
          <w:lang w:val="en-US"/>
        </w:rPr>
        <w:t>Access Control Lists)</w:t>
      </w:r>
      <w:r w:rsidR="00C6100C" w:rsidRPr="00F03AE2">
        <w:rPr>
          <w:rFonts w:ascii="Times New Roman" w:hAnsi="Times New Roman" w:cs="Times New Roman"/>
          <w:szCs w:val="24"/>
          <w:lang w:val="en-US"/>
        </w:rPr>
        <w:t xml:space="preserve"> flexible.</w:t>
      </w:r>
    </w:p>
    <w:p w14:paraId="6618359F" w14:textId="77777777" w:rsidR="000527DB" w:rsidRPr="00F03AE2" w:rsidRDefault="000527DB" w:rsidP="000527DB">
      <w:pPr>
        <w:pStyle w:val="Prrafodelista"/>
        <w:rPr>
          <w:rFonts w:ascii="Times New Roman" w:hAnsi="Times New Roman" w:cs="Times New Roman"/>
          <w:szCs w:val="24"/>
          <w:lang w:val="en-US"/>
        </w:rPr>
      </w:pPr>
    </w:p>
    <w:p w14:paraId="05657E2D"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Sanitización de Datos.</w:t>
      </w:r>
    </w:p>
    <w:p w14:paraId="2A5DF788" w14:textId="77777777" w:rsidR="000527DB" w:rsidRPr="00F03AE2" w:rsidRDefault="000527DB" w:rsidP="000527DB">
      <w:pPr>
        <w:pStyle w:val="Prrafodelista"/>
        <w:rPr>
          <w:rFonts w:ascii="Times New Roman" w:hAnsi="Times New Roman" w:cs="Times New Roman"/>
          <w:szCs w:val="24"/>
        </w:rPr>
      </w:pPr>
    </w:p>
    <w:p w14:paraId="21A63B46"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Poderoso Caché.</w:t>
      </w:r>
    </w:p>
    <w:p w14:paraId="334CC908" w14:textId="77777777" w:rsidR="000527DB" w:rsidRPr="00F03AE2" w:rsidRDefault="000527DB" w:rsidP="000527DB">
      <w:pPr>
        <w:pStyle w:val="Prrafodelista"/>
        <w:rPr>
          <w:rFonts w:ascii="Times New Roman" w:hAnsi="Times New Roman" w:cs="Times New Roman"/>
          <w:szCs w:val="24"/>
        </w:rPr>
      </w:pPr>
    </w:p>
    <w:p w14:paraId="013CA561" w14:textId="77777777" w:rsidR="00C6100C" w:rsidRPr="00F03AE2" w:rsidRDefault="00C6100C" w:rsidP="005D4A5E">
      <w:pPr>
        <w:pStyle w:val="Prrafodelista"/>
        <w:numPr>
          <w:ilvl w:val="0"/>
          <w:numId w:val="10"/>
        </w:numPr>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Localización e Internacionalización.</w:t>
      </w:r>
    </w:p>
    <w:p w14:paraId="345E39E6" w14:textId="77777777" w:rsidR="00FF0E04" w:rsidRPr="00F03AE2" w:rsidRDefault="00FF0E04" w:rsidP="00FF0E04">
      <w:pPr>
        <w:pStyle w:val="Prrafodelista"/>
        <w:spacing w:after="0" w:line="360" w:lineRule="auto"/>
        <w:ind w:left="360"/>
        <w:jc w:val="both"/>
        <w:rPr>
          <w:rFonts w:ascii="Times New Roman" w:hAnsi="Times New Roman" w:cs="Times New Roman"/>
          <w:szCs w:val="24"/>
        </w:rPr>
      </w:pPr>
    </w:p>
    <w:p w14:paraId="0B5076CC" w14:textId="77777777" w:rsidR="00FF0E04" w:rsidRPr="00F03AE2" w:rsidRDefault="00FF0E04" w:rsidP="00FF0E04">
      <w:pPr>
        <w:pStyle w:val="Prrafodelista"/>
        <w:spacing w:after="0" w:line="360" w:lineRule="auto"/>
        <w:ind w:left="360"/>
        <w:jc w:val="both"/>
        <w:rPr>
          <w:rFonts w:ascii="Times New Roman" w:hAnsi="Times New Roman" w:cs="Times New Roman"/>
          <w:szCs w:val="24"/>
        </w:rPr>
      </w:pPr>
    </w:p>
    <w:p w14:paraId="1DBFD93B" w14:textId="77777777" w:rsidR="003244DA" w:rsidRPr="00F03AE2" w:rsidRDefault="00A4610A" w:rsidP="00F53C45">
      <w:pPr>
        <w:pStyle w:val="Estilo111"/>
        <w:numPr>
          <w:ilvl w:val="2"/>
          <w:numId w:val="99"/>
        </w:numPr>
        <w:spacing w:before="0" w:line="360" w:lineRule="auto"/>
        <w:rPr>
          <w:rFonts w:cs="Times New Roman"/>
        </w:rPr>
      </w:pPr>
      <w:bookmarkStart w:id="72" w:name="_Toc421023225"/>
      <w:bookmarkStart w:id="73" w:name="_Toc425344880"/>
      <w:r w:rsidRPr="00F03AE2">
        <w:rPr>
          <w:rFonts w:cs="Times New Roman"/>
        </w:rPr>
        <w:t xml:space="preserve">Arquitectura </w:t>
      </w:r>
      <w:r w:rsidR="003244DA" w:rsidRPr="00F03AE2">
        <w:rPr>
          <w:rFonts w:cs="Times New Roman"/>
        </w:rPr>
        <w:t>MVC</w:t>
      </w:r>
      <w:r w:rsidR="00787325" w:rsidRPr="00F03AE2">
        <w:rPr>
          <w:rFonts w:cs="Times New Roman"/>
        </w:rPr>
        <w:t xml:space="preserve"> en CakePHP</w:t>
      </w:r>
      <w:bookmarkEnd w:id="72"/>
      <w:r w:rsidR="00C07364" w:rsidRPr="00F03AE2">
        <w:rPr>
          <w:rFonts w:cs="Times New Roman"/>
        </w:rPr>
        <w:t>.</w:t>
      </w:r>
      <w:bookmarkEnd w:id="73"/>
    </w:p>
    <w:p w14:paraId="63FD611B" w14:textId="77777777" w:rsidR="00BB09F4" w:rsidRPr="00F03AE2" w:rsidRDefault="00BB09F4" w:rsidP="008B3AA5">
      <w:pPr>
        <w:spacing w:after="0" w:line="360" w:lineRule="auto"/>
        <w:jc w:val="both"/>
        <w:rPr>
          <w:rFonts w:ascii="Times New Roman" w:hAnsi="Times New Roman" w:cs="Times New Roman"/>
          <w:szCs w:val="24"/>
        </w:rPr>
      </w:pPr>
    </w:p>
    <w:p w14:paraId="67D17E10" w14:textId="6BD176D0" w:rsidR="008C58CC" w:rsidRPr="00F03AE2" w:rsidRDefault="000A56A5"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akePHP sigue el patrón de diseño MVC, que obliga a seguir una estructura determinada que ayudará a ampliar y mantener las funcionalidades del código de la </w:t>
      </w:r>
      <w:r w:rsidR="002A0AA2" w:rsidRPr="00F03AE2">
        <w:rPr>
          <w:rFonts w:ascii="Times New Roman" w:hAnsi="Times New Roman" w:cs="Times New Roman"/>
          <w:szCs w:val="24"/>
        </w:rPr>
        <w:t>aplicación.</w:t>
      </w:r>
      <w:r w:rsidR="002A0AA2" w:rsidRPr="00F03AE2">
        <w:rPr>
          <w:rFonts w:ascii="Times New Roman" w:hAnsi="Times New Roman" w:cs="Times New Roman"/>
          <w:color w:val="000000"/>
          <w:szCs w:val="24"/>
          <w:shd w:val="clear" w:color="auto" w:fill="FFFFFF"/>
        </w:rPr>
        <w:t xml:space="preserve"> MVC</w:t>
      </w:r>
      <w:r w:rsidR="00787325" w:rsidRPr="00F03AE2">
        <w:rPr>
          <w:rFonts w:ascii="Times New Roman" w:hAnsi="Times New Roman" w:cs="Times New Roman"/>
          <w:color w:val="000000"/>
          <w:szCs w:val="24"/>
          <w:shd w:val="clear" w:color="auto" w:fill="FFFFFF"/>
        </w:rPr>
        <w:t xml:space="preserve"> separa a la aplicación en tres partes: modelo, la vi</w:t>
      </w:r>
      <w:r w:rsidR="00CF7690" w:rsidRPr="00F03AE2">
        <w:rPr>
          <w:rFonts w:ascii="Times New Roman" w:hAnsi="Times New Roman" w:cs="Times New Roman"/>
          <w:color w:val="000000"/>
          <w:szCs w:val="24"/>
          <w:shd w:val="clear" w:color="auto" w:fill="FFFFFF"/>
        </w:rPr>
        <w:t>sta y el controlador</w:t>
      </w:r>
      <w:r w:rsidR="008A7D74" w:rsidRPr="00F03AE2">
        <w:rPr>
          <w:rFonts w:ascii="Times New Roman" w:hAnsi="Times New Roman" w:cs="Times New Roman"/>
          <w:sz w:val="16"/>
          <w:szCs w:val="16"/>
        </w:rPr>
        <w:fldChar w:fldCharType="begin"/>
      </w:r>
      <w:r w:rsidR="008C58CC" w:rsidRPr="00F03AE2">
        <w:rPr>
          <w:rFonts w:ascii="Times New Roman" w:hAnsi="Times New Roman" w:cs="Times New Roman"/>
          <w:sz w:val="16"/>
          <w:szCs w:val="16"/>
        </w:rPr>
        <w:instrText xml:space="preserve"> ADDIN ZOTERO_ITEM CSL_CITATION {"citationID":"TM9i6XXA","properties":{"formattedCitation":"{\\rtf (\\uc0\\u8220{}Entendiendo el Modelo - Vista - Controlador \\uc0\\u8212{} documentaci\\uc0\\u243{}n de CakePHP Cookbook - 2.x,\\uc0\\u8221{} n.d.)}","plainCitation":"(“Entendiendo el Modelo - Vista - Controlador — documentación de CakePHP Cookbook - 2.x,” n.d.)"},"citationItems":[{"id":146,"uris":["http://zotero.org/users/local/UBoVLAxq/items/AP2JDP24"],"uri":["http://zotero.org/users/local/UBoVLAxq/items/AP2JDP24"],"itemData":{"id":146,"type":"webpage","title":"Entendiendo el Modelo - Vista - Controlador — documentación de CakePHP Cookbook - 2.x","URL":"http://book.cakephp.org/2.0/es/cakephp-overview/understanding-model-view-controller.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8C58CC" w:rsidRPr="00F03AE2">
        <w:rPr>
          <w:rFonts w:ascii="Times New Roman" w:hAnsi="Times New Roman" w:cs="Times New Roman"/>
          <w:sz w:val="16"/>
          <w:szCs w:val="16"/>
        </w:rPr>
        <w:t>(Entendiendo el Modelo - Vista - Controlador — documentación de CakePHP Cookbook - 2.x, s.f.)</w:t>
      </w:r>
      <w:r w:rsidR="008A7D74" w:rsidRPr="00F03AE2">
        <w:rPr>
          <w:rFonts w:ascii="Times New Roman" w:hAnsi="Times New Roman" w:cs="Times New Roman"/>
          <w:sz w:val="16"/>
          <w:szCs w:val="16"/>
        </w:rPr>
        <w:fldChar w:fldCharType="end"/>
      </w:r>
      <w:r w:rsidR="00FE5858" w:rsidRPr="00F03AE2">
        <w:rPr>
          <w:rFonts w:ascii="Times New Roman" w:hAnsi="Times New Roman" w:cs="Times New Roman"/>
          <w:szCs w:val="24"/>
        </w:rPr>
        <w:t>, las cuales se describen a continuación.</w:t>
      </w:r>
    </w:p>
    <w:p w14:paraId="6ADE2665" w14:textId="77777777" w:rsidR="0080140A" w:rsidRPr="00F03AE2" w:rsidRDefault="0080140A" w:rsidP="008B3AA5">
      <w:pPr>
        <w:spacing w:after="0" w:line="360" w:lineRule="auto"/>
        <w:jc w:val="both"/>
        <w:rPr>
          <w:rFonts w:ascii="Times New Roman" w:hAnsi="Times New Roman" w:cs="Times New Roman"/>
          <w:color w:val="000000"/>
          <w:szCs w:val="24"/>
          <w:shd w:val="clear" w:color="auto" w:fill="FFFFFF"/>
        </w:rPr>
      </w:pPr>
    </w:p>
    <w:p w14:paraId="23132B2E" w14:textId="77777777" w:rsidR="005C0395" w:rsidRPr="00F03AE2" w:rsidRDefault="00996D1D"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apas MVC en CakePHP</w:t>
      </w:r>
    </w:p>
    <w:p w14:paraId="316C5B01" w14:textId="77777777" w:rsidR="005B7642" w:rsidRPr="00F03AE2" w:rsidRDefault="005B7642" w:rsidP="008B3AA5">
      <w:pPr>
        <w:spacing w:after="0" w:line="360" w:lineRule="auto"/>
        <w:rPr>
          <w:rFonts w:ascii="Times New Roman" w:hAnsi="Times New Roman" w:cs="Times New Roman"/>
          <w:b/>
          <w:szCs w:val="24"/>
        </w:rPr>
      </w:pPr>
    </w:p>
    <w:p w14:paraId="24EC004B" w14:textId="77777777" w:rsidR="00787325" w:rsidRPr="00F03AE2" w:rsidRDefault="00787325" w:rsidP="008B3AA5">
      <w:pPr>
        <w:spacing w:after="0" w:line="360" w:lineRule="auto"/>
        <w:rPr>
          <w:rFonts w:ascii="Times New Roman" w:hAnsi="Times New Roman" w:cs="Times New Roman"/>
          <w:b/>
          <w:szCs w:val="24"/>
        </w:rPr>
      </w:pPr>
      <w:r w:rsidRPr="00F03AE2">
        <w:rPr>
          <w:rFonts w:ascii="Times New Roman" w:hAnsi="Times New Roman" w:cs="Times New Roman"/>
          <w:b/>
          <w:szCs w:val="24"/>
        </w:rPr>
        <w:t xml:space="preserve">Capa del Modelo </w:t>
      </w:r>
    </w:p>
    <w:p w14:paraId="37CE9C3B" w14:textId="77777777" w:rsidR="000527DB" w:rsidRPr="00F03AE2" w:rsidRDefault="000527DB" w:rsidP="008B3AA5">
      <w:pPr>
        <w:spacing w:after="0" w:line="360" w:lineRule="auto"/>
        <w:rPr>
          <w:rFonts w:ascii="Times New Roman" w:hAnsi="Times New Roman" w:cs="Times New Roman"/>
          <w:b/>
          <w:szCs w:val="24"/>
        </w:rPr>
      </w:pPr>
    </w:p>
    <w:p w14:paraId="0CD4094D" w14:textId="63E728CE" w:rsidR="00B34CE5" w:rsidRPr="00F03AE2" w:rsidRDefault="00B34CE5"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Esta capa es la responsable de la recuperación de datos,</w:t>
      </w:r>
      <w:r w:rsidR="00996202" w:rsidRPr="00F03AE2">
        <w:rPr>
          <w:rFonts w:ascii="Times New Roman" w:hAnsi="Times New Roman" w:cs="Times New Roman"/>
          <w:szCs w:val="24"/>
        </w:rPr>
        <w:t xml:space="preserve"> donde intervienen las acciones </w:t>
      </w:r>
      <w:r w:rsidRPr="00F03AE2">
        <w:rPr>
          <w:rFonts w:ascii="Times New Roman" w:hAnsi="Times New Roman" w:cs="Times New Roman"/>
          <w:szCs w:val="24"/>
        </w:rPr>
        <w:t xml:space="preserve">de procesamiento, validación, asociación y cualquier otra tarea relativa a la manipulación de datos. </w:t>
      </w:r>
      <w:r w:rsidR="001C5FDC" w:rsidRPr="00F03AE2">
        <w:rPr>
          <w:rFonts w:ascii="Times New Roman" w:hAnsi="Times New Roman" w:cs="Times New Roman"/>
          <w:szCs w:val="24"/>
        </w:rPr>
        <w:t>En</w:t>
      </w:r>
      <w:r w:rsidR="005B6A02" w:rsidRPr="00F03AE2">
        <w:rPr>
          <w:rFonts w:ascii="Times New Roman" w:hAnsi="Times New Roman" w:cs="Times New Roman"/>
          <w:szCs w:val="24"/>
        </w:rPr>
        <w:t xml:space="preserve"> CakePHP los modelos están </w:t>
      </w:r>
      <w:r w:rsidR="002A0AA2" w:rsidRPr="00F03AE2">
        <w:rPr>
          <w:rFonts w:ascii="Times New Roman" w:hAnsi="Times New Roman" w:cs="Times New Roman"/>
          <w:szCs w:val="24"/>
        </w:rPr>
        <w:t>representados por</w:t>
      </w:r>
      <w:r w:rsidR="005B6A02" w:rsidRPr="00F03AE2">
        <w:rPr>
          <w:rFonts w:ascii="Times New Roman" w:hAnsi="Times New Roman" w:cs="Times New Roman"/>
          <w:szCs w:val="24"/>
        </w:rPr>
        <w:t xml:space="preserve"> </w:t>
      </w:r>
      <w:r w:rsidRPr="00F03AE2">
        <w:rPr>
          <w:rFonts w:ascii="Times New Roman" w:hAnsi="Times New Roman" w:cs="Times New Roman"/>
          <w:szCs w:val="24"/>
        </w:rPr>
        <w:t xml:space="preserve">una base de datos, tabla o registro, así como sus relaciones con otras tablas o </w:t>
      </w:r>
      <w:r w:rsidR="002A0AA2" w:rsidRPr="00F03AE2">
        <w:rPr>
          <w:rFonts w:ascii="Times New Roman" w:hAnsi="Times New Roman" w:cs="Times New Roman"/>
          <w:szCs w:val="24"/>
        </w:rPr>
        <w:t>registros. Siendo</w:t>
      </w:r>
      <w:r w:rsidR="001C5FDC" w:rsidRPr="00F03AE2">
        <w:rPr>
          <w:rFonts w:ascii="Times New Roman" w:hAnsi="Times New Roman" w:cs="Times New Roman"/>
          <w:szCs w:val="24"/>
        </w:rPr>
        <w:t xml:space="preserve"> aquí en esta capa donde reside la conexión a la base de datos</w:t>
      </w:r>
      <w:r w:rsidR="008A7D74" w:rsidRPr="00F03AE2">
        <w:rPr>
          <w:rFonts w:ascii="Times New Roman" w:hAnsi="Times New Roman" w:cs="Times New Roman"/>
          <w:sz w:val="16"/>
          <w:szCs w:val="16"/>
        </w:rPr>
        <w:fldChar w:fldCharType="begin"/>
      </w:r>
      <w:r w:rsidR="00FE5858" w:rsidRPr="00F03AE2">
        <w:rPr>
          <w:rFonts w:ascii="Times New Roman" w:hAnsi="Times New Roman" w:cs="Times New Roman"/>
          <w:sz w:val="16"/>
          <w:szCs w:val="16"/>
        </w:rPr>
        <w:instrText xml:space="preserve"> ADDIN ZOTERO_ITEM CSL_CITATION {"citationID":"D1GzoM8F","properties":{"formattedCitation":"{\\rtf (\\uc0\\u8220{}Entendiendo el Modelo - Vista - Controlador \\uc0\\u8212{} documentaci\\uc0\\u243{}n de CakePHP Cookbook - 2.x,\\uc0\\u8221{} n.d.)}","plainCitation":"(“Entendiendo el Modelo - Vista - Controlador — documentación de CakePHP Cookbook - 2.x,” n.d.)"},"citationItems":[{"id":146,"uris":["http://zotero.org/users/local/UBoVLAxq/items/AP2JDP24"],"uri":["http://zotero.org/users/local/UBoVLAxq/items/AP2JDP24"],"itemData":{"id":146,"type":"webpage","title":"Entendiendo el Modelo - Vista - Controlador — documentación de CakePHP Cookbook - 2.x","URL":"http://book.cakephp.org/2.0/es/cakephp-overview/understanding-model-view-controller.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FE5858" w:rsidRPr="00F03AE2">
        <w:rPr>
          <w:rFonts w:ascii="Times New Roman" w:hAnsi="Times New Roman" w:cs="Times New Roman"/>
          <w:sz w:val="16"/>
          <w:szCs w:val="16"/>
        </w:rPr>
        <w:t>(Entendiendo el Modelo - Vista - Controlador — documentación de CakePHP Cookbook - 2.x, s.f.)</w:t>
      </w:r>
      <w:r w:rsidR="008A7D74" w:rsidRPr="00F03AE2">
        <w:rPr>
          <w:rFonts w:ascii="Times New Roman" w:hAnsi="Times New Roman" w:cs="Times New Roman"/>
          <w:sz w:val="16"/>
          <w:szCs w:val="16"/>
        </w:rPr>
        <w:fldChar w:fldCharType="end"/>
      </w:r>
      <w:r w:rsidR="008C58CC" w:rsidRPr="00F03AE2">
        <w:rPr>
          <w:rFonts w:ascii="Times New Roman" w:hAnsi="Times New Roman" w:cs="Times New Roman"/>
          <w:sz w:val="16"/>
          <w:szCs w:val="16"/>
        </w:rPr>
        <w:t>.</w:t>
      </w:r>
    </w:p>
    <w:p w14:paraId="3477E970" w14:textId="77777777" w:rsidR="000B08C7" w:rsidRPr="00F03AE2" w:rsidRDefault="000B08C7" w:rsidP="008B3AA5">
      <w:pPr>
        <w:spacing w:after="0" w:line="360" w:lineRule="auto"/>
        <w:jc w:val="both"/>
        <w:rPr>
          <w:rFonts w:ascii="Times New Roman" w:hAnsi="Times New Roman" w:cs="Times New Roman"/>
          <w:szCs w:val="24"/>
        </w:rPr>
      </w:pPr>
    </w:p>
    <w:p w14:paraId="05AF9F16" w14:textId="3D76CF95" w:rsidR="00CC18BE" w:rsidRPr="00F03AE2" w:rsidRDefault="00787325" w:rsidP="008B3AA5">
      <w:pPr>
        <w:spacing w:after="0" w:line="360" w:lineRule="auto"/>
        <w:rPr>
          <w:rFonts w:ascii="Times New Roman" w:hAnsi="Times New Roman" w:cs="Times New Roman"/>
          <w:b/>
          <w:szCs w:val="24"/>
        </w:rPr>
      </w:pPr>
      <w:r w:rsidRPr="00F03AE2">
        <w:rPr>
          <w:rFonts w:ascii="Times New Roman" w:hAnsi="Times New Roman" w:cs="Times New Roman"/>
          <w:b/>
          <w:szCs w:val="24"/>
        </w:rPr>
        <w:t xml:space="preserve">Capa </w:t>
      </w:r>
      <w:r w:rsidR="008A66D6" w:rsidRPr="00F03AE2">
        <w:rPr>
          <w:rFonts w:ascii="Times New Roman" w:hAnsi="Times New Roman" w:cs="Times New Roman"/>
          <w:b/>
          <w:szCs w:val="24"/>
        </w:rPr>
        <w:t>de la Vista</w:t>
      </w:r>
    </w:p>
    <w:p w14:paraId="0C4C4B98" w14:textId="77777777" w:rsidR="000527DB" w:rsidRPr="00F03AE2" w:rsidRDefault="000527DB" w:rsidP="008B3AA5">
      <w:pPr>
        <w:spacing w:after="0" w:line="360" w:lineRule="auto"/>
        <w:rPr>
          <w:rFonts w:ascii="Times New Roman" w:hAnsi="Times New Roman" w:cs="Times New Roman"/>
          <w:b/>
          <w:szCs w:val="24"/>
        </w:rPr>
      </w:pPr>
    </w:p>
    <w:p w14:paraId="78A339B8" w14:textId="7F147848" w:rsidR="0001190C" w:rsidRPr="00F03AE2" w:rsidRDefault="0040243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n cambio esta capa es encargada de la presentación de los datos manipulados por el modelo, a través de una interfaz gráfica con el objetivo de que esta información </w:t>
      </w:r>
      <w:r w:rsidR="005B6A02" w:rsidRPr="00F03AE2">
        <w:rPr>
          <w:rFonts w:ascii="Times New Roman" w:hAnsi="Times New Roman" w:cs="Times New Roman"/>
          <w:szCs w:val="24"/>
        </w:rPr>
        <w:t xml:space="preserve">sea usada por el usuario a partir de peticiones. Las vistas en CakePHP están </w:t>
      </w:r>
      <w:r w:rsidR="0001190C" w:rsidRPr="00F03AE2">
        <w:rPr>
          <w:rFonts w:ascii="Times New Roman" w:hAnsi="Times New Roman" w:cs="Times New Roman"/>
          <w:szCs w:val="24"/>
        </w:rPr>
        <w:t xml:space="preserve">representadas </w:t>
      </w:r>
      <w:r w:rsidR="006621FA" w:rsidRPr="00F03AE2">
        <w:rPr>
          <w:rFonts w:ascii="Times New Roman" w:hAnsi="Times New Roman" w:cs="Times New Roman"/>
          <w:szCs w:val="24"/>
        </w:rPr>
        <w:t>generalmente</w:t>
      </w:r>
      <w:r w:rsidR="0001190C" w:rsidRPr="00F03AE2">
        <w:rPr>
          <w:rFonts w:ascii="Times New Roman" w:hAnsi="Times New Roman" w:cs="Times New Roman"/>
          <w:szCs w:val="24"/>
        </w:rPr>
        <w:t xml:space="preserve"> por los archivos “view” de tipo HTML con código PHP embebido, aunque no se limitan únicamente a este formato para representar datos, ya que dependen de las necesidades del usuario tales como video, audio, </w:t>
      </w:r>
      <w:r w:rsidR="0001190C" w:rsidRPr="00F03AE2">
        <w:rPr>
          <w:rFonts w:ascii="Times New Roman" w:hAnsi="Times New Roman" w:cs="Times New Roman"/>
          <w:szCs w:val="24"/>
        </w:rPr>
        <w:lastRenderedPageBreak/>
        <w:t>música, documentos, entre otros</w:t>
      </w:r>
      <w:r w:rsidR="008A7D74" w:rsidRPr="00F03AE2">
        <w:rPr>
          <w:rFonts w:ascii="Times New Roman" w:hAnsi="Times New Roman" w:cs="Times New Roman"/>
          <w:sz w:val="16"/>
          <w:szCs w:val="16"/>
        </w:rPr>
        <w:fldChar w:fldCharType="begin"/>
      </w:r>
      <w:r w:rsidR="00FE5858" w:rsidRPr="00F03AE2">
        <w:rPr>
          <w:rFonts w:ascii="Times New Roman" w:hAnsi="Times New Roman" w:cs="Times New Roman"/>
          <w:sz w:val="16"/>
          <w:szCs w:val="16"/>
        </w:rPr>
        <w:instrText xml:space="preserve"> ADDIN ZOTERO_ITEM CSL_CITATION {"citationID":"J9owak1k","properties":{"formattedCitation":"{\\rtf (\\uc0\\u8220{}Entendiendo el Modelo - Vista - Controlador \\uc0\\u8212{} documentaci\\uc0\\u243{}n de CakePHP Cookbook - 2.x,\\uc0\\u8221{} n.d.)}","plainCitation":"(“Entendiendo el Modelo - Vista - Controlador — documentación de CakePHP Cookbook - 2.x,” n.d.)"},"citationItems":[{"id":146,"uris":["http://zotero.org/users/local/UBoVLAxq/items/AP2JDP24"],"uri":["http://zotero.org/users/local/UBoVLAxq/items/AP2JDP24"],"itemData":{"id":146,"type":"webpage","title":"Entendiendo el Modelo - Vista - Controlador — documentación de CakePHP Cookbook - 2.x","URL":"http://book.cakephp.org/2.0/es/cakephp-overview/understanding-model-view-controller.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FE5858" w:rsidRPr="00F03AE2">
        <w:rPr>
          <w:rFonts w:ascii="Times New Roman" w:hAnsi="Times New Roman" w:cs="Times New Roman"/>
          <w:sz w:val="16"/>
          <w:szCs w:val="16"/>
        </w:rPr>
        <w:t>(Entendiendo el Modelo - Vista - Controlador — documentación de CakePHP Cookbook - 2.x, s.f.)</w:t>
      </w:r>
      <w:r w:rsidR="008A7D74" w:rsidRPr="00F03AE2">
        <w:rPr>
          <w:rFonts w:ascii="Times New Roman" w:hAnsi="Times New Roman" w:cs="Times New Roman"/>
          <w:sz w:val="16"/>
          <w:szCs w:val="16"/>
        </w:rPr>
        <w:fldChar w:fldCharType="end"/>
      </w:r>
      <w:r w:rsidR="0001190C" w:rsidRPr="00F03AE2">
        <w:rPr>
          <w:rFonts w:ascii="Times New Roman" w:hAnsi="Times New Roman" w:cs="Times New Roman"/>
          <w:sz w:val="16"/>
          <w:szCs w:val="16"/>
        </w:rPr>
        <w:t>.</w:t>
      </w:r>
    </w:p>
    <w:p w14:paraId="28EA35C4" w14:textId="77777777" w:rsidR="00896A62" w:rsidRPr="00F03AE2" w:rsidRDefault="00896A62" w:rsidP="008B3AA5">
      <w:pPr>
        <w:spacing w:after="0" w:line="360" w:lineRule="auto"/>
        <w:jc w:val="both"/>
        <w:rPr>
          <w:rFonts w:ascii="Times New Roman" w:hAnsi="Times New Roman" w:cs="Times New Roman"/>
          <w:szCs w:val="24"/>
        </w:rPr>
      </w:pPr>
    </w:p>
    <w:p w14:paraId="3C1D65AA" w14:textId="77777777" w:rsidR="00787325" w:rsidRPr="00F03AE2" w:rsidRDefault="00787325"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t>Capa de</w:t>
      </w:r>
      <w:r w:rsidR="008A66D6" w:rsidRPr="00F03AE2">
        <w:rPr>
          <w:rFonts w:ascii="Times New Roman" w:hAnsi="Times New Roman" w:cs="Times New Roman"/>
          <w:b/>
          <w:szCs w:val="24"/>
        </w:rPr>
        <w:t>l Controlador</w:t>
      </w:r>
    </w:p>
    <w:p w14:paraId="65FCB69F" w14:textId="77777777" w:rsidR="000527DB" w:rsidRPr="00F03AE2" w:rsidRDefault="000527DB" w:rsidP="008B3AA5">
      <w:pPr>
        <w:spacing w:after="0" w:line="360" w:lineRule="auto"/>
        <w:jc w:val="both"/>
        <w:rPr>
          <w:rFonts w:ascii="Times New Roman" w:hAnsi="Times New Roman" w:cs="Times New Roman"/>
          <w:b/>
          <w:szCs w:val="24"/>
        </w:rPr>
      </w:pPr>
    </w:p>
    <w:p w14:paraId="6677FC40" w14:textId="11D70AB0" w:rsidR="0080140A" w:rsidRPr="00F03AE2" w:rsidRDefault="001C5FD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sta capa es la responsable de dotar de lógica a nuestra aplicación, conocida como la lógica de negocios. Además de gestionar a las peticiones de los clientes</w:t>
      </w:r>
      <w:r w:rsidR="00DF7BC0" w:rsidRPr="00F03AE2">
        <w:rPr>
          <w:rFonts w:ascii="Times New Roman" w:hAnsi="Times New Roman" w:cs="Times New Roman"/>
          <w:szCs w:val="24"/>
        </w:rPr>
        <w:t xml:space="preserve"> al servidor</w:t>
      </w:r>
      <w:r w:rsidRPr="00F03AE2">
        <w:rPr>
          <w:rFonts w:ascii="Times New Roman" w:hAnsi="Times New Roman" w:cs="Times New Roman"/>
          <w:szCs w:val="24"/>
        </w:rPr>
        <w:t xml:space="preserve"> comprobando su validez de acuerdo a las normas de autentificación o </w:t>
      </w:r>
      <w:r w:rsidR="00C07364" w:rsidRPr="00F03AE2">
        <w:rPr>
          <w:rFonts w:ascii="Times New Roman" w:hAnsi="Times New Roman" w:cs="Times New Roman"/>
          <w:szCs w:val="24"/>
        </w:rPr>
        <w:t>Autorización</w:t>
      </w:r>
      <w:r w:rsidRPr="00F03AE2">
        <w:rPr>
          <w:rFonts w:ascii="Times New Roman" w:hAnsi="Times New Roman" w:cs="Times New Roman"/>
          <w:szCs w:val="24"/>
        </w:rPr>
        <w:t>, respondiendo con información solicitada</w:t>
      </w:r>
      <w:r w:rsidR="00DF7BC0" w:rsidRPr="00F03AE2">
        <w:rPr>
          <w:rFonts w:ascii="Times New Roman" w:hAnsi="Times New Roman" w:cs="Times New Roman"/>
          <w:szCs w:val="24"/>
        </w:rPr>
        <w:t xml:space="preserve"> con ayuda de la capa</w:t>
      </w:r>
      <w:r w:rsidRPr="00F03AE2">
        <w:rPr>
          <w:rFonts w:ascii="Times New Roman" w:hAnsi="Times New Roman" w:cs="Times New Roman"/>
          <w:szCs w:val="24"/>
        </w:rPr>
        <w:t xml:space="preserve"> de modelo </w:t>
      </w:r>
      <w:r w:rsidR="00DF7BC0" w:rsidRPr="00F03AE2">
        <w:rPr>
          <w:rFonts w:ascii="Times New Roman" w:hAnsi="Times New Roman" w:cs="Times New Roman"/>
          <w:szCs w:val="24"/>
        </w:rPr>
        <w:t xml:space="preserve">para leer y escribir en base de datos y otras rutas, </w:t>
      </w:r>
      <w:r w:rsidRPr="00F03AE2">
        <w:rPr>
          <w:rFonts w:ascii="Times New Roman" w:hAnsi="Times New Roman" w:cs="Times New Roman"/>
          <w:szCs w:val="24"/>
        </w:rPr>
        <w:t xml:space="preserve">y </w:t>
      </w:r>
      <w:r w:rsidR="00DF7BC0" w:rsidRPr="00F03AE2">
        <w:rPr>
          <w:rFonts w:ascii="Times New Roman" w:hAnsi="Times New Roman" w:cs="Times New Roman"/>
          <w:szCs w:val="24"/>
        </w:rPr>
        <w:t>mandar la salida apropiada de datos por la capa de vistas</w:t>
      </w:r>
      <w:r w:rsidR="008A7D74" w:rsidRPr="00F03AE2">
        <w:rPr>
          <w:rFonts w:ascii="Times New Roman" w:hAnsi="Times New Roman" w:cs="Times New Roman"/>
          <w:sz w:val="16"/>
          <w:szCs w:val="16"/>
        </w:rPr>
        <w:fldChar w:fldCharType="begin"/>
      </w:r>
      <w:r w:rsidR="00FE5858" w:rsidRPr="00F03AE2">
        <w:rPr>
          <w:rFonts w:ascii="Times New Roman" w:hAnsi="Times New Roman" w:cs="Times New Roman"/>
          <w:sz w:val="16"/>
          <w:szCs w:val="16"/>
        </w:rPr>
        <w:instrText xml:space="preserve"> ADDIN ZOTERO_ITEM CSL_CITATION {"citationID":"M4j7cf8B","properties":{"formattedCitation":"{\\rtf (\\uc0\\u8220{}Entendiendo el Modelo - Vista - Controlador \\uc0\\u8212{} documentaci\\uc0\\u243{}n de CakePHP Cookbook - 2.x,\\uc0\\u8221{} n.d.)}","plainCitation":"(“Entendiendo el Modelo - Vista - Controlador — documentación de CakePHP Cookbook - 2.x,” n.d.)"},"citationItems":[{"id":146,"uris":["http://zotero.org/users/local/UBoVLAxq/items/AP2JDP24"],"uri":["http://zotero.org/users/local/UBoVLAxq/items/AP2JDP24"],"itemData":{"id":146,"type":"webpage","title":"Entendiendo el Modelo - Vista - Controlador — documentación de CakePHP Cookbook - 2.x","URL":"http://book.cakephp.org/2.0/es/cakephp-overview/understanding-model-view-controller.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FE5858" w:rsidRPr="00F03AE2">
        <w:rPr>
          <w:rFonts w:ascii="Times New Roman" w:hAnsi="Times New Roman" w:cs="Times New Roman"/>
          <w:sz w:val="16"/>
          <w:szCs w:val="16"/>
        </w:rPr>
        <w:t>E</w:t>
      </w:r>
      <w:r w:rsidR="00FE5858" w:rsidRPr="00F03AE2">
        <w:rPr>
          <w:rFonts w:ascii="Times New Roman" w:hAnsi="Times New Roman" w:cs="Times New Roman"/>
          <w:sz w:val="18"/>
          <w:szCs w:val="18"/>
        </w:rPr>
        <w:t>ntendien</w:t>
      </w:r>
      <w:r w:rsidR="00FE5858" w:rsidRPr="00F03AE2">
        <w:rPr>
          <w:rFonts w:ascii="Times New Roman" w:hAnsi="Times New Roman" w:cs="Times New Roman"/>
          <w:sz w:val="16"/>
          <w:szCs w:val="16"/>
        </w:rPr>
        <w:t>do el Modelo - Vista - Controlador — documentación de CakePHP Cookbook - 2.x, s.f.)</w:t>
      </w:r>
      <w:r w:rsidR="008A7D74" w:rsidRPr="00F03AE2">
        <w:rPr>
          <w:rFonts w:ascii="Times New Roman" w:hAnsi="Times New Roman" w:cs="Times New Roman"/>
          <w:sz w:val="16"/>
          <w:szCs w:val="16"/>
        </w:rPr>
        <w:fldChar w:fldCharType="end"/>
      </w:r>
      <w:r w:rsidR="00DF7BC0" w:rsidRPr="00F03AE2">
        <w:rPr>
          <w:rFonts w:ascii="Times New Roman" w:hAnsi="Times New Roman" w:cs="Times New Roman"/>
          <w:szCs w:val="24"/>
        </w:rPr>
        <w:t xml:space="preserve">. </w:t>
      </w:r>
    </w:p>
    <w:p w14:paraId="0BAEF1AF" w14:textId="77777777" w:rsidR="00FF0E04" w:rsidRPr="00F03AE2" w:rsidRDefault="00FF0E04" w:rsidP="008B3AA5">
      <w:pPr>
        <w:spacing w:after="0" w:line="360" w:lineRule="auto"/>
        <w:jc w:val="both"/>
        <w:rPr>
          <w:rFonts w:ascii="Times New Roman" w:hAnsi="Times New Roman" w:cs="Times New Roman"/>
          <w:szCs w:val="24"/>
        </w:rPr>
      </w:pPr>
    </w:p>
    <w:p w14:paraId="517A8091" w14:textId="77777777" w:rsidR="00FF0E04" w:rsidRPr="00F03AE2" w:rsidRDefault="00FF0E04" w:rsidP="008B3AA5">
      <w:pPr>
        <w:spacing w:after="0" w:line="360" w:lineRule="auto"/>
        <w:jc w:val="both"/>
        <w:rPr>
          <w:rFonts w:ascii="Times New Roman" w:hAnsi="Times New Roman" w:cs="Times New Roman"/>
          <w:szCs w:val="24"/>
        </w:rPr>
      </w:pPr>
    </w:p>
    <w:p w14:paraId="6387B94E" w14:textId="77777777" w:rsidR="00996202" w:rsidRPr="00F03AE2" w:rsidRDefault="00996202"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iclo de Petición MVC en CakePHP</w:t>
      </w:r>
    </w:p>
    <w:p w14:paraId="68DCDA4C" w14:textId="77777777" w:rsidR="009B115D" w:rsidRPr="00F03AE2" w:rsidRDefault="009B115D" w:rsidP="008B3AA5">
      <w:pPr>
        <w:spacing w:after="0"/>
        <w:rPr>
          <w:rFonts w:ascii="Times New Roman" w:hAnsi="Times New Roman" w:cs="Times New Roman"/>
          <w:sz w:val="24"/>
          <w:szCs w:val="24"/>
        </w:rPr>
      </w:pPr>
    </w:p>
    <w:p w14:paraId="7BAF8433" w14:textId="77777777" w:rsidR="00787325" w:rsidRPr="00F03AE2" w:rsidRDefault="005F2AEB" w:rsidP="008B3AA5">
      <w:pPr>
        <w:pStyle w:val="Sinespaciado"/>
        <w:spacing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7F45D084" wp14:editId="345D5456">
            <wp:extent cx="4400550" cy="1927138"/>
            <wp:effectExtent l="0" t="0" r="0" b="0"/>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4433" cy="1937597"/>
                    </a:xfrm>
                    <a:prstGeom prst="rect">
                      <a:avLst/>
                    </a:prstGeom>
                    <a:noFill/>
                    <a:ln>
                      <a:noFill/>
                    </a:ln>
                  </pic:spPr>
                </pic:pic>
              </a:graphicData>
            </a:graphic>
          </wp:inline>
        </w:drawing>
      </w:r>
    </w:p>
    <w:p w14:paraId="176F9CA1" w14:textId="3A9F63B4" w:rsidR="00A62E55" w:rsidRPr="00F03AE2" w:rsidRDefault="009D45D9" w:rsidP="008B3AA5">
      <w:pPr>
        <w:pStyle w:val="Figura"/>
        <w:spacing w:before="0" w:line="240" w:lineRule="auto"/>
        <w:ind w:left="708" w:firstLine="708"/>
        <w:jc w:val="left"/>
        <w:rPr>
          <w:rFonts w:cs="Times New Roman"/>
          <w:b w:val="0"/>
          <w:szCs w:val="24"/>
        </w:rPr>
      </w:pPr>
      <w:bookmarkStart w:id="74" w:name="_Toc421023226"/>
      <w:bookmarkStart w:id="75" w:name="_Toc425188951"/>
      <w:r w:rsidRPr="00F03AE2">
        <w:rPr>
          <w:rFonts w:cs="Times New Roman"/>
          <w:szCs w:val="24"/>
        </w:rPr>
        <w:t xml:space="preserve">Figura </w:t>
      </w:r>
      <w:r w:rsidR="000B08C7" w:rsidRPr="00F03AE2">
        <w:rPr>
          <w:rFonts w:cs="Times New Roman"/>
          <w:szCs w:val="24"/>
        </w:rPr>
        <w:t>5</w:t>
      </w:r>
      <w:r w:rsidRPr="00F03AE2">
        <w:rPr>
          <w:rFonts w:cs="Times New Roman"/>
          <w:szCs w:val="24"/>
        </w:rPr>
        <w:t>-</w:t>
      </w:r>
      <w:r w:rsidR="005D4A5E" w:rsidRPr="00F03AE2">
        <w:rPr>
          <w:rFonts w:cs="Times New Roman"/>
          <w:szCs w:val="24"/>
        </w:rPr>
        <w:t>1</w:t>
      </w:r>
      <w:r w:rsidR="00A62E55" w:rsidRPr="00F03AE2">
        <w:rPr>
          <w:rFonts w:cs="Times New Roman"/>
          <w:szCs w:val="24"/>
        </w:rPr>
        <w:t xml:space="preserve">. </w:t>
      </w:r>
      <w:r w:rsidR="00A62E55" w:rsidRPr="00F03AE2">
        <w:rPr>
          <w:rFonts w:cs="Times New Roman"/>
          <w:b w:val="0"/>
          <w:szCs w:val="24"/>
        </w:rPr>
        <w:t>Petición típica MVC en CakePHP</w:t>
      </w:r>
      <w:bookmarkEnd w:id="74"/>
      <w:bookmarkEnd w:id="75"/>
    </w:p>
    <w:p w14:paraId="2FD888F5" w14:textId="2AFF76BC" w:rsidR="005F2AEB" w:rsidRPr="00F03AE2" w:rsidRDefault="000527DB" w:rsidP="008B3AA5">
      <w:pPr>
        <w:spacing w:after="0" w:line="240" w:lineRule="auto"/>
        <w:ind w:left="708" w:firstLine="708"/>
        <w:rPr>
          <w:rFonts w:ascii="Times New Roman" w:hAnsi="Times New Roman" w:cs="Times New Roman"/>
          <w:sz w:val="16"/>
          <w:szCs w:val="24"/>
        </w:rPr>
      </w:pPr>
      <w:r w:rsidRPr="00F03AE2">
        <w:rPr>
          <w:rFonts w:ascii="Times New Roman" w:hAnsi="Times New Roman" w:cs="Times New Roman"/>
          <w:b/>
          <w:sz w:val="16"/>
          <w:szCs w:val="24"/>
        </w:rPr>
        <w:t>Fuente</w:t>
      </w:r>
      <w:r w:rsidR="009B115D" w:rsidRPr="00F03AE2">
        <w:rPr>
          <w:rFonts w:ascii="Times New Roman" w:hAnsi="Times New Roman" w:cs="Times New Roman"/>
          <w:b/>
          <w:sz w:val="16"/>
          <w:szCs w:val="24"/>
        </w:rPr>
        <w:t xml:space="preserve">: </w:t>
      </w:r>
      <w:r w:rsidR="009B115D" w:rsidRPr="00F03AE2">
        <w:rPr>
          <w:rFonts w:ascii="Times New Roman" w:hAnsi="Times New Roman" w:cs="Times New Roman"/>
          <w:sz w:val="16"/>
          <w:szCs w:val="24"/>
        </w:rPr>
        <w:t>CakePHP.org</w:t>
      </w:r>
    </w:p>
    <w:p w14:paraId="210AE8E3" w14:textId="77777777" w:rsidR="007727E3" w:rsidRPr="00F03AE2" w:rsidRDefault="007727E3" w:rsidP="008B3AA5">
      <w:pPr>
        <w:spacing w:after="0" w:line="360" w:lineRule="auto"/>
        <w:jc w:val="both"/>
        <w:rPr>
          <w:rFonts w:ascii="Times New Roman" w:hAnsi="Times New Roman" w:cs="Times New Roman"/>
          <w:sz w:val="24"/>
          <w:szCs w:val="24"/>
        </w:rPr>
      </w:pPr>
    </w:p>
    <w:p w14:paraId="3A9503B0" w14:textId="1668F8DB" w:rsidR="00AB559D" w:rsidRPr="00F03AE2" w:rsidRDefault="00AB559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ciclo de petición MVC en CakePHP </w:t>
      </w:r>
      <w:r w:rsidR="00FF209B" w:rsidRPr="00F03AE2">
        <w:rPr>
          <w:rFonts w:ascii="Times New Roman" w:hAnsi="Times New Roman" w:cs="Times New Roman"/>
          <w:szCs w:val="24"/>
        </w:rPr>
        <w:t>ta</w:t>
      </w:r>
      <w:r w:rsidR="00777FAE" w:rsidRPr="00F03AE2">
        <w:rPr>
          <w:rFonts w:ascii="Times New Roman" w:hAnsi="Times New Roman" w:cs="Times New Roman"/>
          <w:szCs w:val="24"/>
        </w:rPr>
        <w:t>l como se muestra en la Fig</w:t>
      </w:r>
      <w:r w:rsidR="00F22162" w:rsidRPr="00F03AE2">
        <w:rPr>
          <w:rFonts w:ascii="Times New Roman" w:hAnsi="Times New Roman" w:cs="Times New Roman"/>
          <w:szCs w:val="24"/>
        </w:rPr>
        <w:t>ura</w:t>
      </w:r>
      <w:r w:rsidR="00777FAE" w:rsidRPr="00F03AE2">
        <w:rPr>
          <w:rFonts w:ascii="Times New Roman" w:hAnsi="Times New Roman" w:cs="Times New Roman"/>
          <w:szCs w:val="24"/>
        </w:rPr>
        <w:t xml:space="preserve"> </w:t>
      </w:r>
      <w:r w:rsidR="000B08C7" w:rsidRPr="00F03AE2">
        <w:rPr>
          <w:rFonts w:ascii="Times New Roman" w:hAnsi="Times New Roman" w:cs="Times New Roman"/>
          <w:szCs w:val="24"/>
        </w:rPr>
        <w:t>5-</w:t>
      </w:r>
      <w:r w:rsidR="005D4A5E" w:rsidRPr="00F03AE2">
        <w:rPr>
          <w:rFonts w:ascii="Times New Roman" w:hAnsi="Times New Roman" w:cs="Times New Roman"/>
          <w:szCs w:val="24"/>
        </w:rPr>
        <w:t>1</w:t>
      </w:r>
      <w:r w:rsidR="00FF209B" w:rsidRPr="00F03AE2">
        <w:rPr>
          <w:rFonts w:ascii="Times New Roman" w:hAnsi="Times New Roman" w:cs="Times New Roman"/>
          <w:szCs w:val="24"/>
        </w:rPr>
        <w:t xml:space="preserve">, </w:t>
      </w:r>
      <w:r w:rsidRPr="00F03AE2">
        <w:rPr>
          <w:rFonts w:ascii="Times New Roman" w:hAnsi="Times New Roman" w:cs="Times New Roman"/>
          <w:szCs w:val="24"/>
        </w:rPr>
        <w:t xml:space="preserve">comienza cuando el cliente realiza una petición a la </w:t>
      </w:r>
      <w:r w:rsidR="00FF209B" w:rsidRPr="00F03AE2">
        <w:rPr>
          <w:rFonts w:ascii="Times New Roman" w:hAnsi="Times New Roman" w:cs="Times New Roman"/>
          <w:szCs w:val="24"/>
        </w:rPr>
        <w:t xml:space="preserve">aplicación, la cual pasa por un despachador que las convierte en acciones de </w:t>
      </w:r>
      <w:r w:rsidR="00896A62" w:rsidRPr="00F03AE2">
        <w:rPr>
          <w:rFonts w:ascii="Times New Roman" w:hAnsi="Times New Roman" w:cs="Times New Roman"/>
          <w:szCs w:val="24"/>
        </w:rPr>
        <w:t>controladores</w:t>
      </w:r>
      <w:r w:rsidR="00FF209B" w:rsidRPr="00F03AE2">
        <w:rPr>
          <w:rFonts w:ascii="Times New Roman" w:hAnsi="Times New Roman" w:cs="Times New Roman"/>
          <w:szCs w:val="24"/>
        </w:rPr>
        <w:t xml:space="preserve"> pasan al controlador el cual se conecta con el modelo para la manipulación de datos solicitada, al finalizar la comunicación el controlador delega el objeto a la vista correcta para generar una presentación de información correcta al cliente</w:t>
      </w:r>
      <w:r w:rsidR="008A7D74" w:rsidRPr="00F03AE2">
        <w:rPr>
          <w:rFonts w:ascii="Times New Roman" w:hAnsi="Times New Roman" w:cs="Times New Roman"/>
          <w:sz w:val="16"/>
          <w:szCs w:val="16"/>
        </w:rPr>
        <w:fldChar w:fldCharType="begin"/>
      </w:r>
      <w:r w:rsidR="00FE5858" w:rsidRPr="00F03AE2">
        <w:rPr>
          <w:rFonts w:ascii="Times New Roman" w:hAnsi="Times New Roman" w:cs="Times New Roman"/>
          <w:sz w:val="16"/>
          <w:szCs w:val="16"/>
        </w:rPr>
        <w:instrText xml:space="preserve"> ADDIN ZOTERO_ITEM CSL_CITATION {"citationID":"sIgl7s0D","properties":{"formattedCitation":"{\\rtf (\\uc0\\u8220{}Entendiendo el Modelo - Vista - Controlador \\uc0\\u8212{} documentaci\\uc0\\u243{}n de CakePHP Cookbook - 2.x,\\uc0\\u8221{} n.d.)}","plainCitation":"(“Entendiendo el Modelo - Vista - Controlador — documentación de CakePHP Cookbook - 2.x,” n.d.)"},"citationItems":[{"id":146,"uris":["http://zotero.org/users/local/UBoVLAxq/items/AP2JDP24"],"uri":["http://zotero.org/users/local/UBoVLAxq/items/AP2JDP24"],"itemData":{"id":146,"type":"webpage","title":"Entendiendo el Modelo - Vista - Controlador — documentación de CakePHP Cookbook - 2.x","URL":"http://book.cakephp.org/2.0/es/cakephp-overview/understanding-model-view-controller.html","accessed":{"date-parts":[["2014",8,12]]}}}],"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FE5858" w:rsidRPr="00F03AE2">
        <w:rPr>
          <w:rFonts w:ascii="Times New Roman" w:hAnsi="Times New Roman" w:cs="Times New Roman"/>
          <w:sz w:val="16"/>
          <w:szCs w:val="16"/>
        </w:rPr>
        <w:t>Entendiendo el Modelo - Vista - Controlador — document</w:t>
      </w:r>
      <w:r w:rsidR="000527DB" w:rsidRPr="00F03AE2">
        <w:rPr>
          <w:rFonts w:ascii="Times New Roman" w:hAnsi="Times New Roman" w:cs="Times New Roman"/>
          <w:sz w:val="16"/>
          <w:szCs w:val="16"/>
        </w:rPr>
        <w:t>ación de CakePHP Cookbook - 2.x</w:t>
      </w:r>
      <w:r w:rsidR="00FE5858" w:rsidRPr="00F03AE2">
        <w:rPr>
          <w:rFonts w:ascii="Times New Roman" w:hAnsi="Times New Roman" w:cs="Times New Roman"/>
          <w:sz w:val="16"/>
          <w:szCs w:val="16"/>
        </w:rPr>
        <w:t>, s.f.)</w:t>
      </w:r>
      <w:r w:rsidR="008A7D74" w:rsidRPr="00F03AE2">
        <w:rPr>
          <w:rFonts w:ascii="Times New Roman" w:hAnsi="Times New Roman" w:cs="Times New Roman"/>
          <w:sz w:val="16"/>
          <w:szCs w:val="16"/>
        </w:rPr>
        <w:fldChar w:fldCharType="end"/>
      </w:r>
      <w:r w:rsidR="00FF209B" w:rsidRPr="00F03AE2">
        <w:rPr>
          <w:rFonts w:ascii="Times New Roman" w:hAnsi="Times New Roman" w:cs="Times New Roman"/>
          <w:sz w:val="16"/>
          <w:szCs w:val="16"/>
        </w:rPr>
        <w:t>.</w:t>
      </w:r>
    </w:p>
    <w:p w14:paraId="09561CA2" w14:textId="77777777" w:rsidR="005C24D2" w:rsidRPr="00F03AE2" w:rsidRDefault="005C24D2" w:rsidP="008B3AA5">
      <w:pPr>
        <w:spacing w:after="0" w:line="360" w:lineRule="auto"/>
        <w:jc w:val="both"/>
        <w:rPr>
          <w:rFonts w:ascii="Times New Roman" w:hAnsi="Times New Roman" w:cs="Times New Roman"/>
          <w:szCs w:val="24"/>
        </w:rPr>
      </w:pPr>
    </w:p>
    <w:p w14:paraId="47952D73" w14:textId="77777777" w:rsidR="00102BFC" w:rsidRPr="00F03AE2" w:rsidRDefault="00102BFC" w:rsidP="00F53C45">
      <w:pPr>
        <w:pStyle w:val="Estilo111"/>
        <w:numPr>
          <w:ilvl w:val="2"/>
          <w:numId w:val="99"/>
        </w:numPr>
        <w:spacing w:before="0" w:line="360" w:lineRule="auto"/>
        <w:rPr>
          <w:rFonts w:cs="Times New Roman"/>
        </w:rPr>
      </w:pPr>
      <w:bookmarkStart w:id="76" w:name="_Toc421023227"/>
      <w:bookmarkStart w:id="77" w:name="_Toc425344881"/>
      <w:r w:rsidRPr="00F03AE2">
        <w:rPr>
          <w:rFonts w:cs="Times New Roman"/>
        </w:rPr>
        <w:t>Convenciones en CakePHP</w:t>
      </w:r>
      <w:bookmarkEnd w:id="76"/>
      <w:r w:rsidR="00C07364" w:rsidRPr="00F03AE2">
        <w:rPr>
          <w:rFonts w:cs="Times New Roman"/>
        </w:rPr>
        <w:t>.</w:t>
      </w:r>
      <w:bookmarkEnd w:id="77"/>
    </w:p>
    <w:p w14:paraId="537B10B9" w14:textId="77777777" w:rsidR="005B7642" w:rsidRPr="00F03AE2" w:rsidRDefault="005B7642" w:rsidP="008B3AA5">
      <w:pPr>
        <w:spacing w:after="0" w:line="360" w:lineRule="auto"/>
        <w:jc w:val="both"/>
        <w:rPr>
          <w:rFonts w:ascii="Times New Roman" w:hAnsi="Times New Roman" w:cs="Times New Roman"/>
          <w:szCs w:val="24"/>
        </w:rPr>
      </w:pPr>
    </w:p>
    <w:p w14:paraId="333D79C0" w14:textId="6B70FC76" w:rsidR="00102BFC" w:rsidRPr="00F03AE2" w:rsidRDefault="00102BF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omo se mencionó anteriormente </w:t>
      </w:r>
      <w:r w:rsidR="009B775E" w:rsidRPr="00F03AE2">
        <w:rPr>
          <w:rFonts w:ascii="Times New Roman" w:hAnsi="Times New Roman" w:cs="Times New Roman"/>
          <w:szCs w:val="24"/>
        </w:rPr>
        <w:t>la filosofía de CakePHP, las convenciones son importantes para un desarrollo de aplicaciones uniforme</w:t>
      </w:r>
      <w:r w:rsidR="00C8299F" w:rsidRPr="00F03AE2">
        <w:rPr>
          <w:rFonts w:ascii="Times New Roman" w:hAnsi="Times New Roman" w:cs="Times New Roman"/>
          <w:szCs w:val="24"/>
        </w:rPr>
        <w:t xml:space="preserve">. Debido a que este framework está escrito en inglés es </w:t>
      </w:r>
      <w:r w:rsidR="00C8299F" w:rsidRPr="00F03AE2">
        <w:rPr>
          <w:rFonts w:ascii="Times New Roman" w:hAnsi="Times New Roman" w:cs="Times New Roman"/>
          <w:szCs w:val="24"/>
        </w:rPr>
        <w:lastRenderedPageBreak/>
        <w:t>recomendable utilizar los nombres en este idioma, debido a que</w:t>
      </w:r>
      <w:r w:rsidR="000527DB" w:rsidRPr="00F03AE2">
        <w:rPr>
          <w:rFonts w:ascii="Times New Roman" w:hAnsi="Times New Roman" w:cs="Times New Roman"/>
          <w:szCs w:val="24"/>
        </w:rPr>
        <w:t xml:space="preserve"> las palabras son más cortas, y </w:t>
      </w:r>
      <w:r w:rsidR="00C8299F" w:rsidRPr="00F03AE2">
        <w:rPr>
          <w:rFonts w:ascii="Times New Roman" w:hAnsi="Times New Roman" w:cs="Times New Roman"/>
          <w:szCs w:val="24"/>
        </w:rPr>
        <w:t>evitar problemas de plurales que ocasionan las palabras en español.</w:t>
      </w:r>
    </w:p>
    <w:p w14:paraId="58748DD8" w14:textId="77777777" w:rsidR="0080140A" w:rsidRPr="00F03AE2" w:rsidRDefault="0080140A" w:rsidP="008B3AA5">
      <w:pPr>
        <w:spacing w:after="0" w:line="360" w:lineRule="auto"/>
        <w:jc w:val="both"/>
        <w:rPr>
          <w:rFonts w:ascii="Times New Roman" w:hAnsi="Times New Roman" w:cs="Times New Roman"/>
          <w:szCs w:val="24"/>
        </w:rPr>
      </w:pPr>
    </w:p>
    <w:p w14:paraId="082AE84E" w14:textId="77777777" w:rsidR="00C8299F" w:rsidRPr="00F03AE2" w:rsidRDefault="00C8299F"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onvenciones de Controladores</w:t>
      </w:r>
    </w:p>
    <w:p w14:paraId="7B7F9B6D" w14:textId="77777777" w:rsidR="00CC18BE" w:rsidRPr="00F03AE2" w:rsidRDefault="00CC18BE" w:rsidP="00CC18BE"/>
    <w:p w14:paraId="1E95DAE1" w14:textId="75FAA0BC" w:rsidR="00CC18BE" w:rsidRPr="00F03AE2" w:rsidRDefault="00C8299F"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os nombres de las clases de los controladores son en plural, con formato </w:t>
      </w:r>
      <w:r w:rsidRPr="00F03AE2">
        <w:rPr>
          <w:rFonts w:ascii="Times New Roman" w:hAnsi="Times New Roman" w:cs="Times New Roman"/>
          <w:i/>
          <w:szCs w:val="24"/>
        </w:rPr>
        <w:t>CamelCased</w:t>
      </w:r>
      <w:r w:rsidRPr="00F03AE2">
        <w:rPr>
          <w:rFonts w:ascii="Times New Roman" w:hAnsi="Times New Roman" w:cs="Times New Roman"/>
          <w:szCs w:val="24"/>
        </w:rPr>
        <w:t xml:space="preserve">, y terminan en Controller. </w:t>
      </w:r>
      <w:r w:rsidRPr="00F03AE2">
        <w:rPr>
          <w:rFonts w:ascii="Times New Roman" w:hAnsi="Times New Roman" w:cs="Times New Roman"/>
          <w:i/>
          <w:szCs w:val="24"/>
        </w:rPr>
        <w:t xml:space="preserve">PeopleController </w:t>
      </w:r>
      <w:r w:rsidRPr="00F03AE2">
        <w:rPr>
          <w:rFonts w:ascii="Times New Roman" w:hAnsi="Times New Roman" w:cs="Times New Roman"/>
          <w:szCs w:val="24"/>
        </w:rPr>
        <w:t xml:space="preserve">y </w:t>
      </w:r>
      <w:r w:rsidRPr="00F03AE2">
        <w:rPr>
          <w:rFonts w:ascii="Times New Roman" w:hAnsi="Times New Roman" w:cs="Times New Roman"/>
          <w:i/>
          <w:szCs w:val="24"/>
        </w:rPr>
        <w:t xml:space="preserve">LatestArticlesController </w:t>
      </w:r>
      <w:r w:rsidRPr="00F03AE2">
        <w:rPr>
          <w:rFonts w:ascii="Times New Roman" w:hAnsi="Times New Roman" w:cs="Times New Roman"/>
          <w:szCs w:val="24"/>
        </w:rPr>
        <w:t xml:space="preserve">son ejemplos que siguen esta convención. </w:t>
      </w:r>
    </w:p>
    <w:p w14:paraId="2AF53293" w14:textId="77777777" w:rsidR="00CC18BE" w:rsidRPr="00F03AE2" w:rsidRDefault="00CC18BE" w:rsidP="008B3AA5">
      <w:pPr>
        <w:spacing w:after="0" w:line="360" w:lineRule="auto"/>
        <w:jc w:val="both"/>
        <w:rPr>
          <w:rFonts w:ascii="Times New Roman" w:hAnsi="Times New Roman" w:cs="Times New Roman"/>
          <w:szCs w:val="24"/>
        </w:rPr>
      </w:pPr>
    </w:p>
    <w:p w14:paraId="4016E338" w14:textId="323FDF14" w:rsidR="00C8299F" w:rsidRPr="00F03AE2" w:rsidRDefault="00780A26"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Además</w:t>
      </w:r>
      <w:r w:rsidR="00C8299F" w:rsidRPr="00F03AE2">
        <w:rPr>
          <w:rFonts w:ascii="Times New Roman" w:hAnsi="Times New Roman" w:cs="Times New Roman"/>
          <w:szCs w:val="24"/>
        </w:rPr>
        <w:t xml:space="preserve"> de mencionar que el primer método que </w:t>
      </w:r>
      <w:r w:rsidRPr="00F03AE2">
        <w:rPr>
          <w:rFonts w:ascii="Times New Roman" w:hAnsi="Times New Roman" w:cs="Times New Roman"/>
          <w:szCs w:val="24"/>
        </w:rPr>
        <w:t xml:space="preserve">se debe crear para un controlador sea el </w:t>
      </w:r>
      <w:r w:rsidRPr="00F03AE2">
        <w:rPr>
          <w:rFonts w:ascii="Times New Roman" w:hAnsi="Times New Roman" w:cs="Times New Roman"/>
          <w:i/>
          <w:szCs w:val="24"/>
        </w:rPr>
        <w:t>index ()</w:t>
      </w:r>
      <w:r w:rsidRPr="00F03AE2">
        <w:rPr>
          <w:rFonts w:ascii="Times New Roman" w:hAnsi="Times New Roman" w:cs="Times New Roman"/>
          <w:szCs w:val="24"/>
        </w:rPr>
        <w:t xml:space="preserve">, ya que este será por defecto el primer método en ejecutarse.  Por ejemplo una petición de </w:t>
      </w:r>
      <w:hyperlink r:id="rId21" w:history="1">
        <w:r w:rsidRPr="00F03AE2">
          <w:rPr>
            <w:rStyle w:val="Hipervnculo"/>
            <w:rFonts w:ascii="Times New Roman" w:hAnsi="Times New Roman" w:cs="Times New Roman"/>
            <w:i/>
            <w:color w:val="auto"/>
            <w:szCs w:val="24"/>
            <w:u w:val="none"/>
          </w:rPr>
          <w:t>http://www.example.com/cakes/</w:t>
        </w:r>
      </w:hyperlink>
      <w:r w:rsidRPr="00F03AE2">
        <w:rPr>
          <w:rFonts w:ascii="Times New Roman" w:hAnsi="Times New Roman" w:cs="Times New Roman"/>
          <w:szCs w:val="24"/>
        </w:rPr>
        <w:t xml:space="preserve"> corresponderá con la llama al método </w:t>
      </w:r>
      <w:r w:rsidRPr="00F03AE2">
        <w:rPr>
          <w:rFonts w:ascii="Times New Roman" w:hAnsi="Times New Roman" w:cs="Times New Roman"/>
          <w:i/>
          <w:szCs w:val="24"/>
        </w:rPr>
        <w:t>index ()</w:t>
      </w:r>
      <w:r w:rsidRPr="00F03AE2">
        <w:rPr>
          <w:rFonts w:ascii="Times New Roman" w:hAnsi="Times New Roman" w:cs="Times New Roman"/>
          <w:szCs w:val="24"/>
        </w:rPr>
        <w:t xml:space="preserve"> del controlador </w:t>
      </w:r>
      <w:r w:rsidRPr="00F03AE2">
        <w:rPr>
          <w:rFonts w:ascii="Times New Roman" w:hAnsi="Times New Roman" w:cs="Times New Roman"/>
          <w:i/>
          <w:szCs w:val="24"/>
        </w:rPr>
        <w:t>CakesController</w:t>
      </w:r>
      <w:r w:rsidR="0083024B" w:rsidRPr="00F03AE2">
        <w:rPr>
          <w:rFonts w:ascii="Times New Roman" w:hAnsi="Times New Roman" w:cs="Times New Roman"/>
          <w:szCs w:val="24"/>
        </w:rPr>
        <w:t>.</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XGej6FGu","properties":{"formattedCitation":"{\\rtf (\\uc0\\u8220{}CakePHP Conventions \\uc0\\u8212{} CakePHP Cookbook 2.x documentation,\\uc0\\u8221{} n.d.)}","plainCitation":"(“CakePHP Conventions — CakePHP Cookbook 2.x documentation,” n.d.)"},"citationItems":[{"id":149,"uris":["http://zotero.org/users/local/UBoVLAxq/items/B88JBFMR"],"uri":["http://zotero.org/users/local/UBoVLAxq/items/B88JBFMR"],"itemData":{"id":149,"type":"webpage","title":"CakePHP Conventions — CakePHP Cookbook 2.x documentation","URL":"http://book.cakephp.org/2.0/en/getting-started/cakephp-conventions.html","accessed":{"date-parts":[["2014",8,13]]}}}],"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CakePHP Conventions — Cak</w:t>
      </w:r>
      <w:r w:rsidR="00FE5858" w:rsidRPr="00F03AE2">
        <w:rPr>
          <w:rFonts w:ascii="Times New Roman" w:hAnsi="Times New Roman" w:cs="Times New Roman"/>
          <w:sz w:val="16"/>
          <w:szCs w:val="16"/>
        </w:rPr>
        <w:t xml:space="preserve">ePHP Cookbook 2.x </w:t>
      </w:r>
      <w:r w:rsidR="000B08C7" w:rsidRPr="00F03AE2">
        <w:rPr>
          <w:rFonts w:ascii="Times New Roman" w:hAnsi="Times New Roman" w:cs="Times New Roman"/>
          <w:sz w:val="16"/>
          <w:szCs w:val="16"/>
        </w:rPr>
        <w:t>documentation,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697A943D" w14:textId="77777777" w:rsidR="00CC18BE" w:rsidRPr="00F03AE2" w:rsidRDefault="00CC18BE" w:rsidP="008B3AA5">
      <w:pPr>
        <w:spacing w:after="0" w:line="360" w:lineRule="auto"/>
        <w:jc w:val="both"/>
        <w:rPr>
          <w:rFonts w:ascii="Times New Roman" w:hAnsi="Times New Roman" w:cs="Times New Roman"/>
          <w:szCs w:val="24"/>
        </w:rPr>
      </w:pPr>
    </w:p>
    <w:p w14:paraId="2C582BB7" w14:textId="77777777" w:rsidR="0083024B" w:rsidRPr="00F03AE2" w:rsidRDefault="0083024B"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onvenciones sobre nombres de fichero y nombres de clases</w:t>
      </w:r>
    </w:p>
    <w:p w14:paraId="575DBDD5" w14:textId="77777777" w:rsidR="00CC18BE" w:rsidRPr="00F03AE2" w:rsidRDefault="00CC18BE" w:rsidP="00CC18BE"/>
    <w:p w14:paraId="4D91D596" w14:textId="1A129A6F" w:rsidR="00C8299F" w:rsidRPr="00F03AE2" w:rsidRDefault="003317A9" w:rsidP="008B3AA5">
      <w:pPr>
        <w:spacing w:after="0" w:line="360" w:lineRule="auto"/>
        <w:jc w:val="both"/>
        <w:rPr>
          <w:rFonts w:ascii="Times New Roman" w:hAnsi="Times New Roman" w:cs="Times New Roman"/>
          <w:color w:val="000000"/>
          <w:szCs w:val="24"/>
          <w:shd w:val="clear" w:color="auto" w:fill="FFFFFF"/>
        </w:rPr>
      </w:pPr>
      <w:r w:rsidRPr="00F03AE2">
        <w:rPr>
          <w:rFonts w:ascii="Times New Roman" w:hAnsi="Times New Roman" w:cs="Times New Roman"/>
          <w:szCs w:val="24"/>
        </w:rPr>
        <w:t xml:space="preserve">En general, </w:t>
      </w:r>
      <w:r w:rsidRPr="00F03AE2">
        <w:rPr>
          <w:rFonts w:ascii="Times New Roman" w:hAnsi="Times New Roman" w:cs="Times New Roman"/>
          <w:color w:val="000000"/>
          <w:szCs w:val="24"/>
          <w:shd w:val="clear" w:color="auto" w:fill="FFFFFF"/>
        </w:rPr>
        <w:t xml:space="preserve">los nombres de fichero y los nombres de clase serán iguales, en formato </w:t>
      </w:r>
      <w:r w:rsidRPr="00F03AE2">
        <w:rPr>
          <w:rFonts w:ascii="Times New Roman" w:hAnsi="Times New Roman" w:cs="Times New Roman"/>
          <w:i/>
          <w:color w:val="000000"/>
          <w:szCs w:val="24"/>
          <w:shd w:val="clear" w:color="auto" w:fill="FFFFFF"/>
        </w:rPr>
        <w:t>CamelCased</w:t>
      </w:r>
      <w:r w:rsidRPr="00F03AE2">
        <w:rPr>
          <w:rFonts w:ascii="Times New Roman" w:hAnsi="Times New Roman" w:cs="Times New Roman"/>
          <w:color w:val="000000"/>
          <w:szCs w:val="24"/>
          <w:shd w:val="clear" w:color="auto" w:fill="FFFFFF"/>
        </w:rPr>
        <w:t>, por ejemplo l</w:t>
      </w:r>
      <w:r w:rsidR="0010712A" w:rsidRPr="00F03AE2">
        <w:rPr>
          <w:rFonts w:ascii="Times New Roman" w:hAnsi="Times New Roman" w:cs="Times New Roman"/>
          <w:color w:val="000000"/>
          <w:szCs w:val="24"/>
          <w:shd w:val="clear" w:color="auto" w:fill="FFFFFF"/>
        </w:rPr>
        <w:t xml:space="preserve">a clase </w:t>
      </w:r>
      <w:r w:rsidR="00E11406" w:rsidRPr="00F03AE2">
        <w:rPr>
          <w:rFonts w:ascii="Times New Roman" w:hAnsi="Times New Roman" w:cs="Times New Roman"/>
          <w:i/>
          <w:color w:val="000000"/>
          <w:szCs w:val="24"/>
          <w:shd w:val="clear" w:color="auto" w:fill="FFFFFF"/>
        </w:rPr>
        <w:t>Cakes</w:t>
      </w:r>
      <w:r w:rsidR="0010712A" w:rsidRPr="00F03AE2">
        <w:rPr>
          <w:rFonts w:ascii="Times New Roman" w:hAnsi="Times New Roman" w:cs="Times New Roman"/>
          <w:i/>
          <w:color w:val="000000"/>
          <w:szCs w:val="24"/>
          <w:shd w:val="clear" w:color="auto" w:fill="FFFFFF"/>
        </w:rPr>
        <w:t>Controller</w:t>
      </w:r>
      <w:r w:rsidRPr="00F03AE2">
        <w:rPr>
          <w:rFonts w:ascii="Times New Roman" w:hAnsi="Times New Roman" w:cs="Times New Roman"/>
          <w:color w:val="000000"/>
          <w:szCs w:val="24"/>
          <w:shd w:val="clear" w:color="auto" w:fill="FFFFFF"/>
        </w:rPr>
        <w:t xml:space="preserve"> es encontrada en un archivo llamado </w:t>
      </w:r>
      <w:r w:rsidR="00E11406" w:rsidRPr="00F03AE2">
        <w:rPr>
          <w:rFonts w:ascii="Times New Roman" w:hAnsi="Times New Roman" w:cs="Times New Roman"/>
          <w:i/>
          <w:color w:val="000000"/>
          <w:szCs w:val="24"/>
          <w:shd w:val="clear" w:color="auto" w:fill="FFFFFF"/>
        </w:rPr>
        <w:t>Cakes</w:t>
      </w:r>
      <w:r w:rsidR="0010712A" w:rsidRPr="00F03AE2">
        <w:rPr>
          <w:rFonts w:ascii="Times New Roman" w:hAnsi="Times New Roman" w:cs="Times New Roman"/>
          <w:i/>
          <w:color w:val="000000"/>
          <w:szCs w:val="24"/>
          <w:shd w:val="clear" w:color="auto" w:fill="FFFFFF"/>
        </w:rPr>
        <w:t>Controlller</w:t>
      </w:r>
      <w:r w:rsidRPr="00F03AE2">
        <w:rPr>
          <w:rFonts w:ascii="Times New Roman" w:hAnsi="Times New Roman" w:cs="Times New Roman"/>
          <w:i/>
          <w:color w:val="000000"/>
          <w:szCs w:val="24"/>
          <w:shd w:val="clear" w:color="auto" w:fill="FFFFFF"/>
        </w:rPr>
        <w:t>.php</w:t>
      </w:r>
      <w:r w:rsidR="0010712A" w:rsidRPr="00F03AE2">
        <w:rPr>
          <w:rFonts w:ascii="Times New Roman" w:hAnsi="Times New Roman" w:cs="Times New Roman"/>
          <w:color w:val="000000"/>
          <w:szCs w:val="24"/>
          <w:shd w:val="clear" w:color="auto" w:fill="FFFFFF"/>
        </w:rPr>
        <w:t xml:space="preserve">, de la misma manera con los modelos, vistas, componentes, helpers. </w:t>
      </w:r>
      <w:r w:rsidR="008A7D74" w:rsidRPr="00F03AE2">
        <w:rPr>
          <w:rFonts w:ascii="Times New Roman" w:hAnsi="Times New Roman" w:cs="Times New Roman"/>
          <w:color w:val="000000"/>
          <w:sz w:val="16"/>
          <w:szCs w:val="16"/>
          <w:shd w:val="clear" w:color="auto" w:fill="FFFFFF"/>
        </w:rPr>
        <w:fldChar w:fldCharType="begin"/>
      </w:r>
      <w:r w:rsidR="00034BB6" w:rsidRPr="00F03AE2">
        <w:rPr>
          <w:rFonts w:ascii="Times New Roman" w:hAnsi="Times New Roman" w:cs="Times New Roman"/>
          <w:color w:val="000000"/>
          <w:sz w:val="16"/>
          <w:szCs w:val="16"/>
          <w:shd w:val="clear" w:color="auto" w:fill="FFFFFF"/>
        </w:rPr>
        <w:instrText xml:space="preserve"> ADDIN ZOTERO_ITEM CSL_CITATION {"citationID":"08e6tP7c","properties":{"formattedCitation":"{\\rtf (\\uc0\\u8220{}CakePHP Conventions \\uc0\\u8212{} CakePHP Cookbook 2.x documentation,\\uc0\\u8221{} n.d.)}","plainCitation":"(“CakePHP Conventions — CakePHP Cookbook 2.x documentation,” n.d.)"},"citationItems":[{"id":149,"uris":["http://zotero.org/users/local/UBoVLAxq/items/B88JBFMR"],"uri":["http://zotero.org/users/local/UBoVLAxq/items/B88JBFMR"],"itemData":{"id":149,"type":"webpage","title":"CakePHP Conventions — CakePHP Cookbook 2.x documentation","URL":"http://book.cakephp.org/2.0/en/getting-started/cakephp-conventions.html","accessed":{"date-parts":[["2014",8,13]]}}}],"schema":"https://github.com/citation-style-language/schema/raw/master/csl-citation.json"} </w:instrText>
      </w:r>
      <w:r w:rsidR="008A7D74" w:rsidRPr="00F03AE2">
        <w:rPr>
          <w:rFonts w:ascii="Times New Roman" w:hAnsi="Times New Roman" w:cs="Times New Roman"/>
          <w:color w:val="000000"/>
          <w:sz w:val="16"/>
          <w:szCs w:val="16"/>
          <w:shd w:val="clear" w:color="auto" w:fill="FFFFFF"/>
        </w:rPr>
        <w:fldChar w:fldCharType="separate"/>
      </w:r>
      <w:r w:rsidR="000527DB" w:rsidRPr="00F03AE2">
        <w:rPr>
          <w:rFonts w:ascii="Times New Roman" w:hAnsi="Times New Roman" w:cs="Times New Roman"/>
          <w:sz w:val="16"/>
          <w:szCs w:val="16"/>
        </w:rPr>
        <w:t>(</w:t>
      </w:r>
      <w:r w:rsidR="00034BB6" w:rsidRPr="00F03AE2">
        <w:rPr>
          <w:rFonts w:ascii="Times New Roman" w:hAnsi="Times New Roman" w:cs="Times New Roman"/>
          <w:sz w:val="16"/>
          <w:szCs w:val="16"/>
        </w:rPr>
        <w:t xml:space="preserve">CakePHP Conventions — CakePHP Cookbook 2.x </w:t>
      </w:r>
      <w:r w:rsidR="000527DB" w:rsidRPr="00F03AE2">
        <w:rPr>
          <w:rFonts w:ascii="Times New Roman" w:hAnsi="Times New Roman" w:cs="Times New Roman"/>
          <w:sz w:val="16"/>
          <w:szCs w:val="16"/>
        </w:rPr>
        <w:t>documentation</w:t>
      </w:r>
      <w:r w:rsidR="000B08C7" w:rsidRPr="00F03AE2">
        <w:rPr>
          <w:rFonts w:ascii="Times New Roman" w:hAnsi="Times New Roman" w:cs="Times New Roman"/>
          <w:sz w:val="16"/>
          <w:szCs w:val="16"/>
        </w:rPr>
        <w:t>, s.f</w:t>
      </w:r>
      <w:r w:rsidR="00FE5858" w:rsidRPr="00F03AE2">
        <w:rPr>
          <w:rFonts w:ascii="Times New Roman" w:hAnsi="Times New Roman" w:cs="Times New Roman"/>
          <w:sz w:val="16"/>
          <w:szCs w:val="16"/>
        </w:rPr>
        <w:t>.</w:t>
      </w:r>
      <w:r w:rsidR="00034BB6" w:rsidRPr="00F03AE2">
        <w:rPr>
          <w:rFonts w:ascii="Times New Roman" w:hAnsi="Times New Roman" w:cs="Times New Roman"/>
          <w:sz w:val="16"/>
          <w:szCs w:val="16"/>
        </w:rPr>
        <w:t>)</w:t>
      </w:r>
      <w:r w:rsidR="008A7D74" w:rsidRPr="00F03AE2">
        <w:rPr>
          <w:rFonts w:ascii="Times New Roman" w:hAnsi="Times New Roman" w:cs="Times New Roman"/>
          <w:color w:val="000000"/>
          <w:sz w:val="16"/>
          <w:szCs w:val="16"/>
          <w:shd w:val="clear" w:color="auto" w:fill="FFFFFF"/>
        </w:rPr>
        <w:fldChar w:fldCharType="end"/>
      </w:r>
    </w:p>
    <w:p w14:paraId="6EBBA79E" w14:textId="77777777" w:rsidR="00F22162" w:rsidRPr="00F03AE2" w:rsidRDefault="00F22162" w:rsidP="008B3AA5">
      <w:pPr>
        <w:spacing w:after="0" w:line="360" w:lineRule="auto"/>
        <w:jc w:val="both"/>
        <w:rPr>
          <w:rFonts w:ascii="Times New Roman" w:hAnsi="Times New Roman" w:cs="Times New Roman"/>
          <w:b/>
          <w:szCs w:val="24"/>
        </w:rPr>
      </w:pPr>
    </w:p>
    <w:p w14:paraId="301A4738" w14:textId="77777777" w:rsidR="00C6100C" w:rsidRPr="00F03AE2" w:rsidRDefault="004A5C7F"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Convenciones para modelos y bases de datos</w:t>
      </w:r>
    </w:p>
    <w:p w14:paraId="42487DBA" w14:textId="77777777" w:rsidR="00CC18BE" w:rsidRPr="00F03AE2" w:rsidRDefault="00CC18BE" w:rsidP="00CC18BE"/>
    <w:p w14:paraId="7B2AFBB1" w14:textId="77777777" w:rsidR="005B7642" w:rsidRPr="00F03AE2" w:rsidRDefault="00D12FA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os nombres de las clases de modelos están en singular y en formato </w:t>
      </w:r>
      <w:r w:rsidRPr="00F03AE2">
        <w:rPr>
          <w:rFonts w:ascii="Times New Roman" w:hAnsi="Times New Roman" w:cs="Times New Roman"/>
          <w:i/>
          <w:szCs w:val="24"/>
        </w:rPr>
        <w:t>CamelCase</w:t>
      </w:r>
      <w:r w:rsidRPr="00F03AE2">
        <w:rPr>
          <w:rFonts w:ascii="Times New Roman" w:hAnsi="Times New Roman" w:cs="Times New Roman"/>
          <w:szCs w:val="24"/>
        </w:rPr>
        <w:t xml:space="preserve">. Entre los ejemplos convencionales de nombres de los modelos pueden ser </w:t>
      </w:r>
      <w:r w:rsidRPr="00F03AE2">
        <w:rPr>
          <w:rFonts w:ascii="Times New Roman" w:hAnsi="Times New Roman" w:cs="Times New Roman"/>
          <w:i/>
          <w:color w:val="000000"/>
          <w:szCs w:val="24"/>
          <w:shd w:val="clear" w:color="auto" w:fill="FFFFFF"/>
        </w:rPr>
        <w:t>Person</w:t>
      </w:r>
      <w:r w:rsidRPr="00F03AE2">
        <w:rPr>
          <w:rFonts w:ascii="Times New Roman" w:hAnsi="Times New Roman" w:cs="Times New Roman"/>
          <w:color w:val="000000"/>
          <w:szCs w:val="24"/>
          <w:shd w:val="clear" w:color="auto" w:fill="FFFFFF"/>
        </w:rPr>
        <w:t xml:space="preserve">, </w:t>
      </w:r>
      <w:r w:rsidRPr="00F03AE2">
        <w:rPr>
          <w:rFonts w:ascii="Times New Roman" w:hAnsi="Times New Roman" w:cs="Times New Roman"/>
          <w:i/>
          <w:color w:val="000000"/>
          <w:szCs w:val="24"/>
          <w:shd w:val="clear" w:color="auto" w:fill="FFFFFF"/>
        </w:rPr>
        <w:t>BigPerson</w:t>
      </w:r>
      <w:r w:rsidRPr="00F03AE2">
        <w:rPr>
          <w:rFonts w:ascii="Times New Roman" w:hAnsi="Times New Roman" w:cs="Times New Roman"/>
          <w:color w:val="000000"/>
          <w:szCs w:val="24"/>
          <w:shd w:val="clear" w:color="auto" w:fill="FFFFFF"/>
        </w:rPr>
        <w:t>, y</w:t>
      </w:r>
      <w:r w:rsidRPr="00F03AE2">
        <w:rPr>
          <w:rFonts w:ascii="Times New Roman" w:hAnsi="Times New Roman" w:cs="Times New Roman"/>
          <w:i/>
          <w:color w:val="000000"/>
          <w:szCs w:val="24"/>
          <w:shd w:val="clear" w:color="auto" w:fill="FFFFFF"/>
        </w:rPr>
        <w:t xml:space="preserve"> ReallyBigPerson</w:t>
      </w:r>
      <w:r w:rsidR="00B7129A" w:rsidRPr="00F03AE2">
        <w:rPr>
          <w:rFonts w:ascii="Times New Roman" w:hAnsi="Times New Roman" w:cs="Times New Roman"/>
          <w:color w:val="000000"/>
          <w:szCs w:val="24"/>
          <w:shd w:val="clear" w:color="auto" w:fill="FFFFFF"/>
        </w:rPr>
        <w:t xml:space="preserve">. Los nombres de las tablas correspondientes a los modelos deben ir en plural y usar </w:t>
      </w:r>
      <w:r w:rsidR="00B7129A" w:rsidRPr="00F03AE2">
        <w:rPr>
          <w:rFonts w:ascii="Times New Roman" w:hAnsi="Times New Roman" w:cs="Times New Roman"/>
          <w:szCs w:val="24"/>
        </w:rPr>
        <w:t xml:space="preserve"> el símbolo underscore "_" o guion bajo. </w:t>
      </w:r>
    </w:p>
    <w:p w14:paraId="720C313E" w14:textId="77777777" w:rsidR="00CC18BE" w:rsidRPr="00F03AE2" w:rsidRDefault="00CC18BE" w:rsidP="008B3AA5">
      <w:pPr>
        <w:spacing w:after="0" w:line="360" w:lineRule="auto"/>
        <w:jc w:val="both"/>
        <w:rPr>
          <w:rFonts w:ascii="Times New Roman" w:hAnsi="Times New Roman" w:cs="Times New Roman"/>
          <w:szCs w:val="24"/>
        </w:rPr>
      </w:pPr>
    </w:p>
    <w:p w14:paraId="3B06B906" w14:textId="288CD9D0" w:rsidR="00B7129A" w:rsidRPr="00F03AE2" w:rsidRDefault="00B7129A"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lang w:val="es-ES"/>
        </w:rPr>
        <w:t xml:space="preserve">Por ejemplo </w:t>
      </w:r>
      <w:r w:rsidRPr="00F03AE2">
        <w:rPr>
          <w:rFonts w:ascii="Times New Roman" w:hAnsi="Times New Roman" w:cs="Times New Roman"/>
          <w:i/>
          <w:szCs w:val="24"/>
          <w:lang w:val="es-ES"/>
        </w:rPr>
        <w:t xml:space="preserve">people, big_people, </w:t>
      </w:r>
      <w:r w:rsidRPr="00F03AE2">
        <w:rPr>
          <w:rFonts w:ascii="Times New Roman" w:hAnsi="Times New Roman" w:cs="Times New Roman"/>
          <w:szCs w:val="24"/>
          <w:lang w:val="es-ES"/>
        </w:rPr>
        <w:t>y</w:t>
      </w:r>
      <w:r w:rsidRPr="00F03AE2">
        <w:rPr>
          <w:rFonts w:ascii="Times New Roman" w:hAnsi="Times New Roman" w:cs="Times New Roman"/>
          <w:i/>
          <w:szCs w:val="24"/>
          <w:lang w:val="es-ES"/>
        </w:rPr>
        <w:t xml:space="preserve"> really_big_people</w:t>
      </w:r>
      <w:r w:rsidRPr="00F03AE2">
        <w:rPr>
          <w:rFonts w:ascii="Times New Roman" w:hAnsi="Times New Roman" w:cs="Times New Roman"/>
          <w:szCs w:val="24"/>
          <w:lang w:val="es-ES"/>
        </w:rPr>
        <w:t>.</w:t>
      </w:r>
      <w:r w:rsidR="00C62616" w:rsidRPr="00F03AE2">
        <w:rPr>
          <w:rFonts w:ascii="Times New Roman" w:hAnsi="Times New Roman" w:cs="Times New Roman"/>
          <w:szCs w:val="24"/>
        </w:rPr>
        <w:t xml:space="preserve">Los nombres de los campos con más de una palabra se escriben en minúscula y subrayado, por ejemplo </w:t>
      </w:r>
      <w:r w:rsidR="00C62616" w:rsidRPr="00F03AE2">
        <w:rPr>
          <w:rFonts w:ascii="Times New Roman" w:hAnsi="Times New Roman" w:cs="Times New Roman"/>
          <w:i/>
          <w:szCs w:val="24"/>
        </w:rPr>
        <w:t>first_name</w:t>
      </w:r>
      <w:r w:rsidR="00C62616" w:rsidRPr="00F03AE2">
        <w:rPr>
          <w:rFonts w:ascii="Times New Roman" w:hAnsi="Times New Roman" w:cs="Times New Roman"/>
          <w:szCs w:val="24"/>
        </w:rPr>
        <w:t>.</w:t>
      </w:r>
      <w:r w:rsidR="005F36E1" w:rsidRPr="00F03AE2">
        <w:rPr>
          <w:rFonts w:ascii="Times New Roman" w:hAnsi="Times New Roman" w:cs="Times New Roman"/>
          <w:szCs w:val="24"/>
        </w:rPr>
        <w:t xml:space="preserve"> Otra recomendación es al utilizar el atributo id seguido del nombre de la tabla en singular utilizando guion bajo, por ejemplo si la tabla es cakes, su atributo seria </w:t>
      </w:r>
      <w:r w:rsidR="005F36E1" w:rsidRPr="00F03AE2">
        <w:rPr>
          <w:rFonts w:ascii="Times New Roman" w:hAnsi="Times New Roman" w:cs="Times New Roman"/>
          <w:i/>
          <w:szCs w:val="24"/>
        </w:rPr>
        <w:t>cake_id</w:t>
      </w:r>
      <w:r w:rsidR="005F36E1" w:rsidRPr="00F03AE2">
        <w:rPr>
          <w:rFonts w:ascii="Times New Roman" w:hAnsi="Times New Roman" w:cs="Times New Roman"/>
          <w:szCs w:val="24"/>
        </w:rPr>
        <w:t xml:space="preserve">.  </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uWMfRkPD","properties":{"formattedCitation":"{\\rtf (\\uc0\\u8220{}CakePHP Conventions \\uc0\\u8212{} CakePHP Cookbook 2.x documentation,\\uc0\\u8221{} n.d.)}","plainCitation":"(“CakePHP Conventions — CakePHP Cookbook 2.x documentation,” n.d.)"},"citationItems":[{"id":149,"uris":["http://zotero.org/users/local/UBoVLAxq/items/B88JBFMR"],"uri":["http://zotero.org/users/local/UBoVLAxq/items/B88JBFMR"],"itemData":{"id":149,"type":"webpage","title":"CakePHP Conventions — CakePHP Cookbook 2.x documentation","URL":"http://book.cakephp.org/2.0/en/getting-started/cakephp-conventions.html","accessed":{"date-parts":[["2014",8,13]]}}}],"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034BB6" w:rsidRPr="00F03AE2">
        <w:rPr>
          <w:rFonts w:ascii="Times New Roman" w:hAnsi="Times New Roman" w:cs="Times New Roman"/>
          <w:sz w:val="16"/>
          <w:szCs w:val="16"/>
        </w:rPr>
        <w:t xml:space="preserve">CakePHP Conventions — CakePHP Cookbook 2.x </w:t>
      </w:r>
      <w:r w:rsidR="000527DB" w:rsidRPr="00F03AE2">
        <w:rPr>
          <w:rFonts w:ascii="Times New Roman" w:hAnsi="Times New Roman" w:cs="Times New Roman"/>
          <w:sz w:val="16"/>
          <w:szCs w:val="16"/>
        </w:rPr>
        <w:t>documentation</w:t>
      </w:r>
      <w:r w:rsidR="000B08C7" w:rsidRPr="00F03AE2">
        <w:rPr>
          <w:rFonts w:ascii="Times New Roman" w:hAnsi="Times New Roman" w:cs="Times New Roman"/>
          <w:sz w:val="16"/>
          <w:szCs w:val="16"/>
        </w:rPr>
        <w:t>, s.f</w:t>
      </w:r>
      <w:r w:rsidR="00FE5858" w:rsidRPr="00F03AE2">
        <w:rPr>
          <w:rFonts w:ascii="Times New Roman" w:hAnsi="Times New Roman" w:cs="Times New Roman"/>
          <w:sz w:val="16"/>
          <w:szCs w:val="16"/>
        </w:rPr>
        <w:t>.</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0BF5019C" w14:textId="77777777" w:rsidR="005B7642" w:rsidRPr="00F03AE2" w:rsidRDefault="005B7642" w:rsidP="008B3AA5">
      <w:pPr>
        <w:spacing w:after="0" w:line="360" w:lineRule="auto"/>
        <w:jc w:val="both"/>
        <w:rPr>
          <w:rFonts w:ascii="Times New Roman" w:hAnsi="Times New Roman" w:cs="Times New Roman"/>
          <w:szCs w:val="24"/>
        </w:rPr>
      </w:pPr>
    </w:p>
    <w:p w14:paraId="68923C1E" w14:textId="77777777" w:rsidR="000527DB" w:rsidRPr="00F03AE2" w:rsidRDefault="000527DB" w:rsidP="008B3AA5">
      <w:pPr>
        <w:spacing w:after="0" w:line="360" w:lineRule="auto"/>
        <w:jc w:val="both"/>
        <w:rPr>
          <w:rFonts w:ascii="Times New Roman" w:hAnsi="Times New Roman" w:cs="Times New Roman"/>
          <w:szCs w:val="24"/>
        </w:rPr>
      </w:pPr>
    </w:p>
    <w:p w14:paraId="4D19317A" w14:textId="77777777" w:rsidR="000527DB" w:rsidRPr="00F03AE2" w:rsidRDefault="000527DB" w:rsidP="008B3AA5">
      <w:pPr>
        <w:spacing w:after="0" w:line="360" w:lineRule="auto"/>
        <w:jc w:val="both"/>
        <w:rPr>
          <w:rFonts w:ascii="Times New Roman" w:hAnsi="Times New Roman" w:cs="Times New Roman"/>
          <w:szCs w:val="24"/>
        </w:rPr>
      </w:pPr>
    </w:p>
    <w:p w14:paraId="514B7CC3" w14:textId="77777777" w:rsidR="00C62616" w:rsidRPr="00F03AE2" w:rsidRDefault="00C62616"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lastRenderedPageBreak/>
        <w:t>Convenciones en las Vistas</w:t>
      </w:r>
    </w:p>
    <w:p w14:paraId="5A8BE258" w14:textId="77777777" w:rsidR="000527DB" w:rsidRPr="00F03AE2" w:rsidRDefault="000527DB" w:rsidP="000527DB"/>
    <w:p w14:paraId="57FE1C6E" w14:textId="77777777" w:rsidR="00C62616" w:rsidRPr="00F03AE2" w:rsidRDefault="00E11406"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Los nombres de las vistas utilizan el mismo método del controlador al que hacen referencia, en formato subrayado. Siguiendo el patrón para nombrar las vistas:</w:t>
      </w:r>
    </w:p>
    <w:p w14:paraId="4A958EC3" w14:textId="77777777" w:rsidR="007727E3" w:rsidRPr="00F03AE2" w:rsidRDefault="007727E3" w:rsidP="008B3AA5">
      <w:pPr>
        <w:spacing w:after="0" w:line="360" w:lineRule="auto"/>
        <w:jc w:val="both"/>
        <w:rPr>
          <w:rFonts w:ascii="Times New Roman" w:hAnsi="Times New Roman" w:cs="Times New Roman"/>
          <w:szCs w:val="24"/>
        </w:rPr>
      </w:pPr>
    </w:p>
    <w:p w14:paraId="6692B0C5" w14:textId="77777777" w:rsidR="00E11406" w:rsidRPr="00F03AE2" w:rsidRDefault="00E11406" w:rsidP="000527DB">
      <w:pPr>
        <w:spacing w:after="0" w:line="360" w:lineRule="auto"/>
        <w:rPr>
          <w:rFonts w:ascii="Times New Roman" w:hAnsi="Times New Roman" w:cs="Times New Roman"/>
          <w:i/>
          <w:color w:val="000000"/>
          <w:szCs w:val="24"/>
          <w:shd w:val="clear" w:color="auto" w:fill="FFFFFF"/>
        </w:rPr>
      </w:pPr>
      <w:r w:rsidRPr="00F03AE2">
        <w:rPr>
          <w:rFonts w:ascii="Times New Roman" w:hAnsi="Times New Roman" w:cs="Times New Roman"/>
          <w:i/>
          <w:color w:val="000000"/>
          <w:szCs w:val="24"/>
          <w:shd w:val="clear" w:color="auto" w:fill="FFFFFF"/>
        </w:rPr>
        <w:t>/app/View/Controller/underscored_function_name.ctp.</w:t>
      </w:r>
    </w:p>
    <w:p w14:paraId="24945EEB" w14:textId="77777777" w:rsidR="009D45D9" w:rsidRPr="00F03AE2" w:rsidRDefault="009D45D9" w:rsidP="008B3AA5">
      <w:pPr>
        <w:spacing w:after="0" w:line="360" w:lineRule="auto"/>
        <w:jc w:val="both"/>
        <w:rPr>
          <w:rFonts w:ascii="Times New Roman" w:hAnsi="Times New Roman" w:cs="Times New Roman"/>
          <w:szCs w:val="24"/>
        </w:rPr>
      </w:pPr>
    </w:p>
    <w:p w14:paraId="6B0A1FAE" w14:textId="6E40A3A5" w:rsidR="00AB4664" w:rsidRPr="00F03AE2" w:rsidRDefault="00E11406"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 xml:space="preserve">Por ejemplo el método </w:t>
      </w:r>
      <w:r w:rsidR="00F22162" w:rsidRPr="00F03AE2">
        <w:rPr>
          <w:rFonts w:ascii="Times New Roman" w:hAnsi="Times New Roman" w:cs="Times New Roman"/>
          <w:i/>
          <w:szCs w:val="24"/>
        </w:rPr>
        <w:t>add (</w:t>
      </w:r>
      <w:r w:rsidRPr="00F03AE2">
        <w:rPr>
          <w:rFonts w:ascii="Times New Roman" w:hAnsi="Times New Roman" w:cs="Times New Roman"/>
          <w:i/>
          <w:szCs w:val="24"/>
        </w:rPr>
        <w:t>)</w:t>
      </w:r>
      <w:r w:rsidRPr="00F03AE2">
        <w:rPr>
          <w:rFonts w:ascii="Times New Roman" w:hAnsi="Times New Roman" w:cs="Times New Roman"/>
          <w:szCs w:val="24"/>
        </w:rPr>
        <w:t xml:space="preserve"> del controlador </w:t>
      </w:r>
      <w:r w:rsidR="003E380F" w:rsidRPr="00F03AE2">
        <w:rPr>
          <w:rFonts w:ascii="Times New Roman" w:hAnsi="Times New Roman" w:cs="Times New Roman"/>
          <w:i/>
          <w:szCs w:val="24"/>
        </w:rPr>
        <w:t>Cakes</w:t>
      </w:r>
      <w:r w:rsidRPr="00F03AE2">
        <w:rPr>
          <w:rFonts w:ascii="Times New Roman" w:hAnsi="Times New Roman" w:cs="Times New Roman"/>
          <w:i/>
          <w:szCs w:val="24"/>
        </w:rPr>
        <w:t>Controller</w:t>
      </w:r>
      <w:r w:rsidRPr="00F03AE2">
        <w:rPr>
          <w:rFonts w:ascii="Times New Roman" w:hAnsi="Times New Roman" w:cs="Times New Roman"/>
          <w:szCs w:val="24"/>
        </w:rPr>
        <w:t xml:space="preserve"> buscará el fichero de vista en la ruta </w:t>
      </w:r>
      <w:r w:rsidRPr="00F03AE2">
        <w:rPr>
          <w:rFonts w:ascii="Times New Roman" w:hAnsi="Times New Roman" w:cs="Times New Roman"/>
          <w:i/>
          <w:szCs w:val="24"/>
        </w:rPr>
        <w:t>/app/View/</w:t>
      </w:r>
      <w:r w:rsidR="003E380F" w:rsidRPr="00F03AE2">
        <w:rPr>
          <w:rFonts w:ascii="Times New Roman" w:hAnsi="Times New Roman" w:cs="Times New Roman"/>
          <w:i/>
          <w:szCs w:val="24"/>
        </w:rPr>
        <w:t>Cakes</w:t>
      </w:r>
      <w:r w:rsidRPr="00F03AE2">
        <w:rPr>
          <w:rFonts w:ascii="Times New Roman" w:hAnsi="Times New Roman" w:cs="Times New Roman"/>
          <w:i/>
          <w:szCs w:val="24"/>
        </w:rPr>
        <w:t>/</w:t>
      </w:r>
      <w:r w:rsidR="003E380F" w:rsidRPr="00F03AE2">
        <w:rPr>
          <w:rFonts w:ascii="Times New Roman" w:hAnsi="Times New Roman" w:cs="Times New Roman"/>
          <w:i/>
          <w:szCs w:val="24"/>
        </w:rPr>
        <w:t>add</w:t>
      </w:r>
      <w:r w:rsidRPr="00F03AE2">
        <w:rPr>
          <w:rFonts w:ascii="Times New Roman" w:hAnsi="Times New Roman" w:cs="Times New Roman"/>
          <w:i/>
          <w:szCs w:val="24"/>
        </w:rPr>
        <w:t>.ctp</w:t>
      </w:r>
      <w:r w:rsidRPr="00F03AE2">
        <w:rPr>
          <w:rFonts w:ascii="Times New Roman" w:hAnsi="Times New Roman" w:cs="Times New Roman"/>
          <w:szCs w:val="24"/>
        </w:rPr>
        <w:t>.</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qPrV4DL0","properties":{"formattedCitation":"{\\rtf (\\uc0\\u8220{}CakePHP Conventions \\uc0\\u8212{} CakePHP Cookbook 2.x documentation,\\uc0\\u8221{} n.d.)}","plainCitation":"(“CakePHP Conventions — CakePHP Cookbook 2.x documentation,” n.d.)"},"citationItems":[{"id":149,"uris":["http://zotero.org/users/local/UBoVLAxq/items/B88JBFMR"],"uri":["http://zotero.org/users/local/UBoVLAxq/items/B88JBFMR"],"itemData":{"id":149,"type":"webpage","title":"CakePHP Conventions — CakePHP Cookbook 2.x documentation","URL":"http://book.cakephp.org/2.0/en/getting-started/cakephp-conventions.html","accessed":{"date-parts":[["2014",8,13]]}}}],"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034BB6" w:rsidRPr="00F03AE2">
        <w:rPr>
          <w:rFonts w:ascii="Times New Roman" w:hAnsi="Times New Roman" w:cs="Times New Roman"/>
          <w:sz w:val="16"/>
          <w:szCs w:val="16"/>
        </w:rPr>
        <w:t>CakePHP Conventions — CakePHP Cookbook 2.x documentation</w:t>
      </w:r>
      <w:r w:rsidR="007727E3" w:rsidRPr="00F03AE2">
        <w:rPr>
          <w:rFonts w:ascii="Times New Roman" w:hAnsi="Times New Roman" w:cs="Times New Roman"/>
          <w:sz w:val="16"/>
          <w:szCs w:val="16"/>
        </w:rPr>
        <w:t>, s.f</w:t>
      </w:r>
      <w:r w:rsidR="00FE5858" w:rsidRPr="00F03AE2">
        <w:rPr>
          <w:rFonts w:ascii="Times New Roman" w:hAnsi="Times New Roman" w:cs="Times New Roman"/>
          <w:sz w:val="16"/>
          <w:szCs w:val="16"/>
        </w:rPr>
        <w:t>.</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671FD43A" w14:textId="77777777" w:rsidR="000B08C7" w:rsidRPr="00F03AE2" w:rsidRDefault="000B08C7" w:rsidP="008B3AA5">
      <w:pPr>
        <w:spacing w:after="0" w:line="360" w:lineRule="auto"/>
        <w:jc w:val="both"/>
        <w:rPr>
          <w:rFonts w:ascii="Times New Roman" w:hAnsi="Times New Roman" w:cs="Times New Roman"/>
          <w:szCs w:val="24"/>
        </w:rPr>
      </w:pPr>
    </w:p>
    <w:p w14:paraId="7E6E4CE5" w14:textId="77777777" w:rsidR="009D30D1" w:rsidRPr="00F03AE2" w:rsidRDefault="009D30D1" w:rsidP="00F53C45">
      <w:pPr>
        <w:pStyle w:val="Estilo111"/>
        <w:numPr>
          <w:ilvl w:val="2"/>
          <w:numId w:val="99"/>
        </w:numPr>
        <w:spacing w:before="0" w:line="360" w:lineRule="auto"/>
        <w:rPr>
          <w:rFonts w:cs="Times New Roman"/>
        </w:rPr>
      </w:pPr>
      <w:bookmarkStart w:id="78" w:name="_Toc421023228"/>
      <w:bookmarkStart w:id="79" w:name="_Toc425344882"/>
      <w:r w:rsidRPr="00F03AE2">
        <w:rPr>
          <w:rFonts w:cs="Times New Roman"/>
        </w:rPr>
        <w:t>Requerimientos</w:t>
      </w:r>
      <w:bookmarkEnd w:id="78"/>
      <w:r w:rsidR="00C07364" w:rsidRPr="00F03AE2">
        <w:rPr>
          <w:rFonts w:cs="Times New Roman"/>
        </w:rPr>
        <w:t>.</w:t>
      </w:r>
      <w:bookmarkEnd w:id="79"/>
    </w:p>
    <w:p w14:paraId="666A200F" w14:textId="77777777" w:rsidR="005B7642" w:rsidRPr="00F03AE2" w:rsidRDefault="005B7642" w:rsidP="008B3AA5">
      <w:pPr>
        <w:spacing w:after="0" w:line="360" w:lineRule="auto"/>
        <w:rPr>
          <w:rFonts w:ascii="Times New Roman" w:hAnsi="Times New Roman" w:cs="Times New Roman"/>
          <w:szCs w:val="24"/>
        </w:rPr>
      </w:pPr>
    </w:p>
    <w:p w14:paraId="105CD1CB" w14:textId="77777777" w:rsidR="00BB09F4" w:rsidRPr="00F03AE2" w:rsidRDefault="009D30D1" w:rsidP="008B3AA5">
      <w:pPr>
        <w:spacing w:after="0" w:line="360" w:lineRule="auto"/>
        <w:rPr>
          <w:rFonts w:ascii="Times New Roman" w:hAnsi="Times New Roman" w:cs="Times New Roman"/>
          <w:szCs w:val="24"/>
        </w:rPr>
      </w:pPr>
      <w:r w:rsidRPr="00F03AE2">
        <w:rPr>
          <w:rFonts w:ascii="Times New Roman" w:hAnsi="Times New Roman" w:cs="Times New Roman"/>
          <w:szCs w:val="24"/>
        </w:rPr>
        <w:t>CakePHP es rápido y fácil de instalar, los requerimientos mínimos son:</w:t>
      </w:r>
    </w:p>
    <w:p w14:paraId="16B103A6" w14:textId="77777777" w:rsidR="005D4A5E" w:rsidRPr="00F03AE2" w:rsidRDefault="005D4A5E" w:rsidP="008B3AA5">
      <w:pPr>
        <w:spacing w:after="0" w:line="360" w:lineRule="auto"/>
        <w:rPr>
          <w:rFonts w:ascii="Times New Roman" w:hAnsi="Times New Roman" w:cs="Times New Roman"/>
          <w:szCs w:val="24"/>
        </w:rPr>
      </w:pPr>
    </w:p>
    <w:p w14:paraId="53E91344" w14:textId="77777777" w:rsidR="009D30D1" w:rsidRPr="00F03AE2" w:rsidRDefault="009D30D1" w:rsidP="005D4A5E">
      <w:pPr>
        <w:pStyle w:val="Prrafodelista"/>
        <w:numPr>
          <w:ilvl w:val="0"/>
          <w:numId w:val="12"/>
        </w:numPr>
        <w:spacing w:after="0" w:line="360" w:lineRule="auto"/>
        <w:ind w:left="360"/>
        <w:rPr>
          <w:rFonts w:ascii="Times New Roman" w:hAnsi="Times New Roman" w:cs="Times New Roman"/>
          <w:szCs w:val="24"/>
        </w:rPr>
      </w:pPr>
      <w:r w:rsidRPr="00F03AE2">
        <w:rPr>
          <w:rFonts w:ascii="Times New Roman" w:hAnsi="Times New Roman" w:cs="Times New Roman"/>
          <w:b/>
          <w:szCs w:val="24"/>
        </w:rPr>
        <w:t>Servidor Web</w:t>
      </w:r>
      <w:r w:rsidRPr="00F03AE2">
        <w:rPr>
          <w:rFonts w:ascii="Times New Roman" w:hAnsi="Times New Roman" w:cs="Times New Roman"/>
          <w:szCs w:val="24"/>
        </w:rPr>
        <w:t>.</w:t>
      </w:r>
    </w:p>
    <w:p w14:paraId="2F94EC39" w14:textId="77777777" w:rsidR="009D30D1" w:rsidRPr="00F03AE2" w:rsidRDefault="004A752F" w:rsidP="005D4A5E">
      <w:pPr>
        <w:pStyle w:val="Prrafodelista"/>
        <w:spacing w:after="0" w:line="360" w:lineRule="auto"/>
        <w:ind w:left="360"/>
        <w:rPr>
          <w:rFonts w:ascii="Times New Roman" w:hAnsi="Times New Roman" w:cs="Times New Roman"/>
          <w:szCs w:val="24"/>
        </w:rPr>
      </w:pPr>
      <w:r w:rsidRPr="00F03AE2">
        <w:rPr>
          <w:rFonts w:ascii="Times New Roman" w:hAnsi="Times New Roman" w:cs="Times New Roman"/>
          <w:szCs w:val="24"/>
        </w:rPr>
        <w:t>Por ejemplo Apache, p</w:t>
      </w:r>
      <w:r w:rsidR="009D30D1" w:rsidRPr="00F03AE2">
        <w:rPr>
          <w:rFonts w:ascii="Times New Roman" w:hAnsi="Times New Roman" w:cs="Times New Roman"/>
          <w:szCs w:val="24"/>
        </w:rPr>
        <w:t xml:space="preserve">referiblemente con </w:t>
      </w:r>
      <w:r w:rsidR="009D30D1" w:rsidRPr="00F03AE2">
        <w:rPr>
          <w:rFonts w:ascii="Times New Roman" w:hAnsi="Times New Roman" w:cs="Times New Roman"/>
          <w:i/>
          <w:szCs w:val="24"/>
        </w:rPr>
        <w:t>mod_rewrite</w:t>
      </w:r>
      <w:r w:rsidR="009D30D1" w:rsidRPr="00F03AE2">
        <w:rPr>
          <w:rFonts w:ascii="Times New Roman" w:hAnsi="Times New Roman" w:cs="Times New Roman"/>
          <w:szCs w:val="24"/>
        </w:rPr>
        <w:t xml:space="preserve">, pero no requerido. </w:t>
      </w:r>
      <w:r w:rsidRPr="00F03AE2">
        <w:rPr>
          <w:rFonts w:ascii="Times New Roman" w:hAnsi="Times New Roman" w:cs="Times New Roman"/>
          <w:szCs w:val="24"/>
        </w:rPr>
        <w:t>Aunque este framework corre sobre la mayoría de servidores web, tales como, LightHTTPD o bien Microsoft IIS.</w:t>
      </w:r>
    </w:p>
    <w:p w14:paraId="58CA0E35" w14:textId="77777777" w:rsidR="00CC18BE" w:rsidRPr="00F03AE2" w:rsidRDefault="00CC18BE" w:rsidP="005D4A5E">
      <w:pPr>
        <w:pStyle w:val="Prrafodelista"/>
        <w:spacing w:after="0" w:line="360" w:lineRule="auto"/>
        <w:ind w:left="360"/>
        <w:rPr>
          <w:rFonts w:ascii="Times New Roman" w:hAnsi="Times New Roman" w:cs="Times New Roman"/>
          <w:szCs w:val="24"/>
        </w:rPr>
      </w:pPr>
    </w:p>
    <w:p w14:paraId="7F371C59" w14:textId="77777777" w:rsidR="004A752F" w:rsidRPr="00F03AE2" w:rsidRDefault="004A752F" w:rsidP="005D4A5E">
      <w:pPr>
        <w:pStyle w:val="Prrafodelista"/>
        <w:numPr>
          <w:ilvl w:val="0"/>
          <w:numId w:val="12"/>
        </w:numPr>
        <w:spacing w:after="0" w:line="360" w:lineRule="auto"/>
        <w:ind w:left="360"/>
        <w:rPr>
          <w:rFonts w:ascii="Times New Roman" w:hAnsi="Times New Roman" w:cs="Times New Roman"/>
          <w:b/>
          <w:szCs w:val="24"/>
        </w:rPr>
      </w:pPr>
      <w:r w:rsidRPr="00F03AE2">
        <w:rPr>
          <w:rFonts w:ascii="Times New Roman" w:hAnsi="Times New Roman" w:cs="Times New Roman"/>
          <w:b/>
          <w:szCs w:val="24"/>
        </w:rPr>
        <w:t>Lenguaje de Programación.</w:t>
      </w:r>
    </w:p>
    <w:p w14:paraId="60DCF7CC" w14:textId="77777777" w:rsidR="00CC18BE" w:rsidRPr="00F03AE2" w:rsidRDefault="00CC18BE" w:rsidP="00CC18BE">
      <w:pPr>
        <w:spacing w:after="0" w:line="360" w:lineRule="auto"/>
        <w:rPr>
          <w:rFonts w:ascii="Times New Roman" w:hAnsi="Times New Roman" w:cs="Times New Roman"/>
          <w:b/>
          <w:szCs w:val="24"/>
        </w:rPr>
      </w:pPr>
    </w:p>
    <w:p w14:paraId="004773C7" w14:textId="77777777" w:rsidR="004A752F" w:rsidRPr="00F03AE2" w:rsidRDefault="004A752F" w:rsidP="005D4A5E">
      <w:pPr>
        <w:pStyle w:val="Prrafodelista"/>
        <w:spacing w:after="0" w:line="360" w:lineRule="auto"/>
        <w:ind w:left="360"/>
        <w:rPr>
          <w:rFonts w:ascii="Times New Roman" w:hAnsi="Times New Roman" w:cs="Times New Roman"/>
          <w:szCs w:val="24"/>
        </w:rPr>
      </w:pPr>
      <w:r w:rsidRPr="00F03AE2">
        <w:rPr>
          <w:rFonts w:ascii="Times New Roman" w:hAnsi="Times New Roman" w:cs="Times New Roman"/>
          <w:szCs w:val="24"/>
        </w:rPr>
        <w:t xml:space="preserve">PHP 4.3.2 o superior. Se puede añadir que </w:t>
      </w:r>
      <w:r w:rsidR="009D30D1" w:rsidRPr="00F03AE2">
        <w:rPr>
          <w:rFonts w:ascii="Times New Roman" w:hAnsi="Times New Roman" w:cs="Times New Roman"/>
          <w:szCs w:val="24"/>
        </w:rPr>
        <w:t xml:space="preserve">CakePHP funciona </w:t>
      </w:r>
      <w:r w:rsidRPr="00F03AE2">
        <w:rPr>
          <w:rFonts w:ascii="Times New Roman" w:hAnsi="Times New Roman" w:cs="Times New Roman"/>
          <w:szCs w:val="24"/>
        </w:rPr>
        <w:t>de una manera mejor y optima en PHP 4 y 5.</w:t>
      </w:r>
    </w:p>
    <w:p w14:paraId="5A8FFCAA" w14:textId="77777777" w:rsidR="00CC18BE" w:rsidRPr="00F03AE2" w:rsidRDefault="00CC18BE" w:rsidP="005D4A5E">
      <w:pPr>
        <w:pStyle w:val="Prrafodelista"/>
        <w:spacing w:after="0" w:line="360" w:lineRule="auto"/>
        <w:ind w:left="360"/>
        <w:rPr>
          <w:rFonts w:ascii="Times New Roman" w:hAnsi="Times New Roman" w:cs="Times New Roman"/>
          <w:szCs w:val="24"/>
        </w:rPr>
      </w:pPr>
    </w:p>
    <w:p w14:paraId="50314D11" w14:textId="77777777" w:rsidR="004A752F" w:rsidRPr="00F03AE2" w:rsidRDefault="004A752F" w:rsidP="005D4A5E">
      <w:pPr>
        <w:pStyle w:val="Prrafodelista"/>
        <w:numPr>
          <w:ilvl w:val="0"/>
          <w:numId w:val="12"/>
        </w:numPr>
        <w:spacing w:after="0" w:line="360" w:lineRule="auto"/>
        <w:ind w:left="360"/>
        <w:rPr>
          <w:rFonts w:ascii="Times New Roman" w:hAnsi="Times New Roman" w:cs="Times New Roman"/>
          <w:b/>
          <w:szCs w:val="24"/>
        </w:rPr>
      </w:pPr>
      <w:r w:rsidRPr="00F03AE2">
        <w:rPr>
          <w:rFonts w:ascii="Times New Roman" w:hAnsi="Times New Roman" w:cs="Times New Roman"/>
          <w:b/>
          <w:szCs w:val="24"/>
        </w:rPr>
        <w:t>Servidor de Base de Datos.</w:t>
      </w:r>
    </w:p>
    <w:p w14:paraId="223F1BEB" w14:textId="77777777" w:rsidR="00CC18BE" w:rsidRPr="00F03AE2" w:rsidRDefault="00CC18BE" w:rsidP="00CC18BE">
      <w:pPr>
        <w:spacing w:after="0" w:line="360" w:lineRule="auto"/>
        <w:rPr>
          <w:rFonts w:ascii="Times New Roman" w:hAnsi="Times New Roman" w:cs="Times New Roman"/>
          <w:b/>
          <w:szCs w:val="24"/>
        </w:rPr>
      </w:pPr>
    </w:p>
    <w:p w14:paraId="0E6672BA" w14:textId="77777777" w:rsidR="0080140A" w:rsidRPr="00F03AE2" w:rsidRDefault="004A752F" w:rsidP="005D4A5E">
      <w:pPr>
        <w:pStyle w:val="Prrafodelista"/>
        <w:spacing w:after="0" w:line="360" w:lineRule="auto"/>
        <w:ind w:left="360"/>
        <w:jc w:val="both"/>
        <w:rPr>
          <w:rFonts w:ascii="Times New Roman" w:hAnsi="Times New Roman" w:cs="Times New Roman"/>
          <w:szCs w:val="24"/>
        </w:rPr>
      </w:pPr>
      <w:r w:rsidRPr="00F03AE2">
        <w:rPr>
          <w:rFonts w:ascii="Times New Roman" w:hAnsi="Times New Roman" w:cs="Times New Roman"/>
          <w:szCs w:val="24"/>
        </w:rPr>
        <w:t xml:space="preserve">CakePHP soporta una gran variedad de motores de almacenamiento como: MySQL (4 o superior), PostgreSQL, Firebird DB2, Microsoft SQL Server, Oracle,  SQLite, ODBC, ADOdb. </w:t>
      </w:r>
    </w:p>
    <w:p w14:paraId="0B4BFA81" w14:textId="77777777" w:rsidR="005B7642" w:rsidRPr="00F03AE2" w:rsidRDefault="005B7642" w:rsidP="008B3AA5">
      <w:pPr>
        <w:pStyle w:val="Prrafodelista"/>
        <w:spacing w:after="0" w:line="360" w:lineRule="auto"/>
        <w:jc w:val="both"/>
        <w:rPr>
          <w:rFonts w:ascii="Times New Roman" w:hAnsi="Times New Roman" w:cs="Times New Roman"/>
          <w:szCs w:val="24"/>
        </w:rPr>
      </w:pPr>
    </w:p>
    <w:p w14:paraId="7CD5CB6D" w14:textId="77777777" w:rsidR="00901BA4" w:rsidRPr="00F03AE2" w:rsidRDefault="00901BA4" w:rsidP="008B3AA5">
      <w:pPr>
        <w:pStyle w:val="Prrafodelista"/>
        <w:spacing w:after="0" w:line="360" w:lineRule="auto"/>
        <w:jc w:val="both"/>
        <w:rPr>
          <w:rFonts w:ascii="Times New Roman" w:hAnsi="Times New Roman" w:cs="Times New Roman"/>
          <w:szCs w:val="24"/>
        </w:rPr>
      </w:pPr>
    </w:p>
    <w:p w14:paraId="43773FAE" w14:textId="77777777" w:rsidR="000527DB" w:rsidRPr="00F03AE2" w:rsidRDefault="000527DB" w:rsidP="008B3AA5">
      <w:pPr>
        <w:pStyle w:val="Prrafodelista"/>
        <w:spacing w:after="0" w:line="360" w:lineRule="auto"/>
        <w:jc w:val="both"/>
        <w:rPr>
          <w:rFonts w:ascii="Times New Roman" w:hAnsi="Times New Roman" w:cs="Times New Roman"/>
          <w:szCs w:val="24"/>
        </w:rPr>
      </w:pPr>
    </w:p>
    <w:p w14:paraId="50D2DDC3" w14:textId="77777777" w:rsidR="000527DB" w:rsidRPr="00F03AE2" w:rsidRDefault="000527DB" w:rsidP="008B3AA5">
      <w:pPr>
        <w:pStyle w:val="Prrafodelista"/>
        <w:spacing w:after="0" w:line="360" w:lineRule="auto"/>
        <w:jc w:val="both"/>
        <w:rPr>
          <w:rFonts w:ascii="Times New Roman" w:hAnsi="Times New Roman" w:cs="Times New Roman"/>
          <w:szCs w:val="24"/>
        </w:rPr>
      </w:pPr>
    </w:p>
    <w:p w14:paraId="0F19C8F7" w14:textId="77777777" w:rsidR="000527DB" w:rsidRPr="00F03AE2" w:rsidRDefault="000527DB" w:rsidP="008B3AA5">
      <w:pPr>
        <w:pStyle w:val="Prrafodelista"/>
        <w:spacing w:after="0" w:line="360" w:lineRule="auto"/>
        <w:jc w:val="both"/>
        <w:rPr>
          <w:rFonts w:ascii="Times New Roman" w:hAnsi="Times New Roman" w:cs="Times New Roman"/>
          <w:szCs w:val="24"/>
        </w:rPr>
      </w:pPr>
    </w:p>
    <w:p w14:paraId="480A45DB" w14:textId="77777777" w:rsidR="000527DB" w:rsidRPr="00F03AE2" w:rsidRDefault="000527DB" w:rsidP="008B3AA5">
      <w:pPr>
        <w:pStyle w:val="Prrafodelista"/>
        <w:spacing w:after="0" w:line="360" w:lineRule="auto"/>
        <w:jc w:val="both"/>
        <w:rPr>
          <w:rFonts w:ascii="Times New Roman" w:hAnsi="Times New Roman" w:cs="Times New Roman"/>
          <w:szCs w:val="24"/>
        </w:rPr>
      </w:pPr>
    </w:p>
    <w:p w14:paraId="30EA0704" w14:textId="7635F6AD" w:rsidR="00996D1D" w:rsidRPr="00F03AE2" w:rsidRDefault="005D4A5E" w:rsidP="00F53C45">
      <w:pPr>
        <w:pStyle w:val="11"/>
        <w:numPr>
          <w:ilvl w:val="1"/>
          <w:numId w:val="99"/>
        </w:numPr>
        <w:spacing w:before="0" w:line="360" w:lineRule="auto"/>
        <w:rPr>
          <w:rFonts w:cs="Times New Roman"/>
          <w:szCs w:val="24"/>
        </w:rPr>
      </w:pPr>
      <w:bookmarkStart w:id="80" w:name="_Toc421023229"/>
      <w:bookmarkStart w:id="81" w:name="_Toc425344883"/>
      <w:r w:rsidRPr="00F03AE2">
        <w:rPr>
          <w:rFonts w:cs="Times New Roman"/>
          <w:szCs w:val="24"/>
        </w:rPr>
        <w:lastRenderedPageBreak/>
        <w:t>Laravel</w:t>
      </w:r>
      <w:bookmarkEnd w:id="80"/>
      <w:bookmarkEnd w:id="81"/>
    </w:p>
    <w:p w14:paraId="5253FED2" w14:textId="77777777" w:rsidR="005B7642" w:rsidRPr="00F03AE2" w:rsidRDefault="005B7642" w:rsidP="008B3AA5">
      <w:pPr>
        <w:spacing w:after="0" w:line="360" w:lineRule="auto"/>
        <w:rPr>
          <w:rFonts w:ascii="Times New Roman" w:hAnsi="Times New Roman" w:cs="Times New Roman"/>
          <w:b/>
          <w:szCs w:val="24"/>
        </w:rPr>
      </w:pPr>
    </w:p>
    <w:p w14:paraId="7B63902F" w14:textId="77777777" w:rsidR="00DB6B1E" w:rsidRPr="00F03AE2" w:rsidRDefault="00DB6B1E" w:rsidP="00F53C45">
      <w:pPr>
        <w:pStyle w:val="Estilo111"/>
        <w:numPr>
          <w:ilvl w:val="2"/>
          <w:numId w:val="99"/>
        </w:numPr>
        <w:spacing w:before="0" w:line="360" w:lineRule="auto"/>
        <w:rPr>
          <w:rFonts w:cs="Times New Roman"/>
        </w:rPr>
      </w:pPr>
      <w:bookmarkStart w:id="82" w:name="_Toc421023230"/>
      <w:bookmarkStart w:id="83" w:name="_Toc425344884"/>
      <w:r w:rsidRPr="00F03AE2">
        <w:rPr>
          <w:rFonts w:cs="Times New Roman"/>
        </w:rPr>
        <w:t>Definición</w:t>
      </w:r>
      <w:bookmarkEnd w:id="82"/>
      <w:r w:rsidR="00C07364" w:rsidRPr="00F03AE2">
        <w:rPr>
          <w:rFonts w:cs="Times New Roman"/>
        </w:rPr>
        <w:t>.</w:t>
      </w:r>
      <w:bookmarkEnd w:id="83"/>
    </w:p>
    <w:p w14:paraId="359F495F" w14:textId="77777777" w:rsidR="00BB09F4" w:rsidRPr="00F03AE2" w:rsidRDefault="00BB09F4" w:rsidP="008B3AA5">
      <w:pPr>
        <w:spacing w:after="0" w:line="360" w:lineRule="auto"/>
        <w:jc w:val="both"/>
        <w:rPr>
          <w:rFonts w:ascii="Times New Roman" w:hAnsi="Times New Roman" w:cs="Times New Roman"/>
          <w:szCs w:val="24"/>
        </w:rPr>
      </w:pPr>
    </w:p>
    <w:p w14:paraId="3ACE8360" w14:textId="30137962" w:rsidR="00F11630" w:rsidRPr="00F03AE2" w:rsidRDefault="00F11630"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Laravel, es un framework de código abierto</w:t>
      </w:r>
      <w:r w:rsidR="00767AFC" w:rsidRPr="00F03AE2">
        <w:rPr>
          <w:rFonts w:ascii="Times New Roman" w:hAnsi="Times New Roman" w:cs="Times New Roman"/>
          <w:szCs w:val="24"/>
        </w:rPr>
        <w:t xml:space="preserve"> creado por Taylor Otwell,</w:t>
      </w:r>
      <w:r w:rsidRPr="00F03AE2">
        <w:rPr>
          <w:rFonts w:ascii="Times New Roman" w:hAnsi="Times New Roman" w:cs="Times New Roman"/>
          <w:szCs w:val="24"/>
        </w:rPr>
        <w:t xml:space="preserve"> para desarrollar aplicaciones y servicios web con el lenguaje de programación PHP en su versión 5. Que ha venido tomando mucha fuerza en los últimos meses largos y con el lanzamiento de su versión número 4 se posiciona como una opción más que interesante para explorar.</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j2f4BTAM","properties":{"formattedCitation":"{\\rtf (\\uc0\\u8220{}Laravel - The PHP framework for web artisans.,\\uc0\\u8221{} n.d.)}","plainCitation":"(“Laravel - The PHP framework for web artisans.,” n.d.)"},"citationItems":[{"id":151,"uris":["http://zotero.org/users/local/UBoVLAxq/items/PUZJJNV6"],"uri":["http://zotero.org/users/local/UBoVLAxq/items/PUZJJNV6"],"itemData":{"id":151,"type":"webpage","title":"Laravel - The PHP framework for web artisans.","URL":"http://laravel.com/docs","accessed":{"date-parts":[["2014",8,14]]}}}],"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lang w:val="en-US"/>
        </w:rPr>
        <w:t>(</w:t>
      </w:r>
      <w:r w:rsidR="00034BB6" w:rsidRPr="00F03AE2">
        <w:rPr>
          <w:rFonts w:ascii="Times New Roman" w:hAnsi="Times New Roman" w:cs="Times New Roman"/>
          <w:sz w:val="16"/>
          <w:szCs w:val="16"/>
          <w:lang w:val="en-US"/>
        </w:rPr>
        <w:t>Laravel - The PHP framework for web artisans</w:t>
      </w:r>
      <w:r w:rsidR="00FE5858" w:rsidRPr="00F03AE2">
        <w:rPr>
          <w:rFonts w:ascii="Times New Roman" w:hAnsi="Times New Roman" w:cs="Times New Roman"/>
          <w:sz w:val="16"/>
          <w:szCs w:val="16"/>
          <w:lang w:val="en-US"/>
        </w:rPr>
        <w:t>, s.f.</w:t>
      </w:r>
      <w:r w:rsidR="00034BB6" w:rsidRPr="00F03AE2">
        <w:rPr>
          <w:rFonts w:ascii="Times New Roman" w:hAnsi="Times New Roman" w:cs="Times New Roman"/>
          <w:sz w:val="16"/>
          <w:szCs w:val="16"/>
          <w:lang w:val="en-US"/>
        </w:rPr>
        <w:t>)</w:t>
      </w:r>
      <w:r w:rsidR="008A7D74" w:rsidRPr="00F03AE2">
        <w:rPr>
          <w:rFonts w:ascii="Times New Roman" w:hAnsi="Times New Roman" w:cs="Times New Roman"/>
          <w:sz w:val="16"/>
          <w:szCs w:val="16"/>
        </w:rPr>
        <w:fldChar w:fldCharType="end"/>
      </w:r>
    </w:p>
    <w:p w14:paraId="0F455265" w14:textId="77777777" w:rsidR="005D4A5E" w:rsidRPr="00F03AE2" w:rsidRDefault="005D4A5E" w:rsidP="008B3AA5">
      <w:pPr>
        <w:spacing w:after="0" w:line="360" w:lineRule="auto"/>
        <w:jc w:val="both"/>
        <w:rPr>
          <w:rFonts w:ascii="Times New Roman" w:hAnsi="Times New Roman" w:cs="Times New Roman"/>
          <w:szCs w:val="24"/>
          <w:lang w:val="en-US"/>
        </w:rPr>
      </w:pPr>
    </w:p>
    <w:p w14:paraId="1F92C6C1" w14:textId="77777777" w:rsidR="005B7642" w:rsidRPr="00F03AE2" w:rsidRDefault="005B7642" w:rsidP="008B3AA5">
      <w:pPr>
        <w:spacing w:after="0"/>
        <w:jc w:val="center"/>
        <w:rPr>
          <w:rFonts w:ascii="Times New Roman" w:hAnsi="Times New Roman" w:cs="Times New Roman"/>
          <w:sz w:val="24"/>
          <w:szCs w:val="24"/>
        </w:rPr>
      </w:pPr>
      <w:r w:rsidRPr="00F03AE2">
        <w:rPr>
          <w:rFonts w:ascii="Times New Roman" w:hAnsi="Times New Roman" w:cs="Times New Roman"/>
          <w:b/>
          <w:noProof/>
          <w:sz w:val="24"/>
          <w:szCs w:val="24"/>
          <w:lang w:val="es-ES" w:eastAsia="es-ES"/>
        </w:rPr>
        <w:drawing>
          <wp:inline distT="0" distB="0" distL="0" distR="0" wp14:anchorId="7B792ECC" wp14:editId="730533DA">
            <wp:extent cx="1199533" cy="1219514"/>
            <wp:effectExtent l="133350" t="114300" r="133985" b="152400"/>
            <wp:docPr id="6" name="Imagen 6" descr="http://webmastah.pl/wp-content/uploads/2013/08/larav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ebmastah.pl/wp-content/uploads/2013/08/laravel.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3992" t="12586" r="28024" b="9392"/>
                    <a:stretch/>
                  </pic:blipFill>
                  <pic:spPr bwMode="auto">
                    <a:xfrm>
                      <a:off x="0" y="0"/>
                      <a:ext cx="1228706" cy="12491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CDF9B86" w14:textId="4BB56B38" w:rsidR="00A62E55" w:rsidRPr="00F03AE2" w:rsidRDefault="007727E3" w:rsidP="008B3AA5">
      <w:pPr>
        <w:pStyle w:val="Figura"/>
        <w:spacing w:before="0" w:line="240" w:lineRule="auto"/>
        <w:ind w:left="2832"/>
        <w:jc w:val="left"/>
        <w:rPr>
          <w:rFonts w:cs="Times New Roman"/>
          <w:b w:val="0"/>
          <w:szCs w:val="24"/>
        </w:rPr>
      </w:pPr>
      <w:bookmarkStart w:id="84" w:name="_Toc421023231"/>
      <w:r w:rsidRPr="00F03AE2">
        <w:rPr>
          <w:rFonts w:cs="Times New Roman"/>
          <w:szCs w:val="24"/>
        </w:rPr>
        <w:t xml:space="preserve">        </w:t>
      </w:r>
      <w:bookmarkStart w:id="85" w:name="_Toc425188952"/>
      <w:r w:rsidR="009D45D9" w:rsidRPr="00F03AE2">
        <w:rPr>
          <w:rFonts w:cs="Times New Roman"/>
          <w:szCs w:val="24"/>
        </w:rPr>
        <w:t xml:space="preserve">Figura </w:t>
      </w:r>
      <w:r w:rsidR="000B08C7" w:rsidRPr="00F03AE2">
        <w:rPr>
          <w:rFonts w:cs="Times New Roman"/>
          <w:szCs w:val="24"/>
        </w:rPr>
        <w:t>6</w:t>
      </w:r>
      <w:r w:rsidR="009D45D9" w:rsidRPr="00F03AE2">
        <w:rPr>
          <w:rFonts w:cs="Times New Roman"/>
          <w:szCs w:val="24"/>
        </w:rPr>
        <w:t>-</w:t>
      </w:r>
      <w:r w:rsidR="005D4A5E" w:rsidRPr="00F03AE2">
        <w:rPr>
          <w:rFonts w:cs="Times New Roman"/>
          <w:szCs w:val="24"/>
        </w:rPr>
        <w:t>1</w:t>
      </w:r>
      <w:r w:rsidR="00A62E55" w:rsidRPr="00F03AE2">
        <w:rPr>
          <w:rFonts w:cs="Times New Roman"/>
          <w:szCs w:val="24"/>
        </w:rPr>
        <w:t xml:space="preserve">. </w:t>
      </w:r>
      <w:r w:rsidR="00A62E55" w:rsidRPr="00F03AE2">
        <w:rPr>
          <w:rFonts w:cs="Times New Roman"/>
          <w:b w:val="0"/>
          <w:szCs w:val="24"/>
        </w:rPr>
        <w:t>Logo de Laravel</w:t>
      </w:r>
      <w:bookmarkEnd w:id="84"/>
      <w:bookmarkEnd w:id="85"/>
    </w:p>
    <w:p w14:paraId="095E537A" w14:textId="5AE1CE1D" w:rsidR="00F11630" w:rsidRPr="00F03AE2" w:rsidRDefault="007727E3" w:rsidP="008B3AA5">
      <w:pPr>
        <w:pStyle w:val="Sinespaciado"/>
        <w:ind w:left="2832"/>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AB5BC6" w:rsidRPr="00F03AE2">
        <w:rPr>
          <w:rFonts w:ascii="Times New Roman" w:hAnsi="Times New Roman" w:cs="Times New Roman"/>
          <w:b/>
          <w:sz w:val="16"/>
          <w:szCs w:val="24"/>
        </w:rPr>
        <w:t>:</w:t>
      </w:r>
      <w:r w:rsidR="00AB5BC6" w:rsidRPr="00F03AE2">
        <w:rPr>
          <w:rFonts w:ascii="Times New Roman" w:hAnsi="Times New Roman" w:cs="Times New Roman"/>
          <w:sz w:val="16"/>
          <w:szCs w:val="24"/>
        </w:rPr>
        <w:t xml:space="preserve"> Laravel</w:t>
      </w:r>
    </w:p>
    <w:p w14:paraId="7A103D43" w14:textId="77777777" w:rsidR="007727E3" w:rsidRPr="00F03AE2" w:rsidRDefault="007727E3" w:rsidP="008B3AA5">
      <w:pPr>
        <w:pStyle w:val="Sinespaciado"/>
        <w:spacing w:line="360" w:lineRule="auto"/>
        <w:ind w:left="2832"/>
        <w:rPr>
          <w:rFonts w:ascii="Times New Roman" w:hAnsi="Times New Roman" w:cs="Times New Roman"/>
        </w:rPr>
      </w:pPr>
    </w:p>
    <w:p w14:paraId="772FF012" w14:textId="77777777" w:rsidR="00D35D60" w:rsidRPr="00F03AE2" w:rsidRDefault="00D35D60" w:rsidP="008B3AA5">
      <w:pPr>
        <w:pStyle w:val="Sinespaciado"/>
        <w:spacing w:line="360" w:lineRule="auto"/>
        <w:ind w:left="2832"/>
        <w:rPr>
          <w:rFonts w:ascii="Times New Roman" w:hAnsi="Times New Roman" w:cs="Times New Roman"/>
        </w:rPr>
      </w:pPr>
    </w:p>
    <w:p w14:paraId="5C0B229C" w14:textId="77777777" w:rsidR="008264FD" w:rsidRPr="00F03AE2" w:rsidRDefault="008264FD" w:rsidP="00F53C45">
      <w:pPr>
        <w:pStyle w:val="Estilo111"/>
        <w:numPr>
          <w:ilvl w:val="2"/>
          <w:numId w:val="99"/>
        </w:numPr>
        <w:spacing w:before="0" w:line="360" w:lineRule="auto"/>
        <w:rPr>
          <w:rFonts w:cs="Times New Roman"/>
          <w:szCs w:val="22"/>
        </w:rPr>
      </w:pPr>
      <w:bookmarkStart w:id="86" w:name="_Toc421023232"/>
      <w:bookmarkStart w:id="87" w:name="_Toc425344885"/>
      <w:r w:rsidRPr="00F03AE2">
        <w:rPr>
          <w:rFonts w:cs="Times New Roman"/>
          <w:szCs w:val="22"/>
        </w:rPr>
        <w:t>Historia</w:t>
      </w:r>
      <w:bookmarkEnd w:id="86"/>
      <w:r w:rsidR="00C07364" w:rsidRPr="00F03AE2">
        <w:rPr>
          <w:rFonts w:cs="Times New Roman"/>
          <w:szCs w:val="22"/>
        </w:rPr>
        <w:t>.</w:t>
      </w:r>
      <w:bookmarkEnd w:id="87"/>
    </w:p>
    <w:p w14:paraId="34ABA105" w14:textId="77777777" w:rsidR="005B7642" w:rsidRPr="00F03AE2" w:rsidRDefault="005B7642" w:rsidP="008B3AA5">
      <w:pPr>
        <w:spacing w:after="0" w:line="360" w:lineRule="auto"/>
        <w:jc w:val="both"/>
        <w:rPr>
          <w:rFonts w:ascii="Times New Roman" w:hAnsi="Times New Roman" w:cs="Times New Roman"/>
        </w:rPr>
      </w:pPr>
    </w:p>
    <w:p w14:paraId="374D03ED" w14:textId="77777777" w:rsidR="005B7642" w:rsidRPr="00F03AE2" w:rsidRDefault="009E42C2"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el año 2011, el creador de Laravel Taylor Otwell vio </w:t>
      </w:r>
      <w:r w:rsidR="00C62A55" w:rsidRPr="00F03AE2">
        <w:rPr>
          <w:rFonts w:ascii="Times New Roman" w:hAnsi="Times New Roman" w:cs="Times New Roman"/>
        </w:rPr>
        <w:t>la carencia de una importante funcionalidad en el</w:t>
      </w:r>
      <w:r w:rsidRPr="00F03AE2">
        <w:rPr>
          <w:rFonts w:ascii="Times New Roman" w:hAnsi="Times New Roman" w:cs="Times New Roman"/>
        </w:rPr>
        <w:t xml:space="preserve"> framework CodeIgniter, la cual pensó que era i</w:t>
      </w:r>
      <w:r w:rsidR="00C62A55" w:rsidRPr="00F03AE2">
        <w:rPr>
          <w:rFonts w:ascii="Times New Roman" w:hAnsi="Times New Roman" w:cs="Times New Roman"/>
        </w:rPr>
        <w:t>ndispensable en la construcción de aplicaciones.</w:t>
      </w:r>
      <w:r w:rsidR="002F196F" w:rsidRPr="00F03AE2">
        <w:rPr>
          <w:rFonts w:ascii="Times New Roman" w:hAnsi="Times New Roman" w:cs="Times New Roman"/>
        </w:rPr>
        <w:t xml:space="preserve"> Es por eso que para completar esta característica lanzo la primera </w:t>
      </w:r>
      <w:r w:rsidR="00A95D57" w:rsidRPr="00F03AE2">
        <w:rPr>
          <w:rFonts w:ascii="Times New Roman" w:hAnsi="Times New Roman" w:cs="Times New Roman"/>
        </w:rPr>
        <w:t>versión beta</w:t>
      </w:r>
      <w:r w:rsidR="002F196F" w:rsidRPr="00F03AE2">
        <w:rPr>
          <w:rFonts w:ascii="Times New Roman" w:hAnsi="Times New Roman" w:cs="Times New Roman"/>
        </w:rPr>
        <w:t xml:space="preserve"> de</w:t>
      </w:r>
      <w:r w:rsidR="00A95D57" w:rsidRPr="00F03AE2">
        <w:rPr>
          <w:rFonts w:ascii="Times New Roman" w:hAnsi="Times New Roman" w:cs="Times New Roman"/>
        </w:rPr>
        <w:t xml:space="preserve"> Laravel en junio del mismo año, aun no siendo MVC, poseía otras funcionalidades como </w:t>
      </w:r>
      <w:r w:rsidR="00765730" w:rsidRPr="00F03AE2">
        <w:rPr>
          <w:rFonts w:ascii="Times New Roman" w:hAnsi="Times New Roman" w:cs="Times New Roman"/>
        </w:rPr>
        <w:t>Eloquent ORM para operación en la base de datos, localización, modelos, sesiones, vistas, sesiones y mucho más.</w:t>
      </w:r>
    </w:p>
    <w:p w14:paraId="209C5D09" w14:textId="77777777" w:rsidR="005B7642" w:rsidRPr="00F03AE2" w:rsidRDefault="005B7642" w:rsidP="008B3AA5">
      <w:pPr>
        <w:spacing w:after="0" w:line="360" w:lineRule="auto"/>
        <w:jc w:val="both"/>
        <w:rPr>
          <w:rFonts w:ascii="Times New Roman" w:hAnsi="Times New Roman" w:cs="Times New Roman"/>
        </w:rPr>
      </w:pPr>
    </w:p>
    <w:p w14:paraId="29A9F61E" w14:textId="0519CC57" w:rsidR="00AB4664" w:rsidRPr="00F03AE2" w:rsidRDefault="00765730"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 La versión 2 de Laravel apareció seis meses después, con una sintaxis limpia</w:t>
      </w:r>
      <w:r w:rsidR="00135FD7" w:rsidRPr="00F03AE2">
        <w:rPr>
          <w:rFonts w:ascii="Times New Roman" w:hAnsi="Times New Roman" w:cs="Times New Roman"/>
        </w:rPr>
        <w:t xml:space="preserve"> y simple para el desarrollo y la </w:t>
      </w:r>
      <w:r w:rsidR="00240774" w:rsidRPr="00F03AE2">
        <w:rPr>
          <w:rFonts w:ascii="Times New Roman" w:hAnsi="Times New Roman" w:cs="Times New Roman"/>
        </w:rPr>
        <w:t>adición</w:t>
      </w:r>
      <w:r w:rsidR="00135FD7" w:rsidRPr="00F03AE2">
        <w:rPr>
          <w:rFonts w:ascii="Times New Roman" w:hAnsi="Times New Roman" w:cs="Times New Roman"/>
        </w:rPr>
        <w:t xml:space="preserve"> de convertirse en un framework MVC completo.</w:t>
      </w:r>
      <w:r w:rsidR="001E0DF6" w:rsidRPr="00F03AE2">
        <w:rPr>
          <w:rFonts w:ascii="Times New Roman" w:hAnsi="Times New Roman" w:cs="Times New Roman"/>
        </w:rPr>
        <w:t xml:space="preserve"> En Febrero del 2012 Laravel 3 fue lanzado enfocándose en integración de pruebas unitarias, la interfaz de línea de comandos Artisan, migración de base de datos, eventos, drivers de sesiones y bases de datos. Llegando a la actual </w:t>
      </w:r>
      <w:r w:rsidR="00240774" w:rsidRPr="00F03AE2">
        <w:rPr>
          <w:rFonts w:ascii="Times New Roman" w:hAnsi="Times New Roman" w:cs="Times New Roman"/>
        </w:rPr>
        <w:t>versión</w:t>
      </w:r>
      <w:r w:rsidR="001E0DF6" w:rsidRPr="00F03AE2">
        <w:rPr>
          <w:rFonts w:ascii="Times New Roman" w:hAnsi="Times New Roman" w:cs="Times New Roman"/>
        </w:rPr>
        <w:t xml:space="preserve"> 4 apodada Illuminate</w:t>
      </w:r>
      <w:r w:rsidR="00240774" w:rsidRPr="00F03AE2">
        <w:rPr>
          <w:rFonts w:ascii="Times New Roman" w:hAnsi="Times New Roman" w:cs="Times New Roman"/>
        </w:rPr>
        <w:t>, presentando una diferente arquitectura del núcleo del framework</w:t>
      </w:r>
      <w:r w:rsidR="00D35D60" w:rsidRPr="00F03AE2">
        <w:rPr>
          <w:rFonts w:ascii="Times New Roman" w:hAnsi="Times New Roman" w:cs="Times New Roman"/>
        </w:rPr>
        <w:t xml:space="preserve">  </w:t>
      </w:r>
      <w:r w:rsidR="008A7D74" w:rsidRPr="00F03AE2">
        <w:rPr>
          <w:rFonts w:ascii="Times New Roman" w:hAnsi="Times New Roman" w:cs="Times New Roman"/>
          <w:sz w:val="16"/>
          <w:szCs w:val="16"/>
        </w:rPr>
        <w:fldChar w:fldCharType="begin"/>
      </w:r>
      <w:r w:rsidR="006405C8" w:rsidRPr="00F03AE2">
        <w:rPr>
          <w:rFonts w:ascii="Times New Roman" w:hAnsi="Times New Roman" w:cs="Times New Roman"/>
          <w:sz w:val="16"/>
          <w:szCs w:val="16"/>
        </w:rPr>
        <w:instrText xml:space="preserve"> ADDIN ZOTERO_ITEM CSL_CITATION {"citationID":"spoY9wYI","properties":{"formattedCitation":"(Surguy, 2013)","plainCitation":"(Surguy, 2013)"},"citationItems":[{"id":245,"uris":["http://zotero.org/users/local/UBoVLAxq/items/HVW8SMMW"],"uri":["http://zotero.org/users/local/UBoVLAxq/items/HVW8SMMW"],"itemData":{"id":245,"type":"webpage","title":"History of Laravel PHP framework, Eloquence emerging - Maks Surguy's blog on PHP and Laravel","URL":"http://maxoffsky.com/code-blog/history-of-laravel-php-framework-eloquence-emerging/","author":[{"family":"Surguy","given":"Maks"}],"issued":{"date-parts":[["2013",7,27]]},"accessed":{"date-parts":[["2015",7,7]]}}}],"schema":"https://github.com/citation-style-language/schema/raw/master/csl-citation.json"} </w:instrText>
      </w:r>
      <w:r w:rsidR="008A7D74" w:rsidRPr="00F03AE2">
        <w:rPr>
          <w:rFonts w:ascii="Times New Roman" w:hAnsi="Times New Roman" w:cs="Times New Roman"/>
          <w:sz w:val="16"/>
          <w:szCs w:val="16"/>
        </w:rPr>
        <w:fldChar w:fldCharType="separate"/>
      </w:r>
      <w:r w:rsidR="006405C8" w:rsidRPr="00F03AE2">
        <w:rPr>
          <w:rFonts w:ascii="Times New Roman" w:hAnsi="Times New Roman" w:cs="Times New Roman"/>
          <w:sz w:val="16"/>
          <w:szCs w:val="16"/>
        </w:rPr>
        <w:t>(Surguy, 2013)</w:t>
      </w:r>
      <w:r w:rsidR="008A7D74" w:rsidRPr="00F03AE2">
        <w:rPr>
          <w:rFonts w:ascii="Times New Roman" w:hAnsi="Times New Roman" w:cs="Times New Roman"/>
          <w:sz w:val="16"/>
          <w:szCs w:val="16"/>
        </w:rPr>
        <w:fldChar w:fldCharType="end"/>
      </w:r>
      <w:r w:rsidR="006405C8" w:rsidRPr="00F03AE2">
        <w:rPr>
          <w:rFonts w:ascii="Times New Roman" w:hAnsi="Times New Roman" w:cs="Times New Roman"/>
        </w:rPr>
        <w:t>.</w:t>
      </w:r>
    </w:p>
    <w:p w14:paraId="78539A30" w14:textId="77777777" w:rsidR="005B7642" w:rsidRPr="00F03AE2" w:rsidRDefault="005B7642" w:rsidP="008B3AA5">
      <w:pPr>
        <w:spacing w:after="0" w:line="360" w:lineRule="auto"/>
        <w:jc w:val="both"/>
        <w:rPr>
          <w:rFonts w:ascii="Times New Roman" w:hAnsi="Times New Roman" w:cs="Times New Roman"/>
        </w:rPr>
      </w:pPr>
    </w:p>
    <w:p w14:paraId="06AFF801" w14:textId="77777777" w:rsidR="0014572D" w:rsidRPr="00F03AE2" w:rsidRDefault="0014572D" w:rsidP="00F53C45">
      <w:pPr>
        <w:pStyle w:val="Estilo111"/>
        <w:numPr>
          <w:ilvl w:val="2"/>
          <w:numId w:val="99"/>
        </w:numPr>
        <w:spacing w:before="0" w:line="360" w:lineRule="auto"/>
        <w:rPr>
          <w:rFonts w:cs="Times New Roman"/>
          <w:szCs w:val="22"/>
        </w:rPr>
      </w:pPr>
      <w:bookmarkStart w:id="88" w:name="_Toc421023233"/>
      <w:bookmarkStart w:id="89" w:name="_Toc425344886"/>
      <w:r w:rsidRPr="00F03AE2">
        <w:rPr>
          <w:rFonts w:cs="Times New Roman"/>
          <w:szCs w:val="22"/>
        </w:rPr>
        <w:lastRenderedPageBreak/>
        <w:t>Características</w:t>
      </w:r>
      <w:bookmarkEnd w:id="88"/>
      <w:r w:rsidR="00C07364" w:rsidRPr="00F03AE2">
        <w:rPr>
          <w:rFonts w:cs="Times New Roman"/>
          <w:szCs w:val="22"/>
        </w:rPr>
        <w:t>.</w:t>
      </w:r>
      <w:bookmarkEnd w:id="89"/>
    </w:p>
    <w:p w14:paraId="0A386C4E" w14:textId="77777777" w:rsidR="005B7642" w:rsidRPr="00F03AE2" w:rsidRDefault="005B7642" w:rsidP="008B3AA5">
      <w:pPr>
        <w:spacing w:after="0" w:line="360" w:lineRule="auto"/>
        <w:rPr>
          <w:rFonts w:ascii="Times New Roman" w:hAnsi="Times New Roman" w:cs="Times New Roman"/>
        </w:rPr>
      </w:pPr>
    </w:p>
    <w:p w14:paraId="319FAAD4" w14:textId="430D9A23" w:rsidR="00414674" w:rsidRPr="00F03AE2" w:rsidRDefault="0014572D" w:rsidP="008B3AA5">
      <w:pPr>
        <w:spacing w:after="0" w:line="360" w:lineRule="auto"/>
        <w:rPr>
          <w:rFonts w:ascii="Times New Roman" w:hAnsi="Times New Roman" w:cs="Times New Roman"/>
        </w:rPr>
      </w:pPr>
      <w:r w:rsidRPr="00F03AE2">
        <w:rPr>
          <w:rFonts w:ascii="Times New Roman" w:hAnsi="Times New Roman" w:cs="Times New Roman"/>
        </w:rPr>
        <w:t xml:space="preserve">Entre </w:t>
      </w:r>
      <w:r w:rsidR="00EB21C0" w:rsidRPr="00F03AE2">
        <w:rPr>
          <w:rFonts w:ascii="Times New Roman" w:hAnsi="Times New Roman" w:cs="Times New Roman"/>
        </w:rPr>
        <w:t xml:space="preserve">las principales características </w:t>
      </w:r>
      <w:r w:rsidRPr="00F03AE2">
        <w:rPr>
          <w:rFonts w:ascii="Times New Roman" w:hAnsi="Times New Roman" w:cs="Times New Roman"/>
        </w:rPr>
        <w:t>están</w:t>
      </w:r>
      <w:r w:rsidR="008A7D74" w:rsidRPr="00F03AE2">
        <w:rPr>
          <w:rFonts w:ascii="Times New Roman" w:hAnsi="Times New Roman" w:cs="Times New Roman"/>
          <w:sz w:val="16"/>
          <w:szCs w:val="16"/>
        </w:rPr>
        <w:fldChar w:fldCharType="begin"/>
      </w:r>
      <w:r w:rsidR="00EB21C0" w:rsidRPr="00F03AE2">
        <w:rPr>
          <w:rFonts w:ascii="Times New Roman" w:hAnsi="Times New Roman" w:cs="Times New Roman"/>
          <w:sz w:val="16"/>
          <w:szCs w:val="16"/>
        </w:rPr>
        <w:instrText xml:space="preserve"> ADDIN ZOTERO_ITEM CSL_CITATION {"citationID":"LEK6ILVj","properties":{"formattedCitation":"{\\rtf (\\uc0\\u8220{}Laravel Dominicana: Que es Laravel?,\\uc0\\u8221{} n.d.)}","plainCitation":"(“Laravel Dominicana: Que es Laravel?,” n.d.)"},"citationItems":[{"id":165,"uris":["http://zotero.org/users/local/UBoVLAxq/items/F4SQWZVS"],"uri":["http://zotero.org/users/local/UBoVLAxq/items/F4SQWZVS"],"itemData":{"id":165,"type":"webpage","title":"Laravel Dominicana: Que es Laravel?","URL":"http://laraveldominicana.blogspot.com/p/que-es-laravel.html","accessed":{"date-parts":[["2014",8,14]]}}}],"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EB21C0" w:rsidRPr="00F03AE2">
        <w:rPr>
          <w:rFonts w:ascii="Times New Roman" w:hAnsi="Times New Roman" w:cs="Times New Roman"/>
          <w:sz w:val="16"/>
          <w:szCs w:val="16"/>
        </w:rPr>
        <w:t>Lara</w:t>
      </w:r>
      <w:r w:rsidR="000527DB" w:rsidRPr="00F03AE2">
        <w:rPr>
          <w:rFonts w:ascii="Times New Roman" w:hAnsi="Times New Roman" w:cs="Times New Roman"/>
          <w:sz w:val="16"/>
          <w:szCs w:val="16"/>
        </w:rPr>
        <w:t>vel Dominicana: Que es Laravel?</w:t>
      </w:r>
      <w:r w:rsidR="00EB21C0" w:rsidRPr="00F03AE2">
        <w:rPr>
          <w:rFonts w:ascii="Times New Roman" w:hAnsi="Times New Roman" w:cs="Times New Roman"/>
          <w:sz w:val="16"/>
          <w:szCs w:val="16"/>
        </w:rPr>
        <w:t xml:space="preserve"> s.f.)</w:t>
      </w:r>
      <w:r w:rsidR="008A7D74" w:rsidRPr="00F03AE2">
        <w:rPr>
          <w:rFonts w:ascii="Times New Roman" w:hAnsi="Times New Roman" w:cs="Times New Roman"/>
          <w:sz w:val="16"/>
          <w:szCs w:val="16"/>
        </w:rPr>
        <w:fldChar w:fldCharType="end"/>
      </w:r>
      <w:r w:rsidRPr="00F03AE2">
        <w:rPr>
          <w:rFonts w:ascii="Times New Roman" w:hAnsi="Times New Roman" w:cs="Times New Roman"/>
        </w:rPr>
        <w:t>:</w:t>
      </w:r>
    </w:p>
    <w:p w14:paraId="4993E2E1" w14:textId="77777777" w:rsidR="000527DB" w:rsidRPr="00F03AE2" w:rsidRDefault="000527DB" w:rsidP="008B3AA5">
      <w:pPr>
        <w:spacing w:after="0" w:line="360" w:lineRule="auto"/>
        <w:rPr>
          <w:rFonts w:ascii="Times New Roman" w:hAnsi="Times New Roman" w:cs="Times New Roman"/>
        </w:rPr>
      </w:pPr>
    </w:p>
    <w:p w14:paraId="55694D39"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Sistema de ruteo.</w:t>
      </w:r>
    </w:p>
    <w:p w14:paraId="4396881E" w14:textId="77777777" w:rsidR="000527DB" w:rsidRPr="00F03AE2" w:rsidRDefault="000527DB" w:rsidP="000527DB">
      <w:pPr>
        <w:pStyle w:val="Prrafodelista"/>
        <w:spacing w:after="0" w:line="360" w:lineRule="auto"/>
        <w:rPr>
          <w:rFonts w:ascii="Times New Roman" w:hAnsi="Times New Roman" w:cs="Times New Roman"/>
        </w:rPr>
      </w:pPr>
    </w:p>
    <w:p w14:paraId="43C4651D" w14:textId="77777777" w:rsidR="00827EA2" w:rsidRPr="00F03AE2" w:rsidRDefault="00827EA2"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Curva de aprendizaje es corta.</w:t>
      </w:r>
    </w:p>
    <w:p w14:paraId="0A4A1302" w14:textId="77777777" w:rsidR="000527DB" w:rsidRPr="00F03AE2" w:rsidRDefault="000527DB" w:rsidP="000527DB">
      <w:pPr>
        <w:spacing w:after="0" w:line="360" w:lineRule="auto"/>
        <w:rPr>
          <w:rFonts w:ascii="Times New Roman" w:hAnsi="Times New Roman" w:cs="Times New Roman"/>
        </w:rPr>
      </w:pPr>
    </w:p>
    <w:p w14:paraId="6067E878" w14:textId="66D2A4FE" w:rsidR="00414674" w:rsidRPr="00F03AE2" w:rsidRDefault="00DB0F12"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Código</w:t>
      </w:r>
      <w:r w:rsidR="00414674" w:rsidRPr="00F03AE2">
        <w:rPr>
          <w:rFonts w:ascii="Times New Roman" w:hAnsi="Times New Roman" w:cs="Times New Roman"/>
        </w:rPr>
        <w:t xml:space="preserve"> Abierto</w:t>
      </w:r>
      <w:r w:rsidR="000527DB" w:rsidRPr="00F03AE2">
        <w:rPr>
          <w:rFonts w:ascii="Times New Roman" w:hAnsi="Times New Roman" w:cs="Times New Roman"/>
        </w:rPr>
        <w:t>.</w:t>
      </w:r>
    </w:p>
    <w:p w14:paraId="329F3B4E" w14:textId="77777777" w:rsidR="000527DB" w:rsidRPr="00F03AE2" w:rsidRDefault="000527DB" w:rsidP="000527DB">
      <w:pPr>
        <w:pStyle w:val="Prrafodelista"/>
        <w:spacing w:after="0" w:line="360" w:lineRule="auto"/>
        <w:rPr>
          <w:rFonts w:ascii="Times New Roman" w:hAnsi="Times New Roman" w:cs="Times New Roman"/>
        </w:rPr>
      </w:pPr>
    </w:p>
    <w:p w14:paraId="0D4E22C2" w14:textId="77777777" w:rsidR="00414674" w:rsidRPr="00F03AE2" w:rsidRDefault="00414674"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Basado en el framework Ruby y componentes de Symfony.</w:t>
      </w:r>
    </w:p>
    <w:p w14:paraId="395049C8" w14:textId="77777777" w:rsidR="000527DB" w:rsidRPr="00F03AE2" w:rsidRDefault="000527DB" w:rsidP="000527DB">
      <w:pPr>
        <w:pStyle w:val="Prrafodelista"/>
        <w:spacing w:after="0" w:line="360" w:lineRule="auto"/>
        <w:rPr>
          <w:rFonts w:ascii="Times New Roman" w:hAnsi="Times New Roman" w:cs="Times New Roman"/>
        </w:rPr>
      </w:pPr>
    </w:p>
    <w:p w14:paraId="099813D1"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Blade, Motor de plantillas.</w:t>
      </w:r>
    </w:p>
    <w:p w14:paraId="6A75805D" w14:textId="77777777" w:rsidR="000527DB" w:rsidRPr="00F03AE2" w:rsidRDefault="000527DB" w:rsidP="000527DB">
      <w:pPr>
        <w:pStyle w:val="Prrafodelista"/>
        <w:rPr>
          <w:rFonts w:ascii="Times New Roman" w:hAnsi="Times New Roman" w:cs="Times New Roman"/>
        </w:rPr>
      </w:pPr>
    </w:p>
    <w:p w14:paraId="2A3CFA44"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Eloquent ORM.</w:t>
      </w:r>
    </w:p>
    <w:p w14:paraId="228FA252" w14:textId="77777777" w:rsidR="000527DB" w:rsidRPr="00F03AE2" w:rsidRDefault="000527DB" w:rsidP="000527DB">
      <w:pPr>
        <w:pStyle w:val="Prrafodelista"/>
        <w:rPr>
          <w:rFonts w:ascii="Times New Roman" w:hAnsi="Times New Roman" w:cs="Times New Roman"/>
        </w:rPr>
      </w:pPr>
    </w:p>
    <w:p w14:paraId="0059C52B"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Basado en Composer.</w:t>
      </w:r>
    </w:p>
    <w:p w14:paraId="2138017A" w14:textId="77777777" w:rsidR="000527DB" w:rsidRPr="00F03AE2" w:rsidRDefault="000527DB" w:rsidP="000527DB">
      <w:pPr>
        <w:pStyle w:val="Prrafodelista"/>
        <w:rPr>
          <w:rFonts w:ascii="Times New Roman" w:hAnsi="Times New Roman" w:cs="Times New Roman"/>
        </w:rPr>
      </w:pPr>
    </w:p>
    <w:p w14:paraId="0EEDBA85"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Soporte para el cache.</w:t>
      </w:r>
    </w:p>
    <w:p w14:paraId="223889FB" w14:textId="77777777" w:rsidR="000527DB" w:rsidRPr="00F03AE2" w:rsidRDefault="000527DB" w:rsidP="000527DB">
      <w:pPr>
        <w:pStyle w:val="Prrafodelista"/>
        <w:rPr>
          <w:rFonts w:ascii="Times New Roman" w:hAnsi="Times New Roman" w:cs="Times New Roman"/>
        </w:rPr>
      </w:pPr>
    </w:p>
    <w:p w14:paraId="51194720" w14:textId="77777777" w:rsidR="00352A5A" w:rsidRPr="00F03AE2" w:rsidRDefault="00352A5A"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Buena documentación.</w:t>
      </w:r>
    </w:p>
    <w:p w14:paraId="1B940740" w14:textId="77777777" w:rsidR="000527DB" w:rsidRPr="00F03AE2" w:rsidRDefault="000527DB" w:rsidP="000527DB">
      <w:pPr>
        <w:pStyle w:val="Prrafodelista"/>
        <w:rPr>
          <w:rFonts w:ascii="Times New Roman" w:hAnsi="Times New Roman" w:cs="Times New Roman"/>
        </w:rPr>
      </w:pPr>
    </w:p>
    <w:p w14:paraId="51CA716B" w14:textId="77777777" w:rsidR="0014572D"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Soporte para MVC.</w:t>
      </w:r>
    </w:p>
    <w:p w14:paraId="5B1C4FE7" w14:textId="77777777" w:rsidR="000527DB" w:rsidRPr="00F03AE2" w:rsidRDefault="000527DB" w:rsidP="000527DB">
      <w:pPr>
        <w:pStyle w:val="Prrafodelista"/>
        <w:rPr>
          <w:rFonts w:ascii="Times New Roman" w:hAnsi="Times New Roman" w:cs="Times New Roman"/>
        </w:rPr>
      </w:pPr>
    </w:p>
    <w:p w14:paraId="5E6DFD45" w14:textId="77777777" w:rsidR="00FA21CF" w:rsidRPr="00F03AE2" w:rsidRDefault="0014572D" w:rsidP="005D4A5E">
      <w:pPr>
        <w:pStyle w:val="Prrafodelista"/>
        <w:numPr>
          <w:ilvl w:val="0"/>
          <w:numId w:val="12"/>
        </w:numPr>
        <w:spacing w:after="0" w:line="360" w:lineRule="auto"/>
        <w:rPr>
          <w:rFonts w:ascii="Times New Roman" w:hAnsi="Times New Roman" w:cs="Times New Roman"/>
        </w:rPr>
      </w:pPr>
      <w:r w:rsidRPr="00F03AE2">
        <w:rPr>
          <w:rFonts w:ascii="Times New Roman" w:hAnsi="Times New Roman" w:cs="Times New Roman"/>
        </w:rPr>
        <w:t xml:space="preserve">Usa componentes de Symfony. </w:t>
      </w:r>
    </w:p>
    <w:p w14:paraId="02B1FEFD" w14:textId="77777777" w:rsidR="005B7642" w:rsidRPr="00F03AE2" w:rsidRDefault="005B7642" w:rsidP="008B3AA5">
      <w:pPr>
        <w:pStyle w:val="Prrafodelista"/>
        <w:spacing w:after="0" w:line="360" w:lineRule="auto"/>
        <w:rPr>
          <w:rFonts w:ascii="Times New Roman" w:hAnsi="Times New Roman" w:cs="Times New Roman"/>
        </w:rPr>
      </w:pPr>
    </w:p>
    <w:p w14:paraId="018FCEDC" w14:textId="77777777" w:rsidR="00FA21CF" w:rsidRPr="00F03AE2" w:rsidRDefault="00FA21CF" w:rsidP="00F53C45">
      <w:pPr>
        <w:pStyle w:val="Estilo111"/>
        <w:numPr>
          <w:ilvl w:val="2"/>
          <w:numId w:val="99"/>
        </w:numPr>
        <w:spacing w:before="0" w:line="360" w:lineRule="auto"/>
        <w:rPr>
          <w:rFonts w:cs="Times New Roman"/>
          <w:szCs w:val="22"/>
        </w:rPr>
      </w:pPr>
      <w:bookmarkStart w:id="90" w:name="_Toc421023234"/>
      <w:bookmarkStart w:id="91" w:name="_Toc425344887"/>
      <w:r w:rsidRPr="00F03AE2">
        <w:rPr>
          <w:rFonts w:cs="Times New Roman"/>
          <w:szCs w:val="22"/>
        </w:rPr>
        <w:t>Filosofía</w:t>
      </w:r>
      <w:bookmarkEnd w:id="90"/>
      <w:r w:rsidR="00C07364" w:rsidRPr="00F03AE2">
        <w:rPr>
          <w:rFonts w:cs="Times New Roman"/>
          <w:szCs w:val="22"/>
        </w:rPr>
        <w:t>.</w:t>
      </w:r>
      <w:bookmarkEnd w:id="91"/>
    </w:p>
    <w:p w14:paraId="04FF8214" w14:textId="77777777" w:rsidR="00BB09F4" w:rsidRPr="00F03AE2" w:rsidRDefault="00BB09F4" w:rsidP="008B3AA5">
      <w:pPr>
        <w:spacing w:after="0" w:line="360" w:lineRule="auto"/>
        <w:jc w:val="both"/>
        <w:rPr>
          <w:rFonts w:ascii="Times New Roman" w:hAnsi="Times New Roman" w:cs="Times New Roman"/>
        </w:rPr>
      </w:pPr>
    </w:p>
    <w:p w14:paraId="51FF6BC8" w14:textId="77777777" w:rsidR="00FA21CF" w:rsidRPr="00F03AE2" w:rsidRDefault="000F2CD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ravel se centra en </w:t>
      </w:r>
      <w:r w:rsidR="00EA1C8F" w:rsidRPr="00F03AE2">
        <w:rPr>
          <w:rFonts w:ascii="Times New Roman" w:hAnsi="Times New Roman" w:cs="Times New Roman"/>
        </w:rPr>
        <w:t xml:space="preserve">la escritura </w:t>
      </w:r>
      <w:r w:rsidRPr="00F03AE2">
        <w:rPr>
          <w:rFonts w:ascii="Times New Roman" w:hAnsi="Times New Roman" w:cs="Times New Roman"/>
        </w:rPr>
        <w:t xml:space="preserve">de código PHP de </w:t>
      </w:r>
      <w:r w:rsidR="00EA1C8F" w:rsidRPr="00F03AE2">
        <w:rPr>
          <w:rFonts w:ascii="Times New Roman" w:hAnsi="Times New Roman" w:cs="Times New Roman"/>
        </w:rPr>
        <w:t>forma</w:t>
      </w:r>
      <w:r w:rsidRPr="00F03AE2">
        <w:rPr>
          <w:rFonts w:ascii="Times New Roman" w:hAnsi="Times New Roman" w:cs="Times New Roman"/>
        </w:rPr>
        <w:t xml:space="preserve"> elegante y simple, evitando lo que se conoce como “código espagueti”, es decir evitar que el código sea incomprensible y complejo. El resultado de aplicaciones creadas con Laravel son aplicaciones basadas en PHP 5 con un código sencillo de entender. Es, sobre todo, interesante para leer código, que al contrario cuando no se usa un framework, la comprensión toma tiempo. </w:t>
      </w:r>
    </w:p>
    <w:p w14:paraId="4ED6CC18" w14:textId="77777777" w:rsidR="006405C8" w:rsidRPr="00F03AE2" w:rsidRDefault="006405C8" w:rsidP="008B3AA5">
      <w:pPr>
        <w:spacing w:after="0" w:line="360" w:lineRule="auto"/>
        <w:jc w:val="both"/>
        <w:rPr>
          <w:rFonts w:ascii="Times New Roman" w:hAnsi="Times New Roman" w:cs="Times New Roman"/>
        </w:rPr>
      </w:pPr>
    </w:p>
    <w:p w14:paraId="216098E6" w14:textId="1CFDDD69" w:rsidR="000927CB" w:rsidRPr="00F03AE2" w:rsidRDefault="000F2CD5"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rPr>
        <w:t xml:space="preserve">Siendo así el propósito de Laravel, de hacer agradable el proceso de desarrollo para el programador sin sacrificar funcionalidad. “Desarrolladores felices escriben el mejor código.” </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eomBvT9Q","properties":{"formattedCitation":"{\\rtf (\\uc0\\u8220{}Documentaci\\uc0\\u243{}n de Laravel en Espa\\uc0\\u241{}ol versi\\uc0\\u243{}n 4.1,\\uc0\\u8221{} n.d.)}","plainCitation":"(“Documentación de Laravel en Español versión 4.1,” n.d.)"},"citationItems":[{"id":167,"uris":["http://zotero.org/users/local/UBoVLAxq/items/E64BSZFX"],"uri":["http://zotero.org/users/local/UBoVLAxq/items/E64BSZFX"],"itemData":{"id":167,"type":"webpage","title":"Documentación de Laravel en Español versión 4.1","URL":"http://laravel.montogeek.co/page/introduction","accessed":{"date-parts":[["2014",8,14]]}}}],"schema":"https://github.com/citation-style-language/schema/raw/master/csl-citation.json"} </w:instrText>
      </w:r>
      <w:r w:rsidR="008A7D74" w:rsidRPr="00F03AE2">
        <w:rPr>
          <w:rFonts w:ascii="Times New Roman" w:hAnsi="Times New Roman" w:cs="Times New Roman"/>
          <w:sz w:val="16"/>
          <w:szCs w:val="16"/>
        </w:rPr>
        <w:fldChar w:fldCharType="separate"/>
      </w:r>
      <w:r w:rsidR="000527DB" w:rsidRPr="00F03AE2">
        <w:rPr>
          <w:rFonts w:ascii="Times New Roman" w:hAnsi="Times New Roman" w:cs="Times New Roman"/>
          <w:sz w:val="16"/>
          <w:szCs w:val="16"/>
        </w:rPr>
        <w:t>(</w:t>
      </w:r>
      <w:r w:rsidR="00034BB6" w:rsidRPr="00F03AE2">
        <w:rPr>
          <w:rFonts w:ascii="Times New Roman" w:hAnsi="Times New Roman" w:cs="Times New Roman"/>
          <w:sz w:val="16"/>
          <w:szCs w:val="16"/>
        </w:rPr>
        <w:t>Documentación de La</w:t>
      </w:r>
      <w:r w:rsidR="000527DB" w:rsidRPr="00F03AE2">
        <w:rPr>
          <w:rFonts w:ascii="Times New Roman" w:hAnsi="Times New Roman" w:cs="Times New Roman"/>
          <w:sz w:val="16"/>
          <w:szCs w:val="16"/>
        </w:rPr>
        <w:t>ravel en Español versión 4.1</w:t>
      </w:r>
      <w:r w:rsidR="00EB21C0" w:rsidRPr="00F03AE2">
        <w:rPr>
          <w:rFonts w:ascii="Times New Roman" w:hAnsi="Times New Roman" w:cs="Times New Roman"/>
          <w:sz w:val="16"/>
          <w:szCs w:val="16"/>
        </w:rPr>
        <w:t>,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4609F38A" w14:textId="77777777" w:rsidR="002746FF" w:rsidRPr="00F03AE2" w:rsidRDefault="002746FF" w:rsidP="008B3AA5">
      <w:pPr>
        <w:spacing w:after="0" w:line="360" w:lineRule="auto"/>
        <w:jc w:val="both"/>
        <w:rPr>
          <w:rFonts w:ascii="Times New Roman" w:hAnsi="Times New Roman" w:cs="Times New Roman"/>
        </w:rPr>
      </w:pPr>
    </w:p>
    <w:p w14:paraId="676FF85F" w14:textId="77777777" w:rsidR="004C791A" w:rsidRPr="00F03AE2" w:rsidRDefault="00DB0F12" w:rsidP="00F53C45">
      <w:pPr>
        <w:pStyle w:val="Estilo111"/>
        <w:numPr>
          <w:ilvl w:val="2"/>
          <w:numId w:val="99"/>
        </w:numPr>
        <w:spacing w:before="0" w:line="360" w:lineRule="auto"/>
        <w:rPr>
          <w:rFonts w:cs="Times New Roman"/>
          <w:szCs w:val="22"/>
        </w:rPr>
      </w:pPr>
      <w:bookmarkStart w:id="92" w:name="_Toc421023235"/>
      <w:bookmarkStart w:id="93" w:name="_Toc425344888"/>
      <w:r w:rsidRPr="00F03AE2">
        <w:rPr>
          <w:rFonts w:cs="Times New Roman"/>
          <w:szCs w:val="22"/>
        </w:rPr>
        <w:lastRenderedPageBreak/>
        <w:t>Arquitectura</w:t>
      </w:r>
      <w:bookmarkEnd w:id="92"/>
      <w:r w:rsidR="00C07364" w:rsidRPr="00F03AE2">
        <w:rPr>
          <w:rFonts w:cs="Times New Roman"/>
          <w:szCs w:val="22"/>
        </w:rPr>
        <w:t>.</w:t>
      </w:r>
      <w:bookmarkEnd w:id="93"/>
    </w:p>
    <w:p w14:paraId="4D985384" w14:textId="77777777" w:rsidR="00BB09F4" w:rsidRPr="00F03AE2" w:rsidRDefault="00BB09F4" w:rsidP="008B3AA5">
      <w:pPr>
        <w:spacing w:after="0" w:line="360" w:lineRule="auto"/>
        <w:jc w:val="both"/>
        <w:rPr>
          <w:rFonts w:ascii="Times New Roman" w:hAnsi="Times New Roman" w:cs="Times New Roman"/>
        </w:rPr>
      </w:pPr>
    </w:p>
    <w:p w14:paraId="1C1C8D4F" w14:textId="00C3EF8F" w:rsidR="0063308D" w:rsidRPr="00F03AE2" w:rsidRDefault="002E4201" w:rsidP="008B3AA5">
      <w:pPr>
        <w:spacing w:after="0" w:line="360" w:lineRule="auto"/>
        <w:jc w:val="both"/>
        <w:rPr>
          <w:rFonts w:ascii="Times New Roman" w:hAnsi="Times New Roman" w:cs="Times New Roman"/>
        </w:rPr>
      </w:pPr>
      <w:r w:rsidRPr="00F03AE2">
        <w:rPr>
          <w:rFonts w:ascii="Times New Roman" w:hAnsi="Times New Roman" w:cs="Times New Roman"/>
        </w:rPr>
        <w:t>Laravel sigue el patrón de arquitectura MVC</w:t>
      </w:r>
      <w:r w:rsidR="000F0E55" w:rsidRPr="00F03AE2">
        <w:rPr>
          <w:rFonts w:ascii="Times New Roman" w:hAnsi="Times New Roman" w:cs="Times New Roman"/>
        </w:rPr>
        <w:t xml:space="preserve"> tradicional</w:t>
      </w:r>
      <w:r w:rsidRPr="00F03AE2">
        <w:rPr>
          <w:rFonts w:ascii="Times New Roman" w:hAnsi="Times New Roman" w:cs="Times New Roman"/>
        </w:rPr>
        <w:t>, el cual hace cumplir una separación entre la lógica de negocios, de la lógica de entradas y presentación asoci</w:t>
      </w:r>
      <w:r w:rsidR="00A305F0" w:rsidRPr="00F03AE2">
        <w:rPr>
          <w:rFonts w:ascii="Times New Roman" w:hAnsi="Times New Roman" w:cs="Times New Roman"/>
        </w:rPr>
        <w:t xml:space="preserve">ada </w:t>
      </w:r>
      <w:r w:rsidRPr="00F03AE2">
        <w:rPr>
          <w:rFonts w:ascii="Times New Roman" w:hAnsi="Times New Roman" w:cs="Times New Roman"/>
        </w:rPr>
        <w:t>con una interfaz gráfica de usuario (GUI). Mientras tanto en las aplicaciones web creadas por Laravel, la lógica de negocios típicamente consiste de los modelos de datos</w:t>
      </w:r>
      <w:r w:rsidR="004C791A" w:rsidRPr="00F03AE2">
        <w:rPr>
          <w:rFonts w:ascii="Times New Roman" w:hAnsi="Times New Roman" w:cs="Times New Roman"/>
        </w:rPr>
        <w:t xml:space="preserve"> como por ejemplo</w:t>
      </w:r>
      <w:r w:rsidRPr="00F03AE2">
        <w:rPr>
          <w:rFonts w:ascii="Times New Roman" w:hAnsi="Times New Roman" w:cs="Times New Roman"/>
        </w:rPr>
        <w:t xml:space="preserve"> usuarios,</w:t>
      </w:r>
      <w:r w:rsidR="004C791A" w:rsidRPr="00F03AE2">
        <w:rPr>
          <w:rFonts w:ascii="Times New Roman" w:hAnsi="Times New Roman" w:cs="Times New Roman"/>
        </w:rPr>
        <w:t xml:space="preserve"> publicaciones en</w:t>
      </w:r>
      <w:r w:rsidRPr="00F03AE2">
        <w:rPr>
          <w:rFonts w:ascii="Times New Roman" w:hAnsi="Times New Roman" w:cs="Times New Roman"/>
        </w:rPr>
        <w:t xml:space="preserve"> blogs, y </w:t>
      </w:r>
      <w:r w:rsidR="004C791A" w:rsidRPr="00F03AE2">
        <w:rPr>
          <w:rFonts w:ascii="Times New Roman" w:hAnsi="Times New Roman" w:cs="Times New Roman"/>
        </w:rPr>
        <w:t xml:space="preserve">se podría decir que </w:t>
      </w:r>
      <w:r w:rsidRPr="00F03AE2">
        <w:rPr>
          <w:rFonts w:ascii="Times New Roman" w:hAnsi="Times New Roman" w:cs="Times New Roman"/>
        </w:rPr>
        <w:t xml:space="preserve">la interfaz gráfica es solo una página web en el navegador. </w:t>
      </w:r>
    </w:p>
    <w:p w14:paraId="0E65D7EF" w14:textId="77777777" w:rsidR="005C24D2" w:rsidRPr="00F03AE2" w:rsidRDefault="005C24D2" w:rsidP="008B3AA5">
      <w:pPr>
        <w:pStyle w:val="1111"/>
        <w:spacing w:after="0" w:line="360" w:lineRule="auto"/>
        <w:rPr>
          <w:rFonts w:ascii="Times New Roman" w:hAnsi="Times New Roman" w:cs="Times New Roman"/>
        </w:rPr>
      </w:pPr>
    </w:p>
    <w:p w14:paraId="7419A332" w14:textId="77777777" w:rsidR="004A204F" w:rsidRPr="00F03AE2" w:rsidRDefault="004A204F" w:rsidP="008B3AA5">
      <w:pPr>
        <w:pStyle w:val="1111"/>
        <w:spacing w:after="0" w:line="360" w:lineRule="auto"/>
        <w:rPr>
          <w:rFonts w:ascii="Times New Roman" w:hAnsi="Times New Roman" w:cs="Times New Roman"/>
        </w:rPr>
      </w:pPr>
      <w:r w:rsidRPr="00F03AE2">
        <w:rPr>
          <w:rFonts w:ascii="Times New Roman" w:hAnsi="Times New Roman" w:cs="Times New Roman"/>
        </w:rPr>
        <w:t>Capas MVC en Laravel</w:t>
      </w:r>
    </w:p>
    <w:p w14:paraId="169697EC" w14:textId="77777777" w:rsidR="000927CB" w:rsidRPr="00F03AE2" w:rsidRDefault="000927CB" w:rsidP="008B3AA5">
      <w:pPr>
        <w:spacing w:after="0"/>
        <w:rPr>
          <w:rFonts w:ascii="Times New Roman" w:hAnsi="Times New Roman" w:cs="Times New Roman"/>
        </w:rPr>
      </w:pPr>
    </w:p>
    <w:p w14:paraId="2A4EFBCC" w14:textId="77777777" w:rsidR="004A204F" w:rsidRPr="00F03AE2" w:rsidRDefault="004A204F" w:rsidP="000527DB">
      <w:pPr>
        <w:spacing w:after="0" w:line="360" w:lineRule="auto"/>
        <w:rPr>
          <w:rFonts w:ascii="Times New Roman" w:hAnsi="Times New Roman" w:cs="Times New Roman"/>
          <w:b/>
        </w:rPr>
      </w:pPr>
      <w:r w:rsidRPr="00F03AE2">
        <w:rPr>
          <w:rFonts w:ascii="Times New Roman" w:hAnsi="Times New Roman" w:cs="Times New Roman"/>
          <w:b/>
        </w:rPr>
        <w:t>Capa del Modelo</w:t>
      </w:r>
    </w:p>
    <w:p w14:paraId="4973A00A" w14:textId="77777777" w:rsidR="000527DB" w:rsidRPr="00F03AE2" w:rsidRDefault="000527DB" w:rsidP="000527DB">
      <w:pPr>
        <w:pStyle w:val="Prrafodelista"/>
        <w:spacing w:after="0" w:line="360" w:lineRule="auto"/>
        <w:ind w:left="360"/>
        <w:rPr>
          <w:rFonts w:ascii="Times New Roman" w:hAnsi="Times New Roman" w:cs="Times New Roman"/>
          <w:b/>
        </w:rPr>
      </w:pPr>
    </w:p>
    <w:p w14:paraId="38C532D5" w14:textId="020D729F" w:rsidR="00757E14" w:rsidRPr="00F03AE2" w:rsidRDefault="00FD7FD9" w:rsidP="000527DB">
      <w:pPr>
        <w:spacing w:after="0" w:line="360" w:lineRule="auto"/>
        <w:jc w:val="both"/>
        <w:rPr>
          <w:rFonts w:ascii="Times New Roman" w:hAnsi="Times New Roman" w:cs="Times New Roman"/>
        </w:rPr>
      </w:pPr>
      <w:r w:rsidRPr="00F03AE2">
        <w:rPr>
          <w:rFonts w:ascii="Times New Roman" w:hAnsi="Times New Roman" w:cs="Times New Roman"/>
        </w:rPr>
        <w:t xml:space="preserve"> E</w:t>
      </w:r>
      <w:r w:rsidR="001F5F59" w:rsidRPr="00F03AE2">
        <w:rPr>
          <w:rFonts w:ascii="Times New Roman" w:hAnsi="Times New Roman" w:cs="Times New Roman"/>
        </w:rPr>
        <w:t xml:space="preserve">l modelo en cualquier otro MVC framework, es el componente responsable de la comunicación de la base de datos. Es aquí donde interviene Eloquent que es una clase </w:t>
      </w:r>
      <w:r w:rsidR="00E43770" w:rsidRPr="00F03AE2">
        <w:rPr>
          <w:rFonts w:ascii="Times New Roman" w:hAnsi="Times New Roman" w:cs="Times New Roman"/>
        </w:rPr>
        <w:t xml:space="preserve">que se hereda a </w:t>
      </w:r>
      <w:r w:rsidR="001F5F59" w:rsidRPr="00F03AE2">
        <w:rPr>
          <w:rFonts w:ascii="Times New Roman" w:hAnsi="Times New Roman" w:cs="Times New Roman"/>
        </w:rPr>
        <w:t xml:space="preserve">los modelos </w:t>
      </w:r>
      <w:r w:rsidR="00E43770" w:rsidRPr="00F03AE2">
        <w:rPr>
          <w:rFonts w:ascii="Times New Roman" w:hAnsi="Times New Roman" w:cs="Times New Roman"/>
        </w:rPr>
        <w:t xml:space="preserve">en Laravel, </w:t>
      </w:r>
      <w:r w:rsidR="001F5F59" w:rsidRPr="00F03AE2">
        <w:rPr>
          <w:rFonts w:ascii="Times New Roman" w:hAnsi="Times New Roman" w:cs="Times New Roman"/>
        </w:rPr>
        <w:t>para trabaja</w:t>
      </w:r>
      <w:r w:rsidR="00E43770" w:rsidRPr="00F03AE2">
        <w:rPr>
          <w:rFonts w:ascii="Times New Roman" w:hAnsi="Times New Roman" w:cs="Times New Roman"/>
        </w:rPr>
        <w:t>r</w:t>
      </w:r>
      <w:r w:rsidR="001F5F59" w:rsidRPr="00F03AE2">
        <w:rPr>
          <w:rFonts w:ascii="Times New Roman" w:hAnsi="Times New Roman" w:cs="Times New Roman"/>
        </w:rPr>
        <w:t xml:space="preserve"> de manera simple con </w:t>
      </w:r>
      <w:r w:rsidR="00E43770" w:rsidRPr="00F03AE2">
        <w:rPr>
          <w:rFonts w:ascii="Times New Roman" w:hAnsi="Times New Roman" w:cs="Times New Roman"/>
        </w:rPr>
        <w:t>los objetos de la base de datos.</w:t>
      </w:r>
      <w:r w:rsidR="009F4582" w:rsidRPr="00F03AE2">
        <w:rPr>
          <w:rFonts w:ascii="Times New Roman" w:hAnsi="Times New Roman" w:cs="Times New Roman"/>
        </w:rPr>
        <w:t xml:space="preserve"> Obviamente el uso de Eloquent es opcional, pues también este framework dispone de otros recursos que facilita interactuar con los datos, o específ</w:t>
      </w:r>
      <w:r w:rsidR="003F55AA" w:rsidRPr="00F03AE2">
        <w:rPr>
          <w:rFonts w:ascii="Times New Roman" w:hAnsi="Times New Roman" w:cs="Times New Roman"/>
        </w:rPr>
        <w:t>icamente la creación de modelos</w:t>
      </w:r>
      <w:r w:rsidR="008A7D74" w:rsidRPr="00F03AE2">
        <w:rPr>
          <w:rFonts w:ascii="Times New Roman" w:hAnsi="Times New Roman" w:cs="Times New Roman"/>
          <w:sz w:val="16"/>
          <w:szCs w:val="16"/>
        </w:rPr>
        <w:fldChar w:fldCharType="begin"/>
      </w:r>
      <w:r w:rsidR="004224ED" w:rsidRPr="00F03AE2">
        <w:rPr>
          <w:rFonts w:ascii="Times New Roman" w:hAnsi="Times New Roman" w:cs="Times New Roman"/>
          <w:sz w:val="16"/>
          <w:szCs w:val="16"/>
        </w:rPr>
        <w:instrText xml:space="preserve"> ADDIN ZOTERO_ITEM CSL_CITATION {"citationID":"3IdHnaoo","properties":{"formattedCitation":"(Cogneau, 2012)","plainCitation":"(Cogneau, 2012)"},"citationItems":[{"id":179,"uris":["http://zotero.org/users/local/UBoVLAxq/items/URSVBJFZ"],"uri":["http://zotero.org/users/local/UBoVLAxq/items/URSVBJFZ"],"itemData":{"id":179,"type":"webpage","title":"Laravel: Is It Really Clean and Classy?","URL":"http://www.sitepoint.com/laravel-really-clean-and-classy/","author":[{"family":"Cogneau","given":"Alexander"}],"issued":{"date-parts":[["2012",8,8]]},"accessed":{"date-parts":[["2014",8,18]]}}}],"schema":"https://github.com/citation-style-language/schema/raw/master/csl-citation.json"} </w:instrText>
      </w:r>
      <w:r w:rsidR="008A7D74" w:rsidRPr="00F03AE2">
        <w:rPr>
          <w:rFonts w:ascii="Times New Roman" w:hAnsi="Times New Roman" w:cs="Times New Roman"/>
          <w:sz w:val="16"/>
          <w:szCs w:val="16"/>
        </w:rPr>
        <w:fldChar w:fldCharType="separate"/>
      </w:r>
      <w:r w:rsidR="004224ED" w:rsidRPr="00F03AE2">
        <w:rPr>
          <w:rFonts w:ascii="Times New Roman" w:hAnsi="Times New Roman" w:cs="Times New Roman"/>
          <w:sz w:val="16"/>
          <w:szCs w:val="16"/>
        </w:rPr>
        <w:t>(Cogneau, 2012</w:t>
      </w:r>
      <w:r w:rsidR="00C758E9" w:rsidRPr="00F03AE2">
        <w:rPr>
          <w:rFonts w:ascii="Times New Roman" w:hAnsi="Times New Roman" w:cs="Times New Roman"/>
          <w:sz w:val="16"/>
          <w:szCs w:val="16"/>
        </w:rPr>
        <w:t>, p1</w:t>
      </w:r>
      <w:r w:rsidR="004224ED"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3F55AA" w:rsidRPr="00F03AE2">
        <w:rPr>
          <w:rFonts w:ascii="Times New Roman" w:hAnsi="Times New Roman" w:cs="Times New Roman"/>
          <w:sz w:val="16"/>
          <w:szCs w:val="16"/>
        </w:rPr>
        <w:t>.</w:t>
      </w:r>
    </w:p>
    <w:p w14:paraId="003BDD8A" w14:textId="77777777" w:rsidR="000927CB" w:rsidRPr="00F03AE2" w:rsidRDefault="000927CB" w:rsidP="005D4A5E">
      <w:pPr>
        <w:pStyle w:val="Prrafodelista"/>
        <w:spacing w:after="0" w:line="360" w:lineRule="auto"/>
        <w:ind w:left="360"/>
        <w:jc w:val="both"/>
        <w:rPr>
          <w:rFonts w:ascii="Times New Roman" w:hAnsi="Times New Roman" w:cs="Times New Roman"/>
        </w:rPr>
      </w:pPr>
    </w:p>
    <w:p w14:paraId="13AEA78A" w14:textId="7862D4E9" w:rsidR="00FD7FD9" w:rsidRPr="00F03AE2" w:rsidRDefault="000527DB" w:rsidP="000527DB">
      <w:pPr>
        <w:spacing w:after="0" w:line="360" w:lineRule="auto"/>
        <w:rPr>
          <w:rFonts w:ascii="Times New Roman" w:hAnsi="Times New Roman" w:cs="Times New Roman"/>
          <w:b/>
        </w:rPr>
      </w:pPr>
      <w:r w:rsidRPr="00F03AE2">
        <w:rPr>
          <w:rFonts w:ascii="Times New Roman" w:hAnsi="Times New Roman" w:cs="Times New Roman"/>
          <w:b/>
        </w:rPr>
        <w:t>Capa de Vista</w:t>
      </w:r>
    </w:p>
    <w:p w14:paraId="028EF658" w14:textId="77777777" w:rsidR="000527DB" w:rsidRPr="00F03AE2" w:rsidRDefault="000527DB" w:rsidP="000527DB">
      <w:pPr>
        <w:pStyle w:val="Prrafodelista"/>
        <w:spacing w:after="0" w:line="360" w:lineRule="auto"/>
        <w:ind w:left="360"/>
        <w:rPr>
          <w:rFonts w:ascii="Times New Roman" w:hAnsi="Times New Roman" w:cs="Times New Roman"/>
          <w:b/>
        </w:rPr>
      </w:pPr>
    </w:p>
    <w:p w14:paraId="1762C78F" w14:textId="4E35D3DC" w:rsidR="00757E14" w:rsidRPr="00F03AE2" w:rsidRDefault="00FD7FD9" w:rsidP="000527DB">
      <w:pPr>
        <w:spacing w:after="0" w:line="360" w:lineRule="auto"/>
        <w:jc w:val="both"/>
        <w:rPr>
          <w:rFonts w:ascii="Times New Roman" w:hAnsi="Times New Roman" w:cs="Times New Roman"/>
        </w:rPr>
      </w:pPr>
      <w:r w:rsidRPr="00F03AE2">
        <w:rPr>
          <w:rFonts w:ascii="Times New Roman" w:hAnsi="Times New Roman" w:cs="Times New Roman"/>
        </w:rPr>
        <w:t>Laravel, usa su propio motor</w:t>
      </w:r>
      <w:r w:rsidR="009F4582" w:rsidRPr="00F03AE2">
        <w:rPr>
          <w:rFonts w:ascii="Times New Roman" w:hAnsi="Times New Roman" w:cs="Times New Roman"/>
        </w:rPr>
        <w:t xml:space="preserve"> de plantillas llamado Blade, </w:t>
      </w:r>
      <w:r w:rsidRPr="00F03AE2">
        <w:rPr>
          <w:rFonts w:ascii="Times New Roman" w:hAnsi="Times New Roman" w:cs="Times New Roman"/>
        </w:rPr>
        <w:t>con el objetivo de dar un código limpio y fácil de comprender</w:t>
      </w:r>
      <w:r w:rsidR="009F4582" w:rsidRPr="00F03AE2">
        <w:rPr>
          <w:rFonts w:ascii="Times New Roman" w:hAnsi="Times New Roman" w:cs="Times New Roman"/>
        </w:rPr>
        <w:t xml:space="preserve"> en las Vistas</w:t>
      </w:r>
      <w:r w:rsidRPr="00F03AE2">
        <w:rPr>
          <w:rFonts w:ascii="Times New Roman" w:hAnsi="Times New Roman" w:cs="Times New Roman"/>
        </w:rPr>
        <w:t>. Utiliza código PHP plano</w:t>
      </w:r>
      <w:r w:rsidR="009F4582" w:rsidRPr="00F03AE2">
        <w:rPr>
          <w:rFonts w:ascii="Times New Roman" w:hAnsi="Times New Roman" w:cs="Times New Roman"/>
        </w:rPr>
        <w:t xml:space="preserve"> y además incluye un sistema de Caché que lo hace mucho más rápido. </w:t>
      </w:r>
      <w:r w:rsidR="000527DB" w:rsidRPr="00F03AE2">
        <w:rPr>
          <w:rFonts w:ascii="Times New Roman" w:hAnsi="Times New Roman" w:cs="Times New Roman"/>
        </w:rPr>
        <w:t xml:space="preserve"> </w:t>
      </w:r>
      <w:r w:rsidR="009F4582" w:rsidRPr="00F03AE2">
        <w:rPr>
          <w:rFonts w:ascii="Times New Roman" w:hAnsi="Times New Roman" w:cs="Times New Roman"/>
        </w:rPr>
        <w:t xml:space="preserve">Para la creación de estas plantillas se debe crear el archivo dentro de la carpeta /views con la extensión </w:t>
      </w:r>
      <w:r w:rsidR="009F4582" w:rsidRPr="00F03AE2">
        <w:rPr>
          <w:rFonts w:ascii="Times New Roman" w:hAnsi="Times New Roman" w:cs="Times New Roman"/>
          <w:i/>
        </w:rPr>
        <w:t>nombrevista.blade.php</w:t>
      </w:r>
      <w:r w:rsidR="008A7D74" w:rsidRPr="00F03AE2">
        <w:rPr>
          <w:rFonts w:ascii="Times New Roman" w:hAnsi="Times New Roman" w:cs="Times New Roman"/>
          <w:sz w:val="16"/>
          <w:szCs w:val="16"/>
        </w:rPr>
        <w:fldChar w:fldCharType="begin"/>
      </w:r>
      <w:r w:rsidR="004224ED" w:rsidRPr="00F03AE2">
        <w:rPr>
          <w:rFonts w:ascii="Times New Roman" w:hAnsi="Times New Roman" w:cs="Times New Roman"/>
          <w:sz w:val="16"/>
          <w:szCs w:val="16"/>
        </w:rPr>
        <w:instrText xml:space="preserve"> ADDIN ZOTERO_ITEM CSL_CITATION {"citationID":"2UUEoHPs","properties":{"formattedCitation":"{\\rtf (\\uc0\\u8220{}Laravel: Is It Really Clean and Classy?,\\uc0\\u8221{} n.d.)}","plainCitation":"(“Laravel: Is It Really Clean and Classy?,” n.d.)","dontUpdate":true},"citationItems":[{"id":179,"uris":["http://zotero.org/users/local/UBoVLAxq/items/URSVBJFZ"],"uri":["http://zotero.org/users/local/UBoVLAxq/items/URSVBJFZ"],"itemData":{"id":179,"type":"webpage","title":"Laravel: Is It Really Clean and Classy?","URL":"http://www.sitepoint.com/laravel-really-clean-and-classy/","author":[{"family":"Cogneau","given":"Alexander"}],"issued":{"date-parts":[["2012",8,8]]},"accessed":{"date-parts":[["2014",8,18]]}}}],"schema":"https://github.com/citation-style-language/schema/raw/master/csl-citation.json"} </w:instrText>
      </w:r>
      <w:r w:rsidR="008A7D74" w:rsidRPr="00F03AE2">
        <w:rPr>
          <w:rFonts w:ascii="Times New Roman" w:hAnsi="Times New Roman" w:cs="Times New Roman"/>
          <w:sz w:val="16"/>
          <w:szCs w:val="16"/>
        </w:rPr>
        <w:fldChar w:fldCharType="separate"/>
      </w:r>
      <w:r w:rsidR="003F55AA" w:rsidRPr="00F03AE2">
        <w:rPr>
          <w:rFonts w:ascii="Times New Roman" w:hAnsi="Times New Roman" w:cs="Times New Roman"/>
          <w:sz w:val="16"/>
          <w:szCs w:val="16"/>
        </w:rPr>
        <w:t>(Cogneau,2012</w:t>
      </w:r>
      <w:r w:rsidR="00C758E9" w:rsidRPr="00F03AE2">
        <w:rPr>
          <w:rFonts w:ascii="Times New Roman" w:hAnsi="Times New Roman" w:cs="Times New Roman"/>
          <w:sz w:val="16"/>
          <w:szCs w:val="16"/>
        </w:rPr>
        <w:t>, 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1</w:t>
      </w:r>
      <w:r w:rsidR="003F55AA"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9F4582" w:rsidRPr="00F03AE2">
        <w:rPr>
          <w:rFonts w:ascii="Times New Roman" w:hAnsi="Times New Roman" w:cs="Times New Roman"/>
          <w:i/>
        </w:rPr>
        <w:t xml:space="preserve">. </w:t>
      </w:r>
    </w:p>
    <w:p w14:paraId="438E666E" w14:textId="77777777" w:rsidR="00C15A29" w:rsidRPr="00F03AE2" w:rsidRDefault="00C15A29" w:rsidP="005D4A5E">
      <w:pPr>
        <w:pStyle w:val="Prrafodelista"/>
        <w:spacing w:after="0" w:line="360" w:lineRule="auto"/>
        <w:ind w:left="360"/>
        <w:jc w:val="both"/>
        <w:rPr>
          <w:rFonts w:ascii="Times New Roman" w:hAnsi="Times New Roman" w:cs="Times New Roman"/>
          <w:i/>
        </w:rPr>
      </w:pPr>
    </w:p>
    <w:p w14:paraId="48FC6D9E" w14:textId="77777777" w:rsidR="004A204F" w:rsidRPr="00F03AE2" w:rsidRDefault="004A204F" w:rsidP="000527DB">
      <w:pPr>
        <w:spacing w:after="0" w:line="360" w:lineRule="auto"/>
        <w:rPr>
          <w:rFonts w:ascii="Times New Roman" w:hAnsi="Times New Roman" w:cs="Times New Roman"/>
          <w:b/>
        </w:rPr>
      </w:pPr>
      <w:r w:rsidRPr="00F03AE2">
        <w:rPr>
          <w:rFonts w:ascii="Times New Roman" w:hAnsi="Times New Roman" w:cs="Times New Roman"/>
          <w:b/>
        </w:rPr>
        <w:t xml:space="preserve">Capa </w:t>
      </w:r>
      <w:r w:rsidR="00FD7FD9" w:rsidRPr="00F03AE2">
        <w:rPr>
          <w:rFonts w:ascii="Times New Roman" w:hAnsi="Times New Roman" w:cs="Times New Roman"/>
          <w:b/>
        </w:rPr>
        <w:t>del Controlador</w:t>
      </w:r>
    </w:p>
    <w:p w14:paraId="270E1EB2" w14:textId="77777777" w:rsidR="00D35D60" w:rsidRPr="00F03AE2" w:rsidRDefault="00D35D60" w:rsidP="00D35D60">
      <w:pPr>
        <w:spacing w:after="0" w:line="360" w:lineRule="auto"/>
        <w:rPr>
          <w:rFonts w:ascii="Times New Roman" w:hAnsi="Times New Roman" w:cs="Times New Roman"/>
          <w:b/>
        </w:rPr>
      </w:pPr>
    </w:p>
    <w:p w14:paraId="7F17612A" w14:textId="4737D5BF" w:rsidR="00BB09F4" w:rsidRPr="00F03AE2" w:rsidRDefault="002A4D67" w:rsidP="000527DB">
      <w:pPr>
        <w:spacing w:after="0" w:line="360" w:lineRule="auto"/>
        <w:jc w:val="both"/>
        <w:rPr>
          <w:rFonts w:ascii="Times New Roman" w:hAnsi="Times New Roman" w:cs="Times New Roman"/>
        </w:rPr>
      </w:pPr>
      <w:r w:rsidRPr="00F03AE2">
        <w:rPr>
          <w:rFonts w:ascii="Times New Roman" w:hAnsi="Times New Roman" w:cs="Times New Roman"/>
        </w:rPr>
        <w:t>El controlador es donde la lógica de negocio está ubicada y gracias a esto se tienen funcionalidades como:</w:t>
      </w:r>
      <w:r w:rsidR="0049677E" w:rsidRPr="00F03AE2">
        <w:rPr>
          <w:rFonts w:ascii="Times New Roman" w:hAnsi="Times New Roman" w:cs="Times New Roman"/>
        </w:rPr>
        <w:t xml:space="preserve"> recuperar todas las entradas de la base de datos para enumerarlas, actualizar, eliminar o realizar búsquedas de la información en las tablas de las base de datos dado un identificador, añadir nuevos registros a la base de datos y crear mensajes de confirmación de las funciones básicas. Esta capa permite organizar el código en clases sin tener que escribirlo todo en las rutas. Todos los controladores deben extenderse de la clase BaseController</w:t>
      </w:r>
      <w:r w:rsidR="008A7D74" w:rsidRPr="00F03AE2">
        <w:rPr>
          <w:rFonts w:ascii="Times New Roman" w:hAnsi="Times New Roman" w:cs="Times New Roman"/>
          <w:sz w:val="16"/>
          <w:szCs w:val="16"/>
        </w:rPr>
        <w:fldChar w:fldCharType="begin"/>
      </w:r>
      <w:r w:rsidR="004224ED" w:rsidRPr="00F03AE2">
        <w:rPr>
          <w:rFonts w:ascii="Times New Roman" w:hAnsi="Times New Roman" w:cs="Times New Roman"/>
          <w:sz w:val="16"/>
          <w:szCs w:val="16"/>
        </w:rPr>
        <w:instrText xml:space="preserve"> ADDIN ZOTERO_ITEM CSL_CITATION {"citationID":"PKm4SnDc","properties":{"formattedCitation":"{\\rtf (\\uc0\\u8220{}Laravel: Is It Really Clean and Classy?,\\uc0\\u8221{} n.d.)}","plainCitation":"(“Laravel: Is It Really Clean and Classy?,” n.d.)","dontUpdate":true},"citationItems":[{"id":179,"uris":["http://zotero.org/users/local/UBoVLAxq/items/URSVBJFZ"],"uri":["http://zotero.org/users/local/UBoVLAxq/items/URSVBJFZ"],"itemData":{"id":179,"type":"webpage","title":"Laravel: Is It Really Clean and Classy?","URL":"http://www.sitepoint.com/laravel-really-clean-and-classy/","author":[{"family":"Cogneau","given":"Alexander"}],"issued":{"date-parts":[["2012",8,8]]},"accessed":{"date-parts":[["2014",8,18]]}}}],"schema":"https://github.com/citation-style-language/schema/raw/master/csl-citation.json"} </w:instrText>
      </w:r>
      <w:r w:rsidR="008A7D74" w:rsidRPr="00F03AE2">
        <w:rPr>
          <w:rFonts w:ascii="Times New Roman" w:hAnsi="Times New Roman" w:cs="Times New Roman"/>
          <w:sz w:val="16"/>
          <w:szCs w:val="16"/>
        </w:rPr>
        <w:fldChar w:fldCharType="separate"/>
      </w:r>
      <w:r w:rsidR="003F55AA" w:rsidRPr="00F03AE2">
        <w:rPr>
          <w:rFonts w:ascii="Times New Roman" w:hAnsi="Times New Roman" w:cs="Times New Roman"/>
          <w:sz w:val="16"/>
          <w:szCs w:val="16"/>
        </w:rPr>
        <w:t>(Cogneau,2012</w:t>
      </w:r>
      <w:r w:rsidR="00C758E9" w:rsidRPr="00F03AE2">
        <w:rPr>
          <w:rFonts w:ascii="Times New Roman" w:hAnsi="Times New Roman" w:cs="Times New Roman"/>
          <w:sz w:val="16"/>
          <w:szCs w:val="16"/>
        </w:rPr>
        <w:t>,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1</w:t>
      </w:r>
      <w:r w:rsidR="003F55AA"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49677E" w:rsidRPr="00F03AE2">
        <w:rPr>
          <w:rFonts w:ascii="Times New Roman" w:hAnsi="Times New Roman" w:cs="Times New Roman"/>
        </w:rPr>
        <w:t>.</w:t>
      </w:r>
    </w:p>
    <w:p w14:paraId="0EC60AB2" w14:textId="77777777" w:rsidR="00C758E9" w:rsidRPr="00F03AE2" w:rsidRDefault="00C758E9" w:rsidP="00D35D60">
      <w:pPr>
        <w:spacing w:after="0" w:line="360" w:lineRule="auto"/>
        <w:jc w:val="both"/>
        <w:rPr>
          <w:rFonts w:ascii="Times New Roman" w:hAnsi="Times New Roman" w:cs="Times New Roman"/>
        </w:rPr>
      </w:pPr>
    </w:p>
    <w:p w14:paraId="632E4B77" w14:textId="77777777" w:rsidR="000527DB" w:rsidRDefault="000527DB" w:rsidP="00D35D60">
      <w:pPr>
        <w:spacing w:after="0" w:line="360" w:lineRule="auto"/>
        <w:jc w:val="both"/>
        <w:rPr>
          <w:rFonts w:ascii="Times New Roman" w:hAnsi="Times New Roman" w:cs="Times New Roman"/>
        </w:rPr>
      </w:pPr>
    </w:p>
    <w:p w14:paraId="27F1BA28" w14:textId="77777777" w:rsidR="00F4179A" w:rsidRPr="00F03AE2" w:rsidRDefault="00F4179A" w:rsidP="00D35D60">
      <w:pPr>
        <w:spacing w:after="0" w:line="360" w:lineRule="auto"/>
        <w:jc w:val="both"/>
        <w:rPr>
          <w:rFonts w:ascii="Times New Roman" w:hAnsi="Times New Roman" w:cs="Times New Roman"/>
        </w:rPr>
      </w:pPr>
    </w:p>
    <w:p w14:paraId="36F922AF" w14:textId="77777777" w:rsidR="008E13A6" w:rsidRPr="00F03AE2" w:rsidRDefault="00757E14" w:rsidP="008B3AA5">
      <w:pPr>
        <w:pStyle w:val="1111"/>
        <w:spacing w:after="0" w:line="360" w:lineRule="auto"/>
        <w:rPr>
          <w:rFonts w:ascii="Times New Roman" w:hAnsi="Times New Roman" w:cs="Times New Roman"/>
        </w:rPr>
      </w:pPr>
      <w:r w:rsidRPr="00F03AE2">
        <w:rPr>
          <w:rFonts w:ascii="Times New Roman" w:hAnsi="Times New Roman" w:cs="Times New Roman"/>
        </w:rPr>
        <w:lastRenderedPageBreak/>
        <w:t>Ciclo de petición MVC en Laravel</w:t>
      </w:r>
    </w:p>
    <w:p w14:paraId="0EB46B3E" w14:textId="77777777" w:rsidR="005B7642" w:rsidRPr="00F03AE2" w:rsidRDefault="005B7642" w:rsidP="008B3AA5">
      <w:pPr>
        <w:spacing w:after="0"/>
        <w:rPr>
          <w:rFonts w:ascii="Times New Roman" w:hAnsi="Times New Roman" w:cs="Times New Roman"/>
          <w:sz w:val="24"/>
          <w:szCs w:val="24"/>
        </w:rPr>
      </w:pPr>
    </w:p>
    <w:p w14:paraId="3A82F0EE" w14:textId="77777777" w:rsidR="00782CFF" w:rsidRPr="00F03AE2" w:rsidRDefault="004C791A" w:rsidP="008B3AA5">
      <w:pPr>
        <w:spacing w:after="0"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29A33A31" wp14:editId="75FC3759">
            <wp:extent cx="4062665" cy="2105025"/>
            <wp:effectExtent l="114300" t="114300" r="90805" b="123825"/>
            <wp:docPr id="5" name="Imagen 5" descr="http://laravelbook.com/images/laravel-architecture/laravel-mvc-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aravelbook.com/images/laravel-architecture/laravel-mvc-component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2627" cy="2120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61B845" w14:textId="194E2B8E" w:rsidR="00A62E55" w:rsidRPr="00F03AE2" w:rsidRDefault="007727E3" w:rsidP="008B3AA5">
      <w:pPr>
        <w:pStyle w:val="Figura"/>
        <w:spacing w:before="0" w:line="240" w:lineRule="auto"/>
        <w:ind w:left="708"/>
        <w:jc w:val="left"/>
        <w:rPr>
          <w:rFonts w:cs="Times New Roman"/>
          <w:b w:val="0"/>
          <w:szCs w:val="24"/>
        </w:rPr>
      </w:pPr>
      <w:bookmarkStart w:id="94" w:name="_Toc421023236"/>
      <w:r w:rsidRPr="00F03AE2">
        <w:rPr>
          <w:rFonts w:cs="Times New Roman"/>
          <w:szCs w:val="24"/>
        </w:rPr>
        <w:t xml:space="preserve">     </w:t>
      </w:r>
      <w:bookmarkStart w:id="95" w:name="_Toc425188953"/>
      <w:r w:rsidR="000B08C7" w:rsidRPr="00F03AE2">
        <w:rPr>
          <w:rFonts w:cs="Times New Roman"/>
          <w:szCs w:val="24"/>
        </w:rPr>
        <w:t>Figura 7</w:t>
      </w:r>
      <w:r w:rsidR="009D45D9" w:rsidRPr="00F03AE2">
        <w:rPr>
          <w:rFonts w:cs="Times New Roman"/>
          <w:szCs w:val="24"/>
        </w:rPr>
        <w:t>-</w:t>
      </w:r>
      <w:r w:rsidR="005D4A5E" w:rsidRPr="00F03AE2">
        <w:rPr>
          <w:rFonts w:cs="Times New Roman"/>
          <w:szCs w:val="24"/>
        </w:rPr>
        <w:t>1</w:t>
      </w:r>
      <w:r w:rsidR="00A62E55" w:rsidRPr="00F03AE2">
        <w:rPr>
          <w:rFonts w:cs="Times New Roman"/>
          <w:szCs w:val="24"/>
        </w:rPr>
        <w:t xml:space="preserve">. </w:t>
      </w:r>
      <w:r w:rsidR="00A62E55" w:rsidRPr="00F03AE2">
        <w:rPr>
          <w:rFonts w:cs="Times New Roman"/>
          <w:b w:val="0"/>
          <w:szCs w:val="24"/>
        </w:rPr>
        <w:t>Petición típica MVC en Laravel</w:t>
      </w:r>
      <w:bookmarkEnd w:id="94"/>
      <w:bookmarkEnd w:id="95"/>
    </w:p>
    <w:p w14:paraId="5BE718CA" w14:textId="1BC4E1EB" w:rsidR="00715F47" w:rsidRPr="00F03AE2" w:rsidRDefault="007727E3" w:rsidP="008B3AA5">
      <w:pPr>
        <w:pStyle w:val="Sinespaciado"/>
        <w:ind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5B7642" w:rsidRPr="00F03AE2">
        <w:rPr>
          <w:rFonts w:ascii="Times New Roman" w:hAnsi="Times New Roman" w:cs="Times New Roman"/>
          <w:b/>
          <w:sz w:val="16"/>
          <w:szCs w:val="24"/>
        </w:rPr>
        <w:t>:</w:t>
      </w:r>
      <w:r w:rsidR="005B7642" w:rsidRPr="00F03AE2">
        <w:rPr>
          <w:rFonts w:ascii="Times New Roman" w:hAnsi="Times New Roman" w:cs="Times New Roman"/>
          <w:sz w:val="16"/>
          <w:szCs w:val="24"/>
        </w:rPr>
        <w:t xml:space="preserve"> </w:t>
      </w:r>
      <w:hyperlink r:id="rId24" w:history="1">
        <w:r w:rsidR="005B7642" w:rsidRPr="00F03AE2">
          <w:rPr>
            <w:rStyle w:val="Hipervnculo"/>
            <w:rFonts w:ascii="Times New Roman" w:hAnsi="Times New Roman" w:cs="Times New Roman"/>
            <w:sz w:val="16"/>
            <w:szCs w:val="24"/>
          </w:rPr>
          <w:t>http://xn--diseorapido-4db.es/laravel-que-es/</w:t>
        </w:r>
      </w:hyperlink>
    </w:p>
    <w:p w14:paraId="4BAEE289" w14:textId="77777777" w:rsidR="00715F47" w:rsidRPr="00F03AE2" w:rsidRDefault="00715F47" w:rsidP="008B3AA5">
      <w:pPr>
        <w:pStyle w:val="Sinespaciado"/>
        <w:spacing w:line="360" w:lineRule="auto"/>
        <w:jc w:val="center"/>
        <w:rPr>
          <w:rFonts w:ascii="Times New Roman" w:hAnsi="Times New Roman" w:cs="Times New Roman"/>
          <w:b/>
          <w:sz w:val="24"/>
          <w:szCs w:val="24"/>
        </w:rPr>
      </w:pPr>
    </w:p>
    <w:p w14:paraId="0F5E57BE" w14:textId="77777777" w:rsidR="000B08C7" w:rsidRPr="00F03AE2" w:rsidRDefault="000B08C7" w:rsidP="008B3AA5">
      <w:pPr>
        <w:spacing w:after="0" w:line="360" w:lineRule="auto"/>
        <w:jc w:val="both"/>
        <w:rPr>
          <w:rFonts w:ascii="Times New Roman" w:hAnsi="Times New Roman" w:cs="Times New Roman"/>
          <w:color w:val="000000"/>
          <w:shd w:val="clear" w:color="auto" w:fill="FFFFFF"/>
        </w:rPr>
      </w:pPr>
    </w:p>
    <w:p w14:paraId="0F3583DB" w14:textId="2D65EB5A" w:rsidR="005B7642" w:rsidRPr="00F03AE2" w:rsidRDefault="00F853B2" w:rsidP="008B3AA5">
      <w:pPr>
        <w:spacing w:after="0" w:line="360" w:lineRule="auto"/>
        <w:jc w:val="both"/>
        <w:rPr>
          <w:rFonts w:ascii="Times New Roman" w:hAnsi="Times New Roman" w:cs="Times New Roman"/>
          <w:color w:val="000000"/>
          <w:shd w:val="clear" w:color="auto" w:fill="FFFFFF"/>
        </w:rPr>
      </w:pPr>
      <w:r w:rsidRPr="00F03AE2">
        <w:rPr>
          <w:rFonts w:ascii="Times New Roman" w:hAnsi="Times New Roman" w:cs="Times New Roman"/>
          <w:color w:val="000000"/>
          <w:shd w:val="clear" w:color="auto" w:fill="FFFFFF"/>
        </w:rPr>
        <w:t xml:space="preserve">Al momento de interactuar con una </w:t>
      </w:r>
      <w:r w:rsidR="00E662C0" w:rsidRPr="00F03AE2">
        <w:rPr>
          <w:rFonts w:ascii="Times New Roman" w:hAnsi="Times New Roman" w:cs="Times New Roman"/>
          <w:color w:val="000000"/>
          <w:shd w:val="clear" w:color="auto" w:fill="FFFFFF"/>
        </w:rPr>
        <w:t>aplicación</w:t>
      </w:r>
      <w:r w:rsidRPr="00F03AE2">
        <w:rPr>
          <w:rFonts w:ascii="Times New Roman" w:hAnsi="Times New Roman" w:cs="Times New Roman"/>
          <w:color w:val="000000"/>
          <w:shd w:val="clear" w:color="auto" w:fill="FFFFFF"/>
        </w:rPr>
        <w:t xml:space="preserve"> desarrollada por Laravel</w:t>
      </w:r>
      <w:r w:rsidR="0068733C" w:rsidRPr="00F03AE2">
        <w:rPr>
          <w:rFonts w:ascii="Times New Roman" w:hAnsi="Times New Roman" w:cs="Times New Roman"/>
          <w:color w:val="000000"/>
          <w:shd w:val="clear" w:color="auto" w:fill="FFFFFF"/>
        </w:rPr>
        <w:t xml:space="preserve"> como se muestra en la </w:t>
      </w:r>
      <w:r w:rsidR="007E44B4" w:rsidRPr="00F03AE2">
        <w:rPr>
          <w:rFonts w:ascii="Times New Roman" w:hAnsi="Times New Roman" w:cs="Times New Roman"/>
          <w:color w:val="000000"/>
          <w:shd w:val="clear" w:color="auto" w:fill="FFFFFF"/>
        </w:rPr>
        <w:t>Fig</w:t>
      </w:r>
      <w:r w:rsidR="00F22162" w:rsidRPr="00F03AE2">
        <w:rPr>
          <w:rFonts w:ascii="Times New Roman" w:hAnsi="Times New Roman" w:cs="Times New Roman"/>
          <w:color w:val="000000"/>
          <w:shd w:val="clear" w:color="auto" w:fill="FFFFFF"/>
        </w:rPr>
        <w:t>ura</w:t>
      </w:r>
      <w:r w:rsidR="007E44B4" w:rsidRPr="00F03AE2">
        <w:rPr>
          <w:rFonts w:ascii="Times New Roman" w:hAnsi="Times New Roman" w:cs="Times New Roman"/>
          <w:color w:val="000000"/>
          <w:shd w:val="clear" w:color="auto" w:fill="FFFFFF"/>
        </w:rPr>
        <w:t>.</w:t>
      </w:r>
      <w:r w:rsidR="005D4A5E" w:rsidRPr="00F03AE2">
        <w:rPr>
          <w:rFonts w:ascii="Times New Roman" w:hAnsi="Times New Roman" w:cs="Times New Roman"/>
          <w:color w:val="000000"/>
          <w:shd w:val="clear" w:color="auto" w:fill="FFFFFF"/>
        </w:rPr>
        <w:t>7-1</w:t>
      </w:r>
      <w:r w:rsidR="007727E3" w:rsidRPr="00F03AE2">
        <w:rPr>
          <w:rFonts w:ascii="Times New Roman" w:hAnsi="Times New Roman" w:cs="Times New Roman"/>
          <w:color w:val="000000"/>
          <w:shd w:val="clear" w:color="auto" w:fill="FFFFFF"/>
        </w:rPr>
        <w:t>, la</w:t>
      </w:r>
      <w:r w:rsidR="00E662C0" w:rsidRPr="00F03AE2">
        <w:rPr>
          <w:rFonts w:ascii="Times New Roman" w:hAnsi="Times New Roman" w:cs="Times New Roman"/>
          <w:color w:val="000000"/>
          <w:shd w:val="clear" w:color="auto" w:fill="FFFFFF"/>
        </w:rPr>
        <w:t xml:space="preserve"> primera acción que se realiza es cuando el navegador envía una petición al servidor web, y este se la envía al motor de enrutamiento. El siguiente paso es que este router re direcciona esta petición hacia</w:t>
      </w:r>
      <w:r w:rsidR="0068733C" w:rsidRPr="00F03AE2">
        <w:rPr>
          <w:rFonts w:ascii="Times New Roman" w:hAnsi="Times New Roman" w:cs="Times New Roman"/>
          <w:color w:val="000000"/>
          <w:shd w:val="clear" w:color="auto" w:fill="FFFFFF"/>
        </w:rPr>
        <w:t xml:space="preserve"> la clase del </w:t>
      </w:r>
      <w:r w:rsidR="00E662C0" w:rsidRPr="00F03AE2">
        <w:rPr>
          <w:rFonts w:ascii="Times New Roman" w:hAnsi="Times New Roman" w:cs="Times New Roman"/>
          <w:color w:val="000000"/>
          <w:shd w:val="clear" w:color="auto" w:fill="FFFFFF"/>
        </w:rPr>
        <w:t>controlador apropiado según el patrón URL del mismo.</w:t>
      </w:r>
    </w:p>
    <w:p w14:paraId="1310131F" w14:textId="77777777" w:rsidR="005B7642" w:rsidRPr="00F03AE2" w:rsidRDefault="005B7642" w:rsidP="008B3AA5">
      <w:pPr>
        <w:spacing w:after="0" w:line="360" w:lineRule="auto"/>
        <w:jc w:val="both"/>
        <w:rPr>
          <w:rFonts w:ascii="Times New Roman" w:hAnsi="Times New Roman" w:cs="Times New Roman"/>
          <w:color w:val="000000"/>
          <w:shd w:val="clear" w:color="auto" w:fill="FFFFFF"/>
        </w:rPr>
      </w:pPr>
    </w:p>
    <w:p w14:paraId="6ABA4654" w14:textId="0EF7EE0C" w:rsidR="0080140A" w:rsidRPr="00F03AE2" w:rsidRDefault="0068733C" w:rsidP="008B3AA5">
      <w:pPr>
        <w:spacing w:after="0" w:line="360" w:lineRule="auto"/>
        <w:jc w:val="both"/>
        <w:rPr>
          <w:rFonts w:ascii="Times New Roman" w:hAnsi="Times New Roman" w:cs="Times New Roman"/>
          <w:color w:val="000000"/>
          <w:sz w:val="16"/>
          <w:szCs w:val="16"/>
          <w:shd w:val="clear" w:color="auto" w:fill="FFFFFF"/>
        </w:rPr>
      </w:pPr>
      <w:r w:rsidRPr="00F03AE2">
        <w:rPr>
          <w:rFonts w:ascii="Times New Roman" w:hAnsi="Times New Roman" w:cs="Times New Roman"/>
          <w:color w:val="000000"/>
          <w:shd w:val="clear" w:color="auto" w:fill="FFFFFF"/>
        </w:rPr>
        <w:t xml:space="preserve"> Es aquí donde la clase del controlador realiza su trabajo, siendo el tercer paso la interacción con el modelo, el cual es el encargado de comunicarse con la base de datos. Después de ser invocado el modelo, el controlador interpreta la vista final y regresa la página completa al navegador el usuario con toda la información solicitada. </w:t>
      </w:r>
      <w:r w:rsidR="008A7D74" w:rsidRPr="00F03AE2">
        <w:rPr>
          <w:rFonts w:ascii="Times New Roman" w:hAnsi="Times New Roman" w:cs="Times New Roman"/>
          <w:color w:val="000000"/>
          <w:sz w:val="16"/>
          <w:szCs w:val="16"/>
          <w:shd w:val="clear" w:color="auto" w:fill="FFFFFF"/>
        </w:rPr>
        <w:fldChar w:fldCharType="begin"/>
      </w:r>
      <w:r w:rsidR="00034BB6" w:rsidRPr="00F03AE2">
        <w:rPr>
          <w:rFonts w:ascii="Times New Roman" w:hAnsi="Times New Roman" w:cs="Times New Roman"/>
          <w:color w:val="000000"/>
          <w:sz w:val="16"/>
          <w:szCs w:val="16"/>
          <w:shd w:val="clear" w:color="auto" w:fill="FFFFFF"/>
        </w:rPr>
        <w:instrText xml:space="preserve"> ADDIN ZOTERO_ITEM CSL_CITATION {"citationID":"aOuYvYNQ","properties":{"formattedCitation":"{\\rtf (\\uc0\\u8220{}Architecture of Laravel Applications - Laravel Book,\\uc0\\u8221{} n.d.)}","plainCitation":"(“Architecture of Laravel Applications - Laravel Book,” n.d.)"},"citationItems":[{"id":170,"uris":["http://zotero.org/users/local/UBoVLAxq/items/KCWPCWDQ"],"uri":["http://zotero.org/users/local/UBoVLAxq/items/KCWPCWDQ"],"itemData":{"id":170,"type":"webpage","title":"Architecture of Laravel Applications - Laravel Book","URL":"http://laravelbook.com/laravel-architecture/","accessed":{"date-parts":[["2014",8,15]]}}}],"schema":"https://github.com/citation-style-language/schema/raw/master/csl-citation.json"} </w:instrText>
      </w:r>
      <w:r w:rsidR="008A7D74" w:rsidRPr="00F03AE2">
        <w:rPr>
          <w:rFonts w:ascii="Times New Roman" w:hAnsi="Times New Roman" w:cs="Times New Roman"/>
          <w:color w:val="000000"/>
          <w:sz w:val="16"/>
          <w:szCs w:val="16"/>
          <w:shd w:val="clear" w:color="auto" w:fill="FFFFFF"/>
        </w:rPr>
        <w:fldChar w:fldCharType="separate"/>
      </w:r>
      <w:r w:rsidR="000527DB" w:rsidRPr="00F03AE2">
        <w:rPr>
          <w:rFonts w:ascii="Times New Roman" w:hAnsi="Times New Roman" w:cs="Times New Roman"/>
          <w:sz w:val="16"/>
          <w:szCs w:val="16"/>
        </w:rPr>
        <w:t>(</w:t>
      </w:r>
      <w:r w:rsidR="00034BB6" w:rsidRPr="00F03AE2">
        <w:rPr>
          <w:rFonts w:ascii="Times New Roman" w:hAnsi="Times New Roman" w:cs="Times New Roman"/>
          <w:sz w:val="16"/>
          <w:szCs w:val="16"/>
        </w:rPr>
        <w:t>Architecture of Laravel</w:t>
      </w:r>
      <w:r w:rsidR="000527DB" w:rsidRPr="00F03AE2">
        <w:rPr>
          <w:rFonts w:ascii="Times New Roman" w:hAnsi="Times New Roman" w:cs="Times New Roman"/>
          <w:sz w:val="16"/>
          <w:szCs w:val="16"/>
        </w:rPr>
        <w:t xml:space="preserve"> Applications - Laravel Book</w:t>
      </w:r>
      <w:r w:rsidR="003F55AA" w:rsidRPr="00F03AE2">
        <w:rPr>
          <w:rFonts w:ascii="Times New Roman" w:hAnsi="Times New Roman" w:cs="Times New Roman"/>
          <w:sz w:val="16"/>
          <w:szCs w:val="16"/>
        </w:rPr>
        <w:t>, s.f</w:t>
      </w:r>
      <w:r w:rsidR="00034BB6" w:rsidRPr="00F03AE2">
        <w:rPr>
          <w:rFonts w:ascii="Times New Roman" w:hAnsi="Times New Roman" w:cs="Times New Roman"/>
          <w:sz w:val="16"/>
          <w:szCs w:val="16"/>
        </w:rPr>
        <w:t>.)</w:t>
      </w:r>
      <w:r w:rsidR="008A7D74" w:rsidRPr="00F03AE2">
        <w:rPr>
          <w:rFonts w:ascii="Times New Roman" w:hAnsi="Times New Roman" w:cs="Times New Roman"/>
          <w:color w:val="000000"/>
          <w:sz w:val="16"/>
          <w:szCs w:val="16"/>
          <w:shd w:val="clear" w:color="auto" w:fill="FFFFFF"/>
        </w:rPr>
        <w:fldChar w:fldCharType="end"/>
      </w:r>
    </w:p>
    <w:p w14:paraId="14BEBD29" w14:textId="77777777" w:rsidR="005D4A5E" w:rsidRPr="00F03AE2" w:rsidRDefault="005D4A5E" w:rsidP="008B3AA5">
      <w:pPr>
        <w:spacing w:after="0" w:line="360" w:lineRule="auto"/>
        <w:jc w:val="both"/>
        <w:rPr>
          <w:rFonts w:ascii="Times New Roman" w:hAnsi="Times New Roman" w:cs="Times New Roman"/>
          <w:color w:val="000000"/>
          <w:shd w:val="clear" w:color="auto" w:fill="FFFFFF"/>
        </w:rPr>
      </w:pPr>
    </w:p>
    <w:p w14:paraId="4A5687A5" w14:textId="77777777" w:rsidR="0054712A" w:rsidRPr="00F03AE2" w:rsidRDefault="008E4AF4" w:rsidP="00F53C45">
      <w:pPr>
        <w:pStyle w:val="Estilo111"/>
        <w:numPr>
          <w:ilvl w:val="2"/>
          <w:numId w:val="99"/>
        </w:numPr>
        <w:spacing w:before="0" w:line="360" w:lineRule="auto"/>
        <w:rPr>
          <w:rFonts w:cs="Times New Roman"/>
          <w:szCs w:val="22"/>
        </w:rPr>
      </w:pPr>
      <w:bookmarkStart w:id="96" w:name="_Toc421023237"/>
      <w:bookmarkStart w:id="97" w:name="_Toc425344889"/>
      <w:r w:rsidRPr="00F03AE2">
        <w:rPr>
          <w:rFonts w:cs="Times New Roman"/>
          <w:szCs w:val="22"/>
        </w:rPr>
        <w:t>Eloquent ORM</w:t>
      </w:r>
      <w:bookmarkEnd w:id="96"/>
      <w:r w:rsidR="00C07364" w:rsidRPr="00F03AE2">
        <w:rPr>
          <w:rFonts w:cs="Times New Roman"/>
          <w:szCs w:val="22"/>
        </w:rPr>
        <w:t>.</w:t>
      </w:r>
      <w:bookmarkEnd w:id="97"/>
    </w:p>
    <w:p w14:paraId="749EB422" w14:textId="77777777" w:rsidR="00BB09F4" w:rsidRPr="00F03AE2" w:rsidRDefault="00BB09F4" w:rsidP="008B3AA5">
      <w:pPr>
        <w:spacing w:after="0" w:line="360" w:lineRule="auto"/>
        <w:jc w:val="both"/>
        <w:rPr>
          <w:rFonts w:ascii="Times New Roman" w:hAnsi="Times New Roman" w:cs="Times New Roman"/>
        </w:rPr>
      </w:pPr>
    </w:p>
    <w:p w14:paraId="07716B79" w14:textId="77777777" w:rsidR="00B76016" w:rsidRPr="00F03AE2" w:rsidRDefault="00984033"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sta característica es el Object-Relational Mapping de Laravel, que </w:t>
      </w:r>
      <w:r w:rsidR="00BB09F4" w:rsidRPr="00F03AE2">
        <w:rPr>
          <w:rFonts w:ascii="Times New Roman" w:hAnsi="Times New Roman" w:cs="Times New Roman"/>
        </w:rPr>
        <w:t xml:space="preserve">proporciona una </w:t>
      </w:r>
      <w:r w:rsidRPr="00F03AE2">
        <w:rPr>
          <w:rFonts w:ascii="Times New Roman" w:hAnsi="Times New Roman" w:cs="Times New Roman"/>
        </w:rPr>
        <w:t>manera sencilla de interactuar con la base de datos y relacionar los modelos de la aplicación. Entre los usos del Eloquent ORM están:</w:t>
      </w:r>
    </w:p>
    <w:p w14:paraId="0211FB09" w14:textId="77777777" w:rsidR="000527DB" w:rsidRPr="00F03AE2" w:rsidRDefault="000527DB" w:rsidP="008B3AA5">
      <w:pPr>
        <w:spacing w:after="0" w:line="360" w:lineRule="auto"/>
        <w:jc w:val="both"/>
        <w:rPr>
          <w:rFonts w:ascii="Times New Roman" w:hAnsi="Times New Roman" w:cs="Times New Roman"/>
        </w:rPr>
      </w:pPr>
    </w:p>
    <w:p w14:paraId="2534C2D2" w14:textId="77777777" w:rsidR="00984033" w:rsidRPr="00F03AE2" w:rsidRDefault="00984033" w:rsidP="008B3AA5">
      <w:pPr>
        <w:pStyle w:val="Prrafodelista"/>
        <w:numPr>
          <w:ilvl w:val="0"/>
          <w:numId w:val="13"/>
        </w:numPr>
        <w:spacing w:after="0" w:line="360" w:lineRule="auto"/>
        <w:jc w:val="both"/>
        <w:rPr>
          <w:rFonts w:ascii="Times New Roman" w:hAnsi="Times New Roman" w:cs="Times New Roman"/>
        </w:rPr>
      </w:pPr>
      <w:r w:rsidRPr="00F03AE2">
        <w:rPr>
          <w:rFonts w:ascii="Times New Roman" w:hAnsi="Times New Roman" w:cs="Times New Roman"/>
        </w:rPr>
        <w:t xml:space="preserve">Las funciones </w:t>
      </w:r>
      <w:r w:rsidR="000864C3" w:rsidRPr="00F03AE2">
        <w:rPr>
          <w:rFonts w:ascii="Times New Roman" w:hAnsi="Times New Roman" w:cs="Times New Roman"/>
        </w:rPr>
        <w:t>básicas</w:t>
      </w:r>
      <w:r w:rsidRPr="00F03AE2">
        <w:rPr>
          <w:rFonts w:ascii="Times New Roman" w:hAnsi="Times New Roman" w:cs="Times New Roman"/>
        </w:rPr>
        <w:t xml:space="preserve"> CRUD (Create, Read, Update, Delete). </w:t>
      </w:r>
    </w:p>
    <w:p w14:paraId="06D843D7" w14:textId="77777777" w:rsidR="000527DB" w:rsidRPr="00F03AE2" w:rsidRDefault="000527DB" w:rsidP="000527DB">
      <w:pPr>
        <w:pStyle w:val="Prrafodelista"/>
        <w:spacing w:after="0" w:line="360" w:lineRule="auto"/>
        <w:jc w:val="both"/>
        <w:rPr>
          <w:rFonts w:ascii="Times New Roman" w:hAnsi="Times New Roman" w:cs="Times New Roman"/>
        </w:rPr>
      </w:pPr>
    </w:p>
    <w:p w14:paraId="7422BF2A" w14:textId="77777777" w:rsidR="00984033" w:rsidRPr="00F03AE2" w:rsidRDefault="000864C3" w:rsidP="008B3AA5">
      <w:pPr>
        <w:pStyle w:val="Prrafodelista"/>
        <w:numPr>
          <w:ilvl w:val="0"/>
          <w:numId w:val="13"/>
        </w:numPr>
        <w:spacing w:after="0" w:line="360" w:lineRule="auto"/>
        <w:jc w:val="both"/>
        <w:rPr>
          <w:rFonts w:ascii="Times New Roman" w:hAnsi="Times New Roman" w:cs="Times New Roman"/>
        </w:rPr>
      </w:pPr>
      <w:r w:rsidRPr="00F03AE2">
        <w:rPr>
          <w:rFonts w:ascii="Times New Roman" w:hAnsi="Times New Roman" w:cs="Times New Roman"/>
        </w:rPr>
        <w:t>Configuración</w:t>
      </w:r>
      <w:r w:rsidR="00984033" w:rsidRPr="00F03AE2">
        <w:rPr>
          <w:rFonts w:ascii="Times New Roman" w:hAnsi="Times New Roman" w:cs="Times New Roman"/>
        </w:rPr>
        <w:t xml:space="preserve"> y uso de la </w:t>
      </w:r>
      <w:r w:rsidRPr="00F03AE2">
        <w:rPr>
          <w:rFonts w:ascii="Times New Roman" w:hAnsi="Times New Roman" w:cs="Times New Roman"/>
        </w:rPr>
        <w:t>relación</w:t>
      </w:r>
      <w:r w:rsidR="00984033" w:rsidRPr="00F03AE2">
        <w:rPr>
          <w:rFonts w:ascii="Times New Roman" w:hAnsi="Times New Roman" w:cs="Times New Roman"/>
        </w:rPr>
        <w:t xml:space="preserve"> uno a uno.</w:t>
      </w:r>
    </w:p>
    <w:p w14:paraId="31AF5218" w14:textId="77777777" w:rsidR="000527DB" w:rsidRDefault="000527DB" w:rsidP="000527DB">
      <w:pPr>
        <w:spacing w:after="0" w:line="360" w:lineRule="auto"/>
        <w:jc w:val="both"/>
        <w:rPr>
          <w:rFonts w:ascii="Times New Roman" w:hAnsi="Times New Roman" w:cs="Times New Roman"/>
        </w:rPr>
      </w:pPr>
    </w:p>
    <w:p w14:paraId="45896698" w14:textId="77777777" w:rsidR="008F709F" w:rsidRPr="00F03AE2" w:rsidRDefault="008F709F" w:rsidP="000527DB">
      <w:pPr>
        <w:spacing w:after="0" w:line="360" w:lineRule="auto"/>
        <w:jc w:val="both"/>
        <w:rPr>
          <w:rFonts w:ascii="Times New Roman" w:hAnsi="Times New Roman" w:cs="Times New Roman"/>
        </w:rPr>
      </w:pPr>
    </w:p>
    <w:p w14:paraId="0F1AA1A8" w14:textId="77777777" w:rsidR="000527DB" w:rsidRPr="00F03AE2" w:rsidRDefault="000864C3" w:rsidP="000527DB">
      <w:pPr>
        <w:pStyle w:val="Prrafodelista"/>
        <w:numPr>
          <w:ilvl w:val="0"/>
          <w:numId w:val="13"/>
        </w:numPr>
        <w:spacing w:after="0" w:line="360" w:lineRule="auto"/>
        <w:jc w:val="both"/>
        <w:rPr>
          <w:rFonts w:ascii="Times New Roman" w:hAnsi="Times New Roman" w:cs="Times New Roman"/>
        </w:rPr>
      </w:pPr>
      <w:r w:rsidRPr="00F03AE2">
        <w:rPr>
          <w:rFonts w:ascii="Times New Roman" w:hAnsi="Times New Roman" w:cs="Times New Roman"/>
        </w:rPr>
        <w:lastRenderedPageBreak/>
        <w:t>Configuración</w:t>
      </w:r>
      <w:r w:rsidR="00984033" w:rsidRPr="00F03AE2">
        <w:rPr>
          <w:rFonts w:ascii="Times New Roman" w:hAnsi="Times New Roman" w:cs="Times New Roman"/>
        </w:rPr>
        <w:t xml:space="preserve"> y uso de la </w:t>
      </w:r>
      <w:r w:rsidRPr="00F03AE2">
        <w:rPr>
          <w:rFonts w:ascii="Times New Roman" w:hAnsi="Times New Roman" w:cs="Times New Roman"/>
        </w:rPr>
        <w:t>relación</w:t>
      </w:r>
      <w:r w:rsidR="00984033" w:rsidRPr="00F03AE2">
        <w:rPr>
          <w:rFonts w:ascii="Times New Roman" w:hAnsi="Times New Roman" w:cs="Times New Roman"/>
        </w:rPr>
        <w:t xml:space="preserve"> uno a </w:t>
      </w:r>
      <w:r w:rsidRPr="00F03AE2">
        <w:rPr>
          <w:rFonts w:ascii="Times New Roman" w:hAnsi="Times New Roman" w:cs="Times New Roman"/>
        </w:rPr>
        <w:t>muchos</w:t>
      </w:r>
      <w:r w:rsidR="00984033" w:rsidRPr="00F03AE2">
        <w:rPr>
          <w:rFonts w:ascii="Times New Roman" w:hAnsi="Times New Roman" w:cs="Times New Roman"/>
        </w:rPr>
        <w:t>.</w:t>
      </w:r>
    </w:p>
    <w:p w14:paraId="394A2886" w14:textId="77777777" w:rsidR="000527DB" w:rsidRPr="00F03AE2" w:rsidRDefault="000527DB" w:rsidP="000527DB">
      <w:pPr>
        <w:pStyle w:val="Prrafodelista"/>
        <w:rPr>
          <w:rFonts w:ascii="Times New Roman" w:hAnsi="Times New Roman" w:cs="Times New Roman"/>
        </w:rPr>
      </w:pPr>
    </w:p>
    <w:p w14:paraId="21E4A0C7" w14:textId="60553232" w:rsidR="00542658" w:rsidRPr="00F03AE2" w:rsidRDefault="000864C3" w:rsidP="000527DB">
      <w:pPr>
        <w:pStyle w:val="Prrafodelista"/>
        <w:numPr>
          <w:ilvl w:val="0"/>
          <w:numId w:val="13"/>
        </w:numPr>
        <w:spacing w:after="0" w:line="360" w:lineRule="auto"/>
        <w:jc w:val="both"/>
        <w:rPr>
          <w:rFonts w:ascii="Times New Roman" w:hAnsi="Times New Roman" w:cs="Times New Roman"/>
        </w:rPr>
      </w:pPr>
      <w:r w:rsidRPr="00F03AE2">
        <w:rPr>
          <w:rFonts w:ascii="Times New Roman" w:hAnsi="Times New Roman" w:cs="Times New Roman"/>
        </w:rPr>
        <w:t>Configuración y uso de la relación muchos a muchos.</w:t>
      </w:r>
      <w:r w:rsidR="008A7D74" w:rsidRPr="00F03AE2">
        <w:rPr>
          <w:rFonts w:ascii="Times New Roman" w:hAnsi="Times New Roman" w:cs="Times New Roman"/>
          <w:sz w:val="16"/>
          <w:szCs w:val="16"/>
        </w:rPr>
        <w:fldChar w:fldCharType="begin"/>
      </w:r>
      <w:r w:rsidR="009B4822" w:rsidRPr="00F03AE2">
        <w:rPr>
          <w:rFonts w:ascii="Times New Roman" w:hAnsi="Times New Roman" w:cs="Times New Roman"/>
          <w:sz w:val="16"/>
          <w:szCs w:val="16"/>
        </w:rPr>
        <w:instrText xml:space="preserve"> ADDIN ZOTERO_ITEM CSL_CITATION {"citationID":"RtaK2TNj","properties":{"formattedCitation":"{\\rtf (\\uc0\\u8220{}A Guide to Using Eloquent ORM in Laravel \\uc0\\u9829{} Scotch,\\uc0\\u8221{} n.d.)}","plainCitation":"(“A Guide to Using Eloquent ORM in Laravel ♥ Scotch,” n.d.)","dontUpdate":true},"citationItems":[{"id":175,"uris":["http://zotero.org/users/local/UBoVLAxq/items/WRX6HFR7"],"uri":["http://zotero.org/users/local/UBoVLAxq/items/WRX6HFR7"],"itemData":{"id":175,"type":"webpage","title":"A Guide to Using Eloquent ORM in Laravel ♥ Scotch","URL":"http://scotch.io/tutorials/php/a-guide-to-using-eloquent-orm-in-laravel","issued":{"date-parts":[["2014",3,3]]},"accessed":{"date-parts":[["2014",8,15]]}}}],"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A Guide to Using Eloq</w:t>
      </w:r>
      <w:r w:rsidR="003F55AA" w:rsidRPr="00F03AE2">
        <w:rPr>
          <w:rFonts w:ascii="Times New Roman" w:hAnsi="Times New Roman" w:cs="Times New Roman"/>
          <w:sz w:val="16"/>
          <w:szCs w:val="16"/>
        </w:rPr>
        <w:t xml:space="preserve">uent ORM in </w:t>
      </w:r>
      <w:r w:rsidR="000527DB" w:rsidRPr="00F03AE2">
        <w:rPr>
          <w:rFonts w:ascii="Times New Roman" w:hAnsi="Times New Roman" w:cs="Times New Roman"/>
          <w:sz w:val="16"/>
          <w:szCs w:val="16"/>
        </w:rPr>
        <w:t>Laravel</w:t>
      </w:r>
      <w:r w:rsidR="003F55AA" w:rsidRPr="00F03AE2">
        <w:rPr>
          <w:rFonts w:ascii="Times New Roman" w:hAnsi="Times New Roman" w:cs="Times New Roman"/>
          <w:sz w:val="16"/>
          <w:szCs w:val="16"/>
        </w:rPr>
        <w:t>, 2014</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0F19B239" w14:textId="77777777" w:rsidR="000527DB" w:rsidRPr="00F03AE2" w:rsidRDefault="000527DB" w:rsidP="000527DB">
      <w:pPr>
        <w:pStyle w:val="Prrafodelista"/>
        <w:spacing w:after="0" w:line="360" w:lineRule="auto"/>
        <w:jc w:val="both"/>
        <w:rPr>
          <w:rFonts w:ascii="Times New Roman" w:hAnsi="Times New Roman" w:cs="Times New Roman"/>
        </w:rPr>
      </w:pPr>
    </w:p>
    <w:p w14:paraId="1115FB91" w14:textId="4698291F" w:rsidR="00F91DC1" w:rsidRPr="00F03AE2" w:rsidRDefault="00542658" w:rsidP="008B3AA5">
      <w:pPr>
        <w:spacing w:after="0" w:line="360" w:lineRule="auto"/>
        <w:jc w:val="both"/>
        <w:rPr>
          <w:rFonts w:ascii="Times New Roman" w:hAnsi="Times New Roman" w:cs="Times New Roman"/>
          <w:sz w:val="16"/>
          <w:szCs w:val="16"/>
          <w:lang w:val="en-US"/>
        </w:rPr>
      </w:pPr>
      <w:r w:rsidRPr="00F03AE2">
        <w:rPr>
          <w:rFonts w:ascii="Times New Roman" w:hAnsi="Times New Roman" w:cs="Times New Roman"/>
        </w:rPr>
        <w:t>El eloquent ORM proporciona una gran implementación con Active Record para trabajar con la base de datos. Es decir que al momento de crear un modelo bajo la estructura MVC, este se corresponde directamente a una tabla en la base de datos. Por ejemplo un modelo llamado Email corresponde a la tabla emails, permitiendo así la manipulación de información de una manera fácil.</w:t>
      </w:r>
      <w:r w:rsidR="008A7D74" w:rsidRPr="00F03AE2">
        <w:rPr>
          <w:rFonts w:ascii="Times New Roman" w:hAnsi="Times New Roman" w:cs="Times New Roman"/>
          <w:sz w:val="16"/>
          <w:szCs w:val="16"/>
        </w:rPr>
        <w:fldChar w:fldCharType="begin"/>
      </w:r>
      <w:r w:rsidR="009B4822" w:rsidRPr="00F03AE2">
        <w:rPr>
          <w:rFonts w:ascii="Times New Roman" w:hAnsi="Times New Roman" w:cs="Times New Roman"/>
          <w:sz w:val="16"/>
          <w:szCs w:val="16"/>
        </w:rPr>
        <w:instrText xml:space="preserve"> ADDIN ZOTERO_ITEM CSL_CITATION {"citationID":"uQJZDWBK","properties":{"formattedCitation":"{\\rtf (\\uc0\\u8220{}A Guide to Using Eloquent ORM in Laravel \\uc0\\u9829{} Scotch,\\uc0\\u8221{} n.d.)}","plainCitation":"(“A Guide to Using Eloquent ORM in Laravel ♥ Scotch,” n.d.)","dontUpdate":true},"citationItems":[{"id":175,"uris":["http://zotero.org/users/local/UBoVLAxq/items/WRX6HFR7"],"uri":["http://zotero.org/users/local/UBoVLAxq/items/WRX6HFR7"],"itemData":{"id":175,"type":"webpage","title":"A Guide to Using Eloquent ORM in Laravel ♥ Scotch","URL":"http://scotch.io/tutorials/php/a-guide-to-using-eloquent-orm-in-laravel","issued":{"date-parts":[["2014",3,3]]},"accessed":{"date-parts":[["2014",8,15]]}}}],"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lang w:val="en-US"/>
        </w:rPr>
        <w:t>(A Guide to Using E</w:t>
      </w:r>
      <w:r w:rsidR="003F55AA" w:rsidRPr="00F03AE2">
        <w:rPr>
          <w:rFonts w:ascii="Times New Roman" w:hAnsi="Times New Roman" w:cs="Times New Roman"/>
          <w:sz w:val="16"/>
          <w:szCs w:val="16"/>
          <w:lang w:val="en-US"/>
        </w:rPr>
        <w:t>loquent ORM in Laravel</w:t>
      </w:r>
      <w:r w:rsidR="00F9203D" w:rsidRPr="00F03AE2">
        <w:rPr>
          <w:rFonts w:ascii="Times New Roman" w:hAnsi="Times New Roman" w:cs="Times New Roman"/>
          <w:sz w:val="16"/>
          <w:szCs w:val="16"/>
          <w:lang w:val="en-US"/>
        </w:rPr>
        <w:t>, 2014</w:t>
      </w:r>
      <w:r w:rsidR="00034BB6" w:rsidRPr="00F03AE2">
        <w:rPr>
          <w:rFonts w:ascii="Times New Roman" w:hAnsi="Times New Roman" w:cs="Times New Roman"/>
          <w:sz w:val="16"/>
          <w:szCs w:val="16"/>
          <w:lang w:val="en-US"/>
        </w:rPr>
        <w:t>)</w:t>
      </w:r>
      <w:r w:rsidR="008A7D74" w:rsidRPr="00F03AE2">
        <w:rPr>
          <w:rFonts w:ascii="Times New Roman" w:hAnsi="Times New Roman" w:cs="Times New Roman"/>
          <w:sz w:val="16"/>
          <w:szCs w:val="16"/>
        </w:rPr>
        <w:fldChar w:fldCharType="end"/>
      </w:r>
    </w:p>
    <w:p w14:paraId="1360AED6" w14:textId="77777777" w:rsidR="008E13A6" w:rsidRPr="00F03AE2" w:rsidRDefault="008E13A6" w:rsidP="008B3AA5">
      <w:pPr>
        <w:spacing w:after="0" w:line="360" w:lineRule="auto"/>
        <w:jc w:val="both"/>
        <w:rPr>
          <w:rFonts w:ascii="Times New Roman" w:hAnsi="Times New Roman" w:cs="Times New Roman"/>
          <w:lang w:val="en-US"/>
        </w:rPr>
      </w:pPr>
    </w:p>
    <w:p w14:paraId="0CB859B2" w14:textId="77777777" w:rsidR="00267C91" w:rsidRPr="00F03AE2" w:rsidRDefault="00267C91" w:rsidP="00F53C45">
      <w:pPr>
        <w:pStyle w:val="Estilo111"/>
        <w:numPr>
          <w:ilvl w:val="2"/>
          <w:numId w:val="99"/>
        </w:numPr>
        <w:spacing w:before="0" w:line="360" w:lineRule="auto"/>
        <w:rPr>
          <w:rFonts w:cs="Times New Roman"/>
          <w:szCs w:val="22"/>
        </w:rPr>
      </w:pPr>
      <w:bookmarkStart w:id="98" w:name="_Toc421023238"/>
      <w:bookmarkStart w:id="99" w:name="_Toc425344890"/>
      <w:r w:rsidRPr="00F03AE2">
        <w:rPr>
          <w:rFonts w:cs="Times New Roman"/>
          <w:szCs w:val="22"/>
        </w:rPr>
        <w:t>Requerimientos</w:t>
      </w:r>
      <w:bookmarkEnd w:id="98"/>
      <w:r w:rsidR="00C07364" w:rsidRPr="00F03AE2">
        <w:rPr>
          <w:rFonts w:cs="Times New Roman"/>
          <w:szCs w:val="22"/>
        </w:rPr>
        <w:t>.</w:t>
      </w:r>
      <w:bookmarkEnd w:id="99"/>
    </w:p>
    <w:p w14:paraId="1755B54B" w14:textId="77777777" w:rsidR="00BB09F4" w:rsidRPr="00F03AE2" w:rsidRDefault="00BB09F4" w:rsidP="008B3AA5">
      <w:pPr>
        <w:spacing w:after="0" w:line="360" w:lineRule="auto"/>
        <w:jc w:val="both"/>
        <w:rPr>
          <w:rFonts w:ascii="Times New Roman" w:hAnsi="Times New Roman" w:cs="Times New Roman"/>
        </w:rPr>
      </w:pPr>
    </w:p>
    <w:p w14:paraId="25442DEC" w14:textId="77777777" w:rsidR="00267C91" w:rsidRPr="00F03AE2" w:rsidRDefault="00E90C46" w:rsidP="008B3AA5">
      <w:pPr>
        <w:spacing w:after="0" w:line="360" w:lineRule="auto"/>
        <w:jc w:val="both"/>
        <w:rPr>
          <w:rFonts w:ascii="Times New Roman" w:hAnsi="Times New Roman" w:cs="Times New Roman"/>
        </w:rPr>
      </w:pPr>
      <w:r w:rsidRPr="00F03AE2">
        <w:rPr>
          <w:rFonts w:ascii="Times New Roman" w:hAnsi="Times New Roman" w:cs="Times New Roman"/>
        </w:rPr>
        <w:t>Los requerimientos mínimos para el uso de Laravel</w:t>
      </w:r>
      <w:r w:rsidR="00F27647" w:rsidRPr="00F03AE2">
        <w:rPr>
          <w:rFonts w:ascii="Times New Roman" w:hAnsi="Times New Roman" w:cs="Times New Roman"/>
        </w:rPr>
        <w:t xml:space="preserve"> en su última versión </w:t>
      </w:r>
      <w:r w:rsidRPr="00F03AE2">
        <w:rPr>
          <w:rFonts w:ascii="Times New Roman" w:hAnsi="Times New Roman" w:cs="Times New Roman"/>
        </w:rPr>
        <w:t>son:</w:t>
      </w:r>
    </w:p>
    <w:p w14:paraId="43A285B5" w14:textId="77777777" w:rsidR="000927CB" w:rsidRPr="00F03AE2" w:rsidRDefault="000927CB" w:rsidP="008B3AA5">
      <w:pPr>
        <w:spacing w:after="0" w:line="360" w:lineRule="auto"/>
        <w:jc w:val="both"/>
        <w:rPr>
          <w:rFonts w:ascii="Times New Roman" w:hAnsi="Times New Roman" w:cs="Times New Roman"/>
        </w:rPr>
      </w:pPr>
    </w:p>
    <w:p w14:paraId="4CF05BD3" w14:textId="77777777" w:rsidR="00E90C46" w:rsidRPr="00F03AE2" w:rsidRDefault="00E90C46" w:rsidP="005D4A5E">
      <w:pPr>
        <w:pStyle w:val="Prrafodelista"/>
        <w:numPr>
          <w:ilvl w:val="0"/>
          <w:numId w:val="14"/>
        </w:numPr>
        <w:spacing w:after="0" w:line="360" w:lineRule="auto"/>
        <w:ind w:left="360"/>
        <w:jc w:val="both"/>
        <w:rPr>
          <w:rFonts w:ascii="Times New Roman" w:hAnsi="Times New Roman" w:cs="Times New Roman"/>
        </w:rPr>
      </w:pPr>
      <w:r w:rsidRPr="00F03AE2">
        <w:rPr>
          <w:rFonts w:ascii="Times New Roman" w:hAnsi="Times New Roman" w:cs="Times New Roman"/>
          <w:b/>
        </w:rPr>
        <w:t>Lenguaje de Programación</w:t>
      </w:r>
      <w:r w:rsidR="00AD7836" w:rsidRPr="00F03AE2">
        <w:rPr>
          <w:rFonts w:ascii="Times New Roman" w:hAnsi="Times New Roman" w:cs="Times New Roman"/>
          <w:b/>
        </w:rPr>
        <w:t>.</w:t>
      </w:r>
    </w:p>
    <w:p w14:paraId="7DC0AA24" w14:textId="77777777" w:rsidR="00D35D60" w:rsidRPr="00F03AE2" w:rsidRDefault="00D35D60" w:rsidP="00D35D60">
      <w:pPr>
        <w:spacing w:after="0" w:line="360" w:lineRule="auto"/>
        <w:jc w:val="both"/>
        <w:rPr>
          <w:rFonts w:ascii="Times New Roman" w:hAnsi="Times New Roman" w:cs="Times New Roman"/>
        </w:rPr>
      </w:pPr>
    </w:p>
    <w:p w14:paraId="3BFF9D25" w14:textId="77777777" w:rsidR="00D47B97" w:rsidRPr="00F03AE2" w:rsidRDefault="00E90C46" w:rsidP="003F6756">
      <w:pPr>
        <w:spacing w:after="0" w:line="360" w:lineRule="auto"/>
        <w:jc w:val="both"/>
        <w:rPr>
          <w:rFonts w:ascii="Times New Roman" w:hAnsi="Times New Roman" w:cs="Times New Roman"/>
        </w:rPr>
      </w:pPr>
      <w:r w:rsidRPr="00F03AE2">
        <w:rPr>
          <w:rFonts w:ascii="Times New Roman" w:hAnsi="Times New Roman" w:cs="Times New Roman"/>
        </w:rPr>
        <w:t xml:space="preserve">Obviamente para el uso de este </w:t>
      </w:r>
      <w:r w:rsidR="00F91DC1" w:rsidRPr="00F03AE2">
        <w:rPr>
          <w:rFonts w:ascii="Times New Roman" w:hAnsi="Times New Roman" w:cs="Times New Roman"/>
        </w:rPr>
        <w:t>framework, se debe t</w:t>
      </w:r>
      <w:r w:rsidR="00B8408E" w:rsidRPr="00F03AE2">
        <w:rPr>
          <w:rFonts w:ascii="Times New Roman" w:hAnsi="Times New Roman" w:cs="Times New Roman"/>
        </w:rPr>
        <w:t xml:space="preserve">ener instalado el lenguaje PHP </w:t>
      </w:r>
      <w:r w:rsidR="00691FB6" w:rsidRPr="00F03AE2">
        <w:rPr>
          <w:rFonts w:ascii="Times New Roman" w:hAnsi="Times New Roman" w:cs="Times New Roman"/>
        </w:rPr>
        <w:t>en su versión</w:t>
      </w:r>
      <w:r w:rsidR="00A56862" w:rsidRPr="00F03AE2">
        <w:rPr>
          <w:rFonts w:ascii="Times New Roman" w:hAnsi="Times New Roman" w:cs="Times New Roman"/>
        </w:rPr>
        <w:t xml:space="preserve"> 5.3.7</w:t>
      </w:r>
      <w:r w:rsidR="00691FB6" w:rsidRPr="00F03AE2">
        <w:rPr>
          <w:rFonts w:ascii="Times New Roman" w:hAnsi="Times New Roman" w:cs="Times New Roman"/>
        </w:rPr>
        <w:t>.</w:t>
      </w:r>
    </w:p>
    <w:p w14:paraId="090D60AE" w14:textId="77777777" w:rsidR="00D35D60" w:rsidRPr="00F03AE2" w:rsidRDefault="00D35D60" w:rsidP="005D4A5E">
      <w:pPr>
        <w:pStyle w:val="Prrafodelista"/>
        <w:spacing w:after="0" w:line="360" w:lineRule="auto"/>
        <w:ind w:left="360"/>
        <w:jc w:val="both"/>
        <w:rPr>
          <w:rFonts w:ascii="Times New Roman" w:hAnsi="Times New Roman" w:cs="Times New Roman"/>
        </w:rPr>
      </w:pPr>
    </w:p>
    <w:p w14:paraId="583C7912" w14:textId="77777777" w:rsidR="00691FB6" w:rsidRPr="00F03AE2" w:rsidRDefault="00691FB6" w:rsidP="005D4A5E">
      <w:pPr>
        <w:pStyle w:val="Prrafodelista"/>
        <w:numPr>
          <w:ilvl w:val="0"/>
          <w:numId w:val="14"/>
        </w:numPr>
        <w:spacing w:after="0" w:line="360" w:lineRule="auto"/>
        <w:ind w:left="360"/>
        <w:jc w:val="both"/>
        <w:rPr>
          <w:rFonts w:ascii="Times New Roman" w:hAnsi="Times New Roman" w:cs="Times New Roman"/>
          <w:b/>
        </w:rPr>
      </w:pPr>
      <w:r w:rsidRPr="00F03AE2">
        <w:rPr>
          <w:rFonts w:ascii="Times New Roman" w:hAnsi="Times New Roman" w:cs="Times New Roman"/>
          <w:b/>
          <w:shd w:val="clear" w:color="auto" w:fill="FFFFFF"/>
        </w:rPr>
        <w:t>Extensión de MCrypt PHP</w:t>
      </w:r>
      <w:r w:rsidR="00AD7836" w:rsidRPr="00F03AE2">
        <w:rPr>
          <w:rFonts w:ascii="Times New Roman" w:hAnsi="Times New Roman" w:cs="Times New Roman"/>
          <w:b/>
          <w:shd w:val="clear" w:color="auto" w:fill="FFFFFF"/>
        </w:rPr>
        <w:t>.</w:t>
      </w:r>
    </w:p>
    <w:p w14:paraId="6142A689" w14:textId="77777777" w:rsidR="00D35D60" w:rsidRPr="00F03AE2" w:rsidRDefault="00D35D60" w:rsidP="00D35D60">
      <w:pPr>
        <w:spacing w:after="0" w:line="360" w:lineRule="auto"/>
        <w:jc w:val="both"/>
        <w:rPr>
          <w:rFonts w:ascii="Times New Roman" w:hAnsi="Times New Roman" w:cs="Times New Roman"/>
          <w:b/>
        </w:rPr>
      </w:pPr>
    </w:p>
    <w:p w14:paraId="22FD7F35" w14:textId="77777777" w:rsidR="00691FB6" w:rsidRPr="00F03AE2" w:rsidRDefault="00691FB6" w:rsidP="003F6756">
      <w:pPr>
        <w:spacing w:after="0" w:line="360" w:lineRule="auto"/>
        <w:jc w:val="both"/>
        <w:rPr>
          <w:rFonts w:ascii="Times New Roman" w:hAnsi="Times New Roman" w:cs="Times New Roman"/>
        </w:rPr>
      </w:pPr>
      <w:r w:rsidRPr="00F03AE2">
        <w:rPr>
          <w:rFonts w:ascii="Times New Roman" w:hAnsi="Times New Roman" w:cs="Times New Roman"/>
        </w:rPr>
        <w:t>Es una interfaz para la biblioteca mcrypt, que admite una gran variedad de algoritmos de bloques. En la mayoría de servidores web, como apache esto ya viene incluido.</w:t>
      </w:r>
    </w:p>
    <w:p w14:paraId="46D3533C" w14:textId="77777777" w:rsidR="00D35D60" w:rsidRPr="00F03AE2" w:rsidRDefault="00D35D60" w:rsidP="005D4A5E">
      <w:pPr>
        <w:pStyle w:val="Prrafodelista"/>
        <w:spacing w:after="0" w:line="360" w:lineRule="auto"/>
        <w:ind w:left="360"/>
        <w:jc w:val="both"/>
        <w:rPr>
          <w:rFonts w:ascii="Times New Roman" w:hAnsi="Times New Roman" w:cs="Times New Roman"/>
        </w:rPr>
      </w:pPr>
    </w:p>
    <w:p w14:paraId="7205DBA8" w14:textId="77777777" w:rsidR="00691FB6" w:rsidRPr="00F03AE2" w:rsidRDefault="00691FB6" w:rsidP="005D4A5E">
      <w:pPr>
        <w:pStyle w:val="Prrafodelista"/>
        <w:numPr>
          <w:ilvl w:val="0"/>
          <w:numId w:val="14"/>
        </w:numPr>
        <w:spacing w:after="0" w:line="360" w:lineRule="auto"/>
        <w:ind w:left="360"/>
        <w:jc w:val="both"/>
        <w:rPr>
          <w:rFonts w:ascii="Times New Roman" w:hAnsi="Times New Roman" w:cs="Times New Roman"/>
          <w:b/>
        </w:rPr>
      </w:pPr>
      <w:r w:rsidRPr="00F03AE2">
        <w:rPr>
          <w:rFonts w:ascii="Times New Roman" w:hAnsi="Times New Roman" w:cs="Times New Roman"/>
          <w:b/>
        </w:rPr>
        <w:t>Composer</w:t>
      </w:r>
      <w:r w:rsidR="00AD7836" w:rsidRPr="00F03AE2">
        <w:rPr>
          <w:rFonts w:ascii="Times New Roman" w:hAnsi="Times New Roman" w:cs="Times New Roman"/>
          <w:b/>
        </w:rPr>
        <w:t>.</w:t>
      </w:r>
    </w:p>
    <w:p w14:paraId="45D79D22" w14:textId="77777777" w:rsidR="00D35D60" w:rsidRPr="00F03AE2" w:rsidRDefault="00D35D60" w:rsidP="00D35D60">
      <w:pPr>
        <w:spacing w:after="0" w:line="360" w:lineRule="auto"/>
        <w:jc w:val="both"/>
        <w:rPr>
          <w:rFonts w:ascii="Times New Roman" w:hAnsi="Times New Roman" w:cs="Times New Roman"/>
          <w:b/>
        </w:rPr>
      </w:pPr>
    </w:p>
    <w:p w14:paraId="65C8C034" w14:textId="77777777" w:rsidR="00691FB6" w:rsidRPr="00F03AE2" w:rsidRDefault="00CE25CF" w:rsidP="003F6756">
      <w:pPr>
        <w:spacing w:after="0" w:line="360" w:lineRule="auto"/>
        <w:jc w:val="both"/>
        <w:rPr>
          <w:rFonts w:ascii="Times New Roman" w:hAnsi="Times New Roman" w:cs="Times New Roman"/>
        </w:rPr>
      </w:pPr>
      <w:r w:rsidRPr="00F03AE2">
        <w:rPr>
          <w:rFonts w:ascii="Times New Roman" w:hAnsi="Times New Roman" w:cs="Times New Roman"/>
        </w:rPr>
        <w:t>Es un administrador de dependencias para tus proyectos.</w:t>
      </w:r>
    </w:p>
    <w:p w14:paraId="342D0275" w14:textId="77777777" w:rsidR="00D35D60" w:rsidRPr="00F03AE2" w:rsidRDefault="00D35D60" w:rsidP="005D4A5E">
      <w:pPr>
        <w:pStyle w:val="Prrafodelista"/>
        <w:spacing w:after="0" w:line="360" w:lineRule="auto"/>
        <w:ind w:left="360"/>
        <w:jc w:val="both"/>
        <w:rPr>
          <w:rFonts w:ascii="Times New Roman" w:hAnsi="Times New Roman" w:cs="Times New Roman"/>
        </w:rPr>
      </w:pPr>
    </w:p>
    <w:p w14:paraId="6182749D" w14:textId="77777777" w:rsidR="00AD7836" w:rsidRPr="00F03AE2" w:rsidRDefault="00AD7836" w:rsidP="005D4A5E">
      <w:pPr>
        <w:pStyle w:val="Prrafodelista"/>
        <w:numPr>
          <w:ilvl w:val="0"/>
          <w:numId w:val="14"/>
        </w:numPr>
        <w:spacing w:after="0" w:line="360" w:lineRule="auto"/>
        <w:ind w:left="360"/>
        <w:jc w:val="both"/>
        <w:rPr>
          <w:rFonts w:ascii="Times New Roman" w:hAnsi="Times New Roman" w:cs="Times New Roman"/>
          <w:b/>
        </w:rPr>
      </w:pPr>
      <w:r w:rsidRPr="00F03AE2">
        <w:rPr>
          <w:rFonts w:ascii="Times New Roman" w:hAnsi="Times New Roman" w:cs="Times New Roman"/>
          <w:b/>
        </w:rPr>
        <w:t>Servidor Web.</w:t>
      </w:r>
    </w:p>
    <w:p w14:paraId="2E8A8720" w14:textId="77777777" w:rsidR="00D35D60" w:rsidRPr="00F03AE2" w:rsidRDefault="00D35D60" w:rsidP="00D35D60">
      <w:pPr>
        <w:spacing w:after="0" w:line="360" w:lineRule="auto"/>
        <w:jc w:val="both"/>
        <w:rPr>
          <w:rFonts w:ascii="Times New Roman" w:hAnsi="Times New Roman" w:cs="Times New Roman"/>
          <w:b/>
        </w:rPr>
      </w:pPr>
    </w:p>
    <w:p w14:paraId="64C09030" w14:textId="77777777" w:rsidR="00F94E7A" w:rsidRPr="00F03AE2" w:rsidRDefault="00F94E7A" w:rsidP="003F6756">
      <w:pPr>
        <w:spacing w:after="0" w:line="360" w:lineRule="auto"/>
        <w:jc w:val="both"/>
        <w:rPr>
          <w:rFonts w:ascii="Times New Roman" w:hAnsi="Times New Roman" w:cs="Times New Roman"/>
        </w:rPr>
      </w:pPr>
      <w:r w:rsidRPr="00F03AE2">
        <w:rPr>
          <w:rFonts w:ascii="Times New Roman" w:hAnsi="Times New Roman" w:cs="Times New Roman"/>
        </w:rPr>
        <w:t>Por ejemplo Apache, preferiblemente con mod_rewrite, pero no requerido</w:t>
      </w:r>
      <w:r w:rsidR="00421CE7" w:rsidRPr="00F03AE2">
        <w:rPr>
          <w:rFonts w:ascii="Times New Roman" w:hAnsi="Times New Roman" w:cs="Times New Roman"/>
        </w:rPr>
        <w:t>, otro servidor compatible esta Nginx el cual genera URLs amigables.</w:t>
      </w:r>
    </w:p>
    <w:p w14:paraId="50680307" w14:textId="77777777" w:rsidR="003F6756" w:rsidRPr="00F03AE2" w:rsidRDefault="003F6756" w:rsidP="003F6756">
      <w:pPr>
        <w:spacing w:after="0" w:line="360" w:lineRule="auto"/>
        <w:jc w:val="both"/>
        <w:rPr>
          <w:rFonts w:ascii="Times New Roman" w:hAnsi="Times New Roman" w:cs="Times New Roman"/>
        </w:rPr>
      </w:pPr>
    </w:p>
    <w:p w14:paraId="4A686385" w14:textId="77777777" w:rsidR="00F94E7A" w:rsidRPr="00F03AE2" w:rsidRDefault="00F94E7A" w:rsidP="005D4A5E">
      <w:pPr>
        <w:pStyle w:val="Prrafodelista"/>
        <w:numPr>
          <w:ilvl w:val="0"/>
          <w:numId w:val="14"/>
        </w:numPr>
        <w:spacing w:after="0" w:line="360" w:lineRule="auto"/>
        <w:ind w:left="360"/>
        <w:jc w:val="both"/>
        <w:rPr>
          <w:rFonts w:ascii="Times New Roman" w:hAnsi="Times New Roman" w:cs="Times New Roman"/>
          <w:b/>
        </w:rPr>
      </w:pPr>
      <w:r w:rsidRPr="00F03AE2">
        <w:rPr>
          <w:rFonts w:ascii="Times New Roman" w:hAnsi="Times New Roman" w:cs="Times New Roman"/>
          <w:b/>
        </w:rPr>
        <w:t>Servidor de Bases de Datos</w:t>
      </w:r>
    </w:p>
    <w:p w14:paraId="21BEB63E" w14:textId="77777777" w:rsidR="00AD7836" w:rsidRDefault="00F94E7A" w:rsidP="003F6756">
      <w:pPr>
        <w:spacing w:after="0" w:line="360" w:lineRule="auto"/>
        <w:jc w:val="both"/>
        <w:rPr>
          <w:rFonts w:ascii="Times New Roman" w:hAnsi="Times New Roman" w:cs="Times New Roman"/>
        </w:rPr>
      </w:pPr>
      <w:r w:rsidRPr="00F03AE2">
        <w:rPr>
          <w:rFonts w:ascii="Times New Roman" w:hAnsi="Times New Roman" w:cs="Times New Roman"/>
        </w:rPr>
        <w:lastRenderedPageBreak/>
        <w:t>Actualmente Laravel soporta cuatro sistemas de bases de datos los cuales son: MySQL, Postgres, SQLite, y SQL Serve</w:t>
      </w:r>
      <w:r w:rsidR="00A56862" w:rsidRPr="00F03AE2">
        <w:rPr>
          <w:rFonts w:ascii="Times New Roman" w:hAnsi="Times New Roman" w:cs="Times New Roman"/>
        </w:rPr>
        <w:t xml:space="preserve">r. </w:t>
      </w:r>
    </w:p>
    <w:p w14:paraId="4331B9D9" w14:textId="77777777" w:rsidR="008F709F" w:rsidRPr="00F03AE2" w:rsidRDefault="008F709F" w:rsidP="003F6756">
      <w:pPr>
        <w:spacing w:after="0" w:line="360" w:lineRule="auto"/>
        <w:jc w:val="both"/>
        <w:rPr>
          <w:rFonts w:ascii="Times New Roman" w:hAnsi="Times New Roman" w:cs="Times New Roman"/>
        </w:rPr>
      </w:pPr>
    </w:p>
    <w:p w14:paraId="4BD5F24A" w14:textId="7EF48B3A" w:rsidR="0042323D" w:rsidRPr="00F03AE2" w:rsidRDefault="005D4A5E" w:rsidP="00F53C45">
      <w:pPr>
        <w:pStyle w:val="11"/>
        <w:numPr>
          <w:ilvl w:val="1"/>
          <w:numId w:val="99"/>
        </w:numPr>
        <w:spacing w:before="0" w:line="360" w:lineRule="auto"/>
        <w:rPr>
          <w:rFonts w:cs="Times New Roman"/>
          <w:szCs w:val="22"/>
        </w:rPr>
      </w:pPr>
      <w:bookmarkStart w:id="100" w:name="_Toc421023239"/>
      <w:bookmarkStart w:id="101" w:name="_Toc425344891"/>
      <w:r w:rsidRPr="00F03AE2">
        <w:rPr>
          <w:rFonts w:cs="Times New Roman"/>
          <w:szCs w:val="22"/>
        </w:rPr>
        <w:t>Métricas de software</w:t>
      </w:r>
      <w:bookmarkEnd w:id="100"/>
      <w:bookmarkEnd w:id="101"/>
    </w:p>
    <w:p w14:paraId="10335972" w14:textId="77777777" w:rsidR="005B7642" w:rsidRPr="00F03AE2" w:rsidRDefault="005B7642" w:rsidP="008B3AA5">
      <w:pPr>
        <w:spacing w:after="0" w:line="360" w:lineRule="auto"/>
        <w:jc w:val="both"/>
        <w:rPr>
          <w:rFonts w:ascii="Times New Roman" w:hAnsi="Times New Roman" w:cs="Times New Roman"/>
          <w:b/>
        </w:rPr>
      </w:pPr>
    </w:p>
    <w:p w14:paraId="1CFB332C" w14:textId="77777777" w:rsidR="00343A44" w:rsidRPr="00F03AE2" w:rsidRDefault="00F37CCB" w:rsidP="00F53C45">
      <w:pPr>
        <w:pStyle w:val="Estilo111"/>
        <w:numPr>
          <w:ilvl w:val="2"/>
          <w:numId w:val="99"/>
        </w:numPr>
        <w:spacing w:before="0" w:line="360" w:lineRule="auto"/>
        <w:rPr>
          <w:rFonts w:cs="Times New Roman"/>
          <w:szCs w:val="22"/>
        </w:rPr>
      </w:pPr>
      <w:bookmarkStart w:id="102" w:name="_Toc421023240"/>
      <w:bookmarkStart w:id="103" w:name="_Toc425344892"/>
      <w:r w:rsidRPr="00F03AE2">
        <w:rPr>
          <w:rFonts w:cs="Times New Roman"/>
          <w:szCs w:val="22"/>
        </w:rPr>
        <w:t>Definición</w:t>
      </w:r>
      <w:bookmarkEnd w:id="102"/>
      <w:r w:rsidR="00C07364" w:rsidRPr="00F03AE2">
        <w:rPr>
          <w:rFonts w:cs="Times New Roman"/>
          <w:szCs w:val="22"/>
        </w:rPr>
        <w:t>.</w:t>
      </w:r>
      <w:bookmarkEnd w:id="103"/>
    </w:p>
    <w:p w14:paraId="6BE6E0C5" w14:textId="77777777" w:rsidR="00BB09F4" w:rsidRPr="00F03AE2" w:rsidRDefault="00BB09F4" w:rsidP="008B3AA5">
      <w:pPr>
        <w:spacing w:after="0" w:line="360" w:lineRule="auto"/>
        <w:jc w:val="both"/>
        <w:rPr>
          <w:rFonts w:ascii="Times New Roman" w:hAnsi="Times New Roman" w:cs="Times New Roman"/>
        </w:rPr>
      </w:pPr>
    </w:p>
    <w:p w14:paraId="1203EAB8" w14:textId="7CC417F8" w:rsidR="000927CB" w:rsidRPr="00F03AE2" w:rsidRDefault="00F37CCB" w:rsidP="008B3AA5">
      <w:pPr>
        <w:spacing w:after="0" w:line="360" w:lineRule="auto"/>
        <w:jc w:val="both"/>
        <w:rPr>
          <w:rFonts w:ascii="Times New Roman" w:hAnsi="Times New Roman" w:cs="Times New Roman"/>
        </w:rPr>
      </w:pPr>
      <w:r w:rsidRPr="00F03AE2">
        <w:rPr>
          <w:rFonts w:ascii="Times New Roman" w:hAnsi="Times New Roman" w:cs="Times New Roman"/>
        </w:rPr>
        <w:t>Las métricas son aquella aplicación continua en todo proceso</w:t>
      </w:r>
      <w:r w:rsidR="00B515AD" w:rsidRPr="00F03AE2">
        <w:rPr>
          <w:rFonts w:ascii="Times New Roman" w:hAnsi="Times New Roman" w:cs="Times New Roman"/>
        </w:rPr>
        <w:t xml:space="preserve"> o etapa</w:t>
      </w:r>
      <w:r w:rsidRPr="00F03AE2">
        <w:rPr>
          <w:rFonts w:ascii="Times New Roman" w:hAnsi="Times New Roman" w:cs="Times New Roman"/>
        </w:rPr>
        <w:t xml:space="preserve"> de</w:t>
      </w:r>
      <w:r w:rsidR="00B515AD" w:rsidRPr="00F03AE2">
        <w:rPr>
          <w:rFonts w:ascii="Times New Roman" w:hAnsi="Times New Roman" w:cs="Times New Roman"/>
        </w:rPr>
        <w:t xml:space="preserve"> la</w:t>
      </w:r>
      <w:r w:rsidRPr="00F03AE2">
        <w:rPr>
          <w:rFonts w:ascii="Times New Roman" w:hAnsi="Times New Roman" w:cs="Times New Roman"/>
        </w:rPr>
        <w:t xml:space="preserve"> ingeniería de software, que relaciona o compara mediciones cuantitativas </w:t>
      </w:r>
      <w:r w:rsidR="00C74058" w:rsidRPr="00F03AE2">
        <w:rPr>
          <w:rFonts w:ascii="Times New Roman" w:hAnsi="Times New Roman" w:cs="Times New Roman"/>
        </w:rPr>
        <w:t>con un</w:t>
      </w:r>
      <w:r w:rsidRPr="00F03AE2">
        <w:rPr>
          <w:rFonts w:ascii="Times New Roman" w:hAnsi="Times New Roman" w:cs="Times New Roman"/>
        </w:rPr>
        <w:t xml:space="preserve"> atributo que posee un sistema, proceso </w:t>
      </w:r>
      <w:r w:rsidR="001B3892" w:rsidRPr="00F03AE2">
        <w:rPr>
          <w:rFonts w:ascii="Times New Roman" w:hAnsi="Times New Roman" w:cs="Times New Roman"/>
        </w:rPr>
        <w:t xml:space="preserve">o componente. Con el objetivo de tener una mejor visión del proyecto, de la evaluación del producto y a su vez el nivel de aceptación, </w:t>
      </w:r>
      <w:r w:rsidR="00AF2F8A" w:rsidRPr="00F03AE2">
        <w:rPr>
          <w:rFonts w:ascii="Times New Roman" w:hAnsi="Times New Roman" w:cs="Times New Roman"/>
        </w:rPr>
        <w:t>por medio de la</w:t>
      </w:r>
      <w:r w:rsidR="00AB5BC6" w:rsidRPr="00F03AE2">
        <w:rPr>
          <w:rFonts w:ascii="Times New Roman" w:hAnsi="Times New Roman" w:cs="Times New Roman"/>
        </w:rPr>
        <w:t xml:space="preserve"> </w:t>
      </w:r>
      <w:r w:rsidR="00AF2F8A" w:rsidRPr="00F03AE2">
        <w:rPr>
          <w:rFonts w:ascii="Times New Roman" w:hAnsi="Times New Roman" w:cs="Times New Roman"/>
        </w:rPr>
        <w:t>cuantificación</w:t>
      </w:r>
      <w:r w:rsidR="001B3892" w:rsidRPr="00F03AE2">
        <w:rPr>
          <w:rFonts w:ascii="Times New Roman" w:hAnsi="Times New Roman" w:cs="Times New Roman"/>
        </w:rPr>
        <w:t xml:space="preserve"> y </w:t>
      </w:r>
      <w:r w:rsidR="00AF2F8A" w:rsidRPr="00F03AE2">
        <w:rPr>
          <w:rFonts w:ascii="Times New Roman" w:hAnsi="Times New Roman" w:cs="Times New Roman"/>
        </w:rPr>
        <w:t>gestión</w:t>
      </w:r>
      <w:r w:rsidR="001B3892" w:rsidRPr="00F03AE2">
        <w:rPr>
          <w:rFonts w:ascii="Times New Roman" w:hAnsi="Times New Roman" w:cs="Times New Roman"/>
        </w:rPr>
        <w:t xml:space="preserve"> de una forma más</w:t>
      </w:r>
      <w:r w:rsidR="00AF2F8A" w:rsidRPr="00F03AE2">
        <w:rPr>
          <w:rFonts w:ascii="Times New Roman" w:hAnsi="Times New Roman" w:cs="Times New Roman"/>
        </w:rPr>
        <w:t xml:space="preserve"> efectiva de </w:t>
      </w:r>
      <w:r w:rsidR="001B3892" w:rsidRPr="00F03AE2">
        <w:rPr>
          <w:rFonts w:ascii="Times New Roman" w:hAnsi="Times New Roman" w:cs="Times New Roman"/>
        </w:rPr>
        <w:t>cada una de las variables a las que se necesita hacer un seguimiento</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uwIzbd02","properties":{"formattedCitation":"{\\rtf (Salcedo, Gil, &amp; Garc\\uc0\\u237{}a, n.d.)}","plainCitation":"(Salcedo, Gil, &amp; García, n.d.)"},"citationItems":[{"id":189,"uris":["http://zotero.org/users/local/UBoVLAxq/items/DCGAPUFJ"],"uri":["http://zotero.org/users/local/UBoVLAxq/items/DCGAPUFJ"],"itemData":{"id":189,"type":"article","title":"Calidad y métricas de software:  una propuesta desde la lógica difusa*","URL":"http://www.libertadores.edu.co:8089/?idcategoria=5776&amp;download=Y","author":[{"family":"Salcedo","given":"Erlington"},{"family":"Gil","given":"Celio"},{"family":"García","given":"Adriana Patricia"}]}}],"schema":"https://github.com/citation-style-language/schema/raw/master/csl-citation.json"} </w:instrText>
      </w:r>
      <w:r w:rsidR="008A7D74" w:rsidRPr="00F03AE2">
        <w:rPr>
          <w:rFonts w:ascii="Times New Roman" w:hAnsi="Times New Roman" w:cs="Times New Roman"/>
          <w:sz w:val="16"/>
          <w:szCs w:val="16"/>
        </w:rPr>
        <w:fldChar w:fldCharType="separate"/>
      </w:r>
      <w:r w:rsidR="007F2799" w:rsidRPr="00F03AE2">
        <w:rPr>
          <w:rFonts w:ascii="Times New Roman" w:hAnsi="Times New Roman" w:cs="Times New Roman"/>
          <w:sz w:val="16"/>
          <w:szCs w:val="16"/>
        </w:rPr>
        <w:t>(Salcedo, Gil, y García,2011</w:t>
      </w:r>
      <w:r w:rsidR="00C758E9" w:rsidRPr="00F03AE2">
        <w:rPr>
          <w:rFonts w:ascii="Times New Roman" w:hAnsi="Times New Roman" w:cs="Times New Roman"/>
          <w:sz w:val="16"/>
          <w:szCs w:val="16"/>
        </w:rPr>
        <w:t>, 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3</w:t>
      </w:r>
      <w:r w:rsidR="00F27647"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1B3892" w:rsidRPr="00F03AE2">
        <w:rPr>
          <w:rFonts w:ascii="Times New Roman" w:hAnsi="Times New Roman" w:cs="Times New Roman"/>
        </w:rPr>
        <w:t xml:space="preserve">. </w:t>
      </w:r>
      <w:r w:rsidR="007D114B" w:rsidRPr="00F03AE2">
        <w:rPr>
          <w:rFonts w:ascii="Times New Roman" w:hAnsi="Times New Roman" w:cs="Times New Roman"/>
        </w:rPr>
        <w:t xml:space="preserve"> Las magnitudes objeto de valoración son tres: la calidad, fiabilidad y productividad.</w:t>
      </w:r>
    </w:p>
    <w:p w14:paraId="3B503E81" w14:textId="77777777" w:rsidR="00C07364" w:rsidRPr="00F03AE2" w:rsidRDefault="00C07364" w:rsidP="008B3AA5">
      <w:pPr>
        <w:spacing w:after="0" w:line="360" w:lineRule="auto"/>
        <w:jc w:val="both"/>
        <w:rPr>
          <w:rFonts w:ascii="Times New Roman" w:hAnsi="Times New Roman" w:cs="Times New Roman"/>
        </w:rPr>
      </w:pPr>
    </w:p>
    <w:p w14:paraId="107AB468" w14:textId="48576F8E" w:rsidR="008E13A6" w:rsidRPr="00F03AE2" w:rsidRDefault="007D114B" w:rsidP="008B3AA5">
      <w:pPr>
        <w:spacing w:after="0" w:line="360" w:lineRule="auto"/>
        <w:jc w:val="both"/>
        <w:rPr>
          <w:rFonts w:ascii="Times New Roman" w:hAnsi="Times New Roman" w:cs="Times New Roman"/>
        </w:rPr>
      </w:pPr>
      <w:r w:rsidRPr="00F03AE2">
        <w:rPr>
          <w:rFonts w:ascii="Times New Roman" w:hAnsi="Times New Roman" w:cs="Times New Roman"/>
        </w:rPr>
        <w:t>Por ende</w:t>
      </w:r>
      <w:r w:rsidR="0039529A" w:rsidRPr="00F03AE2">
        <w:rPr>
          <w:rFonts w:ascii="Times New Roman" w:hAnsi="Times New Roman" w:cs="Times New Roman"/>
        </w:rPr>
        <w:t>, las</w:t>
      </w:r>
      <w:r w:rsidR="001B3892" w:rsidRPr="00F03AE2">
        <w:rPr>
          <w:rFonts w:ascii="Times New Roman" w:hAnsi="Times New Roman" w:cs="Times New Roman"/>
        </w:rPr>
        <w:t xml:space="preserve"> métricas de software utilizadas en un proyecto sirven para “ayudar en la estimación, control de calidad, evaluación y medición de la productividad y control de proyectos”</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WLC5VCe8","properties":{"formattedCitation":"(Navarro, n.d.)","plainCitation":"(Navarro, n.d.)"},"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BA6F6E" w:rsidRPr="00F03AE2">
        <w:rPr>
          <w:rFonts w:ascii="Times New Roman" w:hAnsi="Times New Roman" w:cs="Times New Roman"/>
          <w:sz w:val="16"/>
          <w:szCs w:val="16"/>
        </w:rPr>
        <w:t>(Navarro, s.f</w:t>
      </w:r>
      <w:r w:rsidR="00F27647" w:rsidRPr="00F03AE2">
        <w:rPr>
          <w:rFonts w:ascii="Times New Roman" w:hAnsi="Times New Roman" w:cs="Times New Roman"/>
          <w:sz w:val="16"/>
          <w:szCs w:val="16"/>
        </w:rPr>
        <w:t>.</w:t>
      </w:r>
      <w:r w:rsidR="00C758E9" w:rsidRPr="00F03AE2">
        <w:rPr>
          <w:rFonts w:ascii="Times New Roman" w:hAnsi="Times New Roman" w:cs="Times New Roman"/>
          <w:sz w:val="16"/>
          <w:szCs w:val="16"/>
        </w:rPr>
        <w:t>,p2</w:t>
      </w:r>
      <w:r w:rsidR="00F27647"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1B3892" w:rsidRPr="00F03AE2">
        <w:rPr>
          <w:rFonts w:ascii="Times New Roman" w:hAnsi="Times New Roman" w:cs="Times New Roman"/>
        </w:rPr>
        <w:t>.</w:t>
      </w:r>
      <w:r w:rsidR="00942E75" w:rsidRPr="00F03AE2">
        <w:rPr>
          <w:rFonts w:ascii="Times New Roman" w:hAnsi="Times New Roman" w:cs="Times New Roman"/>
        </w:rPr>
        <w:t xml:space="preserve"> Pero existen diferentes términos que componen este concepto como, medidas, indicadores, métricas que a continuación se definen cada una de ellas y sus diferencias:</w:t>
      </w:r>
    </w:p>
    <w:p w14:paraId="4AEC03AC" w14:textId="77777777" w:rsidR="005D4A5E" w:rsidRPr="00F03AE2" w:rsidRDefault="005D4A5E" w:rsidP="008B3AA5">
      <w:pPr>
        <w:spacing w:after="0" w:line="360" w:lineRule="auto"/>
        <w:jc w:val="both"/>
        <w:rPr>
          <w:rFonts w:ascii="Times New Roman" w:hAnsi="Times New Roman" w:cs="Times New Roman"/>
        </w:rPr>
      </w:pPr>
    </w:p>
    <w:p w14:paraId="58EA224E" w14:textId="26481FCB" w:rsidR="00C3380C" w:rsidRPr="00F03AE2" w:rsidRDefault="00942E75" w:rsidP="003F6756">
      <w:pPr>
        <w:pStyle w:val="Prrafodelista"/>
        <w:numPr>
          <w:ilvl w:val="0"/>
          <w:numId w:val="14"/>
        </w:numPr>
        <w:spacing w:after="0" w:line="360" w:lineRule="auto"/>
        <w:ind w:left="360"/>
        <w:jc w:val="both"/>
        <w:rPr>
          <w:rFonts w:ascii="Times New Roman" w:hAnsi="Times New Roman" w:cs="Times New Roman"/>
        </w:rPr>
      </w:pPr>
      <w:r w:rsidRPr="00F03AE2">
        <w:rPr>
          <w:rFonts w:ascii="Times New Roman" w:hAnsi="Times New Roman" w:cs="Times New Roman"/>
          <w:b/>
        </w:rPr>
        <w:t>Medida:</w:t>
      </w:r>
      <w:r w:rsidR="00AB5BC6" w:rsidRPr="00F03AE2">
        <w:rPr>
          <w:rFonts w:ascii="Times New Roman" w:hAnsi="Times New Roman" w:cs="Times New Roman"/>
          <w:b/>
        </w:rPr>
        <w:t xml:space="preserve"> </w:t>
      </w:r>
      <w:r w:rsidR="00B515AD" w:rsidRPr="00F03AE2">
        <w:rPr>
          <w:rFonts w:ascii="Times New Roman" w:hAnsi="Times New Roman" w:cs="Times New Roman"/>
        </w:rPr>
        <w:t xml:space="preserve">Proporciona una indicación cuantitativa de la extensión, cantidad, dimensiones, capacidad o tamaño de algunos atributos de un proceso o producto. Existen 4 razones para medir: caracterizar, evaluar, predecir, mejorar. Las medidas no sirven para </w:t>
      </w:r>
      <w:r w:rsidR="00183873" w:rsidRPr="00F03AE2">
        <w:rPr>
          <w:rFonts w:ascii="Times New Roman" w:hAnsi="Times New Roman" w:cs="Times New Roman"/>
        </w:rPr>
        <w:t>comparar,</w:t>
      </w:r>
      <w:r w:rsidR="00B515AD" w:rsidRPr="00F03AE2">
        <w:rPr>
          <w:rFonts w:ascii="Times New Roman" w:hAnsi="Times New Roman" w:cs="Times New Roman"/>
        </w:rPr>
        <w:t xml:space="preserve"> ya que solo capturan una característica individual</w:t>
      </w:r>
      <w:r w:rsidR="00183873" w:rsidRPr="00F03AE2">
        <w:rPr>
          <w:rFonts w:ascii="Times New Roman" w:hAnsi="Times New Roman" w:cs="Times New Roman"/>
        </w:rPr>
        <w:t>, la medición es la encargada de capturar esta medida.</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cVgsDMP9","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w:t>
      </w:r>
      <w:r w:rsidR="009B4822" w:rsidRPr="00F03AE2">
        <w:rPr>
          <w:rFonts w:ascii="Times New Roman" w:hAnsi="Times New Roman" w:cs="Times New Roman"/>
          <w:sz w:val="16"/>
          <w:szCs w:val="16"/>
        </w:rPr>
        <w:t>Navarro, s</w:t>
      </w:r>
      <w:r w:rsidR="00034BB6" w:rsidRPr="00F03AE2">
        <w:rPr>
          <w:rFonts w:ascii="Times New Roman" w:hAnsi="Times New Roman" w:cs="Times New Roman"/>
          <w:sz w:val="16"/>
          <w:szCs w:val="16"/>
        </w:rPr>
        <w:t>.</w:t>
      </w:r>
      <w:r w:rsidR="009B4822" w:rsidRPr="00F03AE2">
        <w:rPr>
          <w:rFonts w:ascii="Times New Roman" w:hAnsi="Times New Roman" w:cs="Times New Roman"/>
          <w:sz w:val="16"/>
          <w:szCs w:val="16"/>
        </w:rPr>
        <w:t>f</w:t>
      </w:r>
      <w:r w:rsidR="00034BB6" w:rsidRPr="00F03AE2">
        <w:rPr>
          <w:rFonts w:ascii="Times New Roman" w:hAnsi="Times New Roman" w:cs="Times New Roman"/>
          <w:sz w:val="16"/>
          <w:szCs w:val="16"/>
        </w:rPr>
        <w:t>.</w:t>
      </w:r>
      <w:r w:rsidR="00C758E9" w:rsidRPr="00F03AE2">
        <w:rPr>
          <w:rFonts w:ascii="Times New Roman" w:hAnsi="Times New Roman" w:cs="Times New Roman"/>
          <w:sz w:val="16"/>
          <w:szCs w:val="16"/>
        </w:rPr>
        <w:t>, 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2</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3F6756" w:rsidRPr="00F03AE2">
        <w:rPr>
          <w:rFonts w:ascii="Times New Roman" w:hAnsi="Times New Roman" w:cs="Times New Roman"/>
          <w:szCs w:val="16"/>
        </w:rPr>
        <w:t>, por ejemplo</w:t>
      </w:r>
      <w:r w:rsidR="00C3380C" w:rsidRPr="00F03AE2">
        <w:rPr>
          <w:rFonts w:ascii="Times New Roman" w:hAnsi="Times New Roman" w:cs="Times New Roman"/>
        </w:rPr>
        <w:t xml:space="preserve"> 35.000 líneas de código (LDC).</w:t>
      </w:r>
    </w:p>
    <w:p w14:paraId="37F86C0A" w14:textId="77777777" w:rsidR="003F6756" w:rsidRPr="00F03AE2" w:rsidRDefault="003F6756" w:rsidP="003F6756">
      <w:pPr>
        <w:pStyle w:val="Prrafodelista"/>
        <w:spacing w:after="0" w:line="360" w:lineRule="auto"/>
        <w:ind w:left="360"/>
        <w:jc w:val="both"/>
        <w:rPr>
          <w:rFonts w:ascii="Times New Roman" w:hAnsi="Times New Roman" w:cs="Times New Roman"/>
        </w:rPr>
      </w:pPr>
    </w:p>
    <w:p w14:paraId="20686406" w14:textId="3F4A6BB4" w:rsidR="005F2767" w:rsidRPr="00F03AE2" w:rsidRDefault="00C3380C" w:rsidP="003F6756">
      <w:pPr>
        <w:pStyle w:val="Prrafodelista"/>
        <w:numPr>
          <w:ilvl w:val="0"/>
          <w:numId w:val="14"/>
        </w:numPr>
        <w:spacing w:after="0" w:line="360" w:lineRule="auto"/>
        <w:ind w:left="360"/>
        <w:jc w:val="both"/>
        <w:rPr>
          <w:rFonts w:ascii="Times New Roman" w:hAnsi="Times New Roman" w:cs="Times New Roman"/>
        </w:rPr>
      </w:pPr>
      <w:r w:rsidRPr="00F03AE2">
        <w:rPr>
          <w:rFonts w:ascii="Times New Roman" w:hAnsi="Times New Roman" w:cs="Times New Roman"/>
          <w:b/>
        </w:rPr>
        <w:t xml:space="preserve">Medición: </w:t>
      </w:r>
      <w:r w:rsidRPr="00F03AE2">
        <w:rPr>
          <w:rFonts w:ascii="Times New Roman" w:hAnsi="Times New Roman" w:cs="Times New Roman"/>
        </w:rPr>
        <w:t>Es el acto de determinar una medida. Ejemplo: Ana será la encargada de medir las LDC de cada módulo del sistema.</w:t>
      </w:r>
    </w:p>
    <w:p w14:paraId="2512BB73" w14:textId="77777777" w:rsidR="003F6756" w:rsidRPr="00F03AE2" w:rsidRDefault="003F6756" w:rsidP="003F6756">
      <w:pPr>
        <w:spacing w:after="0" w:line="360" w:lineRule="auto"/>
        <w:jc w:val="both"/>
        <w:rPr>
          <w:rFonts w:ascii="Times New Roman" w:hAnsi="Times New Roman" w:cs="Times New Roman"/>
        </w:rPr>
      </w:pPr>
    </w:p>
    <w:p w14:paraId="1385D87B" w14:textId="777C0921" w:rsidR="00183873" w:rsidRPr="00F03AE2" w:rsidRDefault="00183873" w:rsidP="003F6756">
      <w:pPr>
        <w:pStyle w:val="Prrafodelista"/>
        <w:numPr>
          <w:ilvl w:val="0"/>
          <w:numId w:val="14"/>
        </w:numPr>
        <w:spacing w:after="0" w:line="360" w:lineRule="auto"/>
        <w:ind w:left="360"/>
        <w:jc w:val="both"/>
        <w:rPr>
          <w:rFonts w:ascii="Times New Roman" w:hAnsi="Times New Roman" w:cs="Times New Roman"/>
        </w:rPr>
      </w:pPr>
      <w:r w:rsidRPr="00F03AE2">
        <w:rPr>
          <w:rFonts w:ascii="Times New Roman" w:hAnsi="Times New Roman" w:cs="Times New Roman"/>
          <w:b/>
        </w:rPr>
        <w:t xml:space="preserve">Métrica: </w:t>
      </w:r>
      <w:r w:rsidRPr="00F03AE2">
        <w:rPr>
          <w:rFonts w:ascii="Times New Roman" w:hAnsi="Times New Roman" w:cs="Times New Roman"/>
        </w:rPr>
        <w:t>En cambio las métricas son una medida cuantitativa que relacionan un valor numérico con una característica, es decir estas sirven para relacionar o comparar medidas. Son el fundamento para los indicadores.</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x01KO2fO","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 xml:space="preserve">(Navarro, </w:t>
      </w:r>
      <w:r w:rsidR="009B4822" w:rsidRPr="00F03AE2">
        <w:rPr>
          <w:rFonts w:ascii="Times New Roman" w:hAnsi="Times New Roman" w:cs="Times New Roman"/>
          <w:sz w:val="16"/>
          <w:szCs w:val="16"/>
        </w:rPr>
        <w:t>s.f.</w:t>
      </w:r>
      <w:r w:rsidR="00C758E9" w:rsidRPr="00F03AE2">
        <w:rPr>
          <w:rFonts w:ascii="Times New Roman" w:hAnsi="Times New Roman" w:cs="Times New Roman"/>
          <w:sz w:val="16"/>
          <w:szCs w:val="16"/>
        </w:rPr>
        <w:t>,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3</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3F6756" w:rsidRPr="00F03AE2">
        <w:rPr>
          <w:rFonts w:ascii="Times New Roman" w:hAnsi="Times New Roman" w:cs="Times New Roman"/>
          <w:sz w:val="16"/>
          <w:szCs w:val="16"/>
        </w:rPr>
        <w:t xml:space="preserve"> </w:t>
      </w:r>
      <w:r w:rsidR="00C3380C" w:rsidRPr="00F03AE2">
        <w:rPr>
          <w:rFonts w:ascii="Times New Roman" w:hAnsi="Times New Roman" w:cs="Times New Roman"/>
          <w:lang w:val="es-ES"/>
        </w:rPr>
        <w:t>Ejemplo: La productividad de este proyecto fue de 500 líneas (LDC/persona-mes).</w:t>
      </w:r>
    </w:p>
    <w:p w14:paraId="6C77323E" w14:textId="77777777" w:rsidR="003F6756" w:rsidRPr="00F03AE2" w:rsidRDefault="003F6756" w:rsidP="003F6756">
      <w:pPr>
        <w:spacing w:after="0" w:line="360" w:lineRule="auto"/>
        <w:jc w:val="both"/>
        <w:rPr>
          <w:rFonts w:ascii="Times New Roman" w:hAnsi="Times New Roman" w:cs="Times New Roman"/>
        </w:rPr>
      </w:pPr>
    </w:p>
    <w:p w14:paraId="10CEB270" w14:textId="6A555C51" w:rsidR="00942E75" w:rsidRPr="00F03AE2" w:rsidRDefault="00942E75" w:rsidP="005D4A5E">
      <w:pPr>
        <w:pStyle w:val="Prrafodelista"/>
        <w:numPr>
          <w:ilvl w:val="0"/>
          <w:numId w:val="14"/>
        </w:numPr>
        <w:spacing w:after="0" w:line="360" w:lineRule="auto"/>
        <w:ind w:left="360"/>
        <w:jc w:val="both"/>
        <w:rPr>
          <w:rFonts w:ascii="Times New Roman" w:hAnsi="Times New Roman" w:cs="Times New Roman"/>
        </w:rPr>
      </w:pPr>
      <w:r w:rsidRPr="00F03AE2">
        <w:rPr>
          <w:rFonts w:ascii="Times New Roman" w:hAnsi="Times New Roman" w:cs="Times New Roman"/>
          <w:b/>
        </w:rPr>
        <w:t>Indicadores:</w:t>
      </w:r>
      <w:r w:rsidR="00AB5BC6" w:rsidRPr="00F03AE2">
        <w:rPr>
          <w:rFonts w:ascii="Times New Roman" w:hAnsi="Times New Roman" w:cs="Times New Roman"/>
          <w:b/>
        </w:rPr>
        <w:t xml:space="preserve"> </w:t>
      </w:r>
      <w:r w:rsidR="005F2767" w:rsidRPr="00F03AE2">
        <w:rPr>
          <w:rFonts w:ascii="Times New Roman" w:hAnsi="Times New Roman" w:cs="Times New Roman"/>
        </w:rPr>
        <w:t>Es una métrica o una combinación de métricas que proporcionan una visión profunda del proceso</w:t>
      </w:r>
      <w:r w:rsidR="0029770B" w:rsidRPr="00F03AE2">
        <w:rPr>
          <w:rFonts w:ascii="Times New Roman" w:hAnsi="Times New Roman" w:cs="Times New Roman"/>
        </w:rPr>
        <w:t xml:space="preserve"> o proyecto</w:t>
      </w:r>
      <w:r w:rsidR="005F2767" w:rsidRPr="00F03AE2">
        <w:rPr>
          <w:rFonts w:ascii="Times New Roman" w:hAnsi="Times New Roman" w:cs="Times New Roman"/>
        </w:rPr>
        <w:t xml:space="preserve"> del software</w:t>
      </w:r>
      <w:r w:rsidR="0029770B" w:rsidRPr="00F03AE2">
        <w:rPr>
          <w:rFonts w:ascii="Times New Roman" w:hAnsi="Times New Roman" w:cs="Times New Roman"/>
        </w:rPr>
        <w:t xml:space="preserve">, evaluando su estado y dar un seguimiento a los riesgos potenciales. </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DBdl4jR7","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Navarro</w:t>
      </w:r>
      <w:r w:rsidR="00F9203D" w:rsidRPr="00F03AE2">
        <w:rPr>
          <w:rFonts w:ascii="Times New Roman" w:hAnsi="Times New Roman" w:cs="Times New Roman"/>
          <w:sz w:val="16"/>
          <w:szCs w:val="16"/>
        </w:rPr>
        <w:t>, s.f</w:t>
      </w:r>
      <w:r w:rsidR="009B4822" w:rsidRPr="00F03AE2">
        <w:rPr>
          <w:rFonts w:ascii="Times New Roman" w:hAnsi="Times New Roman" w:cs="Times New Roman"/>
          <w:sz w:val="16"/>
          <w:szCs w:val="16"/>
        </w:rPr>
        <w:t>.</w:t>
      </w:r>
      <w:r w:rsidR="00C758E9" w:rsidRPr="00F03AE2">
        <w:rPr>
          <w:rFonts w:ascii="Times New Roman" w:hAnsi="Times New Roman" w:cs="Times New Roman"/>
          <w:sz w:val="16"/>
          <w:szCs w:val="16"/>
        </w:rPr>
        <w:t>, p</w:t>
      </w:r>
      <w:r w:rsidR="0083396E" w:rsidRPr="00F03AE2">
        <w:rPr>
          <w:rFonts w:ascii="Times New Roman" w:hAnsi="Times New Roman" w:cs="Times New Roman"/>
          <w:sz w:val="16"/>
          <w:szCs w:val="16"/>
        </w:rPr>
        <w:t>.</w:t>
      </w:r>
      <w:r w:rsidR="00C758E9" w:rsidRPr="00F03AE2">
        <w:rPr>
          <w:rFonts w:ascii="Times New Roman" w:hAnsi="Times New Roman" w:cs="Times New Roman"/>
          <w:sz w:val="16"/>
          <w:szCs w:val="16"/>
        </w:rPr>
        <w:t>4</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64A03EAA" w14:textId="77777777" w:rsidR="00C3380C" w:rsidRPr="00F03AE2" w:rsidRDefault="00C3380C" w:rsidP="005D4A5E">
      <w:pPr>
        <w:pStyle w:val="Prrafodelista"/>
        <w:spacing w:after="0" w:line="360" w:lineRule="auto"/>
        <w:ind w:left="360"/>
        <w:jc w:val="both"/>
        <w:rPr>
          <w:rFonts w:ascii="Times New Roman" w:hAnsi="Times New Roman" w:cs="Times New Roman"/>
          <w:lang w:val="es-ES"/>
        </w:rPr>
      </w:pPr>
      <w:r w:rsidRPr="00F03AE2">
        <w:rPr>
          <w:rFonts w:ascii="Times New Roman" w:hAnsi="Times New Roman" w:cs="Times New Roman"/>
          <w:lang w:val="es-ES"/>
        </w:rPr>
        <w:lastRenderedPageBreak/>
        <w:t>Ejemplo: La productividad media de nuestra empresa es de 500 (LDC/pm).</w:t>
      </w:r>
    </w:p>
    <w:p w14:paraId="746B8ABC" w14:textId="77777777" w:rsidR="005D4A5E" w:rsidRPr="00F03AE2" w:rsidRDefault="005D4A5E" w:rsidP="005D4A5E">
      <w:pPr>
        <w:pStyle w:val="Prrafodelista"/>
        <w:spacing w:after="0" w:line="360" w:lineRule="auto"/>
        <w:ind w:left="360"/>
        <w:jc w:val="both"/>
        <w:rPr>
          <w:rFonts w:ascii="Times New Roman" w:hAnsi="Times New Roman" w:cs="Times New Roman"/>
          <w:lang w:val="es-ES"/>
        </w:rPr>
      </w:pPr>
    </w:p>
    <w:p w14:paraId="0E373CBA" w14:textId="77777777" w:rsidR="00343A44" w:rsidRPr="00F03AE2" w:rsidRDefault="00343A44" w:rsidP="00F53C45">
      <w:pPr>
        <w:pStyle w:val="Estilo111"/>
        <w:numPr>
          <w:ilvl w:val="2"/>
          <w:numId w:val="99"/>
        </w:numPr>
        <w:spacing w:before="0" w:line="360" w:lineRule="auto"/>
        <w:rPr>
          <w:rFonts w:cs="Times New Roman"/>
          <w:szCs w:val="22"/>
        </w:rPr>
      </w:pPr>
      <w:bookmarkStart w:id="104" w:name="_Toc421023241"/>
      <w:bookmarkStart w:id="105" w:name="_Toc425344893"/>
      <w:r w:rsidRPr="00F03AE2">
        <w:rPr>
          <w:rFonts w:cs="Times New Roman"/>
          <w:szCs w:val="22"/>
        </w:rPr>
        <w:t>Importancia</w:t>
      </w:r>
      <w:r w:rsidR="002D75CB" w:rsidRPr="00F03AE2">
        <w:rPr>
          <w:rFonts w:cs="Times New Roman"/>
          <w:szCs w:val="22"/>
        </w:rPr>
        <w:t xml:space="preserve"> de medir Software</w:t>
      </w:r>
      <w:bookmarkEnd w:id="104"/>
      <w:r w:rsidR="00C07364" w:rsidRPr="00F03AE2">
        <w:rPr>
          <w:rFonts w:cs="Times New Roman"/>
          <w:szCs w:val="22"/>
        </w:rPr>
        <w:t>.</w:t>
      </w:r>
      <w:bookmarkEnd w:id="105"/>
    </w:p>
    <w:p w14:paraId="782176A5" w14:textId="77777777" w:rsidR="00BB09F4" w:rsidRPr="00F03AE2" w:rsidRDefault="00BB09F4" w:rsidP="008B3AA5">
      <w:pPr>
        <w:spacing w:after="0" w:line="360" w:lineRule="auto"/>
        <w:jc w:val="both"/>
        <w:rPr>
          <w:rFonts w:ascii="Times New Roman" w:hAnsi="Times New Roman" w:cs="Times New Roman"/>
        </w:rPr>
      </w:pPr>
    </w:p>
    <w:p w14:paraId="21CC54EF" w14:textId="77777777" w:rsidR="000927CB" w:rsidRPr="00F03AE2" w:rsidRDefault="002C1441" w:rsidP="008B3AA5">
      <w:pPr>
        <w:spacing w:after="0" w:line="360" w:lineRule="auto"/>
        <w:jc w:val="both"/>
        <w:rPr>
          <w:rFonts w:ascii="Times New Roman" w:hAnsi="Times New Roman" w:cs="Times New Roman"/>
        </w:rPr>
      </w:pPr>
      <w:r w:rsidRPr="00F03AE2">
        <w:rPr>
          <w:rFonts w:ascii="Times New Roman" w:hAnsi="Times New Roman" w:cs="Times New Roman"/>
        </w:rPr>
        <w:t>El uso de métrica</w:t>
      </w:r>
      <w:r w:rsidR="009B4822" w:rsidRPr="00F03AE2">
        <w:rPr>
          <w:rFonts w:ascii="Times New Roman" w:hAnsi="Times New Roman" w:cs="Times New Roman"/>
        </w:rPr>
        <w:t xml:space="preserve">s en el desarrollo de software </w:t>
      </w:r>
      <w:r w:rsidRPr="00F03AE2">
        <w:rPr>
          <w:rFonts w:ascii="Times New Roman" w:hAnsi="Times New Roman" w:cs="Times New Roman"/>
        </w:rPr>
        <w:t xml:space="preserve">es una de las prácticas que menos beneficio emocional proporciona a corto plazo, pero mayores ventajas </w:t>
      </w:r>
      <w:r w:rsidR="009B4822" w:rsidRPr="00F03AE2">
        <w:rPr>
          <w:rFonts w:ascii="Times New Roman" w:hAnsi="Times New Roman" w:cs="Times New Roman"/>
        </w:rPr>
        <w:t>aportan</w:t>
      </w:r>
      <w:r w:rsidRPr="00F03AE2">
        <w:rPr>
          <w:rFonts w:ascii="Times New Roman" w:hAnsi="Times New Roman" w:cs="Times New Roman"/>
        </w:rPr>
        <w:t xml:space="preserve"> a medio y largo plazo</w:t>
      </w:r>
      <w:r w:rsidR="008A7D74" w:rsidRPr="00F03AE2">
        <w:rPr>
          <w:rFonts w:ascii="Times New Roman" w:hAnsi="Times New Roman" w:cs="Times New Roman"/>
          <w:sz w:val="16"/>
          <w:szCs w:val="16"/>
        </w:rPr>
        <w:fldChar w:fldCharType="begin"/>
      </w:r>
      <w:r w:rsidR="00CD1F65" w:rsidRPr="00F03AE2">
        <w:rPr>
          <w:rFonts w:ascii="Times New Roman" w:hAnsi="Times New Roman" w:cs="Times New Roman"/>
          <w:sz w:val="16"/>
          <w:szCs w:val="16"/>
        </w:rPr>
        <w:instrText xml:space="preserve"> ADDIN ZOTERO_ITEM CSL_CITATION {"citationID":"yRRspnqP","properties":{"formattedCitation":"(Alberto Mena, 2013)","plainCitation":"(Alberto Mena, 2013)","dontUpdate":true},"citationItems":[{"id":193,"uris":["http://zotero.org/users/local/UBoVLAxq/items/IWGHABND"],"uri":["http://zotero.org/users/local/UBoVLAxq/items/IWGHABND"],"itemData":{"id":193,"type":"webpage","title":"Desarrollo de Software: Medir para mejorar - Opinión - Gestión - Computing España","URL":"http://www.computing.es/gestion/opinion/1068028001401/desarrollo-software-medir-mejorar.1.html","author":[{"family":"Mena","given":"Alberto"}],"issued":{"date-parts":[["2013",6,14]]},"accessed":{"date-parts":[["2014",8,20]]}}}],"schema":"https://github.com/citation-style-language/schema/raw/master/csl-citation.json"} </w:instrText>
      </w:r>
      <w:r w:rsidR="008A7D74" w:rsidRPr="00F03AE2">
        <w:rPr>
          <w:rFonts w:ascii="Times New Roman" w:hAnsi="Times New Roman" w:cs="Times New Roman"/>
          <w:sz w:val="16"/>
          <w:szCs w:val="16"/>
        </w:rPr>
        <w:fldChar w:fldCharType="separate"/>
      </w:r>
      <w:r w:rsidR="009B4822" w:rsidRPr="00F03AE2">
        <w:rPr>
          <w:rFonts w:ascii="Times New Roman" w:hAnsi="Times New Roman" w:cs="Times New Roman"/>
          <w:sz w:val="16"/>
          <w:szCs w:val="16"/>
        </w:rPr>
        <w:t>(Mena, 2013)</w:t>
      </w:r>
      <w:r w:rsidR="008A7D74" w:rsidRPr="00F03AE2">
        <w:rPr>
          <w:rFonts w:ascii="Times New Roman" w:hAnsi="Times New Roman" w:cs="Times New Roman"/>
          <w:sz w:val="16"/>
          <w:szCs w:val="16"/>
        </w:rPr>
        <w:fldChar w:fldCharType="end"/>
      </w:r>
      <w:r w:rsidRPr="00F03AE2">
        <w:rPr>
          <w:rFonts w:ascii="Times New Roman" w:hAnsi="Times New Roman" w:cs="Times New Roman"/>
        </w:rPr>
        <w:t xml:space="preserve">. </w:t>
      </w:r>
    </w:p>
    <w:p w14:paraId="36E30694" w14:textId="77777777" w:rsidR="00C07364" w:rsidRPr="00F03AE2" w:rsidRDefault="00C07364" w:rsidP="008B3AA5">
      <w:pPr>
        <w:spacing w:after="0" w:line="360" w:lineRule="auto"/>
        <w:jc w:val="both"/>
        <w:rPr>
          <w:rFonts w:ascii="Times New Roman" w:hAnsi="Times New Roman" w:cs="Times New Roman"/>
        </w:rPr>
      </w:pPr>
    </w:p>
    <w:p w14:paraId="3E80269F" w14:textId="77777777" w:rsidR="00621880" w:rsidRPr="00F03AE2" w:rsidRDefault="002C1441"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Tomando en cuenta que lo que no se puede medir no se puede mejorar, y en este caso </w:t>
      </w:r>
      <w:r w:rsidR="00621880" w:rsidRPr="00F03AE2">
        <w:rPr>
          <w:rFonts w:ascii="Times New Roman" w:hAnsi="Times New Roman" w:cs="Times New Roman"/>
        </w:rPr>
        <w:t>es una tarea difícil la toma de datos por medio de métricas ya que la tarea de homogeneizarlos influye en muchos aspectos como si son varios o un solo proyecto, varios equipos de trabajo o las diferentes tecnologías que se utilizan.</w:t>
      </w:r>
    </w:p>
    <w:p w14:paraId="555666D8" w14:textId="77777777" w:rsidR="000927CB" w:rsidRPr="00F03AE2" w:rsidRDefault="000927CB" w:rsidP="008B3AA5">
      <w:pPr>
        <w:spacing w:after="0" w:line="360" w:lineRule="auto"/>
        <w:jc w:val="both"/>
        <w:rPr>
          <w:rFonts w:ascii="Times New Roman" w:hAnsi="Times New Roman" w:cs="Times New Roman"/>
        </w:rPr>
      </w:pPr>
    </w:p>
    <w:p w14:paraId="6EB45870" w14:textId="77777777" w:rsidR="001F08C1" w:rsidRPr="00F03AE2" w:rsidRDefault="00621880" w:rsidP="008B3AA5">
      <w:pPr>
        <w:spacing w:after="0" w:line="360" w:lineRule="auto"/>
        <w:jc w:val="both"/>
        <w:rPr>
          <w:rFonts w:ascii="Times New Roman" w:hAnsi="Times New Roman" w:cs="Times New Roman"/>
        </w:rPr>
      </w:pPr>
      <w:r w:rsidRPr="00F03AE2">
        <w:rPr>
          <w:rFonts w:ascii="Times New Roman" w:hAnsi="Times New Roman" w:cs="Times New Roman"/>
        </w:rPr>
        <w:t>Los resultad</w:t>
      </w:r>
      <w:r w:rsidR="0035671D" w:rsidRPr="00F03AE2">
        <w:rPr>
          <w:rFonts w:ascii="Times New Roman" w:hAnsi="Times New Roman" w:cs="Times New Roman"/>
        </w:rPr>
        <w:t>os cuantitativos siempre ofrecen</w:t>
      </w:r>
      <w:r w:rsidRPr="00F03AE2">
        <w:rPr>
          <w:rFonts w:ascii="Times New Roman" w:hAnsi="Times New Roman" w:cs="Times New Roman"/>
        </w:rPr>
        <w:t xml:space="preserve"> el mejor resultado de una actividad y</w:t>
      </w:r>
      <w:r w:rsidR="0035671D" w:rsidRPr="00F03AE2">
        <w:rPr>
          <w:rFonts w:ascii="Times New Roman" w:hAnsi="Times New Roman" w:cs="Times New Roman"/>
        </w:rPr>
        <w:t xml:space="preserve"> el uso de</w:t>
      </w:r>
      <w:r w:rsidRPr="00F03AE2">
        <w:rPr>
          <w:rFonts w:ascii="Times New Roman" w:hAnsi="Times New Roman" w:cs="Times New Roman"/>
        </w:rPr>
        <w:t xml:space="preserve"> métricas </w:t>
      </w:r>
      <w:r w:rsidR="0035671D" w:rsidRPr="00F03AE2">
        <w:rPr>
          <w:rFonts w:ascii="Times New Roman" w:hAnsi="Times New Roman" w:cs="Times New Roman"/>
        </w:rPr>
        <w:t xml:space="preserve">sirve de </w:t>
      </w:r>
      <w:r w:rsidRPr="00F03AE2">
        <w:rPr>
          <w:rFonts w:ascii="Times New Roman" w:hAnsi="Times New Roman" w:cs="Times New Roman"/>
        </w:rPr>
        <w:t>ayuda para obtener estos resultados.</w:t>
      </w:r>
    </w:p>
    <w:p w14:paraId="17C92D72" w14:textId="77777777" w:rsidR="00BA6F6E" w:rsidRPr="00F03AE2" w:rsidRDefault="00BA6F6E" w:rsidP="008B3AA5">
      <w:pPr>
        <w:spacing w:after="0" w:line="360" w:lineRule="auto"/>
        <w:jc w:val="both"/>
        <w:rPr>
          <w:rFonts w:ascii="Times New Roman" w:hAnsi="Times New Roman" w:cs="Times New Roman"/>
        </w:rPr>
      </w:pPr>
    </w:p>
    <w:p w14:paraId="1BE12437" w14:textId="77777777" w:rsidR="00343A44" w:rsidRPr="00F03AE2" w:rsidRDefault="000F37B7" w:rsidP="00F53C45">
      <w:pPr>
        <w:pStyle w:val="Estilo111"/>
        <w:numPr>
          <w:ilvl w:val="2"/>
          <w:numId w:val="99"/>
        </w:numPr>
        <w:spacing w:before="0" w:line="360" w:lineRule="auto"/>
        <w:rPr>
          <w:rFonts w:cs="Times New Roman"/>
          <w:szCs w:val="22"/>
        </w:rPr>
      </w:pPr>
      <w:bookmarkStart w:id="106" w:name="_Toc421023242"/>
      <w:bookmarkStart w:id="107" w:name="_Toc425344894"/>
      <w:r w:rsidRPr="00F03AE2">
        <w:rPr>
          <w:rFonts w:cs="Times New Roman"/>
          <w:szCs w:val="22"/>
        </w:rPr>
        <w:t>Características</w:t>
      </w:r>
      <w:bookmarkEnd w:id="106"/>
      <w:r w:rsidR="00C07364" w:rsidRPr="00F03AE2">
        <w:rPr>
          <w:rFonts w:cs="Times New Roman"/>
          <w:szCs w:val="22"/>
        </w:rPr>
        <w:t>.</w:t>
      </w:r>
      <w:bookmarkEnd w:id="107"/>
    </w:p>
    <w:p w14:paraId="07404F81" w14:textId="77777777" w:rsidR="005B7642" w:rsidRPr="00F03AE2" w:rsidRDefault="005B7642" w:rsidP="008B3AA5">
      <w:pPr>
        <w:spacing w:after="0" w:line="360" w:lineRule="auto"/>
        <w:jc w:val="both"/>
        <w:rPr>
          <w:rFonts w:ascii="Times New Roman" w:hAnsi="Times New Roman" w:cs="Times New Roman"/>
        </w:rPr>
      </w:pPr>
    </w:p>
    <w:p w14:paraId="4936BB57" w14:textId="368E2249" w:rsidR="00470EF2" w:rsidRPr="00F03AE2" w:rsidRDefault="000F37B7" w:rsidP="008B3AA5">
      <w:pPr>
        <w:spacing w:after="0" w:line="360" w:lineRule="auto"/>
        <w:jc w:val="both"/>
        <w:rPr>
          <w:rFonts w:ascii="Times New Roman" w:hAnsi="Times New Roman" w:cs="Times New Roman"/>
        </w:rPr>
      </w:pPr>
      <w:r w:rsidRPr="00F03AE2">
        <w:rPr>
          <w:rFonts w:ascii="Times New Roman" w:hAnsi="Times New Roman" w:cs="Times New Roman"/>
        </w:rPr>
        <w:t>Una buena métrica debe poseer las siguientes características</w:t>
      </w:r>
      <w:r w:rsidR="008A7D74" w:rsidRPr="00F03AE2">
        <w:rPr>
          <w:rFonts w:ascii="Times New Roman" w:hAnsi="Times New Roman" w:cs="Times New Roman"/>
          <w:sz w:val="16"/>
          <w:szCs w:val="16"/>
        </w:rPr>
        <w:fldChar w:fldCharType="begin"/>
      </w:r>
      <w:r w:rsidR="00470EF2" w:rsidRPr="00F03AE2">
        <w:rPr>
          <w:rFonts w:ascii="Times New Roman" w:hAnsi="Times New Roman" w:cs="Times New Roman"/>
          <w:sz w:val="16"/>
          <w:szCs w:val="16"/>
        </w:rPr>
        <w:instrText xml:space="preserve"> ADDIN ZOTERO_ITEM CSL_CITATION {"citationID":"HlcYvAfo","properties":{"formattedCitation":"{\\rtf (\\uc0\\u8220{}M\\uc0\\u233{}tricas de Software,\\uc0\\u8221{} n.d.)}","plainCitation":"(“Métricas de Software,” n.d.)","dontUpdate":true},"citationItems":[{"id":196,"uris":["http://zotero.org/users/local/UBoVLAxq/items/MNCDIBHP"],"uri":["http://zotero.org/users/local/UBoVLAxq/items/MNCDIBHP"],"itemData":{"id":196,"type":"article","title":"Métricas de Software","URL":"http://eisc.univalle.edu.co/materias/Material_Desarrollo_Software/Metricas4.pdf","issued":{"date-parts":[["2006"]]}}}],"schema":"https://github.com/citation-style-language/schema/raw/master/csl-citation.json"} </w:instrText>
      </w:r>
      <w:r w:rsidR="008A7D74" w:rsidRPr="00F03AE2">
        <w:rPr>
          <w:rFonts w:ascii="Times New Roman" w:hAnsi="Times New Roman" w:cs="Times New Roman"/>
          <w:sz w:val="16"/>
          <w:szCs w:val="16"/>
        </w:rPr>
        <w:fldChar w:fldCharType="separate"/>
      </w:r>
      <w:r w:rsidR="00470EF2" w:rsidRPr="00F03AE2">
        <w:rPr>
          <w:rFonts w:ascii="Times New Roman" w:hAnsi="Times New Roman" w:cs="Times New Roman"/>
          <w:sz w:val="16"/>
          <w:szCs w:val="16"/>
        </w:rPr>
        <w:t>(</w:t>
      </w:r>
      <w:r w:rsidR="0020543C" w:rsidRPr="00F03AE2">
        <w:rPr>
          <w:rFonts w:ascii="Times New Roman" w:hAnsi="Times New Roman" w:cs="Times New Roman"/>
          <w:sz w:val="16"/>
          <w:szCs w:val="16"/>
        </w:rPr>
        <w:t>Calero</w:t>
      </w:r>
      <w:r w:rsidR="00470EF2" w:rsidRPr="00F03AE2">
        <w:rPr>
          <w:rFonts w:ascii="Times New Roman" w:hAnsi="Times New Roman" w:cs="Times New Roman"/>
          <w:sz w:val="16"/>
          <w:szCs w:val="16"/>
        </w:rPr>
        <w:t>, 2006</w:t>
      </w:r>
      <w:r w:rsidR="00C758E9" w:rsidRPr="00F03AE2">
        <w:rPr>
          <w:rFonts w:ascii="Times New Roman" w:hAnsi="Times New Roman" w:cs="Times New Roman"/>
          <w:sz w:val="16"/>
          <w:szCs w:val="16"/>
        </w:rPr>
        <w:t>, p2</w:t>
      </w:r>
      <w:r w:rsidR="00470EF2"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470EF2" w:rsidRPr="00F03AE2">
        <w:rPr>
          <w:rFonts w:ascii="Times New Roman" w:hAnsi="Times New Roman" w:cs="Times New Roman"/>
        </w:rPr>
        <w:t>:</w:t>
      </w:r>
    </w:p>
    <w:p w14:paraId="693BCD7E" w14:textId="77777777" w:rsidR="005D4A5E" w:rsidRPr="00F03AE2" w:rsidRDefault="005D4A5E" w:rsidP="008B3AA5">
      <w:pPr>
        <w:spacing w:after="0" w:line="360" w:lineRule="auto"/>
        <w:jc w:val="both"/>
        <w:rPr>
          <w:rFonts w:ascii="Times New Roman" w:hAnsi="Times New Roman" w:cs="Times New Roman"/>
        </w:rPr>
      </w:pPr>
    </w:p>
    <w:p w14:paraId="53BDCA47" w14:textId="77777777" w:rsidR="000F37B7" w:rsidRPr="00F03AE2" w:rsidRDefault="00C97B56"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Ser simples</w:t>
      </w:r>
      <w:r w:rsidR="000F37B7" w:rsidRPr="00F03AE2">
        <w:rPr>
          <w:rFonts w:ascii="Times New Roman" w:hAnsi="Times New Roman" w:cs="Times New Roman"/>
        </w:rPr>
        <w:t xml:space="preserve"> y definida</w:t>
      </w:r>
      <w:r w:rsidRPr="00F03AE2">
        <w:rPr>
          <w:rFonts w:ascii="Times New Roman" w:hAnsi="Times New Roman" w:cs="Times New Roman"/>
        </w:rPr>
        <w:t>s</w:t>
      </w:r>
      <w:r w:rsidR="00AB5BC6" w:rsidRPr="00F03AE2">
        <w:rPr>
          <w:rFonts w:ascii="Times New Roman" w:hAnsi="Times New Roman" w:cs="Times New Roman"/>
        </w:rPr>
        <w:t xml:space="preserve"> </w:t>
      </w:r>
      <w:r w:rsidRPr="00F03AE2">
        <w:rPr>
          <w:rFonts w:ascii="Times New Roman" w:hAnsi="Times New Roman" w:cs="Times New Roman"/>
        </w:rPr>
        <w:t>con precisión.</w:t>
      </w:r>
    </w:p>
    <w:p w14:paraId="2A7A6EB2" w14:textId="77777777" w:rsidR="003F6756" w:rsidRPr="00F03AE2" w:rsidRDefault="003F6756" w:rsidP="003F6756">
      <w:pPr>
        <w:spacing w:after="0" w:line="360" w:lineRule="auto"/>
        <w:jc w:val="both"/>
        <w:rPr>
          <w:rFonts w:ascii="Times New Roman" w:hAnsi="Times New Roman" w:cs="Times New Roman"/>
        </w:rPr>
      </w:pPr>
    </w:p>
    <w:p w14:paraId="3305DF2F" w14:textId="18488C4F" w:rsidR="000F37B7" w:rsidRPr="00F03AE2" w:rsidRDefault="00C97B56"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Ser o</w:t>
      </w:r>
      <w:r w:rsidR="000F37B7" w:rsidRPr="00F03AE2">
        <w:rPr>
          <w:rFonts w:ascii="Times New Roman" w:hAnsi="Times New Roman" w:cs="Times New Roman"/>
        </w:rPr>
        <w:t>bjetiva</w:t>
      </w:r>
      <w:r w:rsidRPr="00F03AE2">
        <w:rPr>
          <w:rFonts w:ascii="Times New Roman" w:hAnsi="Times New Roman" w:cs="Times New Roman"/>
        </w:rPr>
        <w:t>s</w:t>
      </w:r>
      <w:r w:rsidR="003F6756" w:rsidRPr="00F03AE2">
        <w:rPr>
          <w:rFonts w:ascii="Times New Roman" w:hAnsi="Times New Roman" w:cs="Times New Roman"/>
        </w:rPr>
        <w:t>.</w:t>
      </w:r>
    </w:p>
    <w:p w14:paraId="430E57BB" w14:textId="77777777" w:rsidR="003F6756" w:rsidRPr="00F03AE2" w:rsidRDefault="003F6756" w:rsidP="003F6756">
      <w:pPr>
        <w:spacing w:after="0" w:line="360" w:lineRule="auto"/>
        <w:jc w:val="both"/>
        <w:rPr>
          <w:rFonts w:ascii="Times New Roman" w:hAnsi="Times New Roman" w:cs="Times New Roman"/>
        </w:rPr>
      </w:pPr>
    </w:p>
    <w:p w14:paraId="034FDC4E" w14:textId="57C0D00C" w:rsidR="000F37B7" w:rsidRPr="00F03AE2" w:rsidRDefault="00C97B56"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De fácil obtención</w:t>
      </w:r>
      <w:r w:rsidR="003F6756" w:rsidRPr="00F03AE2">
        <w:rPr>
          <w:rFonts w:ascii="Times New Roman" w:hAnsi="Times New Roman" w:cs="Times New Roman"/>
        </w:rPr>
        <w:t>.</w:t>
      </w:r>
    </w:p>
    <w:p w14:paraId="01A95224" w14:textId="77777777" w:rsidR="003F6756" w:rsidRPr="00F03AE2" w:rsidRDefault="003F6756" w:rsidP="003F6756">
      <w:pPr>
        <w:spacing w:after="0" w:line="360" w:lineRule="auto"/>
        <w:jc w:val="both"/>
        <w:rPr>
          <w:rFonts w:ascii="Times New Roman" w:hAnsi="Times New Roman" w:cs="Times New Roman"/>
        </w:rPr>
      </w:pPr>
    </w:p>
    <w:p w14:paraId="42BD488D" w14:textId="0BDE6BF9" w:rsidR="000F37B7" w:rsidRPr="00F03AE2" w:rsidRDefault="000F37B7"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Válida</w:t>
      </w:r>
      <w:r w:rsidR="00C97B56" w:rsidRPr="00F03AE2">
        <w:rPr>
          <w:rFonts w:ascii="Times New Roman" w:hAnsi="Times New Roman" w:cs="Times New Roman"/>
        </w:rPr>
        <w:t>s</w:t>
      </w:r>
      <w:r w:rsidR="003F6756" w:rsidRPr="00F03AE2">
        <w:rPr>
          <w:rFonts w:ascii="Times New Roman" w:hAnsi="Times New Roman" w:cs="Times New Roman"/>
        </w:rPr>
        <w:t>.</w:t>
      </w:r>
    </w:p>
    <w:p w14:paraId="446BDCA0" w14:textId="77777777" w:rsidR="003F6756" w:rsidRPr="00F03AE2" w:rsidRDefault="003F6756" w:rsidP="003F6756">
      <w:pPr>
        <w:spacing w:after="0" w:line="360" w:lineRule="auto"/>
        <w:jc w:val="both"/>
        <w:rPr>
          <w:rFonts w:ascii="Times New Roman" w:hAnsi="Times New Roman" w:cs="Times New Roman"/>
        </w:rPr>
      </w:pPr>
    </w:p>
    <w:p w14:paraId="72951ABE" w14:textId="6EE0E2DB" w:rsidR="000F37B7" w:rsidRPr="00F03AE2" w:rsidRDefault="000F37B7"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Robusta</w:t>
      </w:r>
      <w:r w:rsidR="00C97B56" w:rsidRPr="00F03AE2">
        <w:rPr>
          <w:rFonts w:ascii="Times New Roman" w:hAnsi="Times New Roman" w:cs="Times New Roman"/>
        </w:rPr>
        <w:t>s</w:t>
      </w:r>
      <w:r w:rsidR="003F6756" w:rsidRPr="00F03AE2">
        <w:rPr>
          <w:rFonts w:ascii="Times New Roman" w:hAnsi="Times New Roman" w:cs="Times New Roman"/>
        </w:rPr>
        <w:t>.</w:t>
      </w:r>
    </w:p>
    <w:p w14:paraId="0302ED0A" w14:textId="77777777" w:rsidR="003F6756" w:rsidRPr="00F03AE2" w:rsidRDefault="003F6756" w:rsidP="003F6756">
      <w:pPr>
        <w:spacing w:after="0" w:line="360" w:lineRule="auto"/>
        <w:jc w:val="both"/>
        <w:rPr>
          <w:rFonts w:ascii="Times New Roman" w:hAnsi="Times New Roman" w:cs="Times New Roman"/>
        </w:rPr>
      </w:pPr>
    </w:p>
    <w:p w14:paraId="5D2FDCD7" w14:textId="77777777" w:rsidR="000F37B7" w:rsidRPr="00F03AE2" w:rsidRDefault="000F37B7"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Además es importante que tenga</w:t>
      </w:r>
      <w:r w:rsidR="00C97B56" w:rsidRPr="00F03AE2">
        <w:rPr>
          <w:rFonts w:ascii="Times New Roman" w:hAnsi="Times New Roman" w:cs="Times New Roman"/>
        </w:rPr>
        <w:t>n</w:t>
      </w:r>
      <w:r w:rsidRPr="00F03AE2">
        <w:rPr>
          <w:rFonts w:ascii="Times New Roman" w:hAnsi="Times New Roman" w:cs="Times New Roman"/>
        </w:rPr>
        <w:t xml:space="preserve"> una escala de medición apropiada.</w:t>
      </w:r>
    </w:p>
    <w:p w14:paraId="27191ACF" w14:textId="77777777" w:rsidR="003F6756" w:rsidRPr="00F03AE2" w:rsidRDefault="003F6756" w:rsidP="003F6756">
      <w:pPr>
        <w:spacing w:after="0" w:line="360" w:lineRule="auto"/>
        <w:jc w:val="both"/>
        <w:rPr>
          <w:rFonts w:ascii="Times New Roman" w:hAnsi="Times New Roman" w:cs="Times New Roman"/>
        </w:rPr>
      </w:pPr>
    </w:p>
    <w:p w14:paraId="1037FAA7" w14:textId="77777777" w:rsidR="00BA6F6E" w:rsidRPr="00F03AE2" w:rsidRDefault="000F37B7" w:rsidP="008B3AA5">
      <w:pPr>
        <w:pStyle w:val="Prrafodelista"/>
        <w:numPr>
          <w:ilvl w:val="0"/>
          <w:numId w:val="16"/>
        </w:numPr>
        <w:spacing w:after="0" w:line="360" w:lineRule="auto"/>
        <w:jc w:val="both"/>
        <w:rPr>
          <w:rFonts w:ascii="Times New Roman" w:hAnsi="Times New Roman" w:cs="Times New Roman"/>
        </w:rPr>
      </w:pPr>
      <w:r w:rsidRPr="00F03AE2">
        <w:rPr>
          <w:rFonts w:ascii="Times New Roman" w:hAnsi="Times New Roman" w:cs="Times New Roman"/>
        </w:rPr>
        <w:t>En especial se preocupa</w:t>
      </w:r>
      <w:r w:rsidR="00C97B56" w:rsidRPr="00F03AE2">
        <w:rPr>
          <w:rFonts w:ascii="Times New Roman" w:hAnsi="Times New Roman" w:cs="Times New Roman"/>
        </w:rPr>
        <w:t>n</w:t>
      </w:r>
      <w:r w:rsidRPr="00F03AE2">
        <w:rPr>
          <w:rFonts w:ascii="Times New Roman" w:hAnsi="Times New Roman" w:cs="Times New Roman"/>
        </w:rPr>
        <w:t xml:space="preserve"> por evaluar la funcionalidad y el presupuesto de un proyecto. </w:t>
      </w:r>
    </w:p>
    <w:p w14:paraId="4E978447" w14:textId="77777777" w:rsidR="00F9203D" w:rsidRPr="00F03AE2" w:rsidRDefault="00F9203D" w:rsidP="008B3AA5">
      <w:pPr>
        <w:pStyle w:val="Prrafodelista"/>
        <w:spacing w:after="0" w:line="360" w:lineRule="auto"/>
        <w:jc w:val="both"/>
        <w:rPr>
          <w:rFonts w:ascii="Times New Roman" w:hAnsi="Times New Roman" w:cs="Times New Roman"/>
        </w:rPr>
      </w:pPr>
    </w:p>
    <w:p w14:paraId="25BA66B2" w14:textId="77777777" w:rsidR="00A3704C" w:rsidRPr="00F03AE2" w:rsidRDefault="00A12804"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Sin embargo existen otras 4 importantes características que afirman la utilidad de las métricas: </w:t>
      </w:r>
    </w:p>
    <w:p w14:paraId="6D8D8532" w14:textId="77777777" w:rsidR="005D4A5E" w:rsidRPr="00F03AE2" w:rsidRDefault="005D4A5E" w:rsidP="008B3AA5">
      <w:pPr>
        <w:spacing w:after="0" w:line="360" w:lineRule="auto"/>
        <w:jc w:val="both"/>
        <w:rPr>
          <w:rFonts w:ascii="Times New Roman" w:hAnsi="Times New Roman" w:cs="Times New Roman"/>
        </w:rPr>
      </w:pPr>
    </w:p>
    <w:p w14:paraId="2B9B1AFF" w14:textId="474BA907" w:rsidR="003F6756" w:rsidRPr="00F03AE2" w:rsidRDefault="00A12804" w:rsidP="003F6756">
      <w:pPr>
        <w:pStyle w:val="Prrafodelista"/>
        <w:numPr>
          <w:ilvl w:val="0"/>
          <w:numId w:val="17"/>
        </w:numPr>
        <w:spacing w:after="0" w:line="360" w:lineRule="auto"/>
        <w:jc w:val="both"/>
        <w:rPr>
          <w:rFonts w:ascii="Times New Roman" w:hAnsi="Times New Roman" w:cs="Times New Roman"/>
        </w:rPr>
      </w:pPr>
      <w:r w:rsidRPr="00F03AE2">
        <w:rPr>
          <w:rFonts w:ascii="Times New Roman" w:hAnsi="Times New Roman" w:cs="Times New Roman"/>
        </w:rPr>
        <w:lastRenderedPageBreak/>
        <w:t xml:space="preserve">Cuantificables, </w:t>
      </w:r>
      <w:r w:rsidR="00824248" w:rsidRPr="00F03AE2">
        <w:rPr>
          <w:rFonts w:ascii="Times New Roman" w:hAnsi="Times New Roman" w:cs="Times New Roman"/>
        </w:rPr>
        <w:t xml:space="preserve">las cuales </w:t>
      </w:r>
      <w:r w:rsidRPr="00F03AE2">
        <w:rPr>
          <w:rFonts w:ascii="Times New Roman" w:hAnsi="Times New Roman" w:cs="Times New Roman"/>
        </w:rPr>
        <w:t xml:space="preserve">deben basarse en hechos, no en opiniones. </w:t>
      </w:r>
    </w:p>
    <w:p w14:paraId="3CA041CB" w14:textId="77777777" w:rsidR="003F6756" w:rsidRPr="00F03AE2" w:rsidRDefault="003F6756" w:rsidP="003F6756">
      <w:pPr>
        <w:pStyle w:val="Prrafodelista"/>
        <w:spacing w:after="0" w:line="360" w:lineRule="auto"/>
        <w:ind w:left="360"/>
        <w:jc w:val="both"/>
        <w:rPr>
          <w:rFonts w:ascii="Times New Roman" w:hAnsi="Times New Roman" w:cs="Times New Roman"/>
        </w:rPr>
      </w:pPr>
    </w:p>
    <w:p w14:paraId="28D1FB09" w14:textId="77777777" w:rsidR="00A12804" w:rsidRPr="00F03AE2" w:rsidRDefault="00A12804" w:rsidP="008B3AA5">
      <w:pPr>
        <w:pStyle w:val="Prrafodelista"/>
        <w:numPr>
          <w:ilvl w:val="0"/>
          <w:numId w:val="17"/>
        </w:numPr>
        <w:spacing w:after="0" w:line="360" w:lineRule="auto"/>
        <w:jc w:val="both"/>
        <w:rPr>
          <w:rFonts w:ascii="Times New Roman" w:hAnsi="Times New Roman" w:cs="Times New Roman"/>
        </w:rPr>
      </w:pPr>
      <w:r w:rsidRPr="00F03AE2">
        <w:rPr>
          <w:rFonts w:ascii="Times New Roman" w:hAnsi="Times New Roman" w:cs="Times New Roman"/>
        </w:rPr>
        <w:t xml:space="preserve">Independientes, los recursos no deben poder ser alterados por los miembros que las apliquen o utilicen. </w:t>
      </w:r>
    </w:p>
    <w:p w14:paraId="6B08D0D3" w14:textId="77777777" w:rsidR="003F6756" w:rsidRPr="00F03AE2" w:rsidRDefault="003F6756" w:rsidP="003F6756">
      <w:pPr>
        <w:spacing w:after="0" w:line="360" w:lineRule="auto"/>
        <w:jc w:val="both"/>
        <w:rPr>
          <w:rFonts w:ascii="Times New Roman" w:hAnsi="Times New Roman" w:cs="Times New Roman"/>
        </w:rPr>
      </w:pPr>
    </w:p>
    <w:p w14:paraId="1A98463D" w14:textId="77777777" w:rsidR="00A12804" w:rsidRPr="00F03AE2" w:rsidRDefault="00A12804" w:rsidP="008B3AA5">
      <w:pPr>
        <w:pStyle w:val="Prrafodelista"/>
        <w:numPr>
          <w:ilvl w:val="0"/>
          <w:numId w:val="17"/>
        </w:numPr>
        <w:spacing w:after="0" w:line="360" w:lineRule="auto"/>
        <w:jc w:val="both"/>
        <w:rPr>
          <w:rFonts w:ascii="Times New Roman" w:hAnsi="Times New Roman" w:cs="Times New Roman"/>
        </w:rPr>
      </w:pPr>
      <w:r w:rsidRPr="00F03AE2">
        <w:rPr>
          <w:rFonts w:ascii="Times New Roman" w:hAnsi="Times New Roman" w:cs="Times New Roman"/>
        </w:rPr>
        <w:t xml:space="preserve">Explicable, debe documentarse información acerca de la métrica y de su uso. </w:t>
      </w:r>
    </w:p>
    <w:p w14:paraId="2A19C2B3" w14:textId="77777777" w:rsidR="003F6756" w:rsidRPr="00F03AE2" w:rsidRDefault="003F6756" w:rsidP="003F6756">
      <w:pPr>
        <w:spacing w:after="0" w:line="360" w:lineRule="auto"/>
        <w:jc w:val="both"/>
        <w:rPr>
          <w:rFonts w:ascii="Times New Roman" w:hAnsi="Times New Roman" w:cs="Times New Roman"/>
        </w:rPr>
      </w:pPr>
    </w:p>
    <w:p w14:paraId="5ECB4DF4" w14:textId="363242D6" w:rsidR="00A12804" w:rsidRPr="00F03AE2" w:rsidRDefault="00A12804" w:rsidP="008B3AA5">
      <w:pPr>
        <w:pStyle w:val="Prrafodelista"/>
        <w:numPr>
          <w:ilvl w:val="0"/>
          <w:numId w:val="17"/>
        </w:numPr>
        <w:spacing w:after="0" w:line="360" w:lineRule="auto"/>
        <w:jc w:val="both"/>
        <w:rPr>
          <w:rFonts w:ascii="Times New Roman" w:hAnsi="Times New Roman" w:cs="Times New Roman"/>
          <w:sz w:val="16"/>
          <w:szCs w:val="16"/>
        </w:rPr>
      </w:pPr>
      <w:r w:rsidRPr="00F03AE2">
        <w:rPr>
          <w:rFonts w:ascii="Times New Roman" w:hAnsi="Times New Roman" w:cs="Times New Roman"/>
        </w:rPr>
        <w:t>Precisas, debe de conocerse un nivel de tolerancia permitido cuando se mide.</w:t>
      </w:r>
      <w:r w:rsidR="008A7D74" w:rsidRPr="00F03AE2">
        <w:rPr>
          <w:rFonts w:ascii="Times New Roman" w:hAnsi="Times New Roman" w:cs="Times New Roman"/>
          <w:sz w:val="16"/>
          <w:szCs w:val="16"/>
        </w:rPr>
        <w:fldChar w:fldCharType="begin"/>
      </w:r>
      <w:r w:rsidR="00CD1F65" w:rsidRPr="00F03AE2">
        <w:rPr>
          <w:rFonts w:ascii="Times New Roman" w:hAnsi="Times New Roman" w:cs="Times New Roman"/>
          <w:sz w:val="16"/>
          <w:szCs w:val="16"/>
        </w:rPr>
        <w:instrText xml:space="preserve"> ADDIN ZOTERO_ITEM CSL_CITATION {"citationID":"yVQiNsj9","properties":{"formattedCitation":"(Darrel Ince, Helen Sharp, &amp; Mark Woodman, n.d.)","plainCitation":"(Darrel Ince, Helen Sharp, &amp; Mark Woodman, n.d.)","dontUpdate":true},"citationItems":[{"id":199,"uris":["http://zotero.org/users/local/UBoVLAxq/items/4TEGZ2ZF"],"uri":["http://zotero.org/users/local/UBoVLAxq/items/4TEGZ2ZF"],"itemData":{"id":199,"type":"article","title":"INTRODUCTION TO SOFTWARE PROJECT MANAGEMENT AND QUALITY ASSURANCE","URL":"http://www.petronet.ir/documents/10180/2323250/introduction_to_software_project_management_and_quality_","language":"English","author":[{"family":"Ince","given":"Darrel"},{"family":"Sharp","given":"Helen"},{"family":"Woodman","given":"Mark"}]}}],"schema":"https://github.com/citation-style-language/schema/raw/master/csl-citation.json"} </w:instrText>
      </w:r>
      <w:r w:rsidR="008A7D74" w:rsidRPr="00F03AE2">
        <w:rPr>
          <w:rFonts w:ascii="Times New Roman" w:hAnsi="Times New Roman" w:cs="Times New Roman"/>
          <w:sz w:val="16"/>
          <w:szCs w:val="16"/>
        </w:rPr>
        <w:fldChar w:fldCharType="separate"/>
      </w:r>
      <w:r w:rsidR="00F00A9E" w:rsidRPr="00F03AE2">
        <w:rPr>
          <w:rFonts w:ascii="Times New Roman" w:hAnsi="Times New Roman" w:cs="Times New Roman"/>
          <w:sz w:val="16"/>
          <w:szCs w:val="16"/>
        </w:rPr>
        <w:t>(</w:t>
      </w:r>
      <w:r w:rsidR="00034BB6" w:rsidRPr="00F03AE2">
        <w:rPr>
          <w:rFonts w:ascii="Times New Roman" w:hAnsi="Times New Roman" w:cs="Times New Roman"/>
          <w:sz w:val="16"/>
          <w:szCs w:val="16"/>
        </w:rPr>
        <w:t xml:space="preserve">Ince, Sharp, </w:t>
      </w:r>
      <w:r w:rsidR="00F00A9E" w:rsidRPr="00F03AE2">
        <w:rPr>
          <w:rFonts w:ascii="Times New Roman" w:hAnsi="Times New Roman" w:cs="Times New Roman"/>
          <w:sz w:val="16"/>
          <w:szCs w:val="16"/>
        </w:rPr>
        <w:t>y</w:t>
      </w:r>
      <w:r w:rsidR="000B08C7" w:rsidRPr="00F03AE2">
        <w:rPr>
          <w:rFonts w:ascii="Times New Roman" w:hAnsi="Times New Roman" w:cs="Times New Roman"/>
          <w:sz w:val="16"/>
          <w:szCs w:val="16"/>
        </w:rPr>
        <w:t xml:space="preserve"> </w:t>
      </w:r>
      <w:r w:rsidR="00F00A9E" w:rsidRPr="00F03AE2">
        <w:rPr>
          <w:rFonts w:ascii="Times New Roman" w:hAnsi="Times New Roman" w:cs="Times New Roman"/>
          <w:sz w:val="16"/>
          <w:szCs w:val="16"/>
        </w:rPr>
        <w:t xml:space="preserve">Woodman, </w:t>
      </w:r>
      <w:r w:rsidR="00D27C96" w:rsidRPr="00F03AE2">
        <w:rPr>
          <w:rFonts w:ascii="Times New Roman" w:hAnsi="Times New Roman" w:cs="Times New Roman"/>
          <w:sz w:val="16"/>
          <w:szCs w:val="16"/>
        </w:rPr>
        <w:t>1993</w:t>
      </w:r>
      <w:r w:rsidR="00034BB6" w:rsidRPr="00F03AE2">
        <w:rPr>
          <w:rFonts w:ascii="Times New Roman" w:hAnsi="Times New Roman" w:cs="Times New Roman"/>
          <w:sz w:val="16"/>
          <w:szCs w:val="16"/>
        </w:rPr>
        <w:t>.</w:t>
      </w:r>
      <w:r w:rsidR="0083396E" w:rsidRPr="00F03AE2">
        <w:rPr>
          <w:rFonts w:ascii="Times New Roman" w:hAnsi="Times New Roman" w:cs="Times New Roman"/>
          <w:sz w:val="16"/>
          <w:szCs w:val="16"/>
        </w:rPr>
        <w:t>, pp.80-81</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49FC7AB8" w14:textId="77777777" w:rsidR="005B7642" w:rsidRPr="00F03AE2" w:rsidRDefault="005B7642" w:rsidP="008B3AA5">
      <w:pPr>
        <w:spacing w:after="0" w:line="360" w:lineRule="auto"/>
        <w:jc w:val="both"/>
        <w:rPr>
          <w:rFonts w:ascii="Times New Roman" w:hAnsi="Times New Roman" w:cs="Times New Roman"/>
          <w:b/>
        </w:rPr>
      </w:pPr>
    </w:p>
    <w:p w14:paraId="75FCB64A" w14:textId="77777777" w:rsidR="00E57D99" w:rsidRPr="00F03AE2" w:rsidRDefault="009E362F" w:rsidP="00F53C45">
      <w:pPr>
        <w:pStyle w:val="Estilo111"/>
        <w:numPr>
          <w:ilvl w:val="2"/>
          <w:numId w:val="99"/>
        </w:numPr>
        <w:spacing w:before="0" w:line="360" w:lineRule="auto"/>
        <w:rPr>
          <w:rFonts w:cs="Times New Roman"/>
          <w:szCs w:val="22"/>
        </w:rPr>
      </w:pPr>
      <w:bookmarkStart w:id="108" w:name="_Toc421023243"/>
      <w:bookmarkStart w:id="109" w:name="_Toc425344895"/>
      <w:r w:rsidRPr="00F03AE2">
        <w:rPr>
          <w:rFonts w:cs="Times New Roman"/>
          <w:szCs w:val="22"/>
        </w:rPr>
        <w:t>Métricas del Proceso y del Proyecto</w:t>
      </w:r>
      <w:bookmarkEnd w:id="108"/>
      <w:r w:rsidR="00C07364" w:rsidRPr="00F03AE2">
        <w:rPr>
          <w:rFonts w:cs="Times New Roman"/>
          <w:szCs w:val="22"/>
        </w:rPr>
        <w:t>.</w:t>
      </w:r>
      <w:bookmarkEnd w:id="109"/>
    </w:p>
    <w:p w14:paraId="02D023AD" w14:textId="77777777" w:rsidR="005B7642" w:rsidRPr="00F03AE2" w:rsidRDefault="005B7642" w:rsidP="008B3AA5">
      <w:pPr>
        <w:spacing w:after="0" w:line="360" w:lineRule="auto"/>
        <w:jc w:val="both"/>
        <w:rPr>
          <w:rFonts w:ascii="Times New Roman" w:hAnsi="Times New Roman" w:cs="Times New Roman"/>
        </w:rPr>
      </w:pPr>
    </w:p>
    <w:p w14:paraId="05F55621" w14:textId="327269E6" w:rsidR="0013495B" w:rsidRPr="00F03AE2" w:rsidRDefault="00F9757E"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Se afirma que existen dos tipos de métricas: las métricas de producto y las métricas de proceso, y cabe recalcar que las métricas del proceso se extraen de las del proyecto en una recopilación. Refiriéndose como parte de las métricas de software a las métricas de proceso y producto.  </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S34XxUk3","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F00A9E" w:rsidRPr="00F03AE2">
        <w:rPr>
          <w:rFonts w:ascii="Times New Roman" w:hAnsi="Times New Roman" w:cs="Times New Roman"/>
          <w:sz w:val="16"/>
          <w:szCs w:val="16"/>
        </w:rPr>
        <w:t>(</w:t>
      </w:r>
      <w:r w:rsidR="00034BB6" w:rsidRPr="00F03AE2">
        <w:rPr>
          <w:rFonts w:ascii="Times New Roman" w:hAnsi="Times New Roman" w:cs="Times New Roman"/>
          <w:sz w:val="16"/>
          <w:szCs w:val="16"/>
        </w:rPr>
        <w:t xml:space="preserve">Navarro, </w:t>
      </w:r>
      <w:r w:rsidR="00F00A9E" w:rsidRPr="00F03AE2">
        <w:rPr>
          <w:rFonts w:ascii="Times New Roman" w:hAnsi="Times New Roman" w:cs="Times New Roman"/>
          <w:sz w:val="16"/>
          <w:szCs w:val="16"/>
        </w:rPr>
        <w:t>s.f</w:t>
      </w:r>
      <w:r w:rsidR="00034BB6" w:rsidRPr="00F03AE2">
        <w:rPr>
          <w:rFonts w:ascii="Times New Roman" w:hAnsi="Times New Roman" w:cs="Times New Roman"/>
          <w:sz w:val="16"/>
          <w:szCs w:val="16"/>
        </w:rPr>
        <w:t>.</w:t>
      </w:r>
      <w:r w:rsidR="0083396E" w:rsidRPr="00F03AE2">
        <w:rPr>
          <w:rFonts w:ascii="Times New Roman" w:hAnsi="Times New Roman" w:cs="Times New Roman"/>
          <w:sz w:val="16"/>
          <w:szCs w:val="16"/>
        </w:rPr>
        <w:t>, p.4</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2FF5DEE6" w14:textId="77777777" w:rsidR="00F27647" w:rsidRPr="00F03AE2" w:rsidRDefault="00F27647" w:rsidP="008B3AA5">
      <w:pPr>
        <w:spacing w:after="0" w:line="360" w:lineRule="auto"/>
        <w:jc w:val="both"/>
        <w:rPr>
          <w:rFonts w:ascii="Times New Roman" w:hAnsi="Times New Roman" w:cs="Times New Roman"/>
        </w:rPr>
      </w:pPr>
    </w:p>
    <w:p w14:paraId="0674DCCA" w14:textId="77777777" w:rsidR="00CC3D18" w:rsidRPr="00F03AE2" w:rsidRDefault="00CC3D18" w:rsidP="008B3AA5">
      <w:pPr>
        <w:pStyle w:val="1111"/>
        <w:spacing w:after="0" w:line="360" w:lineRule="auto"/>
        <w:rPr>
          <w:rFonts w:ascii="Times New Roman" w:hAnsi="Times New Roman" w:cs="Times New Roman"/>
        </w:rPr>
      </w:pPr>
      <w:r w:rsidRPr="00F03AE2">
        <w:rPr>
          <w:rFonts w:ascii="Times New Roman" w:hAnsi="Times New Roman" w:cs="Times New Roman"/>
        </w:rPr>
        <w:t>Métricas del Proceso</w:t>
      </w:r>
    </w:p>
    <w:p w14:paraId="2D236E0A" w14:textId="77777777" w:rsidR="00D35D60" w:rsidRPr="00F03AE2" w:rsidRDefault="00D35D60" w:rsidP="00D35D60"/>
    <w:p w14:paraId="4C46E14D" w14:textId="605A9F85" w:rsidR="00B97C61" w:rsidRPr="00F03AE2" w:rsidRDefault="00F756F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medición del proceso implica </w:t>
      </w:r>
      <w:r w:rsidR="00B97C61" w:rsidRPr="00F03AE2">
        <w:rPr>
          <w:rFonts w:ascii="Times New Roman" w:hAnsi="Times New Roman" w:cs="Times New Roman"/>
        </w:rPr>
        <w:t>la medición</w:t>
      </w:r>
      <w:r w:rsidRPr="00F03AE2">
        <w:rPr>
          <w:rFonts w:ascii="Times New Roman" w:hAnsi="Times New Roman" w:cs="Times New Roman"/>
        </w:rPr>
        <w:t xml:space="preserve"> de las actividades relacionadas con el software </w:t>
      </w:r>
      <w:r w:rsidR="00B97C61" w:rsidRPr="00F03AE2">
        <w:rPr>
          <w:rFonts w:ascii="Times New Roman" w:hAnsi="Times New Roman" w:cs="Times New Roman"/>
        </w:rPr>
        <w:t>como</w:t>
      </w:r>
      <w:r w:rsidRPr="00F03AE2">
        <w:rPr>
          <w:rFonts w:ascii="Times New Roman" w:hAnsi="Times New Roman" w:cs="Times New Roman"/>
        </w:rPr>
        <w:t xml:space="preserve"> el esfuerzo, el coste y los defectos encontrados, </w:t>
      </w:r>
      <w:r w:rsidR="00B97C61" w:rsidRPr="00F03AE2">
        <w:rPr>
          <w:rFonts w:ascii="Times New Roman" w:hAnsi="Times New Roman" w:cs="Times New Roman"/>
        </w:rPr>
        <w:t>con el objetivo de cuantificar e</w:t>
      </w:r>
      <w:r w:rsidRPr="00F03AE2">
        <w:rPr>
          <w:rFonts w:ascii="Times New Roman" w:hAnsi="Times New Roman" w:cs="Times New Roman"/>
        </w:rPr>
        <w:t>l comportamiento del proceso</w:t>
      </w:r>
      <w:r w:rsidR="00B97C61" w:rsidRPr="00F03AE2">
        <w:rPr>
          <w:rFonts w:ascii="Times New Roman" w:hAnsi="Times New Roman" w:cs="Times New Roman"/>
        </w:rPr>
        <w:t xml:space="preserve">. </w:t>
      </w:r>
      <w:r w:rsidR="008A7D74" w:rsidRPr="00F03AE2">
        <w:rPr>
          <w:rFonts w:ascii="Times New Roman" w:hAnsi="Times New Roman" w:cs="Times New Roman"/>
          <w:sz w:val="16"/>
          <w:szCs w:val="16"/>
        </w:rPr>
        <w:fldChar w:fldCharType="begin"/>
      </w:r>
      <w:r w:rsidR="00B97C61" w:rsidRPr="00F03AE2">
        <w:rPr>
          <w:rFonts w:ascii="Times New Roman" w:hAnsi="Times New Roman" w:cs="Times New Roman"/>
          <w:sz w:val="16"/>
          <w:szCs w:val="16"/>
        </w:rPr>
        <w:instrText xml:space="preserve"> ADDIN ZOTERO_ITEM CSL_CITATION {"citationID":"DnC1VtAN","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B97C61" w:rsidRPr="00F03AE2">
        <w:rPr>
          <w:rFonts w:ascii="Times New Roman" w:hAnsi="Times New Roman" w:cs="Times New Roman"/>
          <w:sz w:val="16"/>
          <w:szCs w:val="16"/>
        </w:rPr>
        <w:t>(Navarro, s.f.</w:t>
      </w:r>
      <w:r w:rsidR="003F6756" w:rsidRPr="00F03AE2">
        <w:rPr>
          <w:rFonts w:ascii="Times New Roman" w:hAnsi="Times New Roman" w:cs="Times New Roman"/>
          <w:sz w:val="16"/>
          <w:szCs w:val="16"/>
        </w:rPr>
        <w:t>, p.5</w:t>
      </w:r>
      <w:r w:rsidR="00B97C61"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B97C61" w:rsidRPr="00F03AE2">
        <w:rPr>
          <w:rFonts w:ascii="Times New Roman" w:hAnsi="Times New Roman" w:cs="Times New Roman"/>
        </w:rPr>
        <w:t>.</w:t>
      </w:r>
    </w:p>
    <w:p w14:paraId="563E13BC" w14:textId="77777777" w:rsidR="009B2247" w:rsidRPr="00F03AE2" w:rsidRDefault="009B2247" w:rsidP="008B3AA5">
      <w:pPr>
        <w:spacing w:after="0" w:line="360" w:lineRule="auto"/>
        <w:jc w:val="both"/>
        <w:rPr>
          <w:rFonts w:ascii="Times New Roman" w:hAnsi="Times New Roman" w:cs="Times New Roman"/>
        </w:rPr>
      </w:pPr>
    </w:p>
    <w:p w14:paraId="268803D7" w14:textId="7FED9A92" w:rsidR="00CC3D18" w:rsidRPr="00F03AE2" w:rsidRDefault="00F756F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Usualmente son objetivas, absolutas, explícitas y  </w:t>
      </w:r>
      <w:r w:rsidR="00B97C61" w:rsidRPr="00F03AE2">
        <w:rPr>
          <w:rFonts w:ascii="Times New Roman" w:hAnsi="Times New Roman" w:cs="Times New Roman"/>
        </w:rPr>
        <w:t>dinámicas y b</w:t>
      </w:r>
      <w:r w:rsidR="005000DA" w:rsidRPr="00F03AE2">
        <w:rPr>
          <w:rFonts w:ascii="Times New Roman" w:hAnsi="Times New Roman" w:cs="Times New Roman"/>
        </w:rPr>
        <w:t xml:space="preserve">asadas en opinión de expertos, es decir que estas métricas estarán soportadas </w:t>
      </w:r>
      <w:r w:rsidR="00B97C61" w:rsidRPr="00F03AE2">
        <w:rPr>
          <w:rFonts w:ascii="Times New Roman" w:hAnsi="Times New Roman" w:cs="Times New Roman"/>
        </w:rPr>
        <w:t>empíricamente</w:t>
      </w:r>
      <w:r w:rsidR="005000DA" w:rsidRPr="00F03AE2">
        <w:rPr>
          <w:rFonts w:ascii="Times New Roman" w:hAnsi="Times New Roman" w:cs="Times New Roman"/>
        </w:rPr>
        <w:t xml:space="preserve">.  </w:t>
      </w:r>
      <w:r w:rsidR="009372DB" w:rsidRPr="00F03AE2">
        <w:rPr>
          <w:rFonts w:ascii="Times New Roman" w:hAnsi="Times New Roman" w:cs="Times New Roman"/>
        </w:rPr>
        <w:t>Siendo típicas las métricas que cue</w:t>
      </w:r>
      <w:r w:rsidR="00B97C61" w:rsidRPr="00F03AE2">
        <w:rPr>
          <w:rFonts w:ascii="Times New Roman" w:hAnsi="Times New Roman" w:cs="Times New Roman"/>
        </w:rPr>
        <w:t>ntan eventos como por ejemplo: n</w:t>
      </w:r>
      <w:r w:rsidR="009372DB" w:rsidRPr="00F03AE2">
        <w:rPr>
          <w:rFonts w:ascii="Times New Roman" w:hAnsi="Times New Roman" w:cs="Times New Roman"/>
        </w:rPr>
        <w:t>úmero de de</w:t>
      </w:r>
      <w:r w:rsidR="009B2247" w:rsidRPr="00F03AE2">
        <w:rPr>
          <w:rFonts w:ascii="Times New Roman" w:hAnsi="Times New Roman" w:cs="Times New Roman"/>
        </w:rPr>
        <w:t>fectos detectados en inspección, n</w:t>
      </w:r>
      <w:r w:rsidR="009372DB" w:rsidRPr="00F03AE2">
        <w:rPr>
          <w:rFonts w:ascii="Times New Roman" w:hAnsi="Times New Roman" w:cs="Times New Roman"/>
        </w:rPr>
        <w:t>úmero de requisitos modificados, Número de defectos de diseño detectados durante las pruebas.</w:t>
      </w:r>
      <w:r w:rsidR="00AB5BC6" w:rsidRPr="00F03AE2">
        <w:rPr>
          <w:rFonts w:ascii="Times New Roman" w:hAnsi="Times New Roman" w:cs="Times New Roman"/>
        </w:rPr>
        <w:t xml:space="preserve"> </w:t>
      </w:r>
      <w:r w:rsidR="009372DB" w:rsidRPr="00F03AE2">
        <w:rPr>
          <w:rFonts w:ascii="Times New Roman" w:hAnsi="Times New Roman" w:cs="Times New Roman"/>
        </w:rPr>
        <w:t>Se debe considerar además que las métricas del proceso son estratégicas ya que ayudan a determinar el curso del proceso de producción de software</w:t>
      </w:r>
      <w:r w:rsidR="009372DB" w:rsidRPr="00F03AE2">
        <w:rPr>
          <w:rFonts w:ascii="Times New Roman" w:hAnsi="Times New Roman" w:cs="Times New Roman"/>
          <w:sz w:val="16"/>
          <w:szCs w:val="16"/>
        </w:rPr>
        <w:t xml:space="preserve">. </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DnC1VtAN","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F00A9E" w:rsidRPr="00F03AE2">
        <w:rPr>
          <w:rFonts w:ascii="Times New Roman" w:hAnsi="Times New Roman" w:cs="Times New Roman"/>
          <w:sz w:val="16"/>
          <w:szCs w:val="16"/>
        </w:rPr>
        <w:t>(Navarro</w:t>
      </w:r>
      <w:r w:rsidR="00034BB6" w:rsidRPr="00F03AE2">
        <w:rPr>
          <w:rFonts w:ascii="Times New Roman" w:hAnsi="Times New Roman" w:cs="Times New Roman"/>
          <w:sz w:val="16"/>
          <w:szCs w:val="16"/>
        </w:rPr>
        <w:t xml:space="preserve">, </w:t>
      </w:r>
      <w:r w:rsidR="00F00A9E" w:rsidRPr="00F03AE2">
        <w:rPr>
          <w:rFonts w:ascii="Times New Roman" w:hAnsi="Times New Roman" w:cs="Times New Roman"/>
          <w:sz w:val="16"/>
          <w:szCs w:val="16"/>
        </w:rPr>
        <w:t>s.f</w:t>
      </w:r>
      <w:r w:rsidR="00034BB6" w:rsidRPr="00F03AE2">
        <w:rPr>
          <w:rFonts w:ascii="Times New Roman" w:hAnsi="Times New Roman" w:cs="Times New Roman"/>
          <w:sz w:val="16"/>
          <w:szCs w:val="16"/>
        </w:rPr>
        <w:t>.</w:t>
      </w:r>
      <w:r w:rsidR="0083396E" w:rsidRPr="00F03AE2">
        <w:rPr>
          <w:rFonts w:ascii="Times New Roman" w:hAnsi="Times New Roman" w:cs="Times New Roman"/>
          <w:sz w:val="16"/>
          <w:szCs w:val="16"/>
        </w:rPr>
        <w:t>, p.5</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4B082233" w14:textId="77777777" w:rsidR="00D47B97" w:rsidRPr="00F03AE2" w:rsidRDefault="00D47B97" w:rsidP="008B3AA5">
      <w:pPr>
        <w:spacing w:after="0" w:line="360" w:lineRule="auto"/>
        <w:jc w:val="both"/>
        <w:rPr>
          <w:rFonts w:ascii="Times New Roman" w:hAnsi="Times New Roman" w:cs="Times New Roman"/>
        </w:rPr>
      </w:pPr>
    </w:p>
    <w:p w14:paraId="1214E93A" w14:textId="77777777" w:rsidR="00926855" w:rsidRPr="00F03AE2" w:rsidRDefault="00CC3D18" w:rsidP="008B3AA5">
      <w:pPr>
        <w:pStyle w:val="1111"/>
        <w:spacing w:after="0" w:line="360" w:lineRule="auto"/>
        <w:rPr>
          <w:rFonts w:ascii="Times New Roman" w:hAnsi="Times New Roman" w:cs="Times New Roman"/>
        </w:rPr>
      </w:pPr>
      <w:r w:rsidRPr="00F03AE2">
        <w:rPr>
          <w:rFonts w:ascii="Times New Roman" w:hAnsi="Times New Roman" w:cs="Times New Roman"/>
        </w:rPr>
        <w:t>Métricas del Producto</w:t>
      </w:r>
    </w:p>
    <w:p w14:paraId="4341479B" w14:textId="77777777" w:rsidR="00D35D60" w:rsidRPr="00F03AE2" w:rsidRDefault="00D35D60" w:rsidP="00D35D60"/>
    <w:p w14:paraId="474422B9" w14:textId="1CEF34C9" w:rsidR="00B97C61" w:rsidRPr="00F03AE2" w:rsidRDefault="00926855" w:rsidP="005D4A5E">
      <w:pPr>
        <w:spacing w:after="0" w:line="360" w:lineRule="auto"/>
        <w:jc w:val="both"/>
        <w:rPr>
          <w:rFonts w:ascii="Times New Roman" w:hAnsi="Times New Roman" w:cs="Times New Roman"/>
        </w:rPr>
      </w:pPr>
      <w:r w:rsidRPr="00F03AE2">
        <w:rPr>
          <w:rFonts w:ascii="Times New Roman" w:hAnsi="Times New Roman" w:cs="Times New Roman"/>
        </w:rPr>
        <w:t>A estas métricas se las definen como una medición del tamaño o cantidad de un producto que se produjo o se piensa producir. Desde los requerimientos hasta el sistema instalado. Hay varias razones para medir un producto</w:t>
      </w:r>
      <w:r w:rsidR="008A7D74" w:rsidRPr="00F03AE2">
        <w:rPr>
          <w:rFonts w:ascii="Times New Roman" w:hAnsi="Times New Roman" w:cs="Times New Roman"/>
          <w:sz w:val="16"/>
          <w:szCs w:val="16"/>
        </w:rPr>
        <w:fldChar w:fldCharType="begin"/>
      </w:r>
      <w:r w:rsidR="00B97C61" w:rsidRPr="00F03AE2">
        <w:rPr>
          <w:rFonts w:ascii="Times New Roman" w:hAnsi="Times New Roman" w:cs="Times New Roman"/>
          <w:sz w:val="16"/>
          <w:szCs w:val="16"/>
        </w:rPr>
        <w:instrText xml:space="preserve"> ADDIN ZOTERO_ITEM CSL_CITATION {"citationID":"fBzOxPNF","properties":{"formattedCitation":"{\\rtf (\\uc0\\u8220{}M\\uc0\\u233{}tricas de Software,\\uc0\\u8221{} n.d.)}","plainCitation":"(“Métricas de Software,” n.d.)","dontUpdate":true},"citationItems":[{"id":196,"uris":["http://zotero.org/users/local/UBoVLAxq/items/MNCDIBHP"],"uri":["http://zotero.org/users/local/UBoVLAxq/items/MNCDIBHP"],"itemData":{"id":196,"type":"article","title":"Métricas de Software","URL":"http://eisc.univalle.edu.co/materias/Material_Desarrollo_Software/Metricas4.pdf","issued":{"date-parts":[["2006"]]}}}],"schema":"https://github.com/citation-style-language/schema/raw/master/csl-citation.json"} </w:instrText>
      </w:r>
      <w:r w:rsidR="008A7D74" w:rsidRPr="00F03AE2">
        <w:rPr>
          <w:rFonts w:ascii="Times New Roman" w:hAnsi="Times New Roman" w:cs="Times New Roman"/>
          <w:sz w:val="16"/>
          <w:szCs w:val="16"/>
        </w:rPr>
        <w:fldChar w:fldCharType="separate"/>
      </w:r>
      <w:r w:rsidR="00B97C61" w:rsidRPr="00F03AE2">
        <w:rPr>
          <w:rFonts w:ascii="Times New Roman" w:hAnsi="Times New Roman" w:cs="Times New Roman"/>
          <w:sz w:val="16"/>
          <w:szCs w:val="16"/>
        </w:rPr>
        <w:t>(</w:t>
      </w:r>
      <w:r w:rsidR="0020543C" w:rsidRPr="00F03AE2">
        <w:rPr>
          <w:rFonts w:ascii="Times New Roman" w:hAnsi="Times New Roman" w:cs="Times New Roman"/>
          <w:sz w:val="16"/>
          <w:szCs w:val="16"/>
        </w:rPr>
        <w:t>Calero</w:t>
      </w:r>
      <w:r w:rsidR="00B97C61" w:rsidRPr="00F03AE2">
        <w:rPr>
          <w:rFonts w:ascii="Times New Roman" w:hAnsi="Times New Roman" w:cs="Times New Roman"/>
          <w:sz w:val="16"/>
          <w:szCs w:val="16"/>
        </w:rPr>
        <w:t>,2006</w:t>
      </w:r>
      <w:r w:rsidR="0007086D" w:rsidRPr="00F03AE2">
        <w:rPr>
          <w:rFonts w:ascii="Times New Roman" w:hAnsi="Times New Roman" w:cs="Times New Roman"/>
          <w:sz w:val="16"/>
          <w:szCs w:val="16"/>
        </w:rPr>
        <w:t>, p.2</w:t>
      </w:r>
      <w:r w:rsidR="00B97C61"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B97C61" w:rsidRPr="00F03AE2">
        <w:rPr>
          <w:rFonts w:ascii="Times New Roman" w:hAnsi="Times New Roman" w:cs="Times New Roman"/>
        </w:rPr>
        <w:t>:</w:t>
      </w:r>
    </w:p>
    <w:p w14:paraId="751F41E3" w14:textId="77777777" w:rsidR="005D4A5E" w:rsidRPr="00F03AE2" w:rsidRDefault="005D4A5E" w:rsidP="005D4A5E">
      <w:pPr>
        <w:spacing w:after="0" w:line="360" w:lineRule="auto"/>
        <w:jc w:val="both"/>
        <w:rPr>
          <w:rFonts w:ascii="Times New Roman" w:hAnsi="Times New Roman" w:cs="Times New Roman"/>
        </w:rPr>
      </w:pPr>
    </w:p>
    <w:p w14:paraId="0FA6A742" w14:textId="076B3EB6" w:rsidR="003F6756" w:rsidRPr="00F03AE2" w:rsidRDefault="00926855" w:rsidP="008B3AA5">
      <w:pPr>
        <w:spacing w:after="0" w:line="360" w:lineRule="auto"/>
        <w:jc w:val="both"/>
        <w:rPr>
          <w:rFonts w:ascii="Times New Roman" w:hAnsi="Times New Roman" w:cs="Times New Roman"/>
        </w:rPr>
      </w:pPr>
      <w:r w:rsidRPr="00F03AE2">
        <w:rPr>
          <w:rFonts w:ascii="Times New Roman" w:hAnsi="Times New Roman" w:cs="Times New Roman"/>
        </w:rPr>
        <w:lastRenderedPageBreak/>
        <w:t>Para indicar la calidad del producto.</w:t>
      </w:r>
    </w:p>
    <w:p w14:paraId="38517448" w14:textId="77777777" w:rsidR="003F6756" w:rsidRPr="00F03AE2" w:rsidRDefault="003F6756" w:rsidP="008B3AA5">
      <w:pPr>
        <w:spacing w:after="0" w:line="360" w:lineRule="auto"/>
        <w:jc w:val="both"/>
        <w:rPr>
          <w:rFonts w:ascii="Times New Roman" w:hAnsi="Times New Roman" w:cs="Times New Roman"/>
        </w:rPr>
      </w:pPr>
    </w:p>
    <w:p w14:paraId="1D2B6310" w14:textId="77777777" w:rsidR="00926855" w:rsidRPr="00F03AE2" w:rsidRDefault="00926855" w:rsidP="005D4A5E">
      <w:pPr>
        <w:pStyle w:val="Prrafodelista"/>
        <w:numPr>
          <w:ilvl w:val="0"/>
          <w:numId w:val="18"/>
        </w:numPr>
        <w:spacing w:after="0" w:line="360" w:lineRule="auto"/>
        <w:jc w:val="both"/>
        <w:rPr>
          <w:rFonts w:ascii="Times New Roman" w:hAnsi="Times New Roman" w:cs="Times New Roman"/>
        </w:rPr>
      </w:pPr>
      <w:r w:rsidRPr="00F03AE2">
        <w:rPr>
          <w:rFonts w:ascii="Times New Roman" w:hAnsi="Times New Roman" w:cs="Times New Roman"/>
        </w:rPr>
        <w:t>Para evaluar la productividad de la gente que desarrolla el producto.</w:t>
      </w:r>
    </w:p>
    <w:p w14:paraId="27E6AF6C" w14:textId="77777777" w:rsidR="003F6756" w:rsidRPr="00F03AE2" w:rsidRDefault="003F6756" w:rsidP="003F6756">
      <w:pPr>
        <w:pStyle w:val="Prrafodelista"/>
        <w:spacing w:after="0" w:line="360" w:lineRule="auto"/>
        <w:ind w:left="360"/>
        <w:jc w:val="both"/>
        <w:rPr>
          <w:rFonts w:ascii="Times New Roman" w:hAnsi="Times New Roman" w:cs="Times New Roman"/>
        </w:rPr>
      </w:pPr>
    </w:p>
    <w:p w14:paraId="24840F77" w14:textId="77777777" w:rsidR="00926855" w:rsidRPr="00F03AE2" w:rsidRDefault="00926855" w:rsidP="005D4A5E">
      <w:pPr>
        <w:pStyle w:val="Prrafodelista"/>
        <w:numPr>
          <w:ilvl w:val="0"/>
          <w:numId w:val="18"/>
        </w:numPr>
        <w:spacing w:after="0" w:line="360" w:lineRule="auto"/>
        <w:jc w:val="both"/>
        <w:rPr>
          <w:rFonts w:ascii="Times New Roman" w:hAnsi="Times New Roman" w:cs="Times New Roman"/>
        </w:rPr>
      </w:pPr>
      <w:r w:rsidRPr="00F03AE2">
        <w:rPr>
          <w:rFonts w:ascii="Times New Roman" w:hAnsi="Times New Roman" w:cs="Times New Roman"/>
        </w:rPr>
        <w:t>Par evaluar los beneficios en términos de productividad y de calidad, derivados del uso de nuevos métodos y herramientas de la ingeniería de software.</w:t>
      </w:r>
    </w:p>
    <w:p w14:paraId="57E47DBA" w14:textId="77777777" w:rsidR="003F6756" w:rsidRPr="00F03AE2" w:rsidRDefault="003F6756" w:rsidP="003F6756">
      <w:pPr>
        <w:spacing w:after="0" w:line="360" w:lineRule="auto"/>
        <w:jc w:val="both"/>
        <w:rPr>
          <w:rFonts w:ascii="Times New Roman" w:hAnsi="Times New Roman" w:cs="Times New Roman"/>
        </w:rPr>
      </w:pPr>
    </w:p>
    <w:p w14:paraId="795219F9" w14:textId="46E1A272" w:rsidR="00926855" w:rsidRPr="00F03AE2" w:rsidRDefault="00926855" w:rsidP="005D4A5E">
      <w:pPr>
        <w:pStyle w:val="Prrafodelista"/>
        <w:numPr>
          <w:ilvl w:val="0"/>
          <w:numId w:val="18"/>
        </w:numPr>
        <w:spacing w:after="0" w:line="360" w:lineRule="auto"/>
        <w:jc w:val="both"/>
        <w:rPr>
          <w:rFonts w:ascii="Times New Roman" w:hAnsi="Times New Roman" w:cs="Times New Roman"/>
        </w:rPr>
      </w:pPr>
      <w:r w:rsidRPr="00F03AE2">
        <w:rPr>
          <w:rFonts w:ascii="Times New Roman" w:hAnsi="Times New Roman" w:cs="Times New Roman"/>
        </w:rPr>
        <w:t>Para establecer una línea de base para la estimación</w:t>
      </w:r>
      <w:r w:rsidR="003F6756" w:rsidRPr="00F03AE2">
        <w:rPr>
          <w:rFonts w:ascii="Times New Roman" w:hAnsi="Times New Roman" w:cs="Times New Roman"/>
        </w:rPr>
        <w:t>.</w:t>
      </w:r>
    </w:p>
    <w:p w14:paraId="7A05AD98" w14:textId="77777777" w:rsidR="003F6756" w:rsidRPr="00F03AE2" w:rsidRDefault="003F6756" w:rsidP="003F6756">
      <w:pPr>
        <w:spacing w:after="0" w:line="360" w:lineRule="auto"/>
        <w:jc w:val="both"/>
        <w:rPr>
          <w:rFonts w:ascii="Times New Roman" w:hAnsi="Times New Roman" w:cs="Times New Roman"/>
        </w:rPr>
      </w:pPr>
    </w:p>
    <w:p w14:paraId="5DBB6C2D" w14:textId="77777777" w:rsidR="001F08C1" w:rsidRPr="00F03AE2" w:rsidRDefault="00926855" w:rsidP="005D4A5E">
      <w:pPr>
        <w:pStyle w:val="Prrafodelista"/>
        <w:numPr>
          <w:ilvl w:val="0"/>
          <w:numId w:val="18"/>
        </w:numPr>
        <w:spacing w:after="0" w:line="360" w:lineRule="auto"/>
        <w:jc w:val="both"/>
        <w:rPr>
          <w:rFonts w:ascii="Times New Roman" w:hAnsi="Times New Roman" w:cs="Times New Roman"/>
        </w:rPr>
      </w:pPr>
      <w:r w:rsidRPr="00F03AE2">
        <w:rPr>
          <w:rFonts w:ascii="Times New Roman" w:hAnsi="Times New Roman" w:cs="Times New Roman"/>
        </w:rPr>
        <w:t xml:space="preserve">Para ayudar a justificar el uso de nuevas herramientas entre estas los frameworks por ejemplo. </w:t>
      </w:r>
    </w:p>
    <w:p w14:paraId="4B2FA32A" w14:textId="77777777" w:rsidR="005D4A5E" w:rsidRPr="00F03AE2" w:rsidRDefault="005D4A5E" w:rsidP="005D4A5E">
      <w:pPr>
        <w:pStyle w:val="Prrafodelista"/>
        <w:spacing w:after="0" w:line="360" w:lineRule="auto"/>
        <w:ind w:left="360"/>
        <w:jc w:val="both"/>
        <w:rPr>
          <w:rFonts w:ascii="Times New Roman" w:hAnsi="Times New Roman" w:cs="Times New Roman"/>
        </w:rPr>
      </w:pPr>
    </w:p>
    <w:p w14:paraId="7A31EAF6" w14:textId="77777777" w:rsidR="00984033" w:rsidRPr="00F03AE2" w:rsidRDefault="00A13815" w:rsidP="008B3AA5">
      <w:pPr>
        <w:spacing w:after="0" w:line="360" w:lineRule="auto"/>
        <w:jc w:val="both"/>
        <w:rPr>
          <w:rFonts w:ascii="Times New Roman" w:hAnsi="Times New Roman" w:cs="Times New Roman"/>
        </w:rPr>
      </w:pPr>
      <w:r w:rsidRPr="00F03AE2">
        <w:rPr>
          <w:rFonts w:ascii="Times New Roman" w:hAnsi="Times New Roman" w:cs="Times New Roman"/>
        </w:rPr>
        <w:t>De esta manera las métricas del producto deben medir en términos de calidad o productividad: la complejidad del diseño del software, el tamaño del programa final, o el número de páginas producidas por documentación.</w:t>
      </w:r>
    </w:p>
    <w:p w14:paraId="44095579" w14:textId="77777777" w:rsidR="00F27647" w:rsidRPr="00F03AE2" w:rsidRDefault="00F27647" w:rsidP="008B3AA5">
      <w:pPr>
        <w:spacing w:after="0" w:line="360" w:lineRule="auto"/>
        <w:jc w:val="both"/>
        <w:rPr>
          <w:rFonts w:ascii="Times New Roman" w:hAnsi="Times New Roman" w:cs="Times New Roman"/>
        </w:rPr>
      </w:pPr>
    </w:p>
    <w:p w14:paraId="3520DDEC" w14:textId="77777777" w:rsidR="001F08C1" w:rsidRPr="00F03AE2" w:rsidRDefault="009E362F" w:rsidP="00F53C45">
      <w:pPr>
        <w:pStyle w:val="Estilo111"/>
        <w:numPr>
          <w:ilvl w:val="2"/>
          <w:numId w:val="99"/>
        </w:numPr>
        <w:spacing w:before="0" w:line="360" w:lineRule="auto"/>
        <w:rPr>
          <w:rFonts w:cs="Times New Roman"/>
          <w:szCs w:val="22"/>
        </w:rPr>
      </w:pPr>
      <w:bookmarkStart w:id="110" w:name="_Toc421023244"/>
      <w:bookmarkStart w:id="111" w:name="_Toc425344896"/>
      <w:r w:rsidRPr="00F03AE2">
        <w:rPr>
          <w:rFonts w:cs="Times New Roman"/>
          <w:szCs w:val="22"/>
        </w:rPr>
        <w:t xml:space="preserve">Clasificación de las </w:t>
      </w:r>
      <w:r w:rsidR="00912EEE" w:rsidRPr="00F03AE2">
        <w:rPr>
          <w:rFonts w:cs="Times New Roman"/>
          <w:szCs w:val="22"/>
        </w:rPr>
        <w:t>Medidas de Software</w:t>
      </w:r>
      <w:bookmarkEnd w:id="110"/>
      <w:r w:rsidR="00C07364" w:rsidRPr="00F03AE2">
        <w:rPr>
          <w:rFonts w:cs="Times New Roman"/>
          <w:szCs w:val="22"/>
        </w:rPr>
        <w:t>.</w:t>
      </w:r>
      <w:bookmarkEnd w:id="111"/>
    </w:p>
    <w:p w14:paraId="7DF8B967" w14:textId="77777777" w:rsidR="005B7642" w:rsidRPr="00F03AE2" w:rsidRDefault="005B7642" w:rsidP="008B3AA5">
      <w:pPr>
        <w:spacing w:after="0" w:line="360" w:lineRule="auto"/>
        <w:jc w:val="both"/>
        <w:rPr>
          <w:rFonts w:ascii="Times New Roman" w:hAnsi="Times New Roman" w:cs="Times New Roman"/>
          <w:lang w:val="es-ES"/>
        </w:rPr>
      </w:pPr>
    </w:p>
    <w:p w14:paraId="49ED9EA0" w14:textId="762A0879" w:rsidR="002A214F" w:rsidRPr="00F03AE2" w:rsidRDefault="001F08C1" w:rsidP="008B3AA5">
      <w:pPr>
        <w:spacing w:after="0" w:line="360" w:lineRule="auto"/>
        <w:jc w:val="both"/>
        <w:rPr>
          <w:rFonts w:ascii="Times New Roman" w:hAnsi="Times New Roman" w:cs="Times New Roman"/>
          <w:lang w:val="es-ES"/>
        </w:rPr>
      </w:pPr>
      <w:r w:rsidRPr="00F03AE2">
        <w:rPr>
          <w:rFonts w:ascii="Times New Roman" w:hAnsi="Times New Roman" w:cs="Times New Roman"/>
          <w:lang w:val="es-ES"/>
        </w:rPr>
        <w:t>El dominio de esta clasificación de estas medidas es d</w:t>
      </w:r>
      <w:r w:rsidR="009B2247" w:rsidRPr="00F03AE2">
        <w:rPr>
          <w:rFonts w:ascii="Times New Roman" w:hAnsi="Times New Roman" w:cs="Times New Roman"/>
          <w:lang w:val="es-ES"/>
        </w:rPr>
        <w:t xml:space="preserve">e Proceso, Producto y Proyecto. </w:t>
      </w:r>
      <w:r w:rsidR="009E362F" w:rsidRPr="00F03AE2">
        <w:rPr>
          <w:rFonts w:ascii="Times New Roman" w:hAnsi="Times New Roman" w:cs="Times New Roman"/>
          <w:lang w:val="es-ES"/>
        </w:rPr>
        <w:t xml:space="preserve">La medición del software </w:t>
      </w:r>
      <w:r w:rsidR="002E6EF3" w:rsidRPr="00F03AE2">
        <w:rPr>
          <w:rFonts w:ascii="Times New Roman" w:hAnsi="Times New Roman" w:cs="Times New Roman"/>
          <w:lang w:val="es-ES"/>
        </w:rPr>
        <w:t>da una clasificación habitual la cual consiste en dividir las medidas de un atributo en dos tipos, directas e indirectas</w:t>
      </w:r>
      <w:r w:rsidR="008A7D74" w:rsidRPr="00F03AE2">
        <w:rPr>
          <w:rFonts w:ascii="Times New Roman" w:hAnsi="Times New Roman" w:cs="Times New Roman"/>
          <w:lang w:val="es-ES"/>
        </w:rPr>
        <w:fldChar w:fldCharType="begin"/>
      </w:r>
      <w:r w:rsidR="00B97C61" w:rsidRPr="00F03AE2">
        <w:rPr>
          <w:rFonts w:ascii="Times New Roman" w:hAnsi="Times New Roman" w:cs="Times New Roman"/>
          <w:lang w:val="es-ES"/>
        </w:rPr>
        <w:instrText xml:space="preserve"> ADDIN ZOTERO_ITEM CSL_CITATION {"citationID":"7hDjg76l","properties":{"formattedCitation":"{\\rtf (\\uc0\\u8220{}M\\uc0\\u233{}tricas de Software,\\uc0\\u8221{} n.d.)}","plainCitation":"(“Métricas de Software,” n.d.)","dontUpdate":true},"citationItems":[{"id":196,"uris":["http://zotero.org/users/local/UBoVLAxq/items/MNCDIBHP"],"uri":["http://zotero.org/users/local/UBoVLAxq/items/MNCDIBHP"],"itemData":{"id":196,"type":"article","title":"Métricas de Software","URL":"http://eisc.univalle.edu.co/materias/Material_Desarrollo_Software/Metricas4.pdf","issued":{"date-parts":[["2006"]]}}}],"schema":"https://github.com/citation-style-language/schema/raw/master/csl-citation.json"} </w:instrText>
      </w:r>
      <w:r w:rsidR="008A7D74" w:rsidRPr="00F03AE2">
        <w:rPr>
          <w:rFonts w:ascii="Times New Roman" w:hAnsi="Times New Roman" w:cs="Times New Roman"/>
          <w:lang w:val="es-ES"/>
        </w:rPr>
        <w:fldChar w:fldCharType="separate"/>
      </w:r>
      <w:r w:rsidR="00B97C61" w:rsidRPr="00F03AE2">
        <w:rPr>
          <w:rFonts w:ascii="Times New Roman" w:hAnsi="Times New Roman" w:cs="Times New Roman"/>
        </w:rPr>
        <w:t>(</w:t>
      </w:r>
      <w:r w:rsidR="0020543C" w:rsidRPr="00F03AE2">
        <w:rPr>
          <w:rFonts w:ascii="Times New Roman" w:hAnsi="Times New Roman" w:cs="Times New Roman"/>
          <w:sz w:val="16"/>
          <w:szCs w:val="16"/>
        </w:rPr>
        <w:t>Calero</w:t>
      </w:r>
      <w:r w:rsidR="00B97C61" w:rsidRPr="00F03AE2">
        <w:rPr>
          <w:rFonts w:ascii="Times New Roman" w:hAnsi="Times New Roman" w:cs="Times New Roman"/>
          <w:sz w:val="16"/>
          <w:szCs w:val="16"/>
        </w:rPr>
        <w:t>, 2006</w:t>
      </w:r>
      <w:r w:rsidR="0007086D" w:rsidRPr="00F03AE2">
        <w:rPr>
          <w:rFonts w:ascii="Times New Roman" w:hAnsi="Times New Roman" w:cs="Times New Roman"/>
          <w:sz w:val="16"/>
          <w:szCs w:val="16"/>
        </w:rPr>
        <w:t>, p.2</w:t>
      </w:r>
      <w:r w:rsidR="00B97C61" w:rsidRPr="00F03AE2">
        <w:rPr>
          <w:rFonts w:ascii="Times New Roman" w:hAnsi="Times New Roman" w:cs="Times New Roman"/>
          <w:sz w:val="16"/>
          <w:szCs w:val="16"/>
        </w:rPr>
        <w:t>)</w:t>
      </w:r>
      <w:r w:rsidR="008A7D74" w:rsidRPr="00F03AE2">
        <w:rPr>
          <w:rFonts w:ascii="Times New Roman" w:hAnsi="Times New Roman" w:cs="Times New Roman"/>
          <w:lang w:val="es-ES"/>
        </w:rPr>
        <w:fldChar w:fldCharType="end"/>
      </w:r>
      <w:r w:rsidR="002E6EF3" w:rsidRPr="00F03AE2">
        <w:rPr>
          <w:rFonts w:ascii="Times New Roman" w:hAnsi="Times New Roman" w:cs="Times New Roman"/>
          <w:lang w:val="es-ES"/>
        </w:rPr>
        <w:t>:</w:t>
      </w:r>
      <w:r w:rsidR="002E6EF3" w:rsidRPr="00F03AE2">
        <w:rPr>
          <w:rFonts w:ascii="Times New Roman" w:hAnsi="Times New Roman" w:cs="Times New Roman"/>
          <w:lang w:val="es-ES"/>
        </w:rPr>
        <w:cr/>
      </w:r>
    </w:p>
    <w:p w14:paraId="3BEB43DB" w14:textId="77777777" w:rsidR="0047317C" w:rsidRPr="00F03AE2" w:rsidRDefault="004D1AE7" w:rsidP="008B3AA5">
      <w:pPr>
        <w:pStyle w:val="Prrafodelista"/>
        <w:numPr>
          <w:ilvl w:val="0"/>
          <w:numId w:val="19"/>
        </w:numPr>
        <w:spacing w:after="0" w:line="360" w:lineRule="auto"/>
        <w:jc w:val="both"/>
        <w:rPr>
          <w:rFonts w:ascii="Times New Roman" w:hAnsi="Times New Roman" w:cs="Times New Roman"/>
          <w:lang w:val="es-ES"/>
        </w:rPr>
      </w:pPr>
      <w:r w:rsidRPr="00F03AE2">
        <w:rPr>
          <w:rFonts w:ascii="Times New Roman" w:hAnsi="Times New Roman" w:cs="Times New Roman"/>
          <w:b/>
          <w:lang w:val="es-ES"/>
        </w:rPr>
        <w:t>Medidas Directas:</w:t>
      </w:r>
      <w:r w:rsidR="00AB5BC6" w:rsidRPr="00F03AE2">
        <w:rPr>
          <w:rFonts w:ascii="Times New Roman" w:hAnsi="Times New Roman" w:cs="Times New Roman"/>
          <w:b/>
          <w:lang w:val="es-ES"/>
        </w:rPr>
        <w:t xml:space="preserve"> </w:t>
      </w:r>
      <w:r w:rsidR="00912EEE" w:rsidRPr="00F03AE2">
        <w:rPr>
          <w:rFonts w:ascii="Times New Roman" w:hAnsi="Times New Roman" w:cs="Times New Roman"/>
          <w:lang w:val="es-ES"/>
        </w:rPr>
        <w:t xml:space="preserve">Estas medidas se obtienen sin la necesidad de utilizar otras medidas de otro atributo. Ejemplos de medidas directas en la ingeniería del software serían la longitud del código, costo, esfuerzo entre otras. </w:t>
      </w:r>
    </w:p>
    <w:p w14:paraId="17E8D172" w14:textId="77777777" w:rsidR="0007086D" w:rsidRPr="00F03AE2" w:rsidRDefault="0007086D" w:rsidP="0007086D">
      <w:pPr>
        <w:pStyle w:val="Prrafodelista"/>
        <w:spacing w:after="0" w:line="360" w:lineRule="auto"/>
        <w:ind w:left="360"/>
        <w:jc w:val="both"/>
        <w:rPr>
          <w:rFonts w:ascii="Times New Roman" w:hAnsi="Times New Roman" w:cs="Times New Roman"/>
          <w:lang w:val="es-ES"/>
        </w:rPr>
      </w:pPr>
    </w:p>
    <w:p w14:paraId="4B96F955" w14:textId="77777777" w:rsidR="007E28D1" w:rsidRPr="00F03AE2" w:rsidRDefault="004D1AE7" w:rsidP="008B3AA5">
      <w:pPr>
        <w:pStyle w:val="Prrafodelista"/>
        <w:numPr>
          <w:ilvl w:val="0"/>
          <w:numId w:val="19"/>
        </w:numPr>
        <w:spacing w:after="0" w:line="360" w:lineRule="auto"/>
        <w:jc w:val="both"/>
        <w:rPr>
          <w:rFonts w:ascii="Times New Roman" w:hAnsi="Times New Roman" w:cs="Times New Roman"/>
          <w:lang w:val="es-ES"/>
        </w:rPr>
      </w:pPr>
      <w:r w:rsidRPr="00F03AE2">
        <w:rPr>
          <w:rFonts w:ascii="Times New Roman" w:hAnsi="Times New Roman" w:cs="Times New Roman"/>
          <w:b/>
          <w:lang w:val="es-ES"/>
        </w:rPr>
        <w:t xml:space="preserve">Medidas Indirectas: </w:t>
      </w:r>
      <w:r w:rsidR="00912EEE" w:rsidRPr="00F03AE2">
        <w:rPr>
          <w:rFonts w:ascii="Times New Roman" w:hAnsi="Times New Roman" w:cs="Times New Roman"/>
          <w:lang w:val="es-ES"/>
        </w:rPr>
        <w:t xml:space="preserve">Son las medidas  que se definen y calculan a partir de </w:t>
      </w:r>
      <w:r w:rsidR="00AA5A5E" w:rsidRPr="00F03AE2">
        <w:rPr>
          <w:rFonts w:ascii="Times New Roman" w:hAnsi="Times New Roman" w:cs="Times New Roman"/>
          <w:lang w:val="es-ES"/>
        </w:rPr>
        <w:t>otras</w:t>
      </w:r>
      <w:r w:rsidR="00912EEE" w:rsidRPr="00F03AE2">
        <w:rPr>
          <w:rFonts w:ascii="Times New Roman" w:hAnsi="Times New Roman" w:cs="Times New Roman"/>
          <w:lang w:val="es-ES"/>
        </w:rPr>
        <w:t xml:space="preserve"> medidas directas de atributos. Ejemplo de estas medidas indirectas están funcionalidad, calidad, complejidad, eficiencia, fiabilidad, productividad.</w:t>
      </w:r>
    </w:p>
    <w:p w14:paraId="7C712E60" w14:textId="77777777" w:rsidR="002746FF" w:rsidRPr="00F03AE2" w:rsidRDefault="002746FF" w:rsidP="008B3AA5">
      <w:pPr>
        <w:spacing w:after="0" w:line="360" w:lineRule="auto"/>
        <w:jc w:val="both"/>
        <w:rPr>
          <w:rFonts w:ascii="Times New Roman" w:hAnsi="Times New Roman" w:cs="Times New Roman"/>
          <w:lang w:val="es-ES"/>
        </w:rPr>
      </w:pPr>
    </w:p>
    <w:p w14:paraId="7D000F0E" w14:textId="4B9319BE" w:rsidR="00996D1D" w:rsidRPr="00F03AE2" w:rsidRDefault="005D4A5E" w:rsidP="00F53C45">
      <w:pPr>
        <w:pStyle w:val="11"/>
        <w:numPr>
          <w:ilvl w:val="1"/>
          <w:numId w:val="99"/>
        </w:numPr>
        <w:spacing w:before="0" w:line="360" w:lineRule="auto"/>
        <w:rPr>
          <w:rFonts w:cs="Times New Roman"/>
          <w:szCs w:val="22"/>
        </w:rPr>
      </w:pPr>
      <w:bookmarkStart w:id="112" w:name="_Toc421023245"/>
      <w:bookmarkStart w:id="113" w:name="_Toc425344897"/>
      <w:r w:rsidRPr="00F03AE2">
        <w:rPr>
          <w:rFonts w:cs="Times New Roman"/>
          <w:szCs w:val="22"/>
        </w:rPr>
        <w:t>Productividad</w:t>
      </w:r>
      <w:bookmarkEnd w:id="112"/>
      <w:bookmarkEnd w:id="113"/>
    </w:p>
    <w:p w14:paraId="064E8254" w14:textId="77777777" w:rsidR="00A851C0" w:rsidRPr="00F03AE2" w:rsidRDefault="00A851C0" w:rsidP="008B3AA5">
      <w:pPr>
        <w:spacing w:after="0" w:line="360" w:lineRule="auto"/>
        <w:rPr>
          <w:rFonts w:ascii="Times New Roman" w:hAnsi="Times New Roman" w:cs="Times New Roman"/>
        </w:rPr>
      </w:pPr>
    </w:p>
    <w:p w14:paraId="19BA1143" w14:textId="77777777" w:rsidR="002770B2" w:rsidRPr="00F03AE2" w:rsidRDefault="002770B2" w:rsidP="00F53C45">
      <w:pPr>
        <w:pStyle w:val="Estilo111"/>
        <w:numPr>
          <w:ilvl w:val="2"/>
          <w:numId w:val="99"/>
        </w:numPr>
        <w:spacing w:before="0" w:line="360" w:lineRule="auto"/>
        <w:rPr>
          <w:rFonts w:cs="Times New Roman"/>
          <w:szCs w:val="22"/>
        </w:rPr>
      </w:pPr>
      <w:bookmarkStart w:id="114" w:name="_Toc421023246"/>
      <w:bookmarkStart w:id="115" w:name="_Toc425344898"/>
      <w:r w:rsidRPr="00F03AE2">
        <w:rPr>
          <w:rFonts w:cs="Times New Roman"/>
          <w:szCs w:val="22"/>
        </w:rPr>
        <w:t>Definición</w:t>
      </w:r>
      <w:bookmarkEnd w:id="114"/>
      <w:r w:rsidR="00C07364" w:rsidRPr="00F03AE2">
        <w:rPr>
          <w:rFonts w:cs="Times New Roman"/>
          <w:szCs w:val="22"/>
        </w:rPr>
        <w:t>.</w:t>
      </w:r>
      <w:bookmarkEnd w:id="115"/>
    </w:p>
    <w:p w14:paraId="142F5972" w14:textId="77777777" w:rsidR="005B7642" w:rsidRPr="00F03AE2" w:rsidRDefault="005B7642" w:rsidP="008B3AA5">
      <w:pPr>
        <w:spacing w:after="0" w:line="360" w:lineRule="auto"/>
        <w:jc w:val="both"/>
        <w:rPr>
          <w:rFonts w:ascii="Times New Roman" w:hAnsi="Times New Roman" w:cs="Times New Roman"/>
        </w:rPr>
      </w:pPr>
    </w:p>
    <w:p w14:paraId="778719B1" w14:textId="44287476" w:rsidR="00D77EC0" w:rsidRPr="00F03AE2" w:rsidRDefault="007A5061" w:rsidP="008B3AA5">
      <w:pPr>
        <w:spacing w:after="0" w:line="360" w:lineRule="auto"/>
        <w:jc w:val="both"/>
        <w:rPr>
          <w:rFonts w:ascii="Times New Roman" w:hAnsi="Times New Roman" w:cs="Times New Roman"/>
          <w:iCs/>
        </w:rPr>
      </w:pPr>
      <w:r w:rsidRPr="00F03AE2">
        <w:rPr>
          <w:rFonts w:ascii="Times New Roman" w:hAnsi="Times New Roman" w:cs="Times New Roman"/>
        </w:rPr>
        <w:t xml:space="preserve">Productividad, </w:t>
      </w:r>
      <w:r w:rsidR="00221AB4" w:rsidRPr="00F03AE2">
        <w:rPr>
          <w:rFonts w:ascii="Times New Roman" w:hAnsi="Times New Roman" w:cs="Times New Roman"/>
          <w:iCs/>
        </w:rPr>
        <w:t>es definida como las salidas producidas en relación a las entradas o recursos consumidos.</w:t>
      </w:r>
      <w:r w:rsidR="00627AAD" w:rsidRPr="00F03AE2">
        <w:rPr>
          <w:rFonts w:ascii="Times New Roman" w:hAnsi="Times New Roman" w:cs="Times New Roman"/>
          <w:iCs/>
        </w:rPr>
        <w:t xml:space="preserve"> Donde se considera a las salidas como el valor entregado y las entradas como los recursos gastados como por ejemplo el esfuerzo, o la influencia de factores externos como </w:t>
      </w:r>
      <w:r w:rsidR="00627AAD" w:rsidRPr="00F03AE2">
        <w:rPr>
          <w:rFonts w:ascii="Times New Roman" w:hAnsi="Times New Roman" w:cs="Times New Roman"/>
          <w:iCs/>
        </w:rPr>
        <w:lastRenderedPageBreak/>
        <w:t>herramientas, complejidad, constantes de tiempo entre otras.</w:t>
      </w:r>
      <w:r w:rsidR="005B1AFD" w:rsidRPr="00F03AE2">
        <w:rPr>
          <w:rFonts w:ascii="Times New Roman" w:hAnsi="Times New Roman" w:cs="Times New Roman"/>
          <w:iCs/>
        </w:rPr>
        <w:t xml:space="preserve"> Se cabe recalcar, que es mucho más fácil medir las entrada</w:t>
      </w:r>
      <w:r w:rsidR="00F00A9E" w:rsidRPr="00F03AE2">
        <w:rPr>
          <w:rFonts w:ascii="Times New Roman" w:hAnsi="Times New Roman" w:cs="Times New Roman"/>
          <w:iCs/>
        </w:rPr>
        <w:t>s, que las salidas y su entorno</w:t>
      </w:r>
      <w:r w:rsidR="008A7D74" w:rsidRPr="00F03AE2">
        <w:rPr>
          <w:rFonts w:ascii="Times New Roman" w:hAnsi="Times New Roman" w:cs="Times New Roman"/>
          <w:iCs/>
          <w:sz w:val="16"/>
          <w:szCs w:val="16"/>
        </w:rPr>
        <w:fldChar w:fldCharType="begin"/>
      </w:r>
      <w:r w:rsidR="00B46AA2" w:rsidRPr="00F03AE2">
        <w:rPr>
          <w:rFonts w:ascii="Times New Roman" w:hAnsi="Times New Roman" w:cs="Times New Roman"/>
          <w:iCs/>
          <w:sz w:val="16"/>
          <w:szCs w:val="16"/>
        </w:rPr>
        <w:instrText xml:space="preserve"> ADDIN ZOTERO_ITEM CSL_CITATION {"citationID":"DfgWmJwx","properties":{"formattedCitation":"(David N. Card, 2006)","plainCitation":"(David N. Card, 2006)","dontUpdate":true},"citationItems":[{"id":211,"uris":["http://zotero.org/users/local/UBoVLAxq/items/WNM296EV"],"uri":["http://zotero.org/users/local/UBoVLAxq/items/WNM296EV"],"itemData":{"id":211,"type":"article","title":"The Challenge of Productivity Measurement","URL":"http://www.netvalence.net/sites/default/files/resources/recom_read/TheChallengeofProductivityMeasurement.pdf","author":[{"family":"Card","given":"David N."}],"issued":{"date-parts":[["2006"]]}}}],"schema":"https://github.com/citation-style-language/schema/raw/master/csl-citation.json"} </w:instrText>
      </w:r>
      <w:r w:rsidR="008A7D74" w:rsidRPr="00F03AE2">
        <w:rPr>
          <w:rFonts w:ascii="Times New Roman" w:hAnsi="Times New Roman" w:cs="Times New Roman"/>
          <w:iCs/>
          <w:sz w:val="16"/>
          <w:szCs w:val="16"/>
        </w:rPr>
        <w:fldChar w:fldCharType="separate"/>
      </w:r>
      <w:r w:rsidR="0083396E" w:rsidRPr="00F03AE2">
        <w:rPr>
          <w:rFonts w:ascii="Times New Roman" w:hAnsi="Times New Roman" w:cs="Times New Roman"/>
          <w:sz w:val="16"/>
          <w:szCs w:val="16"/>
        </w:rPr>
        <w:t>(</w:t>
      </w:r>
      <w:r w:rsidR="00F00A9E" w:rsidRPr="00F03AE2">
        <w:rPr>
          <w:rFonts w:ascii="Times New Roman" w:hAnsi="Times New Roman" w:cs="Times New Roman"/>
          <w:sz w:val="16"/>
          <w:szCs w:val="16"/>
        </w:rPr>
        <w:t>Card, 2006</w:t>
      </w:r>
      <w:r w:rsidR="0083396E" w:rsidRPr="00F03AE2">
        <w:rPr>
          <w:rFonts w:ascii="Times New Roman" w:hAnsi="Times New Roman" w:cs="Times New Roman"/>
          <w:sz w:val="16"/>
          <w:szCs w:val="16"/>
        </w:rPr>
        <w:t>, p.2</w:t>
      </w:r>
      <w:r w:rsidR="00F00A9E" w:rsidRPr="00F03AE2">
        <w:rPr>
          <w:rFonts w:ascii="Times New Roman" w:hAnsi="Times New Roman" w:cs="Times New Roman"/>
          <w:sz w:val="16"/>
          <w:szCs w:val="16"/>
        </w:rPr>
        <w:t>)</w:t>
      </w:r>
      <w:r w:rsidR="008A7D74" w:rsidRPr="00F03AE2">
        <w:rPr>
          <w:rFonts w:ascii="Times New Roman" w:hAnsi="Times New Roman" w:cs="Times New Roman"/>
          <w:iCs/>
          <w:sz w:val="16"/>
          <w:szCs w:val="16"/>
        </w:rPr>
        <w:fldChar w:fldCharType="end"/>
      </w:r>
      <w:r w:rsidR="00F00A9E" w:rsidRPr="00F03AE2">
        <w:rPr>
          <w:rFonts w:ascii="Times New Roman" w:hAnsi="Times New Roman" w:cs="Times New Roman"/>
          <w:iCs/>
        </w:rPr>
        <w:t>.</w:t>
      </w:r>
    </w:p>
    <w:p w14:paraId="14F18CBF" w14:textId="77777777" w:rsidR="005B7642" w:rsidRPr="00F03AE2" w:rsidRDefault="005B7642" w:rsidP="008B3AA5">
      <w:pPr>
        <w:spacing w:after="0" w:line="360" w:lineRule="auto"/>
        <w:jc w:val="both"/>
        <w:rPr>
          <w:rFonts w:ascii="Times New Roman" w:hAnsi="Times New Roman" w:cs="Times New Roman"/>
          <w:iCs/>
        </w:rPr>
      </w:pPr>
    </w:p>
    <w:p w14:paraId="11B12F2A" w14:textId="77777777" w:rsidR="007A5061" w:rsidRPr="00F03AE2" w:rsidRDefault="00F00A9E" w:rsidP="008B3AA5">
      <w:pPr>
        <w:spacing w:after="0" w:line="360" w:lineRule="auto"/>
        <w:jc w:val="both"/>
        <w:rPr>
          <w:rFonts w:ascii="Times New Roman" w:hAnsi="Times New Roman" w:cs="Times New Roman"/>
          <w:iCs/>
        </w:rPr>
      </w:pPr>
      <w:r w:rsidRPr="00F03AE2">
        <w:rPr>
          <w:rFonts w:ascii="Times New Roman" w:hAnsi="Times New Roman" w:cs="Times New Roman"/>
          <w:iCs/>
        </w:rPr>
        <w:t>L</w:t>
      </w:r>
      <w:r w:rsidR="00FC2C79" w:rsidRPr="00F03AE2">
        <w:rPr>
          <w:rFonts w:ascii="Times New Roman" w:hAnsi="Times New Roman" w:cs="Times New Roman"/>
          <w:iCs/>
        </w:rPr>
        <w:t xml:space="preserve">a productividad del software </w:t>
      </w:r>
      <w:r w:rsidR="00E949B1" w:rsidRPr="00F03AE2">
        <w:rPr>
          <w:rFonts w:ascii="Times New Roman" w:hAnsi="Times New Roman" w:cs="Times New Roman"/>
          <w:iCs/>
        </w:rPr>
        <w:t>es</w:t>
      </w:r>
      <w:r w:rsidR="00FC2C79" w:rsidRPr="00F03AE2">
        <w:rPr>
          <w:rFonts w:ascii="Times New Roman" w:hAnsi="Times New Roman" w:cs="Times New Roman"/>
          <w:iCs/>
        </w:rPr>
        <w:t xml:space="preserve"> la relación entre el valor funcional del software pro</w:t>
      </w:r>
      <w:r w:rsidR="00E949B1" w:rsidRPr="00F03AE2">
        <w:rPr>
          <w:rFonts w:ascii="Times New Roman" w:hAnsi="Times New Roman" w:cs="Times New Roman"/>
          <w:iCs/>
        </w:rPr>
        <w:t>ducido y la mano de obra o gasto</w:t>
      </w:r>
      <w:r w:rsidR="00FC2C79" w:rsidRPr="00F03AE2">
        <w:rPr>
          <w:rFonts w:ascii="Times New Roman" w:hAnsi="Times New Roman" w:cs="Times New Roman"/>
          <w:iCs/>
        </w:rPr>
        <w:t>s para producirlo</w:t>
      </w:r>
      <w:r w:rsidR="008A7D74" w:rsidRPr="00F03AE2">
        <w:rPr>
          <w:rFonts w:ascii="Times New Roman" w:hAnsi="Times New Roman" w:cs="Times New Roman"/>
          <w:iCs/>
          <w:sz w:val="16"/>
          <w:szCs w:val="16"/>
        </w:rPr>
        <w:fldChar w:fldCharType="begin"/>
      </w:r>
      <w:r w:rsidR="00CD1F65" w:rsidRPr="00F03AE2">
        <w:rPr>
          <w:rFonts w:ascii="Times New Roman" w:hAnsi="Times New Roman" w:cs="Times New Roman"/>
          <w:iCs/>
          <w:sz w:val="16"/>
          <w:szCs w:val="16"/>
        </w:rPr>
        <w:instrText xml:space="preserve"> ADDIN ZOTERO_ITEM CSL_CITATION {"citationID":"Ds3zotlt","properties":{"formattedCitation":"(Rober Sidler, 2002)","plainCitation":"(Rober Sidler, 2002)","dontUpdate":true},"citationItems":[{"id":247,"uris":["http://zotero.org/users/local/UBoVLAxq/items/AXJDCAFZ"],"uri":["http://zotero.org/users/local/UBoVLAxq/items/AXJDCAFZ"],"itemData":{"id":247,"type":"webpage","title":"Software Productivity","URL":"http://www.umsl.edu/~sauterv/analysis/488_f02_papers/SoftwareProductivity.html","author":[{"family":"Sidler","given":"Rober"}],"issued":{"date-parts":[["2002"]]},"accessed":{"date-parts":[["2015",7,7]]}}}],"schema":"https://github.com/citation-style-language/schema/raw/master/csl-citation.json"} </w:instrText>
      </w:r>
      <w:r w:rsidR="008A7D74" w:rsidRPr="00F03AE2">
        <w:rPr>
          <w:rFonts w:ascii="Times New Roman" w:hAnsi="Times New Roman" w:cs="Times New Roman"/>
          <w:iCs/>
          <w:sz w:val="16"/>
          <w:szCs w:val="16"/>
        </w:rPr>
        <w:fldChar w:fldCharType="separate"/>
      </w:r>
      <w:r w:rsidR="00473A72" w:rsidRPr="00F03AE2">
        <w:rPr>
          <w:rFonts w:ascii="Times New Roman" w:hAnsi="Times New Roman" w:cs="Times New Roman"/>
          <w:sz w:val="16"/>
          <w:szCs w:val="16"/>
        </w:rPr>
        <w:t>(Sidler, 2002)</w:t>
      </w:r>
      <w:r w:rsidR="008A7D74" w:rsidRPr="00F03AE2">
        <w:rPr>
          <w:rFonts w:ascii="Times New Roman" w:hAnsi="Times New Roman" w:cs="Times New Roman"/>
          <w:iCs/>
          <w:sz w:val="16"/>
          <w:szCs w:val="16"/>
        </w:rPr>
        <w:fldChar w:fldCharType="end"/>
      </w:r>
      <w:r w:rsidR="00FC2C79" w:rsidRPr="00F03AE2">
        <w:rPr>
          <w:rFonts w:ascii="Times New Roman" w:hAnsi="Times New Roman" w:cs="Times New Roman"/>
          <w:iCs/>
        </w:rPr>
        <w:t xml:space="preserve">.En si el concepto de productividad de software viene a ser el resultado de la relación de lo producido por el </w:t>
      </w:r>
      <w:r w:rsidR="00E949B1" w:rsidRPr="00F03AE2">
        <w:rPr>
          <w:rFonts w:ascii="Times New Roman" w:hAnsi="Times New Roman" w:cs="Times New Roman"/>
          <w:iCs/>
        </w:rPr>
        <w:t xml:space="preserve">programador  </w:t>
      </w:r>
      <w:r w:rsidR="00FC2C79" w:rsidRPr="00F03AE2">
        <w:rPr>
          <w:rFonts w:ascii="Times New Roman" w:hAnsi="Times New Roman" w:cs="Times New Roman"/>
          <w:iCs/>
        </w:rPr>
        <w:t>y el esfuerzo empleado para producirlo</w:t>
      </w:r>
      <w:r w:rsidR="00E949B1" w:rsidRPr="00F03AE2">
        <w:rPr>
          <w:rFonts w:ascii="Times New Roman" w:hAnsi="Times New Roman" w:cs="Times New Roman"/>
          <w:iCs/>
        </w:rPr>
        <w:t>, ambas siendo medidas directas de software.</w:t>
      </w:r>
      <w:r w:rsidR="00F9203D" w:rsidRPr="00F03AE2">
        <w:rPr>
          <w:rFonts w:ascii="Times New Roman" w:hAnsi="Times New Roman" w:cs="Times New Roman"/>
          <w:iCs/>
        </w:rPr>
        <w:t xml:space="preserve"> </w:t>
      </w:r>
      <w:r w:rsidR="00D77EC0" w:rsidRPr="00F03AE2">
        <w:rPr>
          <w:rFonts w:ascii="Times New Roman" w:hAnsi="Times New Roman" w:cs="Times New Roman"/>
          <w:iCs/>
        </w:rPr>
        <w:t>De acuerdo a la clasificación de medidas de softwa</w:t>
      </w:r>
      <w:r w:rsidR="007043B4" w:rsidRPr="00F03AE2">
        <w:rPr>
          <w:rFonts w:ascii="Times New Roman" w:hAnsi="Times New Roman" w:cs="Times New Roman"/>
          <w:iCs/>
        </w:rPr>
        <w:t xml:space="preserve">re mencionada anteriormente, la </w:t>
      </w:r>
      <w:r w:rsidR="00D77EC0" w:rsidRPr="00F03AE2">
        <w:rPr>
          <w:rFonts w:ascii="Times New Roman" w:hAnsi="Times New Roman" w:cs="Times New Roman"/>
          <w:iCs/>
        </w:rPr>
        <w:t>productividad viene a ser parte de una medida indirecta, convirtiéndose en una métrica debido a que depende de otras medidas directas las cuales son las líneas de código y el esfuerzo</w:t>
      </w:r>
      <w:r w:rsidR="001D3A96" w:rsidRPr="00F03AE2">
        <w:rPr>
          <w:rFonts w:ascii="Times New Roman" w:hAnsi="Times New Roman" w:cs="Times New Roman"/>
          <w:iCs/>
        </w:rPr>
        <w:t xml:space="preserve"> o tiempo</w:t>
      </w:r>
      <w:r w:rsidR="00D77EC0" w:rsidRPr="00F03AE2">
        <w:rPr>
          <w:rFonts w:ascii="Times New Roman" w:hAnsi="Times New Roman" w:cs="Times New Roman"/>
          <w:iCs/>
        </w:rPr>
        <w:t xml:space="preserve">. </w:t>
      </w:r>
    </w:p>
    <w:p w14:paraId="0A8828F6" w14:textId="77777777" w:rsidR="00AB5BC6" w:rsidRPr="00F03AE2" w:rsidRDefault="00AB5BC6" w:rsidP="008B3AA5">
      <w:pPr>
        <w:spacing w:after="0" w:line="360" w:lineRule="auto"/>
        <w:jc w:val="both"/>
        <w:rPr>
          <w:rFonts w:ascii="Times New Roman" w:hAnsi="Times New Roman" w:cs="Times New Roman"/>
          <w:iCs/>
        </w:rPr>
      </w:pPr>
    </w:p>
    <w:p w14:paraId="24980EBB" w14:textId="77777777" w:rsidR="00DC331E" w:rsidRPr="00F03AE2" w:rsidRDefault="00DC331E" w:rsidP="00F53C45">
      <w:pPr>
        <w:pStyle w:val="Estilo111"/>
        <w:numPr>
          <w:ilvl w:val="2"/>
          <w:numId w:val="99"/>
        </w:numPr>
        <w:spacing w:before="0" w:line="360" w:lineRule="auto"/>
        <w:rPr>
          <w:rFonts w:cs="Times New Roman"/>
          <w:szCs w:val="22"/>
        </w:rPr>
      </w:pPr>
      <w:bookmarkStart w:id="116" w:name="_Toc421023247"/>
      <w:bookmarkStart w:id="117" w:name="_Toc425344899"/>
      <w:r w:rsidRPr="00F03AE2">
        <w:rPr>
          <w:rFonts w:cs="Times New Roman"/>
          <w:szCs w:val="22"/>
        </w:rPr>
        <w:t xml:space="preserve">Factores que afectan </w:t>
      </w:r>
      <w:r w:rsidR="00B61884" w:rsidRPr="00F03AE2">
        <w:rPr>
          <w:rFonts w:cs="Times New Roman"/>
          <w:szCs w:val="22"/>
        </w:rPr>
        <w:t xml:space="preserve">a </w:t>
      </w:r>
      <w:r w:rsidR="002B7114" w:rsidRPr="00F03AE2">
        <w:rPr>
          <w:rFonts w:cs="Times New Roman"/>
          <w:szCs w:val="22"/>
        </w:rPr>
        <w:t xml:space="preserve">la </w:t>
      </w:r>
      <w:r w:rsidR="00B61884" w:rsidRPr="00F03AE2">
        <w:rPr>
          <w:rFonts w:cs="Times New Roman"/>
          <w:szCs w:val="22"/>
        </w:rPr>
        <w:t>Productividad</w:t>
      </w:r>
      <w:bookmarkEnd w:id="116"/>
      <w:r w:rsidR="00C07364" w:rsidRPr="00F03AE2">
        <w:rPr>
          <w:rFonts w:cs="Times New Roman"/>
          <w:szCs w:val="22"/>
        </w:rPr>
        <w:t>.</w:t>
      </w:r>
      <w:bookmarkEnd w:id="117"/>
    </w:p>
    <w:p w14:paraId="759DAF3A" w14:textId="77777777" w:rsidR="00F27647" w:rsidRPr="00F03AE2" w:rsidRDefault="00F27647" w:rsidP="008B3AA5">
      <w:pPr>
        <w:spacing w:after="0" w:line="360" w:lineRule="auto"/>
        <w:jc w:val="both"/>
        <w:rPr>
          <w:rFonts w:ascii="Times New Roman" w:hAnsi="Times New Roman" w:cs="Times New Roman"/>
        </w:rPr>
      </w:pPr>
    </w:p>
    <w:p w14:paraId="3D582C99" w14:textId="3ED6DC0F" w:rsidR="002A214F" w:rsidRPr="00F03AE2" w:rsidRDefault="00652983" w:rsidP="008B3AA5">
      <w:pPr>
        <w:spacing w:after="0" w:line="360" w:lineRule="auto"/>
        <w:jc w:val="both"/>
        <w:rPr>
          <w:rFonts w:ascii="Times New Roman" w:hAnsi="Times New Roman" w:cs="Times New Roman"/>
        </w:rPr>
      </w:pPr>
      <w:r w:rsidRPr="00F03AE2">
        <w:rPr>
          <w:rFonts w:ascii="Times New Roman" w:hAnsi="Times New Roman" w:cs="Times New Roman"/>
        </w:rPr>
        <w:t>Existen 4 factores importantes que inciden en la productividad del software</w:t>
      </w:r>
      <w:r w:rsidR="008A7D74" w:rsidRPr="00F03AE2">
        <w:rPr>
          <w:rFonts w:ascii="Times New Roman" w:hAnsi="Times New Roman" w:cs="Times New Roman"/>
        </w:rPr>
        <w:fldChar w:fldCharType="begin"/>
      </w:r>
      <w:r w:rsidR="00CD1F65" w:rsidRPr="00F03AE2">
        <w:rPr>
          <w:rFonts w:ascii="Times New Roman" w:hAnsi="Times New Roman" w:cs="Times New Roman"/>
        </w:rPr>
        <w:instrText xml:space="preserve"> ADDIN ZOTERO_ITEM CSL_CITATION {"citationID":"RRa5MCDx","properties":{"formattedCitation":"{\\rtf (\\uc0\\u8220{}Medici\\uc0\\u243{}n de Productividad de Software,\\uc0\\u8221{} n.d.)}","plainCitation":"(“Medición de Productividad de Software,” n.d.)","dontUpdate":true},"citationItems":[{"id":203,"uris":["http://zotero.org/users/local/UBoVLAxq/items/6PRPHZAT"],"uri":["http://zotero.org/users/local/UBoVLAxq/items/6PRPHZAT"],"itemData":{"id":203,"type":"article","title":"Medición de Productividad de Software","URL":"http://www.inf.utfsm.cl/~visconti/iswav/documentos/ProdyEstEsfuerzo.pdf","author":[{"family":"Visconti","given":"Marcello"}]}}],"schema":"https://github.com/citation-style-language/schema/raw/master/csl-citation.json"} </w:instrText>
      </w:r>
      <w:r w:rsidR="008A7D74" w:rsidRPr="00F03AE2">
        <w:rPr>
          <w:rFonts w:ascii="Times New Roman" w:hAnsi="Times New Roman" w:cs="Times New Roman"/>
        </w:rPr>
        <w:fldChar w:fldCharType="separate"/>
      </w:r>
      <w:r w:rsidR="00ED69A1" w:rsidRPr="00F03AE2">
        <w:rPr>
          <w:rFonts w:ascii="Times New Roman" w:hAnsi="Times New Roman" w:cs="Times New Roman"/>
        </w:rPr>
        <w:t>(</w:t>
      </w:r>
      <w:r w:rsidR="00ED69A1" w:rsidRPr="00F03AE2">
        <w:rPr>
          <w:rFonts w:ascii="Times New Roman" w:hAnsi="Times New Roman" w:cs="Times New Roman"/>
          <w:sz w:val="16"/>
          <w:szCs w:val="16"/>
        </w:rPr>
        <w:t>Visconti, s.f.</w:t>
      </w:r>
      <w:r w:rsidR="0083396E" w:rsidRPr="00F03AE2">
        <w:rPr>
          <w:rFonts w:ascii="Times New Roman" w:hAnsi="Times New Roman" w:cs="Times New Roman"/>
          <w:sz w:val="16"/>
          <w:szCs w:val="16"/>
        </w:rPr>
        <w:t>, p.2</w:t>
      </w:r>
      <w:r w:rsidR="00ED69A1" w:rsidRPr="00F03AE2">
        <w:rPr>
          <w:rFonts w:ascii="Times New Roman" w:hAnsi="Times New Roman" w:cs="Times New Roman"/>
          <w:sz w:val="16"/>
          <w:szCs w:val="16"/>
        </w:rPr>
        <w:t>)</w:t>
      </w:r>
      <w:r w:rsidR="008A7D74" w:rsidRPr="00F03AE2">
        <w:rPr>
          <w:rFonts w:ascii="Times New Roman" w:hAnsi="Times New Roman" w:cs="Times New Roman"/>
        </w:rPr>
        <w:fldChar w:fldCharType="end"/>
      </w:r>
      <w:r w:rsidRPr="00F03AE2">
        <w:rPr>
          <w:rFonts w:ascii="Times New Roman" w:hAnsi="Times New Roman" w:cs="Times New Roman"/>
        </w:rPr>
        <w:t>:</w:t>
      </w:r>
    </w:p>
    <w:p w14:paraId="56991BDD" w14:textId="77777777" w:rsidR="003F6756" w:rsidRPr="00F03AE2" w:rsidRDefault="003F6756" w:rsidP="008B3AA5">
      <w:pPr>
        <w:spacing w:after="0" w:line="360" w:lineRule="auto"/>
        <w:jc w:val="both"/>
        <w:rPr>
          <w:rFonts w:ascii="Times New Roman" w:hAnsi="Times New Roman" w:cs="Times New Roman"/>
        </w:rPr>
      </w:pPr>
    </w:p>
    <w:p w14:paraId="7AB3AC0A" w14:textId="77777777" w:rsidR="00652983" w:rsidRPr="00F03AE2" w:rsidRDefault="00652983" w:rsidP="008B3AA5">
      <w:pPr>
        <w:pStyle w:val="Prrafodelista"/>
        <w:numPr>
          <w:ilvl w:val="0"/>
          <w:numId w:val="20"/>
        </w:numPr>
        <w:spacing w:after="0" w:line="360" w:lineRule="auto"/>
        <w:jc w:val="both"/>
        <w:rPr>
          <w:rFonts w:ascii="Times New Roman" w:hAnsi="Times New Roman" w:cs="Times New Roman"/>
        </w:rPr>
      </w:pPr>
      <w:r w:rsidRPr="00F03AE2">
        <w:rPr>
          <w:rFonts w:ascii="Times New Roman" w:hAnsi="Times New Roman" w:cs="Times New Roman"/>
          <w:b/>
        </w:rPr>
        <w:t xml:space="preserve">Factor humano: </w:t>
      </w:r>
      <w:r w:rsidR="002674A1" w:rsidRPr="00F03AE2">
        <w:rPr>
          <w:rFonts w:ascii="Times New Roman" w:hAnsi="Times New Roman" w:cs="Times New Roman"/>
        </w:rPr>
        <w:t>Este factor va enfocado en el tamaño</w:t>
      </w:r>
      <w:r w:rsidR="00B87D4C" w:rsidRPr="00F03AE2">
        <w:rPr>
          <w:rFonts w:ascii="Times New Roman" w:hAnsi="Times New Roman" w:cs="Times New Roman"/>
        </w:rPr>
        <w:t xml:space="preserve"> del equipo de trabajo, </w:t>
      </w:r>
      <w:r w:rsidR="00824248" w:rsidRPr="00F03AE2">
        <w:rPr>
          <w:rFonts w:ascii="Times New Roman" w:hAnsi="Times New Roman" w:cs="Times New Roman"/>
        </w:rPr>
        <w:t xml:space="preserve">la </w:t>
      </w:r>
      <w:r w:rsidR="002674A1" w:rsidRPr="00F03AE2">
        <w:rPr>
          <w:rFonts w:ascii="Times New Roman" w:hAnsi="Times New Roman" w:cs="Times New Roman"/>
        </w:rPr>
        <w:t>capacidad individual, años de experiencia en cierto lenguaje</w:t>
      </w:r>
      <w:r w:rsidR="00824248" w:rsidRPr="00F03AE2">
        <w:rPr>
          <w:rFonts w:ascii="Times New Roman" w:hAnsi="Times New Roman" w:cs="Times New Roman"/>
        </w:rPr>
        <w:t xml:space="preserve"> de programación</w:t>
      </w:r>
      <w:r w:rsidR="00B87D4C" w:rsidRPr="00F03AE2">
        <w:rPr>
          <w:rFonts w:ascii="Times New Roman" w:hAnsi="Times New Roman" w:cs="Times New Roman"/>
        </w:rPr>
        <w:t xml:space="preserve"> o en problemas similares entre otros. </w:t>
      </w:r>
    </w:p>
    <w:p w14:paraId="227BF300" w14:textId="77777777" w:rsidR="00F71B47" w:rsidRPr="00F03AE2" w:rsidRDefault="00F71B47" w:rsidP="00F71B47">
      <w:pPr>
        <w:spacing w:after="0" w:line="360" w:lineRule="auto"/>
        <w:jc w:val="both"/>
        <w:rPr>
          <w:rFonts w:ascii="Times New Roman" w:hAnsi="Times New Roman" w:cs="Times New Roman"/>
        </w:rPr>
      </w:pPr>
    </w:p>
    <w:p w14:paraId="59DC0041" w14:textId="77777777" w:rsidR="00652983" w:rsidRPr="00F03AE2" w:rsidRDefault="00652983" w:rsidP="008B3AA5">
      <w:pPr>
        <w:pStyle w:val="Prrafodelista"/>
        <w:numPr>
          <w:ilvl w:val="0"/>
          <w:numId w:val="20"/>
        </w:numPr>
        <w:spacing w:after="0" w:line="360" w:lineRule="auto"/>
        <w:jc w:val="both"/>
        <w:rPr>
          <w:rFonts w:ascii="Times New Roman" w:hAnsi="Times New Roman" w:cs="Times New Roman"/>
        </w:rPr>
      </w:pPr>
      <w:r w:rsidRPr="00F03AE2">
        <w:rPr>
          <w:rFonts w:ascii="Times New Roman" w:hAnsi="Times New Roman" w:cs="Times New Roman"/>
          <w:b/>
        </w:rPr>
        <w:t xml:space="preserve">Factor del </w:t>
      </w:r>
      <w:r w:rsidR="00AB5BC6" w:rsidRPr="00F03AE2">
        <w:rPr>
          <w:rFonts w:ascii="Times New Roman" w:hAnsi="Times New Roman" w:cs="Times New Roman"/>
          <w:b/>
        </w:rPr>
        <w:t>proceso:</w:t>
      </w:r>
      <w:r w:rsidR="00AB5BC6" w:rsidRPr="00F03AE2">
        <w:rPr>
          <w:rFonts w:ascii="Times New Roman" w:hAnsi="Times New Roman" w:cs="Times New Roman"/>
        </w:rPr>
        <w:t xml:space="preserve"> dentro</w:t>
      </w:r>
      <w:r w:rsidR="00E64056" w:rsidRPr="00F03AE2">
        <w:rPr>
          <w:rFonts w:ascii="Times New Roman" w:hAnsi="Times New Roman" w:cs="Times New Roman"/>
        </w:rPr>
        <w:t xml:space="preserve"> de este factor se incluye los lenguajes de programación, ambientes de trabajo, estrategias de </w:t>
      </w:r>
      <w:r w:rsidR="007042CA" w:rsidRPr="00F03AE2">
        <w:rPr>
          <w:rFonts w:ascii="Times New Roman" w:hAnsi="Times New Roman" w:cs="Times New Roman"/>
        </w:rPr>
        <w:t>programación, revisiones de diseño y código, herramientas case o frameworks, entre otros.</w:t>
      </w:r>
    </w:p>
    <w:p w14:paraId="16D2E09F" w14:textId="77777777" w:rsidR="00F71B47" w:rsidRPr="00F03AE2" w:rsidRDefault="00F71B47" w:rsidP="00F71B47">
      <w:pPr>
        <w:spacing w:after="0" w:line="360" w:lineRule="auto"/>
        <w:jc w:val="both"/>
        <w:rPr>
          <w:rFonts w:ascii="Times New Roman" w:hAnsi="Times New Roman" w:cs="Times New Roman"/>
        </w:rPr>
      </w:pPr>
    </w:p>
    <w:p w14:paraId="6802AAEE" w14:textId="34C9F9CC" w:rsidR="00652983" w:rsidRPr="00F03AE2" w:rsidRDefault="00652983" w:rsidP="008B3AA5">
      <w:pPr>
        <w:pStyle w:val="Prrafodelista"/>
        <w:numPr>
          <w:ilvl w:val="0"/>
          <w:numId w:val="20"/>
        </w:numPr>
        <w:spacing w:after="0" w:line="360" w:lineRule="auto"/>
        <w:jc w:val="both"/>
        <w:rPr>
          <w:rFonts w:ascii="Times New Roman" w:hAnsi="Times New Roman" w:cs="Times New Roman"/>
        </w:rPr>
      </w:pPr>
      <w:r w:rsidRPr="00F03AE2">
        <w:rPr>
          <w:rFonts w:ascii="Times New Roman" w:hAnsi="Times New Roman" w:cs="Times New Roman"/>
          <w:b/>
        </w:rPr>
        <w:t xml:space="preserve">Factor del </w:t>
      </w:r>
      <w:r w:rsidR="00AB5BC6" w:rsidRPr="00F03AE2">
        <w:rPr>
          <w:rFonts w:ascii="Times New Roman" w:hAnsi="Times New Roman" w:cs="Times New Roman"/>
          <w:b/>
        </w:rPr>
        <w:t>producto:</w:t>
      </w:r>
      <w:r w:rsidR="00AB5BC6" w:rsidRPr="00F03AE2">
        <w:rPr>
          <w:rFonts w:ascii="Times New Roman" w:hAnsi="Times New Roman" w:cs="Times New Roman"/>
        </w:rPr>
        <w:t xml:space="preserve"> incluye</w:t>
      </w:r>
      <w:r w:rsidR="007042CA" w:rsidRPr="00F03AE2">
        <w:rPr>
          <w:rFonts w:ascii="Times New Roman" w:hAnsi="Times New Roman" w:cs="Times New Roman"/>
        </w:rPr>
        <w:t xml:space="preserve"> aspectos de fiabilidad y rendimiento del sistema como por ejemplo tamaño del proyecto y base de datos individualmente, requerimientos de tiempo real, complejidad, cantidad de código reusado, cantidad de documentación, entre otros</w:t>
      </w:r>
      <w:r w:rsidR="003F6756" w:rsidRPr="00F03AE2">
        <w:rPr>
          <w:rFonts w:ascii="Times New Roman" w:hAnsi="Times New Roman" w:cs="Times New Roman"/>
        </w:rPr>
        <w:t>.</w:t>
      </w:r>
    </w:p>
    <w:p w14:paraId="4ACEC3C1" w14:textId="77777777" w:rsidR="003F6756" w:rsidRPr="00F03AE2" w:rsidRDefault="003F6756" w:rsidP="003F6756">
      <w:pPr>
        <w:spacing w:after="0" w:line="360" w:lineRule="auto"/>
        <w:jc w:val="both"/>
        <w:rPr>
          <w:rFonts w:ascii="Times New Roman" w:hAnsi="Times New Roman" w:cs="Times New Roman"/>
        </w:rPr>
      </w:pPr>
    </w:p>
    <w:p w14:paraId="49646D30" w14:textId="77777777" w:rsidR="005B7642" w:rsidRPr="00F03AE2" w:rsidRDefault="00652983" w:rsidP="008B3AA5">
      <w:pPr>
        <w:pStyle w:val="Prrafodelista"/>
        <w:numPr>
          <w:ilvl w:val="0"/>
          <w:numId w:val="20"/>
        </w:numPr>
        <w:spacing w:after="0" w:line="360" w:lineRule="auto"/>
        <w:jc w:val="both"/>
        <w:rPr>
          <w:rFonts w:ascii="Times New Roman" w:hAnsi="Times New Roman" w:cs="Times New Roman"/>
        </w:rPr>
      </w:pPr>
      <w:r w:rsidRPr="00F03AE2">
        <w:rPr>
          <w:rFonts w:ascii="Times New Roman" w:hAnsi="Times New Roman" w:cs="Times New Roman"/>
          <w:b/>
        </w:rPr>
        <w:t xml:space="preserve">Factor del recurso: </w:t>
      </w:r>
      <w:r w:rsidR="007042CA" w:rsidRPr="00F03AE2">
        <w:rPr>
          <w:rFonts w:ascii="Times New Roman" w:hAnsi="Times New Roman" w:cs="Times New Roman"/>
        </w:rPr>
        <w:t>Disponibilidad de herramientas CASE, y recursos</w:t>
      </w:r>
      <w:r w:rsidR="001A1280" w:rsidRPr="00F03AE2">
        <w:rPr>
          <w:rFonts w:ascii="Times New Roman" w:hAnsi="Times New Roman" w:cs="Times New Roman"/>
        </w:rPr>
        <w:t xml:space="preserve">. </w:t>
      </w:r>
    </w:p>
    <w:p w14:paraId="2CBDA687" w14:textId="77777777" w:rsidR="00F27647" w:rsidRPr="00F03AE2" w:rsidRDefault="00F27647" w:rsidP="008B3AA5">
      <w:pPr>
        <w:spacing w:after="0" w:line="360" w:lineRule="auto"/>
        <w:jc w:val="both"/>
        <w:rPr>
          <w:rFonts w:ascii="Times New Roman" w:hAnsi="Times New Roman" w:cs="Times New Roman"/>
        </w:rPr>
      </w:pPr>
    </w:p>
    <w:p w14:paraId="02AA4597" w14:textId="77777777" w:rsidR="001A1280" w:rsidRPr="00F03AE2" w:rsidRDefault="00EF6948"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ste estudio comparativo </w:t>
      </w:r>
      <w:r w:rsidR="00703637" w:rsidRPr="00F03AE2">
        <w:rPr>
          <w:rFonts w:ascii="Times New Roman" w:hAnsi="Times New Roman" w:cs="Times New Roman"/>
        </w:rPr>
        <w:t>se centrará justamente en el</w:t>
      </w:r>
      <w:r w:rsidRPr="00F03AE2">
        <w:rPr>
          <w:rFonts w:ascii="Times New Roman" w:hAnsi="Times New Roman" w:cs="Times New Roman"/>
        </w:rPr>
        <w:t xml:space="preserve"> factor del proceso, </w:t>
      </w:r>
      <w:r w:rsidR="00703637" w:rsidRPr="00F03AE2">
        <w:rPr>
          <w:rFonts w:ascii="Times New Roman" w:hAnsi="Times New Roman" w:cs="Times New Roman"/>
        </w:rPr>
        <w:t>ya que los frameworks de estudio utilizan funcionalidades diferentes y al medir su productividad se obtendrá los resultados.</w:t>
      </w:r>
    </w:p>
    <w:p w14:paraId="7BAF4F12" w14:textId="77777777" w:rsidR="005B7642" w:rsidRDefault="005B7642" w:rsidP="008B3AA5">
      <w:pPr>
        <w:spacing w:after="0" w:line="360" w:lineRule="auto"/>
        <w:jc w:val="both"/>
        <w:rPr>
          <w:rFonts w:ascii="Times New Roman" w:hAnsi="Times New Roman" w:cs="Times New Roman"/>
        </w:rPr>
      </w:pPr>
    </w:p>
    <w:p w14:paraId="65B3917F" w14:textId="77777777" w:rsidR="008F709F" w:rsidRPr="00F03AE2" w:rsidRDefault="008F709F" w:rsidP="008B3AA5">
      <w:pPr>
        <w:spacing w:after="0" w:line="360" w:lineRule="auto"/>
        <w:jc w:val="both"/>
        <w:rPr>
          <w:rFonts w:ascii="Times New Roman" w:hAnsi="Times New Roman" w:cs="Times New Roman"/>
        </w:rPr>
      </w:pPr>
    </w:p>
    <w:p w14:paraId="4380E3CC" w14:textId="77777777" w:rsidR="003F6756" w:rsidRPr="00F03AE2" w:rsidRDefault="003F6756" w:rsidP="008B3AA5">
      <w:pPr>
        <w:spacing w:after="0" w:line="360" w:lineRule="auto"/>
        <w:jc w:val="both"/>
        <w:rPr>
          <w:rFonts w:ascii="Times New Roman" w:hAnsi="Times New Roman" w:cs="Times New Roman"/>
        </w:rPr>
      </w:pPr>
    </w:p>
    <w:p w14:paraId="0F7951BD" w14:textId="4BADF937" w:rsidR="000B2B55" w:rsidRPr="00F03AE2" w:rsidRDefault="005D4A5E" w:rsidP="00F53C45">
      <w:pPr>
        <w:pStyle w:val="11"/>
        <w:numPr>
          <w:ilvl w:val="1"/>
          <w:numId w:val="99"/>
        </w:numPr>
        <w:spacing w:before="0" w:line="360" w:lineRule="auto"/>
        <w:rPr>
          <w:rFonts w:cs="Times New Roman"/>
          <w:szCs w:val="22"/>
        </w:rPr>
      </w:pPr>
      <w:bookmarkStart w:id="118" w:name="_Toc421023248"/>
      <w:bookmarkStart w:id="119" w:name="_Toc425344900"/>
      <w:r w:rsidRPr="00F03AE2">
        <w:rPr>
          <w:rFonts w:cs="Times New Roman"/>
          <w:szCs w:val="22"/>
        </w:rPr>
        <w:lastRenderedPageBreak/>
        <w:t>Métricas de productividad</w:t>
      </w:r>
      <w:bookmarkEnd w:id="118"/>
      <w:bookmarkEnd w:id="119"/>
    </w:p>
    <w:p w14:paraId="3794443F" w14:textId="77777777" w:rsidR="005B7642" w:rsidRPr="00F03AE2" w:rsidRDefault="005B7642" w:rsidP="008B3AA5">
      <w:pPr>
        <w:spacing w:after="0" w:line="360" w:lineRule="auto"/>
        <w:rPr>
          <w:rFonts w:ascii="Times New Roman" w:hAnsi="Times New Roman" w:cs="Times New Roman"/>
        </w:rPr>
      </w:pPr>
    </w:p>
    <w:p w14:paraId="4E0B022C" w14:textId="07FEF279" w:rsidR="002F0BF0" w:rsidRPr="00F03AE2" w:rsidRDefault="00ED69A1"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rPr>
        <w:t>L</w:t>
      </w:r>
      <w:r w:rsidR="0043611F" w:rsidRPr="00F03AE2">
        <w:rPr>
          <w:rFonts w:ascii="Times New Roman" w:hAnsi="Times New Roman" w:cs="Times New Roman"/>
        </w:rPr>
        <w:t>a importancia de</w:t>
      </w:r>
      <w:r w:rsidR="002F0BF0" w:rsidRPr="00F03AE2">
        <w:rPr>
          <w:rFonts w:ascii="Times New Roman" w:hAnsi="Times New Roman" w:cs="Times New Roman"/>
        </w:rPr>
        <w:t xml:space="preserve"> medir la productividad de productos de software, viene de la necesidad de identificar que recursos se </w:t>
      </w:r>
      <w:r w:rsidR="0043611F" w:rsidRPr="00F03AE2">
        <w:rPr>
          <w:rFonts w:ascii="Times New Roman" w:hAnsi="Times New Roman" w:cs="Times New Roman"/>
        </w:rPr>
        <w:t>están</w:t>
      </w:r>
      <w:r w:rsidR="002F0BF0" w:rsidRPr="00F03AE2">
        <w:rPr>
          <w:rFonts w:ascii="Times New Roman" w:hAnsi="Times New Roman" w:cs="Times New Roman"/>
        </w:rPr>
        <w:t xml:space="preserve"> sobre utilizando y causan perdida para la empresa</w:t>
      </w:r>
      <w:r w:rsidR="008A7D74" w:rsidRPr="00F03AE2">
        <w:rPr>
          <w:rFonts w:ascii="Times New Roman" w:hAnsi="Times New Roman" w:cs="Times New Roman"/>
          <w:sz w:val="16"/>
          <w:szCs w:val="16"/>
        </w:rPr>
        <w:fldChar w:fldCharType="begin"/>
      </w:r>
      <w:r w:rsidR="00FB5952" w:rsidRPr="00F03AE2">
        <w:rPr>
          <w:rFonts w:ascii="Times New Roman" w:hAnsi="Times New Roman" w:cs="Times New Roman"/>
          <w:sz w:val="16"/>
          <w:szCs w:val="16"/>
        </w:rPr>
        <w:instrText xml:space="preserve"> ADDIN ZOTERO_ITEM CSL_CITATION {"citationID":"Y3CnQTZM","properties":{"formattedCitation":"(Nwelih &amp; Amadin, 2008)","plainCitation":"(Nwelih &amp; Amadin, 2008)"},"citationItems":[{"id":250,"uris":["http://zotero.org/users/local/UBoVLAxq/items/EW46CZM4"],"uri":["http://zotero.org/users/local/UBoVLAxq/items/EW46CZM4"],"itemData":{"id":250,"type":"article","title":"Modeling Software Reuse in Traditional Productivity Mode","URL":"http://docsdrive.com/pdfs/medwelljournals/ajit/2008/484-488.pdf","author":[{"family":"Nwelih","given":"E"},{"family":"Amadin","given":"I.F"}],"issued":{"date-parts":[["2008"]]}}}],"schema":"https://github.com/citation-style-language/schema/raw/master/csl-citation.json"} </w:instrText>
      </w:r>
      <w:r w:rsidR="008A7D74" w:rsidRPr="00F03AE2">
        <w:rPr>
          <w:rFonts w:ascii="Times New Roman" w:hAnsi="Times New Roman" w:cs="Times New Roman"/>
          <w:sz w:val="16"/>
          <w:szCs w:val="16"/>
        </w:rPr>
        <w:fldChar w:fldCharType="separate"/>
      </w:r>
      <w:r w:rsidR="00FB5952" w:rsidRPr="00F03AE2">
        <w:rPr>
          <w:rFonts w:ascii="Times New Roman" w:hAnsi="Times New Roman" w:cs="Times New Roman"/>
          <w:sz w:val="16"/>
          <w:szCs w:val="16"/>
        </w:rPr>
        <w:t>(Nwelih y Amadin, 2008</w:t>
      </w:r>
      <w:r w:rsidR="0083396E" w:rsidRPr="00F03AE2">
        <w:rPr>
          <w:rFonts w:ascii="Times New Roman" w:hAnsi="Times New Roman" w:cs="Times New Roman"/>
          <w:sz w:val="16"/>
          <w:szCs w:val="16"/>
        </w:rPr>
        <w:t>, p.1</w:t>
      </w:r>
      <w:r w:rsidR="00FB5952"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2F0BF0" w:rsidRPr="00F03AE2">
        <w:rPr>
          <w:rFonts w:ascii="Times New Roman" w:hAnsi="Times New Roman" w:cs="Times New Roman"/>
          <w:sz w:val="16"/>
          <w:szCs w:val="16"/>
        </w:rPr>
        <w:t>.</w:t>
      </w:r>
    </w:p>
    <w:p w14:paraId="175F314C" w14:textId="77777777" w:rsidR="00F9203D" w:rsidRPr="00F03AE2" w:rsidRDefault="00F9203D" w:rsidP="008B3AA5">
      <w:pPr>
        <w:spacing w:after="0" w:line="360" w:lineRule="auto"/>
        <w:jc w:val="both"/>
        <w:rPr>
          <w:rFonts w:ascii="Times New Roman" w:hAnsi="Times New Roman" w:cs="Times New Roman"/>
        </w:rPr>
      </w:pPr>
    </w:p>
    <w:p w14:paraId="39F2E5E2" w14:textId="0B24FBE0" w:rsidR="00996D1D" w:rsidRPr="00F03AE2" w:rsidRDefault="00FB5952" w:rsidP="008B3AA5">
      <w:pPr>
        <w:spacing w:after="0" w:line="360" w:lineRule="auto"/>
        <w:jc w:val="both"/>
        <w:rPr>
          <w:rFonts w:ascii="Times New Roman" w:hAnsi="Times New Roman" w:cs="Times New Roman"/>
        </w:rPr>
      </w:pPr>
      <w:r w:rsidRPr="00F03AE2">
        <w:rPr>
          <w:rFonts w:ascii="Times New Roman" w:hAnsi="Times New Roman" w:cs="Times New Roman"/>
        </w:rPr>
        <w:t>L</w:t>
      </w:r>
      <w:r w:rsidR="005B1934" w:rsidRPr="00F03AE2">
        <w:rPr>
          <w:rFonts w:ascii="Times New Roman" w:hAnsi="Times New Roman" w:cs="Times New Roman"/>
        </w:rPr>
        <w:t xml:space="preserve">as métricas de productividad de software </w:t>
      </w:r>
      <w:r w:rsidR="008A7D74" w:rsidRPr="00F03AE2">
        <w:rPr>
          <w:rFonts w:ascii="Times New Roman" w:hAnsi="Times New Roman" w:cs="Times New Roman"/>
          <w:sz w:val="16"/>
          <w:szCs w:val="16"/>
        </w:rPr>
        <w:fldChar w:fldCharType="begin"/>
      </w:r>
      <w:r w:rsidRPr="00F03AE2">
        <w:rPr>
          <w:rFonts w:ascii="Times New Roman" w:hAnsi="Times New Roman" w:cs="Times New Roman"/>
          <w:sz w:val="16"/>
          <w:szCs w:val="16"/>
        </w:rPr>
        <w:instrText xml:space="preserve"> ADDIN ZOTERO_ITEM CSL_CITATION {"citationID":"MNnhzFER","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w:t>
      </w:r>
      <w:r w:rsidRPr="00F03AE2">
        <w:rPr>
          <w:rFonts w:ascii="Times New Roman" w:hAnsi="Times New Roman" w:cs="Times New Roman"/>
          <w:sz w:val="16"/>
          <w:szCs w:val="16"/>
        </w:rPr>
        <w:t>IEEE Standard for Software Productivity Metrics</w:t>
      </w:r>
      <w:r w:rsidR="00034BB6" w:rsidRPr="00F03AE2">
        <w:rPr>
          <w:rFonts w:ascii="Times New Roman" w:hAnsi="Times New Roman" w:cs="Times New Roman"/>
          <w:sz w:val="16"/>
          <w:szCs w:val="16"/>
        </w:rPr>
        <w:t xml:space="preserve">, </w:t>
      </w:r>
      <w:r w:rsidRPr="00F03AE2">
        <w:rPr>
          <w:rFonts w:ascii="Times New Roman" w:hAnsi="Times New Roman" w:cs="Times New Roman"/>
          <w:sz w:val="16"/>
          <w:szCs w:val="16"/>
        </w:rPr>
        <w:t>1993</w:t>
      </w:r>
      <w:r w:rsidR="0083396E" w:rsidRPr="00F03AE2">
        <w:rPr>
          <w:rFonts w:ascii="Times New Roman" w:hAnsi="Times New Roman" w:cs="Times New Roman"/>
          <w:sz w:val="16"/>
          <w:szCs w:val="16"/>
        </w:rPr>
        <w:t>,p.5</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5B1934" w:rsidRPr="00F03AE2">
        <w:rPr>
          <w:rFonts w:ascii="Times New Roman" w:hAnsi="Times New Roman" w:cs="Times New Roman"/>
        </w:rPr>
        <w:t xml:space="preserve">, definen 3 categorías de métricas las cuales son: métricas orientadas al tamaño, orientadas a la función, y orientadas a documentación. Aunque existen otros modelos de métricas propuestas, las mencionadas anteriormente son las </w:t>
      </w:r>
      <w:r w:rsidR="002C4854" w:rsidRPr="00F03AE2">
        <w:rPr>
          <w:rFonts w:ascii="Times New Roman" w:hAnsi="Times New Roman" w:cs="Times New Roman"/>
        </w:rPr>
        <w:t>más</w:t>
      </w:r>
      <w:r w:rsidR="005B1934" w:rsidRPr="00F03AE2">
        <w:rPr>
          <w:rFonts w:ascii="Times New Roman" w:hAnsi="Times New Roman" w:cs="Times New Roman"/>
        </w:rPr>
        <w:t xml:space="preserve"> usadas</w:t>
      </w:r>
      <w:r w:rsidR="002C4854" w:rsidRPr="00F03AE2">
        <w:rPr>
          <w:rFonts w:ascii="Times New Roman" w:hAnsi="Times New Roman" w:cs="Times New Roman"/>
        </w:rPr>
        <w:t xml:space="preserve"> en cuanto al producto de </w:t>
      </w:r>
      <w:r w:rsidR="00AB5BC6" w:rsidRPr="00F03AE2">
        <w:rPr>
          <w:rFonts w:ascii="Times New Roman" w:hAnsi="Times New Roman" w:cs="Times New Roman"/>
        </w:rPr>
        <w:t>software. Por</w:t>
      </w:r>
      <w:r w:rsidR="0043611F" w:rsidRPr="00F03AE2">
        <w:rPr>
          <w:rFonts w:ascii="Times New Roman" w:hAnsi="Times New Roman" w:cs="Times New Roman"/>
        </w:rPr>
        <w:t xml:space="preserve"> lo tanto </w:t>
      </w:r>
      <w:r w:rsidR="00A75B7B" w:rsidRPr="00F03AE2">
        <w:rPr>
          <w:rFonts w:ascii="Times New Roman" w:hAnsi="Times New Roman" w:cs="Times New Roman"/>
        </w:rPr>
        <w:t xml:space="preserve">la productividad </w:t>
      </w:r>
      <w:r w:rsidR="0043611F" w:rsidRPr="00F03AE2">
        <w:rPr>
          <w:rFonts w:ascii="Times New Roman" w:hAnsi="Times New Roman" w:cs="Times New Roman"/>
        </w:rPr>
        <w:t>se mide</w:t>
      </w:r>
      <w:r w:rsidR="00A75B7B" w:rsidRPr="00F03AE2">
        <w:rPr>
          <w:rFonts w:ascii="Times New Roman" w:hAnsi="Times New Roman" w:cs="Times New Roman"/>
        </w:rPr>
        <w:t xml:space="preserve"> la siguiente manera: </w:t>
      </w:r>
    </w:p>
    <w:p w14:paraId="6C3E8DDE" w14:textId="77777777" w:rsidR="005D4A5E" w:rsidRPr="00F03AE2" w:rsidRDefault="005D4A5E" w:rsidP="008B3AA5">
      <w:pPr>
        <w:spacing w:after="0" w:line="360" w:lineRule="auto"/>
        <w:jc w:val="both"/>
        <w:rPr>
          <w:rFonts w:ascii="Times New Roman" w:hAnsi="Times New Roman" w:cs="Times New Roman"/>
        </w:rPr>
      </w:pPr>
    </w:p>
    <w:p w14:paraId="0F6664E6" w14:textId="77777777" w:rsidR="00EF6948" w:rsidRPr="00F03AE2" w:rsidRDefault="00EF6948" w:rsidP="003F6756">
      <w:pPr>
        <w:spacing w:after="0" w:line="360" w:lineRule="auto"/>
        <w:ind w:left="2832" w:firstLine="708"/>
        <w:rPr>
          <w:rFonts w:ascii="Times New Roman" w:hAnsi="Times New Roman" w:cs="Times New Roman"/>
          <w:b/>
        </w:rPr>
      </w:pPr>
      <w:r w:rsidRPr="00F03AE2">
        <w:rPr>
          <w:rFonts w:ascii="Times New Roman" w:hAnsi="Times New Roman" w:cs="Times New Roman"/>
          <w:b/>
        </w:rPr>
        <w:t>Ecuación N° 1</w:t>
      </w:r>
    </w:p>
    <w:p w14:paraId="66398F83" w14:textId="77777777" w:rsidR="00373935" w:rsidRPr="00F03AE2" w:rsidRDefault="00A75B7B" w:rsidP="003F6756">
      <w:pPr>
        <w:spacing w:after="0" w:line="360" w:lineRule="auto"/>
        <w:rPr>
          <w:rFonts w:ascii="Times New Roman" w:eastAsiaTheme="minorEastAsia" w:hAnsi="Times New Roman" w:cs="Times New Roman"/>
        </w:rPr>
      </w:pPr>
      <m:oMathPara>
        <m:oMath>
          <m:r>
            <w:rPr>
              <w:rFonts w:ascii="Cambria Math" w:hAnsi="Cambria Math" w:cs="Times New Roman"/>
            </w:rPr>
            <m:t>P=</m:t>
          </m:r>
          <m:f>
            <m:fPr>
              <m:ctrlPr>
                <w:rPr>
                  <w:rFonts w:ascii="Cambria Math" w:hAnsi="Cambria Math" w:cs="Times New Roman"/>
                  <w:i/>
                </w:rPr>
              </m:ctrlPr>
            </m:fPr>
            <m:num>
              <m:r>
                <w:rPr>
                  <w:rFonts w:ascii="Cambria Math" w:hAnsi="Cambria Math" w:cs="Times New Roman"/>
                </w:rPr>
                <m:t>SP</m:t>
              </m:r>
            </m:num>
            <m:den>
              <m:r>
                <w:rPr>
                  <w:rFonts w:ascii="Cambria Math" w:hAnsi="Cambria Math" w:cs="Times New Roman"/>
                </w:rPr>
                <m:t>RC</m:t>
              </m:r>
            </m:den>
          </m:f>
        </m:oMath>
      </m:oMathPara>
    </w:p>
    <w:p w14:paraId="49438B20" w14:textId="77777777" w:rsidR="00FB5952" w:rsidRPr="00F03AE2" w:rsidRDefault="00F9203D" w:rsidP="008B3AA5">
      <w:pPr>
        <w:spacing w:after="0" w:line="360" w:lineRule="auto"/>
        <w:jc w:val="both"/>
        <w:rPr>
          <w:rFonts w:ascii="Times New Roman" w:hAnsi="Times New Roman" w:cs="Times New Roman"/>
        </w:rPr>
      </w:pPr>
      <w:r w:rsidRPr="00F03AE2">
        <w:rPr>
          <w:rFonts w:ascii="Times New Roman" w:hAnsi="Times New Roman" w:cs="Times New Roman"/>
        </w:rPr>
        <w:t>Donde:</w:t>
      </w:r>
    </w:p>
    <w:p w14:paraId="3F3D321A" w14:textId="42AFD709" w:rsidR="00F9203D" w:rsidRPr="00F03AE2" w:rsidRDefault="00F9203D" w:rsidP="008B3AA5">
      <w:pPr>
        <w:spacing w:after="0" w:line="360" w:lineRule="auto"/>
        <w:jc w:val="both"/>
        <w:rPr>
          <w:rFonts w:ascii="Times New Roman" w:hAnsi="Times New Roman" w:cs="Times New Roman"/>
        </w:rPr>
      </w:pPr>
      <w:r w:rsidRPr="00F03AE2">
        <w:rPr>
          <w:rFonts w:ascii="Times New Roman" w:hAnsi="Times New Roman" w:cs="Times New Roman"/>
          <w:b/>
        </w:rPr>
        <w:t>P</w:t>
      </w:r>
      <w:r w:rsidRPr="00F03AE2">
        <w:rPr>
          <w:rFonts w:ascii="Times New Roman" w:hAnsi="Times New Roman" w:cs="Times New Roman"/>
        </w:rPr>
        <w:t>= Productividad en el desarrollo de aplicaciones web</w:t>
      </w:r>
    </w:p>
    <w:p w14:paraId="29B7E35E" w14:textId="6ED94A82" w:rsidR="00F9203D" w:rsidRPr="00F03AE2" w:rsidRDefault="00F9203D" w:rsidP="008B3AA5">
      <w:pPr>
        <w:spacing w:after="0" w:line="360" w:lineRule="auto"/>
        <w:jc w:val="both"/>
        <w:rPr>
          <w:rFonts w:ascii="Times New Roman" w:hAnsi="Times New Roman" w:cs="Times New Roman"/>
        </w:rPr>
      </w:pPr>
      <w:r w:rsidRPr="00F03AE2">
        <w:rPr>
          <w:rFonts w:ascii="Times New Roman" w:hAnsi="Times New Roman" w:cs="Times New Roman"/>
          <w:b/>
        </w:rPr>
        <w:t>SP</w:t>
      </w:r>
      <w:r w:rsidRPr="00F03AE2">
        <w:rPr>
          <w:rFonts w:ascii="Times New Roman" w:hAnsi="Times New Roman" w:cs="Times New Roman"/>
        </w:rPr>
        <w:t>= Salidas producidas</w:t>
      </w:r>
    </w:p>
    <w:p w14:paraId="0E9A5169" w14:textId="210C600E" w:rsidR="00F9203D" w:rsidRPr="00F03AE2" w:rsidRDefault="00F9203D" w:rsidP="008B3AA5">
      <w:pPr>
        <w:spacing w:after="0" w:line="360" w:lineRule="auto"/>
        <w:jc w:val="both"/>
        <w:rPr>
          <w:rFonts w:ascii="Times New Roman" w:hAnsi="Times New Roman" w:cs="Times New Roman"/>
        </w:rPr>
      </w:pPr>
      <w:r w:rsidRPr="00F03AE2">
        <w:rPr>
          <w:rFonts w:ascii="Times New Roman" w:hAnsi="Times New Roman" w:cs="Times New Roman"/>
          <w:b/>
        </w:rPr>
        <w:t>RC</w:t>
      </w:r>
      <w:r w:rsidRPr="00F03AE2">
        <w:rPr>
          <w:rFonts w:ascii="Times New Roman" w:hAnsi="Times New Roman" w:cs="Times New Roman"/>
        </w:rPr>
        <w:t>= Recursos consumidos</w:t>
      </w:r>
    </w:p>
    <w:p w14:paraId="03A41203" w14:textId="77777777" w:rsidR="00F9203D" w:rsidRPr="00F03AE2" w:rsidRDefault="00F9203D" w:rsidP="008B3AA5">
      <w:pPr>
        <w:spacing w:after="0" w:line="360" w:lineRule="auto"/>
        <w:jc w:val="both"/>
        <w:rPr>
          <w:rFonts w:ascii="Times New Roman" w:hAnsi="Times New Roman" w:cs="Times New Roman"/>
          <w:i/>
        </w:rPr>
      </w:pPr>
    </w:p>
    <w:p w14:paraId="4853AC25" w14:textId="77777777" w:rsidR="00A851C0" w:rsidRPr="00F03AE2" w:rsidRDefault="00373935" w:rsidP="00F53C45">
      <w:pPr>
        <w:pStyle w:val="Estilo111"/>
        <w:numPr>
          <w:ilvl w:val="2"/>
          <w:numId w:val="99"/>
        </w:numPr>
        <w:spacing w:before="0" w:line="360" w:lineRule="auto"/>
        <w:rPr>
          <w:rFonts w:cs="Times New Roman"/>
          <w:szCs w:val="22"/>
        </w:rPr>
      </w:pPr>
      <w:bookmarkStart w:id="120" w:name="_Toc421023249"/>
      <w:bookmarkStart w:id="121" w:name="_Toc425344901"/>
      <w:r w:rsidRPr="00F03AE2">
        <w:rPr>
          <w:rFonts w:cs="Times New Roman"/>
          <w:szCs w:val="22"/>
        </w:rPr>
        <w:t>Métricas Orientadas al Tamaño</w:t>
      </w:r>
      <w:bookmarkEnd w:id="120"/>
      <w:r w:rsidR="00C07364" w:rsidRPr="00F03AE2">
        <w:rPr>
          <w:rFonts w:cs="Times New Roman"/>
          <w:szCs w:val="22"/>
        </w:rPr>
        <w:t>.</w:t>
      </w:r>
      <w:bookmarkEnd w:id="121"/>
    </w:p>
    <w:p w14:paraId="4CFFE3FA" w14:textId="77777777" w:rsidR="00BB09F4" w:rsidRPr="00F03AE2" w:rsidRDefault="00BB09F4" w:rsidP="008B3AA5">
      <w:pPr>
        <w:spacing w:after="0" w:line="360" w:lineRule="auto"/>
        <w:jc w:val="both"/>
        <w:rPr>
          <w:rFonts w:ascii="Times New Roman" w:hAnsi="Times New Roman" w:cs="Times New Roman"/>
        </w:rPr>
      </w:pPr>
    </w:p>
    <w:p w14:paraId="32AD7A78" w14:textId="6CAF62E9" w:rsidR="00EA1C8F" w:rsidRPr="00F03AE2" w:rsidRDefault="006B7A79" w:rsidP="008B3AA5">
      <w:pPr>
        <w:spacing w:after="0" w:line="360" w:lineRule="auto"/>
        <w:jc w:val="both"/>
        <w:rPr>
          <w:rFonts w:ascii="Times New Roman" w:hAnsi="Times New Roman" w:cs="Times New Roman"/>
        </w:rPr>
      </w:pPr>
      <w:r w:rsidRPr="00F03AE2">
        <w:rPr>
          <w:rFonts w:ascii="Times New Roman" w:hAnsi="Times New Roman" w:cs="Times New Roman"/>
        </w:rPr>
        <w:t>Estas métricas se calculan dividiendo la medición del software desarrollado o entregado de conformidad, por el tiempo empleado</w:t>
      </w:r>
      <w:r w:rsidR="0043611F" w:rsidRPr="00F03AE2">
        <w:rPr>
          <w:rFonts w:ascii="Times New Roman" w:hAnsi="Times New Roman" w:cs="Times New Roman"/>
        </w:rPr>
        <w:t xml:space="preserve"> siendo otra forma para medir la productividad de un producto de software</w:t>
      </w:r>
      <w:r w:rsidRPr="00F03AE2">
        <w:rPr>
          <w:rFonts w:ascii="Times New Roman" w:hAnsi="Times New Roman" w:cs="Times New Roman"/>
        </w:rPr>
        <w:t xml:space="preserve">. </w:t>
      </w:r>
      <w:r w:rsidR="00C6192E" w:rsidRPr="00F03AE2">
        <w:rPr>
          <w:rFonts w:ascii="Times New Roman" w:hAnsi="Times New Roman" w:cs="Times New Roman"/>
        </w:rPr>
        <w:t>Donde las salidas u</w:t>
      </w:r>
      <w:r w:rsidRPr="00F03AE2">
        <w:rPr>
          <w:rFonts w:ascii="Times New Roman" w:hAnsi="Times New Roman" w:cs="Times New Roman"/>
        </w:rPr>
        <w:t>tilizan</w:t>
      </w:r>
      <w:r w:rsidR="00137D2C" w:rsidRPr="00F03AE2">
        <w:rPr>
          <w:rFonts w:ascii="Times New Roman" w:hAnsi="Times New Roman" w:cs="Times New Roman"/>
        </w:rPr>
        <w:t xml:space="preserve"> como medida de tamaño al número de líneas de código</w:t>
      </w:r>
      <w:r w:rsidRPr="00F03AE2">
        <w:rPr>
          <w:rFonts w:ascii="Times New Roman" w:hAnsi="Times New Roman" w:cs="Times New Roman"/>
        </w:rPr>
        <w:t>, aunque existen otras medidas propuestas  como número de clases, numero de métodos, número de páginas de documentación, número de casos de uso, o requerimientos</w:t>
      </w:r>
      <w:r w:rsidR="008A7D74" w:rsidRPr="00F03AE2">
        <w:rPr>
          <w:rFonts w:ascii="Times New Roman" w:hAnsi="Times New Roman" w:cs="Times New Roman"/>
          <w:sz w:val="16"/>
          <w:szCs w:val="16"/>
        </w:rPr>
        <w:fldChar w:fldCharType="begin"/>
      </w:r>
      <w:r w:rsidR="00FB5952" w:rsidRPr="00F03AE2">
        <w:rPr>
          <w:rFonts w:ascii="Times New Roman" w:hAnsi="Times New Roman" w:cs="Times New Roman"/>
          <w:sz w:val="16"/>
          <w:szCs w:val="16"/>
        </w:rPr>
        <w:instrText xml:space="preserve"> ADDIN ZOTERO_ITEM CSL_CITATION {"citationID":"N4SdQiNH","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FB5952" w:rsidRPr="00F03AE2">
        <w:rPr>
          <w:rFonts w:ascii="Times New Roman" w:hAnsi="Times New Roman" w:cs="Times New Roman"/>
          <w:sz w:val="16"/>
          <w:szCs w:val="16"/>
        </w:rPr>
        <w:t>(IEEE Standard for Software Productivity Metrics, 1993</w:t>
      </w:r>
      <w:r w:rsidR="0083396E" w:rsidRPr="00F03AE2">
        <w:rPr>
          <w:rFonts w:ascii="Times New Roman" w:hAnsi="Times New Roman" w:cs="Times New Roman"/>
          <w:sz w:val="16"/>
          <w:szCs w:val="16"/>
        </w:rPr>
        <w:t>, p.5</w:t>
      </w:r>
      <w:r w:rsidR="00FB5952"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C52E15" w:rsidRPr="00F03AE2">
        <w:rPr>
          <w:rFonts w:ascii="Times New Roman" w:hAnsi="Times New Roman" w:cs="Times New Roman"/>
        </w:rPr>
        <w:t xml:space="preserve">. </w:t>
      </w:r>
    </w:p>
    <w:p w14:paraId="3E2B3973" w14:textId="77777777" w:rsidR="00F71B47" w:rsidRPr="00F03AE2" w:rsidRDefault="00F71B47" w:rsidP="008B3AA5">
      <w:pPr>
        <w:spacing w:after="0" w:line="360" w:lineRule="auto"/>
        <w:jc w:val="both"/>
        <w:rPr>
          <w:rFonts w:ascii="Times New Roman" w:hAnsi="Times New Roman" w:cs="Times New Roman"/>
        </w:rPr>
      </w:pPr>
    </w:p>
    <w:p w14:paraId="6C7D7BC3" w14:textId="77777777" w:rsidR="00DB4B6C" w:rsidRPr="00F03AE2" w:rsidRDefault="00DB4B6C" w:rsidP="008B3AA5">
      <w:pPr>
        <w:spacing w:after="0" w:line="360" w:lineRule="auto"/>
        <w:rPr>
          <w:rFonts w:ascii="Times New Roman" w:hAnsi="Times New Roman" w:cs="Times New Roman"/>
          <w:b/>
        </w:rPr>
      </w:pPr>
      <w:r w:rsidRPr="00F03AE2">
        <w:rPr>
          <w:rFonts w:ascii="Times New Roman" w:hAnsi="Times New Roman" w:cs="Times New Roman"/>
          <w:b/>
        </w:rPr>
        <w:t>Líneas de Código (LDC)</w:t>
      </w:r>
    </w:p>
    <w:p w14:paraId="1B47D08A" w14:textId="77777777" w:rsidR="00F71B47" w:rsidRPr="00F03AE2" w:rsidRDefault="00F71B47" w:rsidP="008B3AA5">
      <w:pPr>
        <w:spacing w:after="0" w:line="360" w:lineRule="auto"/>
        <w:rPr>
          <w:rFonts w:ascii="Times New Roman" w:hAnsi="Times New Roman" w:cs="Times New Roman"/>
          <w:b/>
        </w:rPr>
      </w:pPr>
    </w:p>
    <w:p w14:paraId="2501CD4B" w14:textId="27AD8391" w:rsidR="00DB4B6C" w:rsidRPr="00F03AE2" w:rsidRDefault="00911213"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rPr>
        <w:t>Las</w:t>
      </w:r>
      <w:r w:rsidR="00DB4B6C" w:rsidRPr="00F03AE2">
        <w:rPr>
          <w:rFonts w:ascii="Times New Roman" w:hAnsi="Times New Roman" w:cs="Times New Roman"/>
        </w:rPr>
        <w:t xml:space="preserve"> líneas de </w:t>
      </w:r>
      <w:r w:rsidR="00AB5BC6" w:rsidRPr="00F03AE2">
        <w:rPr>
          <w:rFonts w:ascii="Times New Roman" w:hAnsi="Times New Roman" w:cs="Times New Roman"/>
        </w:rPr>
        <w:t>código es</w:t>
      </w:r>
      <w:r w:rsidRPr="00F03AE2">
        <w:rPr>
          <w:rFonts w:ascii="Times New Roman" w:hAnsi="Times New Roman" w:cs="Times New Roman"/>
        </w:rPr>
        <w:t xml:space="preserve"> una medida física del producto de software, sin embargo se debe definir qué se debe contar y que no. Es aquí donde aparecen dos opciones, las cuales son 1) si contar líneas de comentarios o no y 2) si contar líneas de código o sentencias. </w:t>
      </w:r>
      <w:r w:rsidR="00CF3D30" w:rsidRPr="00F03AE2">
        <w:rPr>
          <w:rFonts w:ascii="Times New Roman" w:hAnsi="Times New Roman" w:cs="Times New Roman"/>
        </w:rPr>
        <w:t>Definiendo a esta medida física como una medida de líneas de código</w:t>
      </w:r>
      <w:r w:rsidR="007173FD" w:rsidRPr="00F03AE2">
        <w:rPr>
          <w:rFonts w:ascii="Times New Roman" w:hAnsi="Times New Roman" w:cs="Times New Roman"/>
        </w:rPr>
        <w:t xml:space="preserve"> no en </w:t>
      </w:r>
      <w:r w:rsidR="006065F0" w:rsidRPr="00F03AE2">
        <w:rPr>
          <w:rFonts w:ascii="Times New Roman" w:hAnsi="Times New Roman" w:cs="Times New Roman"/>
        </w:rPr>
        <w:t>blanco</w:t>
      </w:r>
      <w:r w:rsidR="008A7D74" w:rsidRPr="00F03AE2">
        <w:rPr>
          <w:rFonts w:ascii="Times New Roman" w:hAnsi="Times New Roman" w:cs="Times New Roman"/>
          <w:sz w:val="16"/>
          <w:szCs w:val="16"/>
        </w:rPr>
        <w:fldChar w:fldCharType="begin"/>
      </w:r>
      <w:r w:rsidR="00FB5952" w:rsidRPr="00F03AE2">
        <w:rPr>
          <w:rFonts w:ascii="Times New Roman" w:hAnsi="Times New Roman" w:cs="Times New Roman"/>
          <w:sz w:val="16"/>
          <w:szCs w:val="16"/>
        </w:rPr>
        <w:instrText xml:space="preserve"> ADDIN ZOTERO_ITEM CSL_CITATION {"citationID":"drmBwXhu","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FB5952" w:rsidRPr="00F03AE2">
        <w:rPr>
          <w:rFonts w:ascii="Times New Roman" w:hAnsi="Times New Roman" w:cs="Times New Roman"/>
          <w:sz w:val="16"/>
          <w:szCs w:val="16"/>
        </w:rPr>
        <w:t>(IEEE Standard for Software Productivity Metrics, 1993</w:t>
      </w:r>
      <w:r w:rsidR="0083396E" w:rsidRPr="00F03AE2">
        <w:rPr>
          <w:rFonts w:ascii="Times New Roman" w:hAnsi="Times New Roman" w:cs="Times New Roman"/>
          <w:sz w:val="16"/>
          <w:szCs w:val="16"/>
        </w:rPr>
        <w:t>, p.5</w:t>
      </w:r>
      <w:r w:rsidR="00FB5952"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0B087D" w:rsidRPr="00F03AE2">
        <w:rPr>
          <w:rFonts w:ascii="Times New Roman" w:hAnsi="Times New Roman" w:cs="Times New Roman"/>
          <w:sz w:val="16"/>
          <w:szCs w:val="16"/>
        </w:rPr>
        <w:t>.</w:t>
      </w:r>
    </w:p>
    <w:p w14:paraId="68AC6E8A" w14:textId="77777777" w:rsidR="005D4A5E" w:rsidRPr="00F03AE2" w:rsidRDefault="005D4A5E" w:rsidP="008B3AA5">
      <w:pPr>
        <w:spacing w:after="0" w:line="360" w:lineRule="auto"/>
        <w:jc w:val="both"/>
        <w:rPr>
          <w:rFonts w:ascii="Times New Roman" w:hAnsi="Times New Roman" w:cs="Times New Roman"/>
        </w:rPr>
      </w:pPr>
    </w:p>
    <w:p w14:paraId="512D8DFD" w14:textId="77777777" w:rsidR="00CF3D30" w:rsidRPr="00F03AE2" w:rsidRDefault="001267DA" w:rsidP="008B3AA5">
      <w:pPr>
        <w:pStyle w:val="Prrafodelista"/>
        <w:numPr>
          <w:ilvl w:val="0"/>
          <w:numId w:val="21"/>
        </w:numPr>
        <w:spacing w:after="0" w:line="360" w:lineRule="auto"/>
        <w:jc w:val="both"/>
        <w:rPr>
          <w:rFonts w:ascii="Times New Roman" w:hAnsi="Times New Roman" w:cs="Times New Roman"/>
          <w:b/>
        </w:rPr>
      </w:pPr>
      <w:r w:rsidRPr="00F03AE2">
        <w:rPr>
          <w:rFonts w:ascii="Times New Roman" w:hAnsi="Times New Roman" w:cs="Times New Roman"/>
          <w:b/>
        </w:rPr>
        <w:lastRenderedPageBreak/>
        <w:t xml:space="preserve">Líneas no comentadas: </w:t>
      </w:r>
      <w:r w:rsidRPr="00F03AE2">
        <w:rPr>
          <w:rFonts w:ascii="Times New Roman" w:hAnsi="Times New Roman" w:cs="Times New Roman"/>
        </w:rPr>
        <w:t>son las líneas de software que contienen ya sea código ejecutable, declaración de variables o sentencias de compilación.</w:t>
      </w:r>
    </w:p>
    <w:p w14:paraId="2D17F6DB" w14:textId="77777777" w:rsidR="00F71B47" w:rsidRPr="00F03AE2" w:rsidRDefault="00F71B47" w:rsidP="00F71B47">
      <w:pPr>
        <w:spacing w:after="0" w:line="360" w:lineRule="auto"/>
        <w:jc w:val="both"/>
        <w:rPr>
          <w:rFonts w:ascii="Times New Roman" w:hAnsi="Times New Roman" w:cs="Times New Roman"/>
          <w:b/>
        </w:rPr>
      </w:pPr>
    </w:p>
    <w:p w14:paraId="5BACF149" w14:textId="77777777" w:rsidR="001267DA" w:rsidRPr="00F03AE2" w:rsidRDefault="001267DA" w:rsidP="008B3AA5">
      <w:pPr>
        <w:pStyle w:val="Prrafodelista"/>
        <w:numPr>
          <w:ilvl w:val="0"/>
          <w:numId w:val="21"/>
        </w:numPr>
        <w:spacing w:after="0" w:line="360" w:lineRule="auto"/>
        <w:jc w:val="both"/>
        <w:rPr>
          <w:rFonts w:ascii="Times New Roman" w:hAnsi="Times New Roman" w:cs="Times New Roman"/>
          <w:b/>
        </w:rPr>
      </w:pPr>
      <w:r w:rsidRPr="00F03AE2">
        <w:rPr>
          <w:rFonts w:ascii="Times New Roman" w:hAnsi="Times New Roman" w:cs="Times New Roman"/>
          <w:b/>
        </w:rPr>
        <w:t xml:space="preserve">Líneas comentadas: </w:t>
      </w:r>
      <w:r w:rsidR="000B087D" w:rsidRPr="00F03AE2">
        <w:rPr>
          <w:rFonts w:ascii="Times New Roman" w:hAnsi="Times New Roman" w:cs="Times New Roman"/>
        </w:rPr>
        <w:t>líneas</w:t>
      </w:r>
      <w:r w:rsidRPr="00F03AE2">
        <w:rPr>
          <w:rFonts w:ascii="Times New Roman" w:hAnsi="Times New Roman" w:cs="Times New Roman"/>
        </w:rPr>
        <w:t xml:space="preserve"> que tan solo contienen </w:t>
      </w:r>
      <w:r w:rsidR="000B087D" w:rsidRPr="00F03AE2">
        <w:rPr>
          <w:rFonts w:ascii="Times New Roman" w:hAnsi="Times New Roman" w:cs="Times New Roman"/>
        </w:rPr>
        <w:t>declaraciones de comentarios.</w:t>
      </w:r>
    </w:p>
    <w:p w14:paraId="14B15736" w14:textId="77777777" w:rsidR="00626B93" w:rsidRPr="00F03AE2" w:rsidRDefault="00626B93" w:rsidP="008B3AA5">
      <w:pPr>
        <w:pStyle w:val="Prrafodelista"/>
        <w:spacing w:after="0" w:line="360" w:lineRule="auto"/>
        <w:jc w:val="both"/>
        <w:rPr>
          <w:rFonts w:ascii="Times New Roman" w:hAnsi="Times New Roman" w:cs="Times New Roman"/>
          <w:b/>
        </w:rPr>
      </w:pPr>
    </w:p>
    <w:p w14:paraId="726B765A" w14:textId="2391C836" w:rsidR="00626B93" w:rsidRPr="00F03AE2" w:rsidRDefault="00626B93" w:rsidP="008B3AA5">
      <w:pPr>
        <w:spacing w:after="0" w:line="360" w:lineRule="auto"/>
        <w:jc w:val="both"/>
        <w:rPr>
          <w:rFonts w:ascii="Times New Roman" w:hAnsi="Times New Roman" w:cs="Times New Roman"/>
        </w:rPr>
      </w:pPr>
      <w:r w:rsidRPr="00F03AE2">
        <w:rPr>
          <w:rFonts w:ascii="Times New Roman" w:hAnsi="Times New Roman" w:cs="Times New Roman"/>
        </w:rPr>
        <w:t>Entre las ventajas de esta medida física esta que es fácil de calcular, y los inconvenientes que presenta es que dependen del lenguaje de programación y perjudican a los programas cortos pero bien diseñados, ya que mientras más detallado y organizado sea el programador, la productividad será mayor</w:t>
      </w:r>
      <w:r w:rsidR="008A7D74" w:rsidRPr="00F03AE2">
        <w:rPr>
          <w:rFonts w:ascii="Times New Roman" w:hAnsi="Times New Roman" w:cs="Times New Roman"/>
        </w:rPr>
        <w:fldChar w:fldCharType="begin"/>
      </w:r>
      <w:r w:rsidR="00FB5952" w:rsidRPr="00F03AE2">
        <w:rPr>
          <w:rFonts w:ascii="Times New Roman" w:hAnsi="Times New Roman" w:cs="Times New Roman"/>
        </w:rPr>
        <w:instrText xml:space="preserve"> ADDIN ZOTERO_ITEM CSL_CITATION {"citationID":"xt75finx","properties":{"formattedCitation":"(Ebert, 2006)","plainCitation":"(Ebert, 2006)"},"citationItems":[{"id":201,"uris":["http://zotero.org/users/local/UBoVLAxq/items/EMD6JW6H"],"uri":["http://zotero.org/users/local/UBoVLAxq/items/EMD6JW6H"],"itemData":{"id":201,"type":"article","title":"Measuringand Improving Productivity","URL":"http://www.compaid.com/caiinternet/ezine/ebert-productivity-metrics.pdf","author":[{"family":"Ebert","given":"Dr. Christof"}],"issued":{"date-parts":[["2006",5,9]]}}}],"schema":"https://github.com/citation-style-language/schema/raw/master/csl-citation.json"} </w:instrText>
      </w:r>
      <w:r w:rsidR="008A7D74" w:rsidRPr="00F03AE2">
        <w:rPr>
          <w:rFonts w:ascii="Times New Roman" w:hAnsi="Times New Roman" w:cs="Times New Roman"/>
        </w:rPr>
        <w:fldChar w:fldCharType="separate"/>
      </w:r>
      <w:r w:rsidR="00FB5952" w:rsidRPr="00F03AE2">
        <w:rPr>
          <w:rFonts w:ascii="Times New Roman" w:hAnsi="Times New Roman" w:cs="Times New Roman"/>
        </w:rPr>
        <w:t>(</w:t>
      </w:r>
      <w:r w:rsidR="00FB5952" w:rsidRPr="00F03AE2">
        <w:rPr>
          <w:rFonts w:ascii="Times New Roman" w:hAnsi="Times New Roman" w:cs="Times New Roman"/>
          <w:sz w:val="16"/>
          <w:szCs w:val="16"/>
        </w:rPr>
        <w:t>Ebert, 2006</w:t>
      </w:r>
      <w:r w:rsidR="0083396E" w:rsidRPr="00F03AE2">
        <w:rPr>
          <w:rFonts w:ascii="Times New Roman" w:hAnsi="Times New Roman" w:cs="Times New Roman"/>
          <w:sz w:val="16"/>
          <w:szCs w:val="16"/>
        </w:rPr>
        <w:t>, p.6</w:t>
      </w:r>
      <w:r w:rsidR="00FB5952" w:rsidRPr="00F03AE2">
        <w:rPr>
          <w:rFonts w:ascii="Times New Roman" w:hAnsi="Times New Roman" w:cs="Times New Roman"/>
          <w:sz w:val="16"/>
          <w:szCs w:val="16"/>
        </w:rPr>
        <w:t>)</w:t>
      </w:r>
      <w:r w:rsidR="008A7D74" w:rsidRPr="00F03AE2">
        <w:rPr>
          <w:rFonts w:ascii="Times New Roman" w:hAnsi="Times New Roman" w:cs="Times New Roman"/>
        </w:rPr>
        <w:fldChar w:fldCharType="end"/>
      </w:r>
      <w:r w:rsidRPr="00F03AE2">
        <w:rPr>
          <w:rFonts w:ascii="Times New Roman" w:hAnsi="Times New Roman" w:cs="Times New Roman"/>
        </w:rPr>
        <w:t>.</w:t>
      </w:r>
    </w:p>
    <w:p w14:paraId="1FA83C54" w14:textId="77777777" w:rsidR="00EF6948" w:rsidRPr="00F03AE2" w:rsidRDefault="00EF6948" w:rsidP="008B3AA5">
      <w:pPr>
        <w:spacing w:after="0" w:line="360" w:lineRule="auto"/>
        <w:jc w:val="both"/>
        <w:rPr>
          <w:rFonts w:ascii="Times New Roman" w:hAnsi="Times New Roman" w:cs="Times New Roman"/>
        </w:rPr>
      </w:pPr>
    </w:p>
    <w:p w14:paraId="141F3012" w14:textId="77777777" w:rsidR="00EF6948" w:rsidRPr="00F03AE2" w:rsidRDefault="00EF6948" w:rsidP="008B3AA5">
      <w:pPr>
        <w:spacing w:after="0" w:line="360" w:lineRule="auto"/>
        <w:jc w:val="both"/>
        <w:rPr>
          <w:rFonts w:ascii="Times New Roman" w:hAnsi="Times New Roman" w:cs="Times New Roman"/>
          <w:b/>
        </w:rPr>
      </w:pPr>
      <w:r w:rsidRPr="00F03AE2">
        <w:rPr>
          <w:rFonts w:ascii="Times New Roman" w:hAnsi="Times New Roman" w:cs="Times New Roman"/>
          <w:b/>
        </w:rPr>
        <w:t xml:space="preserve">Herramientas de medición Líneas de </w:t>
      </w:r>
      <w:r w:rsidR="00C07364" w:rsidRPr="00F03AE2">
        <w:rPr>
          <w:rFonts w:ascii="Times New Roman" w:hAnsi="Times New Roman" w:cs="Times New Roman"/>
          <w:b/>
        </w:rPr>
        <w:t>Código</w:t>
      </w:r>
    </w:p>
    <w:p w14:paraId="3A198B4F" w14:textId="77777777" w:rsidR="005D4A5E" w:rsidRPr="00F03AE2" w:rsidRDefault="005D4A5E" w:rsidP="008B3AA5">
      <w:pPr>
        <w:spacing w:after="0" w:line="360" w:lineRule="auto"/>
        <w:jc w:val="both"/>
        <w:rPr>
          <w:rFonts w:ascii="Times New Roman" w:hAnsi="Times New Roman" w:cs="Times New Roman"/>
          <w:b/>
        </w:rPr>
      </w:pPr>
    </w:p>
    <w:p w14:paraId="0B83D5F2" w14:textId="77777777" w:rsidR="00B05B03" w:rsidRPr="00F03AE2" w:rsidRDefault="000B1D90" w:rsidP="008B3AA5">
      <w:pPr>
        <w:spacing w:after="0" w:line="360" w:lineRule="auto"/>
        <w:jc w:val="both"/>
        <w:rPr>
          <w:rFonts w:ascii="Times New Roman" w:hAnsi="Times New Roman" w:cs="Times New Roman"/>
          <w:b/>
        </w:rPr>
      </w:pPr>
      <w:r w:rsidRPr="00F03AE2">
        <w:rPr>
          <w:rFonts w:ascii="Times New Roman" w:hAnsi="Times New Roman" w:cs="Times New Roman"/>
          <w:b/>
        </w:rPr>
        <w:t>CLOC</w:t>
      </w:r>
    </w:p>
    <w:p w14:paraId="11CA9B3D" w14:textId="77777777" w:rsidR="00F71B47" w:rsidRPr="00F03AE2" w:rsidRDefault="00F71B47" w:rsidP="008B3AA5">
      <w:pPr>
        <w:spacing w:after="0" w:line="360" w:lineRule="auto"/>
        <w:jc w:val="both"/>
        <w:rPr>
          <w:rFonts w:ascii="Times New Roman" w:hAnsi="Times New Roman" w:cs="Times New Roman"/>
          <w:b/>
        </w:rPr>
      </w:pPr>
    </w:p>
    <w:p w14:paraId="5BB34941" w14:textId="77777777" w:rsidR="005B7642" w:rsidRPr="00F03AE2" w:rsidRDefault="0058688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la actualidad existe un script </w:t>
      </w:r>
      <w:r w:rsidR="0005060A" w:rsidRPr="00F03AE2">
        <w:rPr>
          <w:rFonts w:ascii="Times New Roman" w:hAnsi="Times New Roman" w:cs="Times New Roman"/>
        </w:rPr>
        <w:t>escrito en Perl capaz de sacar informe, a partir del directorio raíz de un proyecto, que permite conocer las líneas reales de código fuente, su tipo (código, comentario o línea en blanco) y su distribución (SQL, XML, ASP.NET o C#) empleo, llamado CLOC</w:t>
      </w:r>
      <w:r w:rsidR="008A7D74" w:rsidRPr="00F03AE2">
        <w:rPr>
          <w:rFonts w:ascii="Times New Roman" w:hAnsi="Times New Roman" w:cs="Times New Roman"/>
          <w:sz w:val="16"/>
          <w:szCs w:val="16"/>
        </w:rPr>
        <w:fldChar w:fldCharType="begin"/>
      </w:r>
      <w:r w:rsidR="00FB5952" w:rsidRPr="00F03AE2">
        <w:rPr>
          <w:rFonts w:ascii="Times New Roman" w:hAnsi="Times New Roman" w:cs="Times New Roman"/>
          <w:sz w:val="16"/>
          <w:szCs w:val="16"/>
        </w:rPr>
        <w:instrText xml:space="preserve"> ADDIN ZOTERO_ITEM CSL_CITATION {"citationID":"NS5ifxie","properties":{"formattedCitation":"{\\rtf (\\uc0\\u8220{}CLOC -- Count Lines of Code,\\uc0\\u8221{} n.d.)}","plainCitation":"(“CLOC -- Count Lines of Code,” n.d.)"},"citationItems":[{"id":253,"uris":["http://zotero.org/users/local/UBoVLAxq/items/3SVFB2W6"],"uri":["http://zotero.org/users/local/UBoVLAxq/items/3SVFB2W6"],"itemData":{"id":253,"type":"webpage","title":"CLOC -- Count Lines of Code","URL":"http://cloc.sourceforge.net/","accessed":{"date-parts":[["2015",7,7]]}}}],"schema":"https://github.com/citation-style-language/schema/raw/master/csl-citation.json"} </w:instrText>
      </w:r>
      <w:r w:rsidR="008A7D74" w:rsidRPr="00F03AE2">
        <w:rPr>
          <w:rFonts w:ascii="Times New Roman" w:hAnsi="Times New Roman" w:cs="Times New Roman"/>
          <w:sz w:val="16"/>
          <w:szCs w:val="16"/>
        </w:rPr>
        <w:fldChar w:fldCharType="separate"/>
      </w:r>
      <w:r w:rsidR="00FB5952" w:rsidRPr="00F03AE2">
        <w:rPr>
          <w:rFonts w:ascii="Times New Roman" w:hAnsi="Times New Roman" w:cs="Times New Roman"/>
          <w:sz w:val="16"/>
          <w:szCs w:val="16"/>
        </w:rPr>
        <w:t>(“CLOC -- Count Lines of Code”, s.f.)</w:t>
      </w:r>
      <w:r w:rsidR="008A7D74" w:rsidRPr="00F03AE2">
        <w:rPr>
          <w:rFonts w:ascii="Times New Roman" w:hAnsi="Times New Roman" w:cs="Times New Roman"/>
          <w:sz w:val="16"/>
          <w:szCs w:val="16"/>
        </w:rPr>
        <w:fldChar w:fldCharType="end"/>
      </w:r>
      <w:r w:rsidR="0005060A" w:rsidRPr="00F03AE2">
        <w:rPr>
          <w:rFonts w:ascii="Times New Roman" w:hAnsi="Times New Roman" w:cs="Times New Roman"/>
        </w:rPr>
        <w:t xml:space="preserve">. Además de reconocer cientos de lenguajes de programación. </w:t>
      </w:r>
    </w:p>
    <w:p w14:paraId="72CDB241" w14:textId="77777777" w:rsidR="003F6756" w:rsidRPr="00F03AE2" w:rsidRDefault="003F6756" w:rsidP="008B3AA5">
      <w:pPr>
        <w:spacing w:after="0" w:line="360" w:lineRule="auto"/>
        <w:jc w:val="both"/>
        <w:rPr>
          <w:rFonts w:ascii="Times New Roman" w:hAnsi="Times New Roman" w:cs="Times New Roman"/>
        </w:rPr>
      </w:pPr>
    </w:p>
    <w:p w14:paraId="080E2021" w14:textId="77777777" w:rsidR="0005060A" w:rsidRPr="00F03AE2" w:rsidRDefault="0005060A" w:rsidP="008B3AA5">
      <w:pPr>
        <w:pStyle w:val="Sinespaciado"/>
        <w:spacing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67E45175" wp14:editId="3D15E6B9">
            <wp:extent cx="3916392" cy="2405759"/>
            <wp:effectExtent l="0" t="0" r="825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29487" cy="2413803"/>
                    </a:xfrm>
                    <a:prstGeom prst="rect">
                      <a:avLst/>
                    </a:prstGeom>
                  </pic:spPr>
                </pic:pic>
              </a:graphicData>
            </a:graphic>
          </wp:inline>
        </w:drawing>
      </w:r>
    </w:p>
    <w:p w14:paraId="20F3397A" w14:textId="4C95EAEA" w:rsidR="00A62E55" w:rsidRPr="00F03AE2" w:rsidRDefault="00F9203D" w:rsidP="008B3AA5">
      <w:pPr>
        <w:pStyle w:val="Figura"/>
        <w:spacing w:before="0" w:line="240" w:lineRule="auto"/>
        <w:ind w:left="708"/>
        <w:jc w:val="left"/>
        <w:rPr>
          <w:rFonts w:cs="Times New Roman"/>
          <w:b w:val="0"/>
          <w:szCs w:val="24"/>
        </w:rPr>
      </w:pPr>
      <w:bookmarkStart w:id="122" w:name="_Toc421023250"/>
      <w:r w:rsidRPr="00F03AE2">
        <w:rPr>
          <w:rFonts w:cs="Times New Roman"/>
          <w:szCs w:val="24"/>
        </w:rPr>
        <w:t xml:space="preserve">         </w:t>
      </w:r>
      <w:bookmarkStart w:id="123" w:name="_Toc425188954"/>
      <w:r w:rsidR="009D45D9" w:rsidRPr="00F03AE2">
        <w:rPr>
          <w:rFonts w:cs="Times New Roman"/>
          <w:szCs w:val="24"/>
        </w:rPr>
        <w:t xml:space="preserve">Figura </w:t>
      </w:r>
      <w:r w:rsidR="000B08C7" w:rsidRPr="00F03AE2">
        <w:rPr>
          <w:rFonts w:cs="Times New Roman"/>
          <w:szCs w:val="24"/>
        </w:rPr>
        <w:t>8</w:t>
      </w:r>
      <w:r w:rsidR="009D45D9" w:rsidRPr="00F03AE2">
        <w:rPr>
          <w:rFonts w:cs="Times New Roman"/>
          <w:szCs w:val="24"/>
        </w:rPr>
        <w:t>-</w:t>
      </w:r>
      <w:r w:rsidR="005D4A5E" w:rsidRPr="00F03AE2">
        <w:rPr>
          <w:rFonts w:cs="Times New Roman"/>
          <w:szCs w:val="24"/>
        </w:rPr>
        <w:t>1</w:t>
      </w:r>
      <w:r w:rsidR="00A62E55" w:rsidRPr="00F03AE2">
        <w:rPr>
          <w:rFonts w:cs="Times New Roman"/>
          <w:szCs w:val="24"/>
        </w:rPr>
        <w:t xml:space="preserve">. </w:t>
      </w:r>
      <w:r w:rsidR="00A62E55" w:rsidRPr="00F03AE2">
        <w:rPr>
          <w:rFonts w:cs="Times New Roman"/>
          <w:b w:val="0"/>
          <w:szCs w:val="24"/>
        </w:rPr>
        <w:t>Script CLOC</w:t>
      </w:r>
      <w:bookmarkEnd w:id="122"/>
      <w:bookmarkEnd w:id="123"/>
    </w:p>
    <w:p w14:paraId="2DF0CC99" w14:textId="6E83A12F" w:rsidR="005B7642" w:rsidRPr="00F03AE2" w:rsidRDefault="00F9203D" w:rsidP="008B3AA5">
      <w:pPr>
        <w:spacing w:after="0" w:line="240" w:lineRule="auto"/>
        <w:ind w:firstLine="708"/>
        <w:rPr>
          <w:rFonts w:ascii="Times New Roman" w:hAnsi="Times New Roman" w:cs="Times New Roman"/>
          <w:b/>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5B7642" w:rsidRPr="00F03AE2">
        <w:rPr>
          <w:rFonts w:ascii="Times New Roman" w:hAnsi="Times New Roman" w:cs="Times New Roman"/>
          <w:b/>
          <w:sz w:val="16"/>
          <w:szCs w:val="24"/>
        </w:rPr>
        <w:t>:</w:t>
      </w:r>
      <w:r w:rsidR="005B7642" w:rsidRPr="00F03AE2">
        <w:rPr>
          <w:rFonts w:ascii="Times New Roman" w:hAnsi="Times New Roman" w:cs="Times New Roman"/>
          <w:sz w:val="16"/>
          <w:szCs w:val="24"/>
        </w:rPr>
        <w:t xml:space="preserve"> </w:t>
      </w:r>
      <w:hyperlink r:id="rId26" w:history="1">
        <w:r w:rsidR="003749CD" w:rsidRPr="00F03AE2">
          <w:rPr>
            <w:rStyle w:val="Hipervnculo"/>
            <w:rFonts w:ascii="Times New Roman" w:hAnsi="Times New Roman" w:cs="Times New Roman"/>
            <w:sz w:val="16"/>
            <w:szCs w:val="24"/>
          </w:rPr>
          <w:t>http://jerodsanto.net/2013/02/cloc-counts-lines-of-code</w:t>
        </w:r>
        <w:r w:rsidR="003749CD" w:rsidRPr="00F03AE2">
          <w:rPr>
            <w:rStyle w:val="Hipervnculo"/>
            <w:rFonts w:ascii="Times New Roman" w:hAnsi="Times New Roman" w:cs="Times New Roman"/>
            <w:b/>
            <w:sz w:val="16"/>
            <w:szCs w:val="24"/>
          </w:rPr>
          <w:t>/</w:t>
        </w:r>
      </w:hyperlink>
    </w:p>
    <w:p w14:paraId="2E61FD8F" w14:textId="77777777" w:rsidR="005D4A5E" w:rsidRPr="00F03AE2" w:rsidRDefault="005D4A5E" w:rsidP="008B3AA5">
      <w:pPr>
        <w:spacing w:after="0" w:line="360" w:lineRule="auto"/>
        <w:jc w:val="both"/>
        <w:rPr>
          <w:rFonts w:ascii="Times New Roman" w:hAnsi="Times New Roman" w:cs="Times New Roman"/>
          <w:b/>
          <w:szCs w:val="24"/>
        </w:rPr>
      </w:pPr>
    </w:p>
    <w:p w14:paraId="4E956E7B" w14:textId="77777777" w:rsidR="000B1D90" w:rsidRPr="00F03AE2" w:rsidRDefault="000B1D90"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t>Understand</w:t>
      </w:r>
    </w:p>
    <w:p w14:paraId="24B21CBF" w14:textId="77777777" w:rsidR="00F71B47" w:rsidRPr="00F03AE2" w:rsidRDefault="00F71B47" w:rsidP="008B3AA5">
      <w:pPr>
        <w:spacing w:after="0" w:line="360" w:lineRule="auto"/>
        <w:jc w:val="both"/>
        <w:rPr>
          <w:rFonts w:ascii="Times New Roman" w:hAnsi="Times New Roman" w:cs="Times New Roman"/>
          <w:b/>
          <w:szCs w:val="24"/>
        </w:rPr>
      </w:pPr>
    </w:p>
    <w:p w14:paraId="024F6948" w14:textId="60059DF5" w:rsidR="009763C3" w:rsidRPr="00F03AE2" w:rsidRDefault="00F6447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xiste además otra herramienta con licencia llamada Understand creada por Scitools, que permite realizar un análisis pertinente de la información del código. Brindando información sobre </w:t>
      </w:r>
      <w:r w:rsidRPr="00F03AE2">
        <w:rPr>
          <w:rFonts w:ascii="Times New Roman" w:hAnsi="Times New Roman" w:cs="Times New Roman"/>
          <w:szCs w:val="24"/>
        </w:rPr>
        <w:lastRenderedPageBreak/>
        <w:t xml:space="preserve">funciones, clases, variables, </w:t>
      </w:r>
      <w:r w:rsidR="00D431F5" w:rsidRPr="00F03AE2">
        <w:rPr>
          <w:rFonts w:ascii="Times New Roman" w:hAnsi="Times New Roman" w:cs="Times New Roman"/>
          <w:szCs w:val="24"/>
        </w:rPr>
        <w:t>etc.</w:t>
      </w:r>
      <w:r w:rsidR="008A7D74" w:rsidRPr="00F03AE2">
        <w:rPr>
          <w:rFonts w:ascii="Times New Roman" w:hAnsi="Times New Roman" w:cs="Times New Roman"/>
          <w:sz w:val="16"/>
          <w:szCs w:val="16"/>
        </w:rPr>
        <w:fldChar w:fldCharType="begin"/>
      </w:r>
      <w:r w:rsidR="00D431F5" w:rsidRPr="00F03AE2">
        <w:rPr>
          <w:rFonts w:ascii="Times New Roman" w:hAnsi="Times New Roman" w:cs="Times New Roman"/>
          <w:sz w:val="16"/>
          <w:szCs w:val="16"/>
        </w:rPr>
        <w:instrText xml:space="preserve"> ADDIN ZOTERO_ITEM CSL_CITATION {"citationID":"a6wl0VH7","properties":{"formattedCitation":"{\\rtf (\\uc0\\u8220{}Understand\\super TM\\nosupersub{} Static Code Analysis Tool | SciTools.com,\\uc0\\u8221{} n.d.)}","plainCitation":"(“UnderstandTM Static Code Analysis Tool | SciTools.com,” n.d.)"},"citationItems":[{"id":251,"uris":["http://zotero.org/users/local/UBoVLAxq/items/DV3D6FNS"],"uri":["http://zotero.org/users/local/UBoVLAxq/items/DV3D6FNS"],"itemData":{"id":251,"type":"webpage","title":"Understand™ Static Code Analysis Tool | SciTools.com","URL":"https://scitools.com/","accessed":{"date-parts":[["2015",7,7]]}}}],"schema":"https://github.com/citation-style-language/schema/raw/master/csl-citation.json"} </w:instrText>
      </w:r>
      <w:r w:rsidR="008A7D74" w:rsidRPr="00F03AE2">
        <w:rPr>
          <w:rFonts w:ascii="Times New Roman" w:hAnsi="Times New Roman" w:cs="Times New Roman"/>
          <w:sz w:val="16"/>
          <w:szCs w:val="16"/>
        </w:rPr>
        <w:fldChar w:fldCharType="separate"/>
      </w:r>
      <w:r w:rsidR="00D431F5" w:rsidRPr="00F03AE2">
        <w:rPr>
          <w:rFonts w:ascii="Times New Roman" w:hAnsi="Times New Roman" w:cs="Times New Roman"/>
          <w:sz w:val="16"/>
          <w:szCs w:val="16"/>
        </w:rPr>
        <w:t>(“Understand</w:t>
      </w:r>
      <w:r w:rsidR="00D431F5" w:rsidRPr="00F03AE2">
        <w:rPr>
          <w:rFonts w:ascii="Times New Roman" w:hAnsi="Times New Roman" w:cs="Times New Roman"/>
          <w:sz w:val="16"/>
          <w:szCs w:val="16"/>
          <w:vertAlign w:val="superscript"/>
        </w:rPr>
        <w:t>TM</w:t>
      </w:r>
      <w:r w:rsidR="00D431F5" w:rsidRPr="00F03AE2">
        <w:rPr>
          <w:rFonts w:ascii="Times New Roman" w:hAnsi="Times New Roman" w:cs="Times New Roman"/>
          <w:sz w:val="16"/>
          <w:szCs w:val="16"/>
        </w:rPr>
        <w:t xml:space="preserve"> Static Code Analysis Tool | SciTools.com”, s.f.)</w:t>
      </w:r>
      <w:r w:rsidR="008A7D74" w:rsidRPr="00F03AE2">
        <w:rPr>
          <w:rFonts w:ascii="Times New Roman" w:hAnsi="Times New Roman" w:cs="Times New Roman"/>
          <w:sz w:val="16"/>
          <w:szCs w:val="16"/>
        </w:rPr>
        <w:fldChar w:fldCharType="end"/>
      </w:r>
      <w:r w:rsidRPr="00F03AE2">
        <w:rPr>
          <w:rFonts w:ascii="Times New Roman" w:hAnsi="Times New Roman" w:cs="Times New Roman"/>
          <w:sz w:val="16"/>
          <w:szCs w:val="16"/>
        </w:rPr>
        <w:t>.</w:t>
      </w:r>
      <w:r w:rsidR="00643365" w:rsidRPr="00F03AE2">
        <w:rPr>
          <w:rFonts w:ascii="Times New Roman" w:hAnsi="Times New Roman" w:cs="Times New Roman"/>
          <w:szCs w:val="24"/>
        </w:rPr>
        <w:t xml:space="preserve"> Por medio de la opción de reportes de métricas, se provee información estadística sobre el proyecto y entidades tales como líneas de código como se muestra en la Fig</w:t>
      </w:r>
      <w:r w:rsidR="000B1D90" w:rsidRPr="00F03AE2">
        <w:rPr>
          <w:rFonts w:ascii="Times New Roman" w:hAnsi="Times New Roman" w:cs="Times New Roman"/>
          <w:szCs w:val="24"/>
        </w:rPr>
        <w:t>ura</w:t>
      </w:r>
      <w:r w:rsidR="00643365" w:rsidRPr="00F03AE2">
        <w:rPr>
          <w:rFonts w:ascii="Times New Roman" w:hAnsi="Times New Roman" w:cs="Times New Roman"/>
          <w:szCs w:val="24"/>
        </w:rPr>
        <w:t>.</w:t>
      </w:r>
      <w:r w:rsidR="00777FAE" w:rsidRPr="00F03AE2">
        <w:rPr>
          <w:rFonts w:ascii="Times New Roman" w:hAnsi="Times New Roman" w:cs="Times New Roman"/>
          <w:szCs w:val="24"/>
        </w:rPr>
        <w:t xml:space="preserve"> </w:t>
      </w:r>
      <w:r w:rsidR="000B08C7" w:rsidRPr="00F03AE2">
        <w:rPr>
          <w:rFonts w:ascii="Times New Roman" w:hAnsi="Times New Roman" w:cs="Times New Roman"/>
          <w:szCs w:val="24"/>
        </w:rPr>
        <w:t>9-</w:t>
      </w:r>
      <w:r w:rsidR="005D4A5E" w:rsidRPr="00F03AE2">
        <w:rPr>
          <w:rFonts w:ascii="Times New Roman" w:hAnsi="Times New Roman" w:cs="Times New Roman"/>
          <w:szCs w:val="24"/>
        </w:rPr>
        <w:t>1.</w:t>
      </w:r>
    </w:p>
    <w:p w14:paraId="6B1BBF4C" w14:textId="77777777" w:rsidR="003F6756" w:rsidRPr="00F03AE2" w:rsidRDefault="003F6756" w:rsidP="008B3AA5">
      <w:pPr>
        <w:spacing w:after="0" w:line="360" w:lineRule="auto"/>
        <w:jc w:val="both"/>
        <w:rPr>
          <w:rFonts w:ascii="Times New Roman" w:hAnsi="Times New Roman" w:cs="Times New Roman"/>
          <w:szCs w:val="24"/>
        </w:rPr>
      </w:pPr>
    </w:p>
    <w:p w14:paraId="338ED725" w14:textId="77777777" w:rsidR="00643365" w:rsidRPr="00F03AE2" w:rsidRDefault="00643365" w:rsidP="008B3AA5">
      <w:pPr>
        <w:spacing w:after="0"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0C410C4B" wp14:editId="36815EDB">
            <wp:extent cx="3461568" cy="204279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94004" cy="2061936"/>
                    </a:xfrm>
                    <a:prstGeom prst="rect">
                      <a:avLst/>
                    </a:prstGeom>
                  </pic:spPr>
                </pic:pic>
              </a:graphicData>
            </a:graphic>
          </wp:inline>
        </w:drawing>
      </w:r>
    </w:p>
    <w:p w14:paraId="09E06828" w14:textId="52006112" w:rsidR="00A62E55" w:rsidRPr="00F03AE2" w:rsidRDefault="009D45D9" w:rsidP="008B3AA5">
      <w:pPr>
        <w:pStyle w:val="Figura"/>
        <w:spacing w:before="0" w:line="240" w:lineRule="auto"/>
        <w:ind w:left="708" w:firstLine="708"/>
        <w:jc w:val="left"/>
        <w:rPr>
          <w:rFonts w:cs="Times New Roman"/>
          <w:szCs w:val="24"/>
        </w:rPr>
      </w:pPr>
      <w:bookmarkStart w:id="124" w:name="_Toc421023251"/>
      <w:bookmarkStart w:id="125" w:name="_Toc425188955"/>
      <w:r w:rsidRPr="00F03AE2">
        <w:rPr>
          <w:rFonts w:cs="Times New Roman"/>
          <w:szCs w:val="24"/>
        </w:rPr>
        <w:t xml:space="preserve">Figura </w:t>
      </w:r>
      <w:r w:rsidR="000B08C7" w:rsidRPr="00F03AE2">
        <w:rPr>
          <w:rFonts w:cs="Times New Roman"/>
          <w:szCs w:val="24"/>
        </w:rPr>
        <w:t>9</w:t>
      </w:r>
      <w:r w:rsidRPr="00F03AE2">
        <w:rPr>
          <w:rFonts w:cs="Times New Roman"/>
          <w:szCs w:val="24"/>
        </w:rPr>
        <w:t>-</w:t>
      </w:r>
      <w:r w:rsidR="005D4A5E" w:rsidRPr="00F03AE2">
        <w:rPr>
          <w:rFonts w:cs="Times New Roman"/>
          <w:szCs w:val="24"/>
        </w:rPr>
        <w:t>1</w:t>
      </w:r>
      <w:r w:rsidR="00A62E55" w:rsidRPr="00F03AE2">
        <w:rPr>
          <w:rFonts w:cs="Times New Roman"/>
          <w:szCs w:val="24"/>
        </w:rPr>
        <w:t xml:space="preserve">. </w:t>
      </w:r>
      <w:r w:rsidR="00A62E55" w:rsidRPr="00F03AE2">
        <w:rPr>
          <w:rFonts w:cs="Times New Roman"/>
          <w:b w:val="0"/>
          <w:szCs w:val="24"/>
        </w:rPr>
        <w:t>Understand Tool</w:t>
      </w:r>
      <w:bookmarkEnd w:id="124"/>
      <w:bookmarkEnd w:id="125"/>
    </w:p>
    <w:p w14:paraId="0108857A" w14:textId="04AAEFAA" w:rsidR="00A851C0" w:rsidRPr="00F03AE2" w:rsidRDefault="000527DB" w:rsidP="008B3AA5">
      <w:pPr>
        <w:pStyle w:val="Sinespaciado"/>
        <w:ind w:left="708" w:firstLine="708"/>
        <w:rPr>
          <w:rFonts w:ascii="Times New Roman" w:hAnsi="Times New Roman" w:cs="Times New Roman"/>
          <w:sz w:val="16"/>
          <w:szCs w:val="24"/>
        </w:rPr>
      </w:pPr>
      <w:r w:rsidRPr="00F03AE2">
        <w:rPr>
          <w:rFonts w:ascii="Times New Roman" w:hAnsi="Times New Roman" w:cs="Times New Roman"/>
          <w:b/>
          <w:sz w:val="16"/>
          <w:szCs w:val="24"/>
        </w:rPr>
        <w:t>Fuente</w:t>
      </w:r>
      <w:r w:rsidR="005B7642" w:rsidRPr="00F03AE2">
        <w:rPr>
          <w:rFonts w:ascii="Times New Roman" w:hAnsi="Times New Roman" w:cs="Times New Roman"/>
          <w:sz w:val="16"/>
          <w:szCs w:val="24"/>
        </w:rPr>
        <w:t xml:space="preserve">: </w:t>
      </w:r>
      <w:r w:rsidR="00F9203D" w:rsidRPr="00F03AE2">
        <w:rPr>
          <w:rFonts w:ascii="Times New Roman" w:hAnsi="Times New Roman" w:cs="Times New Roman"/>
          <w:sz w:val="16"/>
          <w:szCs w:val="24"/>
        </w:rPr>
        <w:t>María José Samaniego</w:t>
      </w:r>
    </w:p>
    <w:p w14:paraId="3EF53C9D" w14:textId="77777777" w:rsidR="00F27647" w:rsidRPr="00F03AE2" w:rsidRDefault="00F27647" w:rsidP="008B3AA5">
      <w:pPr>
        <w:spacing w:after="0" w:line="360" w:lineRule="auto"/>
        <w:rPr>
          <w:rFonts w:ascii="Times New Roman" w:hAnsi="Times New Roman" w:cs="Times New Roman"/>
          <w:b/>
          <w:sz w:val="24"/>
          <w:szCs w:val="24"/>
        </w:rPr>
      </w:pPr>
    </w:p>
    <w:p w14:paraId="61231BB7" w14:textId="46426211" w:rsidR="004E12AA" w:rsidRPr="00F03AE2" w:rsidRDefault="004E12AA" w:rsidP="008B3AA5">
      <w:pPr>
        <w:spacing w:after="0" w:line="360" w:lineRule="auto"/>
        <w:rPr>
          <w:rFonts w:ascii="Times New Roman" w:hAnsi="Times New Roman" w:cs="Times New Roman"/>
          <w:b/>
          <w:szCs w:val="24"/>
        </w:rPr>
      </w:pPr>
      <w:r w:rsidRPr="00F03AE2">
        <w:rPr>
          <w:rFonts w:ascii="Times New Roman" w:hAnsi="Times New Roman" w:cs="Times New Roman"/>
          <w:b/>
          <w:szCs w:val="24"/>
        </w:rPr>
        <w:t>Esfuerzo</w:t>
      </w:r>
      <w:r w:rsidR="00F71B47" w:rsidRPr="00F03AE2">
        <w:rPr>
          <w:rFonts w:ascii="Times New Roman" w:hAnsi="Times New Roman" w:cs="Times New Roman"/>
          <w:b/>
          <w:szCs w:val="24"/>
        </w:rPr>
        <w:t>.</w:t>
      </w:r>
    </w:p>
    <w:p w14:paraId="04D6FA06" w14:textId="77777777" w:rsidR="00F71B47" w:rsidRPr="00F03AE2" w:rsidRDefault="00F71B47" w:rsidP="008B3AA5">
      <w:pPr>
        <w:spacing w:after="0" w:line="360" w:lineRule="auto"/>
        <w:rPr>
          <w:rFonts w:ascii="Times New Roman" w:hAnsi="Times New Roman" w:cs="Times New Roman"/>
          <w:b/>
          <w:szCs w:val="24"/>
        </w:rPr>
      </w:pPr>
    </w:p>
    <w:p w14:paraId="1AEB2821" w14:textId="78AC15C5" w:rsidR="00571628" w:rsidRPr="00F03AE2" w:rsidRDefault="00C52E15"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Respecto a</w:t>
      </w:r>
      <w:r w:rsidR="00F9203D" w:rsidRPr="00F03AE2">
        <w:rPr>
          <w:rFonts w:ascii="Times New Roman" w:hAnsi="Times New Roman" w:cs="Times New Roman"/>
          <w:szCs w:val="24"/>
        </w:rPr>
        <w:t xml:space="preserve"> </w:t>
      </w:r>
      <w:r w:rsidR="00C6192E" w:rsidRPr="00F03AE2">
        <w:rPr>
          <w:rFonts w:ascii="Times New Roman" w:hAnsi="Times New Roman" w:cs="Times New Roman"/>
          <w:szCs w:val="24"/>
        </w:rPr>
        <w:t>las entradas</w:t>
      </w:r>
      <w:r w:rsidRPr="00F03AE2">
        <w:rPr>
          <w:rFonts w:ascii="Times New Roman" w:hAnsi="Times New Roman" w:cs="Times New Roman"/>
          <w:szCs w:val="24"/>
        </w:rPr>
        <w:t xml:space="preserve"> en la medición de productividad</w:t>
      </w:r>
      <w:r w:rsidR="00C6192E" w:rsidRPr="00F03AE2">
        <w:rPr>
          <w:rFonts w:ascii="Times New Roman" w:hAnsi="Times New Roman" w:cs="Times New Roman"/>
          <w:szCs w:val="24"/>
        </w:rPr>
        <w:t xml:space="preserve">, </w:t>
      </w:r>
      <w:r w:rsidR="008461FC" w:rsidRPr="00F03AE2">
        <w:rPr>
          <w:rFonts w:ascii="Times New Roman" w:hAnsi="Times New Roman" w:cs="Times New Roman"/>
          <w:szCs w:val="24"/>
        </w:rPr>
        <w:t>la unidad</w:t>
      </w:r>
      <w:r w:rsidR="006B7A79" w:rsidRPr="00F03AE2">
        <w:rPr>
          <w:rFonts w:ascii="Times New Roman" w:hAnsi="Times New Roman" w:cs="Times New Roman"/>
          <w:szCs w:val="24"/>
        </w:rPr>
        <w:t xml:space="preserve"> de medida </w:t>
      </w:r>
      <w:r w:rsidRPr="00F03AE2">
        <w:rPr>
          <w:rFonts w:ascii="Times New Roman" w:hAnsi="Times New Roman" w:cs="Times New Roman"/>
          <w:szCs w:val="24"/>
        </w:rPr>
        <w:t xml:space="preserve">es </w:t>
      </w:r>
      <w:r w:rsidR="00C6192E" w:rsidRPr="00F03AE2">
        <w:rPr>
          <w:rFonts w:ascii="Times New Roman" w:hAnsi="Times New Roman" w:cs="Times New Roman"/>
          <w:szCs w:val="24"/>
        </w:rPr>
        <w:t>el esfuerzo en persona-mes, donde se debe incluir a todos los que intervinieron directamente en la creación de</w:t>
      </w:r>
      <w:r w:rsidR="00DB4B6C" w:rsidRPr="00F03AE2">
        <w:rPr>
          <w:rFonts w:ascii="Times New Roman" w:hAnsi="Times New Roman" w:cs="Times New Roman"/>
          <w:szCs w:val="24"/>
        </w:rPr>
        <w:t xml:space="preserve">l </w:t>
      </w:r>
      <w:r w:rsidR="00C6192E" w:rsidRPr="00F03AE2">
        <w:rPr>
          <w:rFonts w:ascii="Times New Roman" w:hAnsi="Times New Roman" w:cs="Times New Roman"/>
          <w:szCs w:val="24"/>
        </w:rPr>
        <w:t xml:space="preserve"> producto de software</w:t>
      </w:r>
      <w:r w:rsidR="00AC6A46" w:rsidRPr="00F03AE2">
        <w:rPr>
          <w:rFonts w:ascii="Times New Roman" w:hAnsi="Times New Roman" w:cs="Times New Roman"/>
          <w:szCs w:val="24"/>
        </w:rPr>
        <w:t xml:space="preserve">. </w:t>
      </w:r>
      <w:r w:rsidR="0064664B" w:rsidRPr="00F03AE2">
        <w:rPr>
          <w:rFonts w:ascii="Times New Roman" w:hAnsi="Times New Roman" w:cs="Times New Roman"/>
          <w:szCs w:val="24"/>
        </w:rPr>
        <w:t xml:space="preserve">Para obtener un mejor resultado en la productividad, se debe tener más precisión en capturar el </w:t>
      </w:r>
      <w:r w:rsidR="008461FC" w:rsidRPr="00F03AE2">
        <w:rPr>
          <w:rFonts w:ascii="Times New Roman" w:hAnsi="Times New Roman" w:cs="Times New Roman"/>
          <w:szCs w:val="24"/>
        </w:rPr>
        <w:t>esfuerzo empleado</w:t>
      </w:r>
      <w:r w:rsidR="0064664B" w:rsidRPr="00F03AE2">
        <w:rPr>
          <w:rFonts w:ascii="Times New Roman" w:hAnsi="Times New Roman" w:cs="Times New Roman"/>
          <w:szCs w:val="24"/>
        </w:rPr>
        <w:t xml:space="preserve"> en un </w:t>
      </w:r>
      <w:r w:rsidRPr="00F03AE2">
        <w:rPr>
          <w:rFonts w:ascii="Times New Roman" w:hAnsi="Times New Roman" w:cs="Times New Roman"/>
          <w:szCs w:val="24"/>
        </w:rPr>
        <w:t>producto</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OvmKUa2v","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EE0009" w:rsidRPr="00F03AE2">
        <w:rPr>
          <w:rFonts w:ascii="Times New Roman" w:hAnsi="Times New Roman" w:cs="Times New Roman"/>
          <w:sz w:val="16"/>
          <w:szCs w:val="16"/>
        </w:rPr>
        <w:t>(IEEE Standard for Software Productivity Metrics, 1993</w:t>
      </w:r>
      <w:r w:rsidR="009763C3" w:rsidRPr="00F03AE2">
        <w:rPr>
          <w:rFonts w:ascii="Times New Roman" w:hAnsi="Times New Roman" w:cs="Times New Roman"/>
          <w:sz w:val="16"/>
          <w:szCs w:val="16"/>
        </w:rPr>
        <w:t>, p.9</w:t>
      </w:r>
      <w:r w:rsidR="00EE0009"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64664B" w:rsidRPr="00F03AE2">
        <w:rPr>
          <w:rFonts w:ascii="Times New Roman" w:hAnsi="Times New Roman" w:cs="Times New Roman"/>
          <w:sz w:val="16"/>
          <w:szCs w:val="16"/>
        </w:rPr>
        <w:t xml:space="preserve">. </w:t>
      </w:r>
    </w:p>
    <w:p w14:paraId="285DA6D1" w14:textId="77777777" w:rsidR="00C07364" w:rsidRPr="00F03AE2" w:rsidRDefault="00C07364" w:rsidP="008B3AA5">
      <w:pPr>
        <w:spacing w:after="0" w:line="360" w:lineRule="auto"/>
        <w:jc w:val="both"/>
        <w:rPr>
          <w:rFonts w:ascii="Times New Roman" w:hAnsi="Times New Roman" w:cs="Times New Roman"/>
          <w:szCs w:val="24"/>
        </w:rPr>
      </w:pPr>
    </w:p>
    <w:p w14:paraId="2BD55919" w14:textId="77777777" w:rsidR="00B05B03" w:rsidRPr="00F03AE2" w:rsidRDefault="00B05B03" w:rsidP="00F53C45">
      <w:pPr>
        <w:pStyle w:val="Estilo111"/>
        <w:numPr>
          <w:ilvl w:val="2"/>
          <w:numId w:val="99"/>
        </w:numPr>
        <w:spacing w:before="0" w:line="360" w:lineRule="auto"/>
        <w:rPr>
          <w:rFonts w:cs="Times New Roman"/>
        </w:rPr>
      </w:pPr>
      <w:bookmarkStart w:id="126" w:name="_Toc421023252"/>
      <w:bookmarkStart w:id="127" w:name="_Toc425344902"/>
      <w:r w:rsidRPr="00F03AE2">
        <w:rPr>
          <w:rFonts w:cs="Times New Roman"/>
        </w:rPr>
        <w:t>Métricas Orientadas a la Función</w:t>
      </w:r>
      <w:bookmarkEnd w:id="126"/>
      <w:r w:rsidR="00C07364" w:rsidRPr="00F03AE2">
        <w:rPr>
          <w:rFonts w:cs="Times New Roman"/>
        </w:rPr>
        <w:t>.</w:t>
      </w:r>
      <w:bookmarkEnd w:id="127"/>
    </w:p>
    <w:p w14:paraId="38A68370" w14:textId="77777777" w:rsidR="005B7642" w:rsidRPr="00F03AE2" w:rsidRDefault="005B7642" w:rsidP="008B3AA5">
      <w:pPr>
        <w:spacing w:after="0" w:line="360" w:lineRule="auto"/>
        <w:jc w:val="both"/>
        <w:rPr>
          <w:rFonts w:ascii="Times New Roman" w:hAnsi="Times New Roman" w:cs="Times New Roman"/>
          <w:szCs w:val="24"/>
        </w:rPr>
      </w:pPr>
    </w:p>
    <w:p w14:paraId="670D2405" w14:textId="080BDC24" w:rsidR="00F9203D" w:rsidRPr="00F03AE2" w:rsidRDefault="00941EF5"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Se</w:t>
      </w:r>
      <w:r w:rsidR="00A9127C" w:rsidRPr="00F03AE2">
        <w:rPr>
          <w:rFonts w:ascii="Times New Roman" w:hAnsi="Times New Roman" w:cs="Times New Roman"/>
          <w:szCs w:val="24"/>
        </w:rPr>
        <w:t xml:space="preserve"> encarga de medir la funcionalidad del</w:t>
      </w:r>
      <w:r w:rsidRPr="00F03AE2">
        <w:rPr>
          <w:rFonts w:ascii="Times New Roman" w:hAnsi="Times New Roman" w:cs="Times New Roman"/>
          <w:szCs w:val="24"/>
        </w:rPr>
        <w:t xml:space="preserve"> proyecto, y debido a que no se puede medir directamente, se convierte en una medida indirecta. Se considera según algunos expertos que “la funcionalidad captura de mejor manera el valor entregado que las métricas orientadas al tamaño”</w:t>
      </w:r>
      <w:r w:rsidR="008A7D74" w:rsidRPr="00F03AE2">
        <w:rPr>
          <w:rFonts w:ascii="Times New Roman" w:hAnsi="Times New Roman" w:cs="Times New Roman"/>
          <w:sz w:val="16"/>
          <w:szCs w:val="16"/>
        </w:rPr>
        <w:fldChar w:fldCharType="begin"/>
      </w:r>
      <w:r w:rsidR="00275505" w:rsidRPr="00F03AE2">
        <w:rPr>
          <w:rFonts w:ascii="Times New Roman" w:hAnsi="Times New Roman" w:cs="Times New Roman"/>
          <w:sz w:val="16"/>
          <w:szCs w:val="16"/>
        </w:rPr>
        <w:instrText xml:space="preserve"> ADDIN ZOTERO_ITEM CSL_CITATION {"citationID":"0DxZs8D8","properties":{"formattedCitation":"(Dr. Christof Ebert, n.d.)","plainCitation":"(Dr. Christof Ebert, n.d.)","dontUpdate":true},"citationItems":[{"id":201,"uris":["http://zotero.org/users/local/UBoVLAxq/items/EMD6JW6H"],"uri":["http://zotero.org/users/local/UBoVLAxq/items/EMD6JW6H"],"itemData":{"id":201,"type":"article","title":"Measuringand Improving Productivity","URL":"http://www.compaid.com/caiinternet/ezine/ebert-productivity-metrics.pdf","author":[{"family":"Ebert","given":"Dr. Christof"}],"issued":{"date-parts":[["2006",5,9]]}}}],"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 xml:space="preserve">(Ebert, </w:t>
      </w:r>
      <w:r w:rsidR="00EE0009" w:rsidRPr="00F03AE2">
        <w:rPr>
          <w:rFonts w:ascii="Times New Roman" w:hAnsi="Times New Roman" w:cs="Times New Roman"/>
          <w:sz w:val="16"/>
          <w:szCs w:val="16"/>
        </w:rPr>
        <w:t>2006</w:t>
      </w:r>
      <w:r w:rsidR="009763C3" w:rsidRPr="00F03AE2">
        <w:rPr>
          <w:rFonts w:ascii="Times New Roman" w:hAnsi="Times New Roman" w:cs="Times New Roman"/>
          <w:sz w:val="16"/>
          <w:szCs w:val="16"/>
        </w:rPr>
        <w:t>, p.2</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233EEB" w:rsidRPr="00F03AE2">
        <w:rPr>
          <w:rFonts w:ascii="Times New Roman" w:hAnsi="Times New Roman" w:cs="Times New Roman"/>
          <w:szCs w:val="24"/>
        </w:rPr>
        <w:t xml:space="preserve">. </w:t>
      </w:r>
    </w:p>
    <w:p w14:paraId="7E2BC6D4" w14:textId="77777777" w:rsidR="008F0818" w:rsidRPr="00F03AE2" w:rsidRDefault="008F0818" w:rsidP="008B3AA5">
      <w:pPr>
        <w:spacing w:after="0" w:line="360" w:lineRule="auto"/>
        <w:jc w:val="both"/>
        <w:rPr>
          <w:rFonts w:ascii="Times New Roman" w:hAnsi="Times New Roman" w:cs="Times New Roman"/>
          <w:szCs w:val="24"/>
        </w:rPr>
      </w:pPr>
    </w:p>
    <w:p w14:paraId="7077AC3F" w14:textId="77777777" w:rsidR="005B7642" w:rsidRPr="00F03AE2" w:rsidRDefault="00DD74A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Utilizando como unidad de medida de </w:t>
      </w:r>
      <w:r w:rsidR="004D63E8" w:rsidRPr="00F03AE2">
        <w:rPr>
          <w:rFonts w:ascii="Times New Roman" w:hAnsi="Times New Roman" w:cs="Times New Roman"/>
          <w:szCs w:val="24"/>
        </w:rPr>
        <w:t>salida producida</w:t>
      </w:r>
      <w:r w:rsidRPr="00F03AE2">
        <w:rPr>
          <w:rFonts w:ascii="Times New Roman" w:hAnsi="Times New Roman" w:cs="Times New Roman"/>
          <w:szCs w:val="24"/>
        </w:rPr>
        <w:t xml:space="preserve"> a los llamados puntos de función</w:t>
      </w:r>
      <w:r w:rsidR="004D63E8" w:rsidRPr="00F03AE2">
        <w:rPr>
          <w:rFonts w:ascii="Times New Roman" w:hAnsi="Times New Roman" w:cs="Times New Roman"/>
          <w:szCs w:val="24"/>
        </w:rPr>
        <w:t>, y las entradas</w:t>
      </w:r>
      <w:r w:rsidR="000B7928" w:rsidRPr="00F03AE2">
        <w:rPr>
          <w:rFonts w:ascii="Times New Roman" w:hAnsi="Times New Roman" w:cs="Times New Roman"/>
          <w:szCs w:val="24"/>
        </w:rPr>
        <w:t xml:space="preserve"> el esfuerzo. </w:t>
      </w:r>
      <w:r w:rsidR="00F9203D" w:rsidRPr="00F03AE2">
        <w:rPr>
          <w:rFonts w:ascii="Times New Roman" w:hAnsi="Times New Roman" w:cs="Times New Roman"/>
          <w:szCs w:val="24"/>
        </w:rPr>
        <w:t xml:space="preserve"> </w:t>
      </w:r>
      <w:r w:rsidRPr="00F03AE2">
        <w:rPr>
          <w:rFonts w:ascii="Times New Roman" w:hAnsi="Times New Roman" w:cs="Times New Roman"/>
          <w:szCs w:val="24"/>
        </w:rPr>
        <w:t>El estándar</w:t>
      </w:r>
      <w:r w:rsidR="00B720E9" w:rsidRPr="00F03AE2">
        <w:rPr>
          <w:rFonts w:ascii="Times New Roman" w:hAnsi="Times New Roman" w:cs="Times New Roman"/>
          <w:szCs w:val="24"/>
        </w:rPr>
        <w:t xml:space="preserve"> IEEE</w:t>
      </w:r>
      <w:r w:rsidRPr="00F03AE2">
        <w:rPr>
          <w:rFonts w:ascii="Times New Roman" w:hAnsi="Times New Roman" w:cs="Times New Roman"/>
          <w:szCs w:val="24"/>
        </w:rPr>
        <w:t xml:space="preserve"> 1015-1992 de medición de productividad de software no muestra como requerimiento utilizar esta métrica, pero los desarrolladores o grupos de trabajo que deciden utilizarla deben seguir lo establecido con las métricas lógicas orientadas al tamaño o instrucciones lógicas de</w:t>
      </w:r>
      <w:r w:rsidR="005F0139" w:rsidRPr="00F03AE2">
        <w:rPr>
          <w:rFonts w:ascii="Times New Roman" w:hAnsi="Times New Roman" w:cs="Times New Roman"/>
          <w:szCs w:val="24"/>
        </w:rPr>
        <w:t xml:space="preserve"> software</w:t>
      </w:r>
      <w:r w:rsidR="00B720E9" w:rsidRPr="00F03AE2">
        <w:rPr>
          <w:rFonts w:ascii="Times New Roman" w:hAnsi="Times New Roman" w:cs="Times New Roman"/>
          <w:szCs w:val="24"/>
        </w:rPr>
        <w:t>.</w:t>
      </w:r>
    </w:p>
    <w:p w14:paraId="3B868FD3" w14:textId="77777777" w:rsidR="009763C3" w:rsidRPr="00F03AE2" w:rsidRDefault="009763C3" w:rsidP="008B3AA5">
      <w:pPr>
        <w:spacing w:after="0" w:line="360" w:lineRule="auto"/>
        <w:jc w:val="both"/>
        <w:rPr>
          <w:rFonts w:ascii="Times New Roman" w:hAnsi="Times New Roman" w:cs="Times New Roman"/>
          <w:szCs w:val="24"/>
        </w:rPr>
      </w:pPr>
    </w:p>
    <w:p w14:paraId="2286B907" w14:textId="77777777" w:rsidR="003F6756" w:rsidRPr="00F03AE2" w:rsidRDefault="003F6756" w:rsidP="008B3AA5">
      <w:pPr>
        <w:spacing w:after="0" w:line="360" w:lineRule="auto"/>
        <w:jc w:val="both"/>
        <w:rPr>
          <w:rFonts w:ascii="Times New Roman" w:hAnsi="Times New Roman" w:cs="Times New Roman"/>
          <w:szCs w:val="24"/>
        </w:rPr>
      </w:pPr>
    </w:p>
    <w:p w14:paraId="4259E3D4" w14:textId="77777777" w:rsidR="000927CB" w:rsidRPr="00F03AE2" w:rsidRDefault="005F0139"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lastRenderedPageBreak/>
        <w:t>Puntos de Función</w:t>
      </w:r>
    </w:p>
    <w:p w14:paraId="5289A049" w14:textId="77777777" w:rsidR="00F71B47" w:rsidRPr="00F03AE2" w:rsidRDefault="00F71B47" w:rsidP="008B3AA5">
      <w:pPr>
        <w:spacing w:after="0" w:line="360" w:lineRule="auto"/>
        <w:jc w:val="both"/>
        <w:rPr>
          <w:rFonts w:ascii="Times New Roman" w:hAnsi="Times New Roman" w:cs="Times New Roman"/>
          <w:b/>
          <w:szCs w:val="24"/>
        </w:rPr>
      </w:pPr>
    </w:p>
    <w:p w14:paraId="60811A63" w14:textId="7BB8EE41" w:rsidR="009763C3" w:rsidRPr="00F03AE2" w:rsidRDefault="00A87B7A" w:rsidP="008B3AA5">
      <w:pPr>
        <w:spacing w:after="0" w:line="360" w:lineRule="auto"/>
        <w:jc w:val="both"/>
        <w:rPr>
          <w:rFonts w:ascii="Times New Roman" w:hAnsi="Times New Roman" w:cs="Times New Roman"/>
          <w:sz w:val="16"/>
          <w:szCs w:val="16"/>
        </w:rPr>
      </w:pPr>
      <w:r w:rsidRPr="00F03AE2">
        <w:rPr>
          <w:rFonts w:ascii="Times New Roman" w:hAnsi="Times New Roman" w:cs="Times New Roman"/>
          <w:szCs w:val="24"/>
        </w:rPr>
        <w:t>Está basada en una combinación de características de un programa</w:t>
      </w:r>
      <w:r w:rsidR="00D13249" w:rsidRPr="00F03AE2">
        <w:rPr>
          <w:rFonts w:ascii="Times New Roman" w:hAnsi="Times New Roman" w:cs="Times New Roman"/>
          <w:szCs w:val="24"/>
        </w:rPr>
        <w:t xml:space="preserve"> como se muestra </w:t>
      </w:r>
      <w:r w:rsidR="00777FAE" w:rsidRPr="00F03AE2">
        <w:rPr>
          <w:rFonts w:ascii="Times New Roman" w:hAnsi="Times New Roman" w:cs="Times New Roman"/>
          <w:szCs w:val="24"/>
        </w:rPr>
        <w:t>en la Fig</w:t>
      </w:r>
      <w:r w:rsidR="000B1D90" w:rsidRPr="00F03AE2">
        <w:rPr>
          <w:rFonts w:ascii="Times New Roman" w:hAnsi="Times New Roman" w:cs="Times New Roman"/>
          <w:szCs w:val="24"/>
        </w:rPr>
        <w:t>ura</w:t>
      </w:r>
      <w:r w:rsidR="00777FAE" w:rsidRPr="00F03AE2">
        <w:rPr>
          <w:rFonts w:ascii="Times New Roman" w:hAnsi="Times New Roman" w:cs="Times New Roman"/>
          <w:szCs w:val="24"/>
        </w:rPr>
        <w:t xml:space="preserve">. </w:t>
      </w:r>
      <w:r w:rsidR="005D4A5E" w:rsidRPr="00F03AE2">
        <w:rPr>
          <w:rFonts w:ascii="Times New Roman" w:hAnsi="Times New Roman" w:cs="Times New Roman"/>
          <w:szCs w:val="24"/>
        </w:rPr>
        <w:t>10-1</w:t>
      </w:r>
      <w:r w:rsidR="00AA399B" w:rsidRPr="00F03AE2">
        <w:rPr>
          <w:rFonts w:ascii="Times New Roman" w:hAnsi="Times New Roman" w:cs="Times New Roman"/>
          <w:szCs w:val="24"/>
        </w:rPr>
        <w:t>,</w:t>
      </w:r>
      <w:r w:rsidRPr="00F03AE2">
        <w:rPr>
          <w:rFonts w:ascii="Times New Roman" w:hAnsi="Times New Roman" w:cs="Times New Roman"/>
          <w:szCs w:val="24"/>
        </w:rPr>
        <w:t xml:space="preserve"> y </w:t>
      </w:r>
      <w:r w:rsidR="00AA399B" w:rsidRPr="00F03AE2">
        <w:rPr>
          <w:rFonts w:ascii="Times New Roman" w:hAnsi="Times New Roman" w:cs="Times New Roman"/>
          <w:szCs w:val="24"/>
        </w:rPr>
        <w:t>cada una asociada con un peso, el total de los puntos de función es modificado de acuerdo a la complejidad que presentan los proyectos</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2tHwIH11","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EE0009" w:rsidRPr="00F03AE2">
        <w:rPr>
          <w:rFonts w:ascii="Times New Roman" w:hAnsi="Times New Roman" w:cs="Times New Roman"/>
          <w:sz w:val="16"/>
          <w:szCs w:val="16"/>
        </w:rPr>
        <w:t>(IEEE Standard for Software Productivity Metrics, 1993</w:t>
      </w:r>
      <w:r w:rsidR="009763C3" w:rsidRPr="00F03AE2">
        <w:rPr>
          <w:rFonts w:ascii="Times New Roman" w:hAnsi="Times New Roman" w:cs="Times New Roman"/>
          <w:sz w:val="16"/>
          <w:szCs w:val="16"/>
        </w:rPr>
        <w:t>, p.9</w:t>
      </w:r>
      <w:r w:rsidR="00EE0009"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AA399B" w:rsidRPr="00F03AE2">
        <w:rPr>
          <w:rFonts w:ascii="Times New Roman" w:hAnsi="Times New Roman" w:cs="Times New Roman"/>
          <w:sz w:val="16"/>
          <w:szCs w:val="16"/>
        </w:rPr>
        <w:t>.</w:t>
      </w:r>
    </w:p>
    <w:p w14:paraId="2575031B" w14:textId="77777777" w:rsidR="003F6756" w:rsidRPr="00F03AE2" w:rsidRDefault="003F6756" w:rsidP="008B3AA5">
      <w:pPr>
        <w:spacing w:after="0" w:line="360" w:lineRule="auto"/>
        <w:jc w:val="both"/>
        <w:rPr>
          <w:rFonts w:ascii="Times New Roman" w:hAnsi="Times New Roman" w:cs="Times New Roman"/>
          <w:sz w:val="16"/>
          <w:szCs w:val="16"/>
        </w:rPr>
      </w:pPr>
    </w:p>
    <w:p w14:paraId="6A99F465" w14:textId="77777777" w:rsidR="000B7928" w:rsidRPr="00F03AE2" w:rsidRDefault="000B7928" w:rsidP="008900B4">
      <w:pPr>
        <w:pStyle w:val="Sinespaciad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1C20C796" wp14:editId="309578AB">
            <wp:extent cx="2972435" cy="2305050"/>
            <wp:effectExtent l="0" t="0" r="0" b="0"/>
            <wp:docPr id="8" name="Imagen 8" descr="http://www.monografias.com/trabajos55/estimacion-por-puntos-de-funcion/Image100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onografias.com/trabajos55/estimacion-por-puntos-de-funcion/Image10011.gif"/>
                    <pic:cNvPicPr>
                      <a:picLocks noChangeAspect="1" noChangeArrowheads="1"/>
                    </pic:cNvPicPr>
                  </pic:nvPicPr>
                  <pic:blipFill rotWithShape="1">
                    <a:blip r:embed="rId28">
                      <a:extLst>
                        <a:ext uri="{28A0092B-C50C-407E-A947-70E740481C1C}">
                          <a14:useLocalDpi xmlns:a14="http://schemas.microsoft.com/office/drawing/2010/main" val="0"/>
                        </a:ext>
                      </a:extLst>
                    </a:blip>
                    <a:srcRect b="7628"/>
                    <a:stretch/>
                  </pic:blipFill>
                  <pic:spPr bwMode="auto">
                    <a:xfrm>
                      <a:off x="0" y="0"/>
                      <a:ext cx="2975833" cy="2307685"/>
                    </a:xfrm>
                    <a:prstGeom prst="rect">
                      <a:avLst/>
                    </a:prstGeom>
                    <a:noFill/>
                    <a:ln>
                      <a:noFill/>
                    </a:ln>
                    <a:extLst>
                      <a:ext uri="{53640926-AAD7-44D8-BBD7-CCE9431645EC}">
                        <a14:shadowObscured xmlns:a14="http://schemas.microsoft.com/office/drawing/2010/main"/>
                      </a:ext>
                    </a:extLst>
                  </pic:spPr>
                </pic:pic>
              </a:graphicData>
            </a:graphic>
          </wp:inline>
        </w:drawing>
      </w:r>
    </w:p>
    <w:p w14:paraId="2F41B07E" w14:textId="21FAB46A" w:rsidR="006B128D" w:rsidRPr="00F03AE2" w:rsidRDefault="009D45D9" w:rsidP="008900B4">
      <w:pPr>
        <w:pStyle w:val="Figura"/>
        <w:spacing w:before="0" w:line="240" w:lineRule="auto"/>
        <w:ind w:left="1416" w:firstLine="708"/>
        <w:jc w:val="left"/>
        <w:rPr>
          <w:rFonts w:cs="Times New Roman"/>
          <w:b w:val="0"/>
          <w:szCs w:val="24"/>
        </w:rPr>
      </w:pPr>
      <w:bookmarkStart w:id="128" w:name="_Toc421023253"/>
      <w:bookmarkStart w:id="129" w:name="_Toc425188956"/>
      <w:r w:rsidRPr="00F03AE2">
        <w:rPr>
          <w:rFonts w:cs="Times New Roman"/>
          <w:szCs w:val="24"/>
        </w:rPr>
        <w:t xml:space="preserve">Figura </w:t>
      </w:r>
      <w:r w:rsidR="000B08C7" w:rsidRPr="00F03AE2">
        <w:rPr>
          <w:rFonts w:cs="Times New Roman"/>
          <w:szCs w:val="24"/>
        </w:rPr>
        <w:t>10</w:t>
      </w:r>
      <w:r w:rsidRPr="00F03AE2">
        <w:rPr>
          <w:rFonts w:cs="Times New Roman"/>
          <w:szCs w:val="24"/>
        </w:rPr>
        <w:t>-</w:t>
      </w:r>
      <w:r w:rsidR="005D4A5E" w:rsidRPr="00F03AE2">
        <w:rPr>
          <w:rFonts w:cs="Times New Roman"/>
          <w:szCs w:val="24"/>
        </w:rPr>
        <w:t>1</w:t>
      </w:r>
      <w:r w:rsidR="006B128D" w:rsidRPr="00F03AE2">
        <w:rPr>
          <w:rFonts w:cs="Times New Roman"/>
          <w:szCs w:val="24"/>
        </w:rPr>
        <w:t xml:space="preserve">. </w:t>
      </w:r>
      <w:r w:rsidR="006B128D" w:rsidRPr="00F03AE2">
        <w:rPr>
          <w:rFonts w:cs="Times New Roman"/>
          <w:b w:val="0"/>
          <w:szCs w:val="24"/>
        </w:rPr>
        <w:t>Cálculo de cuenta total de Puntos de Función</w:t>
      </w:r>
      <w:bookmarkEnd w:id="128"/>
      <w:bookmarkEnd w:id="129"/>
    </w:p>
    <w:p w14:paraId="061C9789" w14:textId="7327CF5B" w:rsidR="005B7642" w:rsidRPr="00F03AE2" w:rsidRDefault="005B7642" w:rsidP="008B3AA5">
      <w:pPr>
        <w:pStyle w:val="Sinespaciado"/>
        <w:jc w:val="center"/>
        <w:rPr>
          <w:rFonts w:ascii="Times New Roman" w:hAnsi="Times New Roman" w:cs="Times New Roman"/>
          <w:sz w:val="16"/>
          <w:szCs w:val="24"/>
        </w:rPr>
      </w:pPr>
      <w:r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w:t>
      </w:r>
      <w:hyperlink r:id="rId29" w:history="1">
        <w:r w:rsidRPr="00F03AE2">
          <w:rPr>
            <w:rStyle w:val="Hipervnculo"/>
            <w:rFonts w:ascii="Times New Roman" w:hAnsi="Times New Roman" w:cs="Times New Roman"/>
            <w:sz w:val="16"/>
            <w:szCs w:val="24"/>
          </w:rPr>
          <w:t>http://samuelartwaltz.blogspot.com/2010/10/metricas.html</w:t>
        </w:r>
      </w:hyperlink>
    </w:p>
    <w:p w14:paraId="11EE1A5F" w14:textId="77777777" w:rsidR="004902F1" w:rsidRPr="00F03AE2" w:rsidRDefault="004902F1" w:rsidP="008B3AA5">
      <w:pPr>
        <w:spacing w:after="0" w:line="360" w:lineRule="auto"/>
        <w:jc w:val="center"/>
        <w:rPr>
          <w:rFonts w:ascii="Times New Roman" w:hAnsi="Times New Roman" w:cs="Times New Roman"/>
          <w:sz w:val="24"/>
          <w:szCs w:val="24"/>
        </w:rPr>
      </w:pPr>
    </w:p>
    <w:p w14:paraId="76765971" w14:textId="77777777" w:rsidR="00A87B7A" w:rsidRPr="00F03AE2" w:rsidRDefault="00A87B7A" w:rsidP="008B3AA5">
      <w:pPr>
        <w:pStyle w:val="Prrafodelista"/>
        <w:numPr>
          <w:ilvl w:val="0"/>
          <w:numId w:val="22"/>
        </w:numPr>
        <w:spacing w:after="0" w:line="360" w:lineRule="auto"/>
        <w:jc w:val="both"/>
        <w:rPr>
          <w:rFonts w:ascii="Times New Roman" w:hAnsi="Times New Roman" w:cs="Times New Roman"/>
          <w:b/>
          <w:szCs w:val="24"/>
        </w:rPr>
      </w:pPr>
      <w:r w:rsidRPr="00F03AE2">
        <w:rPr>
          <w:rFonts w:ascii="Times New Roman" w:hAnsi="Times New Roman" w:cs="Times New Roman"/>
          <w:b/>
          <w:szCs w:val="24"/>
        </w:rPr>
        <w:t>Entradas de Usuario</w:t>
      </w:r>
      <w:r w:rsidR="001E5409" w:rsidRPr="00F03AE2">
        <w:rPr>
          <w:rFonts w:ascii="Times New Roman" w:hAnsi="Times New Roman" w:cs="Times New Roman"/>
          <w:b/>
          <w:szCs w:val="24"/>
        </w:rPr>
        <w:t xml:space="preserve">: </w:t>
      </w:r>
      <w:r w:rsidR="001E5409" w:rsidRPr="00F03AE2">
        <w:rPr>
          <w:rFonts w:ascii="Times New Roman" w:hAnsi="Times New Roman" w:cs="Times New Roman"/>
          <w:szCs w:val="24"/>
        </w:rPr>
        <w:t>son los datos que proporcionan los usuario y lo ingresan en la aplicación o sistema web.</w:t>
      </w:r>
    </w:p>
    <w:p w14:paraId="009929C8" w14:textId="77777777" w:rsidR="00F71B47" w:rsidRPr="00F03AE2" w:rsidRDefault="00F71B47" w:rsidP="00F71B47">
      <w:pPr>
        <w:spacing w:after="0" w:line="360" w:lineRule="auto"/>
        <w:jc w:val="both"/>
        <w:rPr>
          <w:rFonts w:ascii="Times New Roman" w:hAnsi="Times New Roman" w:cs="Times New Roman"/>
          <w:b/>
          <w:szCs w:val="24"/>
        </w:rPr>
      </w:pPr>
    </w:p>
    <w:p w14:paraId="35524753" w14:textId="77777777" w:rsidR="00A87B7A" w:rsidRPr="00F03AE2" w:rsidRDefault="00A87B7A" w:rsidP="008B3AA5">
      <w:pPr>
        <w:pStyle w:val="Prrafodelista"/>
        <w:numPr>
          <w:ilvl w:val="0"/>
          <w:numId w:val="22"/>
        </w:numPr>
        <w:spacing w:after="0" w:line="360" w:lineRule="auto"/>
        <w:jc w:val="both"/>
        <w:rPr>
          <w:rFonts w:ascii="Times New Roman" w:hAnsi="Times New Roman" w:cs="Times New Roman"/>
          <w:b/>
          <w:szCs w:val="24"/>
        </w:rPr>
      </w:pPr>
      <w:r w:rsidRPr="00F03AE2">
        <w:rPr>
          <w:rFonts w:ascii="Times New Roman" w:hAnsi="Times New Roman" w:cs="Times New Roman"/>
          <w:b/>
          <w:szCs w:val="24"/>
        </w:rPr>
        <w:t xml:space="preserve">Salidas de </w:t>
      </w:r>
      <w:r w:rsidR="008461FC" w:rsidRPr="00F03AE2">
        <w:rPr>
          <w:rFonts w:ascii="Times New Roman" w:hAnsi="Times New Roman" w:cs="Times New Roman"/>
          <w:b/>
          <w:szCs w:val="24"/>
        </w:rPr>
        <w:t>Usuario:</w:t>
      </w:r>
      <w:r w:rsidR="008461FC" w:rsidRPr="00F03AE2">
        <w:rPr>
          <w:rFonts w:ascii="Times New Roman" w:hAnsi="Times New Roman" w:cs="Times New Roman"/>
          <w:szCs w:val="24"/>
        </w:rPr>
        <w:t xml:space="preserve"> es</w:t>
      </w:r>
      <w:r w:rsidR="001E5409" w:rsidRPr="00F03AE2">
        <w:rPr>
          <w:rFonts w:ascii="Times New Roman" w:hAnsi="Times New Roman" w:cs="Times New Roman"/>
          <w:szCs w:val="24"/>
        </w:rPr>
        <w:t xml:space="preserve"> la información que la aplicación ofrece al usuario como mensajes de error.</w:t>
      </w:r>
    </w:p>
    <w:p w14:paraId="4D99C28B" w14:textId="77777777" w:rsidR="00F71B47" w:rsidRPr="00F03AE2" w:rsidRDefault="00F71B47" w:rsidP="00F71B47">
      <w:pPr>
        <w:spacing w:after="0" w:line="360" w:lineRule="auto"/>
        <w:jc w:val="both"/>
        <w:rPr>
          <w:rFonts w:ascii="Times New Roman" w:hAnsi="Times New Roman" w:cs="Times New Roman"/>
          <w:b/>
          <w:szCs w:val="24"/>
        </w:rPr>
      </w:pPr>
    </w:p>
    <w:p w14:paraId="30871DFC" w14:textId="77777777" w:rsidR="00A87B7A" w:rsidRPr="00F03AE2" w:rsidRDefault="00A87B7A" w:rsidP="008B3AA5">
      <w:pPr>
        <w:pStyle w:val="Prrafodelista"/>
        <w:numPr>
          <w:ilvl w:val="0"/>
          <w:numId w:val="22"/>
        </w:numPr>
        <w:spacing w:after="0" w:line="360" w:lineRule="auto"/>
        <w:jc w:val="both"/>
        <w:rPr>
          <w:rFonts w:ascii="Times New Roman" w:hAnsi="Times New Roman" w:cs="Times New Roman"/>
          <w:b/>
          <w:szCs w:val="24"/>
        </w:rPr>
      </w:pPr>
      <w:r w:rsidRPr="00F03AE2">
        <w:rPr>
          <w:rFonts w:ascii="Times New Roman" w:hAnsi="Times New Roman" w:cs="Times New Roman"/>
          <w:b/>
          <w:szCs w:val="24"/>
        </w:rPr>
        <w:t>Peticiones de Usuario</w:t>
      </w:r>
      <w:r w:rsidR="00403EFA" w:rsidRPr="00F03AE2">
        <w:rPr>
          <w:rFonts w:ascii="Times New Roman" w:hAnsi="Times New Roman" w:cs="Times New Roman"/>
          <w:b/>
          <w:szCs w:val="24"/>
        </w:rPr>
        <w:t xml:space="preserve">: </w:t>
      </w:r>
      <w:r w:rsidR="00403EFA" w:rsidRPr="00F03AE2">
        <w:rPr>
          <w:rFonts w:ascii="Times New Roman" w:hAnsi="Times New Roman" w:cs="Times New Roman"/>
          <w:szCs w:val="24"/>
        </w:rPr>
        <w:t>estas</w:t>
      </w:r>
      <w:r w:rsidR="00026225" w:rsidRPr="00F03AE2">
        <w:rPr>
          <w:rFonts w:ascii="Times New Roman" w:hAnsi="Times New Roman" w:cs="Times New Roman"/>
          <w:szCs w:val="24"/>
        </w:rPr>
        <w:t xml:space="preserve"> son las salidas de información producidas por las peticiones que realiza el usuario a la aplicación o sistema web por medio de entradas interactivas.</w:t>
      </w:r>
    </w:p>
    <w:p w14:paraId="19FDEE6E" w14:textId="77777777" w:rsidR="00F71B47" w:rsidRPr="00F03AE2" w:rsidRDefault="00F71B47" w:rsidP="00F71B47">
      <w:pPr>
        <w:spacing w:after="0" w:line="360" w:lineRule="auto"/>
        <w:jc w:val="both"/>
        <w:rPr>
          <w:rFonts w:ascii="Times New Roman" w:hAnsi="Times New Roman" w:cs="Times New Roman"/>
          <w:b/>
          <w:szCs w:val="24"/>
        </w:rPr>
      </w:pPr>
    </w:p>
    <w:p w14:paraId="4A96166D" w14:textId="77777777" w:rsidR="00A87B7A" w:rsidRPr="00F03AE2" w:rsidRDefault="008461FC" w:rsidP="008B3AA5">
      <w:pPr>
        <w:pStyle w:val="Prrafodelista"/>
        <w:numPr>
          <w:ilvl w:val="0"/>
          <w:numId w:val="22"/>
        </w:numPr>
        <w:spacing w:after="0" w:line="360" w:lineRule="auto"/>
        <w:jc w:val="both"/>
        <w:rPr>
          <w:rFonts w:ascii="Times New Roman" w:hAnsi="Times New Roman" w:cs="Times New Roman"/>
          <w:b/>
          <w:szCs w:val="24"/>
        </w:rPr>
      </w:pPr>
      <w:r w:rsidRPr="00F03AE2">
        <w:rPr>
          <w:rFonts w:ascii="Times New Roman" w:hAnsi="Times New Roman" w:cs="Times New Roman"/>
          <w:b/>
          <w:szCs w:val="24"/>
        </w:rPr>
        <w:t>Archivos:</w:t>
      </w:r>
      <w:r w:rsidRPr="00F03AE2">
        <w:rPr>
          <w:rFonts w:ascii="Times New Roman" w:hAnsi="Times New Roman" w:cs="Times New Roman"/>
          <w:szCs w:val="24"/>
        </w:rPr>
        <w:t xml:space="preserve"> son</w:t>
      </w:r>
      <w:r w:rsidR="00403EFA" w:rsidRPr="00F03AE2">
        <w:rPr>
          <w:rFonts w:ascii="Times New Roman" w:hAnsi="Times New Roman" w:cs="Times New Roman"/>
          <w:szCs w:val="24"/>
        </w:rPr>
        <w:t xml:space="preserve"> los archivos que presenta el producto, por ejemplo de configuración de base de datos o sistema de archivos.</w:t>
      </w:r>
    </w:p>
    <w:p w14:paraId="62A4FDFF" w14:textId="77777777" w:rsidR="00F71B47" w:rsidRPr="00F03AE2" w:rsidRDefault="00F71B47" w:rsidP="00F71B47">
      <w:pPr>
        <w:spacing w:after="0" w:line="360" w:lineRule="auto"/>
        <w:jc w:val="both"/>
        <w:rPr>
          <w:rFonts w:ascii="Times New Roman" w:hAnsi="Times New Roman" w:cs="Times New Roman"/>
          <w:b/>
          <w:szCs w:val="24"/>
        </w:rPr>
      </w:pPr>
    </w:p>
    <w:p w14:paraId="7AE7312E" w14:textId="11676993" w:rsidR="00A87B7A" w:rsidRPr="00F03AE2" w:rsidRDefault="00A87B7A" w:rsidP="008B3AA5">
      <w:pPr>
        <w:pStyle w:val="Prrafodelista"/>
        <w:numPr>
          <w:ilvl w:val="0"/>
          <w:numId w:val="22"/>
        </w:numPr>
        <w:spacing w:after="0" w:line="360" w:lineRule="auto"/>
        <w:jc w:val="both"/>
        <w:rPr>
          <w:rFonts w:ascii="Times New Roman" w:hAnsi="Times New Roman" w:cs="Times New Roman"/>
          <w:b/>
          <w:szCs w:val="24"/>
        </w:rPr>
      </w:pPr>
      <w:r w:rsidRPr="00F03AE2">
        <w:rPr>
          <w:rFonts w:ascii="Times New Roman" w:hAnsi="Times New Roman" w:cs="Times New Roman"/>
          <w:b/>
          <w:szCs w:val="24"/>
        </w:rPr>
        <w:t xml:space="preserve">Interfaces </w:t>
      </w:r>
      <w:r w:rsidR="008461FC" w:rsidRPr="00F03AE2">
        <w:rPr>
          <w:rFonts w:ascii="Times New Roman" w:hAnsi="Times New Roman" w:cs="Times New Roman"/>
          <w:b/>
          <w:szCs w:val="24"/>
        </w:rPr>
        <w:t>Externas.</w:t>
      </w:r>
      <w:r w:rsidR="008461FC" w:rsidRPr="00F03AE2">
        <w:rPr>
          <w:rFonts w:ascii="Times New Roman" w:hAnsi="Times New Roman" w:cs="Times New Roman"/>
          <w:szCs w:val="24"/>
        </w:rPr>
        <w:t xml:space="preserve"> Estas</w:t>
      </w:r>
      <w:r w:rsidR="00403EFA" w:rsidRPr="00F03AE2">
        <w:rPr>
          <w:rFonts w:ascii="Times New Roman" w:hAnsi="Times New Roman" w:cs="Times New Roman"/>
          <w:szCs w:val="24"/>
        </w:rPr>
        <w:t xml:space="preserve"> vienen a ser las interfaces que se utilizan para comunicar y transmitir información entre sistemas web diferentes.</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Ri6FhJX3","properties":{"formattedCitation":"(Antonio Navarro, n.d.)","plainCitation":"(Antonio Navarro, n.d.)","dontUpdate":true},"citationItems":[{"id":191,"uris":["http://zotero.org/users/local/UBoVLAxq/items/4UPX4MCN"],"uri":["http://zotero.org/users/local/UBoVLAxq/items/4UPX4MCN"],"itemData":{"id":191,"type":"article","title":"Proceso de software y métricas de proyectos","URL":"http://exa.unne.edu.ar/informatica/evalua/Sitio%20Oficial%20ESPD-Talleres/TRABAJO%20DE%20PAG%20DE%20LEON/web/Otros%20metricas/4._Proceso_de_software_y_metricas_de_proyectos.pdf","author":[{"family":"Navarro","given":"Antonio"}]}}],"schema":"https://github.com/citation-style-language/schema/raw/master/csl-citation.json"} </w:instrText>
      </w:r>
      <w:r w:rsidR="008A7D74" w:rsidRPr="00F03AE2">
        <w:rPr>
          <w:rFonts w:ascii="Times New Roman" w:hAnsi="Times New Roman" w:cs="Times New Roman"/>
          <w:sz w:val="16"/>
          <w:szCs w:val="16"/>
        </w:rPr>
        <w:fldChar w:fldCharType="separate"/>
      </w:r>
      <w:r w:rsidR="00EE0009" w:rsidRPr="00F03AE2">
        <w:rPr>
          <w:rFonts w:ascii="Times New Roman" w:hAnsi="Times New Roman" w:cs="Times New Roman"/>
          <w:sz w:val="16"/>
          <w:szCs w:val="16"/>
        </w:rPr>
        <w:t>(Navarro, s.f</w:t>
      </w:r>
      <w:r w:rsidR="00034BB6" w:rsidRPr="00F03AE2">
        <w:rPr>
          <w:rFonts w:ascii="Times New Roman" w:hAnsi="Times New Roman" w:cs="Times New Roman"/>
          <w:sz w:val="16"/>
          <w:szCs w:val="16"/>
        </w:rPr>
        <w:t>.</w:t>
      </w:r>
      <w:r w:rsidR="009763C3" w:rsidRPr="00F03AE2">
        <w:rPr>
          <w:rFonts w:ascii="Times New Roman" w:hAnsi="Times New Roman" w:cs="Times New Roman"/>
          <w:sz w:val="16"/>
          <w:szCs w:val="16"/>
        </w:rPr>
        <w:t>, p.12</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p>
    <w:p w14:paraId="5ED0DF27" w14:textId="77777777" w:rsidR="000B08C7" w:rsidRPr="00F03AE2" w:rsidRDefault="000B08C7" w:rsidP="008B3AA5">
      <w:pPr>
        <w:pStyle w:val="Prrafodelista"/>
        <w:spacing w:after="0" w:line="360" w:lineRule="auto"/>
        <w:jc w:val="both"/>
        <w:rPr>
          <w:rFonts w:ascii="Times New Roman" w:hAnsi="Times New Roman" w:cs="Times New Roman"/>
          <w:b/>
          <w:szCs w:val="24"/>
        </w:rPr>
      </w:pPr>
    </w:p>
    <w:p w14:paraId="1256ACE5" w14:textId="77777777" w:rsidR="004E12AA" w:rsidRPr="00F03AE2" w:rsidRDefault="0016214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n fin el uso de puntos de función para medir la productividad se convierte en una estimación real que presenta el proyecto</w:t>
      </w:r>
      <w:r w:rsidR="00C724CB" w:rsidRPr="00F03AE2">
        <w:rPr>
          <w:rFonts w:ascii="Times New Roman" w:hAnsi="Times New Roman" w:cs="Times New Roman"/>
          <w:szCs w:val="24"/>
        </w:rPr>
        <w:t xml:space="preserve"> y son independientes del lenguaje de programación</w:t>
      </w:r>
      <w:r w:rsidRPr="00F03AE2">
        <w:rPr>
          <w:rFonts w:ascii="Times New Roman" w:hAnsi="Times New Roman" w:cs="Times New Roman"/>
          <w:szCs w:val="24"/>
        </w:rPr>
        <w:t xml:space="preserve">, el problema es </w:t>
      </w:r>
      <w:r w:rsidRPr="00F03AE2">
        <w:rPr>
          <w:rFonts w:ascii="Times New Roman" w:hAnsi="Times New Roman" w:cs="Times New Roman"/>
          <w:szCs w:val="24"/>
        </w:rPr>
        <w:lastRenderedPageBreak/>
        <w:t xml:space="preserve">que esta métrica es más subjetiva que las líneas de </w:t>
      </w:r>
      <w:r w:rsidR="008461FC" w:rsidRPr="00F03AE2">
        <w:rPr>
          <w:rFonts w:ascii="Times New Roman" w:hAnsi="Times New Roman" w:cs="Times New Roman"/>
          <w:szCs w:val="24"/>
        </w:rPr>
        <w:t>código. El</w:t>
      </w:r>
      <w:r w:rsidR="00EE6008" w:rsidRPr="00F03AE2">
        <w:rPr>
          <w:rFonts w:ascii="Times New Roman" w:hAnsi="Times New Roman" w:cs="Times New Roman"/>
          <w:szCs w:val="24"/>
        </w:rPr>
        <w:t xml:space="preserve"> cálculo de la medida de esfuerzo viene a ser el mismo establecido en las </w:t>
      </w:r>
      <w:r w:rsidR="00FC1D9B" w:rsidRPr="00F03AE2">
        <w:rPr>
          <w:rFonts w:ascii="Times New Roman" w:hAnsi="Times New Roman" w:cs="Times New Roman"/>
          <w:szCs w:val="24"/>
        </w:rPr>
        <w:t>métricas</w:t>
      </w:r>
      <w:r w:rsidR="00EE6008" w:rsidRPr="00F03AE2">
        <w:rPr>
          <w:rFonts w:ascii="Times New Roman" w:hAnsi="Times New Roman" w:cs="Times New Roman"/>
          <w:szCs w:val="24"/>
        </w:rPr>
        <w:t xml:space="preserve"> de tamaño.</w:t>
      </w:r>
    </w:p>
    <w:p w14:paraId="1A69F97D" w14:textId="77777777" w:rsidR="00F71B47" w:rsidRPr="00F03AE2" w:rsidRDefault="00F71B47" w:rsidP="008B3AA5">
      <w:pPr>
        <w:spacing w:after="0" w:line="360" w:lineRule="auto"/>
        <w:jc w:val="both"/>
        <w:rPr>
          <w:rFonts w:ascii="Times New Roman" w:hAnsi="Times New Roman" w:cs="Times New Roman"/>
          <w:szCs w:val="24"/>
        </w:rPr>
      </w:pPr>
    </w:p>
    <w:p w14:paraId="2BC28796" w14:textId="77777777" w:rsidR="00DE7A4D" w:rsidRPr="00F03AE2" w:rsidRDefault="00DE7A4D" w:rsidP="00F53C45">
      <w:pPr>
        <w:pStyle w:val="Estilo111"/>
        <w:numPr>
          <w:ilvl w:val="2"/>
          <w:numId w:val="99"/>
        </w:numPr>
        <w:spacing w:before="0" w:line="360" w:lineRule="auto"/>
        <w:rPr>
          <w:rFonts w:cs="Times New Roman"/>
        </w:rPr>
      </w:pPr>
      <w:bookmarkStart w:id="130" w:name="_Toc421023254"/>
      <w:bookmarkStart w:id="131" w:name="_Toc425344903"/>
      <w:r w:rsidRPr="00F03AE2">
        <w:rPr>
          <w:rFonts w:cs="Times New Roman"/>
        </w:rPr>
        <w:t>Métricas Orientadas a la Documentación</w:t>
      </w:r>
      <w:bookmarkEnd w:id="130"/>
      <w:r w:rsidR="00C07364" w:rsidRPr="00F03AE2">
        <w:rPr>
          <w:rFonts w:cs="Times New Roman"/>
        </w:rPr>
        <w:t>.</w:t>
      </w:r>
      <w:bookmarkEnd w:id="131"/>
    </w:p>
    <w:p w14:paraId="668EFFE7" w14:textId="77777777" w:rsidR="005B7642" w:rsidRPr="00F03AE2" w:rsidRDefault="005B7642" w:rsidP="008B3AA5">
      <w:pPr>
        <w:spacing w:after="0" w:line="360" w:lineRule="auto"/>
        <w:jc w:val="both"/>
        <w:rPr>
          <w:rFonts w:ascii="Times New Roman" w:hAnsi="Times New Roman" w:cs="Times New Roman"/>
          <w:szCs w:val="24"/>
        </w:rPr>
      </w:pPr>
    </w:p>
    <w:p w14:paraId="16FC3DC0" w14:textId="77777777" w:rsidR="008D2138" w:rsidRPr="00F03AE2" w:rsidRDefault="004D63E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estándar IEEE 1045-1992 define a la medición de productividad de acuerdo a todos los documentos que son utilizados como recursos para el desarrollo de un proyecto. Donde los documentos incluyen copias impresas, captura de pantallas, texto y gráficos los cuales son utilizados para brindar y trasmitir información a los usuarios. </w:t>
      </w:r>
    </w:p>
    <w:p w14:paraId="2774FD04" w14:textId="77777777" w:rsidR="002746FF" w:rsidRPr="00F03AE2" w:rsidRDefault="002746FF" w:rsidP="008B3AA5">
      <w:pPr>
        <w:spacing w:after="0" w:line="360" w:lineRule="auto"/>
        <w:jc w:val="both"/>
        <w:rPr>
          <w:rFonts w:ascii="Times New Roman" w:hAnsi="Times New Roman" w:cs="Times New Roman"/>
          <w:szCs w:val="24"/>
        </w:rPr>
      </w:pPr>
    </w:p>
    <w:p w14:paraId="6CB7F422" w14:textId="77777777" w:rsidR="00740A11" w:rsidRPr="00F03AE2" w:rsidRDefault="004E12AA"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Páginas</w:t>
      </w:r>
      <w:r w:rsidR="00740A11" w:rsidRPr="00F03AE2">
        <w:rPr>
          <w:rFonts w:ascii="Times New Roman" w:hAnsi="Times New Roman" w:cs="Times New Roman"/>
          <w:szCs w:val="24"/>
        </w:rPr>
        <w:t xml:space="preserve"> de Documentación</w:t>
      </w:r>
    </w:p>
    <w:p w14:paraId="594AD68F" w14:textId="77777777" w:rsidR="003F6756" w:rsidRPr="00F03AE2" w:rsidRDefault="003F6756" w:rsidP="003F6756"/>
    <w:p w14:paraId="681DA014" w14:textId="0DA79740" w:rsidR="00F9203D" w:rsidRPr="00F03AE2" w:rsidRDefault="004D63E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Hay que tener en cuenta que el número de </w:t>
      </w:r>
      <w:r w:rsidR="008D2138" w:rsidRPr="00F03AE2">
        <w:rPr>
          <w:rFonts w:ascii="Times New Roman" w:hAnsi="Times New Roman" w:cs="Times New Roman"/>
          <w:szCs w:val="24"/>
        </w:rPr>
        <w:t>página</w:t>
      </w:r>
      <w:r w:rsidRPr="00F03AE2">
        <w:rPr>
          <w:rFonts w:ascii="Times New Roman" w:hAnsi="Times New Roman" w:cs="Times New Roman"/>
          <w:szCs w:val="24"/>
        </w:rPr>
        <w:t xml:space="preserve"> viene a ser</w:t>
      </w:r>
      <w:r w:rsidR="008D2138" w:rsidRPr="00F03AE2">
        <w:rPr>
          <w:rFonts w:ascii="Times New Roman" w:hAnsi="Times New Roman" w:cs="Times New Roman"/>
          <w:szCs w:val="24"/>
        </w:rPr>
        <w:t xml:space="preserve"> la medida para</w:t>
      </w:r>
      <w:r w:rsidRPr="00F03AE2">
        <w:rPr>
          <w:rFonts w:ascii="Times New Roman" w:hAnsi="Times New Roman" w:cs="Times New Roman"/>
          <w:szCs w:val="24"/>
        </w:rPr>
        <w:t xml:space="preserve"> las salidas en cálculo de la productividad</w:t>
      </w:r>
      <w:r w:rsidR="004E31C6" w:rsidRPr="00F03AE2">
        <w:rPr>
          <w:rFonts w:ascii="Times New Roman" w:hAnsi="Times New Roman" w:cs="Times New Roman"/>
          <w:szCs w:val="24"/>
        </w:rPr>
        <w:t xml:space="preserve">, y el esfuerzo las entradas, de la misma manera que las otras métricas descritas anteriormente. </w:t>
      </w:r>
      <w:r w:rsidR="009D45D9" w:rsidRPr="00F03AE2">
        <w:rPr>
          <w:rFonts w:ascii="Times New Roman" w:hAnsi="Times New Roman" w:cs="Times New Roman"/>
          <w:szCs w:val="24"/>
        </w:rPr>
        <w:t xml:space="preserve"> </w:t>
      </w:r>
      <w:r w:rsidR="00D04D97" w:rsidRPr="00F03AE2">
        <w:rPr>
          <w:rFonts w:ascii="Times New Roman" w:hAnsi="Times New Roman" w:cs="Times New Roman"/>
          <w:szCs w:val="24"/>
        </w:rPr>
        <w:t>La manera de contar las páginas de documentos impresos es por medio de las páginas que no estén en bla</w:t>
      </w:r>
      <w:r w:rsidR="00740A11" w:rsidRPr="00F03AE2">
        <w:rPr>
          <w:rFonts w:ascii="Times New Roman" w:hAnsi="Times New Roman" w:cs="Times New Roman"/>
          <w:szCs w:val="24"/>
        </w:rPr>
        <w:t xml:space="preserve">nco, las que no son impresas </w:t>
      </w:r>
      <w:r w:rsidR="00D04D97" w:rsidRPr="00F03AE2">
        <w:rPr>
          <w:rFonts w:ascii="Times New Roman" w:hAnsi="Times New Roman" w:cs="Times New Roman"/>
          <w:szCs w:val="24"/>
        </w:rPr>
        <w:t xml:space="preserve"> por medio de páginas por pantalla</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zw2cETF8","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5615E1" w:rsidRPr="00F03AE2">
        <w:rPr>
          <w:rFonts w:ascii="Times New Roman" w:hAnsi="Times New Roman" w:cs="Times New Roman"/>
          <w:sz w:val="16"/>
          <w:szCs w:val="16"/>
        </w:rPr>
        <w:t>(IEEE Standard for Software Productivity Metrics, 1993</w:t>
      </w:r>
      <w:r w:rsidR="009763C3" w:rsidRPr="00F03AE2">
        <w:rPr>
          <w:rFonts w:ascii="Times New Roman" w:hAnsi="Times New Roman" w:cs="Times New Roman"/>
          <w:sz w:val="16"/>
          <w:szCs w:val="16"/>
        </w:rPr>
        <w:t>, p.10</w:t>
      </w:r>
      <w:r w:rsidR="005615E1"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D04D97" w:rsidRPr="00F03AE2">
        <w:rPr>
          <w:rFonts w:ascii="Times New Roman" w:hAnsi="Times New Roman" w:cs="Times New Roman"/>
          <w:szCs w:val="24"/>
        </w:rPr>
        <w:t>.</w:t>
      </w:r>
      <w:r w:rsidR="00F9203D" w:rsidRPr="00F03AE2">
        <w:rPr>
          <w:rFonts w:ascii="Times New Roman" w:hAnsi="Times New Roman" w:cs="Times New Roman"/>
          <w:szCs w:val="24"/>
        </w:rPr>
        <w:t xml:space="preserve"> </w:t>
      </w:r>
    </w:p>
    <w:p w14:paraId="6E94F20B" w14:textId="77777777" w:rsidR="00F71B47" w:rsidRPr="00F03AE2" w:rsidRDefault="00F71B47" w:rsidP="008B3AA5">
      <w:pPr>
        <w:spacing w:after="0" w:line="360" w:lineRule="auto"/>
        <w:jc w:val="both"/>
        <w:rPr>
          <w:rFonts w:ascii="Times New Roman" w:hAnsi="Times New Roman" w:cs="Times New Roman"/>
          <w:szCs w:val="24"/>
        </w:rPr>
      </w:pPr>
    </w:p>
    <w:p w14:paraId="5393167A" w14:textId="77777777" w:rsidR="005615E1" w:rsidRPr="00F03AE2" w:rsidRDefault="005615E1" w:rsidP="008B3AA5">
      <w:pPr>
        <w:spacing w:after="0" w:line="360" w:lineRule="auto"/>
        <w:jc w:val="both"/>
        <w:rPr>
          <w:rFonts w:ascii="Times New Roman" w:hAnsi="Times New Roman" w:cs="Times New Roman"/>
          <w:szCs w:val="24"/>
        </w:rPr>
      </w:pPr>
    </w:p>
    <w:p w14:paraId="4CD21FC9" w14:textId="77777777" w:rsidR="00740A11" w:rsidRPr="00F03AE2" w:rsidRDefault="00740A11"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Tokens de Documentación</w:t>
      </w:r>
    </w:p>
    <w:p w14:paraId="631694B1" w14:textId="77777777" w:rsidR="00F71B47" w:rsidRPr="00F03AE2" w:rsidRDefault="00F71B47" w:rsidP="00F71B47"/>
    <w:p w14:paraId="341A3737" w14:textId="77777777" w:rsidR="004E31C6" w:rsidRPr="00F03AE2" w:rsidRDefault="00740A11"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sta medida de salida por medio de la documentación </w:t>
      </w:r>
      <w:r w:rsidR="00D04D97" w:rsidRPr="00F03AE2">
        <w:rPr>
          <w:rFonts w:ascii="Times New Roman" w:hAnsi="Times New Roman" w:cs="Times New Roman"/>
          <w:szCs w:val="24"/>
        </w:rPr>
        <w:t>cuenta de tres tokens o piezas fundamentales: palabras, ideogramas, y gráficos.</w:t>
      </w:r>
    </w:p>
    <w:p w14:paraId="29E8079F" w14:textId="77777777" w:rsidR="005D4A5E" w:rsidRPr="00F03AE2" w:rsidRDefault="005D4A5E" w:rsidP="008B3AA5">
      <w:pPr>
        <w:spacing w:after="0" w:line="360" w:lineRule="auto"/>
        <w:jc w:val="both"/>
        <w:rPr>
          <w:rFonts w:ascii="Times New Roman" w:hAnsi="Times New Roman" w:cs="Times New Roman"/>
          <w:szCs w:val="24"/>
        </w:rPr>
      </w:pPr>
    </w:p>
    <w:p w14:paraId="6CC5009C" w14:textId="77777777" w:rsidR="00740A11" w:rsidRPr="00F03AE2" w:rsidRDefault="00740A11" w:rsidP="003F6756">
      <w:pPr>
        <w:pStyle w:val="Prrafodelista"/>
        <w:numPr>
          <w:ilvl w:val="0"/>
          <w:numId w:val="23"/>
        </w:numPr>
        <w:spacing w:after="0" w:line="360" w:lineRule="auto"/>
        <w:jc w:val="both"/>
        <w:rPr>
          <w:rFonts w:ascii="Times New Roman" w:hAnsi="Times New Roman" w:cs="Times New Roman"/>
          <w:b/>
        </w:rPr>
      </w:pPr>
      <w:r w:rsidRPr="00F03AE2">
        <w:rPr>
          <w:rFonts w:ascii="Times New Roman" w:hAnsi="Times New Roman" w:cs="Times New Roman"/>
          <w:b/>
        </w:rPr>
        <w:t xml:space="preserve">Número de Palabras: </w:t>
      </w:r>
      <w:r w:rsidRPr="00F03AE2">
        <w:rPr>
          <w:rFonts w:ascii="Times New Roman" w:hAnsi="Times New Roman" w:cs="Times New Roman"/>
        </w:rPr>
        <w:t xml:space="preserve">estas siguen reglas como por ejemplo palabras simples, numeraciones, acrónimos son contadas como una sola palabra, además de que los signos de puntuación son ignorados en la cuenta. </w:t>
      </w:r>
    </w:p>
    <w:p w14:paraId="27161992" w14:textId="77777777" w:rsidR="003F6756" w:rsidRPr="00F03AE2" w:rsidRDefault="003F6756" w:rsidP="003F6756">
      <w:pPr>
        <w:pStyle w:val="Prrafodelista"/>
        <w:spacing w:after="0" w:line="360" w:lineRule="auto"/>
        <w:ind w:left="360"/>
        <w:jc w:val="both"/>
        <w:rPr>
          <w:rFonts w:ascii="Times New Roman" w:hAnsi="Times New Roman" w:cs="Times New Roman"/>
          <w:b/>
        </w:rPr>
      </w:pPr>
    </w:p>
    <w:p w14:paraId="5CB55363" w14:textId="77777777" w:rsidR="00740A11" w:rsidRPr="00F03AE2" w:rsidRDefault="00740A11" w:rsidP="003F6756">
      <w:pPr>
        <w:pStyle w:val="Prrafodelista"/>
        <w:numPr>
          <w:ilvl w:val="0"/>
          <w:numId w:val="23"/>
        </w:numPr>
        <w:spacing w:after="0" w:line="360" w:lineRule="auto"/>
        <w:jc w:val="both"/>
        <w:rPr>
          <w:rFonts w:ascii="Times New Roman" w:hAnsi="Times New Roman" w:cs="Times New Roman"/>
          <w:b/>
        </w:rPr>
      </w:pPr>
      <w:r w:rsidRPr="00F03AE2">
        <w:rPr>
          <w:rFonts w:ascii="Times New Roman" w:hAnsi="Times New Roman" w:cs="Times New Roman"/>
          <w:b/>
        </w:rPr>
        <w:t xml:space="preserve">Número de </w:t>
      </w:r>
      <w:r w:rsidR="008461FC" w:rsidRPr="00F03AE2">
        <w:rPr>
          <w:rFonts w:ascii="Times New Roman" w:hAnsi="Times New Roman" w:cs="Times New Roman"/>
          <w:b/>
        </w:rPr>
        <w:t>ideogramas:</w:t>
      </w:r>
      <w:r w:rsidR="008461FC" w:rsidRPr="00F03AE2">
        <w:rPr>
          <w:rFonts w:ascii="Times New Roman" w:hAnsi="Times New Roman" w:cs="Times New Roman"/>
        </w:rPr>
        <w:t xml:space="preserve"> aquí</w:t>
      </w:r>
      <w:r w:rsidR="009435FC" w:rsidRPr="00F03AE2">
        <w:rPr>
          <w:rFonts w:ascii="Times New Roman" w:hAnsi="Times New Roman" w:cs="Times New Roman"/>
        </w:rPr>
        <w:t xml:space="preserve"> se cuenta cada símbolo del ideograma por separado.</w:t>
      </w:r>
    </w:p>
    <w:p w14:paraId="15DFC5EA" w14:textId="77777777" w:rsidR="003F6756" w:rsidRPr="00F03AE2" w:rsidRDefault="003F6756" w:rsidP="003F6756">
      <w:pPr>
        <w:spacing w:after="0" w:line="360" w:lineRule="auto"/>
        <w:jc w:val="both"/>
        <w:rPr>
          <w:rFonts w:ascii="Times New Roman" w:hAnsi="Times New Roman" w:cs="Times New Roman"/>
          <w:b/>
        </w:rPr>
      </w:pPr>
    </w:p>
    <w:p w14:paraId="334CDA67" w14:textId="69ED4AD1" w:rsidR="00F27647" w:rsidRPr="00F03AE2" w:rsidRDefault="00740A11" w:rsidP="003F6756">
      <w:pPr>
        <w:pStyle w:val="Prrafodelista"/>
        <w:numPr>
          <w:ilvl w:val="0"/>
          <w:numId w:val="23"/>
        </w:numPr>
        <w:spacing w:after="0" w:line="360" w:lineRule="auto"/>
        <w:jc w:val="both"/>
        <w:rPr>
          <w:rFonts w:ascii="Times New Roman" w:hAnsi="Times New Roman" w:cs="Times New Roman"/>
          <w:b/>
        </w:rPr>
      </w:pPr>
      <w:r w:rsidRPr="00F03AE2">
        <w:rPr>
          <w:rFonts w:ascii="Times New Roman" w:hAnsi="Times New Roman" w:cs="Times New Roman"/>
          <w:b/>
        </w:rPr>
        <w:t xml:space="preserve">Número de </w:t>
      </w:r>
      <w:r w:rsidR="008461FC" w:rsidRPr="00F03AE2">
        <w:rPr>
          <w:rFonts w:ascii="Times New Roman" w:hAnsi="Times New Roman" w:cs="Times New Roman"/>
          <w:b/>
        </w:rPr>
        <w:t>gráficos:</w:t>
      </w:r>
      <w:r w:rsidR="008461FC" w:rsidRPr="00F03AE2">
        <w:rPr>
          <w:rFonts w:ascii="Times New Roman" w:hAnsi="Times New Roman" w:cs="Times New Roman"/>
        </w:rPr>
        <w:t xml:space="preserve"> se</w:t>
      </w:r>
      <w:r w:rsidR="009435FC" w:rsidRPr="00F03AE2">
        <w:rPr>
          <w:rFonts w:ascii="Times New Roman" w:hAnsi="Times New Roman" w:cs="Times New Roman"/>
        </w:rPr>
        <w:t xml:space="preserve"> toman en cuenta el número de gráficos, tablas, figuras, imágenes por separado</w:t>
      </w:r>
      <w:r w:rsidR="008A7D74" w:rsidRPr="00F03AE2">
        <w:rPr>
          <w:rFonts w:ascii="Times New Roman" w:hAnsi="Times New Roman" w:cs="Times New Roman"/>
        </w:rPr>
        <w:fldChar w:fldCharType="begin"/>
      </w:r>
      <w:r w:rsidR="00261F31" w:rsidRPr="00F03AE2">
        <w:rPr>
          <w:rFonts w:ascii="Times New Roman" w:hAnsi="Times New Roman" w:cs="Times New Roman"/>
        </w:rPr>
        <w:instrText xml:space="preserve"> ADDIN ZOTERO_ITEM CSL_CITATION {"citationID":"Vq9qknOZ","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rPr>
        <w:fldChar w:fldCharType="separate"/>
      </w:r>
      <w:r w:rsidR="005615E1" w:rsidRPr="00F03AE2">
        <w:rPr>
          <w:rFonts w:ascii="Times New Roman" w:hAnsi="Times New Roman" w:cs="Times New Roman"/>
        </w:rPr>
        <w:t>(IEEE Standard for Software Productivity Metrics, 1993</w:t>
      </w:r>
      <w:r w:rsidR="009763C3" w:rsidRPr="00F03AE2">
        <w:rPr>
          <w:rFonts w:ascii="Times New Roman" w:hAnsi="Times New Roman" w:cs="Times New Roman"/>
        </w:rPr>
        <w:t>, p.10</w:t>
      </w:r>
      <w:r w:rsidR="005615E1" w:rsidRPr="00F03AE2">
        <w:rPr>
          <w:rFonts w:ascii="Times New Roman" w:hAnsi="Times New Roman" w:cs="Times New Roman"/>
        </w:rPr>
        <w:t>)</w:t>
      </w:r>
      <w:r w:rsidR="008A7D74" w:rsidRPr="00F03AE2">
        <w:rPr>
          <w:rFonts w:ascii="Times New Roman" w:hAnsi="Times New Roman" w:cs="Times New Roman"/>
        </w:rPr>
        <w:fldChar w:fldCharType="end"/>
      </w:r>
      <w:r w:rsidR="005615E1" w:rsidRPr="00F03AE2">
        <w:rPr>
          <w:rFonts w:ascii="Times New Roman" w:hAnsi="Times New Roman" w:cs="Times New Roman"/>
        </w:rPr>
        <w:t>.</w:t>
      </w:r>
    </w:p>
    <w:p w14:paraId="4289357F" w14:textId="77777777" w:rsidR="000B08C7" w:rsidRPr="00F03AE2" w:rsidRDefault="000B08C7" w:rsidP="008B3AA5">
      <w:pPr>
        <w:pStyle w:val="Prrafodelista"/>
        <w:spacing w:after="0" w:line="360" w:lineRule="auto"/>
        <w:jc w:val="both"/>
        <w:rPr>
          <w:rFonts w:ascii="Times New Roman" w:hAnsi="Times New Roman" w:cs="Times New Roman"/>
          <w:b/>
          <w:szCs w:val="24"/>
        </w:rPr>
      </w:pPr>
    </w:p>
    <w:p w14:paraId="5A45ADD7" w14:textId="77777777" w:rsidR="003F6756" w:rsidRPr="00F03AE2" w:rsidRDefault="003F6756" w:rsidP="008B3AA5">
      <w:pPr>
        <w:pStyle w:val="Prrafodelista"/>
        <w:spacing w:after="0" w:line="360" w:lineRule="auto"/>
        <w:jc w:val="both"/>
        <w:rPr>
          <w:rFonts w:ascii="Times New Roman" w:hAnsi="Times New Roman" w:cs="Times New Roman"/>
          <w:b/>
          <w:szCs w:val="24"/>
        </w:rPr>
      </w:pPr>
    </w:p>
    <w:p w14:paraId="3E2AFAC1" w14:textId="77777777" w:rsidR="003F6756" w:rsidRPr="00F03AE2" w:rsidRDefault="003F6756" w:rsidP="008B3AA5">
      <w:pPr>
        <w:pStyle w:val="Prrafodelista"/>
        <w:spacing w:after="0" w:line="360" w:lineRule="auto"/>
        <w:jc w:val="both"/>
        <w:rPr>
          <w:rFonts w:ascii="Times New Roman" w:hAnsi="Times New Roman" w:cs="Times New Roman"/>
          <w:b/>
          <w:szCs w:val="24"/>
        </w:rPr>
      </w:pPr>
    </w:p>
    <w:p w14:paraId="2663684D" w14:textId="62AF0446" w:rsidR="00B558B8" w:rsidRPr="00F03AE2" w:rsidRDefault="005D4A5E" w:rsidP="00F53C45">
      <w:pPr>
        <w:pStyle w:val="11"/>
        <w:numPr>
          <w:ilvl w:val="1"/>
          <w:numId w:val="99"/>
        </w:numPr>
        <w:spacing w:before="0" w:line="360" w:lineRule="auto"/>
        <w:rPr>
          <w:rFonts w:cs="Times New Roman"/>
          <w:szCs w:val="24"/>
        </w:rPr>
      </w:pPr>
      <w:bookmarkStart w:id="132" w:name="_Toc421023255"/>
      <w:bookmarkStart w:id="133" w:name="_Toc425344904"/>
      <w:r w:rsidRPr="00F03AE2">
        <w:rPr>
          <w:rFonts w:cs="Times New Roman"/>
          <w:szCs w:val="24"/>
        </w:rPr>
        <w:lastRenderedPageBreak/>
        <w:t>Líneas de código vs. Puntos de función vs. Documentación</w:t>
      </w:r>
      <w:bookmarkEnd w:id="132"/>
      <w:bookmarkEnd w:id="133"/>
    </w:p>
    <w:p w14:paraId="4EA5255E" w14:textId="77777777" w:rsidR="00A851C0" w:rsidRPr="00F03AE2" w:rsidRDefault="00A851C0" w:rsidP="008B3AA5">
      <w:pPr>
        <w:spacing w:after="0" w:line="360" w:lineRule="auto"/>
        <w:rPr>
          <w:rFonts w:ascii="Times New Roman" w:hAnsi="Times New Roman" w:cs="Times New Roman"/>
          <w:szCs w:val="24"/>
        </w:rPr>
      </w:pPr>
    </w:p>
    <w:p w14:paraId="3B64F097" w14:textId="77777777" w:rsidR="005F0139" w:rsidRPr="00F03AE2" w:rsidRDefault="00C1455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l cálculo de</w:t>
      </w:r>
      <w:r w:rsidR="006612F9" w:rsidRPr="00F03AE2">
        <w:rPr>
          <w:rFonts w:ascii="Times New Roman" w:hAnsi="Times New Roman" w:cs="Times New Roman"/>
          <w:szCs w:val="24"/>
        </w:rPr>
        <w:t xml:space="preserve"> medición de productividad</w:t>
      </w:r>
      <w:r w:rsidRPr="00F03AE2">
        <w:rPr>
          <w:rFonts w:ascii="Times New Roman" w:hAnsi="Times New Roman" w:cs="Times New Roman"/>
          <w:szCs w:val="24"/>
        </w:rPr>
        <w:t xml:space="preserve">, como se mencionó anteriormente tiene 3 enfoques como el tamaño, la funcionalidad y documentación, donde el mismo concepto es aplicado a todos que es salidas sobre las entradas. Pero como diferenciar cada uno de ellos, que diferencias tienen, o cual métrica es la apropiada para un proyecto de software. </w:t>
      </w:r>
    </w:p>
    <w:p w14:paraId="2A6EA53A" w14:textId="77777777" w:rsidR="005F0139" w:rsidRPr="00F03AE2" w:rsidRDefault="005F0139" w:rsidP="008B3AA5">
      <w:pPr>
        <w:spacing w:after="0" w:line="360" w:lineRule="auto"/>
        <w:jc w:val="both"/>
        <w:rPr>
          <w:rFonts w:ascii="Times New Roman" w:hAnsi="Times New Roman" w:cs="Times New Roman"/>
          <w:szCs w:val="24"/>
        </w:rPr>
      </w:pPr>
    </w:p>
    <w:p w14:paraId="3D77CA9D" w14:textId="74533E83" w:rsidR="005B7642" w:rsidRPr="00F03AE2" w:rsidRDefault="00806737" w:rsidP="00F71B47">
      <w:pPr>
        <w:spacing w:after="0" w:line="360" w:lineRule="auto"/>
        <w:jc w:val="both"/>
        <w:rPr>
          <w:rFonts w:ascii="Times New Roman" w:hAnsi="Times New Roman" w:cs="Times New Roman"/>
          <w:szCs w:val="24"/>
        </w:rPr>
      </w:pPr>
      <w:r w:rsidRPr="00F03AE2">
        <w:rPr>
          <w:rFonts w:ascii="Times New Roman" w:hAnsi="Times New Roman" w:cs="Times New Roman"/>
          <w:szCs w:val="24"/>
        </w:rPr>
        <w:t>Tomando en cuenta que la medición de las salidas es algo difícil, ya que este valor solo existe en la perspectiva del desarrollador se presentara a</w:t>
      </w:r>
      <w:r w:rsidR="00C14559" w:rsidRPr="00F03AE2">
        <w:rPr>
          <w:rFonts w:ascii="Times New Roman" w:hAnsi="Times New Roman" w:cs="Times New Roman"/>
          <w:szCs w:val="24"/>
        </w:rPr>
        <w:t xml:space="preserve"> continuación </w:t>
      </w:r>
      <w:r w:rsidRPr="00F03AE2">
        <w:rPr>
          <w:rFonts w:ascii="Times New Roman" w:hAnsi="Times New Roman" w:cs="Times New Roman"/>
          <w:szCs w:val="24"/>
        </w:rPr>
        <w:t>un</w:t>
      </w:r>
      <w:r w:rsidR="00C14559" w:rsidRPr="00F03AE2">
        <w:rPr>
          <w:rFonts w:ascii="Times New Roman" w:hAnsi="Times New Roman" w:cs="Times New Roman"/>
          <w:szCs w:val="24"/>
        </w:rPr>
        <w:t xml:space="preserve"> ejemplo </w:t>
      </w:r>
      <w:r w:rsidRPr="00F03AE2">
        <w:rPr>
          <w:rFonts w:ascii="Times New Roman" w:hAnsi="Times New Roman" w:cs="Times New Roman"/>
          <w:szCs w:val="24"/>
        </w:rPr>
        <w:t xml:space="preserve">como se puede observar </w:t>
      </w:r>
      <w:r w:rsidR="00C14559" w:rsidRPr="00F03AE2">
        <w:rPr>
          <w:rFonts w:ascii="Times New Roman" w:hAnsi="Times New Roman" w:cs="Times New Roman"/>
          <w:szCs w:val="24"/>
        </w:rPr>
        <w:t>en la Fig</w:t>
      </w:r>
      <w:r w:rsidR="000B1D90" w:rsidRPr="00F03AE2">
        <w:rPr>
          <w:rFonts w:ascii="Times New Roman" w:hAnsi="Times New Roman" w:cs="Times New Roman"/>
          <w:szCs w:val="24"/>
        </w:rPr>
        <w:t>ura</w:t>
      </w:r>
      <w:r w:rsidR="00C14559" w:rsidRPr="00F03AE2">
        <w:rPr>
          <w:rFonts w:ascii="Times New Roman" w:hAnsi="Times New Roman" w:cs="Times New Roman"/>
          <w:szCs w:val="24"/>
        </w:rPr>
        <w:t xml:space="preserve"> </w:t>
      </w:r>
      <w:r w:rsidR="000B08C7" w:rsidRPr="00F03AE2">
        <w:rPr>
          <w:rFonts w:ascii="Times New Roman" w:hAnsi="Times New Roman" w:cs="Times New Roman"/>
          <w:szCs w:val="24"/>
        </w:rPr>
        <w:t>11-</w:t>
      </w:r>
      <w:r w:rsidR="005D4A5E" w:rsidRPr="00F03AE2">
        <w:rPr>
          <w:rFonts w:ascii="Times New Roman" w:hAnsi="Times New Roman" w:cs="Times New Roman"/>
          <w:szCs w:val="24"/>
        </w:rPr>
        <w:t>1</w:t>
      </w:r>
      <w:r w:rsidRPr="00F03AE2">
        <w:rPr>
          <w:rFonts w:ascii="Times New Roman" w:hAnsi="Times New Roman" w:cs="Times New Roman"/>
          <w:szCs w:val="24"/>
        </w:rPr>
        <w:t>, que</w:t>
      </w:r>
      <w:r w:rsidR="003A5308" w:rsidRPr="00F03AE2">
        <w:rPr>
          <w:rFonts w:ascii="Times New Roman" w:hAnsi="Times New Roman" w:cs="Times New Roman"/>
          <w:szCs w:val="24"/>
        </w:rPr>
        <w:t xml:space="preserve"> mostrara dos diferentes programas pero con la misma funcionalidad exacta, del cual se medirá la productividad con las métricas orientadas al tamaño y orientadas a la función y sus variantes.</w:t>
      </w:r>
    </w:p>
    <w:p w14:paraId="11E29C4D" w14:textId="77777777" w:rsidR="003F6756" w:rsidRPr="00F03AE2" w:rsidRDefault="003F6756" w:rsidP="00F71B47">
      <w:pPr>
        <w:spacing w:after="0" w:line="360" w:lineRule="auto"/>
        <w:jc w:val="both"/>
        <w:rPr>
          <w:rFonts w:ascii="Times New Roman" w:hAnsi="Times New Roman" w:cs="Times New Roman"/>
          <w:szCs w:val="24"/>
        </w:rPr>
      </w:pPr>
    </w:p>
    <w:p w14:paraId="37A4C247" w14:textId="77777777" w:rsidR="00C14559" w:rsidRPr="00F03AE2" w:rsidRDefault="00C14559" w:rsidP="008B3AA5">
      <w:pPr>
        <w:spacing w:after="0" w:line="36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71431448" wp14:editId="356DF808">
            <wp:extent cx="3607485" cy="29569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15994" cy="2963930"/>
                    </a:xfrm>
                    <a:prstGeom prst="rect">
                      <a:avLst/>
                    </a:prstGeom>
                  </pic:spPr>
                </pic:pic>
              </a:graphicData>
            </a:graphic>
          </wp:inline>
        </w:drawing>
      </w:r>
    </w:p>
    <w:p w14:paraId="46BDDE15" w14:textId="35EE22FD" w:rsidR="006B128D" w:rsidRPr="00F03AE2" w:rsidRDefault="009D45D9" w:rsidP="008B3AA5">
      <w:pPr>
        <w:pStyle w:val="Figura"/>
        <w:spacing w:before="0" w:line="240" w:lineRule="auto"/>
        <w:ind w:left="708" w:firstLine="708"/>
        <w:jc w:val="left"/>
        <w:rPr>
          <w:rFonts w:cs="Times New Roman"/>
          <w:b w:val="0"/>
          <w:szCs w:val="24"/>
        </w:rPr>
      </w:pPr>
      <w:bookmarkStart w:id="134" w:name="_Toc421023256"/>
      <w:bookmarkStart w:id="135" w:name="_Toc425188957"/>
      <w:r w:rsidRPr="00F03AE2">
        <w:rPr>
          <w:rFonts w:cs="Times New Roman"/>
          <w:szCs w:val="24"/>
        </w:rPr>
        <w:t xml:space="preserve">Figura </w:t>
      </w:r>
      <w:r w:rsidR="000B08C7" w:rsidRPr="00F03AE2">
        <w:rPr>
          <w:rFonts w:cs="Times New Roman"/>
          <w:szCs w:val="24"/>
        </w:rPr>
        <w:t>11</w:t>
      </w:r>
      <w:r w:rsidRPr="00F03AE2">
        <w:rPr>
          <w:rFonts w:cs="Times New Roman"/>
          <w:szCs w:val="24"/>
        </w:rPr>
        <w:t>-</w:t>
      </w:r>
      <w:r w:rsidR="005D4A5E" w:rsidRPr="00F03AE2">
        <w:rPr>
          <w:rFonts w:cs="Times New Roman"/>
          <w:szCs w:val="24"/>
        </w:rPr>
        <w:t>1</w:t>
      </w:r>
      <w:r w:rsidR="006B128D" w:rsidRPr="00F03AE2">
        <w:rPr>
          <w:rFonts w:cs="Times New Roman"/>
          <w:szCs w:val="24"/>
        </w:rPr>
        <w:t xml:space="preserve">. </w:t>
      </w:r>
      <w:r w:rsidR="006B128D" w:rsidRPr="00F03AE2">
        <w:rPr>
          <w:rFonts w:cs="Times New Roman"/>
          <w:b w:val="0"/>
          <w:szCs w:val="24"/>
        </w:rPr>
        <w:t>Controlador Embebido Con Sistema de Sonar</w:t>
      </w:r>
      <w:bookmarkEnd w:id="134"/>
      <w:bookmarkEnd w:id="135"/>
    </w:p>
    <w:p w14:paraId="7CFD9F9F" w14:textId="65A08426" w:rsidR="00715F47" w:rsidRPr="00F03AE2" w:rsidRDefault="00F9203D" w:rsidP="008B3AA5">
      <w:pPr>
        <w:spacing w:after="0" w:line="240" w:lineRule="auto"/>
        <w:ind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5B7642" w:rsidRPr="00F03AE2">
        <w:rPr>
          <w:rFonts w:ascii="Times New Roman" w:hAnsi="Times New Roman" w:cs="Times New Roman"/>
          <w:b/>
          <w:sz w:val="16"/>
          <w:szCs w:val="24"/>
        </w:rPr>
        <w:t>:</w:t>
      </w:r>
      <w:r w:rsidR="005B7642" w:rsidRPr="00F03AE2">
        <w:rPr>
          <w:rFonts w:ascii="Times New Roman" w:hAnsi="Times New Roman" w:cs="Times New Roman"/>
          <w:sz w:val="16"/>
          <w:szCs w:val="24"/>
        </w:rPr>
        <w:t xml:space="preserve"> </w:t>
      </w:r>
      <w:r w:rsidR="003F6756" w:rsidRPr="00F03AE2">
        <w:rPr>
          <w:rFonts w:ascii="Times New Roman" w:hAnsi="Times New Roman" w:cs="Times New Roman"/>
          <w:sz w:val="16"/>
          <w:szCs w:val="24"/>
        </w:rPr>
        <w:t>(Ebert, 2006)</w:t>
      </w:r>
    </w:p>
    <w:p w14:paraId="28E1885B" w14:textId="77777777" w:rsidR="006B128D" w:rsidRPr="00F03AE2" w:rsidRDefault="006B128D" w:rsidP="008B3AA5">
      <w:pPr>
        <w:spacing w:after="0" w:line="360" w:lineRule="auto"/>
        <w:jc w:val="both"/>
        <w:rPr>
          <w:rFonts w:ascii="Times New Roman" w:hAnsi="Times New Roman" w:cs="Times New Roman"/>
          <w:sz w:val="24"/>
          <w:szCs w:val="24"/>
        </w:rPr>
      </w:pPr>
    </w:p>
    <w:p w14:paraId="6F38CC9E" w14:textId="0B45D8ED" w:rsidR="00B558B8" w:rsidRPr="00F03AE2" w:rsidRDefault="009D45D9" w:rsidP="008B3AA5">
      <w:pPr>
        <w:spacing w:after="0" w:line="360" w:lineRule="auto"/>
        <w:jc w:val="both"/>
        <w:rPr>
          <w:rFonts w:ascii="Times New Roman" w:hAnsi="Times New Roman" w:cs="Times New Roman"/>
        </w:rPr>
      </w:pPr>
      <w:r w:rsidRPr="00F03AE2">
        <w:rPr>
          <w:rFonts w:ascii="Times New Roman" w:hAnsi="Times New Roman" w:cs="Times New Roman"/>
        </w:rPr>
        <w:t>Para el correspondiente</w:t>
      </w:r>
      <w:r w:rsidR="0081615E" w:rsidRPr="00F03AE2">
        <w:rPr>
          <w:rFonts w:ascii="Times New Roman" w:hAnsi="Times New Roman" w:cs="Times New Roman"/>
        </w:rPr>
        <w:t xml:space="preserve"> análisis del ejemplo</w:t>
      </w:r>
      <w:r w:rsidRPr="00F03AE2">
        <w:rPr>
          <w:rFonts w:ascii="Times New Roman" w:hAnsi="Times New Roman" w:cs="Times New Roman"/>
        </w:rPr>
        <w:t xml:space="preserve"> propuesto en la Figura </w:t>
      </w:r>
      <w:r w:rsidR="000B08C7" w:rsidRPr="00F03AE2">
        <w:rPr>
          <w:rFonts w:ascii="Times New Roman" w:hAnsi="Times New Roman" w:cs="Times New Roman"/>
        </w:rPr>
        <w:t>11</w:t>
      </w:r>
      <w:r w:rsidRPr="00F03AE2">
        <w:rPr>
          <w:rFonts w:ascii="Times New Roman" w:hAnsi="Times New Roman" w:cs="Times New Roman"/>
        </w:rPr>
        <w:t>-</w:t>
      </w:r>
      <w:r w:rsidR="005D4A5E" w:rsidRPr="00F03AE2">
        <w:rPr>
          <w:rFonts w:ascii="Times New Roman" w:hAnsi="Times New Roman" w:cs="Times New Roman"/>
        </w:rPr>
        <w:t>1</w:t>
      </w:r>
      <w:r w:rsidRPr="00F03AE2">
        <w:rPr>
          <w:rFonts w:ascii="Times New Roman" w:hAnsi="Times New Roman" w:cs="Times New Roman"/>
          <w:b/>
        </w:rPr>
        <w:t>,</w:t>
      </w:r>
      <w:r w:rsidR="0081615E" w:rsidRPr="00F03AE2">
        <w:rPr>
          <w:rFonts w:ascii="Times New Roman" w:hAnsi="Times New Roman" w:cs="Times New Roman"/>
        </w:rPr>
        <w:t xml:space="preserve"> se asume que el esfuerzo</w:t>
      </w:r>
      <w:r w:rsidRPr="00F03AE2">
        <w:rPr>
          <w:rFonts w:ascii="Times New Roman" w:hAnsi="Times New Roman" w:cs="Times New Roman"/>
        </w:rPr>
        <w:t xml:space="preserve"> empleado es el mismo </w:t>
      </w:r>
      <w:r w:rsidR="0081615E" w:rsidRPr="00F03AE2">
        <w:rPr>
          <w:rFonts w:ascii="Times New Roman" w:hAnsi="Times New Roman" w:cs="Times New Roman"/>
        </w:rPr>
        <w:t xml:space="preserve"> </w:t>
      </w:r>
      <w:r w:rsidRPr="00F03AE2">
        <w:rPr>
          <w:rFonts w:ascii="Times New Roman" w:hAnsi="Times New Roman" w:cs="Times New Roman"/>
        </w:rPr>
        <w:t>p</w:t>
      </w:r>
      <w:r w:rsidR="0081615E" w:rsidRPr="00F03AE2">
        <w:rPr>
          <w:rFonts w:ascii="Times New Roman" w:hAnsi="Times New Roman" w:cs="Times New Roman"/>
        </w:rPr>
        <w:t xml:space="preserve">ara </w:t>
      </w:r>
      <w:r w:rsidRPr="00F03AE2">
        <w:rPr>
          <w:rFonts w:ascii="Times New Roman" w:hAnsi="Times New Roman" w:cs="Times New Roman"/>
        </w:rPr>
        <w:t>desarrollar</w:t>
      </w:r>
      <w:r w:rsidR="0081615E" w:rsidRPr="00F03AE2">
        <w:rPr>
          <w:rFonts w:ascii="Times New Roman" w:hAnsi="Times New Roman" w:cs="Times New Roman"/>
        </w:rPr>
        <w:t xml:space="preserve"> estos dos </w:t>
      </w:r>
      <w:r w:rsidRPr="00F03AE2">
        <w:rPr>
          <w:rFonts w:ascii="Times New Roman" w:hAnsi="Times New Roman" w:cs="Times New Roman"/>
        </w:rPr>
        <w:t>códigos ejecutables</w:t>
      </w:r>
      <w:r w:rsidR="0081615E" w:rsidRPr="00F03AE2">
        <w:rPr>
          <w:rFonts w:ascii="Times New Roman" w:hAnsi="Times New Roman" w:cs="Times New Roman"/>
        </w:rPr>
        <w:t>.</w:t>
      </w:r>
    </w:p>
    <w:p w14:paraId="34BAFC1D" w14:textId="77777777" w:rsidR="005D4A5E" w:rsidRPr="00F03AE2" w:rsidRDefault="005D4A5E" w:rsidP="008B3AA5">
      <w:pPr>
        <w:spacing w:after="0" w:line="360" w:lineRule="auto"/>
        <w:jc w:val="both"/>
        <w:rPr>
          <w:rFonts w:ascii="Times New Roman" w:hAnsi="Times New Roman" w:cs="Times New Roman"/>
        </w:rPr>
      </w:pPr>
    </w:p>
    <w:p w14:paraId="710EC720" w14:textId="77777777" w:rsidR="007F1ACA" w:rsidRPr="00F03AE2" w:rsidRDefault="0081615E" w:rsidP="008B3AA5">
      <w:pPr>
        <w:spacing w:after="0" w:line="360" w:lineRule="auto"/>
        <w:jc w:val="both"/>
        <w:rPr>
          <w:rFonts w:ascii="Times New Roman" w:hAnsi="Times New Roman" w:cs="Times New Roman"/>
          <w:b/>
        </w:rPr>
      </w:pPr>
      <w:r w:rsidRPr="00F03AE2">
        <w:rPr>
          <w:rFonts w:ascii="Times New Roman" w:hAnsi="Times New Roman" w:cs="Times New Roman"/>
          <w:b/>
        </w:rPr>
        <w:t>Líneas de Código</w:t>
      </w:r>
      <w:r w:rsidR="007F1ACA" w:rsidRPr="00F03AE2">
        <w:rPr>
          <w:rFonts w:ascii="Times New Roman" w:hAnsi="Times New Roman" w:cs="Times New Roman"/>
          <w:b/>
        </w:rPr>
        <w:t>.</w:t>
      </w:r>
    </w:p>
    <w:p w14:paraId="1F3C5836" w14:textId="77777777" w:rsidR="00F71B47" w:rsidRPr="00F03AE2" w:rsidRDefault="00F71B47" w:rsidP="008B3AA5">
      <w:pPr>
        <w:spacing w:after="0" w:line="360" w:lineRule="auto"/>
        <w:jc w:val="both"/>
        <w:rPr>
          <w:rFonts w:ascii="Times New Roman" w:hAnsi="Times New Roman" w:cs="Times New Roman"/>
          <w:b/>
        </w:rPr>
      </w:pPr>
    </w:p>
    <w:p w14:paraId="5EFA0F09" w14:textId="59FA8F4D" w:rsidR="005F0139" w:rsidRPr="00F03AE2" w:rsidRDefault="007F1ACA"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Al contar las líneas de código de ambos programas, tenemos el que se encuentra a la izquierda es equivalente a 34 líneas de código y el de la derecha 22 líneas de código. De esta manera se </w:t>
      </w:r>
      <w:r w:rsidR="00790086" w:rsidRPr="00F03AE2">
        <w:rPr>
          <w:rFonts w:ascii="Times New Roman" w:hAnsi="Times New Roman" w:cs="Times New Roman"/>
        </w:rPr>
        <w:t xml:space="preserve">llega </w:t>
      </w:r>
      <w:r w:rsidR="00790086" w:rsidRPr="00F03AE2">
        <w:rPr>
          <w:rFonts w:ascii="Times New Roman" w:hAnsi="Times New Roman" w:cs="Times New Roman"/>
        </w:rPr>
        <w:lastRenderedPageBreak/>
        <w:t>a calcular que el código 2</w:t>
      </w:r>
      <w:r w:rsidR="003F6756" w:rsidRPr="00F03AE2">
        <w:rPr>
          <w:rFonts w:ascii="Times New Roman" w:hAnsi="Times New Roman" w:cs="Times New Roman"/>
        </w:rPr>
        <w:t xml:space="preserve"> </w:t>
      </w:r>
      <w:r w:rsidR="00790086" w:rsidRPr="00F03AE2">
        <w:rPr>
          <w:rFonts w:ascii="Times New Roman" w:hAnsi="Times New Roman" w:cs="Times New Roman"/>
        </w:rPr>
        <w:t xml:space="preserve">es 50 veces más productivo que el primero, debido a la menor cantidad de líneas </w:t>
      </w:r>
      <w:r w:rsidR="00C220B7" w:rsidRPr="00F03AE2">
        <w:rPr>
          <w:rFonts w:ascii="Times New Roman" w:hAnsi="Times New Roman" w:cs="Times New Roman"/>
        </w:rPr>
        <w:t>escritas en el mismo tiempo</w:t>
      </w:r>
      <w:r w:rsidRPr="00F03AE2">
        <w:rPr>
          <w:rFonts w:ascii="Times New Roman" w:hAnsi="Times New Roman" w:cs="Times New Roman"/>
        </w:rPr>
        <w:t xml:space="preserve">. </w:t>
      </w:r>
    </w:p>
    <w:p w14:paraId="3A1FA237" w14:textId="77777777" w:rsidR="005F0139" w:rsidRPr="00F03AE2" w:rsidRDefault="005F0139" w:rsidP="008B3AA5">
      <w:pPr>
        <w:pStyle w:val="Prrafodelista"/>
        <w:spacing w:after="0" w:line="360" w:lineRule="auto"/>
        <w:jc w:val="both"/>
        <w:rPr>
          <w:rFonts w:ascii="Times New Roman" w:hAnsi="Times New Roman" w:cs="Times New Roman"/>
        </w:rPr>
      </w:pPr>
    </w:p>
    <w:p w14:paraId="6A9ED891" w14:textId="77777777" w:rsidR="0081615E" w:rsidRPr="00F03AE2" w:rsidRDefault="007F1ACA"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Al </w:t>
      </w:r>
      <w:r w:rsidR="00C220B7" w:rsidRPr="00F03AE2">
        <w:rPr>
          <w:rFonts w:ascii="Times New Roman" w:hAnsi="Times New Roman" w:cs="Times New Roman"/>
        </w:rPr>
        <w:t>analizar los</w:t>
      </w:r>
      <w:r w:rsidRPr="00F03AE2">
        <w:rPr>
          <w:rFonts w:ascii="Times New Roman" w:hAnsi="Times New Roman" w:cs="Times New Roman"/>
        </w:rPr>
        <w:t xml:space="preserve"> factores que afectan a </w:t>
      </w:r>
      <w:r w:rsidR="00C220B7" w:rsidRPr="00F03AE2">
        <w:rPr>
          <w:rFonts w:ascii="Times New Roman" w:hAnsi="Times New Roman" w:cs="Times New Roman"/>
        </w:rPr>
        <w:t>la</w:t>
      </w:r>
      <w:r w:rsidRPr="00F03AE2">
        <w:rPr>
          <w:rFonts w:ascii="Times New Roman" w:hAnsi="Times New Roman" w:cs="Times New Roman"/>
        </w:rPr>
        <w:t xml:space="preserve"> productividad como en esta investigación </w:t>
      </w:r>
      <w:r w:rsidR="00C220B7" w:rsidRPr="00F03AE2">
        <w:rPr>
          <w:rFonts w:ascii="Times New Roman" w:hAnsi="Times New Roman" w:cs="Times New Roman"/>
        </w:rPr>
        <w:t xml:space="preserve">seria </w:t>
      </w:r>
      <w:r w:rsidRPr="00F03AE2">
        <w:rPr>
          <w:rFonts w:ascii="Times New Roman" w:hAnsi="Times New Roman" w:cs="Times New Roman"/>
        </w:rPr>
        <w:t>el factor del proceso donde intervienen los frameworks, en un mismo proyecto, las líneas de código, u otra medida de tamaño no serán iguales ya que dependen</w:t>
      </w:r>
      <w:r w:rsidR="006D6BFC" w:rsidRPr="00F03AE2">
        <w:rPr>
          <w:rFonts w:ascii="Times New Roman" w:hAnsi="Times New Roman" w:cs="Times New Roman"/>
        </w:rPr>
        <w:t xml:space="preserve"> de cómo trabaja la herramienta, debido a sus diferentes maneras de ayudar a reducir el desarrollo y gastos que causan las pruebas en las aplicaciones web creadas.</w:t>
      </w:r>
    </w:p>
    <w:p w14:paraId="6AE7228B" w14:textId="77777777" w:rsidR="005B7642" w:rsidRPr="00F03AE2" w:rsidRDefault="005B7642" w:rsidP="008B3AA5">
      <w:pPr>
        <w:pStyle w:val="Prrafodelista"/>
        <w:spacing w:after="0" w:line="360" w:lineRule="auto"/>
        <w:jc w:val="both"/>
        <w:rPr>
          <w:rFonts w:ascii="Times New Roman" w:hAnsi="Times New Roman" w:cs="Times New Roman"/>
        </w:rPr>
      </w:pPr>
    </w:p>
    <w:p w14:paraId="40250F9A" w14:textId="77777777" w:rsidR="0081615E" w:rsidRPr="00F03AE2" w:rsidRDefault="0081615E" w:rsidP="008B3AA5">
      <w:pPr>
        <w:spacing w:after="0" w:line="360" w:lineRule="auto"/>
        <w:jc w:val="both"/>
        <w:rPr>
          <w:rFonts w:ascii="Times New Roman" w:hAnsi="Times New Roman" w:cs="Times New Roman"/>
          <w:b/>
        </w:rPr>
      </w:pPr>
      <w:r w:rsidRPr="00F03AE2">
        <w:rPr>
          <w:rFonts w:ascii="Times New Roman" w:hAnsi="Times New Roman" w:cs="Times New Roman"/>
          <w:b/>
        </w:rPr>
        <w:t xml:space="preserve">Puntos de </w:t>
      </w:r>
      <w:r w:rsidR="008461FC" w:rsidRPr="00F03AE2">
        <w:rPr>
          <w:rFonts w:ascii="Times New Roman" w:hAnsi="Times New Roman" w:cs="Times New Roman"/>
          <w:b/>
        </w:rPr>
        <w:t>Función:</w:t>
      </w:r>
      <w:r w:rsidR="008461FC" w:rsidRPr="00F03AE2">
        <w:rPr>
          <w:rFonts w:ascii="Times New Roman" w:hAnsi="Times New Roman" w:cs="Times New Roman"/>
        </w:rPr>
        <w:t xml:space="preserve"> En</w:t>
      </w:r>
      <w:r w:rsidR="007F1ACA" w:rsidRPr="00F03AE2">
        <w:rPr>
          <w:rFonts w:ascii="Times New Roman" w:hAnsi="Times New Roman" w:cs="Times New Roman"/>
        </w:rPr>
        <w:t xml:space="preserve"> cambio con puntos de función, </w:t>
      </w:r>
      <w:r w:rsidR="00B05068" w:rsidRPr="00F03AE2">
        <w:rPr>
          <w:rFonts w:ascii="Times New Roman" w:hAnsi="Times New Roman" w:cs="Times New Roman"/>
        </w:rPr>
        <w:t xml:space="preserve">la funcionalidad será la misma en los segmentos del código 1 y 2, dando como resultado la misma productividad. Esta métrica es apropiada para comparar diferentes proyectos, ya que contienen diferentes funcionalidades y requerimientos. </w:t>
      </w:r>
      <w:r w:rsidR="001D3C4D" w:rsidRPr="00F03AE2">
        <w:rPr>
          <w:rFonts w:ascii="Times New Roman" w:hAnsi="Times New Roman" w:cs="Times New Roman"/>
        </w:rPr>
        <w:t>Al usar esta métrica en esta investigación, el resultado será el mismo.</w:t>
      </w:r>
    </w:p>
    <w:p w14:paraId="68D4705E" w14:textId="77777777" w:rsidR="005B7642" w:rsidRPr="00F03AE2" w:rsidRDefault="005B7642" w:rsidP="008B3AA5">
      <w:pPr>
        <w:spacing w:after="0" w:line="360" w:lineRule="auto"/>
        <w:jc w:val="both"/>
        <w:rPr>
          <w:rFonts w:ascii="Times New Roman" w:hAnsi="Times New Roman" w:cs="Times New Roman"/>
          <w:b/>
        </w:rPr>
      </w:pPr>
    </w:p>
    <w:p w14:paraId="38E7B5CB" w14:textId="77777777" w:rsidR="005532EC" w:rsidRPr="00F03AE2" w:rsidRDefault="008461FC" w:rsidP="008B3AA5">
      <w:pPr>
        <w:spacing w:after="0" w:line="360" w:lineRule="auto"/>
        <w:jc w:val="both"/>
        <w:rPr>
          <w:rFonts w:ascii="Times New Roman" w:hAnsi="Times New Roman" w:cs="Times New Roman"/>
          <w:b/>
        </w:rPr>
      </w:pPr>
      <w:r w:rsidRPr="00F03AE2">
        <w:rPr>
          <w:rFonts w:ascii="Times New Roman" w:hAnsi="Times New Roman" w:cs="Times New Roman"/>
          <w:b/>
        </w:rPr>
        <w:t>Documentación:</w:t>
      </w:r>
      <w:r w:rsidRPr="00F03AE2">
        <w:rPr>
          <w:rFonts w:ascii="Times New Roman" w:hAnsi="Times New Roman" w:cs="Times New Roman"/>
        </w:rPr>
        <w:t xml:space="preserve"> Lo</w:t>
      </w:r>
      <w:r w:rsidR="001D3C4D" w:rsidRPr="00F03AE2">
        <w:rPr>
          <w:rFonts w:ascii="Times New Roman" w:hAnsi="Times New Roman" w:cs="Times New Roman"/>
        </w:rPr>
        <w:t xml:space="preserve"> mismo sucederá con esta métrica, ya que al utilizar como medida el número de páginas de documentación o número de elementos, el resultado no variara, dando por consecuente la misma productividad ya que se trata del mismo proyecto. </w:t>
      </w:r>
    </w:p>
    <w:p w14:paraId="2D9C51B4" w14:textId="77777777" w:rsidR="005B7642" w:rsidRPr="00F03AE2" w:rsidRDefault="005B7642" w:rsidP="008B3AA5">
      <w:pPr>
        <w:spacing w:after="0" w:line="360" w:lineRule="auto"/>
        <w:jc w:val="both"/>
        <w:rPr>
          <w:rFonts w:ascii="Times New Roman" w:hAnsi="Times New Roman" w:cs="Times New Roman"/>
          <w:b/>
        </w:rPr>
      </w:pPr>
    </w:p>
    <w:p w14:paraId="60F72E8B" w14:textId="361123DF" w:rsidR="005532EC" w:rsidRPr="00F03AE2" w:rsidRDefault="005D4A5E" w:rsidP="00F53C45">
      <w:pPr>
        <w:pStyle w:val="11"/>
        <w:numPr>
          <w:ilvl w:val="1"/>
          <w:numId w:val="99"/>
        </w:numPr>
        <w:spacing w:before="0" w:line="360" w:lineRule="auto"/>
        <w:rPr>
          <w:rFonts w:cs="Times New Roman"/>
          <w:szCs w:val="22"/>
        </w:rPr>
      </w:pPr>
      <w:bookmarkStart w:id="136" w:name="_Toc421023257"/>
      <w:bookmarkStart w:id="137" w:name="_Toc425344905"/>
      <w:r w:rsidRPr="00F03AE2">
        <w:rPr>
          <w:rFonts w:cs="Times New Roman"/>
          <w:szCs w:val="22"/>
        </w:rPr>
        <w:t>Desarrollo ágil de aplicaciones web</w:t>
      </w:r>
      <w:bookmarkEnd w:id="136"/>
      <w:bookmarkEnd w:id="137"/>
    </w:p>
    <w:p w14:paraId="6C7CEC00" w14:textId="77777777" w:rsidR="005B7642" w:rsidRPr="00F03AE2" w:rsidRDefault="005B7642" w:rsidP="008B3AA5">
      <w:pPr>
        <w:spacing w:after="0" w:line="360" w:lineRule="auto"/>
        <w:rPr>
          <w:rFonts w:ascii="Times New Roman" w:hAnsi="Times New Roman" w:cs="Times New Roman"/>
        </w:rPr>
      </w:pPr>
    </w:p>
    <w:p w14:paraId="0F76A4E7" w14:textId="77777777" w:rsidR="009A6BBC" w:rsidRPr="00F03AE2" w:rsidRDefault="00E47774" w:rsidP="008B3AA5">
      <w:pPr>
        <w:spacing w:after="0" w:line="360" w:lineRule="auto"/>
        <w:jc w:val="both"/>
        <w:rPr>
          <w:rFonts w:ascii="Times New Roman" w:hAnsi="Times New Roman" w:cs="Times New Roman"/>
        </w:rPr>
      </w:pPr>
      <w:r w:rsidRPr="00F03AE2">
        <w:rPr>
          <w:rFonts w:ascii="Times New Roman" w:hAnsi="Times New Roman" w:cs="Times New Roman"/>
        </w:rPr>
        <w:t>Las</w:t>
      </w:r>
      <w:r w:rsidR="00CE57DD" w:rsidRPr="00F03AE2">
        <w:rPr>
          <w:rFonts w:ascii="Times New Roman" w:hAnsi="Times New Roman" w:cs="Times New Roman"/>
        </w:rPr>
        <w:t xml:space="preserve"> aplicaciones web deben cumplir con la característica principal de trabajar con requisitos o variables desconocidas para de esta manera crear </w:t>
      </w:r>
      <w:r w:rsidRPr="00F03AE2">
        <w:rPr>
          <w:rFonts w:ascii="Times New Roman" w:hAnsi="Times New Roman" w:cs="Times New Roman"/>
        </w:rPr>
        <w:t>rápidamente</w:t>
      </w:r>
      <w:r w:rsidR="00CE57DD" w:rsidRPr="00F03AE2">
        <w:rPr>
          <w:rFonts w:ascii="Times New Roman" w:hAnsi="Times New Roman" w:cs="Times New Roman"/>
        </w:rPr>
        <w:t xml:space="preserve"> prototipos y de versiones </w:t>
      </w:r>
      <w:r w:rsidR="009A6BBC" w:rsidRPr="00F03AE2">
        <w:rPr>
          <w:rFonts w:ascii="Times New Roman" w:hAnsi="Times New Roman" w:cs="Times New Roman"/>
        </w:rPr>
        <w:t>previas</w:t>
      </w:r>
      <w:r w:rsidR="00CE57DD" w:rsidRPr="00F03AE2">
        <w:rPr>
          <w:rFonts w:ascii="Times New Roman" w:hAnsi="Times New Roman" w:cs="Times New Roman"/>
        </w:rPr>
        <w:t xml:space="preserve"> a la entrega final</w:t>
      </w:r>
      <w:r w:rsidR="00F9203D" w:rsidRPr="00F03AE2">
        <w:rPr>
          <w:rFonts w:ascii="Times New Roman" w:hAnsi="Times New Roman" w:cs="Times New Roman"/>
        </w:rPr>
        <w:t xml:space="preserve"> del producto</w:t>
      </w:r>
      <w:r w:rsidR="00CE57DD" w:rsidRPr="00F03AE2">
        <w:rPr>
          <w:rFonts w:ascii="Times New Roman" w:hAnsi="Times New Roman" w:cs="Times New Roman"/>
        </w:rPr>
        <w:t xml:space="preserve">, lo cual </w:t>
      </w:r>
      <w:r w:rsidR="00F9203D" w:rsidRPr="00F03AE2">
        <w:rPr>
          <w:rFonts w:ascii="Times New Roman" w:hAnsi="Times New Roman" w:cs="Times New Roman"/>
        </w:rPr>
        <w:t>será de agrado al cliente</w:t>
      </w:r>
      <w:r w:rsidRPr="00F03AE2">
        <w:rPr>
          <w:rFonts w:ascii="Times New Roman" w:hAnsi="Times New Roman" w:cs="Times New Roman"/>
        </w:rPr>
        <w:t xml:space="preserve"> </w:t>
      </w:r>
      <w:r w:rsidR="00F9203D" w:rsidRPr="00F03AE2">
        <w:rPr>
          <w:rFonts w:ascii="Times New Roman" w:hAnsi="Times New Roman" w:cs="Times New Roman"/>
        </w:rPr>
        <w:t>permitiendo de esta manera</w:t>
      </w:r>
      <w:r w:rsidRPr="00F03AE2">
        <w:rPr>
          <w:rFonts w:ascii="Times New Roman" w:hAnsi="Times New Roman" w:cs="Times New Roman"/>
        </w:rPr>
        <w:t xml:space="preserve"> </w:t>
      </w:r>
      <w:r w:rsidR="00F9203D" w:rsidRPr="00F03AE2">
        <w:rPr>
          <w:rFonts w:ascii="Times New Roman" w:hAnsi="Times New Roman" w:cs="Times New Roman"/>
        </w:rPr>
        <w:t>tener un</w:t>
      </w:r>
      <w:r w:rsidRPr="00F03AE2">
        <w:rPr>
          <w:rFonts w:ascii="Times New Roman" w:hAnsi="Times New Roman" w:cs="Times New Roman"/>
        </w:rPr>
        <w:t xml:space="preserve"> menor riesgo ante la posibilidad de cambios en los requisitos</w:t>
      </w:r>
      <w:r w:rsidR="00F9203D" w:rsidRPr="00F03AE2">
        <w:rPr>
          <w:rFonts w:ascii="Times New Roman" w:hAnsi="Times New Roman" w:cs="Times New Roman"/>
        </w:rPr>
        <w:t xml:space="preserve"> funcionales</w:t>
      </w:r>
      <w:r w:rsidR="009A6BBC" w:rsidRPr="00F03AE2">
        <w:rPr>
          <w:rFonts w:ascii="Times New Roman" w:hAnsi="Times New Roman" w:cs="Times New Roman"/>
        </w:rPr>
        <w:t xml:space="preserve">. </w:t>
      </w:r>
    </w:p>
    <w:p w14:paraId="55A0F0C8" w14:textId="77777777" w:rsidR="005F0139" w:rsidRPr="00F03AE2" w:rsidRDefault="005F0139" w:rsidP="008B3AA5">
      <w:pPr>
        <w:spacing w:after="0" w:line="360" w:lineRule="auto"/>
        <w:jc w:val="both"/>
        <w:rPr>
          <w:rFonts w:ascii="Times New Roman" w:hAnsi="Times New Roman" w:cs="Times New Roman"/>
        </w:rPr>
      </w:pPr>
    </w:p>
    <w:p w14:paraId="1A4211B5" w14:textId="664AEB47" w:rsidR="009D45D9" w:rsidRPr="00F03AE2" w:rsidRDefault="008B25EA" w:rsidP="008B3AA5">
      <w:pPr>
        <w:spacing w:after="0" w:line="360" w:lineRule="auto"/>
        <w:jc w:val="both"/>
        <w:rPr>
          <w:rFonts w:ascii="Times New Roman" w:hAnsi="Times New Roman" w:cs="Times New Roman"/>
        </w:rPr>
      </w:pPr>
      <w:r w:rsidRPr="00F03AE2">
        <w:rPr>
          <w:rFonts w:ascii="Times New Roman" w:hAnsi="Times New Roman" w:cs="Times New Roman"/>
        </w:rPr>
        <w:t>Tomando en cuenta además de  la reciente aparición de las metodologías denominadas ágiles,  las cuales se  adaptan al proceso de desarrollo al desarrollo software específico y que a su vez permiten fácilmente reunir y conte</w:t>
      </w:r>
      <w:r w:rsidR="00310CE9" w:rsidRPr="00F03AE2">
        <w:rPr>
          <w:rFonts w:ascii="Times New Roman" w:hAnsi="Times New Roman" w:cs="Times New Roman"/>
        </w:rPr>
        <w:t>mplar cambios en los requisitos</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oS6ky0jR","properties":{"formattedCitation":"{\\rtf (Paloma C\\uc0\\u225{}ceres &amp; Esperanza Marcos, n.d.)}","plainCitation":"(Paloma Cáceres &amp; Esperanza Marcos, n.d.)","dontUpdate":true},"citationItems":[{"id":220,"uris":["http://zotero.org/users/local/UBoVLAxq/items/XIHT9XG3"],"uri":["http://zotero.org/users/local/UBoVLAxq/items/XIHT9XG3"],"itemData":{"id":220,"type":"article","title":"Procesos Agiles para el Desarrollo de Aplicacion Web","URL":"http://www.dlsi.ua.es/~jaime/webe/articulos/s112.pdf","language":"Español","author":[{"family":"Cáceres","given":"Paloma"},{"family":"Marcos","given":"Esperanza"}]}}],"schema":"https://github.com/citation-style-language/schema/raw/master/csl-citation.json"} </w:instrText>
      </w:r>
      <w:r w:rsidR="008A7D74" w:rsidRPr="00F03AE2">
        <w:rPr>
          <w:rFonts w:ascii="Times New Roman" w:hAnsi="Times New Roman" w:cs="Times New Roman"/>
          <w:sz w:val="16"/>
          <w:szCs w:val="16"/>
        </w:rPr>
        <w:fldChar w:fldCharType="separate"/>
      </w:r>
      <w:r w:rsidR="00310CE9" w:rsidRPr="00F03AE2">
        <w:rPr>
          <w:rFonts w:ascii="Times New Roman" w:hAnsi="Times New Roman" w:cs="Times New Roman"/>
          <w:sz w:val="16"/>
          <w:szCs w:val="16"/>
        </w:rPr>
        <w:t xml:space="preserve">(Marcos y Cáceres </w:t>
      </w:r>
      <w:r w:rsidR="00034BB6" w:rsidRPr="00F03AE2">
        <w:rPr>
          <w:rFonts w:ascii="Times New Roman" w:hAnsi="Times New Roman" w:cs="Times New Roman"/>
          <w:sz w:val="16"/>
          <w:szCs w:val="16"/>
        </w:rPr>
        <w:t xml:space="preserve">, </w:t>
      </w:r>
      <w:r w:rsidR="00310CE9" w:rsidRPr="00F03AE2">
        <w:rPr>
          <w:rFonts w:ascii="Times New Roman" w:hAnsi="Times New Roman" w:cs="Times New Roman"/>
          <w:sz w:val="16"/>
          <w:szCs w:val="16"/>
        </w:rPr>
        <w:t>s.f</w:t>
      </w:r>
      <w:r w:rsidR="00034BB6" w:rsidRPr="00F03AE2">
        <w:rPr>
          <w:rFonts w:ascii="Times New Roman" w:hAnsi="Times New Roman" w:cs="Times New Roman"/>
          <w:sz w:val="16"/>
          <w:szCs w:val="16"/>
        </w:rPr>
        <w:t>.</w:t>
      </w:r>
      <w:r w:rsidR="009763C3" w:rsidRPr="00F03AE2">
        <w:rPr>
          <w:rFonts w:ascii="Times New Roman" w:hAnsi="Times New Roman" w:cs="Times New Roman"/>
          <w:sz w:val="16"/>
          <w:szCs w:val="16"/>
        </w:rPr>
        <w:t>, p.2</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644BCA" w:rsidRPr="00F03AE2">
        <w:rPr>
          <w:rFonts w:ascii="Times New Roman" w:hAnsi="Times New Roman" w:cs="Times New Roman"/>
          <w:sz w:val="16"/>
          <w:szCs w:val="16"/>
        </w:rPr>
        <w:t>.</w:t>
      </w:r>
      <w:r w:rsidR="00644BCA" w:rsidRPr="00F03AE2">
        <w:rPr>
          <w:rFonts w:ascii="Times New Roman" w:hAnsi="Times New Roman" w:cs="Times New Roman"/>
        </w:rPr>
        <w:t xml:space="preserve"> </w:t>
      </w:r>
    </w:p>
    <w:p w14:paraId="73AE198D" w14:textId="77777777" w:rsidR="009D45D9" w:rsidRPr="00F03AE2" w:rsidRDefault="009D45D9" w:rsidP="008B3AA5">
      <w:pPr>
        <w:spacing w:after="0" w:line="360" w:lineRule="auto"/>
        <w:jc w:val="both"/>
        <w:rPr>
          <w:rFonts w:ascii="Times New Roman" w:hAnsi="Times New Roman" w:cs="Times New Roman"/>
        </w:rPr>
      </w:pPr>
    </w:p>
    <w:p w14:paraId="79173D64" w14:textId="77777777" w:rsidR="008461FC" w:rsidRPr="00F03AE2" w:rsidRDefault="00644BCA" w:rsidP="008B3AA5">
      <w:pPr>
        <w:spacing w:after="0" w:line="360" w:lineRule="auto"/>
        <w:jc w:val="both"/>
        <w:rPr>
          <w:rFonts w:ascii="Times New Roman" w:hAnsi="Times New Roman" w:cs="Times New Roman"/>
        </w:rPr>
      </w:pPr>
      <w:r w:rsidRPr="00F03AE2">
        <w:rPr>
          <w:rFonts w:ascii="Times New Roman" w:hAnsi="Times New Roman" w:cs="Times New Roman"/>
        </w:rPr>
        <w:t>Permitiendo así una visión clara, dinámica y en tiempo real de lo que se está trabajando dentro del equipo, y a su vez tener una participación del cliente en cada momento para obtener los resultados que este desee.</w:t>
      </w:r>
    </w:p>
    <w:p w14:paraId="0B9B193F" w14:textId="77777777" w:rsidR="00644BCA" w:rsidRPr="00F03AE2" w:rsidRDefault="00644BCA" w:rsidP="008B3AA5">
      <w:pPr>
        <w:spacing w:after="0" w:line="360" w:lineRule="auto"/>
        <w:jc w:val="both"/>
        <w:rPr>
          <w:rFonts w:ascii="Times New Roman" w:hAnsi="Times New Roman" w:cs="Times New Roman"/>
        </w:rPr>
      </w:pPr>
    </w:p>
    <w:p w14:paraId="00B97676" w14:textId="77777777" w:rsidR="00070DE3" w:rsidRPr="00F03AE2" w:rsidRDefault="00740442" w:rsidP="00F53C45">
      <w:pPr>
        <w:pStyle w:val="Estilo111"/>
        <w:numPr>
          <w:ilvl w:val="2"/>
          <w:numId w:val="99"/>
        </w:numPr>
        <w:spacing w:before="0" w:line="360" w:lineRule="auto"/>
        <w:rPr>
          <w:rFonts w:cs="Times New Roman"/>
          <w:szCs w:val="22"/>
        </w:rPr>
      </w:pPr>
      <w:bookmarkStart w:id="138" w:name="_Toc421023258"/>
      <w:bookmarkStart w:id="139" w:name="_Toc425344906"/>
      <w:r w:rsidRPr="00F03AE2">
        <w:rPr>
          <w:rFonts w:cs="Times New Roman"/>
          <w:szCs w:val="22"/>
        </w:rPr>
        <w:t xml:space="preserve">Ventajas de las </w:t>
      </w:r>
      <w:r w:rsidR="00070DE3" w:rsidRPr="00F03AE2">
        <w:rPr>
          <w:rFonts w:cs="Times New Roman"/>
          <w:szCs w:val="22"/>
        </w:rPr>
        <w:t xml:space="preserve"> Metodologías Ágiles</w:t>
      </w:r>
      <w:bookmarkEnd w:id="138"/>
      <w:r w:rsidR="00C07364" w:rsidRPr="00F03AE2">
        <w:rPr>
          <w:rFonts w:cs="Times New Roman"/>
          <w:szCs w:val="22"/>
        </w:rPr>
        <w:t>.</w:t>
      </w:r>
      <w:bookmarkEnd w:id="139"/>
    </w:p>
    <w:p w14:paraId="66023FE4" w14:textId="77777777" w:rsidR="00BB09F4" w:rsidRPr="00F03AE2" w:rsidRDefault="00BB09F4" w:rsidP="008B3AA5">
      <w:pPr>
        <w:spacing w:after="0" w:line="360" w:lineRule="auto"/>
        <w:jc w:val="both"/>
        <w:rPr>
          <w:rFonts w:ascii="Times New Roman" w:hAnsi="Times New Roman" w:cs="Times New Roman"/>
        </w:rPr>
      </w:pPr>
    </w:p>
    <w:p w14:paraId="3B1B9A17" w14:textId="77777777" w:rsidR="001A1CD3" w:rsidRPr="00F03AE2" w:rsidRDefault="001A1CD3"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s metodologías ágiles presentan diversas ventajas tales como </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hpoBe7w8","properties":{"formattedCitation":"{\\rtf (\\uc0\\u8220{}sistemas: Metodologias Agiles de Desarrollo,\\uc0\\u8221{} n.d.)}","plainCitation":"(“sistemas: Metodologias Agiles de Desarrollo,” n.d.)","dontUpdate":true},"citationItems":[{"id":222,"uris":["http://zotero.org/users/local/UBoVLAxq/items/UPBJT48F"],"uri":["http://zotero.org/users/local/UBoVLAxq/items/UPBJT48F"],"itemData":{"id":222,"type":"webpage","title":"sistemas: Metodologias Agiles de Desarrollo","URL":"http://ronald-sistemas.blogspot.com/2009/10/metodologias-agiles-de-desarrollo.html","issued":{"date-parts":[["2009",10,15]]},"accessed":{"date-parts":[["2015",3,9]]}}}],"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w:t>
      </w:r>
      <w:r w:rsidR="00310CE9" w:rsidRPr="00F03AE2">
        <w:rPr>
          <w:rFonts w:ascii="Times New Roman" w:hAnsi="Times New Roman" w:cs="Times New Roman"/>
          <w:sz w:val="16"/>
          <w:szCs w:val="16"/>
        </w:rPr>
        <w:t>Metodologías Agiles de Desarrollo</w:t>
      </w:r>
      <w:r w:rsidR="00034BB6" w:rsidRPr="00F03AE2">
        <w:rPr>
          <w:rFonts w:ascii="Times New Roman" w:hAnsi="Times New Roman" w:cs="Times New Roman"/>
          <w:sz w:val="16"/>
          <w:szCs w:val="16"/>
        </w:rPr>
        <w:t>”</w:t>
      </w:r>
      <w:r w:rsidR="00310CE9" w:rsidRPr="00F03AE2">
        <w:rPr>
          <w:rFonts w:ascii="Times New Roman" w:hAnsi="Times New Roman" w:cs="Times New Roman"/>
          <w:sz w:val="16"/>
          <w:szCs w:val="16"/>
        </w:rPr>
        <w:t>, 2009</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rPr>
        <w:t>:</w:t>
      </w:r>
    </w:p>
    <w:p w14:paraId="075E7B9A" w14:textId="7E819AEB" w:rsidR="001A1CD3" w:rsidRPr="00F03AE2" w:rsidRDefault="001A1CD3" w:rsidP="003F6756">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lastRenderedPageBreak/>
        <w:t>Respuesta rápida a cambios de requi</w:t>
      </w:r>
      <w:r w:rsidR="009D45D9" w:rsidRPr="00F03AE2">
        <w:rPr>
          <w:rFonts w:ascii="Times New Roman" w:hAnsi="Times New Roman" w:cs="Times New Roman"/>
        </w:rPr>
        <w:t xml:space="preserve">sitos a lo largo del desarrollo y </w:t>
      </w:r>
      <w:r w:rsidR="003F6756" w:rsidRPr="00F03AE2">
        <w:rPr>
          <w:rFonts w:ascii="Times New Roman" w:hAnsi="Times New Roman" w:cs="Times New Roman"/>
        </w:rPr>
        <w:t>e</w:t>
      </w:r>
      <w:r w:rsidRPr="00F03AE2">
        <w:rPr>
          <w:rFonts w:ascii="Times New Roman" w:hAnsi="Times New Roman" w:cs="Times New Roman"/>
        </w:rPr>
        <w:t>ntrega continua y en plazos cortos de software funcional.</w:t>
      </w:r>
    </w:p>
    <w:p w14:paraId="4D212946" w14:textId="77777777" w:rsidR="003F6756" w:rsidRPr="00F03AE2" w:rsidRDefault="003F6756" w:rsidP="003F6756">
      <w:pPr>
        <w:pStyle w:val="Prrafodelista"/>
        <w:spacing w:after="0" w:line="360" w:lineRule="auto"/>
        <w:ind w:left="360"/>
        <w:jc w:val="both"/>
        <w:rPr>
          <w:rFonts w:ascii="Times New Roman" w:hAnsi="Times New Roman" w:cs="Times New Roman"/>
        </w:rPr>
      </w:pPr>
    </w:p>
    <w:p w14:paraId="4EB8840F"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Trabajo conjunto entre el cliente y el equipo de desarrollo.</w:t>
      </w:r>
    </w:p>
    <w:p w14:paraId="0C393EAB" w14:textId="77777777" w:rsidR="003F6756" w:rsidRPr="00F03AE2" w:rsidRDefault="003F6756" w:rsidP="003F6756">
      <w:pPr>
        <w:spacing w:after="0" w:line="360" w:lineRule="auto"/>
        <w:jc w:val="both"/>
        <w:rPr>
          <w:rFonts w:ascii="Times New Roman" w:hAnsi="Times New Roman" w:cs="Times New Roman"/>
        </w:rPr>
      </w:pPr>
    </w:p>
    <w:p w14:paraId="17AF075F"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Minimiza los costos frente a cambios.</w:t>
      </w:r>
    </w:p>
    <w:p w14:paraId="2D9755DE" w14:textId="77777777" w:rsidR="003F6756" w:rsidRPr="00F03AE2" w:rsidRDefault="003F6756" w:rsidP="003F6756">
      <w:pPr>
        <w:spacing w:after="0" w:line="360" w:lineRule="auto"/>
        <w:jc w:val="both"/>
        <w:rPr>
          <w:rFonts w:ascii="Times New Roman" w:hAnsi="Times New Roman" w:cs="Times New Roman"/>
        </w:rPr>
      </w:pPr>
    </w:p>
    <w:p w14:paraId="30BA8BC6"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Importancia de la simplicidad, al eliminar el trabajo innecesario.</w:t>
      </w:r>
    </w:p>
    <w:p w14:paraId="08DC7EC8" w14:textId="77777777" w:rsidR="003F6756" w:rsidRPr="00F03AE2" w:rsidRDefault="003F6756" w:rsidP="003F6756">
      <w:pPr>
        <w:pStyle w:val="Prrafodelista"/>
        <w:rPr>
          <w:rFonts w:ascii="Times New Roman" w:hAnsi="Times New Roman" w:cs="Times New Roman"/>
        </w:rPr>
      </w:pPr>
    </w:p>
    <w:p w14:paraId="7F90F09C"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Atención constante la excelencia técnica y al buen diseño.</w:t>
      </w:r>
    </w:p>
    <w:p w14:paraId="7ED6EFC1" w14:textId="77777777" w:rsidR="003F6756" w:rsidRPr="00F03AE2" w:rsidRDefault="003F6756" w:rsidP="003F6756">
      <w:pPr>
        <w:pStyle w:val="Prrafodelista"/>
        <w:rPr>
          <w:rFonts w:ascii="Times New Roman" w:hAnsi="Times New Roman" w:cs="Times New Roman"/>
        </w:rPr>
      </w:pPr>
    </w:p>
    <w:p w14:paraId="766B8E06"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Mejora continua de los procesos y el equipo de desarrollo.</w:t>
      </w:r>
    </w:p>
    <w:p w14:paraId="2DC59E33" w14:textId="77777777" w:rsidR="003F6756" w:rsidRPr="00F03AE2" w:rsidRDefault="003F6756" w:rsidP="003F6756">
      <w:pPr>
        <w:pStyle w:val="Prrafodelista"/>
        <w:rPr>
          <w:rFonts w:ascii="Times New Roman" w:hAnsi="Times New Roman" w:cs="Times New Roman"/>
        </w:rPr>
      </w:pPr>
    </w:p>
    <w:p w14:paraId="1734780A"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Evita malentendidos de requerimientos entre el cliente y el equipo.</w:t>
      </w:r>
    </w:p>
    <w:p w14:paraId="06A9FB0B" w14:textId="77777777" w:rsidR="003F6756" w:rsidRPr="00F03AE2" w:rsidRDefault="003F6756" w:rsidP="003F6756">
      <w:pPr>
        <w:pStyle w:val="Prrafodelista"/>
        <w:rPr>
          <w:rFonts w:ascii="Times New Roman" w:hAnsi="Times New Roman" w:cs="Times New Roman"/>
        </w:rPr>
      </w:pPr>
    </w:p>
    <w:p w14:paraId="52EDD4D9"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El equipo de desarrollo no malgasta el tiempo y dinero del cliente desarrollando soluciones innecesariamente generales y complejas que en realidad no son un requisito del cliente.</w:t>
      </w:r>
    </w:p>
    <w:p w14:paraId="5819C87B" w14:textId="77777777" w:rsidR="003F6756" w:rsidRPr="00F03AE2" w:rsidRDefault="003F6756" w:rsidP="003F6756">
      <w:pPr>
        <w:pStyle w:val="Prrafodelista"/>
        <w:rPr>
          <w:rFonts w:ascii="Times New Roman" w:hAnsi="Times New Roman" w:cs="Times New Roman"/>
        </w:rPr>
      </w:pPr>
    </w:p>
    <w:p w14:paraId="090B7209" w14:textId="77777777" w:rsidR="001A1CD3" w:rsidRPr="00F03AE2" w:rsidRDefault="001A1CD3" w:rsidP="008B3AA5">
      <w:pPr>
        <w:pStyle w:val="Prrafodelista"/>
        <w:numPr>
          <w:ilvl w:val="0"/>
          <w:numId w:val="24"/>
        </w:numPr>
        <w:spacing w:after="0" w:line="360" w:lineRule="auto"/>
        <w:jc w:val="both"/>
        <w:rPr>
          <w:rFonts w:ascii="Times New Roman" w:hAnsi="Times New Roman" w:cs="Times New Roman"/>
        </w:rPr>
      </w:pPr>
      <w:r w:rsidRPr="00F03AE2">
        <w:rPr>
          <w:rFonts w:ascii="Times New Roman" w:hAnsi="Times New Roman" w:cs="Times New Roman"/>
        </w:rPr>
        <w:t>Cada componente del producto final ha sido probado y satisface los requerimientos.</w:t>
      </w:r>
    </w:p>
    <w:p w14:paraId="319F87C4" w14:textId="77777777" w:rsidR="009D45D9" w:rsidRPr="00F03AE2" w:rsidRDefault="009D45D9" w:rsidP="008B3AA5">
      <w:pPr>
        <w:spacing w:after="0" w:line="360" w:lineRule="auto"/>
        <w:jc w:val="both"/>
        <w:rPr>
          <w:rFonts w:ascii="Times New Roman" w:hAnsi="Times New Roman" w:cs="Times New Roman"/>
          <w:b/>
        </w:rPr>
      </w:pPr>
    </w:p>
    <w:p w14:paraId="5028320F" w14:textId="77777777" w:rsidR="001969D1" w:rsidRPr="00F03AE2" w:rsidRDefault="001969D1" w:rsidP="00F53C45">
      <w:pPr>
        <w:pStyle w:val="Estilo111"/>
        <w:numPr>
          <w:ilvl w:val="2"/>
          <w:numId w:val="99"/>
        </w:numPr>
        <w:spacing w:before="0" w:line="360" w:lineRule="auto"/>
        <w:rPr>
          <w:rFonts w:cs="Times New Roman"/>
          <w:szCs w:val="22"/>
        </w:rPr>
      </w:pPr>
      <w:bookmarkStart w:id="140" w:name="_Toc421023259"/>
      <w:bookmarkStart w:id="141" w:name="_Toc425344907"/>
      <w:r w:rsidRPr="00F03AE2">
        <w:rPr>
          <w:rFonts w:cs="Times New Roman"/>
          <w:szCs w:val="22"/>
        </w:rPr>
        <w:t>Principales Metodologías Ágiles</w:t>
      </w:r>
      <w:bookmarkEnd w:id="140"/>
      <w:r w:rsidR="00C07364" w:rsidRPr="00F03AE2">
        <w:rPr>
          <w:rFonts w:cs="Times New Roman"/>
          <w:szCs w:val="22"/>
        </w:rPr>
        <w:t>.</w:t>
      </w:r>
      <w:bookmarkEnd w:id="141"/>
    </w:p>
    <w:p w14:paraId="18DFD2C1" w14:textId="77777777" w:rsidR="009D45D9" w:rsidRPr="00F03AE2" w:rsidRDefault="009D45D9" w:rsidP="008B3AA5">
      <w:pPr>
        <w:spacing w:after="0" w:line="360" w:lineRule="auto"/>
        <w:jc w:val="both"/>
        <w:rPr>
          <w:rFonts w:ascii="Times New Roman" w:hAnsi="Times New Roman" w:cs="Times New Roman"/>
        </w:rPr>
      </w:pPr>
    </w:p>
    <w:p w14:paraId="5DA4F726" w14:textId="77777777" w:rsidR="00DE1948" w:rsidRPr="00F03AE2" w:rsidRDefault="001969D1"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Aunque los creadores e impulsores de las metodologías ágiles más populares han suscrito el manifiesto ágil y coinciden con </w:t>
      </w:r>
      <w:r w:rsidR="00E076FE" w:rsidRPr="00F03AE2">
        <w:rPr>
          <w:rFonts w:ascii="Times New Roman" w:hAnsi="Times New Roman" w:cs="Times New Roman"/>
        </w:rPr>
        <w:t>las ventajas mencionadas</w:t>
      </w:r>
      <w:r w:rsidRPr="00F03AE2">
        <w:rPr>
          <w:rFonts w:ascii="Times New Roman" w:hAnsi="Times New Roman" w:cs="Times New Roman"/>
        </w:rPr>
        <w:t xml:space="preserve"> anteriormente, cada metodología tiene características propias y hace hin</w:t>
      </w:r>
      <w:r w:rsidR="00BB09F4" w:rsidRPr="00F03AE2">
        <w:rPr>
          <w:rFonts w:ascii="Times New Roman" w:hAnsi="Times New Roman" w:cs="Times New Roman"/>
        </w:rPr>
        <w:t>capié en algunos aspectos más es</w:t>
      </w:r>
      <w:r w:rsidRPr="00F03AE2">
        <w:rPr>
          <w:rFonts w:ascii="Times New Roman" w:hAnsi="Times New Roman" w:cs="Times New Roman"/>
        </w:rPr>
        <w:t xml:space="preserve">pecíficos. A continuación se </w:t>
      </w:r>
      <w:r w:rsidR="00A43679" w:rsidRPr="00F03AE2">
        <w:rPr>
          <w:rFonts w:ascii="Times New Roman" w:hAnsi="Times New Roman" w:cs="Times New Roman"/>
        </w:rPr>
        <w:t>listan</w:t>
      </w:r>
      <w:r w:rsidRPr="00F03AE2">
        <w:rPr>
          <w:rFonts w:ascii="Times New Roman" w:hAnsi="Times New Roman" w:cs="Times New Roman"/>
        </w:rPr>
        <w:t xml:space="preserve"> dichas metodologías ágiles</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5MtariVr","properties":{"formattedCitation":"{\\rtf (Patricio Letelier &amp; M\\super a\\nosupersub{} Carmen Penad\\uc0\\u233{}s, n.d.)}","plainCitation":"(Patricio Letelier &amp; Ma Carmen Penadés, n.d.)","dontUpdate":true},"citationItems":[{"id":224,"uris":["http://zotero.org/users/local/UBoVLAxq/items/HNBH4FZU"],"uri":["http://zotero.org/users/local/UBoVLAxq/items/HNBH4FZU"],"itemData":{"id":224,"type":"webpage","title":"Métodologías ágiles para el desarrollo de software: eXtreme Programming (XP)","URL":"http://www.cyta.com.ar/ta0502/v5n2a1.htm","author":[{"family":"Letelier","given":"Patricio"},{"family":"Penadés","given":"Mª Carmen"}],"accessed":{"date-parts":[["2015",3,9]]}}}],"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 xml:space="preserve">( Letelier </w:t>
      </w:r>
      <w:r w:rsidR="00261F31" w:rsidRPr="00F03AE2">
        <w:rPr>
          <w:rFonts w:ascii="Times New Roman" w:hAnsi="Times New Roman" w:cs="Times New Roman"/>
          <w:sz w:val="16"/>
          <w:szCs w:val="16"/>
        </w:rPr>
        <w:t>y</w:t>
      </w:r>
      <w:r w:rsidR="009D45D9" w:rsidRPr="00F03AE2">
        <w:rPr>
          <w:rFonts w:ascii="Times New Roman" w:hAnsi="Times New Roman" w:cs="Times New Roman"/>
          <w:sz w:val="16"/>
          <w:szCs w:val="16"/>
        </w:rPr>
        <w:t xml:space="preserve"> </w:t>
      </w:r>
      <w:r w:rsidR="00261F31" w:rsidRPr="00F03AE2">
        <w:rPr>
          <w:rFonts w:ascii="Times New Roman" w:hAnsi="Times New Roman" w:cs="Times New Roman"/>
          <w:sz w:val="16"/>
          <w:szCs w:val="16"/>
        </w:rPr>
        <w:t>Penadés,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8C49EF" w:rsidRPr="00F03AE2">
        <w:rPr>
          <w:rFonts w:ascii="Times New Roman" w:hAnsi="Times New Roman" w:cs="Times New Roman"/>
        </w:rPr>
        <w:t>:</w:t>
      </w:r>
    </w:p>
    <w:p w14:paraId="5775F8B5" w14:textId="77777777" w:rsidR="003F6756" w:rsidRPr="00FA583C" w:rsidRDefault="003F6756" w:rsidP="008B3AA5">
      <w:pPr>
        <w:spacing w:after="0" w:line="360" w:lineRule="auto"/>
        <w:jc w:val="both"/>
        <w:rPr>
          <w:rFonts w:ascii="Times New Roman" w:hAnsi="Times New Roman" w:cs="Times New Roman"/>
          <w:b/>
        </w:rPr>
      </w:pPr>
    </w:p>
    <w:p w14:paraId="63D31CFB" w14:textId="556F6E8B" w:rsidR="003F6756" w:rsidRPr="00F03AE2" w:rsidRDefault="00A43679" w:rsidP="003F6756">
      <w:pPr>
        <w:pStyle w:val="Prrafodelista"/>
        <w:numPr>
          <w:ilvl w:val="0"/>
          <w:numId w:val="25"/>
        </w:numPr>
        <w:spacing w:after="0" w:line="360" w:lineRule="auto"/>
        <w:jc w:val="both"/>
        <w:rPr>
          <w:rFonts w:ascii="Times New Roman" w:hAnsi="Times New Roman" w:cs="Times New Roman"/>
        </w:rPr>
      </w:pPr>
      <w:r w:rsidRPr="00F03AE2">
        <w:rPr>
          <w:rFonts w:ascii="Times New Roman" w:hAnsi="Times New Roman" w:cs="Times New Roman"/>
        </w:rPr>
        <w:t>SCRUM</w:t>
      </w:r>
    </w:p>
    <w:p w14:paraId="4F364DA4" w14:textId="77777777" w:rsidR="00A43679" w:rsidRPr="00F03AE2" w:rsidRDefault="00A43679" w:rsidP="008B3AA5">
      <w:pPr>
        <w:pStyle w:val="Prrafodelista"/>
        <w:numPr>
          <w:ilvl w:val="0"/>
          <w:numId w:val="25"/>
        </w:numPr>
        <w:spacing w:after="0" w:line="360" w:lineRule="auto"/>
        <w:jc w:val="both"/>
        <w:rPr>
          <w:rFonts w:ascii="Times New Roman" w:hAnsi="Times New Roman" w:cs="Times New Roman"/>
        </w:rPr>
      </w:pPr>
      <w:r w:rsidRPr="00F03AE2">
        <w:rPr>
          <w:rFonts w:ascii="Times New Roman" w:hAnsi="Times New Roman" w:cs="Times New Roman"/>
        </w:rPr>
        <w:t>Crystal Methodologies</w:t>
      </w:r>
    </w:p>
    <w:p w14:paraId="714D783F" w14:textId="77777777" w:rsidR="00A43679" w:rsidRPr="00F03AE2" w:rsidRDefault="00A43679" w:rsidP="008B3AA5">
      <w:pPr>
        <w:pStyle w:val="Prrafodelista"/>
        <w:numPr>
          <w:ilvl w:val="0"/>
          <w:numId w:val="2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Dynamic Systems Development Method (DSDM)</w:t>
      </w:r>
    </w:p>
    <w:p w14:paraId="440B09C3" w14:textId="77777777" w:rsidR="00A43679" w:rsidRPr="00F03AE2" w:rsidRDefault="00A43679" w:rsidP="008B3AA5">
      <w:pPr>
        <w:pStyle w:val="Prrafodelista"/>
        <w:numPr>
          <w:ilvl w:val="0"/>
          <w:numId w:val="2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daptive Software Development (ASD)</w:t>
      </w:r>
    </w:p>
    <w:p w14:paraId="768267DC" w14:textId="77777777" w:rsidR="00A97E41" w:rsidRPr="00F03AE2" w:rsidRDefault="00A97E41" w:rsidP="008B3AA5">
      <w:pPr>
        <w:pStyle w:val="Prrafodelista"/>
        <w:numPr>
          <w:ilvl w:val="0"/>
          <w:numId w:val="2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Feature-Driven Development (FDD)</w:t>
      </w:r>
    </w:p>
    <w:p w14:paraId="03D763F4" w14:textId="77777777" w:rsidR="00A97E41" w:rsidRPr="00F03AE2" w:rsidRDefault="00A97E41" w:rsidP="008B3AA5">
      <w:pPr>
        <w:pStyle w:val="Prrafodelista"/>
        <w:numPr>
          <w:ilvl w:val="0"/>
          <w:numId w:val="2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Lean Development (LD)</w:t>
      </w:r>
    </w:p>
    <w:p w14:paraId="300C4D8A" w14:textId="77777777" w:rsidR="000927CB" w:rsidRPr="00F03AE2" w:rsidRDefault="000927CB" w:rsidP="008B3AA5">
      <w:pPr>
        <w:spacing w:after="0" w:line="360" w:lineRule="auto"/>
        <w:jc w:val="both"/>
        <w:rPr>
          <w:rFonts w:ascii="Times New Roman" w:hAnsi="Times New Roman" w:cs="Times New Roman"/>
          <w:b/>
          <w:lang w:val="en-US"/>
        </w:rPr>
      </w:pPr>
    </w:p>
    <w:p w14:paraId="62B4B3B4" w14:textId="77777777" w:rsidR="003F6756" w:rsidRDefault="003F6756" w:rsidP="008B3AA5">
      <w:pPr>
        <w:spacing w:after="0" w:line="360" w:lineRule="auto"/>
        <w:jc w:val="both"/>
        <w:rPr>
          <w:rFonts w:ascii="Times New Roman" w:hAnsi="Times New Roman" w:cs="Times New Roman"/>
          <w:b/>
          <w:lang w:val="en-US"/>
        </w:rPr>
      </w:pPr>
    </w:p>
    <w:p w14:paraId="27DC435A" w14:textId="77777777" w:rsidR="004109E1" w:rsidRPr="00F03AE2" w:rsidRDefault="004109E1" w:rsidP="008B3AA5">
      <w:pPr>
        <w:spacing w:after="0" w:line="360" w:lineRule="auto"/>
        <w:jc w:val="both"/>
        <w:rPr>
          <w:rFonts w:ascii="Times New Roman" w:hAnsi="Times New Roman" w:cs="Times New Roman"/>
          <w:b/>
          <w:lang w:val="en-US"/>
        </w:rPr>
      </w:pPr>
    </w:p>
    <w:p w14:paraId="63077163" w14:textId="77777777" w:rsidR="004045CA" w:rsidRPr="00F03AE2" w:rsidRDefault="004045CA" w:rsidP="00F53C45">
      <w:pPr>
        <w:pStyle w:val="Estilo111"/>
        <w:numPr>
          <w:ilvl w:val="2"/>
          <w:numId w:val="99"/>
        </w:numPr>
        <w:spacing w:before="0" w:line="360" w:lineRule="auto"/>
        <w:rPr>
          <w:rFonts w:cs="Times New Roman"/>
          <w:szCs w:val="22"/>
          <w:lang w:val="en-US"/>
        </w:rPr>
      </w:pPr>
      <w:bookmarkStart w:id="142" w:name="_Toc421023260"/>
      <w:bookmarkStart w:id="143" w:name="_Toc425344908"/>
      <w:r w:rsidRPr="00F03AE2">
        <w:rPr>
          <w:rFonts w:cs="Times New Roman"/>
          <w:szCs w:val="22"/>
        </w:rPr>
        <w:lastRenderedPageBreak/>
        <w:t>Metodología</w:t>
      </w:r>
      <w:r w:rsidRPr="00F03AE2">
        <w:rPr>
          <w:rFonts w:cs="Times New Roman"/>
          <w:szCs w:val="22"/>
          <w:lang w:val="en-US"/>
        </w:rPr>
        <w:t xml:space="preserve"> SCRUM</w:t>
      </w:r>
      <w:bookmarkEnd w:id="142"/>
      <w:r w:rsidR="00C07364" w:rsidRPr="00F03AE2">
        <w:rPr>
          <w:rFonts w:cs="Times New Roman"/>
          <w:szCs w:val="22"/>
          <w:lang w:val="en-US"/>
        </w:rPr>
        <w:t>.</w:t>
      </w:r>
      <w:bookmarkEnd w:id="143"/>
    </w:p>
    <w:p w14:paraId="2F95BD08" w14:textId="77777777" w:rsidR="00BB09F4" w:rsidRPr="00F03AE2" w:rsidRDefault="00BB09F4" w:rsidP="008B3AA5">
      <w:pPr>
        <w:pStyle w:val="1111"/>
        <w:spacing w:after="0" w:line="360" w:lineRule="auto"/>
        <w:rPr>
          <w:rFonts w:ascii="Times New Roman" w:hAnsi="Times New Roman" w:cs="Times New Roman"/>
        </w:rPr>
      </w:pPr>
    </w:p>
    <w:p w14:paraId="6D4F1E49" w14:textId="495EE877" w:rsidR="00DE1948" w:rsidRPr="00F03AE2" w:rsidRDefault="009F3908" w:rsidP="008B3AA5">
      <w:pPr>
        <w:pStyle w:val="1111"/>
        <w:spacing w:after="0" w:line="360" w:lineRule="auto"/>
        <w:rPr>
          <w:rFonts w:ascii="Times New Roman" w:hAnsi="Times New Roman" w:cs="Times New Roman"/>
        </w:rPr>
      </w:pPr>
      <w:r w:rsidRPr="00F03AE2">
        <w:rPr>
          <w:rFonts w:ascii="Times New Roman" w:hAnsi="Times New Roman" w:cs="Times New Roman"/>
        </w:rPr>
        <w:t>Origen</w:t>
      </w:r>
    </w:p>
    <w:p w14:paraId="6910DB71" w14:textId="77777777" w:rsidR="00F71B47" w:rsidRPr="00F03AE2" w:rsidRDefault="00F71B47" w:rsidP="00F71B47"/>
    <w:p w14:paraId="0F49CC3C" w14:textId="77777777" w:rsidR="00CA3B23" w:rsidRPr="00F03AE2" w:rsidRDefault="009F3908" w:rsidP="008B3AA5">
      <w:pPr>
        <w:spacing w:after="0" w:line="360" w:lineRule="auto"/>
        <w:jc w:val="both"/>
        <w:rPr>
          <w:rFonts w:ascii="Times New Roman" w:hAnsi="Times New Roman" w:cs="Times New Roman"/>
        </w:rPr>
      </w:pPr>
      <w:r w:rsidRPr="00F03AE2">
        <w:rPr>
          <w:rFonts w:ascii="Times New Roman" w:hAnsi="Times New Roman" w:cs="Times New Roman"/>
        </w:rPr>
        <w:t>Scrum es una metodología ágil de desarrollo de proyectos que toma su nombre y principi</w:t>
      </w:r>
      <w:r w:rsidR="005F0139" w:rsidRPr="00F03AE2">
        <w:rPr>
          <w:rFonts w:ascii="Times New Roman" w:hAnsi="Times New Roman" w:cs="Times New Roman"/>
        </w:rPr>
        <w:t xml:space="preserve">os de </w:t>
      </w:r>
      <w:r w:rsidRPr="00F03AE2">
        <w:rPr>
          <w:rFonts w:ascii="Times New Roman" w:hAnsi="Times New Roman" w:cs="Times New Roman"/>
        </w:rPr>
        <w:t>los estudios realizados sobre nuevas prácticas de producción por Hirotaka Takeuchi e Ikujijo Nonaka a mediados de los 80 en su artículo” The New Product Developroent Game”, donde dan a conocer una nueva forma de gestionar proyectos donde la agilidad es el elemento principal.</w:t>
      </w:r>
    </w:p>
    <w:p w14:paraId="49B30B6C" w14:textId="77777777" w:rsidR="003F6756" w:rsidRPr="00F03AE2" w:rsidRDefault="003F6756" w:rsidP="008B3AA5">
      <w:pPr>
        <w:spacing w:after="0" w:line="360" w:lineRule="auto"/>
        <w:jc w:val="both"/>
        <w:rPr>
          <w:rFonts w:ascii="Times New Roman" w:hAnsi="Times New Roman" w:cs="Times New Roman"/>
        </w:rPr>
      </w:pPr>
    </w:p>
    <w:p w14:paraId="5CDCB04E" w14:textId="49B1AD59" w:rsidR="000B1D90" w:rsidRPr="00F03AE2" w:rsidRDefault="00004CE1" w:rsidP="008B3AA5">
      <w:pPr>
        <w:spacing w:after="0" w:line="360" w:lineRule="auto"/>
        <w:jc w:val="both"/>
        <w:rPr>
          <w:rFonts w:ascii="Times New Roman" w:hAnsi="Times New Roman" w:cs="Times New Roman"/>
        </w:rPr>
      </w:pPr>
      <w:r w:rsidRPr="00F03AE2">
        <w:rPr>
          <w:rFonts w:ascii="Times New Roman" w:hAnsi="Times New Roman" w:cs="Times New Roman"/>
        </w:rPr>
        <w:t>A partir de esta investigación, Jeff Sutherland aplicó el modelo Scrum al desarrollo de software en 1993 en Easel Corporation (Empresa que en los macro-juegos de compras y fusiones se integraría en VMARK, luego en Informix y finalmente en Ascential  Software Corporation).</w:t>
      </w:r>
      <w:r w:rsidR="001412B7" w:rsidRPr="00F03AE2">
        <w:rPr>
          <w:rFonts w:ascii="Times New Roman" w:hAnsi="Times New Roman" w:cs="Times New Roman"/>
        </w:rPr>
        <w:t xml:space="preserve"> En 1996 junto con  Ken Schwaber presentaron como formal este proceso para el desarrollo de software y que </w:t>
      </w:r>
      <w:r w:rsidR="009A4FA3" w:rsidRPr="00F03AE2">
        <w:rPr>
          <w:rFonts w:ascii="Times New Roman" w:hAnsi="Times New Roman" w:cs="Times New Roman"/>
        </w:rPr>
        <w:t>pasaría</w:t>
      </w:r>
      <w:r w:rsidR="001412B7" w:rsidRPr="00F03AE2">
        <w:rPr>
          <w:rFonts w:ascii="Times New Roman" w:hAnsi="Times New Roman" w:cs="Times New Roman"/>
        </w:rPr>
        <w:t xml:space="preserve"> a incluirse en la lista del Agile Alliance</w:t>
      </w:r>
      <w:r w:rsidR="008A7D74" w:rsidRPr="00F03AE2">
        <w:rPr>
          <w:rFonts w:ascii="Times New Roman" w:hAnsi="Times New Roman" w:cs="Times New Roman"/>
          <w:sz w:val="16"/>
          <w:szCs w:val="16"/>
        </w:rPr>
        <w:fldChar w:fldCharType="begin"/>
      </w:r>
      <w:r w:rsidR="00F27647" w:rsidRPr="00F03AE2">
        <w:rPr>
          <w:rFonts w:ascii="Times New Roman" w:hAnsi="Times New Roman" w:cs="Times New Roman"/>
          <w:sz w:val="16"/>
          <w:szCs w:val="16"/>
        </w:rPr>
        <w:instrText xml:space="preserve"> ADDIN ZOTERO_ITEM CSL_CITATION {"citationID":"TUQxjXFN","properties":{"formattedCitation":"(Palacio, 2006)","plainCitation":"(Palacio, 2006)"},"citationItems":[{"id":228,"uris":["http://zotero.org/users/local/UBoVLAxq/items/K62KQ5GN"],"uri":["http://zotero.org/users/local/UBoVLAxq/items/K62KQ5GN"],"itemData":{"id":228,"type":"article","title":"El modelo Scrum","URL":"http://www.navegapolis.net/files/s/NST-010_01.pdf","author":[{"family":"Palacio","given":"Juan"}],"issued":{"date-parts":[["2006"]]}}}],"schema":"https://github.com/citation-style-language/schema/raw/master/csl-citation.json"} </w:instrText>
      </w:r>
      <w:r w:rsidR="008A7D74" w:rsidRPr="00F03AE2">
        <w:rPr>
          <w:rFonts w:ascii="Times New Roman" w:hAnsi="Times New Roman" w:cs="Times New Roman"/>
          <w:sz w:val="16"/>
          <w:szCs w:val="16"/>
        </w:rPr>
        <w:fldChar w:fldCharType="separate"/>
      </w:r>
      <w:r w:rsidR="00F27647" w:rsidRPr="00F03AE2">
        <w:rPr>
          <w:rFonts w:ascii="Times New Roman" w:hAnsi="Times New Roman" w:cs="Times New Roman"/>
          <w:sz w:val="16"/>
          <w:szCs w:val="16"/>
        </w:rPr>
        <w:t>(Palacio, 2006</w:t>
      </w:r>
      <w:r w:rsidR="009763C3" w:rsidRPr="00F03AE2">
        <w:rPr>
          <w:rFonts w:ascii="Times New Roman" w:hAnsi="Times New Roman" w:cs="Times New Roman"/>
          <w:sz w:val="16"/>
          <w:szCs w:val="16"/>
        </w:rPr>
        <w:t>, p.1</w:t>
      </w:r>
      <w:r w:rsidR="00F27647"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1412B7" w:rsidRPr="00F03AE2">
        <w:rPr>
          <w:rFonts w:ascii="Times New Roman" w:hAnsi="Times New Roman" w:cs="Times New Roman"/>
        </w:rPr>
        <w:t>.</w:t>
      </w:r>
    </w:p>
    <w:p w14:paraId="196482B8" w14:textId="77777777" w:rsidR="005B7642" w:rsidRPr="00F03AE2" w:rsidRDefault="005B7642" w:rsidP="008B3AA5">
      <w:pPr>
        <w:spacing w:after="0" w:line="360" w:lineRule="auto"/>
        <w:jc w:val="both"/>
        <w:rPr>
          <w:rFonts w:ascii="Times New Roman" w:hAnsi="Times New Roman" w:cs="Times New Roman"/>
        </w:rPr>
      </w:pPr>
    </w:p>
    <w:p w14:paraId="3FF79347" w14:textId="59090288" w:rsidR="00DC4C61" w:rsidRPr="00F03AE2" w:rsidRDefault="00DC4C61" w:rsidP="008B3AA5">
      <w:pPr>
        <w:pStyle w:val="1111"/>
        <w:spacing w:after="0" w:line="360" w:lineRule="auto"/>
        <w:rPr>
          <w:rFonts w:ascii="Times New Roman" w:hAnsi="Times New Roman" w:cs="Times New Roman"/>
        </w:rPr>
      </w:pPr>
      <w:r w:rsidRPr="00F03AE2">
        <w:rPr>
          <w:rFonts w:ascii="Times New Roman" w:hAnsi="Times New Roman" w:cs="Times New Roman"/>
        </w:rPr>
        <w:t>Introducción a SCRUM</w:t>
      </w:r>
    </w:p>
    <w:p w14:paraId="3A52E12F" w14:textId="77777777" w:rsidR="00F71B47" w:rsidRPr="00F03AE2" w:rsidRDefault="00F71B47" w:rsidP="00F71B47"/>
    <w:p w14:paraId="17D9DABF" w14:textId="77777777" w:rsidR="00644BCA" w:rsidRPr="00F03AE2" w:rsidRDefault="00DC4C61" w:rsidP="008B3AA5">
      <w:pPr>
        <w:spacing w:after="0" w:line="360" w:lineRule="auto"/>
        <w:jc w:val="both"/>
        <w:rPr>
          <w:rFonts w:ascii="Times New Roman" w:hAnsi="Times New Roman" w:cs="Times New Roman"/>
        </w:rPr>
      </w:pPr>
      <w:r w:rsidRPr="00F03AE2">
        <w:rPr>
          <w:rFonts w:ascii="Times New Roman" w:hAnsi="Times New Roman" w:cs="Times New Roman"/>
        </w:rPr>
        <w:t>Scrum incrementa significativamente la productividad y reduce el tiempo de espera para ver los beneficios</w:t>
      </w:r>
      <w:r w:rsidR="00601345" w:rsidRPr="00F03AE2">
        <w:rPr>
          <w:rFonts w:ascii="Times New Roman" w:hAnsi="Times New Roman" w:cs="Times New Roman"/>
        </w:rPr>
        <w:t xml:space="preserve"> del proyecto,</w:t>
      </w:r>
      <w:r w:rsidRPr="00F03AE2">
        <w:rPr>
          <w:rFonts w:ascii="Times New Roman" w:hAnsi="Times New Roman" w:cs="Times New Roman"/>
        </w:rPr>
        <w:t xml:space="preserve"> así como facilitar la adaptación</w:t>
      </w:r>
      <w:r w:rsidR="0004025C" w:rsidRPr="00F03AE2">
        <w:rPr>
          <w:rFonts w:ascii="Times New Roman" w:hAnsi="Times New Roman" w:cs="Times New Roman"/>
        </w:rPr>
        <w:t xml:space="preserve"> continua</w:t>
      </w:r>
      <w:r w:rsidRPr="00F03AE2">
        <w:rPr>
          <w:rFonts w:ascii="Times New Roman" w:hAnsi="Times New Roman" w:cs="Times New Roman"/>
        </w:rPr>
        <w:t xml:space="preserve"> de los sistemas desarrollados</w:t>
      </w:r>
      <w:r w:rsidR="0004025C" w:rsidRPr="00F03AE2">
        <w:rPr>
          <w:rFonts w:ascii="Times New Roman" w:hAnsi="Times New Roman" w:cs="Times New Roman"/>
        </w:rPr>
        <w:t xml:space="preserve"> en su </w:t>
      </w:r>
      <w:r w:rsidR="007E08CF" w:rsidRPr="00F03AE2">
        <w:rPr>
          <w:rFonts w:ascii="Times New Roman" w:hAnsi="Times New Roman" w:cs="Times New Roman"/>
        </w:rPr>
        <w:t xml:space="preserve">evolución. </w:t>
      </w:r>
    </w:p>
    <w:p w14:paraId="08D20DFB" w14:textId="77777777" w:rsidR="003F6756" w:rsidRPr="00F03AE2" w:rsidRDefault="003F6756" w:rsidP="008B3AA5">
      <w:pPr>
        <w:spacing w:after="0" w:line="360" w:lineRule="auto"/>
        <w:jc w:val="both"/>
        <w:rPr>
          <w:rFonts w:ascii="Times New Roman" w:hAnsi="Times New Roman" w:cs="Times New Roman"/>
        </w:rPr>
      </w:pPr>
    </w:p>
    <w:p w14:paraId="1BA97D99" w14:textId="77777777" w:rsidR="005B7642" w:rsidRPr="00F03AE2" w:rsidRDefault="007E08CF" w:rsidP="008B3AA5">
      <w:pPr>
        <w:spacing w:after="0" w:line="360" w:lineRule="auto"/>
        <w:jc w:val="both"/>
        <w:rPr>
          <w:rFonts w:ascii="Times New Roman" w:hAnsi="Times New Roman" w:cs="Times New Roman"/>
        </w:rPr>
      </w:pPr>
      <w:r w:rsidRPr="00F03AE2">
        <w:rPr>
          <w:rFonts w:ascii="Times New Roman" w:hAnsi="Times New Roman" w:cs="Times New Roman"/>
        </w:rPr>
        <w:t>Parte de la base de que los procesos definidos funcionan bien, sólo si las entradas están perfectamente definidas y el ruido, ambigüedad o cambio es muy pequeño. Por lo tanto, resulta ideal para proyectos con requerimientos inestables, ya que fomenta el surgimiento de los mismos.</w:t>
      </w:r>
      <w:r w:rsidRPr="00F03AE2">
        <w:rPr>
          <w:rFonts w:ascii="Times New Roman" w:hAnsi="Times New Roman" w:cs="Times New Roman"/>
        </w:rPr>
        <w:cr/>
      </w:r>
      <w:bookmarkStart w:id="144" w:name="_Toc421023261"/>
    </w:p>
    <w:p w14:paraId="50441080" w14:textId="77777777" w:rsidR="00845DDE" w:rsidRPr="00F03AE2" w:rsidRDefault="00845DDE" w:rsidP="008B3AA5">
      <w:pPr>
        <w:spacing w:after="0" w:line="360" w:lineRule="auto"/>
        <w:jc w:val="both"/>
        <w:rPr>
          <w:rFonts w:ascii="Times New Roman" w:hAnsi="Times New Roman" w:cs="Times New Roman"/>
          <w:b/>
        </w:rPr>
      </w:pPr>
      <w:r w:rsidRPr="00F03AE2">
        <w:rPr>
          <w:rFonts w:ascii="Times New Roman" w:hAnsi="Times New Roman" w:cs="Times New Roman"/>
          <w:b/>
        </w:rPr>
        <w:t>Principales Características de SCRUM</w:t>
      </w:r>
      <w:bookmarkEnd w:id="144"/>
    </w:p>
    <w:p w14:paraId="2576C53A" w14:textId="77777777" w:rsidR="003F6756" w:rsidRPr="00F03AE2" w:rsidRDefault="003F6756" w:rsidP="008B3AA5">
      <w:pPr>
        <w:spacing w:after="0" w:line="360" w:lineRule="auto"/>
        <w:jc w:val="both"/>
        <w:rPr>
          <w:rFonts w:ascii="Times New Roman" w:hAnsi="Times New Roman" w:cs="Times New Roman"/>
          <w:b/>
        </w:rPr>
      </w:pPr>
    </w:p>
    <w:p w14:paraId="5E39E7FF" w14:textId="2C349B96" w:rsidR="00DC4C61" w:rsidRPr="00F03AE2" w:rsidRDefault="0013674C" w:rsidP="008B3AA5">
      <w:pPr>
        <w:spacing w:after="0" w:line="360" w:lineRule="auto"/>
        <w:jc w:val="both"/>
        <w:rPr>
          <w:rFonts w:ascii="Times New Roman" w:hAnsi="Times New Roman" w:cs="Times New Roman"/>
        </w:rPr>
      </w:pPr>
      <w:r w:rsidRPr="00F03AE2">
        <w:rPr>
          <w:rFonts w:ascii="Times New Roman" w:hAnsi="Times New Roman" w:cs="Times New Roman"/>
        </w:rPr>
        <w:t>Entre las principales características que presenta Scrum se encuentran</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fTanndV4","properties":{"formattedCitation":"(Adriana Peralta, 2003)","plainCitation":"(Adriana Peralta, 2003)","dontUpdate":true},"citationItems":[{"id":232,"uris":["http://zotero.org/users/local/UBoVLAxq/items/WBATG6C9"],"uri":["http://zotero.org/users/local/UBoVLAxq/items/WBATG6C9"],"itemData":{"id":232,"type":"article","title":"Metodología SCRUM","URL":"http://fi.ort.edu.uy/innovaportal/file/2021/1/scrum.pdf","author":[{"family":"Peralta","given":"Adriana"}],"issued":{"date-parts":[["2003"]]}}}],"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Peralta, 2003</w:t>
      </w:r>
      <w:r w:rsidR="009763C3" w:rsidRPr="00F03AE2">
        <w:rPr>
          <w:rFonts w:ascii="Times New Roman" w:hAnsi="Times New Roman" w:cs="Times New Roman"/>
          <w:sz w:val="16"/>
          <w:szCs w:val="16"/>
        </w:rPr>
        <w:t>, p.2</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rPr>
        <w:t>:</w:t>
      </w:r>
    </w:p>
    <w:p w14:paraId="0DDC05F8" w14:textId="77777777" w:rsidR="00840705" w:rsidRPr="00F03AE2" w:rsidRDefault="00840705" w:rsidP="008B3AA5">
      <w:pPr>
        <w:spacing w:after="0" w:line="360" w:lineRule="auto"/>
        <w:jc w:val="both"/>
        <w:rPr>
          <w:rFonts w:ascii="Times New Roman" w:hAnsi="Times New Roman" w:cs="Times New Roman"/>
        </w:rPr>
      </w:pPr>
    </w:p>
    <w:p w14:paraId="6E86183F" w14:textId="77777777" w:rsidR="0013674C" w:rsidRPr="00F03AE2" w:rsidRDefault="0013674C" w:rsidP="008B3AA5">
      <w:pPr>
        <w:pStyle w:val="Prrafodelista"/>
        <w:numPr>
          <w:ilvl w:val="0"/>
          <w:numId w:val="26"/>
        </w:numPr>
        <w:spacing w:after="0" w:line="360" w:lineRule="auto"/>
        <w:jc w:val="both"/>
        <w:rPr>
          <w:rFonts w:ascii="Times New Roman" w:hAnsi="Times New Roman" w:cs="Times New Roman"/>
        </w:rPr>
      </w:pPr>
      <w:r w:rsidRPr="00F03AE2">
        <w:rPr>
          <w:rFonts w:ascii="Times New Roman" w:hAnsi="Times New Roman" w:cs="Times New Roman"/>
        </w:rPr>
        <w:t>Equipos auto dirigidos</w:t>
      </w:r>
    </w:p>
    <w:p w14:paraId="295D1755" w14:textId="77777777" w:rsidR="0013674C" w:rsidRPr="00F03AE2" w:rsidRDefault="0013674C" w:rsidP="008B3AA5">
      <w:pPr>
        <w:pStyle w:val="Prrafodelista"/>
        <w:numPr>
          <w:ilvl w:val="0"/>
          <w:numId w:val="26"/>
        </w:numPr>
        <w:spacing w:after="0" w:line="360" w:lineRule="auto"/>
        <w:jc w:val="both"/>
        <w:rPr>
          <w:rFonts w:ascii="Times New Roman" w:hAnsi="Times New Roman" w:cs="Times New Roman"/>
        </w:rPr>
      </w:pPr>
      <w:r w:rsidRPr="00F03AE2">
        <w:rPr>
          <w:rFonts w:ascii="Times New Roman" w:hAnsi="Times New Roman" w:cs="Times New Roman"/>
        </w:rPr>
        <w:t>Utiliza reglas para crear un entorno ágil de administración de proyectos</w:t>
      </w:r>
    </w:p>
    <w:p w14:paraId="7354E7D3" w14:textId="77777777" w:rsidR="0013674C" w:rsidRPr="00F03AE2" w:rsidRDefault="0013674C" w:rsidP="008B3AA5">
      <w:pPr>
        <w:pStyle w:val="Prrafodelista"/>
        <w:numPr>
          <w:ilvl w:val="0"/>
          <w:numId w:val="26"/>
        </w:numPr>
        <w:spacing w:after="0" w:line="360" w:lineRule="auto"/>
        <w:jc w:val="both"/>
        <w:rPr>
          <w:rFonts w:ascii="Times New Roman" w:hAnsi="Times New Roman" w:cs="Times New Roman"/>
        </w:rPr>
      </w:pPr>
      <w:r w:rsidRPr="00F03AE2">
        <w:rPr>
          <w:rFonts w:ascii="Times New Roman" w:hAnsi="Times New Roman" w:cs="Times New Roman"/>
        </w:rPr>
        <w:t>No prescribe prácticas específicas de ingeniería</w:t>
      </w:r>
    </w:p>
    <w:p w14:paraId="1B4E8297" w14:textId="77777777" w:rsidR="0013674C" w:rsidRPr="00F03AE2" w:rsidRDefault="0013674C" w:rsidP="008B3AA5">
      <w:pPr>
        <w:pStyle w:val="Prrafodelista"/>
        <w:numPr>
          <w:ilvl w:val="0"/>
          <w:numId w:val="26"/>
        </w:numPr>
        <w:spacing w:after="0" w:line="360" w:lineRule="auto"/>
        <w:jc w:val="both"/>
        <w:rPr>
          <w:rFonts w:ascii="Times New Roman" w:hAnsi="Times New Roman" w:cs="Times New Roman"/>
        </w:rPr>
      </w:pPr>
      <w:r w:rsidRPr="00F03AE2">
        <w:rPr>
          <w:rFonts w:ascii="Times New Roman" w:hAnsi="Times New Roman" w:cs="Times New Roman"/>
        </w:rPr>
        <w:t>Los requerimientos se capturan como ítems de la lista Product Backlog</w:t>
      </w:r>
    </w:p>
    <w:p w14:paraId="7D6EF9EC" w14:textId="1B5C495D" w:rsidR="003F6756" w:rsidRPr="00F03AE2" w:rsidRDefault="0013674C" w:rsidP="003F6756">
      <w:pPr>
        <w:pStyle w:val="Prrafodelista"/>
        <w:numPr>
          <w:ilvl w:val="0"/>
          <w:numId w:val="26"/>
        </w:numPr>
        <w:spacing w:after="0" w:line="360" w:lineRule="auto"/>
        <w:jc w:val="both"/>
        <w:rPr>
          <w:rFonts w:ascii="Times New Roman" w:hAnsi="Times New Roman" w:cs="Times New Roman"/>
        </w:rPr>
      </w:pPr>
      <w:r w:rsidRPr="00F03AE2">
        <w:rPr>
          <w:rFonts w:ascii="Times New Roman" w:hAnsi="Times New Roman" w:cs="Times New Roman"/>
        </w:rPr>
        <w:t>El producto se construye en una serie de Sprints de un mes de duración</w:t>
      </w:r>
      <w:r w:rsidRPr="00F03AE2">
        <w:rPr>
          <w:rFonts w:ascii="Times New Roman" w:hAnsi="Times New Roman" w:cs="Times New Roman"/>
        </w:rPr>
        <w:cr/>
      </w:r>
    </w:p>
    <w:p w14:paraId="1B02192C" w14:textId="77777777" w:rsidR="005855EC" w:rsidRPr="00F03AE2" w:rsidRDefault="005855EC" w:rsidP="008B3AA5">
      <w:pPr>
        <w:spacing w:after="0" w:line="360" w:lineRule="auto"/>
        <w:rPr>
          <w:rFonts w:ascii="Times New Roman" w:hAnsi="Times New Roman" w:cs="Times New Roman"/>
          <w:b/>
        </w:rPr>
      </w:pPr>
      <w:bookmarkStart w:id="145" w:name="_Toc421023262"/>
      <w:r w:rsidRPr="00F03AE2">
        <w:rPr>
          <w:rFonts w:ascii="Times New Roman" w:hAnsi="Times New Roman" w:cs="Times New Roman"/>
          <w:b/>
        </w:rPr>
        <w:lastRenderedPageBreak/>
        <w:t>Roles SCRUM</w:t>
      </w:r>
      <w:bookmarkEnd w:id="145"/>
    </w:p>
    <w:p w14:paraId="3E774808" w14:textId="77777777" w:rsidR="003F6756" w:rsidRPr="00F03AE2" w:rsidRDefault="003F6756" w:rsidP="008B3AA5">
      <w:pPr>
        <w:spacing w:after="0" w:line="360" w:lineRule="auto"/>
        <w:rPr>
          <w:rFonts w:ascii="Times New Roman" w:hAnsi="Times New Roman" w:cs="Times New Roman"/>
          <w:b/>
        </w:rPr>
      </w:pPr>
    </w:p>
    <w:p w14:paraId="3A8C74FE" w14:textId="7941A2E1" w:rsidR="005855EC" w:rsidRPr="00F03AE2" w:rsidRDefault="00562071" w:rsidP="008B3AA5">
      <w:pPr>
        <w:spacing w:after="0" w:line="360" w:lineRule="auto"/>
        <w:jc w:val="both"/>
        <w:rPr>
          <w:rFonts w:ascii="Times New Roman" w:hAnsi="Times New Roman" w:cs="Times New Roman"/>
        </w:rPr>
      </w:pPr>
      <w:r w:rsidRPr="00F03AE2">
        <w:rPr>
          <w:rFonts w:ascii="Times New Roman" w:hAnsi="Times New Roman" w:cs="Times New Roman"/>
        </w:rPr>
        <w:t>Existen tres roles para esta metodología los cuales son</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eebmEe34","properties":{"formattedCitation":"(Adriana Peralta, 2003)","plainCitation":"(Adriana Peralta, 2003)","dontUpdate":true},"citationItems":[{"id":232,"uris":["http://zotero.org/users/local/UBoVLAxq/items/WBATG6C9"],"uri":["http://zotero.org/users/local/UBoVLAxq/items/WBATG6C9"],"itemData":{"id":232,"type":"article","title":"Metodología SCRUM","URL":"http://fi.ort.edu.uy/innovaportal/file/2021/1/scrum.pdf","author":[{"family":"Peralta","given":"Adriana"}],"issued":{"date-parts":[["2003"]]}}}],"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Peralta, 2003</w:t>
      </w:r>
      <w:r w:rsidR="009763C3" w:rsidRPr="00F03AE2">
        <w:rPr>
          <w:rFonts w:ascii="Times New Roman" w:hAnsi="Times New Roman" w:cs="Times New Roman"/>
          <w:sz w:val="16"/>
          <w:szCs w:val="16"/>
        </w:rPr>
        <w:t>, p.9</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rPr>
        <w:t>:</w:t>
      </w:r>
    </w:p>
    <w:p w14:paraId="1BDA3FEB" w14:textId="77777777" w:rsidR="00840705" w:rsidRPr="00F03AE2" w:rsidRDefault="00840705" w:rsidP="008B3AA5">
      <w:pPr>
        <w:spacing w:after="0" w:line="360" w:lineRule="auto"/>
        <w:jc w:val="both"/>
        <w:rPr>
          <w:rFonts w:ascii="Times New Roman" w:hAnsi="Times New Roman" w:cs="Times New Roman"/>
        </w:rPr>
      </w:pPr>
    </w:p>
    <w:p w14:paraId="3970FD1B" w14:textId="77777777" w:rsidR="00562071" w:rsidRPr="00F03AE2" w:rsidRDefault="00562071" w:rsidP="008B3AA5">
      <w:pPr>
        <w:pStyle w:val="Prrafodelista"/>
        <w:numPr>
          <w:ilvl w:val="0"/>
          <w:numId w:val="27"/>
        </w:numPr>
        <w:spacing w:after="0" w:line="360" w:lineRule="auto"/>
        <w:jc w:val="both"/>
        <w:rPr>
          <w:rFonts w:ascii="Times New Roman" w:hAnsi="Times New Roman" w:cs="Times New Roman"/>
          <w:b/>
        </w:rPr>
      </w:pPr>
      <w:r w:rsidRPr="00F03AE2">
        <w:rPr>
          <w:rFonts w:ascii="Times New Roman" w:hAnsi="Times New Roman" w:cs="Times New Roman"/>
          <w:b/>
        </w:rPr>
        <w:t>Product Owner</w:t>
      </w:r>
      <w:r w:rsidR="00D20ADC" w:rsidRPr="00F03AE2">
        <w:rPr>
          <w:rFonts w:ascii="Times New Roman" w:hAnsi="Times New Roman" w:cs="Times New Roman"/>
          <w:b/>
        </w:rPr>
        <w:t xml:space="preserve">: </w:t>
      </w:r>
      <w:r w:rsidR="00D20ADC" w:rsidRPr="00F03AE2">
        <w:rPr>
          <w:rFonts w:ascii="Times New Roman" w:hAnsi="Times New Roman" w:cs="Times New Roman"/>
        </w:rPr>
        <w:t xml:space="preserve">Este rol representa a todas las personas </w:t>
      </w:r>
      <w:r w:rsidR="007E39B6" w:rsidRPr="00F03AE2">
        <w:rPr>
          <w:rFonts w:ascii="Times New Roman" w:hAnsi="Times New Roman" w:cs="Times New Roman"/>
        </w:rPr>
        <w:t>interesadas</w:t>
      </w:r>
      <w:r w:rsidR="00D20ADC" w:rsidRPr="00F03AE2">
        <w:rPr>
          <w:rFonts w:ascii="Times New Roman" w:hAnsi="Times New Roman" w:cs="Times New Roman"/>
        </w:rPr>
        <w:t xml:space="preserve"> en el producto final</w:t>
      </w:r>
      <w:r w:rsidR="007E39B6" w:rsidRPr="00F03AE2">
        <w:rPr>
          <w:rFonts w:ascii="Times New Roman" w:hAnsi="Times New Roman" w:cs="Times New Roman"/>
        </w:rPr>
        <w:t>. Con el fin de encontrar la visión del producto y representarla en el Backlog List.</w:t>
      </w:r>
    </w:p>
    <w:p w14:paraId="6F9332E1" w14:textId="77777777" w:rsidR="003F6756" w:rsidRPr="00F03AE2" w:rsidRDefault="003F6756" w:rsidP="003F6756">
      <w:pPr>
        <w:pStyle w:val="Prrafodelista"/>
        <w:spacing w:after="0" w:line="360" w:lineRule="auto"/>
        <w:ind w:left="360"/>
        <w:jc w:val="both"/>
        <w:rPr>
          <w:rFonts w:ascii="Times New Roman" w:hAnsi="Times New Roman" w:cs="Times New Roman"/>
          <w:b/>
        </w:rPr>
      </w:pPr>
    </w:p>
    <w:p w14:paraId="3EAABD90" w14:textId="77777777" w:rsidR="00562071" w:rsidRPr="00F03AE2" w:rsidRDefault="00D20ADC" w:rsidP="008B3AA5">
      <w:pPr>
        <w:pStyle w:val="Prrafodelista"/>
        <w:numPr>
          <w:ilvl w:val="0"/>
          <w:numId w:val="27"/>
        </w:numPr>
        <w:spacing w:after="0" w:line="360" w:lineRule="auto"/>
        <w:jc w:val="both"/>
        <w:rPr>
          <w:rFonts w:ascii="Times New Roman" w:hAnsi="Times New Roman" w:cs="Times New Roman"/>
          <w:b/>
        </w:rPr>
      </w:pPr>
      <w:r w:rsidRPr="00F03AE2">
        <w:rPr>
          <w:rFonts w:ascii="Times New Roman" w:hAnsi="Times New Roman" w:cs="Times New Roman"/>
          <w:b/>
        </w:rPr>
        <w:t xml:space="preserve">Scrum </w:t>
      </w:r>
      <w:r w:rsidR="00644BCA" w:rsidRPr="00F03AE2">
        <w:rPr>
          <w:rFonts w:ascii="Times New Roman" w:hAnsi="Times New Roman" w:cs="Times New Roman"/>
          <w:b/>
        </w:rPr>
        <w:t>Master:</w:t>
      </w:r>
      <w:r w:rsidR="00644BCA" w:rsidRPr="00F03AE2">
        <w:rPr>
          <w:rFonts w:ascii="Times New Roman" w:hAnsi="Times New Roman" w:cs="Times New Roman"/>
        </w:rPr>
        <w:t xml:space="preserve"> Es</w:t>
      </w:r>
      <w:r w:rsidR="001B47E6" w:rsidRPr="00F03AE2">
        <w:rPr>
          <w:rFonts w:ascii="Times New Roman" w:hAnsi="Times New Roman" w:cs="Times New Roman"/>
        </w:rPr>
        <w:t xml:space="preserve"> un rol de administración que debe asegurar que el proyecto funcione según </w:t>
      </w:r>
      <w:r w:rsidR="00F0778E" w:rsidRPr="00F03AE2">
        <w:rPr>
          <w:rFonts w:ascii="Times New Roman" w:hAnsi="Times New Roman" w:cs="Times New Roman"/>
        </w:rPr>
        <w:t>lo planeado y reducir riesgos del producto.</w:t>
      </w:r>
    </w:p>
    <w:p w14:paraId="7D13E250" w14:textId="77777777" w:rsidR="003F6756" w:rsidRPr="00F03AE2" w:rsidRDefault="003F6756" w:rsidP="003F6756">
      <w:pPr>
        <w:spacing w:after="0" w:line="360" w:lineRule="auto"/>
        <w:jc w:val="both"/>
        <w:rPr>
          <w:rFonts w:ascii="Times New Roman" w:hAnsi="Times New Roman" w:cs="Times New Roman"/>
          <w:b/>
        </w:rPr>
      </w:pPr>
    </w:p>
    <w:p w14:paraId="37372577" w14:textId="77777777" w:rsidR="00D47B97" w:rsidRPr="00F03AE2" w:rsidRDefault="00D20ADC" w:rsidP="008B3AA5">
      <w:pPr>
        <w:pStyle w:val="Prrafodelista"/>
        <w:numPr>
          <w:ilvl w:val="0"/>
          <w:numId w:val="27"/>
        </w:numPr>
        <w:spacing w:after="0" w:line="360" w:lineRule="auto"/>
        <w:jc w:val="both"/>
        <w:rPr>
          <w:rFonts w:ascii="Times New Roman" w:hAnsi="Times New Roman" w:cs="Times New Roman"/>
          <w:b/>
        </w:rPr>
      </w:pPr>
      <w:r w:rsidRPr="00F03AE2">
        <w:rPr>
          <w:rFonts w:ascii="Times New Roman" w:hAnsi="Times New Roman" w:cs="Times New Roman"/>
          <w:b/>
        </w:rPr>
        <w:t xml:space="preserve">Scrum Team: </w:t>
      </w:r>
      <w:r w:rsidR="00F0778E" w:rsidRPr="00F03AE2">
        <w:rPr>
          <w:rFonts w:ascii="Times New Roman" w:hAnsi="Times New Roman" w:cs="Times New Roman"/>
        </w:rPr>
        <w:t xml:space="preserve">Este es el equipo que tiene la </w:t>
      </w:r>
      <w:r w:rsidR="000927CB" w:rsidRPr="00F03AE2">
        <w:rPr>
          <w:rFonts w:ascii="Times New Roman" w:hAnsi="Times New Roman" w:cs="Times New Roman"/>
        </w:rPr>
        <w:t>autoridad</w:t>
      </w:r>
      <w:r w:rsidR="00F0778E" w:rsidRPr="00F03AE2">
        <w:rPr>
          <w:rFonts w:ascii="Times New Roman" w:hAnsi="Times New Roman" w:cs="Times New Roman"/>
        </w:rPr>
        <w:t xml:space="preserve"> para decidir </w:t>
      </w:r>
      <w:r w:rsidR="00765178" w:rsidRPr="00F03AE2">
        <w:rPr>
          <w:rFonts w:ascii="Times New Roman" w:hAnsi="Times New Roman" w:cs="Times New Roman"/>
        </w:rPr>
        <w:t>cómo</w:t>
      </w:r>
      <w:r w:rsidR="00F0778E" w:rsidRPr="00F03AE2">
        <w:rPr>
          <w:rFonts w:ascii="Times New Roman" w:hAnsi="Times New Roman" w:cs="Times New Roman"/>
        </w:rPr>
        <w:t xml:space="preserve"> organizarse </w:t>
      </w:r>
      <w:r w:rsidR="00765178" w:rsidRPr="00F03AE2">
        <w:rPr>
          <w:rFonts w:ascii="Times New Roman" w:hAnsi="Times New Roman" w:cs="Times New Roman"/>
        </w:rPr>
        <w:t>para cumplir los objetivos del Sprint.</w:t>
      </w:r>
    </w:p>
    <w:p w14:paraId="59A50C23" w14:textId="77777777" w:rsidR="008461FC" w:rsidRPr="00F03AE2" w:rsidRDefault="008461FC" w:rsidP="008B3AA5">
      <w:pPr>
        <w:spacing w:after="0" w:line="360" w:lineRule="auto"/>
        <w:jc w:val="both"/>
        <w:rPr>
          <w:rFonts w:ascii="Times New Roman" w:hAnsi="Times New Roman" w:cs="Times New Roman"/>
          <w:b/>
        </w:rPr>
      </w:pPr>
    </w:p>
    <w:p w14:paraId="2BCF869D" w14:textId="77777777" w:rsidR="00AD7ECA" w:rsidRPr="00F03AE2" w:rsidRDefault="00AD7ECA" w:rsidP="008B3AA5">
      <w:pPr>
        <w:spacing w:after="0" w:line="360" w:lineRule="auto"/>
        <w:rPr>
          <w:rFonts w:ascii="Times New Roman" w:hAnsi="Times New Roman" w:cs="Times New Roman"/>
          <w:b/>
        </w:rPr>
      </w:pPr>
      <w:bookmarkStart w:id="146" w:name="_Toc421023263"/>
      <w:r w:rsidRPr="00F03AE2">
        <w:rPr>
          <w:rFonts w:ascii="Times New Roman" w:hAnsi="Times New Roman" w:cs="Times New Roman"/>
          <w:b/>
        </w:rPr>
        <w:t>Herramientas SCRUM</w:t>
      </w:r>
      <w:bookmarkEnd w:id="146"/>
    </w:p>
    <w:p w14:paraId="3F4F7FBA" w14:textId="77777777" w:rsidR="0073017D" w:rsidRPr="00F03AE2" w:rsidRDefault="0073017D" w:rsidP="008B3AA5">
      <w:pPr>
        <w:spacing w:after="0" w:line="360" w:lineRule="auto"/>
        <w:rPr>
          <w:rFonts w:ascii="Times New Roman" w:hAnsi="Times New Roman" w:cs="Times New Roman"/>
          <w:b/>
        </w:rPr>
      </w:pPr>
    </w:p>
    <w:p w14:paraId="536BFE17" w14:textId="6CFCCE07" w:rsidR="005B7642" w:rsidRPr="00F03AE2" w:rsidRDefault="004450B8"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Según Peralta, </w:t>
      </w:r>
      <w:r w:rsidR="00AD7ECA" w:rsidRPr="00F03AE2">
        <w:rPr>
          <w:rFonts w:ascii="Times New Roman" w:hAnsi="Times New Roman" w:cs="Times New Roman"/>
        </w:rPr>
        <w:t xml:space="preserve">SCRUM </w:t>
      </w:r>
      <w:r w:rsidRPr="00F03AE2">
        <w:rPr>
          <w:rFonts w:ascii="Times New Roman" w:hAnsi="Times New Roman" w:cs="Times New Roman"/>
        </w:rPr>
        <w:t xml:space="preserve">especifica herramientas de gerencia que se aplican en sus distintas fases para evitar el caos originado por la complejidad e imposibilidad de realizar </w:t>
      </w:r>
      <w:r w:rsidR="00CA5030" w:rsidRPr="00F03AE2">
        <w:rPr>
          <w:rFonts w:ascii="Times New Roman" w:hAnsi="Times New Roman" w:cs="Times New Roman"/>
        </w:rPr>
        <w:t>predicciones</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QpYNsIBv","properties":{"formattedCitation":"(Adriana Peralta, 2003)","plainCitation":"(Adriana Peralta, 2003)","dontUpdate":true},"citationItems":[{"id":232,"uris":["http://zotero.org/users/local/UBoVLAxq/items/WBATG6C9"],"uri":["http://zotero.org/users/local/UBoVLAxq/items/WBATG6C9"],"itemData":{"id":232,"type":"article","title":"Metodología SCRUM","URL":"http://fi.ort.edu.uy/innovaportal/file/2021/1/scrum.pdf","author":[{"family":"Peralta","given":"Adriana"}],"issued":{"date-parts":[["2003"]]}}}],"schema":"https://github.com/citation-style-language/schema/raw/master/csl-citation.json"} </w:instrText>
      </w:r>
      <w:r w:rsidR="008A7D74" w:rsidRPr="00F03AE2">
        <w:rPr>
          <w:rFonts w:ascii="Times New Roman" w:hAnsi="Times New Roman" w:cs="Times New Roman"/>
          <w:sz w:val="16"/>
          <w:szCs w:val="16"/>
        </w:rPr>
        <w:fldChar w:fldCharType="separate"/>
      </w:r>
      <w:r w:rsidR="00034BB6" w:rsidRPr="00F03AE2">
        <w:rPr>
          <w:rFonts w:ascii="Times New Roman" w:hAnsi="Times New Roman" w:cs="Times New Roman"/>
          <w:sz w:val="16"/>
          <w:szCs w:val="16"/>
        </w:rPr>
        <w:t>(Peralta, 2003</w:t>
      </w:r>
      <w:r w:rsidR="009763C3" w:rsidRPr="00F03AE2">
        <w:rPr>
          <w:rFonts w:ascii="Times New Roman" w:hAnsi="Times New Roman" w:cs="Times New Roman"/>
          <w:sz w:val="16"/>
          <w:szCs w:val="16"/>
        </w:rPr>
        <w:t>, p.4</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CA5030" w:rsidRPr="00F03AE2">
        <w:rPr>
          <w:rFonts w:ascii="Times New Roman" w:hAnsi="Times New Roman" w:cs="Times New Roman"/>
        </w:rPr>
        <w:t>, las cuales se definen a continuación :</w:t>
      </w:r>
    </w:p>
    <w:p w14:paraId="1C689EE1" w14:textId="77777777" w:rsidR="00840705" w:rsidRPr="00F03AE2" w:rsidRDefault="00840705" w:rsidP="008B3AA5">
      <w:pPr>
        <w:spacing w:after="0" w:line="360" w:lineRule="auto"/>
        <w:jc w:val="both"/>
        <w:rPr>
          <w:rFonts w:ascii="Times New Roman" w:hAnsi="Times New Roman" w:cs="Times New Roman"/>
        </w:rPr>
      </w:pPr>
    </w:p>
    <w:p w14:paraId="70FF9603" w14:textId="77777777" w:rsidR="00CA5030" w:rsidRPr="00F03AE2" w:rsidRDefault="00184D30" w:rsidP="008B3AA5">
      <w:pPr>
        <w:pStyle w:val="Prrafodelista"/>
        <w:numPr>
          <w:ilvl w:val="0"/>
          <w:numId w:val="28"/>
        </w:numPr>
        <w:spacing w:after="0" w:line="360" w:lineRule="auto"/>
        <w:jc w:val="both"/>
        <w:rPr>
          <w:rFonts w:ascii="Times New Roman" w:hAnsi="Times New Roman" w:cs="Times New Roman"/>
        </w:rPr>
      </w:pPr>
      <w:r w:rsidRPr="00F03AE2">
        <w:rPr>
          <w:rFonts w:ascii="Times New Roman" w:hAnsi="Times New Roman" w:cs="Times New Roman"/>
          <w:b/>
        </w:rPr>
        <w:t xml:space="preserve">Product Backlog List: </w:t>
      </w:r>
      <w:r w:rsidR="005831C9" w:rsidRPr="00F03AE2">
        <w:rPr>
          <w:rFonts w:ascii="Times New Roman" w:hAnsi="Times New Roman" w:cs="Times New Roman"/>
        </w:rPr>
        <w:t>Este es el listado de los requisitos del sistema, el cual puede crecer y modificarse a medida que se obtiene más conocimiento acerca del producto y del cliente</w:t>
      </w:r>
      <w:r w:rsidR="00EA40E9" w:rsidRPr="00F03AE2">
        <w:rPr>
          <w:rFonts w:ascii="Times New Roman" w:hAnsi="Times New Roman" w:cs="Times New Roman"/>
        </w:rPr>
        <w:t xml:space="preserve">. </w:t>
      </w:r>
    </w:p>
    <w:p w14:paraId="2DD5DF6F" w14:textId="77777777" w:rsidR="0073017D" w:rsidRPr="00F03AE2" w:rsidRDefault="0073017D" w:rsidP="0073017D">
      <w:pPr>
        <w:spacing w:after="0" w:line="360" w:lineRule="auto"/>
        <w:jc w:val="both"/>
        <w:rPr>
          <w:rFonts w:ascii="Times New Roman" w:hAnsi="Times New Roman" w:cs="Times New Roman"/>
        </w:rPr>
      </w:pPr>
    </w:p>
    <w:p w14:paraId="182AF33E" w14:textId="77777777" w:rsidR="00EA40E9" w:rsidRPr="00F03AE2" w:rsidRDefault="00EA40E9" w:rsidP="008B3AA5">
      <w:pPr>
        <w:pStyle w:val="Prrafodelista"/>
        <w:numPr>
          <w:ilvl w:val="0"/>
          <w:numId w:val="28"/>
        </w:numPr>
        <w:spacing w:after="0" w:line="360" w:lineRule="auto"/>
        <w:jc w:val="both"/>
        <w:rPr>
          <w:rFonts w:ascii="Times New Roman" w:hAnsi="Times New Roman" w:cs="Times New Roman"/>
          <w:lang w:val="en-US"/>
        </w:rPr>
      </w:pPr>
      <w:r w:rsidRPr="00F03AE2">
        <w:rPr>
          <w:rFonts w:ascii="Times New Roman" w:hAnsi="Times New Roman" w:cs="Times New Roman"/>
          <w:b/>
        </w:rPr>
        <w:t>Sprints:</w:t>
      </w:r>
      <w:r w:rsidR="00594AD1" w:rsidRPr="00F03AE2">
        <w:rPr>
          <w:rFonts w:ascii="Times New Roman" w:hAnsi="Times New Roman" w:cs="Times New Roman"/>
        </w:rPr>
        <w:t xml:space="preserve"> Son ciclos iterativos en los cuales se desarrolla o mejora una funcionalidad para producir nuevos incrementos, pero no se puede introducir cambios durante un  sprint. </w:t>
      </w:r>
      <w:r w:rsidR="00594AD1" w:rsidRPr="00F03AE2">
        <w:rPr>
          <w:rFonts w:ascii="Times New Roman" w:hAnsi="Times New Roman" w:cs="Times New Roman"/>
          <w:lang w:val="en-US"/>
        </w:rPr>
        <w:t xml:space="preserve">Las </w:t>
      </w:r>
      <w:r w:rsidR="00715F47" w:rsidRPr="00F03AE2">
        <w:rPr>
          <w:rFonts w:ascii="Times New Roman" w:hAnsi="Times New Roman" w:cs="Times New Roman"/>
          <w:lang w:val="en-US"/>
        </w:rPr>
        <w:t xml:space="preserve">actividades que se desarrollan </w:t>
      </w:r>
      <w:r w:rsidR="00261F31" w:rsidRPr="00F03AE2">
        <w:rPr>
          <w:rFonts w:ascii="Times New Roman" w:hAnsi="Times New Roman" w:cs="Times New Roman"/>
          <w:lang w:val="en-US"/>
        </w:rPr>
        <w:t xml:space="preserve">durante un </w:t>
      </w:r>
      <w:r w:rsidR="00715F47" w:rsidRPr="00F03AE2">
        <w:rPr>
          <w:rFonts w:ascii="Times New Roman" w:hAnsi="Times New Roman" w:cs="Times New Roman"/>
          <w:lang w:val="en-US"/>
        </w:rPr>
        <w:t>sprint</w:t>
      </w:r>
      <w:r w:rsidR="00594AD1" w:rsidRPr="00F03AE2">
        <w:rPr>
          <w:rFonts w:ascii="Times New Roman" w:hAnsi="Times New Roman" w:cs="Times New Roman"/>
          <w:lang w:val="en-US"/>
        </w:rPr>
        <w:t xml:space="preserve"> son: Sprint Planning Meeting, Sprint Backlog, Daily Scrum Meetings y Sprint Review Meeting.</w:t>
      </w:r>
    </w:p>
    <w:p w14:paraId="67E3EBB1" w14:textId="77777777" w:rsidR="0073017D" w:rsidRPr="00F03AE2" w:rsidRDefault="0073017D" w:rsidP="0073017D">
      <w:pPr>
        <w:spacing w:after="0" w:line="360" w:lineRule="auto"/>
        <w:jc w:val="both"/>
        <w:rPr>
          <w:rFonts w:ascii="Times New Roman" w:hAnsi="Times New Roman" w:cs="Times New Roman"/>
          <w:lang w:val="en-US"/>
        </w:rPr>
      </w:pPr>
    </w:p>
    <w:p w14:paraId="42C258A1" w14:textId="77777777" w:rsidR="00194B32" w:rsidRPr="00F03AE2" w:rsidRDefault="00194B32" w:rsidP="008B3AA5">
      <w:pPr>
        <w:pStyle w:val="Prrafodelista"/>
        <w:numPr>
          <w:ilvl w:val="0"/>
          <w:numId w:val="28"/>
        </w:numPr>
        <w:spacing w:after="0" w:line="360" w:lineRule="auto"/>
        <w:jc w:val="both"/>
        <w:rPr>
          <w:rFonts w:ascii="Times New Roman" w:hAnsi="Times New Roman" w:cs="Times New Roman"/>
          <w:b/>
        </w:rPr>
      </w:pPr>
      <w:r w:rsidRPr="00F03AE2">
        <w:rPr>
          <w:rFonts w:ascii="Times New Roman" w:hAnsi="Times New Roman" w:cs="Times New Roman"/>
          <w:b/>
        </w:rPr>
        <w:t xml:space="preserve">Burn </w:t>
      </w:r>
      <w:r w:rsidR="008B2C69" w:rsidRPr="00F03AE2">
        <w:rPr>
          <w:rFonts w:ascii="Times New Roman" w:hAnsi="Times New Roman" w:cs="Times New Roman"/>
          <w:b/>
        </w:rPr>
        <w:t>Down</w:t>
      </w:r>
      <w:r w:rsidRPr="00F03AE2">
        <w:rPr>
          <w:rFonts w:ascii="Times New Roman" w:hAnsi="Times New Roman" w:cs="Times New Roman"/>
          <w:b/>
        </w:rPr>
        <w:t xml:space="preserve"> Chart: </w:t>
      </w:r>
      <w:r w:rsidR="005876B8" w:rsidRPr="00F03AE2">
        <w:rPr>
          <w:rFonts w:ascii="Times New Roman" w:hAnsi="Times New Roman" w:cs="Times New Roman"/>
        </w:rPr>
        <w:t>Es una gráfica que ayuda a medir o recalcular la velocidad del trabajo de manera diaria.</w:t>
      </w:r>
    </w:p>
    <w:p w14:paraId="1D215D28" w14:textId="77777777" w:rsidR="0073017D" w:rsidRPr="00F03AE2" w:rsidRDefault="0073017D" w:rsidP="0073017D">
      <w:pPr>
        <w:spacing w:after="0" w:line="360" w:lineRule="auto"/>
        <w:jc w:val="both"/>
        <w:rPr>
          <w:rFonts w:ascii="Times New Roman" w:hAnsi="Times New Roman" w:cs="Times New Roman"/>
          <w:b/>
        </w:rPr>
      </w:pPr>
    </w:p>
    <w:p w14:paraId="34CF00CA" w14:textId="77777777" w:rsidR="005B7642" w:rsidRPr="00F03AE2" w:rsidRDefault="005876B8" w:rsidP="008B3AA5">
      <w:pPr>
        <w:pStyle w:val="Prrafodelista"/>
        <w:numPr>
          <w:ilvl w:val="0"/>
          <w:numId w:val="28"/>
        </w:numPr>
        <w:spacing w:after="0" w:line="360" w:lineRule="auto"/>
        <w:jc w:val="both"/>
        <w:rPr>
          <w:rFonts w:ascii="Times New Roman" w:hAnsi="Times New Roman" w:cs="Times New Roman"/>
          <w:b/>
        </w:rPr>
      </w:pPr>
      <w:r w:rsidRPr="00F03AE2">
        <w:rPr>
          <w:rFonts w:ascii="Times New Roman" w:hAnsi="Times New Roman" w:cs="Times New Roman"/>
          <w:b/>
        </w:rPr>
        <w:t xml:space="preserve">Sprint Backlog: </w:t>
      </w:r>
      <w:r w:rsidR="008D5E3C" w:rsidRPr="00F03AE2">
        <w:rPr>
          <w:rFonts w:ascii="Times New Roman" w:hAnsi="Times New Roman" w:cs="Times New Roman"/>
        </w:rPr>
        <w:t>Es el listado de tareas en el que subdivide las historias de usuario que describen las funcionalidades que componen un proyecto. Este listado se define y estima en la reunión de Planificación del Sprint al inicio de la iteración. Las tareas deben ser pequeñas y poco acopladas para poder estimarlas. Se añaden tantas tareas como velocidad tenga el equipo.</w:t>
      </w:r>
    </w:p>
    <w:p w14:paraId="74A3E824" w14:textId="77777777" w:rsidR="00840705" w:rsidRPr="00F03AE2" w:rsidRDefault="00840705" w:rsidP="00007D9D">
      <w:pPr>
        <w:pStyle w:val="Prrafodelista"/>
        <w:spacing w:after="0" w:line="360" w:lineRule="auto"/>
        <w:ind w:left="360"/>
        <w:jc w:val="both"/>
        <w:rPr>
          <w:rFonts w:ascii="Times New Roman" w:hAnsi="Times New Roman" w:cs="Times New Roman"/>
          <w:b/>
        </w:rPr>
      </w:pPr>
    </w:p>
    <w:p w14:paraId="28FAA9BA" w14:textId="77777777" w:rsidR="005B7642" w:rsidRPr="00F03AE2" w:rsidRDefault="00B67F5F" w:rsidP="008B3AA5">
      <w:pPr>
        <w:spacing w:after="0" w:line="360" w:lineRule="auto"/>
        <w:rPr>
          <w:rFonts w:ascii="Times New Roman" w:hAnsi="Times New Roman" w:cs="Times New Roman"/>
          <w:b/>
        </w:rPr>
      </w:pPr>
      <w:bookmarkStart w:id="147" w:name="_Toc421023264"/>
      <w:r w:rsidRPr="00F03AE2">
        <w:rPr>
          <w:rFonts w:ascii="Times New Roman" w:hAnsi="Times New Roman" w:cs="Times New Roman"/>
          <w:b/>
        </w:rPr>
        <w:lastRenderedPageBreak/>
        <w:t>Proceso SCRUM</w:t>
      </w:r>
      <w:bookmarkEnd w:id="147"/>
    </w:p>
    <w:p w14:paraId="692C942A" w14:textId="77777777" w:rsidR="003F6756" w:rsidRPr="00F03AE2" w:rsidRDefault="003F6756" w:rsidP="008B3AA5">
      <w:pPr>
        <w:spacing w:after="0" w:line="360" w:lineRule="auto"/>
        <w:rPr>
          <w:rFonts w:ascii="Times New Roman" w:hAnsi="Times New Roman" w:cs="Times New Roman"/>
          <w:b/>
        </w:rPr>
      </w:pPr>
    </w:p>
    <w:p w14:paraId="334E0E60" w14:textId="77777777" w:rsidR="0080140A" w:rsidRPr="00F03AE2" w:rsidRDefault="002213D0" w:rsidP="008B3AA5">
      <w:pPr>
        <w:spacing w:after="0" w:line="240" w:lineRule="auto"/>
        <w:jc w:val="center"/>
        <w:rPr>
          <w:rFonts w:ascii="Times New Roman" w:hAnsi="Times New Roman" w:cs="Times New Roman"/>
          <w:b/>
          <w:sz w:val="24"/>
          <w:szCs w:val="24"/>
        </w:rPr>
      </w:pPr>
      <w:r w:rsidRPr="00F03AE2">
        <w:rPr>
          <w:rFonts w:ascii="Times New Roman" w:hAnsi="Times New Roman" w:cs="Times New Roman"/>
          <w:noProof/>
          <w:sz w:val="24"/>
          <w:szCs w:val="24"/>
          <w:lang w:val="es-ES" w:eastAsia="es-ES"/>
        </w:rPr>
        <w:drawing>
          <wp:inline distT="0" distB="0" distL="0" distR="0" wp14:anchorId="56D117B5" wp14:editId="2E875B90">
            <wp:extent cx="3531476" cy="1636631"/>
            <wp:effectExtent l="114300" t="114300" r="88265" b="135255"/>
            <wp:docPr id="68" name="Imagen 68" descr="Scrum Framework in 30 Seco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um Framework in 30 Second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48283" cy="1644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48A4F7E" w14:textId="465864AF" w:rsidR="006B128D" w:rsidRPr="00F03AE2" w:rsidRDefault="009D45D9" w:rsidP="008B3AA5">
      <w:pPr>
        <w:pStyle w:val="Figura"/>
        <w:spacing w:before="0" w:line="240" w:lineRule="auto"/>
        <w:ind w:left="708" w:firstLine="708"/>
        <w:jc w:val="left"/>
        <w:rPr>
          <w:rFonts w:cs="Times New Roman"/>
          <w:b w:val="0"/>
          <w:szCs w:val="24"/>
        </w:rPr>
      </w:pPr>
      <w:bookmarkStart w:id="148" w:name="_Toc421023265"/>
      <w:bookmarkStart w:id="149" w:name="_Toc425188958"/>
      <w:r w:rsidRPr="00F03AE2">
        <w:rPr>
          <w:rFonts w:cs="Times New Roman"/>
          <w:szCs w:val="24"/>
        </w:rPr>
        <w:t xml:space="preserve">Figura </w:t>
      </w:r>
      <w:r w:rsidR="000B08C7" w:rsidRPr="00F03AE2">
        <w:rPr>
          <w:rFonts w:cs="Times New Roman"/>
          <w:szCs w:val="24"/>
        </w:rPr>
        <w:t>12</w:t>
      </w:r>
      <w:r w:rsidRPr="00F03AE2">
        <w:rPr>
          <w:rFonts w:cs="Times New Roman"/>
          <w:szCs w:val="24"/>
        </w:rPr>
        <w:t>-</w:t>
      </w:r>
      <w:r w:rsidR="00007D9D" w:rsidRPr="00F03AE2">
        <w:rPr>
          <w:rFonts w:cs="Times New Roman"/>
          <w:szCs w:val="24"/>
        </w:rPr>
        <w:t>1</w:t>
      </w:r>
      <w:r w:rsidR="006B128D" w:rsidRPr="00F03AE2">
        <w:rPr>
          <w:rFonts w:cs="Times New Roman"/>
          <w:szCs w:val="24"/>
        </w:rPr>
        <w:t xml:space="preserve">. </w:t>
      </w:r>
      <w:r w:rsidR="00644BCA" w:rsidRPr="00F03AE2">
        <w:rPr>
          <w:rFonts w:cs="Times New Roman"/>
          <w:b w:val="0"/>
          <w:szCs w:val="24"/>
        </w:rPr>
        <w:t xml:space="preserve">Proceso de la metodología Ágil </w:t>
      </w:r>
      <w:r w:rsidR="006B128D" w:rsidRPr="00F03AE2">
        <w:rPr>
          <w:rFonts w:cs="Times New Roman"/>
          <w:b w:val="0"/>
          <w:szCs w:val="24"/>
        </w:rPr>
        <w:t xml:space="preserve"> S</w:t>
      </w:r>
      <w:bookmarkEnd w:id="148"/>
      <w:r w:rsidR="00644BCA" w:rsidRPr="00F03AE2">
        <w:rPr>
          <w:rFonts w:cs="Times New Roman"/>
          <w:b w:val="0"/>
          <w:szCs w:val="24"/>
        </w:rPr>
        <w:t>crum</w:t>
      </w:r>
      <w:bookmarkEnd w:id="149"/>
    </w:p>
    <w:p w14:paraId="59186DB6" w14:textId="7E7E51B6" w:rsidR="00454536" w:rsidRPr="00F03AE2" w:rsidRDefault="000527DB" w:rsidP="008B3AA5">
      <w:pPr>
        <w:pStyle w:val="Sinespaciado"/>
        <w:ind w:left="708" w:firstLine="708"/>
        <w:rPr>
          <w:rFonts w:ascii="Times New Roman" w:hAnsi="Times New Roman" w:cs="Times New Roman"/>
          <w:sz w:val="16"/>
          <w:szCs w:val="24"/>
          <w:lang w:val="en-US"/>
        </w:rPr>
      </w:pPr>
      <w:r w:rsidRPr="00F03AE2">
        <w:rPr>
          <w:rFonts w:ascii="Times New Roman" w:hAnsi="Times New Roman" w:cs="Times New Roman"/>
          <w:b/>
          <w:sz w:val="16"/>
          <w:szCs w:val="24"/>
          <w:lang w:val="en-US"/>
        </w:rPr>
        <w:t>Fuente</w:t>
      </w:r>
      <w:r w:rsidR="00454536" w:rsidRPr="00F03AE2">
        <w:rPr>
          <w:rFonts w:ascii="Times New Roman" w:hAnsi="Times New Roman" w:cs="Times New Roman"/>
          <w:b/>
          <w:sz w:val="16"/>
          <w:szCs w:val="24"/>
          <w:lang w:val="en-US"/>
        </w:rPr>
        <w:t>:</w:t>
      </w:r>
      <w:r w:rsidR="00454536" w:rsidRPr="00F03AE2">
        <w:rPr>
          <w:rFonts w:ascii="Times New Roman" w:hAnsi="Times New Roman" w:cs="Times New Roman"/>
          <w:sz w:val="16"/>
          <w:szCs w:val="24"/>
          <w:lang w:val="en-US"/>
        </w:rPr>
        <w:t xml:space="preserve"> </w:t>
      </w:r>
      <w:r w:rsidR="003F6756" w:rsidRPr="00F03AE2">
        <w:rPr>
          <w:rFonts w:ascii="Times New Roman" w:hAnsi="Times New Roman" w:cs="Times New Roman"/>
          <w:sz w:val="16"/>
          <w:szCs w:val="24"/>
          <w:lang w:val="en-US"/>
        </w:rPr>
        <w:t>(</w:t>
      </w:r>
      <w:r w:rsidR="008F0818" w:rsidRPr="00F03AE2">
        <w:rPr>
          <w:rFonts w:ascii="Times New Roman" w:hAnsi="Times New Roman" w:cs="Times New Roman"/>
          <w:sz w:val="16"/>
          <w:szCs w:val="24"/>
          <w:lang w:val="en-US"/>
        </w:rPr>
        <w:t>What is Scrum? An Agile Framework for Completing Complex Projects - Scrum Al</w:t>
      </w:r>
      <w:r w:rsidR="003F6756" w:rsidRPr="00F03AE2">
        <w:rPr>
          <w:rFonts w:ascii="Times New Roman" w:hAnsi="Times New Roman" w:cs="Times New Roman"/>
          <w:sz w:val="16"/>
          <w:szCs w:val="24"/>
          <w:lang w:val="en-US"/>
        </w:rPr>
        <w:t>liances</w:t>
      </w:r>
      <w:r w:rsidR="008F0818" w:rsidRPr="00F03AE2">
        <w:rPr>
          <w:rFonts w:ascii="Times New Roman" w:hAnsi="Times New Roman" w:cs="Times New Roman"/>
          <w:sz w:val="16"/>
          <w:szCs w:val="24"/>
          <w:lang w:val="en-US"/>
        </w:rPr>
        <w:t>, s.f.).</w:t>
      </w:r>
    </w:p>
    <w:p w14:paraId="1935D043" w14:textId="77777777" w:rsidR="00261F31" w:rsidRPr="00F03AE2" w:rsidRDefault="00261F31" w:rsidP="008B3AA5">
      <w:pPr>
        <w:pStyle w:val="Sinespaciado"/>
        <w:spacing w:line="360" w:lineRule="auto"/>
        <w:jc w:val="center"/>
        <w:rPr>
          <w:rFonts w:ascii="Times New Roman" w:hAnsi="Times New Roman" w:cs="Times New Roman"/>
          <w:sz w:val="24"/>
          <w:szCs w:val="24"/>
          <w:lang w:val="en-US"/>
        </w:rPr>
      </w:pPr>
    </w:p>
    <w:p w14:paraId="40835875" w14:textId="77777777" w:rsidR="009D45D9" w:rsidRPr="00F03AE2" w:rsidRDefault="009D45D9" w:rsidP="008B3AA5">
      <w:pPr>
        <w:spacing w:after="0" w:line="360" w:lineRule="auto"/>
        <w:jc w:val="both"/>
        <w:rPr>
          <w:rFonts w:ascii="Times New Roman" w:hAnsi="Times New Roman" w:cs="Times New Roman"/>
          <w:szCs w:val="24"/>
          <w:lang w:val="en-US"/>
        </w:rPr>
      </w:pPr>
    </w:p>
    <w:p w14:paraId="09E54A3D" w14:textId="6052288C" w:rsidR="000D520E" w:rsidRPr="00F03AE2" w:rsidRDefault="00970C00"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n la Fig</w:t>
      </w:r>
      <w:r w:rsidR="000B1D90" w:rsidRPr="00F03AE2">
        <w:rPr>
          <w:rFonts w:ascii="Times New Roman" w:hAnsi="Times New Roman" w:cs="Times New Roman"/>
          <w:szCs w:val="24"/>
        </w:rPr>
        <w:t>ura</w:t>
      </w:r>
      <w:r w:rsidR="000B08C7" w:rsidRPr="00F03AE2">
        <w:rPr>
          <w:rFonts w:ascii="Times New Roman" w:hAnsi="Times New Roman" w:cs="Times New Roman"/>
          <w:szCs w:val="24"/>
        </w:rPr>
        <w:t xml:space="preserve">. </w:t>
      </w:r>
      <w:r w:rsidRPr="00F03AE2">
        <w:rPr>
          <w:rFonts w:ascii="Times New Roman" w:hAnsi="Times New Roman" w:cs="Times New Roman"/>
          <w:szCs w:val="24"/>
        </w:rPr>
        <w:t>12</w:t>
      </w:r>
      <w:r w:rsidR="000B08C7" w:rsidRPr="00F03AE2">
        <w:rPr>
          <w:rFonts w:ascii="Times New Roman" w:hAnsi="Times New Roman" w:cs="Times New Roman"/>
          <w:szCs w:val="24"/>
        </w:rPr>
        <w:t>-</w:t>
      </w:r>
      <w:r w:rsidR="00007D9D" w:rsidRPr="00F03AE2">
        <w:rPr>
          <w:rFonts w:ascii="Times New Roman" w:hAnsi="Times New Roman" w:cs="Times New Roman"/>
          <w:szCs w:val="24"/>
        </w:rPr>
        <w:t>1</w:t>
      </w:r>
      <w:r w:rsidRPr="00F03AE2">
        <w:rPr>
          <w:rFonts w:ascii="Times New Roman" w:hAnsi="Times New Roman" w:cs="Times New Roman"/>
          <w:szCs w:val="24"/>
        </w:rPr>
        <w:t xml:space="preserve"> podemos ver que el proceso empieza cuando el Product Owner crea una lista de deseos priorizada llamada Product Backlog. Durante el Scrum Planning el equipo extrae una pequeña porción de tareas de la parte superior de la lista de deseos, creando así el Sprint Backlog, y de esta manera deciden como implementarlas.</w:t>
      </w:r>
    </w:p>
    <w:p w14:paraId="3C5DAF72" w14:textId="77777777" w:rsidR="009D45D9" w:rsidRPr="00F03AE2" w:rsidRDefault="009D45D9" w:rsidP="008B3AA5">
      <w:pPr>
        <w:spacing w:after="0" w:line="360" w:lineRule="auto"/>
        <w:jc w:val="both"/>
        <w:rPr>
          <w:rFonts w:ascii="Times New Roman" w:hAnsi="Times New Roman" w:cs="Times New Roman"/>
          <w:szCs w:val="24"/>
        </w:rPr>
      </w:pPr>
    </w:p>
    <w:p w14:paraId="71208579" w14:textId="11091A8E" w:rsidR="000D520E" w:rsidRPr="00F03AE2" w:rsidRDefault="005415D6"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equipo o Scrum Team tiene cierta cantidad de tiempo, un sprint (usualmente 2 a 4 semanas), para completar su trabajo, pero existen reuniones diarias para evaluar su progreso (Daily Scrum). En el Camino el Scrum Master mantiene al equipo enfocado en su meta. Al final de este Sprint el trabajo debe ser potencialmente entregable es decir, listo para entregar al cliente o mostrar al </w:t>
      </w:r>
      <w:r w:rsidR="008D5E3C" w:rsidRPr="00F03AE2">
        <w:rPr>
          <w:rFonts w:ascii="Times New Roman" w:hAnsi="Times New Roman" w:cs="Times New Roman"/>
          <w:szCs w:val="24"/>
        </w:rPr>
        <w:t>stakeholder</w:t>
      </w:r>
      <w:r w:rsidR="008A7D74" w:rsidRPr="00F03AE2">
        <w:rPr>
          <w:rFonts w:ascii="Times New Roman" w:hAnsi="Times New Roman" w:cs="Times New Roman"/>
          <w:sz w:val="16"/>
          <w:szCs w:val="16"/>
        </w:rPr>
        <w:fldChar w:fldCharType="begin"/>
      </w:r>
      <w:r w:rsidR="00261F31" w:rsidRPr="00F03AE2">
        <w:rPr>
          <w:rFonts w:ascii="Times New Roman" w:hAnsi="Times New Roman" w:cs="Times New Roman"/>
          <w:sz w:val="16"/>
          <w:szCs w:val="16"/>
        </w:rPr>
        <w:instrText xml:space="preserve"> ADDIN ZOTERO_ITEM CSL_CITATION {"citationID":"HcRjD8x1","properties":{"formattedCitation":"{\\rtf (\\uc0\\u8220{}What is Scrum? An Agile Framework for Completing Complex Projects - Scrum Alliance,\\uc0\\u8221{} n.d.)}","plainCitation":"(“What is Scrum? An Agile Framework for Completing Complex Projects - Scrum Alliance,” n.d.)"},"citationItems":[{"id":234,"uris":["http://zotero.org/users/local/UBoVLAxq/items/4GHA5G35"],"uri":["http://zotero.org/users/local/UBoVLAxq/items/4GHA5G35"],"itemData":{"id":234,"type":"webpage","title":"What is Scrum? An Agile Framework for Completing Complex Projects - Scrum Alliance","URL":"https://www.scrumalliance.org/why-scrum","accessed":{"date-parts":[["2015",3,10]]}}}],"schema":"https://github.com/citation-style-language/schema/raw/master/csl-citation.json"} </w:instrText>
      </w:r>
      <w:r w:rsidR="008A7D74" w:rsidRPr="00F03AE2">
        <w:rPr>
          <w:rFonts w:ascii="Times New Roman" w:hAnsi="Times New Roman" w:cs="Times New Roman"/>
          <w:sz w:val="16"/>
          <w:szCs w:val="16"/>
        </w:rPr>
        <w:fldChar w:fldCharType="separate"/>
      </w:r>
      <w:r w:rsidR="003F6756" w:rsidRPr="00F03AE2">
        <w:rPr>
          <w:rFonts w:ascii="Times New Roman" w:hAnsi="Times New Roman" w:cs="Times New Roman"/>
          <w:sz w:val="16"/>
          <w:szCs w:val="16"/>
        </w:rPr>
        <w:t>(</w:t>
      </w:r>
      <w:r w:rsidR="00261F31" w:rsidRPr="00F03AE2">
        <w:rPr>
          <w:rFonts w:ascii="Times New Roman" w:hAnsi="Times New Roman" w:cs="Times New Roman"/>
          <w:sz w:val="16"/>
          <w:szCs w:val="16"/>
        </w:rPr>
        <w:t xml:space="preserve">What is Scrum? </w:t>
      </w:r>
      <w:r w:rsidR="00261F31" w:rsidRPr="00F03AE2">
        <w:rPr>
          <w:rFonts w:ascii="Times New Roman" w:hAnsi="Times New Roman" w:cs="Times New Roman"/>
          <w:sz w:val="16"/>
          <w:szCs w:val="16"/>
          <w:lang w:val="en-US"/>
        </w:rPr>
        <w:t>An Agile Framework for Completing Com</w:t>
      </w:r>
      <w:r w:rsidR="003F6756" w:rsidRPr="00F03AE2">
        <w:rPr>
          <w:rFonts w:ascii="Times New Roman" w:hAnsi="Times New Roman" w:cs="Times New Roman"/>
          <w:sz w:val="16"/>
          <w:szCs w:val="16"/>
          <w:lang w:val="en-US"/>
        </w:rPr>
        <w:t>plex Projects - Scrum Alliances</w:t>
      </w:r>
      <w:r w:rsidR="00261F31" w:rsidRPr="00F03AE2">
        <w:rPr>
          <w:rFonts w:ascii="Times New Roman" w:hAnsi="Times New Roman" w:cs="Times New Roman"/>
          <w:sz w:val="16"/>
          <w:szCs w:val="16"/>
          <w:lang w:val="en-US"/>
        </w:rPr>
        <w:t>, s.f.)</w:t>
      </w:r>
      <w:r w:rsidR="008A7D74" w:rsidRPr="00F03AE2">
        <w:rPr>
          <w:rFonts w:ascii="Times New Roman" w:hAnsi="Times New Roman" w:cs="Times New Roman"/>
          <w:sz w:val="16"/>
          <w:szCs w:val="16"/>
        </w:rPr>
        <w:fldChar w:fldCharType="end"/>
      </w:r>
      <w:r w:rsidRPr="00F03AE2">
        <w:rPr>
          <w:rFonts w:ascii="Times New Roman" w:hAnsi="Times New Roman" w:cs="Times New Roman"/>
          <w:sz w:val="16"/>
          <w:szCs w:val="16"/>
        </w:rPr>
        <w:t>.</w:t>
      </w:r>
      <w:r w:rsidRPr="00F03AE2">
        <w:rPr>
          <w:rFonts w:ascii="Times New Roman" w:hAnsi="Times New Roman" w:cs="Times New Roman"/>
          <w:szCs w:val="24"/>
        </w:rPr>
        <w:t xml:space="preserve"> </w:t>
      </w:r>
    </w:p>
    <w:p w14:paraId="07AD63BA" w14:textId="77777777" w:rsidR="000D520E" w:rsidRPr="00F03AE2" w:rsidRDefault="000D520E" w:rsidP="008B3AA5">
      <w:pPr>
        <w:spacing w:after="0" w:line="360" w:lineRule="auto"/>
        <w:jc w:val="both"/>
        <w:rPr>
          <w:rFonts w:ascii="Times New Roman" w:hAnsi="Times New Roman" w:cs="Times New Roman"/>
          <w:szCs w:val="24"/>
        </w:rPr>
      </w:pPr>
    </w:p>
    <w:p w14:paraId="12F2CCBE" w14:textId="566F99D1" w:rsidR="00007D9D" w:rsidRPr="00F03AE2" w:rsidRDefault="005415D6" w:rsidP="00007D9D">
      <w:pPr>
        <w:spacing w:after="0" w:line="360" w:lineRule="auto"/>
        <w:jc w:val="both"/>
        <w:rPr>
          <w:rFonts w:cs="Times New Roman"/>
        </w:rPr>
      </w:pPr>
      <w:r w:rsidRPr="00F03AE2">
        <w:rPr>
          <w:rFonts w:ascii="Times New Roman" w:hAnsi="Times New Roman" w:cs="Times New Roman"/>
          <w:szCs w:val="24"/>
        </w:rPr>
        <w:t xml:space="preserve">Siendo de esta manera el fin del sprint con una revisión y una retrospectiva del mismo. Al comenzar el siguiente sprint, el equipo elije otra pequeña porción de la lista de tareas del Product Backlog y empieza a trabajar nuevamente. </w:t>
      </w:r>
    </w:p>
    <w:p w14:paraId="7F87B3A8" w14:textId="77777777" w:rsidR="00007D9D" w:rsidRPr="00F03AE2" w:rsidRDefault="00007D9D" w:rsidP="00007D9D"/>
    <w:p w14:paraId="140442C6" w14:textId="77777777" w:rsidR="00007D9D" w:rsidRPr="00F03AE2" w:rsidRDefault="00007D9D" w:rsidP="00007D9D"/>
    <w:p w14:paraId="05441963" w14:textId="77777777" w:rsidR="002746FF" w:rsidRPr="00F03AE2" w:rsidRDefault="002746FF" w:rsidP="00007D9D"/>
    <w:p w14:paraId="1C367DB5" w14:textId="77777777" w:rsidR="002746FF" w:rsidRPr="00F03AE2" w:rsidRDefault="002746FF" w:rsidP="00007D9D"/>
    <w:p w14:paraId="71813EA0" w14:textId="77777777" w:rsidR="002746FF" w:rsidRPr="00F03AE2" w:rsidRDefault="002746FF" w:rsidP="00007D9D"/>
    <w:p w14:paraId="064C70F9" w14:textId="77777777" w:rsidR="002746FF" w:rsidRPr="00F03AE2" w:rsidRDefault="002746FF" w:rsidP="00007D9D"/>
    <w:p w14:paraId="3D96A2D9" w14:textId="77777777" w:rsidR="002746FF" w:rsidRPr="00F03AE2" w:rsidRDefault="002746FF" w:rsidP="00007D9D"/>
    <w:p w14:paraId="0B4F156B" w14:textId="5DD4FAA4" w:rsidR="000927CB" w:rsidRPr="00F03AE2" w:rsidRDefault="00007D9D" w:rsidP="008B3AA5">
      <w:pPr>
        <w:pStyle w:val="CAPITULO"/>
        <w:spacing w:before="0" w:line="360" w:lineRule="auto"/>
        <w:rPr>
          <w:rFonts w:cs="Times New Roman"/>
          <w:szCs w:val="22"/>
        </w:rPr>
      </w:pPr>
      <w:bookmarkStart w:id="150" w:name="_Toc425344909"/>
      <w:r w:rsidRPr="00F03AE2">
        <w:rPr>
          <w:rFonts w:cs="Times New Roman"/>
          <w:szCs w:val="22"/>
        </w:rPr>
        <w:t>CAPITULO II</w:t>
      </w:r>
      <w:bookmarkEnd w:id="150"/>
    </w:p>
    <w:p w14:paraId="02825A75" w14:textId="77777777" w:rsidR="00007D9D" w:rsidRPr="00F03AE2" w:rsidRDefault="00007D9D" w:rsidP="00007D9D">
      <w:pPr>
        <w:pStyle w:val="11"/>
        <w:numPr>
          <w:ilvl w:val="0"/>
          <w:numId w:val="0"/>
        </w:numPr>
        <w:ind w:left="360"/>
      </w:pPr>
    </w:p>
    <w:p w14:paraId="4EA05200" w14:textId="77777777" w:rsidR="00007D9D" w:rsidRPr="00F03AE2" w:rsidRDefault="00007D9D" w:rsidP="00007D9D"/>
    <w:p w14:paraId="28A8DE62" w14:textId="77E787B0" w:rsidR="000927CB" w:rsidRPr="00F03AE2" w:rsidRDefault="00DE1948" w:rsidP="006B1BFD">
      <w:pPr>
        <w:pStyle w:val="CAPITULO"/>
        <w:spacing w:before="0" w:line="360" w:lineRule="auto"/>
        <w:jc w:val="left"/>
        <w:rPr>
          <w:szCs w:val="22"/>
        </w:rPr>
      </w:pPr>
      <w:bookmarkStart w:id="151" w:name="_Toc425344910"/>
      <w:r w:rsidRPr="00F03AE2">
        <w:rPr>
          <w:szCs w:val="22"/>
        </w:rPr>
        <w:t>MARCO METODOLÓGICO</w:t>
      </w:r>
      <w:bookmarkEnd w:id="151"/>
    </w:p>
    <w:p w14:paraId="71681D28" w14:textId="77777777" w:rsidR="005C0EFA" w:rsidRPr="00F03AE2" w:rsidRDefault="005C0EFA" w:rsidP="008B3AA5">
      <w:pPr>
        <w:spacing w:after="0" w:line="360" w:lineRule="auto"/>
        <w:jc w:val="center"/>
        <w:rPr>
          <w:rFonts w:ascii="Times New Roman" w:hAnsi="Times New Roman" w:cs="Times New Roman"/>
          <w:b/>
        </w:rPr>
      </w:pPr>
    </w:p>
    <w:p w14:paraId="2C850215" w14:textId="77777777" w:rsidR="00066D81" w:rsidRPr="00F03AE2" w:rsidRDefault="00066D81" w:rsidP="008B3AA5">
      <w:pPr>
        <w:spacing w:after="0" w:line="360" w:lineRule="auto"/>
        <w:jc w:val="center"/>
        <w:rPr>
          <w:rFonts w:ascii="Times New Roman" w:hAnsi="Times New Roman" w:cs="Times New Roman"/>
          <w:b/>
        </w:rPr>
      </w:pPr>
    </w:p>
    <w:p w14:paraId="42337347" w14:textId="77777777" w:rsidR="00E751E7" w:rsidRPr="00F03AE2" w:rsidRDefault="00DE1948" w:rsidP="006B1BFD">
      <w:pPr>
        <w:spacing w:after="0" w:line="360" w:lineRule="auto"/>
        <w:rPr>
          <w:rFonts w:ascii="Times New Roman" w:hAnsi="Times New Roman" w:cs="Times New Roman"/>
          <w:b/>
        </w:rPr>
      </w:pPr>
      <w:r w:rsidRPr="00F03AE2">
        <w:rPr>
          <w:rFonts w:ascii="Times New Roman" w:hAnsi="Times New Roman" w:cs="Times New Roman"/>
          <w:b/>
        </w:rPr>
        <w:t>ANÁLISIS COMPARATIVO DE PRODUCTIVIDAD DE LOS FRAMEWORKS CAKEPHP Y LARAVEL</w:t>
      </w:r>
    </w:p>
    <w:p w14:paraId="4ADA4C6D" w14:textId="77777777" w:rsidR="000D520E" w:rsidRPr="00F03AE2" w:rsidRDefault="000D520E" w:rsidP="008B3AA5">
      <w:pPr>
        <w:spacing w:after="0" w:line="360" w:lineRule="auto"/>
        <w:jc w:val="center"/>
        <w:rPr>
          <w:rFonts w:ascii="Times New Roman" w:hAnsi="Times New Roman" w:cs="Times New Roman"/>
          <w:b/>
        </w:rPr>
      </w:pPr>
    </w:p>
    <w:p w14:paraId="33B2BF13" w14:textId="78E50707" w:rsidR="00DE1948" w:rsidRPr="00F03AE2" w:rsidRDefault="00007D9D" w:rsidP="00F53C45">
      <w:pPr>
        <w:pStyle w:val="11"/>
        <w:numPr>
          <w:ilvl w:val="1"/>
          <w:numId w:val="101"/>
        </w:numPr>
        <w:spacing w:before="0" w:line="360" w:lineRule="auto"/>
        <w:rPr>
          <w:rFonts w:cs="Times New Roman"/>
          <w:szCs w:val="22"/>
        </w:rPr>
      </w:pPr>
      <w:bookmarkStart w:id="152" w:name="_Toc421023266"/>
      <w:bookmarkStart w:id="153" w:name="_Toc425344911"/>
      <w:r w:rsidRPr="00F03AE2">
        <w:rPr>
          <w:rFonts w:cs="Times New Roman"/>
          <w:szCs w:val="22"/>
        </w:rPr>
        <w:t>Introducción</w:t>
      </w:r>
      <w:bookmarkEnd w:id="152"/>
      <w:bookmarkEnd w:id="153"/>
    </w:p>
    <w:p w14:paraId="6B590EB2" w14:textId="77777777" w:rsidR="00BB09F4" w:rsidRPr="00F03AE2" w:rsidRDefault="00BB09F4" w:rsidP="008B3AA5">
      <w:pPr>
        <w:spacing w:after="0" w:line="360" w:lineRule="auto"/>
        <w:jc w:val="both"/>
        <w:rPr>
          <w:rFonts w:ascii="Times New Roman" w:hAnsi="Times New Roman" w:cs="Times New Roman"/>
        </w:rPr>
      </w:pPr>
    </w:p>
    <w:p w14:paraId="5295B7DA" w14:textId="77777777" w:rsidR="000D520E" w:rsidRPr="00F03AE2" w:rsidRDefault="00D07E49"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os frameworks son creados con el fin de simplificar tareas repetitivas a los desarrolladores, permitiendo de esta manera centrarse en las actividades </w:t>
      </w:r>
      <w:r w:rsidR="0040398B" w:rsidRPr="00F03AE2">
        <w:rPr>
          <w:rFonts w:ascii="Times New Roman" w:hAnsi="Times New Roman" w:cs="Times New Roman"/>
        </w:rPr>
        <w:t xml:space="preserve">de mayor prioridad </w:t>
      </w:r>
      <w:r w:rsidRPr="00F03AE2">
        <w:rPr>
          <w:rFonts w:ascii="Times New Roman" w:hAnsi="Times New Roman" w:cs="Times New Roman"/>
        </w:rPr>
        <w:t>en la creación de una aplicación web.</w:t>
      </w:r>
      <w:r w:rsidR="0040398B" w:rsidRPr="00F03AE2">
        <w:rPr>
          <w:rFonts w:ascii="Times New Roman" w:hAnsi="Times New Roman" w:cs="Times New Roman"/>
        </w:rPr>
        <w:t xml:space="preserve"> Debido a la aparición de varios frameworks, es necesario realizar un estudio de los mismos con el fin de elegir </w:t>
      </w:r>
      <w:r w:rsidR="00031E1C" w:rsidRPr="00F03AE2">
        <w:rPr>
          <w:rFonts w:ascii="Times New Roman" w:hAnsi="Times New Roman" w:cs="Times New Roman"/>
        </w:rPr>
        <w:t>los más aptos y  a su vez los que se adapten de mejor manera  a las necesidades que demanda un proyecto.</w:t>
      </w:r>
    </w:p>
    <w:p w14:paraId="257BA541" w14:textId="77777777" w:rsidR="006C203A" w:rsidRPr="00F03AE2" w:rsidRDefault="006C203A" w:rsidP="008B3AA5">
      <w:pPr>
        <w:spacing w:after="0" w:line="360" w:lineRule="auto"/>
        <w:jc w:val="both"/>
        <w:rPr>
          <w:rFonts w:ascii="Times New Roman" w:hAnsi="Times New Roman" w:cs="Times New Roman"/>
        </w:rPr>
      </w:pPr>
    </w:p>
    <w:p w14:paraId="137F6C22" w14:textId="0144B81C" w:rsidR="006C203A" w:rsidRPr="00F03AE2" w:rsidRDefault="006C203A" w:rsidP="00F53C45">
      <w:pPr>
        <w:pStyle w:val="11"/>
        <w:numPr>
          <w:ilvl w:val="1"/>
          <w:numId w:val="101"/>
        </w:numPr>
        <w:spacing w:before="0" w:line="360" w:lineRule="auto"/>
        <w:rPr>
          <w:szCs w:val="22"/>
        </w:rPr>
      </w:pPr>
      <w:r w:rsidRPr="00F03AE2">
        <w:rPr>
          <w:szCs w:val="22"/>
        </w:rPr>
        <w:t xml:space="preserve"> </w:t>
      </w:r>
      <w:bookmarkStart w:id="154" w:name="_Toc425344912"/>
      <w:r w:rsidR="00007D9D" w:rsidRPr="00F03AE2">
        <w:rPr>
          <w:szCs w:val="22"/>
        </w:rPr>
        <w:t>Tipo de investigación</w:t>
      </w:r>
      <w:bookmarkEnd w:id="154"/>
    </w:p>
    <w:p w14:paraId="1A640CB3" w14:textId="77777777" w:rsidR="006C203A" w:rsidRPr="00F03AE2" w:rsidRDefault="006C203A" w:rsidP="008B3AA5">
      <w:pPr>
        <w:spacing w:after="0" w:line="360" w:lineRule="auto"/>
      </w:pPr>
    </w:p>
    <w:p w14:paraId="0B47F949" w14:textId="77777777" w:rsidR="00224660" w:rsidRPr="00F03AE2" w:rsidRDefault="006C203A" w:rsidP="008B3AA5">
      <w:pPr>
        <w:spacing w:after="0" w:line="360" w:lineRule="auto"/>
        <w:jc w:val="both"/>
        <w:rPr>
          <w:rFonts w:ascii="Times New Roman" w:hAnsi="Times New Roman" w:cs="Times New Roman"/>
        </w:rPr>
      </w:pPr>
      <w:r w:rsidRPr="00F03AE2">
        <w:rPr>
          <w:rFonts w:ascii="Times New Roman" w:hAnsi="Times New Roman" w:cs="Times New Roman"/>
        </w:rPr>
        <w:t>El método científico utilizado para esta investigación será de carácter  descriptivo e inferencial, ya que estará dirigido a determinar la como es la situación de la información recolectada dentro de una población, y a su vez a la toma de decisiones por medio de estas.</w:t>
      </w:r>
      <w:r w:rsidR="00224660" w:rsidRPr="00F03AE2">
        <w:rPr>
          <w:rFonts w:ascii="Times New Roman" w:hAnsi="Times New Roman" w:cs="Times New Roman"/>
        </w:rPr>
        <w:t xml:space="preserve"> En consideración de lo expuesto anteriormente, se puede definir que la investigación será de tipo inductiva. </w:t>
      </w:r>
    </w:p>
    <w:p w14:paraId="63331938" w14:textId="77777777" w:rsidR="00224660" w:rsidRPr="00F03AE2" w:rsidRDefault="00224660" w:rsidP="008B3AA5">
      <w:pPr>
        <w:spacing w:after="0" w:line="360" w:lineRule="auto"/>
        <w:jc w:val="both"/>
        <w:rPr>
          <w:rFonts w:ascii="Times New Roman" w:hAnsi="Times New Roman" w:cs="Times New Roman"/>
        </w:rPr>
      </w:pPr>
    </w:p>
    <w:p w14:paraId="3A5B5FEC" w14:textId="77777777" w:rsidR="00BB09F4" w:rsidRPr="00F03AE2" w:rsidRDefault="00224660" w:rsidP="008B3AA5">
      <w:pPr>
        <w:spacing w:after="0" w:line="360" w:lineRule="auto"/>
        <w:jc w:val="both"/>
        <w:rPr>
          <w:rFonts w:ascii="Times New Roman" w:hAnsi="Times New Roman" w:cs="Times New Roman"/>
        </w:rPr>
      </w:pPr>
      <w:r w:rsidRPr="00F03AE2">
        <w:rPr>
          <w:rFonts w:ascii="Times New Roman" w:hAnsi="Times New Roman" w:cs="Times New Roman"/>
        </w:rPr>
        <w:t>Es por ello que para la realización del estudio</w:t>
      </w:r>
      <w:r w:rsidR="0040398B" w:rsidRPr="00F03AE2">
        <w:rPr>
          <w:rFonts w:ascii="Times New Roman" w:hAnsi="Times New Roman" w:cs="Times New Roman"/>
        </w:rPr>
        <w:t xml:space="preserve"> comparativo</w:t>
      </w:r>
      <w:r w:rsidR="00FD7E7E" w:rsidRPr="00F03AE2">
        <w:rPr>
          <w:rFonts w:ascii="Times New Roman" w:hAnsi="Times New Roman" w:cs="Times New Roman"/>
        </w:rPr>
        <w:t xml:space="preserve"> de productividad entre</w:t>
      </w:r>
      <w:r w:rsidR="0040398B" w:rsidRPr="00F03AE2">
        <w:rPr>
          <w:rFonts w:ascii="Times New Roman" w:hAnsi="Times New Roman" w:cs="Times New Roman"/>
        </w:rPr>
        <w:t xml:space="preserve"> CakePHP y Laravel, </w:t>
      </w:r>
      <w:r w:rsidRPr="00F03AE2">
        <w:rPr>
          <w:rFonts w:ascii="Times New Roman" w:hAnsi="Times New Roman" w:cs="Times New Roman"/>
        </w:rPr>
        <w:t>se definirá</w:t>
      </w:r>
      <w:r w:rsidR="006B4135" w:rsidRPr="00F03AE2">
        <w:rPr>
          <w:rFonts w:ascii="Times New Roman" w:hAnsi="Times New Roman" w:cs="Times New Roman"/>
        </w:rPr>
        <w:t xml:space="preserve"> </w:t>
      </w:r>
      <w:r w:rsidR="00ED13F0" w:rsidRPr="00F03AE2">
        <w:rPr>
          <w:rFonts w:ascii="Times New Roman" w:hAnsi="Times New Roman" w:cs="Times New Roman"/>
        </w:rPr>
        <w:t xml:space="preserve">el parámetro de productividad </w:t>
      </w:r>
      <w:r w:rsidRPr="00F03AE2">
        <w:rPr>
          <w:rFonts w:ascii="Times New Roman" w:hAnsi="Times New Roman" w:cs="Times New Roman"/>
        </w:rPr>
        <w:t>por medio del</w:t>
      </w:r>
      <w:r w:rsidR="00ED13F0" w:rsidRPr="00F03AE2">
        <w:rPr>
          <w:rFonts w:ascii="Times New Roman" w:hAnsi="Times New Roman" w:cs="Times New Roman"/>
        </w:rPr>
        <w:t xml:space="preserve"> índice de productividad física, el cual contiene sus respectivos indicadores</w:t>
      </w:r>
      <w:r w:rsidRPr="00F03AE2">
        <w:rPr>
          <w:rFonts w:ascii="Times New Roman" w:hAnsi="Times New Roman" w:cs="Times New Roman"/>
        </w:rPr>
        <w:t>. E</w:t>
      </w:r>
      <w:r w:rsidR="00031E1C" w:rsidRPr="00F03AE2">
        <w:rPr>
          <w:rFonts w:ascii="Times New Roman" w:hAnsi="Times New Roman" w:cs="Times New Roman"/>
        </w:rPr>
        <w:t xml:space="preserve">n el término de la comparación se selecciona el framework </w:t>
      </w:r>
      <w:r w:rsidR="00520D01" w:rsidRPr="00F03AE2">
        <w:rPr>
          <w:rFonts w:ascii="Times New Roman" w:hAnsi="Times New Roman" w:cs="Times New Roman"/>
        </w:rPr>
        <w:t>con mayor puntuación</w:t>
      </w:r>
      <w:r w:rsidR="00031E1C" w:rsidRPr="00F03AE2">
        <w:rPr>
          <w:rFonts w:ascii="Times New Roman" w:hAnsi="Times New Roman" w:cs="Times New Roman"/>
        </w:rPr>
        <w:t xml:space="preserve"> para el desarrollo del sistema</w:t>
      </w:r>
      <w:r w:rsidR="00A8250E" w:rsidRPr="00F03AE2">
        <w:rPr>
          <w:rFonts w:ascii="Times New Roman" w:hAnsi="Times New Roman" w:cs="Times New Roman"/>
        </w:rPr>
        <w:t xml:space="preserve"> SDSI-DTIC</w:t>
      </w:r>
      <w:r w:rsidR="00031E1C" w:rsidRPr="00F03AE2">
        <w:rPr>
          <w:rFonts w:ascii="Times New Roman" w:hAnsi="Times New Roman" w:cs="Times New Roman"/>
        </w:rPr>
        <w:t>.</w:t>
      </w:r>
    </w:p>
    <w:p w14:paraId="5E7BADC2" w14:textId="77777777" w:rsidR="000927CB" w:rsidRPr="00F03AE2" w:rsidRDefault="000927CB" w:rsidP="008B3AA5">
      <w:pPr>
        <w:spacing w:after="0" w:line="360" w:lineRule="auto"/>
        <w:jc w:val="both"/>
        <w:rPr>
          <w:rFonts w:ascii="Times New Roman" w:hAnsi="Times New Roman" w:cs="Times New Roman"/>
          <w:szCs w:val="24"/>
        </w:rPr>
      </w:pPr>
    </w:p>
    <w:p w14:paraId="49C5E130" w14:textId="340F70F4" w:rsidR="00B50425" w:rsidRPr="00F03AE2" w:rsidRDefault="00007D9D" w:rsidP="00F53C45">
      <w:pPr>
        <w:pStyle w:val="11"/>
        <w:numPr>
          <w:ilvl w:val="1"/>
          <w:numId w:val="101"/>
        </w:numPr>
        <w:spacing w:before="0" w:line="360" w:lineRule="auto"/>
        <w:rPr>
          <w:rFonts w:cs="Times New Roman"/>
          <w:szCs w:val="24"/>
        </w:rPr>
      </w:pPr>
      <w:bookmarkStart w:id="155" w:name="_Toc421023267"/>
      <w:bookmarkStart w:id="156" w:name="_Toc425344913"/>
      <w:r w:rsidRPr="00F03AE2">
        <w:rPr>
          <w:rFonts w:cs="Times New Roman"/>
          <w:szCs w:val="24"/>
        </w:rPr>
        <w:t>Definición del parámetro de productividad para la comparación</w:t>
      </w:r>
      <w:bookmarkEnd w:id="155"/>
      <w:bookmarkEnd w:id="156"/>
    </w:p>
    <w:p w14:paraId="475CD5FD" w14:textId="77777777" w:rsidR="00C64C8F" w:rsidRPr="00F03AE2" w:rsidRDefault="00C64C8F" w:rsidP="008B3AA5">
      <w:pPr>
        <w:spacing w:after="0" w:line="360" w:lineRule="auto"/>
        <w:jc w:val="both"/>
        <w:rPr>
          <w:rFonts w:ascii="Times New Roman" w:hAnsi="Times New Roman" w:cs="Times New Roman"/>
          <w:szCs w:val="24"/>
        </w:rPr>
      </w:pPr>
    </w:p>
    <w:p w14:paraId="01D8E99E" w14:textId="4D7AE728" w:rsidR="00931BC3" w:rsidRPr="00F03AE2" w:rsidRDefault="008B019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Para la comparación de los Frameworks CakePHP y Laravel, </w:t>
      </w:r>
      <w:r w:rsidR="0020768F" w:rsidRPr="00F03AE2">
        <w:rPr>
          <w:rFonts w:ascii="Times New Roman" w:hAnsi="Times New Roman" w:cs="Times New Roman"/>
          <w:szCs w:val="24"/>
        </w:rPr>
        <w:t xml:space="preserve">se ha tomado como referencia </w:t>
      </w:r>
      <w:r w:rsidR="00A910BE" w:rsidRPr="00F03AE2">
        <w:rPr>
          <w:rFonts w:ascii="Times New Roman" w:hAnsi="Times New Roman" w:cs="Times New Roman"/>
          <w:szCs w:val="24"/>
        </w:rPr>
        <w:t xml:space="preserve">la investigación sobre </w:t>
      </w:r>
      <w:r w:rsidR="00531914" w:rsidRPr="00F03AE2">
        <w:rPr>
          <w:rFonts w:ascii="Times New Roman" w:hAnsi="Times New Roman" w:cs="Times New Roman"/>
          <w:szCs w:val="24"/>
        </w:rPr>
        <w:t>la medición de</w:t>
      </w:r>
      <w:r w:rsidR="00A910BE" w:rsidRPr="00F03AE2">
        <w:rPr>
          <w:rFonts w:ascii="Times New Roman" w:hAnsi="Times New Roman" w:cs="Times New Roman"/>
          <w:szCs w:val="24"/>
        </w:rPr>
        <w:t xml:space="preserve"> productividad del software realizada por David N. Card, denominada </w:t>
      </w:r>
      <w:r w:rsidR="00A910BE" w:rsidRPr="00F03AE2">
        <w:rPr>
          <w:rFonts w:ascii="Times New Roman" w:hAnsi="Times New Roman" w:cs="Times New Roman"/>
          <w:i/>
          <w:szCs w:val="24"/>
        </w:rPr>
        <w:t>The Challenge of Productivity Measurement</w:t>
      </w:r>
      <w:r w:rsidR="00531914" w:rsidRPr="00F03AE2">
        <w:rPr>
          <w:rFonts w:ascii="Times New Roman" w:hAnsi="Times New Roman" w:cs="Times New Roman"/>
          <w:i/>
          <w:szCs w:val="24"/>
        </w:rPr>
        <w:t xml:space="preserve"> </w:t>
      </w:r>
      <w:r w:rsidR="008A7D74" w:rsidRPr="00F03AE2">
        <w:rPr>
          <w:rFonts w:ascii="Times New Roman" w:hAnsi="Times New Roman" w:cs="Times New Roman"/>
          <w:b/>
          <w:sz w:val="16"/>
          <w:szCs w:val="16"/>
        </w:rPr>
        <w:fldChar w:fldCharType="begin"/>
      </w:r>
      <w:r w:rsidR="00B46AA2" w:rsidRPr="00F03AE2">
        <w:rPr>
          <w:rFonts w:ascii="Times New Roman" w:hAnsi="Times New Roman" w:cs="Times New Roman"/>
          <w:b/>
          <w:sz w:val="16"/>
          <w:szCs w:val="16"/>
        </w:rPr>
        <w:instrText xml:space="preserve"> ADDIN ZOTERO_ITEM CSL_CITATION {"citationID":"rGLXllS3","properties":{"formattedCitation":"(David N. Card, 2006)","plainCitation":"(David N. Card, 2006)","dontUpdate":true},"citationItems":[{"id":211,"uris":["http://zotero.org/users/local/UBoVLAxq/items/WNM296EV"],"uri":["http://zotero.org/users/local/UBoVLAxq/items/WNM296EV"],"itemData":{"id":211,"type":"article","title":"The Challenge of Productivity Measurement","URL":"http://www.netvalence.net/sites/default/files/resources/recom_read/TheChallengeofProductivityMeasurement.pdf","author":[{"family":"Card","given":"David N."}],"issued":{"date-parts":[["2006"]]}}}],"schema":"https://github.com/citation-style-language/schema/raw/master/csl-citation.json"} </w:instrText>
      </w:r>
      <w:r w:rsidR="008A7D74" w:rsidRPr="00F03AE2">
        <w:rPr>
          <w:rFonts w:ascii="Times New Roman" w:hAnsi="Times New Roman" w:cs="Times New Roman"/>
          <w:b/>
          <w:sz w:val="16"/>
          <w:szCs w:val="16"/>
        </w:rPr>
        <w:fldChar w:fldCharType="separate"/>
      </w:r>
      <w:r w:rsidR="00034BB6" w:rsidRPr="00F03AE2">
        <w:rPr>
          <w:rFonts w:ascii="Times New Roman" w:hAnsi="Times New Roman" w:cs="Times New Roman"/>
          <w:sz w:val="16"/>
          <w:szCs w:val="16"/>
        </w:rPr>
        <w:t>(Card, 2006</w:t>
      </w:r>
      <w:r w:rsidR="009763C3" w:rsidRPr="00F03AE2">
        <w:rPr>
          <w:rFonts w:ascii="Times New Roman" w:hAnsi="Times New Roman" w:cs="Times New Roman"/>
          <w:sz w:val="16"/>
          <w:szCs w:val="16"/>
        </w:rPr>
        <w:t>, p.3</w:t>
      </w:r>
      <w:r w:rsidR="00034BB6" w:rsidRPr="00F03AE2">
        <w:rPr>
          <w:rFonts w:ascii="Times New Roman" w:hAnsi="Times New Roman" w:cs="Times New Roman"/>
          <w:sz w:val="16"/>
          <w:szCs w:val="16"/>
        </w:rPr>
        <w:t>)</w:t>
      </w:r>
      <w:r w:rsidR="008A7D74" w:rsidRPr="00F03AE2">
        <w:rPr>
          <w:rFonts w:ascii="Times New Roman" w:hAnsi="Times New Roman" w:cs="Times New Roman"/>
          <w:b/>
          <w:sz w:val="16"/>
          <w:szCs w:val="16"/>
        </w:rPr>
        <w:fldChar w:fldCharType="end"/>
      </w:r>
      <w:r w:rsidR="00A910BE" w:rsidRPr="00F03AE2">
        <w:rPr>
          <w:rFonts w:ascii="Times New Roman" w:hAnsi="Times New Roman" w:cs="Times New Roman"/>
          <w:b/>
          <w:szCs w:val="24"/>
        </w:rPr>
        <w:t xml:space="preserve">, </w:t>
      </w:r>
      <w:r w:rsidR="00A910BE" w:rsidRPr="00F03AE2">
        <w:rPr>
          <w:rFonts w:ascii="Times New Roman" w:hAnsi="Times New Roman" w:cs="Times New Roman"/>
          <w:szCs w:val="24"/>
        </w:rPr>
        <w:t>don</w:t>
      </w:r>
      <w:r w:rsidR="009D45D9" w:rsidRPr="00F03AE2">
        <w:rPr>
          <w:rFonts w:ascii="Times New Roman" w:hAnsi="Times New Roman" w:cs="Times New Roman"/>
          <w:szCs w:val="24"/>
        </w:rPr>
        <w:t xml:space="preserve">de se define </w:t>
      </w:r>
      <w:r w:rsidR="006C203A" w:rsidRPr="00F03AE2">
        <w:rPr>
          <w:rFonts w:ascii="Times New Roman" w:hAnsi="Times New Roman" w:cs="Times New Roman"/>
          <w:szCs w:val="24"/>
        </w:rPr>
        <w:t>un modelo simple de</w:t>
      </w:r>
      <w:r w:rsidR="009D45D9" w:rsidRPr="00F03AE2">
        <w:rPr>
          <w:rFonts w:ascii="Times New Roman" w:hAnsi="Times New Roman" w:cs="Times New Roman"/>
          <w:szCs w:val="24"/>
        </w:rPr>
        <w:t xml:space="preserve"> productividad </w:t>
      </w:r>
      <w:r w:rsidR="00C64C8F" w:rsidRPr="00F03AE2">
        <w:rPr>
          <w:rFonts w:ascii="Times New Roman" w:hAnsi="Times New Roman" w:cs="Times New Roman"/>
          <w:szCs w:val="24"/>
        </w:rPr>
        <w:t>demostrada en la Fig</w:t>
      </w:r>
      <w:r w:rsidR="000B1D90" w:rsidRPr="00F03AE2">
        <w:rPr>
          <w:rFonts w:ascii="Times New Roman" w:hAnsi="Times New Roman" w:cs="Times New Roman"/>
          <w:szCs w:val="24"/>
        </w:rPr>
        <w:t>ura</w:t>
      </w:r>
      <w:r w:rsidR="00C64C8F" w:rsidRPr="00F03AE2">
        <w:rPr>
          <w:rFonts w:ascii="Times New Roman" w:hAnsi="Times New Roman" w:cs="Times New Roman"/>
          <w:szCs w:val="24"/>
        </w:rPr>
        <w:t xml:space="preserve">. </w:t>
      </w:r>
      <w:r w:rsidR="000B08C7" w:rsidRPr="00F03AE2">
        <w:rPr>
          <w:rFonts w:ascii="Times New Roman" w:hAnsi="Times New Roman" w:cs="Times New Roman"/>
          <w:szCs w:val="24"/>
        </w:rPr>
        <w:t>1</w:t>
      </w:r>
      <w:r w:rsidR="009D45D9" w:rsidRPr="00F03AE2">
        <w:rPr>
          <w:rFonts w:ascii="Times New Roman" w:hAnsi="Times New Roman" w:cs="Times New Roman"/>
          <w:szCs w:val="24"/>
        </w:rPr>
        <w:t>-</w:t>
      </w:r>
      <w:r w:rsidR="00007D9D" w:rsidRPr="00F03AE2">
        <w:rPr>
          <w:rFonts w:ascii="Times New Roman" w:hAnsi="Times New Roman" w:cs="Times New Roman"/>
          <w:szCs w:val="24"/>
        </w:rPr>
        <w:t>2</w:t>
      </w:r>
      <w:r w:rsidR="009D45D9" w:rsidRPr="00F03AE2">
        <w:rPr>
          <w:rFonts w:ascii="Times New Roman" w:hAnsi="Times New Roman" w:cs="Times New Roman"/>
          <w:b/>
          <w:szCs w:val="24"/>
        </w:rPr>
        <w:t xml:space="preserve"> </w:t>
      </w:r>
      <w:r w:rsidR="00A8250E" w:rsidRPr="00F03AE2">
        <w:rPr>
          <w:rFonts w:ascii="Times New Roman" w:hAnsi="Times New Roman" w:cs="Times New Roman"/>
          <w:szCs w:val="24"/>
        </w:rPr>
        <w:t>como</w:t>
      </w:r>
      <w:r w:rsidR="00C64C8F" w:rsidRPr="00F03AE2">
        <w:rPr>
          <w:rFonts w:ascii="Times New Roman" w:hAnsi="Times New Roman" w:cs="Times New Roman"/>
          <w:szCs w:val="24"/>
        </w:rPr>
        <w:t xml:space="preserve"> la relación </w:t>
      </w:r>
      <w:r w:rsidR="00A8250E" w:rsidRPr="00F03AE2">
        <w:rPr>
          <w:rFonts w:ascii="Times New Roman" w:hAnsi="Times New Roman" w:cs="Times New Roman"/>
          <w:szCs w:val="24"/>
        </w:rPr>
        <w:t>entre las</w:t>
      </w:r>
      <w:r w:rsidR="00C64C8F" w:rsidRPr="00F03AE2">
        <w:rPr>
          <w:rFonts w:ascii="Times New Roman" w:hAnsi="Times New Roman" w:cs="Times New Roman"/>
          <w:szCs w:val="24"/>
        </w:rPr>
        <w:t xml:space="preserve"> salidas producidas</w:t>
      </w:r>
      <w:r w:rsidR="00A8250E" w:rsidRPr="00F03AE2">
        <w:rPr>
          <w:rFonts w:ascii="Times New Roman" w:hAnsi="Times New Roman" w:cs="Times New Roman"/>
          <w:szCs w:val="24"/>
        </w:rPr>
        <w:t xml:space="preserve"> y</w:t>
      </w:r>
      <w:r w:rsidR="00C64C8F" w:rsidRPr="00F03AE2">
        <w:rPr>
          <w:rFonts w:ascii="Times New Roman" w:hAnsi="Times New Roman" w:cs="Times New Roman"/>
          <w:szCs w:val="24"/>
        </w:rPr>
        <w:t xml:space="preserve"> los recursos consumidos</w:t>
      </w:r>
      <w:r w:rsidR="006C203A" w:rsidRPr="00F03AE2">
        <w:rPr>
          <w:rFonts w:ascii="Times New Roman" w:hAnsi="Times New Roman" w:cs="Times New Roman"/>
          <w:szCs w:val="24"/>
        </w:rPr>
        <w:t xml:space="preserve"> para realizarlas</w:t>
      </w:r>
      <w:r w:rsidR="00531914" w:rsidRPr="00F03AE2">
        <w:rPr>
          <w:rFonts w:ascii="Times New Roman" w:hAnsi="Times New Roman" w:cs="Times New Roman"/>
          <w:szCs w:val="24"/>
        </w:rPr>
        <w:t>.</w:t>
      </w:r>
    </w:p>
    <w:p w14:paraId="7986F217" w14:textId="77777777" w:rsidR="00931BC3" w:rsidRPr="00F03AE2" w:rsidRDefault="00931BC3" w:rsidP="008B3AA5">
      <w:pPr>
        <w:spacing w:after="0" w:line="240" w:lineRule="auto"/>
        <w:jc w:val="center"/>
        <w:rPr>
          <w:rFonts w:ascii="Times New Roman" w:hAnsi="Times New Roman" w:cs="Times New Roman"/>
          <w:b/>
          <w:sz w:val="24"/>
          <w:szCs w:val="24"/>
        </w:rPr>
      </w:pPr>
      <w:r w:rsidRPr="00F03AE2">
        <w:rPr>
          <w:rFonts w:ascii="Times New Roman" w:hAnsi="Times New Roman" w:cs="Times New Roman"/>
          <w:noProof/>
          <w:sz w:val="24"/>
          <w:szCs w:val="24"/>
          <w:lang w:val="es-ES" w:eastAsia="es-ES"/>
        </w:rPr>
        <w:drawing>
          <wp:inline distT="0" distB="0" distL="0" distR="0" wp14:anchorId="19D070DE" wp14:editId="6C86A80C">
            <wp:extent cx="3212019" cy="1287980"/>
            <wp:effectExtent l="133350" t="114300" r="102870" b="1409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45043" cy="13012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025631" w14:textId="7A446B32" w:rsidR="00931BC3" w:rsidRPr="00F03AE2" w:rsidRDefault="00931BC3" w:rsidP="008B3AA5">
      <w:pPr>
        <w:pStyle w:val="Figura"/>
        <w:spacing w:before="0" w:line="240" w:lineRule="auto"/>
        <w:ind w:firstLine="708"/>
        <w:jc w:val="left"/>
        <w:rPr>
          <w:rFonts w:cs="Times New Roman"/>
          <w:b w:val="0"/>
          <w:szCs w:val="24"/>
        </w:rPr>
      </w:pPr>
      <w:bookmarkStart w:id="157" w:name="_Toc421023268"/>
      <w:r w:rsidRPr="00F03AE2">
        <w:rPr>
          <w:rFonts w:cs="Times New Roman"/>
          <w:szCs w:val="24"/>
        </w:rPr>
        <w:tab/>
        <w:t xml:space="preserve">      </w:t>
      </w:r>
      <w:bookmarkStart w:id="158" w:name="_Toc425188959"/>
      <w:r w:rsidRPr="00F03AE2">
        <w:rPr>
          <w:rFonts w:cs="Times New Roman"/>
          <w:szCs w:val="24"/>
        </w:rPr>
        <w:t xml:space="preserve">Figura </w:t>
      </w:r>
      <w:r w:rsidR="000B08C7" w:rsidRPr="00F03AE2">
        <w:rPr>
          <w:rFonts w:cs="Times New Roman"/>
          <w:szCs w:val="24"/>
        </w:rPr>
        <w:t>1</w:t>
      </w:r>
      <w:r w:rsidRPr="00F03AE2">
        <w:rPr>
          <w:rFonts w:cs="Times New Roman"/>
          <w:szCs w:val="24"/>
        </w:rPr>
        <w:t>-</w:t>
      </w:r>
      <w:r w:rsidR="00007D9D" w:rsidRPr="00F03AE2">
        <w:rPr>
          <w:rFonts w:cs="Times New Roman"/>
          <w:szCs w:val="24"/>
        </w:rPr>
        <w:t>2</w:t>
      </w:r>
      <w:r w:rsidRPr="00F03AE2">
        <w:rPr>
          <w:rFonts w:cs="Times New Roman"/>
          <w:szCs w:val="24"/>
        </w:rPr>
        <w:t xml:space="preserve"> </w:t>
      </w:r>
      <w:r w:rsidRPr="00F03AE2">
        <w:rPr>
          <w:rFonts w:cs="Times New Roman"/>
          <w:b w:val="0"/>
          <w:szCs w:val="24"/>
        </w:rPr>
        <w:t>Modelo Simple de Productividad</w:t>
      </w:r>
      <w:bookmarkEnd w:id="157"/>
      <w:bookmarkEnd w:id="158"/>
    </w:p>
    <w:p w14:paraId="79B16DB0" w14:textId="64E47173" w:rsidR="00931BC3" w:rsidRPr="00F03AE2" w:rsidRDefault="00931BC3" w:rsidP="008B3AA5">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Card, 2006)</w:t>
      </w:r>
    </w:p>
    <w:p w14:paraId="0A211F9A" w14:textId="77777777" w:rsidR="000B08C7" w:rsidRPr="00F03AE2" w:rsidRDefault="000B08C7" w:rsidP="008B3AA5">
      <w:pPr>
        <w:spacing w:after="0" w:line="360" w:lineRule="auto"/>
        <w:ind w:left="1416"/>
        <w:rPr>
          <w:rFonts w:ascii="Times New Roman" w:hAnsi="Times New Roman" w:cs="Times New Roman"/>
          <w:sz w:val="16"/>
          <w:szCs w:val="24"/>
        </w:rPr>
      </w:pPr>
    </w:p>
    <w:p w14:paraId="2B3C7C54" w14:textId="77777777" w:rsidR="00007D9D" w:rsidRPr="00F03AE2" w:rsidRDefault="00007D9D" w:rsidP="008B3AA5">
      <w:pPr>
        <w:spacing w:after="0" w:line="360" w:lineRule="auto"/>
        <w:jc w:val="both"/>
        <w:rPr>
          <w:rFonts w:ascii="Times New Roman" w:hAnsi="Times New Roman" w:cs="Times New Roman"/>
          <w:szCs w:val="24"/>
        </w:rPr>
      </w:pPr>
    </w:p>
    <w:p w14:paraId="26C9FB9D" w14:textId="10702524" w:rsidR="00531914" w:rsidRPr="00F03AE2" w:rsidRDefault="0053191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n la terminología del estándar de métricas de productividad de software del Instituto de Ingenieros Eléctricos y Electrónicos</w:t>
      </w:r>
      <w:r w:rsidR="00A910BE" w:rsidRPr="00F03AE2">
        <w:rPr>
          <w:rFonts w:ascii="Times New Roman" w:hAnsi="Times New Roman" w:cs="Times New Roman"/>
          <w:szCs w:val="24"/>
        </w:rPr>
        <w:t xml:space="preserve"> </w:t>
      </w:r>
      <w:r w:rsidR="008A7D74" w:rsidRPr="00F03AE2">
        <w:rPr>
          <w:rFonts w:ascii="Times New Roman" w:hAnsi="Times New Roman" w:cs="Times New Roman"/>
          <w:sz w:val="16"/>
          <w:szCs w:val="16"/>
        </w:rPr>
        <w:fldChar w:fldCharType="begin"/>
      </w:r>
      <w:r w:rsidR="00275505" w:rsidRPr="00F03AE2">
        <w:rPr>
          <w:rFonts w:ascii="Times New Roman" w:hAnsi="Times New Roman" w:cs="Times New Roman"/>
          <w:sz w:val="16"/>
          <w:szCs w:val="16"/>
        </w:rPr>
        <w:instrText xml:space="preserve"> ADDIN ZOTERO_ITEM CSL_CITATION {"citationID":"ma179aXE","properties":{"formattedCitation":"(IEEE, n.d.)","plainCitation":"(IEEE, n.d.)","dontUpdate":true},"citationItems":[{"id":205,"uris":["http://zotero.org/users/local/UBoVLAxq/items/37RUAQ4N"],"uri":["http://zotero.org/users/local/UBoVLAxq/items/37RUAQ4N"],"itemData":{"id":205,"type":"article","title":"IEEE Standard for Software Productivity Metrics","URL":"http://ieeexplore.ieee.org/xpl/mostRecentIssue.jsp?punumber=2858","author":[{"family":"IEEE","given":""}],"issued":{"date-parts":[["1992"]]}}}],"schema":"https://github.com/citation-style-language/schema/raw/master/csl-citation.json"} </w:instrText>
      </w:r>
      <w:r w:rsidR="008A7D74" w:rsidRPr="00F03AE2">
        <w:rPr>
          <w:rFonts w:ascii="Times New Roman" w:hAnsi="Times New Roman" w:cs="Times New Roman"/>
          <w:sz w:val="16"/>
          <w:szCs w:val="16"/>
        </w:rPr>
        <w:fldChar w:fldCharType="separate"/>
      </w:r>
      <w:r w:rsidR="00275505" w:rsidRPr="00F03AE2">
        <w:rPr>
          <w:rFonts w:ascii="Times New Roman" w:hAnsi="Times New Roman" w:cs="Times New Roman"/>
          <w:sz w:val="16"/>
          <w:szCs w:val="16"/>
        </w:rPr>
        <w:t>(IEEE Standard for Software Productivity Metrics, 1993</w:t>
      </w:r>
      <w:r w:rsidR="009763C3" w:rsidRPr="00F03AE2">
        <w:rPr>
          <w:rFonts w:ascii="Times New Roman" w:hAnsi="Times New Roman" w:cs="Times New Roman"/>
          <w:sz w:val="16"/>
          <w:szCs w:val="16"/>
        </w:rPr>
        <w:t>, p.5-11</w:t>
      </w:r>
      <w:r w:rsidR="00275505"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A910BE" w:rsidRPr="00F03AE2">
        <w:rPr>
          <w:rFonts w:ascii="Times New Roman" w:hAnsi="Times New Roman" w:cs="Times New Roman"/>
          <w:szCs w:val="24"/>
        </w:rPr>
        <w:t xml:space="preserve">, </w:t>
      </w:r>
      <w:r w:rsidRPr="00F03AE2">
        <w:rPr>
          <w:rFonts w:ascii="Times New Roman" w:hAnsi="Times New Roman" w:cs="Times New Roman"/>
          <w:szCs w:val="24"/>
        </w:rPr>
        <w:t>se habla de 2  Primitivas las cuales hacen referencia al nivel más bajo en el que se recogen los datos:</w:t>
      </w:r>
      <w:r w:rsidR="00C64C8F" w:rsidRPr="00F03AE2">
        <w:rPr>
          <w:rFonts w:ascii="Times New Roman" w:hAnsi="Times New Roman" w:cs="Times New Roman"/>
          <w:szCs w:val="24"/>
        </w:rPr>
        <w:t xml:space="preserve"> </w:t>
      </w:r>
    </w:p>
    <w:p w14:paraId="31122015" w14:textId="77777777" w:rsidR="00066D81" w:rsidRPr="00F03AE2" w:rsidRDefault="00066D81" w:rsidP="008B3AA5">
      <w:pPr>
        <w:spacing w:after="0" w:line="360" w:lineRule="auto"/>
        <w:jc w:val="both"/>
        <w:rPr>
          <w:rFonts w:ascii="Times New Roman" w:hAnsi="Times New Roman" w:cs="Times New Roman"/>
          <w:szCs w:val="24"/>
        </w:rPr>
      </w:pPr>
    </w:p>
    <w:p w14:paraId="2DC6877C" w14:textId="77777777" w:rsidR="00531914" w:rsidRPr="00F03AE2" w:rsidRDefault="00531914" w:rsidP="00F53C45">
      <w:pPr>
        <w:pStyle w:val="Prrafodelista"/>
        <w:numPr>
          <w:ilvl w:val="0"/>
          <w:numId w:val="92"/>
        </w:numPr>
        <w:spacing w:after="0" w:line="360" w:lineRule="auto"/>
        <w:jc w:val="both"/>
        <w:rPr>
          <w:rFonts w:ascii="Times New Roman" w:hAnsi="Times New Roman" w:cs="Times New Roman"/>
        </w:rPr>
      </w:pPr>
      <w:r w:rsidRPr="00F03AE2">
        <w:rPr>
          <w:rFonts w:ascii="Times New Roman" w:hAnsi="Times New Roman" w:cs="Times New Roman"/>
          <w:szCs w:val="24"/>
        </w:rPr>
        <w:t>L</w:t>
      </w:r>
      <w:r w:rsidR="00C64C8F" w:rsidRPr="00F03AE2">
        <w:rPr>
          <w:rFonts w:ascii="Times New Roman" w:hAnsi="Times New Roman" w:cs="Times New Roman"/>
          <w:szCs w:val="24"/>
        </w:rPr>
        <w:t xml:space="preserve">as </w:t>
      </w:r>
      <w:r w:rsidRPr="00F03AE2">
        <w:rPr>
          <w:rFonts w:ascii="Times New Roman" w:hAnsi="Times New Roman" w:cs="Times New Roman"/>
          <w:szCs w:val="24"/>
        </w:rPr>
        <w:t xml:space="preserve">de </w:t>
      </w:r>
      <w:r w:rsidRPr="00F03AE2">
        <w:rPr>
          <w:rFonts w:ascii="Times New Roman" w:hAnsi="Times New Roman" w:cs="Times New Roman"/>
        </w:rPr>
        <w:t>salida, referenciándose a las características finales de software que</w:t>
      </w:r>
      <w:r w:rsidR="00C64C8F" w:rsidRPr="00F03AE2">
        <w:rPr>
          <w:rFonts w:ascii="Times New Roman" w:hAnsi="Times New Roman" w:cs="Times New Roman"/>
        </w:rPr>
        <w:t xml:space="preserve"> </w:t>
      </w:r>
      <w:r w:rsidRPr="00F03AE2">
        <w:rPr>
          <w:rFonts w:ascii="Times New Roman" w:hAnsi="Times New Roman" w:cs="Times New Roman"/>
        </w:rPr>
        <w:t xml:space="preserve">pueden ser medidas por </w:t>
      </w:r>
      <w:r w:rsidR="00C64C8F" w:rsidRPr="00F03AE2">
        <w:rPr>
          <w:rFonts w:ascii="Times New Roman" w:hAnsi="Times New Roman" w:cs="Times New Roman"/>
        </w:rPr>
        <w:t xml:space="preserve">la cantidad de líneas de código </w:t>
      </w:r>
      <w:r w:rsidRPr="00F03AE2">
        <w:rPr>
          <w:rFonts w:ascii="Times New Roman" w:hAnsi="Times New Roman" w:cs="Times New Roman"/>
        </w:rPr>
        <w:t xml:space="preserve">ejecutable </w:t>
      </w:r>
      <w:r w:rsidR="00C64C8F" w:rsidRPr="00F03AE2">
        <w:rPr>
          <w:rFonts w:ascii="Times New Roman" w:hAnsi="Times New Roman" w:cs="Times New Roman"/>
        </w:rPr>
        <w:t>escritas por el desarrollador</w:t>
      </w:r>
      <w:r w:rsidRPr="00F03AE2">
        <w:rPr>
          <w:rFonts w:ascii="Times New Roman" w:hAnsi="Times New Roman" w:cs="Times New Roman"/>
        </w:rPr>
        <w:t xml:space="preserve"> o páginas de documentación.</w:t>
      </w:r>
    </w:p>
    <w:p w14:paraId="1F658A31" w14:textId="77777777" w:rsidR="00066D81" w:rsidRPr="00F03AE2" w:rsidRDefault="00066D81" w:rsidP="00066D81">
      <w:pPr>
        <w:pStyle w:val="Prrafodelista"/>
        <w:spacing w:after="0" w:line="360" w:lineRule="auto"/>
        <w:ind w:left="360"/>
        <w:jc w:val="both"/>
        <w:rPr>
          <w:rFonts w:ascii="Times New Roman" w:hAnsi="Times New Roman" w:cs="Times New Roman"/>
        </w:rPr>
      </w:pPr>
    </w:p>
    <w:p w14:paraId="34486488" w14:textId="77777777" w:rsidR="0080140A" w:rsidRPr="00F03AE2" w:rsidRDefault="00531914" w:rsidP="00F53C45">
      <w:pPr>
        <w:pStyle w:val="Prrafodelista"/>
        <w:numPr>
          <w:ilvl w:val="0"/>
          <w:numId w:val="92"/>
        </w:numPr>
        <w:spacing w:after="0" w:line="360" w:lineRule="auto"/>
        <w:jc w:val="both"/>
        <w:rPr>
          <w:rFonts w:ascii="Times New Roman" w:hAnsi="Times New Roman" w:cs="Times New Roman"/>
        </w:rPr>
      </w:pPr>
      <w:r w:rsidRPr="00F03AE2">
        <w:rPr>
          <w:rFonts w:ascii="Times New Roman" w:hAnsi="Times New Roman" w:cs="Times New Roman"/>
        </w:rPr>
        <w:t>Las de Entrada q</w:t>
      </w:r>
      <w:r w:rsidRPr="00F03AE2">
        <w:rPr>
          <w:rFonts w:ascii="Times New Roman" w:hAnsi="Times New Roman" w:cs="Times New Roman"/>
          <w:color w:val="000000"/>
          <w:shd w:val="clear" w:color="auto" w:fill="FFFFFF"/>
        </w:rPr>
        <w:t>ue miden lo que ha sido necesario utilizar para construir el software</w:t>
      </w:r>
      <w:r w:rsidR="00A8250E" w:rsidRPr="00F03AE2">
        <w:rPr>
          <w:rFonts w:ascii="Times New Roman" w:hAnsi="Times New Roman" w:cs="Times New Roman"/>
        </w:rPr>
        <w:t>.</w:t>
      </w:r>
    </w:p>
    <w:p w14:paraId="58458FFE" w14:textId="77777777" w:rsidR="009D45D9" w:rsidRPr="00F03AE2" w:rsidRDefault="009D45D9" w:rsidP="008B3AA5">
      <w:pPr>
        <w:spacing w:after="0" w:line="360" w:lineRule="auto"/>
        <w:ind w:left="1416"/>
        <w:rPr>
          <w:rFonts w:ascii="Times New Roman" w:hAnsi="Times New Roman" w:cs="Times New Roman"/>
          <w:sz w:val="16"/>
          <w:szCs w:val="24"/>
        </w:rPr>
      </w:pPr>
    </w:p>
    <w:p w14:paraId="7FB1F443" w14:textId="77777777" w:rsidR="00DC3B43" w:rsidRPr="00F03AE2" w:rsidRDefault="00DC3B43" w:rsidP="008B3AA5">
      <w:pPr>
        <w:spacing w:after="0" w:line="360" w:lineRule="auto"/>
        <w:jc w:val="both"/>
        <w:rPr>
          <w:rFonts w:ascii="Times New Roman" w:hAnsi="Times New Roman" w:cs="Times New Roman"/>
        </w:rPr>
      </w:pPr>
      <w:r w:rsidRPr="00F03AE2">
        <w:rPr>
          <w:rFonts w:ascii="Times New Roman" w:hAnsi="Times New Roman" w:cs="Times New Roman"/>
        </w:rPr>
        <w:t>S</w:t>
      </w:r>
      <w:r w:rsidR="009D45D9" w:rsidRPr="00F03AE2">
        <w:rPr>
          <w:rFonts w:ascii="Times New Roman" w:hAnsi="Times New Roman" w:cs="Times New Roman"/>
        </w:rPr>
        <w:t xml:space="preserve">e ha considerado definir </w:t>
      </w:r>
      <w:r w:rsidR="006C203A" w:rsidRPr="00F03AE2">
        <w:rPr>
          <w:rFonts w:ascii="Times New Roman" w:hAnsi="Times New Roman" w:cs="Times New Roman"/>
        </w:rPr>
        <w:t>el índice e indicadores de productividad física por medio de la</w:t>
      </w:r>
      <w:r w:rsidRPr="00F03AE2">
        <w:rPr>
          <w:rFonts w:ascii="Times New Roman" w:hAnsi="Times New Roman" w:cs="Times New Roman"/>
        </w:rPr>
        <w:t xml:space="preserve"> adaptación d</w:t>
      </w:r>
      <w:r w:rsidR="00931BC3" w:rsidRPr="00F03AE2">
        <w:rPr>
          <w:rFonts w:ascii="Times New Roman" w:hAnsi="Times New Roman" w:cs="Times New Roman"/>
        </w:rPr>
        <w:t xml:space="preserve">el estándar IEEE </w:t>
      </w:r>
      <w:r w:rsidRPr="00F03AE2">
        <w:rPr>
          <w:rFonts w:ascii="Times New Roman" w:hAnsi="Times New Roman" w:cs="Times New Roman"/>
        </w:rPr>
        <w:t xml:space="preserve">1045-1192 </w:t>
      </w:r>
      <w:r w:rsidR="00931BC3" w:rsidRPr="00F03AE2">
        <w:rPr>
          <w:rFonts w:ascii="Times New Roman" w:hAnsi="Times New Roman" w:cs="Times New Roman"/>
        </w:rPr>
        <w:t>y el modelo simple de productividad</w:t>
      </w:r>
      <w:r w:rsidRPr="00F03AE2">
        <w:rPr>
          <w:rFonts w:ascii="Times New Roman" w:hAnsi="Times New Roman" w:cs="Times New Roman"/>
        </w:rPr>
        <w:t xml:space="preserve"> de Card</w:t>
      </w:r>
      <w:r w:rsidR="006C203A" w:rsidRPr="00F03AE2">
        <w:rPr>
          <w:rFonts w:ascii="Times New Roman" w:hAnsi="Times New Roman" w:cs="Times New Roman"/>
        </w:rPr>
        <w:t>, para proceder con el estudio comparativo.</w:t>
      </w:r>
    </w:p>
    <w:p w14:paraId="68F4AB3E" w14:textId="77777777" w:rsidR="00161511" w:rsidRPr="00F03AE2" w:rsidRDefault="00636A4C"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Se describe a continuación </w:t>
      </w:r>
      <w:r w:rsidR="006C203A" w:rsidRPr="00F03AE2">
        <w:rPr>
          <w:rFonts w:ascii="Times New Roman" w:hAnsi="Times New Roman" w:cs="Times New Roman"/>
        </w:rPr>
        <w:t>el índice e indicadores</w:t>
      </w:r>
      <w:r w:rsidRPr="00F03AE2">
        <w:rPr>
          <w:rFonts w:ascii="Times New Roman" w:hAnsi="Times New Roman" w:cs="Times New Roman"/>
        </w:rPr>
        <w:t xml:space="preserve"> p</w:t>
      </w:r>
      <w:r w:rsidR="006C203A" w:rsidRPr="00F03AE2">
        <w:rPr>
          <w:rFonts w:ascii="Times New Roman" w:hAnsi="Times New Roman" w:cs="Times New Roman"/>
        </w:rPr>
        <w:t>ara la determinación del mejor framework con mayor productividad en el desarrollo</w:t>
      </w:r>
      <w:r w:rsidRPr="00F03AE2">
        <w:rPr>
          <w:rFonts w:ascii="Times New Roman" w:hAnsi="Times New Roman" w:cs="Times New Roman"/>
        </w:rPr>
        <w:t>.</w:t>
      </w:r>
    </w:p>
    <w:p w14:paraId="4A7A7BC1" w14:textId="77777777" w:rsidR="00007D9D" w:rsidRPr="00F03AE2" w:rsidRDefault="00007D9D" w:rsidP="008B3AA5">
      <w:pPr>
        <w:spacing w:after="0" w:line="360" w:lineRule="auto"/>
        <w:jc w:val="both"/>
        <w:rPr>
          <w:rFonts w:ascii="Times New Roman" w:hAnsi="Times New Roman" w:cs="Times New Roman"/>
        </w:rPr>
      </w:pPr>
    </w:p>
    <w:p w14:paraId="5F6BE3B1" w14:textId="24C46EAD" w:rsidR="00660A85" w:rsidRPr="00F03AE2" w:rsidRDefault="00931BC3" w:rsidP="008B3AA5">
      <w:pPr>
        <w:pStyle w:val="Tablas"/>
        <w:spacing w:before="0" w:line="360" w:lineRule="auto"/>
        <w:ind w:firstLine="708"/>
        <w:jc w:val="left"/>
        <w:rPr>
          <w:rFonts w:cs="Times New Roman"/>
          <w:b w:val="0"/>
        </w:rPr>
      </w:pPr>
      <w:bookmarkStart w:id="159" w:name="_Toc421816437"/>
      <w:r w:rsidRPr="00F03AE2">
        <w:rPr>
          <w:rFonts w:cs="Times New Roman"/>
        </w:rPr>
        <w:t xml:space="preserve">   </w:t>
      </w:r>
      <w:r w:rsidR="006C203A" w:rsidRPr="00F03AE2">
        <w:rPr>
          <w:rFonts w:cs="Times New Roman"/>
        </w:rPr>
        <w:t xml:space="preserve">     </w:t>
      </w:r>
      <w:r w:rsidR="00224660" w:rsidRPr="00F03AE2">
        <w:rPr>
          <w:rFonts w:cs="Times New Roman"/>
        </w:rPr>
        <w:t xml:space="preserve">     </w:t>
      </w:r>
      <w:r w:rsidR="0082598D" w:rsidRPr="00F03AE2">
        <w:rPr>
          <w:rFonts w:cs="Times New Roman"/>
        </w:rPr>
        <w:t xml:space="preserve">        </w:t>
      </w:r>
      <w:bookmarkStart w:id="160" w:name="_Toc426542884"/>
      <w:r w:rsidR="00036467" w:rsidRPr="00F03AE2">
        <w:rPr>
          <w:rFonts w:cs="Times New Roman"/>
        </w:rPr>
        <w:t>Tabla</w:t>
      </w:r>
      <w:r w:rsidR="00636A4C" w:rsidRPr="00F03AE2">
        <w:rPr>
          <w:rFonts w:cs="Times New Roman"/>
        </w:rPr>
        <w:t xml:space="preserve"> </w:t>
      </w:r>
      <w:r w:rsidR="000B08C7" w:rsidRPr="00F03AE2">
        <w:rPr>
          <w:rFonts w:cs="Times New Roman"/>
        </w:rPr>
        <w:t>1</w:t>
      </w:r>
      <w:r w:rsidR="00636A4C" w:rsidRPr="00F03AE2">
        <w:rPr>
          <w:rFonts w:cs="Times New Roman"/>
        </w:rPr>
        <w:t>-</w:t>
      </w:r>
      <w:r w:rsidR="00007D9D" w:rsidRPr="00F03AE2">
        <w:rPr>
          <w:rFonts w:cs="Times New Roman"/>
        </w:rPr>
        <w:t>2</w:t>
      </w:r>
      <w:r w:rsidR="00E007E8" w:rsidRPr="00F03AE2">
        <w:rPr>
          <w:rFonts w:cs="Times New Roman"/>
        </w:rPr>
        <w:t>:</w:t>
      </w:r>
      <w:r w:rsidR="000D520E" w:rsidRPr="00F03AE2">
        <w:rPr>
          <w:rFonts w:cs="Times New Roman"/>
        </w:rPr>
        <w:t xml:space="preserve"> </w:t>
      </w:r>
      <w:r w:rsidR="009D45D9" w:rsidRPr="00F03AE2">
        <w:rPr>
          <w:rFonts w:cs="Times New Roman"/>
          <w:b w:val="0"/>
        </w:rPr>
        <w:t>Parámetros de comparación</w:t>
      </w:r>
      <w:r w:rsidR="00636A4C" w:rsidRPr="00F03AE2">
        <w:rPr>
          <w:rFonts w:cs="Times New Roman"/>
          <w:b w:val="0"/>
        </w:rPr>
        <w:t xml:space="preserve"> </w:t>
      </w:r>
      <w:bookmarkEnd w:id="159"/>
      <w:r w:rsidR="00636A4C" w:rsidRPr="00F03AE2">
        <w:rPr>
          <w:rFonts w:cs="Times New Roman"/>
          <w:b w:val="0"/>
        </w:rPr>
        <w:t>a valorar</w:t>
      </w:r>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6"/>
        <w:gridCol w:w="1981"/>
        <w:gridCol w:w="1521"/>
      </w:tblGrid>
      <w:tr w:rsidR="00344141" w:rsidRPr="00F03AE2" w14:paraId="7F08D76C" w14:textId="77777777" w:rsidTr="00ED13F0">
        <w:trPr>
          <w:jc w:val="center"/>
        </w:trPr>
        <w:tc>
          <w:tcPr>
            <w:tcW w:w="0" w:type="auto"/>
          </w:tcPr>
          <w:p w14:paraId="490ADD49" w14:textId="77777777" w:rsidR="00344141" w:rsidRPr="00F03AE2" w:rsidRDefault="00344141" w:rsidP="008B3AA5">
            <w:pPr>
              <w:spacing w:after="0" w:line="360" w:lineRule="auto"/>
              <w:jc w:val="center"/>
              <w:rPr>
                <w:rFonts w:ascii="Times New Roman" w:hAnsi="Times New Roman" w:cs="Times New Roman"/>
                <w:b/>
                <w:sz w:val="18"/>
              </w:rPr>
            </w:pPr>
          </w:p>
          <w:p w14:paraId="40D80725" w14:textId="77777777" w:rsidR="00344141" w:rsidRPr="00F03AE2" w:rsidRDefault="00ED13F0" w:rsidP="008B3AA5">
            <w:pPr>
              <w:spacing w:after="0" w:line="360" w:lineRule="auto"/>
              <w:jc w:val="center"/>
              <w:rPr>
                <w:rFonts w:ascii="Times New Roman" w:hAnsi="Times New Roman" w:cs="Times New Roman"/>
                <w:b/>
                <w:sz w:val="18"/>
              </w:rPr>
            </w:pPr>
            <w:r w:rsidRPr="00F03AE2">
              <w:rPr>
                <w:rFonts w:ascii="Times New Roman" w:hAnsi="Times New Roman" w:cs="Times New Roman"/>
                <w:b/>
                <w:sz w:val="18"/>
              </w:rPr>
              <w:t>Parámetro</w:t>
            </w:r>
          </w:p>
        </w:tc>
        <w:tc>
          <w:tcPr>
            <w:tcW w:w="0" w:type="auto"/>
          </w:tcPr>
          <w:p w14:paraId="3A96F72D" w14:textId="77777777" w:rsidR="00344141" w:rsidRPr="00F03AE2" w:rsidRDefault="00344141" w:rsidP="008B3AA5">
            <w:pPr>
              <w:spacing w:after="0" w:line="360" w:lineRule="auto"/>
              <w:jc w:val="center"/>
              <w:rPr>
                <w:rFonts w:ascii="Times New Roman" w:hAnsi="Times New Roman" w:cs="Times New Roman"/>
                <w:b/>
                <w:sz w:val="18"/>
              </w:rPr>
            </w:pPr>
          </w:p>
          <w:p w14:paraId="4C953FEE" w14:textId="77777777" w:rsidR="00344141" w:rsidRPr="00F03AE2" w:rsidRDefault="00ED13F0" w:rsidP="008B3AA5">
            <w:pPr>
              <w:spacing w:after="0" w:line="360" w:lineRule="auto"/>
              <w:jc w:val="center"/>
              <w:rPr>
                <w:rFonts w:ascii="Times New Roman" w:hAnsi="Times New Roman" w:cs="Times New Roman"/>
                <w:b/>
                <w:sz w:val="18"/>
              </w:rPr>
            </w:pPr>
            <w:r w:rsidRPr="00F03AE2">
              <w:rPr>
                <w:rFonts w:ascii="Times New Roman" w:hAnsi="Times New Roman" w:cs="Times New Roman"/>
                <w:b/>
                <w:sz w:val="18"/>
              </w:rPr>
              <w:t>Índice</w:t>
            </w:r>
          </w:p>
        </w:tc>
        <w:tc>
          <w:tcPr>
            <w:tcW w:w="0" w:type="auto"/>
          </w:tcPr>
          <w:p w14:paraId="14C26B59" w14:textId="77777777" w:rsidR="00344141" w:rsidRPr="00F03AE2" w:rsidRDefault="00344141" w:rsidP="008B3AA5">
            <w:pPr>
              <w:spacing w:after="0" w:line="360" w:lineRule="auto"/>
              <w:jc w:val="center"/>
              <w:rPr>
                <w:rFonts w:ascii="Times New Roman" w:hAnsi="Times New Roman" w:cs="Times New Roman"/>
                <w:b/>
                <w:sz w:val="18"/>
              </w:rPr>
            </w:pPr>
          </w:p>
          <w:p w14:paraId="019CFFAA" w14:textId="77777777" w:rsidR="00344141" w:rsidRPr="00F03AE2" w:rsidRDefault="00344141" w:rsidP="008B3AA5">
            <w:pPr>
              <w:spacing w:after="0" w:line="360" w:lineRule="auto"/>
              <w:jc w:val="center"/>
              <w:rPr>
                <w:rFonts w:ascii="Times New Roman" w:hAnsi="Times New Roman" w:cs="Times New Roman"/>
                <w:b/>
                <w:sz w:val="18"/>
              </w:rPr>
            </w:pPr>
            <w:r w:rsidRPr="00F03AE2">
              <w:rPr>
                <w:rFonts w:ascii="Times New Roman" w:hAnsi="Times New Roman" w:cs="Times New Roman"/>
                <w:b/>
                <w:sz w:val="18"/>
              </w:rPr>
              <w:t>Indicadores</w:t>
            </w:r>
          </w:p>
        </w:tc>
      </w:tr>
      <w:tr w:rsidR="00ED13F0" w:rsidRPr="00F03AE2" w14:paraId="71EF3EAF" w14:textId="77777777" w:rsidTr="006C203A">
        <w:trPr>
          <w:trHeight w:val="734"/>
          <w:jc w:val="center"/>
        </w:trPr>
        <w:tc>
          <w:tcPr>
            <w:tcW w:w="0" w:type="auto"/>
            <w:vMerge w:val="restart"/>
          </w:tcPr>
          <w:p w14:paraId="113D530F" w14:textId="77777777" w:rsidR="00ED13F0" w:rsidRPr="00F03AE2" w:rsidRDefault="00ED13F0" w:rsidP="008B3AA5">
            <w:pPr>
              <w:spacing w:after="0" w:line="360" w:lineRule="auto"/>
              <w:jc w:val="center"/>
              <w:rPr>
                <w:rFonts w:ascii="Times New Roman" w:hAnsi="Times New Roman" w:cs="Times New Roman"/>
                <w:sz w:val="18"/>
              </w:rPr>
            </w:pPr>
          </w:p>
          <w:p w14:paraId="78A81906" w14:textId="77777777" w:rsidR="00ED13F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Productividad</w:t>
            </w:r>
          </w:p>
          <w:p w14:paraId="63D4EC52" w14:textId="77777777" w:rsidR="00ED13F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del desarrollo</w:t>
            </w:r>
          </w:p>
        </w:tc>
        <w:tc>
          <w:tcPr>
            <w:tcW w:w="0" w:type="auto"/>
            <w:vMerge w:val="restart"/>
            <w:vAlign w:val="center"/>
          </w:tcPr>
          <w:p w14:paraId="7A7AEA6A" w14:textId="77777777" w:rsidR="0022466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Índice  de Productividad</w:t>
            </w:r>
          </w:p>
          <w:p w14:paraId="587FE289" w14:textId="77777777" w:rsidR="00ED13F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 xml:space="preserve"> Física</w:t>
            </w:r>
          </w:p>
        </w:tc>
        <w:tc>
          <w:tcPr>
            <w:tcW w:w="0" w:type="auto"/>
            <w:vAlign w:val="center"/>
          </w:tcPr>
          <w:p w14:paraId="3D228FB1" w14:textId="77777777" w:rsidR="00ED13F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Líneas de código</w:t>
            </w:r>
          </w:p>
        </w:tc>
      </w:tr>
      <w:tr w:rsidR="00ED13F0" w:rsidRPr="00F03AE2" w14:paraId="226B8040" w14:textId="77777777" w:rsidTr="006C203A">
        <w:trPr>
          <w:trHeight w:val="614"/>
          <w:jc w:val="center"/>
        </w:trPr>
        <w:tc>
          <w:tcPr>
            <w:tcW w:w="0" w:type="auto"/>
            <w:vMerge/>
          </w:tcPr>
          <w:p w14:paraId="0244A10F" w14:textId="77777777" w:rsidR="00ED13F0" w:rsidRPr="00F03AE2" w:rsidRDefault="00ED13F0" w:rsidP="008B3AA5">
            <w:pPr>
              <w:spacing w:after="0" w:line="360" w:lineRule="auto"/>
              <w:jc w:val="center"/>
              <w:rPr>
                <w:rFonts w:ascii="Times New Roman" w:hAnsi="Times New Roman" w:cs="Times New Roman"/>
                <w:sz w:val="18"/>
              </w:rPr>
            </w:pPr>
          </w:p>
        </w:tc>
        <w:tc>
          <w:tcPr>
            <w:tcW w:w="0" w:type="auto"/>
            <w:vMerge/>
          </w:tcPr>
          <w:p w14:paraId="1DE37C11" w14:textId="77777777" w:rsidR="00ED13F0" w:rsidRPr="00F03AE2" w:rsidRDefault="00ED13F0" w:rsidP="008B3AA5">
            <w:pPr>
              <w:spacing w:after="0" w:line="360" w:lineRule="auto"/>
              <w:jc w:val="center"/>
              <w:rPr>
                <w:rFonts w:ascii="Times New Roman" w:hAnsi="Times New Roman" w:cs="Times New Roman"/>
                <w:sz w:val="18"/>
              </w:rPr>
            </w:pPr>
          </w:p>
        </w:tc>
        <w:tc>
          <w:tcPr>
            <w:tcW w:w="0" w:type="auto"/>
            <w:vAlign w:val="center"/>
          </w:tcPr>
          <w:p w14:paraId="3B1B53D2" w14:textId="77777777" w:rsidR="00ED13F0" w:rsidRPr="00F03AE2" w:rsidRDefault="00ED13F0" w:rsidP="008B3AA5">
            <w:pPr>
              <w:spacing w:after="0" w:line="360" w:lineRule="auto"/>
              <w:jc w:val="center"/>
              <w:rPr>
                <w:rFonts w:ascii="Times New Roman" w:hAnsi="Times New Roman" w:cs="Times New Roman"/>
                <w:sz w:val="18"/>
              </w:rPr>
            </w:pPr>
            <w:r w:rsidRPr="00F03AE2">
              <w:rPr>
                <w:rFonts w:ascii="Times New Roman" w:hAnsi="Times New Roman" w:cs="Times New Roman"/>
                <w:sz w:val="18"/>
              </w:rPr>
              <w:t>Tiempo empleado</w:t>
            </w:r>
          </w:p>
        </w:tc>
      </w:tr>
    </w:tbl>
    <w:p w14:paraId="1123CC61" w14:textId="1BD143DD" w:rsidR="009D64D6" w:rsidRPr="00F03AE2" w:rsidRDefault="00931BC3" w:rsidP="008B3AA5">
      <w:pPr>
        <w:spacing w:after="0" w:line="360" w:lineRule="auto"/>
        <w:rPr>
          <w:rFonts w:ascii="Times New Roman" w:hAnsi="Times New Roman" w:cs="Times New Roman"/>
          <w:sz w:val="16"/>
          <w:szCs w:val="24"/>
        </w:rPr>
      </w:pPr>
      <w:r w:rsidRPr="00F03AE2">
        <w:rPr>
          <w:rFonts w:ascii="Times New Roman" w:hAnsi="Times New Roman" w:cs="Times New Roman"/>
          <w:sz w:val="16"/>
          <w:szCs w:val="24"/>
        </w:rPr>
        <w:t xml:space="preserve">                     </w:t>
      </w:r>
      <w:r w:rsidR="006C203A" w:rsidRPr="00F03AE2">
        <w:rPr>
          <w:rFonts w:ascii="Times New Roman" w:hAnsi="Times New Roman" w:cs="Times New Roman"/>
          <w:sz w:val="16"/>
          <w:szCs w:val="24"/>
        </w:rPr>
        <w:t xml:space="preserve">      </w:t>
      </w:r>
      <w:r w:rsidR="00224660" w:rsidRPr="00F03AE2">
        <w:rPr>
          <w:rFonts w:ascii="Times New Roman" w:hAnsi="Times New Roman" w:cs="Times New Roman"/>
          <w:sz w:val="16"/>
          <w:szCs w:val="24"/>
        </w:rPr>
        <w:t xml:space="preserve">     </w:t>
      </w:r>
      <w:r w:rsidR="0082598D" w:rsidRPr="00F03AE2">
        <w:rPr>
          <w:rFonts w:ascii="Times New Roman" w:hAnsi="Times New Roman" w:cs="Times New Roman"/>
          <w:sz w:val="16"/>
          <w:szCs w:val="24"/>
        </w:rPr>
        <w:t xml:space="preserve">           </w:t>
      </w:r>
      <w:r w:rsidR="00224660" w:rsidRPr="00F03AE2">
        <w:rPr>
          <w:rFonts w:ascii="Times New Roman" w:hAnsi="Times New Roman" w:cs="Times New Roman"/>
          <w:sz w:val="16"/>
          <w:szCs w:val="24"/>
        </w:rPr>
        <w:t xml:space="preserve">   </w:t>
      </w: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57EA81C4" w14:textId="77777777" w:rsidR="00007D9D" w:rsidRPr="00F03AE2" w:rsidRDefault="00007D9D" w:rsidP="008B3AA5">
      <w:pPr>
        <w:spacing w:after="0" w:line="360" w:lineRule="auto"/>
        <w:rPr>
          <w:rFonts w:ascii="Times New Roman" w:hAnsi="Times New Roman" w:cs="Times New Roman"/>
          <w:sz w:val="16"/>
          <w:szCs w:val="24"/>
        </w:rPr>
      </w:pPr>
    </w:p>
    <w:p w14:paraId="157334FF" w14:textId="77777777" w:rsidR="00066D81" w:rsidRPr="00F03AE2" w:rsidRDefault="00066D81" w:rsidP="008B3AA5">
      <w:pPr>
        <w:spacing w:after="0" w:line="360" w:lineRule="auto"/>
        <w:rPr>
          <w:rFonts w:ascii="Times New Roman" w:hAnsi="Times New Roman" w:cs="Times New Roman"/>
          <w:sz w:val="16"/>
          <w:szCs w:val="24"/>
        </w:rPr>
      </w:pPr>
    </w:p>
    <w:p w14:paraId="7FC4E124" w14:textId="77777777" w:rsidR="00066D81" w:rsidRPr="00F03AE2" w:rsidRDefault="00066D81" w:rsidP="008B3AA5">
      <w:pPr>
        <w:spacing w:after="0" w:line="360" w:lineRule="auto"/>
        <w:rPr>
          <w:rFonts w:ascii="Times New Roman" w:hAnsi="Times New Roman" w:cs="Times New Roman"/>
          <w:sz w:val="16"/>
          <w:szCs w:val="24"/>
        </w:rPr>
      </w:pPr>
    </w:p>
    <w:p w14:paraId="3EFE1F5C" w14:textId="77777777" w:rsidR="00066D81" w:rsidRPr="00F03AE2" w:rsidRDefault="00066D81" w:rsidP="008B3AA5">
      <w:pPr>
        <w:spacing w:after="0" w:line="360" w:lineRule="auto"/>
        <w:rPr>
          <w:rFonts w:ascii="Times New Roman" w:hAnsi="Times New Roman" w:cs="Times New Roman"/>
          <w:sz w:val="16"/>
          <w:szCs w:val="24"/>
        </w:rPr>
      </w:pPr>
    </w:p>
    <w:p w14:paraId="146D2483" w14:textId="4B1B05E5" w:rsidR="007815F3" w:rsidRPr="00F03AE2" w:rsidRDefault="00007D9D" w:rsidP="00F53C45">
      <w:pPr>
        <w:pStyle w:val="11"/>
        <w:numPr>
          <w:ilvl w:val="1"/>
          <w:numId w:val="101"/>
        </w:numPr>
        <w:spacing w:before="0" w:line="360" w:lineRule="auto"/>
        <w:rPr>
          <w:rFonts w:cs="Times New Roman"/>
          <w:szCs w:val="24"/>
        </w:rPr>
      </w:pPr>
      <w:bookmarkStart w:id="161" w:name="_Toc421023269"/>
      <w:bookmarkStart w:id="162" w:name="_Toc425344914"/>
      <w:r w:rsidRPr="00F03AE2">
        <w:rPr>
          <w:rFonts w:cs="Times New Roman"/>
          <w:szCs w:val="24"/>
        </w:rPr>
        <w:t>Definición del</w:t>
      </w:r>
      <w:r w:rsidR="00C07364" w:rsidRPr="00F03AE2">
        <w:rPr>
          <w:rFonts w:cs="Times New Roman"/>
          <w:szCs w:val="24"/>
        </w:rPr>
        <w:t xml:space="preserve"> </w:t>
      </w:r>
      <w:bookmarkEnd w:id="161"/>
      <w:r w:rsidRPr="00F03AE2">
        <w:rPr>
          <w:rFonts w:cs="Times New Roman"/>
          <w:szCs w:val="24"/>
        </w:rPr>
        <w:t>índice</w:t>
      </w:r>
      <w:r w:rsidR="000510B4" w:rsidRPr="00F03AE2">
        <w:rPr>
          <w:rFonts w:cs="Times New Roman"/>
          <w:szCs w:val="24"/>
        </w:rPr>
        <w:t xml:space="preserve"> </w:t>
      </w:r>
      <w:r w:rsidRPr="00F03AE2">
        <w:rPr>
          <w:rFonts w:cs="Times New Roman"/>
          <w:szCs w:val="24"/>
        </w:rPr>
        <w:t>de productividad física</w:t>
      </w:r>
      <w:bookmarkEnd w:id="162"/>
    </w:p>
    <w:p w14:paraId="3A1E65B2" w14:textId="77777777" w:rsidR="00AA5CD8" w:rsidRPr="00F03AE2" w:rsidRDefault="00AA5CD8" w:rsidP="008B3AA5">
      <w:pPr>
        <w:spacing w:after="0" w:line="360" w:lineRule="auto"/>
        <w:rPr>
          <w:rFonts w:ascii="Times New Roman" w:hAnsi="Times New Roman" w:cs="Times New Roman"/>
          <w:szCs w:val="24"/>
        </w:rPr>
      </w:pPr>
    </w:p>
    <w:p w14:paraId="0B7377D0" w14:textId="3605DADF" w:rsidR="00CF3B01" w:rsidRPr="00F03AE2" w:rsidRDefault="00CF3B01"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ste índice responderá a la relación entre los indicadores de las salidas producidas y los recursos consumidos en el desarrollo de una aplicación web.  De modo que estos no se comportarán linealmente, sino que las variaciones de cada indicador afectarán al valor final del índice de forma dependiente a los valores de indicadores.</w:t>
      </w:r>
      <w:r w:rsidR="00036467" w:rsidRPr="00F03AE2">
        <w:rPr>
          <w:rFonts w:ascii="Times New Roman" w:hAnsi="Times New Roman" w:cs="Times New Roman"/>
          <w:szCs w:val="24"/>
        </w:rPr>
        <w:t xml:space="preserve"> Cabe mencionar que este índice se lo cataloga como una medida indirecta de software.</w:t>
      </w:r>
    </w:p>
    <w:p w14:paraId="19AA7DAC" w14:textId="77777777" w:rsidR="00066D81" w:rsidRPr="00F03AE2" w:rsidRDefault="00066D81" w:rsidP="008B3AA5">
      <w:pPr>
        <w:spacing w:after="0" w:line="360" w:lineRule="auto"/>
        <w:jc w:val="both"/>
        <w:rPr>
          <w:rFonts w:ascii="Times New Roman" w:hAnsi="Times New Roman" w:cs="Times New Roman"/>
          <w:szCs w:val="24"/>
        </w:rPr>
      </w:pPr>
    </w:p>
    <w:p w14:paraId="013FF2F5" w14:textId="78187416" w:rsidR="00CF3B01" w:rsidRPr="00F03AE2" w:rsidRDefault="00DE610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La toma de decisión general será tomada en base a este indicador, por medio de conclusiones estadísticas.</w:t>
      </w:r>
      <w:r w:rsidR="00066D81" w:rsidRPr="00F03AE2">
        <w:rPr>
          <w:rFonts w:ascii="Times New Roman" w:hAnsi="Times New Roman" w:cs="Times New Roman"/>
          <w:szCs w:val="24"/>
        </w:rPr>
        <w:t xml:space="preserve"> </w:t>
      </w:r>
      <w:r w:rsidR="00036467" w:rsidRPr="00F03AE2">
        <w:rPr>
          <w:rFonts w:ascii="Times New Roman" w:hAnsi="Times New Roman" w:cs="Times New Roman"/>
          <w:szCs w:val="24"/>
        </w:rPr>
        <w:t>Este índice se encuentra descrito en la</w:t>
      </w:r>
      <w:r w:rsidR="00CF3B01" w:rsidRPr="00F03AE2">
        <w:rPr>
          <w:rFonts w:ascii="Times New Roman" w:hAnsi="Times New Roman" w:cs="Times New Roman"/>
          <w:szCs w:val="24"/>
        </w:rPr>
        <w:t xml:space="preserve"> Tabla </w:t>
      </w:r>
      <w:r w:rsidR="000B08C7" w:rsidRPr="00F03AE2">
        <w:rPr>
          <w:rFonts w:ascii="Times New Roman" w:hAnsi="Times New Roman" w:cs="Times New Roman"/>
          <w:szCs w:val="24"/>
        </w:rPr>
        <w:t>2</w:t>
      </w:r>
      <w:r w:rsidR="00CF3B01" w:rsidRPr="00F03AE2">
        <w:rPr>
          <w:rFonts w:ascii="Times New Roman" w:hAnsi="Times New Roman" w:cs="Times New Roman"/>
          <w:szCs w:val="24"/>
        </w:rPr>
        <w:t>-</w:t>
      </w:r>
      <w:r w:rsidR="00007D9D" w:rsidRPr="00F03AE2">
        <w:rPr>
          <w:rFonts w:ascii="Times New Roman" w:hAnsi="Times New Roman" w:cs="Times New Roman"/>
          <w:szCs w:val="24"/>
        </w:rPr>
        <w:t>2</w:t>
      </w:r>
      <w:r w:rsidR="00CF3B01" w:rsidRPr="00F03AE2">
        <w:rPr>
          <w:rFonts w:ascii="Times New Roman" w:hAnsi="Times New Roman" w:cs="Times New Roman"/>
          <w:szCs w:val="24"/>
        </w:rPr>
        <w:t>.</w:t>
      </w:r>
    </w:p>
    <w:p w14:paraId="0D5853F5" w14:textId="77777777" w:rsidR="00036467" w:rsidRPr="00F03AE2" w:rsidRDefault="00036467" w:rsidP="008B3AA5">
      <w:pPr>
        <w:pStyle w:val="Tablas"/>
        <w:spacing w:before="0" w:line="360" w:lineRule="auto"/>
        <w:jc w:val="left"/>
        <w:rPr>
          <w:rFonts w:eastAsiaTheme="minorHAnsi" w:cs="Times New Roman"/>
          <w:b w:val="0"/>
          <w:szCs w:val="24"/>
        </w:rPr>
      </w:pPr>
      <w:bookmarkStart w:id="163" w:name="_Toc421816440"/>
    </w:p>
    <w:p w14:paraId="1099A544" w14:textId="31860D93" w:rsidR="00CF3B01" w:rsidRPr="00F03AE2" w:rsidRDefault="00036467" w:rsidP="008B3AA5">
      <w:pPr>
        <w:pStyle w:val="Tablas"/>
        <w:spacing w:before="0" w:line="360" w:lineRule="auto"/>
        <w:jc w:val="left"/>
        <w:rPr>
          <w:rFonts w:cs="Times New Roman"/>
          <w:b w:val="0"/>
          <w:szCs w:val="24"/>
        </w:rPr>
      </w:pPr>
      <w:bookmarkStart w:id="164" w:name="_Toc426542885"/>
      <w:r w:rsidRPr="00F03AE2">
        <w:rPr>
          <w:rFonts w:cs="Times New Roman"/>
          <w:szCs w:val="24"/>
        </w:rPr>
        <w:t>Tabla</w:t>
      </w:r>
      <w:r w:rsidR="00CF3B01" w:rsidRPr="00F03AE2">
        <w:rPr>
          <w:rFonts w:cs="Times New Roman"/>
          <w:szCs w:val="24"/>
        </w:rPr>
        <w:t xml:space="preserve"> </w:t>
      </w:r>
      <w:r w:rsidR="000B08C7" w:rsidRPr="00F03AE2">
        <w:rPr>
          <w:rFonts w:cs="Times New Roman"/>
          <w:szCs w:val="24"/>
        </w:rPr>
        <w:t>2</w:t>
      </w:r>
      <w:r w:rsidR="00CF3B01" w:rsidRPr="00F03AE2">
        <w:rPr>
          <w:rFonts w:cs="Times New Roman"/>
          <w:szCs w:val="24"/>
        </w:rPr>
        <w:t>-</w:t>
      </w:r>
      <w:r w:rsidR="00007D9D" w:rsidRPr="00F03AE2">
        <w:rPr>
          <w:rFonts w:cs="Times New Roman"/>
          <w:szCs w:val="24"/>
        </w:rPr>
        <w:t>2</w:t>
      </w:r>
      <w:r w:rsidR="00E007E8" w:rsidRPr="00F03AE2">
        <w:rPr>
          <w:rFonts w:cs="Times New Roman"/>
          <w:szCs w:val="24"/>
        </w:rPr>
        <w:t>:</w:t>
      </w:r>
      <w:r w:rsidR="00CF3B01" w:rsidRPr="00F03AE2">
        <w:rPr>
          <w:rFonts w:cs="Times New Roman"/>
          <w:szCs w:val="24"/>
        </w:rPr>
        <w:t xml:space="preserve"> </w:t>
      </w:r>
      <w:bookmarkEnd w:id="163"/>
      <w:r w:rsidRPr="00F03AE2">
        <w:rPr>
          <w:rFonts w:cs="Times New Roman"/>
          <w:b w:val="0"/>
          <w:szCs w:val="24"/>
        </w:rPr>
        <w:t>Índice de Productividad física</w:t>
      </w:r>
      <w:bookmarkEnd w:id="1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6"/>
        <w:gridCol w:w="7268"/>
      </w:tblGrid>
      <w:tr w:rsidR="00036467" w:rsidRPr="00F03AE2" w14:paraId="55215EDC" w14:textId="77777777" w:rsidTr="00F63672">
        <w:trPr>
          <w:jc w:val="center"/>
        </w:trPr>
        <w:tc>
          <w:tcPr>
            <w:tcW w:w="1089" w:type="dxa"/>
            <w:vAlign w:val="center"/>
          </w:tcPr>
          <w:p w14:paraId="7165D6B6" w14:textId="77777777" w:rsidR="00CF3B01" w:rsidRPr="00F03AE2" w:rsidRDefault="00036467"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ÍNDICE</w:t>
            </w:r>
          </w:p>
        </w:tc>
        <w:tc>
          <w:tcPr>
            <w:tcW w:w="0" w:type="auto"/>
            <w:vAlign w:val="center"/>
          </w:tcPr>
          <w:p w14:paraId="6AEB04BB" w14:textId="77777777" w:rsidR="00CF3B01" w:rsidRPr="00F03AE2" w:rsidRDefault="00CF3B01"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DESCRIPCIÓN</w:t>
            </w:r>
          </w:p>
        </w:tc>
      </w:tr>
      <w:tr w:rsidR="00036467" w:rsidRPr="00F03AE2" w14:paraId="33DD5685" w14:textId="77777777" w:rsidTr="00F63672">
        <w:trPr>
          <w:jc w:val="center"/>
        </w:trPr>
        <w:tc>
          <w:tcPr>
            <w:tcW w:w="1089" w:type="dxa"/>
            <w:vAlign w:val="center"/>
          </w:tcPr>
          <w:p w14:paraId="7C411188" w14:textId="77777777" w:rsidR="00CF3B01" w:rsidRPr="00F03AE2" w:rsidRDefault="00CF3B01"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sz w:val="18"/>
                <w:szCs w:val="24"/>
              </w:rPr>
              <w:t xml:space="preserve">Índice de Productividad </w:t>
            </w:r>
            <w:r w:rsidR="00036467" w:rsidRPr="00F03AE2">
              <w:rPr>
                <w:rFonts w:ascii="Times New Roman" w:hAnsi="Times New Roman" w:cs="Times New Roman"/>
                <w:sz w:val="18"/>
                <w:szCs w:val="24"/>
              </w:rPr>
              <w:t>Física</w:t>
            </w:r>
          </w:p>
        </w:tc>
        <w:tc>
          <w:tcPr>
            <w:tcW w:w="0" w:type="auto"/>
          </w:tcPr>
          <w:p w14:paraId="674A9906" w14:textId="77777777" w:rsidR="00CF3B01" w:rsidRPr="00F03AE2" w:rsidRDefault="00CF3B01" w:rsidP="008B3AA5">
            <w:pPr>
              <w:spacing w:after="0"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Es la relación definida por la cantidad de líneas de código ejecutable y el tiempo empleado para </w:t>
            </w:r>
            <w:r w:rsidR="00036467" w:rsidRPr="00F03AE2">
              <w:rPr>
                <w:rFonts w:ascii="Times New Roman" w:hAnsi="Times New Roman" w:cs="Times New Roman"/>
                <w:sz w:val="18"/>
                <w:szCs w:val="24"/>
              </w:rPr>
              <w:t>su desarrollo</w:t>
            </w:r>
            <w:r w:rsidRPr="00F03AE2">
              <w:rPr>
                <w:rFonts w:ascii="Times New Roman" w:hAnsi="Times New Roman" w:cs="Times New Roman"/>
                <w:sz w:val="18"/>
                <w:szCs w:val="24"/>
              </w:rPr>
              <w:t xml:space="preserve">. Mientas </w:t>
            </w:r>
            <w:r w:rsidR="00DE6104" w:rsidRPr="00F03AE2">
              <w:rPr>
                <w:rFonts w:ascii="Times New Roman" w:hAnsi="Times New Roman" w:cs="Times New Roman"/>
                <w:sz w:val="18"/>
                <w:szCs w:val="24"/>
              </w:rPr>
              <w:t xml:space="preserve">el </w:t>
            </w:r>
            <w:r w:rsidRPr="00F03AE2">
              <w:rPr>
                <w:rFonts w:ascii="Times New Roman" w:hAnsi="Times New Roman" w:cs="Times New Roman"/>
                <w:sz w:val="18"/>
                <w:szCs w:val="24"/>
              </w:rPr>
              <w:t>valor</w:t>
            </w:r>
            <w:r w:rsidR="00EB35EE" w:rsidRPr="00F03AE2">
              <w:rPr>
                <w:rFonts w:ascii="Times New Roman" w:hAnsi="Times New Roman" w:cs="Times New Roman"/>
                <w:sz w:val="18"/>
                <w:szCs w:val="24"/>
              </w:rPr>
              <w:t xml:space="preserve"> promedio</w:t>
            </w:r>
            <w:r w:rsidRPr="00F03AE2">
              <w:rPr>
                <w:rFonts w:ascii="Times New Roman" w:hAnsi="Times New Roman" w:cs="Times New Roman"/>
                <w:sz w:val="18"/>
                <w:szCs w:val="24"/>
              </w:rPr>
              <w:t xml:space="preserve"> sea mayor, mayor será la productividad </w:t>
            </w:r>
            <w:r w:rsidR="00036467" w:rsidRPr="00F03AE2">
              <w:rPr>
                <w:rFonts w:ascii="Times New Roman" w:hAnsi="Times New Roman" w:cs="Times New Roman"/>
                <w:sz w:val="18"/>
                <w:szCs w:val="24"/>
              </w:rPr>
              <w:t>en el</w:t>
            </w:r>
            <w:r w:rsidRPr="00F03AE2">
              <w:rPr>
                <w:rFonts w:ascii="Times New Roman" w:hAnsi="Times New Roman" w:cs="Times New Roman"/>
                <w:sz w:val="18"/>
                <w:szCs w:val="24"/>
              </w:rPr>
              <w:t xml:space="preserve"> desarrollo</w:t>
            </w:r>
            <w:r w:rsidR="00036467" w:rsidRPr="00F03AE2">
              <w:rPr>
                <w:rFonts w:ascii="Times New Roman" w:hAnsi="Times New Roman" w:cs="Times New Roman"/>
                <w:sz w:val="18"/>
                <w:szCs w:val="24"/>
              </w:rPr>
              <w:t>.</w:t>
            </w:r>
          </w:p>
        </w:tc>
      </w:tr>
    </w:tbl>
    <w:p w14:paraId="4D4CEFE7" w14:textId="1CBBB9F1" w:rsidR="00CF3B01"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CF3B01" w:rsidRPr="00F03AE2">
        <w:rPr>
          <w:rFonts w:ascii="Times New Roman" w:hAnsi="Times New Roman" w:cs="Times New Roman"/>
          <w:b/>
          <w:sz w:val="16"/>
          <w:szCs w:val="24"/>
        </w:rPr>
        <w:t>:</w:t>
      </w:r>
      <w:r w:rsidR="00CF3B01" w:rsidRPr="00F03AE2">
        <w:rPr>
          <w:rFonts w:ascii="Times New Roman" w:hAnsi="Times New Roman" w:cs="Times New Roman"/>
          <w:sz w:val="16"/>
          <w:szCs w:val="24"/>
        </w:rPr>
        <w:t xml:space="preserve"> María José Samaniego </w:t>
      </w:r>
    </w:p>
    <w:p w14:paraId="1B9C449E" w14:textId="77777777" w:rsidR="008C5FE6" w:rsidRPr="00F03AE2" w:rsidRDefault="008C5FE6" w:rsidP="008B3AA5">
      <w:pPr>
        <w:spacing w:after="0" w:line="360" w:lineRule="auto"/>
        <w:jc w:val="both"/>
        <w:rPr>
          <w:rFonts w:ascii="Times New Roman" w:hAnsi="Times New Roman" w:cs="Times New Roman"/>
          <w:b/>
        </w:rPr>
      </w:pPr>
    </w:p>
    <w:p w14:paraId="550110C1" w14:textId="77777777" w:rsidR="008C5FE6" w:rsidRPr="00F03AE2" w:rsidRDefault="008C5FE6" w:rsidP="008B3AA5">
      <w:pPr>
        <w:spacing w:after="0" w:line="360" w:lineRule="auto"/>
        <w:jc w:val="both"/>
        <w:rPr>
          <w:rFonts w:ascii="Times New Roman" w:hAnsi="Times New Roman" w:cs="Times New Roman"/>
        </w:rPr>
      </w:pPr>
      <w:r w:rsidRPr="00F03AE2">
        <w:rPr>
          <w:rFonts w:ascii="Times New Roman" w:hAnsi="Times New Roman" w:cs="Times New Roman"/>
        </w:rPr>
        <w:t>Este índice se calculara por medio de la siguiente ecuación:</w:t>
      </w:r>
    </w:p>
    <w:p w14:paraId="24EC8E29" w14:textId="77777777" w:rsidR="008C5FE6" w:rsidRPr="00F03AE2" w:rsidRDefault="008C5FE6" w:rsidP="008B3AA5">
      <w:pPr>
        <w:spacing w:after="0" w:line="360" w:lineRule="auto"/>
        <w:jc w:val="both"/>
        <w:rPr>
          <w:rFonts w:ascii="Times New Roman" w:hAnsi="Times New Roman" w:cs="Times New Roman"/>
          <w:b/>
        </w:rPr>
      </w:pPr>
    </w:p>
    <w:p w14:paraId="221690C4" w14:textId="249FD962" w:rsidR="008C5FE6" w:rsidRPr="00F03AE2" w:rsidRDefault="00B876AE" w:rsidP="008B3AA5">
      <w:pPr>
        <w:spacing w:after="0" w:line="360" w:lineRule="auto"/>
        <w:ind w:left="3540"/>
        <w:jc w:val="both"/>
        <w:rPr>
          <w:rFonts w:ascii="Times New Roman" w:hAnsi="Times New Roman" w:cs="Times New Roman"/>
          <w:b/>
        </w:rPr>
      </w:pPr>
      <w:r w:rsidRPr="00F03AE2">
        <w:rPr>
          <w:rFonts w:ascii="Times New Roman" w:hAnsi="Times New Roman" w:cs="Times New Roman"/>
          <w:b/>
        </w:rPr>
        <w:t xml:space="preserve">         </w:t>
      </w:r>
      <w:r w:rsidR="008C5FE6" w:rsidRPr="00F03AE2">
        <w:rPr>
          <w:rFonts w:ascii="Times New Roman" w:hAnsi="Times New Roman" w:cs="Times New Roman"/>
          <w:b/>
        </w:rPr>
        <w:t>Ecuación N°2</w:t>
      </w:r>
    </w:p>
    <w:p w14:paraId="56BC68D2" w14:textId="77777777" w:rsidR="008C5FE6" w:rsidRPr="00F03AE2" w:rsidRDefault="008C5FE6" w:rsidP="008B3AA5">
      <w:pPr>
        <w:pStyle w:val="Prrafodelista"/>
        <w:spacing w:after="0" w:line="360" w:lineRule="auto"/>
        <w:jc w:val="both"/>
        <w:rPr>
          <w:rFonts w:ascii="Times New Roman" w:eastAsiaTheme="minorEastAsia" w:hAnsi="Times New Roman" w:cs="Times New Roman"/>
        </w:rPr>
      </w:pPr>
      <m:oMathPara>
        <m:oMath>
          <m:r>
            <m:rPr>
              <m:sty m:val="p"/>
            </m:rPr>
            <w:rPr>
              <w:rFonts w:ascii="Cambria Math" w:hAnsi="Cambria Math" w:cs="Times New Roman"/>
            </w:rPr>
            <m:t>IPF=</m:t>
          </m:r>
          <m:f>
            <m:fPr>
              <m:ctrlPr>
                <w:rPr>
                  <w:rFonts w:ascii="Cambria Math" w:hAnsi="Cambria Math" w:cs="Times New Roman"/>
                </w:rPr>
              </m:ctrlPr>
            </m:fPr>
            <m:num>
              <m:r>
                <m:rPr>
                  <m:sty m:val="p"/>
                </m:rPr>
                <w:rPr>
                  <w:rFonts w:ascii="Cambria Math" w:hAnsi="Cambria Math" w:cs="Times New Roman"/>
                </w:rPr>
                <m:t>LDC</m:t>
              </m:r>
            </m:num>
            <m:den>
              <m:r>
                <m:rPr>
                  <m:sty m:val="p"/>
                </m:rPr>
                <w:rPr>
                  <w:rFonts w:ascii="Cambria Math" w:hAnsi="Cambria Math" w:cs="Times New Roman"/>
                </w:rPr>
                <m:t>TE</m:t>
              </m:r>
            </m:den>
          </m:f>
        </m:oMath>
      </m:oMathPara>
    </w:p>
    <w:p w14:paraId="150E3448" w14:textId="77777777" w:rsidR="008C5FE6" w:rsidRPr="00F03AE2" w:rsidRDefault="008C5FE6" w:rsidP="008B3AA5">
      <w:pPr>
        <w:spacing w:after="0" w:line="360" w:lineRule="auto"/>
        <w:jc w:val="both"/>
        <w:rPr>
          <w:rFonts w:ascii="Times New Roman" w:eastAsiaTheme="minorEastAsia" w:hAnsi="Times New Roman" w:cs="Times New Roman"/>
        </w:rPr>
      </w:pPr>
      <w:r w:rsidRPr="00F03AE2">
        <w:rPr>
          <w:rFonts w:ascii="Times New Roman" w:eastAsiaTheme="minorEastAsia" w:hAnsi="Times New Roman" w:cs="Times New Roman"/>
        </w:rPr>
        <w:t>Donde:</w:t>
      </w:r>
    </w:p>
    <w:p w14:paraId="5D2A604F" w14:textId="77777777" w:rsidR="00066D81" w:rsidRPr="00F03AE2" w:rsidRDefault="00066D81" w:rsidP="008B3AA5">
      <w:pPr>
        <w:spacing w:after="0" w:line="360" w:lineRule="auto"/>
        <w:jc w:val="both"/>
        <w:rPr>
          <w:rFonts w:ascii="Times New Roman" w:eastAsiaTheme="minorEastAsia" w:hAnsi="Times New Roman" w:cs="Times New Roman"/>
        </w:rPr>
      </w:pPr>
    </w:p>
    <w:p w14:paraId="5CF86886" w14:textId="77777777" w:rsidR="008C5FE6" w:rsidRPr="00F03AE2" w:rsidRDefault="008C5FE6" w:rsidP="008B3AA5">
      <w:pPr>
        <w:spacing w:after="0" w:line="360" w:lineRule="auto"/>
        <w:jc w:val="both"/>
        <w:rPr>
          <w:rFonts w:ascii="Times New Roman" w:eastAsiaTheme="minorEastAsia" w:hAnsi="Times New Roman" w:cs="Times New Roman"/>
        </w:rPr>
      </w:pPr>
      <w:r w:rsidRPr="00F03AE2">
        <w:rPr>
          <w:rFonts w:ascii="Times New Roman" w:eastAsiaTheme="minorEastAsia" w:hAnsi="Times New Roman" w:cs="Times New Roman"/>
          <w:b/>
        </w:rPr>
        <w:t>IPF</w:t>
      </w:r>
      <w:r w:rsidRPr="00F03AE2">
        <w:rPr>
          <w:rFonts w:ascii="Times New Roman" w:eastAsiaTheme="minorEastAsia" w:hAnsi="Times New Roman" w:cs="Times New Roman"/>
        </w:rPr>
        <w:t>= Índice de Productividad Física</w:t>
      </w:r>
    </w:p>
    <w:p w14:paraId="40CEC9A0" w14:textId="77777777" w:rsidR="008C5FE6" w:rsidRPr="00F03AE2" w:rsidRDefault="008C5FE6" w:rsidP="008B3AA5">
      <w:pPr>
        <w:spacing w:after="0" w:line="360" w:lineRule="auto"/>
        <w:jc w:val="both"/>
        <w:rPr>
          <w:rFonts w:ascii="Times New Roman" w:eastAsiaTheme="minorEastAsia" w:hAnsi="Times New Roman" w:cs="Times New Roman"/>
        </w:rPr>
      </w:pPr>
      <w:r w:rsidRPr="00F03AE2">
        <w:rPr>
          <w:rFonts w:ascii="Times New Roman" w:eastAsiaTheme="minorEastAsia" w:hAnsi="Times New Roman" w:cs="Times New Roman"/>
          <w:b/>
        </w:rPr>
        <w:t>LDC</w:t>
      </w:r>
      <w:r w:rsidRPr="00F03AE2">
        <w:rPr>
          <w:rFonts w:ascii="Times New Roman" w:eastAsiaTheme="minorEastAsia" w:hAnsi="Times New Roman" w:cs="Times New Roman"/>
        </w:rPr>
        <w:t>= Líneas de Código</w:t>
      </w:r>
    </w:p>
    <w:p w14:paraId="5819DD02" w14:textId="77777777" w:rsidR="008C5FE6" w:rsidRPr="00F03AE2" w:rsidRDefault="008C5FE6" w:rsidP="008B3AA5">
      <w:pPr>
        <w:spacing w:after="0" w:line="360" w:lineRule="auto"/>
        <w:jc w:val="both"/>
        <w:rPr>
          <w:rFonts w:ascii="Times New Roman" w:eastAsiaTheme="minorEastAsia" w:hAnsi="Times New Roman" w:cs="Times New Roman"/>
        </w:rPr>
      </w:pPr>
      <w:r w:rsidRPr="00F03AE2">
        <w:rPr>
          <w:rFonts w:ascii="Times New Roman" w:eastAsiaTheme="minorEastAsia" w:hAnsi="Times New Roman" w:cs="Times New Roman"/>
          <w:b/>
        </w:rPr>
        <w:t>TE</w:t>
      </w:r>
      <w:r w:rsidRPr="00F03AE2">
        <w:rPr>
          <w:rFonts w:ascii="Times New Roman" w:eastAsiaTheme="minorEastAsia" w:hAnsi="Times New Roman" w:cs="Times New Roman"/>
        </w:rPr>
        <w:t>= Tiempo Empleado</w:t>
      </w:r>
    </w:p>
    <w:p w14:paraId="7340866A" w14:textId="77777777" w:rsidR="000D520E" w:rsidRPr="00F03AE2" w:rsidRDefault="000D520E" w:rsidP="008B3AA5">
      <w:pPr>
        <w:spacing w:after="0" w:line="360" w:lineRule="auto"/>
        <w:rPr>
          <w:rFonts w:ascii="Times New Roman" w:hAnsi="Times New Roman" w:cs="Times New Roman"/>
          <w:szCs w:val="24"/>
        </w:rPr>
      </w:pPr>
    </w:p>
    <w:p w14:paraId="0D7197E8" w14:textId="305CF4B1" w:rsidR="00B30556" w:rsidRPr="00F03AE2" w:rsidRDefault="007815F3"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A continuación se </w:t>
      </w:r>
      <w:r w:rsidR="00636A4C" w:rsidRPr="00F03AE2">
        <w:rPr>
          <w:rFonts w:ascii="Times New Roman" w:hAnsi="Times New Roman" w:cs="Times New Roman"/>
          <w:szCs w:val="24"/>
        </w:rPr>
        <w:t>definirá</w:t>
      </w:r>
      <w:r w:rsidR="00036467" w:rsidRPr="00F03AE2">
        <w:rPr>
          <w:rFonts w:ascii="Times New Roman" w:hAnsi="Times New Roman" w:cs="Times New Roman"/>
          <w:szCs w:val="24"/>
        </w:rPr>
        <w:t xml:space="preserve"> cada uno de los indicadores correspondientes al índice de productividad física</w:t>
      </w:r>
      <w:r w:rsidR="00636A4C" w:rsidRPr="00F03AE2">
        <w:rPr>
          <w:rFonts w:ascii="Times New Roman" w:hAnsi="Times New Roman" w:cs="Times New Roman"/>
          <w:szCs w:val="24"/>
        </w:rPr>
        <w:t xml:space="preserve"> </w:t>
      </w:r>
      <w:r w:rsidR="000D4F5A" w:rsidRPr="00F03AE2">
        <w:rPr>
          <w:rFonts w:ascii="Times New Roman" w:hAnsi="Times New Roman" w:cs="Times New Roman"/>
          <w:szCs w:val="24"/>
        </w:rPr>
        <w:t xml:space="preserve">establecidos en la Tabla </w:t>
      </w:r>
      <w:r w:rsidR="000B08C7" w:rsidRPr="00F03AE2">
        <w:rPr>
          <w:rFonts w:ascii="Times New Roman" w:hAnsi="Times New Roman" w:cs="Times New Roman"/>
          <w:szCs w:val="24"/>
        </w:rPr>
        <w:t>1</w:t>
      </w:r>
      <w:r w:rsidR="00DE6104" w:rsidRPr="00F03AE2">
        <w:rPr>
          <w:rFonts w:ascii="Times New Roman" w:hAnsi="Times New Roman" w:cs="Times New Roman"/>
          <w:szCs w:val="24"/>
        </w:rPr>
        <w:t>-</w:t>
      </w:r>
      <w:r w:rsidR="00007D9D" w:rsidRPr="00F03AE2">
        <w:rPr>
          <w:rFonts w:ascii="Times New Roman" w:hAnsi="Times New Roman" w:cs="Times New Roman"/>
          <w:szCs w:val="24"/>
        </w:rPr>
        <w:t>2</w:t>
      </w:r>
      <w:r w:rsidR="00EB5A18" w:rsidRPr="00F03AE2">
        <w:rPr>
          <w:rFonts w:ascii="Times New Roman" w:hAnsi="Times New Roman" w:cs="Times New Roman"/>
          <w:szCs w:val="24"/>
        </w:rPr>
        <w:t>.</w:t>
      </w:r>
    </w:p>
    <w:p w14:paraId="7586213F" w14:textId="77777777" w:rsidR="00007D9D" w:rsidRPr="00F03AE2" w:rsidRDefault="00007D9D" w:rsidP="008B3AA5">
      <w:pPr>
        <w:spacing w:after="0" w:line="360" w:lineRule="auto"/>
        <w:jc w:val="both"/>
        <w:rPr>
          <w:rFonts w:ascii="Times New Roman" w:hAnsi="Times New Roman" w:cs="Times New Roman"/>
          <w:szCs w:val="24"/>
        </w:rPr>
      </w:pPr>
    </w:p>
    <w:p w14:paraId="084D50B2" w14:textId="77777777" w:rsidR="006B1BFD" w:rsidRPr="00F03AE2" w:rsidRDefault="006B1BFD" w:rsidP="008B3AA5">
      <w:pPr>
        <w:spacing w:after="0" w:line="360" w:lineRule="auto"/>
        <w:jc w:val="both"/>
        <w:rPr>
          <w:rFonts w:ascii="Times New Roman" w:hAnsi="Times New Roman" w:cs="Times New Roman"/>
          <w:szCs w:val="24"/>
        </w:rPr>
      </w:pPr>
    </w:p>
    <w:p w14:paraId="3DBD9B54" w14:textId="77777777" w:rsidR="00066D81" w:rsidRPr="00F03AE2" w:rsidRDefault="00066D81" w:rsidP="008B3AA5">
      <w:pPr>
        <w:spacing w:after="0" w:line="360" w:lineRule="auto"/>
        <w:jc w:val="both"/>
        <w:rPr>
          <w:rFonts w:ascii="Times New Roman" w:hAnsi="Times New Roman" w:cs="Times New Roman"/>
          <w:szCs w:val="24"/>
        </w:rPr>
      </w:pPr>
    </w:p>
    <w:p w14:paraId="2DFCBD2F" w14:textId="77777777" w:rsidR="00066D81" w:rsidRPr="00F03AE2" w:rsidRDefault="00066D81" w:rsidP="008B3AA5">
      <w:pPr>
        <w:spacing w:after="0" w:line="360" w:lineRule="auto"/>
        <w:jc w:val="both"/>
        <w:rPr>
          <w:rFonts w:ascii="Times New Roman" w:hAnsi="Times New Roman" w:cs="Times New Roman"/>
          <w:szCs w:val="24"/>
        </w:rPr>
      </w:pPr>
    </w:p>
    <w:p w14:paraId="191D638E" w14:textId="77777777" w:rsidR="006B1BFD" w:rsidRPr="00F03AE2" w:rsidRDefault="006B1BFD" w:rsidP="008B3AA5">
      <w:pPr>
        <w:spacing w:after="0" w:line="360" w:lineRule="auto"/>
        <w:jc w:val="both"/>
        <w:rPr>
          <w:rFonts w:ascii="Times New Roman" w:hAnsi="Times New Roman" w:cs="Times New Roman"/>
          <w:szCs w:val="24"/>
        </w:rPr>
      </w:pPr>
    </w:p>
    <w:p w14:paraId="1C0A1F26" w14:textId="77777777" w:rsidR="00EB5A18" w:rsidRPr="00F03AE2" w:rsidRDefault="00CF3B01" w:rsidP="00F53C45">
      <w:pPr>
        <w:pStyle w:val="Estilo111"/>
        <w:numPr>
          <w:ilvl w:val="2"/>
          <w:numId w:val="101"/>
        </w:numPr>
        <w:spacing w:before="0" w:line="360" w:lineRule="auto"/>
        <w:rPr>
          <w:rFonts w:cs="Times New Roman"/>
        </w:rPr>
      </w:pPr>
      <w:bookmarkStart w:id="165" w:name="_Toc421023270"/>
      <w:bookmarkStart w:id="166" w:name="_Toc425344915"/>
      <w:r w:rsidRPr="00F03AE2">
        <w:rPr>
          <w:rFonts w:cs="Times New Roman"/>
        </w:rPr>
        <w:t>Indicador</w:t>
      </w:r>
      <w:r w:rsidR="00636A4C" w:rsidRPr="00F03AE2">
        <w:rPr>
          <w:rFonts w:cs="Times New Roman"/>
        </w:rPr>
        <w:t xml:space="preserve"> 1:</w:t>
      </w:r>
      <w:r w:rsidR="00EB5A18" w:rsidRPr="00F03AE2">
        <w:rPr>
          <w:rFonts w:cs="Times New Roman"/>
        </w:rPr>
        <w:t xml:space="preserve"> </w:t>
      </w:r>
      <w:bookmarkEnd w:id="165"/>
      <w:r w:rsidR="00636A4C" w:rsidRPr="00F03AE2">
        <w:rPr>
          <w:rFonts w:cs="Times New Roman"/>
        </w:rPr>
        <w:t>Líneas de código (LDC)</w:t>
      </w:r>
      <w:r w:rsidR="00C07364" w:rsidRPr="00F03AE2">
        <w:rPr>
          <w:rFonts w:cs="Times New Roman"/>
        </w:rPr>
        <w:t>.</w:t>
      </w:r>
      <w:bookmarkEnd w:id="166"/>
    </w:p>
    <w:p w14:paraId="4B59BC83" w14:textId="77777777" w:rsidR="00715F47" w:rsidRPr="00F03AE2" w:rsidRDefault="00715F47" w:rsidP="008B3AA5">
      <w:pPr>
        <w:spacing w:after="0" w:line="360" w:lineRule="auto"/>
        <w:jc w:val="both"/>
        <w:rPr>
          <w:rFonts w:ascii="Times New Roman" w:hAnsi="Times New Roman" w:cs="Times New Roman"/>
          <w:szCs w:val="24"/>
        </w:rPr>
      </w:pPr>
    </w:p>
    <w:p w14:paraId="4CA1C0E9" w14:textId="77777777" w:rsidR="00036467" w:rsidRPr="00F03AE2" w:rsidRDefault="0005618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w:t>
      </w:r>
      <w:r w:rsidR="00036467" w:rsidRPr="00F03AE2">
        <w:rPr>
          <w:rFonts w:ascii="Times New Roman" w:hAnsi="Times New Roman" w:cs="Times New Roman"/>
          <w:szCs w:val="24"/>
        </w:rPr>
        <w:t>indicador líneas de código o LDC catalogado como una medida directa de software, se encarga de medir las</w:t>
      </w:r>
      <w:r w:rsidR="000458DC" w:rsidRPr="00F03AE2">
        <w:rPr>
          <w:rFonts w:ascii="Times New Roman" w:hAnsi="Times New Roman" w:cs="Times New Roman"/>
          <w:szCs w:val="24"/>
        </w:rPr>
        <w:t xml:space="preserve"> sa</w:t>
      </w:r>
      <w:r w:rsidRPr="00F03AE2">
        <w:rPr>
          <w:rFonts w:ascii="Times New Roman" w:hAnsi="Times New Roman" w:cs="Times New Roman"/>
          <w:szCs w:val="24"/>
        </w:rPr>
        <w:t>lidas producidas de un producto</w:t>
      </w:r>
      <w:r w:rsidR="00B045D3" w:rsidRPr="00F03AE2">
        <w:rPr>
          <w:rFonts w:ascii="Times New Roman" w:hAnsi="Times New Roman" w:cs="Times New Roman"/>
          <w:szCs w:val="24"/>
        </w:rPr>
        <w:t xml:space="preserve"> de software</w:t>
      </w:r>
      <w:r w:rsidRPr="00F03AE2">
        <w:rPr>
          <w:rFonts w:ascii="Times New Roman" w:hAnsi="Times New Roman" w:cs="Times New Roman"/>
          <w:szCs w:val="24"/>
        </w:rPr>
        <w:t xml:space="preserve">. </w:t>
      </w:r>
    </w:p>
    <w:p w14:paraId="747283E2" w14:textId="4E1BBF29" w:rsidR="00BB09F4" w:rsidRPr="00F03AE2" w:rsidRDefault="0005618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on este </w:t>
      </w:r>
      <w:r w:rsidR="00036467" w:rsidRPr="00F03AE2">
        <w:rPr>
          <w:rFonts w:ascii="Times New Roman" w:hAnsi="Times New Roman" w:cs="Times New Roman"/>
          <w:szCs w:val="24"/>
        </w:rPr>
        <w:t>indicador</w:t>
      </w:r>
      <w:r w:rsidRPr="00F03AE2">
        <w:rPr>
          <w:rFonts w:ascii="Times New Roman" w:hAnsi="Times New Roman" w:cs="Times New Roman"/>
          <w:szCs w:val="24"/>
        </w:rPr>
        <w:t xml:space="preserve"> se </w:t>
      </w:r>
      <w:r w:rsidR="00036467" w:rsidRPr="00F03AE2">
        <w:rPr>
          <w:rFonts w:ascii="Times New Roman" w:hAnsi="Times New Roman" w:cs="Times New Roman"/>
          <w:szCs w:val="24"/>
        </w:rPr>
        <w:t>determinará</w:t>
      </w:r>
      <w:r w:rsidR="004312C0" w:rsidRPr="00F03AE2">
        <w:rPr>
          <w:rFonts w:ascii="Times New Roman" w:hAnsi="Times New Roman" w:cs="Times New Roman"/>
          <w:szCs w:val="24"/>
        </w:rPr>
        <w:t xml:space="preserve"> la diferencia de tamaño de un </w:t>
      </w:r>
      <w:r w:rsidR="00036467" w:rsidRPr="00F03AE2">
        <w:rPr>
          <w:rFonts w:ascii="Times New Roman" w:hAnsi="Times New Roman" w:cs="Times New Roman"/>
          <w:szCs w:val="24"/>
        </w:rPr>
        <w:t xml:space="preserve">proyecto a otro. </w:t>
      </w:r>
      <w:r w:rsidR="008461FC" w:rsidRPr="00F03AE2">
        <w:rPr>
          <w:rFonts w:ascii="Times New Roman" w:hAnsi="Times New Roman" w:cs="Times New Roman"/>
          <w:szCs w:val="24"/>
        </w:rPr>
        <w:t>En</w:t>
      </w:r>
      <w:r w:rsidR="000458DC" w:rsidRPr="00F03AE2">
        <w:rPr>
          <w:rFonts w:ascii="Times New Roman" w:hAnsi="Times New Roman" w:cs="Times New Roman"/>
          <w:szCs w:val="24"/>
        </w:rPr>
        <w:t xml:space="preserve"> la </w:t>
      </w:r>
      <w:r w:rsidR="00636A4C" w:rsidRPr="00F03AE2">
        <w:rPr>
          <w:rFonts w:ascii="Times New Roman" w:hAnsi="Times New Roman" w:cs="Times New Roman"/>
          <w:szCs w:val="24"/>
        </w:rPr>
        <w:t xml:space="preserve">Tabla </w:t>
      </w:r>
      <w:r w:rsidR="00DE6104" w:rsidRPr="00F03AE2">
        <w:rPr>
          <w:rFonts w:ascii="Times New Roman" w:hAnsi="Times New Roman" w:cs="Times New Roman"/>
          <w:szCs w:val="24"/>
        </w:rPr>
        <w:t>3</w:t>
      </w:r>
      <w:r w:rsidR="00636A4C" w:rsidRPr="00F03AE2">
        <w:rPr>
          <w:rFonts w:ascii="Times New Roman" w:hAnsi="Times New Roman" w:cs="Times New Roman"/>
          <w:szCs w:val="24"/>
        </w:rPr>
        <w:t>-</w:t>
      </w:r>
      <w:r w:rsidR="00007D9D" w:rsidRPr="00F03AE2">
        <w:rPr>
          <w:rFonts w:ascii="Times New Roman" w:hAnsi="Times New Roman" w:cs="Times New Roman"/>
          <w:szCs w:val="24"/>
        </w:rPr>
        <w:t>2</w:t>
      </w:r>
      <w:r w:rsidR="004312C0" w:rsidRPr="00F03AE2">
        <w:rPr>
          <w:rFonts w:ascii="Times New Roman" w:hAnsi="Times New Roman" w:cs="Times New Roman"/>
          <w:szCs w:val="24"/>
        </w:rPr>
        <w:t xml:space="preserve"> se describe este indicador</w:t>
      </w:r>
      <w:r w:rsidR="000458DC" w:rsidRPr="00F03AE2">
        <w:rPr>
          <w:rFonts w:ascii="Times New Roman" w:hAnsi="Times New Roman" w:cs="Times New Roman"/>
          <w:szCs w:val="24"/>
        </w:rPr>
        <w:t>.</w:t>
      </w:r>
    </w:p>
    <w:p w14:paraId="148F0F76" w14:textId="77777777" w:rsidR="00007D9D" w:rsidRPr="00F03AE2" w:rsidRDefault="00007D9D" w:rsidP="008B3AA5">
      <w:pPr>
        <w:spacing w:after="0" w:line="360" w:lineRule="auto"/>
        <w:jc w:val="both"/>
        <w:rPr>
          <w:rFonts w:ascii="Times New Roman" w:hAnsi="Times New Roman" w:cs="Times New Roman"/>
          <w:szCs w:val="24"/>
        </w:rPr>
      </w:pPr>
    </w:p>
    <w:p w14:paraId="21DECF43" w14:textId="7224F443" w:rsidR="00EB5A18" w:rsidRPr="00F03AE2" w:rsidRDefault="00DE6104" w:rsidP="008B3AA5">
      <w:pPr>
        <w:pStyle w:val="Tablas"/>
        <w:spacing w:before="0" w:line="360" w:lineRule="auto"/>
        <w:jc w:val="left"/>
        <w:rPr>
          <w:rFonts w:cs="Times New Roman"/>
          <w:b w:val="0"/>
          <w:szCs w:val="24"/>
        </w:rPr>
      </w:pPr>
      <w:bookmarkStart w:id="167" w:name="_Toc421816438"/>
      <w:r w:rsidRPr="00F03AE2">
        <w:rPr>
          <w:rFonts w:cs="Times New Roman"/>
          <w:szCs w:val="24"/>
        </w:rPr>
        <w:t xml:space="preserve">     </w:t>
      </w:r>
      <w:bookmarkStart w:id="168" w:name="_Toc426542886"/>
      <w:r w:rsidRPr="00F03AE2">
        <w:rPr>
          <w:rFonts w:cs="Times New Roman"/>
          <w:szCs w:val="24"/>
        </w:rPr>
        <w:t>Tabla</w:t>
      </w:r>
      <w:r w:rsidR="00636A4C" w:rsidRPr="00F03AE2">
        <w:rPr>
          <w:rFonts w:cs="Times New Roman"/>
          <w:szCs w:val="24"/>
        </w:rPr>
        <w:t xml:space="preserve"> </w:t>
      </w:r>
      <w:r w:rsidRPr="00F03AE2">
        <w:rPr>
          <w:rFonts w:cs="Times New Roman"/>
          <w:szCs w:val="24"/>
        </w:rPr>
        <w:t>3</w:t>
      </w:r>
      <w:r w:rsidR="00636A4C" w:rsidRPr="00F03AE2">
        <w:rPr>
          <w:rFonts w:cs="Times New Roman"/>
          <w:szCs w:val="24"/>
        </w:rPr>
        <w:t>-</w:t>
      </w:r>
      <w:r w:rsidR="00007D9D" w:rsidRPr="00F03AE2">
        <w:rPr>
          <w:rFonts w:cs="Times New Roman"/>
          <w:szCs w:val="24"/>
        </w:rPr>
        <w:t>2</w:t>
      </w:r>
      <w:r w:rsidR="00E007E8" w:rsidRPr="00F03AE2">
        <w:rPr>
          <w:rFonts w:cs="Times New Roman"/>
          <w:szCs w:val="24"/>
        </w:rPr>
        <w:t>:</w:t>
      </w:r>
      <w:r w:rsidR="000D520E" w:rsidRPr="00F03AE2">
        <w:rPr>
          <w:rFonts w:cs="Times New Roman"/>
          <w:szCs w:val="24"/>
        </w:rPr>
        <w:t xml:space="preserve"> </w:t>
      </w:r>
      <w:r w:rsidRPr="00F03AE2">
        <w:rPr>
          <w:rFonts w:cs="Times New Roman"/>
          <w:b w:val="0"/>
          <w:szCs w:val="24"/>
        </w:rPr>
        <w:t>Indicador</w:t>
      </w:r>
      <w:r w:rsidR="00636A4C" w:rsidRPr="00F03AE2">
        <w:rPr>
          <w:rFonts w:cs="Times New Roman"/>
          <w:b w:val="0"/>
          <w:szCs w:val="24"/>
        </w:rPr>
        <w:t xml:space="preserve"> líneas de código</w:t>
      </w:r>
      <w:bookmarkEnd w:id="167"/>
      <w:bookmarkEnd w:id="168"/>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6825"/>
      </w:tblGrid>
      <w:tr w:rsidR="00500627" w:rsidRPr="00F03AE2" w14:paraId="105A3509" w14:textId="77777777" w:rsidTr="00F63672">
        <w:tc>
          <w:tcPr>
            <w:tcW w:w="1390" w:type="dxa"/>
          </w:tcPr>
          <w:p w14:paraId="7BC1F023" w14:textId="77777777" w:rsidR="00EB5A18" w:rsidRPr="00F03AE2" w:rsidRDefault="00EB5A18"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INDICADOR</w:t>
            </w:r>
          </w:p>
        </w:tc>
        <w:tc>
          <w:tcPr>
            <w:tcW w:w="0" w:type="auto"/>
          </w:tcPr>
          <w:p w14:paraId="5A2674C3" w14:textId="77777777" w:rsidR="00EB5A18" w:rsidRPr="00F03AE2" w:rsidRDefault="00EB5A18"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DESCRIPCIÓN</w:t>
            </w:r>
          </w:p>
        </w:tc>
      </w:tr>
      <w:tr w:rsidR="00500627" w:rsidRPr="00F03AE2" w14:paraId="1383589E" w14:textId="77777777" w:rsidTr="00F63672">
        <w:tc>
          <w:tcPr>
            <w:tcW w:w="1390" w:type="dxa"/>
            <w:vAlign w:val="center"/>
          </w:tcPr>
          <w:p w14:paraId="6FB145BA" w14:textId="77777777" w:rsidR="00EB5A18" w:rsidRPr="00F03AE2" w:rsidRDefault="000458DC"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sz w:val="18"/>
                <w:szCs w:val="24"/>
              </w:rPr>
              <w:t>Líneas de código</w:t>
            </w:r>
          </w:p>
        </w:tc>
        <w:tc>
          <w:tcPr>
            <w:tcW w:w="0" w:type="auto"/>
          </w:tcPr>
          <w:p w14:paraId="7ECCD7E5" w14:textId="19DC5D76" w:rsidR="00EB5A18" w:rsidRPr="00F03AE2" w:rsidRDefault="000510B4" w:rsidP="008B3AA5">
            <w:pPr>
              <w:spacing w:after="0" w:line="360" w:lineRule="auto"/>
              <w:jc w:val="both"/>
              <w:rPr>
                <w:rFonts w:ascii="Times New Roman" w:hAnsi="Times New Roman" w:cs="Times New Roman"/>
                <w:sz w:val="18"/>
                <w:szCs w:val="24"/>
              </w:rPr>
            </w:pPr>
            <w:r w:rsidRPr="00F03AE2">
              <w:rPr>
                <w:rFonts w:ascii="Times New Roman" w:hAnsi="Times New Roman" w:cs="Times New Roman"/>
                <w:sz w:val="18"/>
                <w:szCs w:val="24"/>
              </w:rPr>
              <w:t>El</w:t>
            </w:r>
            <w:r w:rsidR="00A8250E" w:rsidRPr="00F03AE2">
              <w:rPr>
                <w:rFonts w:ascii="Times New Roman" w:hAnsi="Times New Roman" w:cs="Times New Roman"/>
                <w:sz w:val="18"/>
                <w:szCs w:val="24"/>
              </w:rPr>
              <w:t xml:space="preserve"> número de líneas de </w:t>
            </w:r>
            <w:r w:rsidR="00B73A10" w:rsidRPr="00F03AE2">
              <w:rPr>
                <w:rFonts w:ascii="Times New Roman" w:hAnsi="Times New Roman" w:cs="Times New Roman"/>
                <w:sz w:val="18"/>
                <w:szCs w:val="24"/>
              </w:rPr>
              <w:t xml:space="preserve">código </w:t>
            </w:r>
            <w:r w:rsidR="00A8250E" w:rsidRPr="00F03AE2">
              <w:rPr>
                <w:rFonts w:ascii="Times New Roman" w:hAnsi="Times New Roman" w:cs="Times New Roman"/>
                <w:sz w:val="18"/>
                <w:szCs w:val="24"/>
              </w:rPr>
              <w:t>ejecutable</w:t>
            </w:r>
            <w:r w:rsidR="00B73A10" w:rsidRPr="00F03AE2">
              <w:rPr>
                <w:rFonts w:ascii="Times New Roman" w:hAnsi="Times New Roman" w:cs="Times New Roman"/>
                <w:sz w:val="18"/>
                <w:szCs w:val="24"/>
              </w:rPr>
              <w:t xml:space="preserve"> no comentado, que ha sido escrito por el </w:t>
            </w:r>
            <w:r w:rsidR="008461FC" w:rsidRPr="00F03AE2">
              <w:rPr>
                <w:rFonts w:ascii="Times New Roman" w:hAnsi="Times New Roman" w:cs="Times New Roman"/>
                <w:sz w:val="18"/>
                <w:szCs w:val="24"/>
              </w:rPr>
              <w:t>programador. Mientras</w:t>
            </w:r>
            <w:r w:rsidR="00B73A10" w:rsidRPr="00F03AE2">
              <w:rPr>
                <w:rFonts w:ascii="Times New Roman" w:hAnsi="Times New Roman" w:cs="Times New Roman"/>
                <w:sz w:val="18"/>
                <w:szCs w:val="24"/>
              </w:rPr>
              <w:t xml:space="preserve"> </w:t>
            </w:r>
            <w:r w:rsidR="00DE6104" w:rsidRPr="00F03AE2">
              <w:rPr>
                <w:rFonts w:ascii="Times New Roman" w:hAnsi="Times New Roman" w:cs="Times New Roman"/>
                <w:sz w:val="18"/>
                <w:szCs w:val="24"/>
              </w:rPr>
              <w:t>este</w:t>
            </w:r>
            <w:r w:rsidR="00B73A10" w:rsidRPr="00F03AE2">
              <w:rPr>
                <w:rFonts w:ascii="Times New Roman" w:hAnsi="Times New Roman" w:cs="Times New Roman"/>
                <w:sz w:val="18"/>
                <w:szCs w:val="24"/>
              </w:rPr>
              <w:t xml:space="preserve"> </w:t>
            </w:r>
            <w:r w:rsidR="00525ECA" w:rsidRPr="00F03AE2">
              <w:rPr>
                <w:rFonts w:ascii="Times New Roman" w:hAnsi="Times New Roman" w:cs="Times New Roman"/>
                <w:sz w:val="18"/>
                <w:szCs w:val="24"/>
              </w:rPr>
              <w:t xml:space="preserve">número </w:t>
            </w:r>
            <w:r w:rsidR="00B73A10" w:rsidRPr="00F03AE2">
              <w:rPr>
                <w:rFonts w:ascii="Times New Roman" w:hAnsi="Times New Roman" w:cs="Times New Roman"/>
                <w:sz w:val="18"/>
                <w:szCs w:val="24"/>
              </w:rPr>
              <w:t>sea m</w:t>
            </w:r>
            <w:r w:rsidR="00AD4CD5" w:rsidRPr="00F03AE2">
              <w:rPr>
                <w:rFonts w:ascii="Times New Roman" w:hAnsi="Times New Roman" w:cs="Times New Roman"/>
                <w:sz w:val="18"/>
                <w:szCs w:val="24"/>
              </w:rPr>
              <w:t>eno</w:t>
            </w:r>
            <w:r w:rsidR="00DE6104" w:rsidRPr="00F03AE2">
              <w:rPr>
                <w:rFonts w:ascii="Times New Roman" w:hAnsi="Times New Roman" w:cs="Times New Roman"/>
                <w:sz w:val="18"/>
                <w:szCs w:val="24"/>
              </w:rPr>
              <w:t>r</w:t>
            </w:r>
            <w:r w:rsidR="00B73A10" w:rsidRPr="00F03AE2">
              <w:rPr>
                <w:rFonts w:ascii="Times New Roman" w:hAnsi="Times New Roman" w:cs="Times New Roman"/>
                <w:sz w:val="18"/>
                <w:szCs w:val="24"/>
              </w:rPr>
              <w:t xml:space="preserve">, </w:t>
            </w:r>
            <w:r w:rsidR="00500627" w:rsidRPr="00F03AE2">
              <w:rPr>
                <w:rFonts w:ascii="Times New Roman" w:hAnsi="Times New Roman" w:cs="Times New Roman"/>
                <w:sz w:val="18"/>
                <w:szCs w:val="24"/>
              </w:rPr>
              <w:t xml:space="preserve">mayor </w:t>
            </w:r>
            <w:r w:rsidR="00DE6104" w:rsidRPr="00F03AE2">
              <w:rPr>
                <w:rFonts w:ascii="Times New Roman" w:hAnsi="Times New Roman" w:cs="Times New Roman"/>
                <w:sz w:val="18"/>
                <w:szCs w:val="24"/>
              </w:rPr>
              <w:t xml:space="preserve">será </w:t>
            </w:r>
            <w:r w:rsidR="00AD4CD5" w:rsidRPr="00F03AE2">
              <w:rPr>
                <w:rFonts w:ascii="Times New Roman" w:hAnsi="Times New Roman" w:cs="Times New Roman"/>
                <w:sz w:val="18"/>
                <w:szCs w:val="24"/>
              </w:rPr>
              <w:t>la productividad.</w:t>
            </w:r>
          </w:p>
        </w:tc>
      </w:tr>
    </w:tbl>
    <w:p w14:paraId="30EB5295" w14:textId="6C1BE5EF" w:rsidR="00FC31D0" w:rsidRPr="00F03AE2" w:rsidRDefault="00DE6104"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4ECBE5E9" w14:textId="77777777" w:rsidR="008427BF" w:rsidRPr="00F03AE2" w:rsidRDefault="008427BF" w:rsidP="008B3AA5">
      <w:pPr>
        <w:spacing w:after="0" w:line="360" w:lineRule="auto"/>
        <w:jc w:val="center"/>
        <w:rPr>
          <w:rFonts w:ascii="Times New Roman" w:hAnsi="Times New Roman" w:cs="Times New Roman"/>
          <w:sz w:val="24"/>
          <w:szCs w:val="24"/>
        </w:rPr>
      </w:pPr>
    </w:p>
    <w:p w14:paraId="7F3FF5EE" w14:textId="77777777" w:rsidR="00B0744F" w:rsidRPr="00F03AE2" w:rsidRDefault="00CF3B01" w:rsidP="00F53C45">
      <w:pPr>
        <w:pStyle w:val="Estilo111"/>
        <w:numPr>
          <w:ilvl w:val="2"/>
          <w:numId w:val="101"/>
        </w:numPr>
        <w:spacing w:before="0" w:line="360" w:lineRule="auto"/>
        <w:rPr>
          <w:rFonts w:cs="Times New Roman"/>
        </w:rPr>
      </w:pPr>
      <w:bookmarkStart w:id="169" w:name="_Toc421023271"/>
      <w:bookmarkStart w:id="170" w:name="_Toc425344916"/>
      <w:r w:rsidRPr="00F03AE2">
        <w:rPr>
          <w:rFonts w:cs="Times New Roman"/>
        </w:rPr>
        <w:t>Indicador</w:t>
      </w:r>
      <w:r w:rsidR="00B0744F" w:rsidRPr="00F03AE2">
        <w:rPr>
          <w:rFonts w:cs="Times New Roman"/>
        </w:rPr>
        <w:t xml:space="preserve"> </w:t>
      </w:r>
      <w:r w:rsidR="00636A4C" w:rsidRPr="00F03AE2">
        <w:rPr>
          <w:rFonts w:cs="Times New Roman"/>
        </w:rPr>
        <w:t>2:</w:t>
      </w:r>
      <w:r w:rsidR="00B0744F" w:rsidRPr="00F03AE2">
        <w:rPr>
          <w:rFonts w:cs="Times New Roman"/>
        </w:rPr>
        <w:t xml:space="preserve"> </w:t>
      </w:r>
      <w:bookmarkEnd w:id="169"/>
      <w:r w:rsidR="00636A4C" w:rsidRPr="00F03AE2">
        <w:rPr>
          <w:rFonts w:cs="Times New Roman"/>
        </w:rPr>
        <w:t>Tiempo Empleado (TE)</w:t>
      </w:r>
      <w:r w:rsidR="00C07364" w:rsidRPr="00F03AE2">
        <w:rPr>
          <w:rFonts w:cs="Times New Roman"/>
        </w:rPr>
        <w:t>.</w:t>
      </w:r>
      <w:bookmarkEnd w:id="170"/>
    </w:p>
    <w:p w14:paraId="53CAA6F1" w14:textId="77777777" w:rsidR="00715F47" w:rsidRPr="00F03AE2" w:rsidRDefault="00715F47" w:rsidP="008B3AA5">
      <w:pPr>
        <w:spacing w:after="0" w:line="360" w:lineRule="auto"/>
        <w:jc w:val="both"/>
        <w:rPr>
          <w:rFonts w:ascii="Times New Roman" w:hAnsi="Times New Roman" w:cs="Times New Roman"/>
          <w:szCs w:val="24"/>
        </w:rPr>
      </w:pPr>
    </w:p>
    <w:p w14:paraId="20735294" w14:textId="6D8AE651" w:rsidR="00AA5CD8" w:rsidRPr="00F03AE2" w:rsidRDefault="0026797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ste </w:t>
      </w:r>
      <w:r w:rsidR="00DE6104" w:rsidRPr="00F03AE2">
        <w:rPr>
          <w:rFonts w:ascii="Times New Roman" w:hAnsi="Times New Roman" w:cs="Times New Roman"/>
          <w:szCs w:val="24"/>
        </w:rPr>
        <w:t>indicador</w:t>
      </w:r>
      <w:r w:rsidRPr="00F03AE2">
        <w:rPr>
          <w:rFonts w:ascii="Times New Roman" w:hAnsi="Times New Roman" w:cs="Times New Roman"/>
          <w:szCs w:val="24"/>
        </w:rPr>
        <w:t xml:space="preserve"> se refiere a los recursos consumidos en el desarrollo de un producto de software dentro de la fase de codificación. </w:t>
      </w:r>
      <w:r w:rsidR="0088487B" w:rsidRPr="00F03AE2">
        <w:rPr>
          <w:rFonts w:ascii="Times New Roman" w:hAnsi="Times New Roman" w:cs="Times New Roman"/>
          <w:szCs w:val="24"/>
        </w:rPr>
        <w:t>De tal modo que este indicador determinara la cantidad de tiempo invertido en el desarrollo</w:t>
      </w:r>
      <w:r w:rsidR="00A40F98" w:rsidRPr="00F03AE2">
        <w:rPr>
          <w:rFonts w:ascii="Times New Roman" w:hAnsi="Times New Roman" w:cs="Times New Roman"/>
          <w:szCs w:val="24"/>
        </w:rPr>
        <w:t xml:space="preserve">. </w:t>
      </w:r>
      <w:r w:rsidR="0088487B" w:rsidRPr="00F03AE2">
        <w:rPr>
          <w:rFonts w:ascii="Times New Roman" w:hAnsi="Times New Roman" w:cs="Times New Roman"/>
          <w:szCs w:val="24"/>
        </w:rPr>
        <w:t xml:space="preserve"> </w:t>
      </w:r>
      <w:r w:rsidR="00E705B5" w:rsidRPr="00F03AE2">
        <w:rPr>
          <w:rFonts w:ascii="Times New Roman" w:hAnsi="Times New Roman" w:cs="Times New Roman"/>
          <w:szCs w:val="24"/>
        </w:rPr>
        <w:t xml:space="preserve">La Tabla </w:t>
      </w:r>
      <w:r w:rsidR="00066936" w:rsidRPr="00F03AE2">
        <w:rPr>
          <w:rFonts w:ascii="Times New Roman" w:hAnsi="Times New Roman" w:cs="Times New Roman"/>
          <w:szCs w:val="24"/>
        </w:rPr>
        <w:t>4</w:t>
      </w:r>
      <w:r w:rsidR="00636A4C" w:rsidRPr="00F03AE2">
        <w:rPr>
          <w:rFonts w:ascii="Times New Roman" w:hAnsi="Times New Roman" w:cs="Times New Roman"/>
          <w:szCs w:val="24"/>
        </w:rPr>
        <w:t>-</w:t>
      </w:r>
      <w:r w:rsidR="00007D9D" w:rsidRPr="00F03AE2">
        <w:rPr>
          <w:rFonts w:ascii="Times New Roman" w:hAnsi="Times New Roman" w:cs="Times New Roman"/>
          <w:szCs w:val="24"/>
        </w:rPr>
        <w:t>2</w:t>
      </w:r>
      <w:r w:rsidR="00E705B5" w:rsidRPr="00F03AE2">
        <w:rPr>
          <w:rFonts w:ascii="Times New Roman" w:hAnsi="Times New Roman" w:cs="Times New Roman"/>
          <w:szCs w:val="24"/>
        </w:rPr>
        <w:t xml:space="preserve"> describe </w:t>
      </w:r>
      <w:r w:rsidR="000868DF" w:rsidRPr="00F03AE2">
        <w:rPr>
          <w:rFonts w:ascii="Times New Roman" w:hAnsi="Times New Roman" w:cs="Times New Roman"/>
          <w:szCs w:val="24"/>
        </w:rPr>
        <w:t>este i</w:t>
      </w:r>
      <w:r w:rsidR="00636A4C" w:rsidRPr="00F03AE2">
        <w:rPr>
          <w:rFonts w:ascii="Times New Roman" w:hAnsi="Times New Roman" w:cs="Times New Roman"/>
          <w:szCs w:val="24"/>
        </w:rPr>
        <w:t>ndicador</w:t>
      </w:r>
      <w:r w:rsidR="00E705B5" w:rsidRPr="00F03AE2">
        <w:rPr>
          <w:rFonts w:ascii="Times New Roman" w:hAnsi="Times New Roman" w:cs="Times New Roman"/>
          <w:szCs w:val="24"/>
        </w:rPr>
        <w:t>.</w:t>
      </w:r>
    </w:p>
    <w:p w14:paraId="15270380" w14:textId="77777777" w:rsidR="003926D7" w:rsidRPr="00F03AE2" w:rsidRDefault="003926D7" w:rsidP="008B3AA5">
      <w:pPr>
        <w:spacing w:after="0" w:line="360" w:lineRule="auto"/>
        <w:jc w:val="both"/>
        <w:rPr>
          <w:rFonts w:ascii="Times New Roman" w:hAnsi="Times New Roman" w:cs="Times New Roman"/>
          <w:szCs w:val="24"/>
        </w:rPr>
      </w:pPr>
    </w:p>
    <w:p w14:paraId="7495A925" w14:textId="024C1B97" w:rsidR="00E705B5" w:rsidRPr="00F03AE2" w:rsidRDefault="0088487B" w:rsidP="008B3AA5">
      <w:pPr>
        <w:pStyle w:val="Tablas"/>
        <w:spacing w:before="0" w:line="360" w:lineRule="auto"/>
        <w:jc w:val="left"/>
        <w:rPr>
          <w:rFonts w:cs="Times New Roman"/>
          <w:szCs w:val="24"/>
        </w:rPr>
      </w:pPr>
      <w:bookmarkStart w:id="171" w:name="_Toc421816439"/>
      <w:bookmarkStart w:id="172" w:name="_Toc426542887"/>
      <w:r w:rsidRPr="00F03AE2">
        <w:rPr>
          <w:rFonts w:cs="Times New Roman"/>
          <w:szCs w:val="24"/>
        </w:rPr>
        <w:t>Tabla</w:t>
      </w:r>
      <w:r w:rsidR="000D520E" w:rsidRPr="00F03AE2">
        <w:rPr>
          <w:rFonts w:cs="Times New Roman"/>
          <w:szCs w:val="24"/>
        </w:rPr>
        <w:t xml:space="preserve"> </w:t>
      </w:r>
      <w:r w:rsidR="00066936" w:rsidRPr="00F03AE2">
        <w:rPr>
          <w:rFonts w:cs="Times New Roman"/>
          <w:szCs w:val="24"/>
        </w:rPr>
        <w:t>4</w:t>
      </w:r>
      <w:r w:rsidR="00636A4C" w:rsidRPr="00F03AE2">
        <w:rPr>
          <w:rFonts w:cs="Times New Roman"/>
          <w:szCs w:val="24"/>
        </w:rPr>
        <w:t>-</w:t>
      </w:r>
      <w:r w:rsidR="00007D9D" w:rsidRPr="00F03AE2">
        <w:rPr>
          <w:rFonts w:cs="Times New Roman"/>
          <w:szCs w:val="24"/>
        </w:rPr>
        <w:t>2</w:t>
      </w:r>
      <w:r w:rsidR="00E007E8" w:rsidRPr="00F03AE2">
        <w:rPr>
          <w:rFonts w:cs="Times New Roman"/>
          <w:szCs w:val="24"/>
        </w:rPr>
        <w:t>:</w:t>
      </w:r>
      <w:r w:rsidR="000D520E" w:rsidRPr="00F03AE2">
        <w:rPr>
          <w:rFonts w:cs="Times New Roman"/>
          <w:szCs w:val="24"/>
        </w:rPr>
        <w:t xml:space="preserve"> </w:t>
      </w:r>
      <w:r w:rsidR="00CF3B01" w:rsidRPr="00F03AE2">
        <w:rPr>
          <w:rFonts w:cs="Times New Roman"/>
          <w:b w:val="0"/>
          <w:szCs w:val="24"/>
        </w:rPr>
        <w:t>Índice</w:t>
      </w:r>
      <w:r w:rsidR="00636A4C" w:rsidRPr="00F03AE2">
        <w:rPr>
          <w:rFonts w:cs="Times New Roman"/>
          <w:b w:val="0"/>
          <w:szCs w:val="24"/>
        </w:rPr>
        <w:t xml:space="preserve"> de tiempo</w:t>
      </w:r>
      <w:bookmarkEnd w:id="171"/>
      <w:r w:rsidR="00CF3B01" w:rsidRPr="00F03AE2">
        <w:rPr>
          <w:rFonts w:cs="Times New Roman"/>
          <w:b w:val="0"/>
          <w:szCs w:val="24"/>
        </w:rPr>
        <w:t xml:space="preserve"> empleado</w:t>
      </w:r>
      <w:bookmarkEnd w:id="17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7"/>
        <w:gridCol w:w="7217"/>
      </w:tblGrid>
      <w:tr w:rsidR="00E705B5" w:rsidRPr="00F03AE2" w14:paraId="66C3FA48" w14:textId="77777777" w:rsidTr="00F63672">
        <w:trPr>
          <w:jc w:val="center"/>
        </w:trPr>
        <w:tc>
          <w:tcPr>
            <w:tcW w:w="998" w:type="dxa"/>
            <w:vAlign w:val="center"/>
          </w:tcPr>
          <w:p w14:paraId="2C86DA3E" w14:textId="77777777" w:rsidR="00E705B5" w:rsidRPr="00F03AE2" w:rsidRDefault="00E705B5"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INDICADOR</w:t>
            </w:r>
          </w:p>
        </w:tc>
        <w:tc>
          <w:tcPr>
            <w:tcW w:w="0" w:type="auto"/>
            <w:vAlign w:val="center"/>
          </w:tcPr>
          <w:p w14:paraId="4C6F595C" w14:textId="77777777" w:rsidR="00E705B5" w:rsidRPr="00F03AE2" w:rsidRDefault="008C5FE6"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b/>
                <w:sz w:val="18"/>
                <w:szCs w:val="24"/>
              </w:rPr>
              <w:t>DESCRIPCIÓ</w:t>
            </w:r>
            <w:r w:rsidR="00E705B5" w:rsidRPr="00F03AE2">
              <w:rPr>
                <w:rFonts w:ascii="Times New Roman" w:hAnsi="Times New Roman" w:cs="Times New Roman"/>
                <w:b/>
                <w:sz w:val="18"/>
                <w:szCs w:val="24"/>
              </w:rPr>
              <w:t>N</w:t>
            </w:r>
          </w:p>
        </w:tc>
      </w:tr>
      <w:tr w:rsidR="00E705B5" w:rsidRPr="00F03AE2" w14:paraId="0E3AE263" w14:textId="77777777" w:rsidTr="00F63672">
        <w:trPr>
          <w:jc w:val="center"/>
        </w:trPr>
        <w:tc>
          <w:tcPr>
            <w:tcW w:w="998" w:type="dxa"/>
            <w:vAlign w:val="center"/>
          </w:tcPr>
          <w:p w14:paraId="07659086" w14:textId="77777777" w:rsidR="00E705B5" w:rsidRPr="00F03AE2" w:rsidRDefault="002E58C3" w:rsidP="008B3AA5">
            <w:pPr>
              <w:spacing w:after="0" w:line="360" w:lineRule="auto"/>
              <w:jc w:val="center"/>
              <w:rPr>
                <w:rFonts w:ascii="Times New Roman" w:hAnsi="Times New Roman" w:cs="Times New Roman"/>
                <w:b/>
                <w:sz w:val="18"/>
                <w:szCs w:val="24"/>
              </w:rPr>
            </w:pPr>
            <w:r w:rsidRPr="00F03AE2">
              <w:rPr>
                <w:rFonts w:ascii="Times New Roman" w:hAnsi="Times New Roman" w:cs="Times New Roman"/>
                <w:sz w:val="18"/>
                <w:szCs w:val="24"/>
              </w:rPr>
              <w:t>Tiempo empleado</w:t>
            </w:r>
          </w:p>
        </w:tc>
        <w:tc>
          <w:tcPr>
            <w:tcW w:w="0" w:type="auto"/>
          </w:tcPr>
          <w:p w14:paraId="5E661B87" w14:textId="77777777" w:rsidR="00E705B5" w:rsidRPr="00F03AE2" w:rsidRDefault="00500627" w:rsidP="008B3AA5">
            <w:pPr>
              <w:spacing w:after="0"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Es el </w:t>
            </w:r>
            <w:r w:rsidR="000510B4" w:rsidRPr="00F03AE2">
              <w:rPr>
                <w:rFonts w:ascii="Times New Roman" w:hAnsi="Times New Roman" w:cs="Times New Roman"/>
                <w:sz w:val="18"/>
                <w:szCs w:val="24"/>
              </w:rPr>
              <w:t>número</w:t>
            </w:r>
            <w:r w:rsidR="00267979" w:rsidRPr="00F03AE2">
              <w:rPr>
                <w:rFonts w:ascii="Times New Roman" w:hAnsi="Times New Roman" w:cs="Times New Roman"/>
                <w:sz w:val="18"/>
                <w:szCs w:val="24"/>
              </w:rPr>
              <w:t xml:space="preserve"> de</w:t>
            </w:r>
            <w:r w:rsidR="00E705B5" w:rsidRPr="00F03AE2">
              <w:rPr>
                <w:rFonts w:ascii="Times New Roman" w:hAnsi="Times New Roman" w:cs="Times New Roman"/>
                <w:sz w:val="18"/>
                <w:szCs w:val="24"/>
              </w:rPr>
              <w:t xml:space="preserve"> horas </w:t>
            </w:r>
            <w:r w:rsidR="00267979" w:rsidRPr="00F03AE2">
              <w:rPr>
                <w:rFonts w:ascii="Times New Roman" w:hAnsi="Times New Roman" w:cs="Times New Roman"/>
                <w:sz w:val="18"/>
                <w:szCs w:val="24"/>
              </w:rPr>
              <w:t>que se de</w:t>
            </w:r>
            <w:r w:rsidR="00715F47" w:rsidRPr="00F03AE2">
              <w:rPr>
                <w:rFonts w:ascii="Times New Roman" w:hAnsi="Times New Roman" w:cs="Times New Roman"/>
                <w:sz w:val="18"/>
                <w:szCs w:val="24"/>
              </w:rPr>
              <w:t xml:space="preserve">dicaron para la codificación de </w:t>
            </w:r>
            <w:r w:rsidR="00267979" w:rsidRPr="00F03AE2">
              <w:rPr>
                <w:rFonts w:ascii="Times New Roman" w:hAnsi="Times New Roman" w:cs="Times New Roman"/>
                <w:sz w:val="18"/>
                <w:szCs w:val="24"/>
              </w:rPr>
              <w:t xml:space="preserve">un producto de software </w:t>
            </w:r>
            <w:r w:rsidR="00E705B5" w:rsidRPr="00F03AE2">
              <w:rPr>
                <w:rFonts w:ascii="Times New Roman" w:hAnsi="Times New Roman" w:cs="Times New Roman"/>
                <w:sz w:val="18"/>
                <w:szCs w:val="24"/>
              </w:rPr>
              <w:t xml:space="preserve">por </w:t>
            </w:r>
            <w:r w:rsidR="00B73A10" w:rsidRPr="00F03AE2">
              <w:rPr>
                <w:rFonts w:ascii="Times New Roman" w:hAnsi="Times New Roman" w:cs="Times New Roman"/>
                <w:sz w:val="18"/>
                <w:szCs w:val="24"/>
              </w:rPr>
              <w:t>parte del desarrollador, entre la fecha de creación y su última modificación dentro de un horario de trabajo de 8 horas diarias de lunes a viernes.</w:t>
            </w:r>
            <w:r w:rsidR="00267979" w:rsidRPr="00F03AE2">
              <w:rPr>
                <w:rFonts w:ascii="Times New Roman" w:hAnsi="Times New Roman" w:cs="Times New Roman"/>
                <w:sz w:val="18"/>
                <w:szCs w:val="24"/>
              </w:rPr>
              <w:t xml:space="preserve"> A menor </w:t>
            </w:r>
            <w:r w:rsidR="008461FC" w:rsidRPr="00F03AE2">
              <w:rPr>
                <w:rFonts w:ascii="Times New Roman" w:hAnsi="Times New Roman" w:cs="Times New Roman"/>
                <w:sz w:val="18"/>
                <w:szCs w:val="24"/>
              </w:rPr>
              <w:t>valor</w:t>
            </w:r>
            <w:r w:rsidR="0088487B" w:rsidRPr="00F03AE2">
              <w:rPr>
                <w:rFonts w:ascii="Times New Roman" w:hAnsi="Times New Roman" w:cs="Times New Roman"/>
                <w:sz w:val="18"/>
                <w:szCs w:val="24"/>
              </w:rPr>
              <w:t xml:space="preserve">, </w:t>
            </w:r>
            <w:r w:rsidR="008461FC" w:rsidRPr="00F03AE2">
              <w:rPr>
                <w:rFonts w:ascii="Times New Roman" w:hAnsi="Times New Roman" w:cs="Times New Roman"/>
                <w:sz w:val="18"/>
                <w:szCs w:val="24"/>
              </w:rPr>
              <w:t>mayor</w:t>
            </w:r>
            <w:r w:rsidRPr="00F03AE2">
              <w:rPr>
                <w:rFonts w:ascii="Times New Roman" w:hAnsi="Times New Roman" w:cs="Times New Roman"/>
                <w:sz w:val="18"/>
                <w:szCs w:val="24"/>
              </w:rPr>
              <w:t xml:space="preserve"> </w:t>
            </w:r>
            <w:r w:rsidR="0088487B" w:rsidRPr="00F03AE2">
              <w:rPr>
                <w:rFonts w:ascii="Times New Roman" w:hAnsi="Times New Roman" w:cs="Times New Roman"/>
                <w:sz w:val="18"/>
                <w:szCs w:val="24"/>
              </w:rPr>
              <w:t xml:space="preserve">será el índice de </w:t>
            </w:r>
            <w:r w:rsidRPr="00F03AE2">
              <w:rPr>
                <w:rFonts w:ascii="Times New Roman" w:hAnsi="Times New Roman" w:cs="Times New Roman"/>
                <w:sz w:val="18"/>
                <w:szCs w:val="24"/>
              </w:rPr>
              <w:t xml:space="preserve">productividad </w:t>
            </w:r>
            <w:r w:rsidR="0088487B" w:rsidRPr="00F03AE2">
              <w:rPr>
                <w:rFonts w:ascii="Times New Roman" w:hAnsi="Times New Roman" w:cs="Times New Roman"/>
                <w:sz w:val="18"/>
                <w:szCs w:val="24"/>
              </w:rPr>
              <w:t>física,</w:t>
            </w:r>
            <w:r w:rsidRPr="00F03AE2">
              <w:rPr>
                <w:rFonts w:ascii="Times New Roman" w:hAnsi="Times New Roman" w:cs="Times New Roman"/>
                <w:sz w:val="18"/>
                <w:szCs w:val="24"/>
              </w:rPr>
              <w:t xml:space="preserve"> lo que implica </w:t>
            </w:r>
            <w:r w:rsidR="0088487B" w:rsidRPr="00F03AE2">
              <w:rPr>
                <w:rFonts w:ascii="Times New Roman" w:hAnsi="Times New Roman" w:cs="Times New Roman"/>
                <w:sz w:val="18"/>
                <w:szCs w:val="24"/>
              </w:rPr>
              <w:t xml:space="preserve">mayor </w:t>
            </w:r>
            <w:r w:rsidR="00B73A10" w:rsidRPr="00F03AE2">
              <w:rPr>
                <w:rFonts w:ascii="Times New Roman" w:hAnsi="Times New Roman" w:cs="Times New Roman"/>
                <w:sz w:val="18"/>
                <w:szCs w:val="24"/>
              </w:rPr>
              <w:t>velocidad de desarrollo de una</w:t>
            </w:r>
            <w:r w:rsidR="00267979" w:rsidRPr="00F03AE2">
              <w:rPr>
                <w:rFonts w:ascii="Times New Roman" w:hAnsi="Times New Roman" w:cs="Times New Roman"/>
                <w:sz w:val="18"/>
                <w:szCs w:val="24"/>
              </w:rPr>
              <w:t xml:space="preserve"> aplicación web y</w:t>
            </w:r>
            <w:r w:rsidR="00B73A10" w:rsidRPr="00F03AE2">
              <w:rPr>
                <w:rFonts w:ascii="Times New Roman" w:hAnsi="Times New Roman" w:cs="Times New Roman"/>
                <w:sz w:val="18"/>
                <w:szCs w:val="24"/>
              </w:rPr>
              <w:t xml:space="preserve"> además</w:t>
            </w:r>
            <w:r w:rsidR="00267979" w:rsidRPr="00F03AE2">
              <w:rPr>
                <w:rFonts w:ascii="Times New Roman" w:hAnsi="Times New Roman" w:cs="Times New Roman"/>
                <w:sz w:val="18"/>
                <w:szCs w:val="24"/>
              </w:rPr>
              <w:t xml:space="preserve"> menos coste para la empresa.</w:t>
            </w:r>
          </w:p>
        </w:tc>
      </w:tr>
    </w:tbl>
    <w:p w14:paraId="040BA95D" w14:textId="0B218DD6" w:rsidR="006E6EEC"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4785E63A" w14:textId="77777777" w:rsidR="008C5FE6" w:rsidRPr="00F03AE2" w:rsidRDefault="008C5FE6" w:rsidP="008B3AA5">
      <w:pPr>
        <w:spacing w:after="0" w:line="360" w:lineRule="auto"/>
        <w:jc w:val="both"/>
        <w:rPr>
          <w:rFonts w:ascii="Times New Roman" w:hAnsi="Times New Roman" w:cs="Times New Roman"/>
        </w:rPr>
      </w:pPr>
    </w:p>
    <w:p w14:paraId="76DE1A7B" w14:textId="4165018D" w:rsidR="006B03B4" w:rsidRPr="00F03AE2" w:rsidRDefault="00007D9D" w:rsidP="00F53C45">
      <w:pPr>
        <w:pStyle w:val="11"/>
        <w:numPr>
          <w:ilvl w:val="1"/>
          <w:numId w:val="101"/>
        </w:numPr>
        <w:spacing w:before="0" w:line="360" w:lineRule="auto"/>
      </w:pPr>
      <w:bookmarkStart w:id="173" w:name="_Toc421023274"/>
      <w:bookmarkStart w:id="174" w:name="_Toc425344917"/>
      <w:r w:rsidRPr="00F03AE2">
        <w:t>Diseño del experimento</w:t>
      </w:r>
      <w:bookmarkEnd w:id="173"/>
      <w:bookmarkEnd w:id="174"/>
    </w:p>
    <w:p w14:paraId="41AAD19A" w14:textId="77777777" w:rsidR="006B03B4" w:rsidRPr="00F03AE2" w:rsidRDefault="006B03B4" w:rsidP="008B3AA5">
      <w:pPr>
        <w:spacing w:after="0" w:line="360" w:lineRule="auto"/>
        <w:jc w:val="both"/>
        <w:rPr>
          <w:rFonts w:ascii="Times New Roman" w:hAnsi="Times New Roman" w:cs="Times New Roman"/>
        </w:rPr>
      </w:pPr>
    </w:p>
    <w:p w14:paraId="5137D098" w14:textId="1FCEFAA7" w:rsidR="00DA2913" w:rsidRPr="00F03AE2" w:rsidRDefault="0027550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l </w:t>
      </w:r>
      <w:r w:rsidR="00A40693" w:rsidRPr="00F03AE2">
        <w:rPr>
          <w:rFonts w:ascii="Times New Roman" w:hAnsi="Times New Roman" w:cs="Times New Roman"/>
        </w:rPr>
        <w:t>estudio comparativo</w:t>
      </w:r>
      <w:r w:rsidR="00EF50B1" w:rsidRPr="00F03AE2">
        <w:rPr>
          <w:rFonts w:ascii="Times New Roman" w:hAnsi="Times New Roman" w:cs="Times New Roman"/>
        </w:rPr>
        <w:t xml:space="preserve"> </w:t>
      </w:r>
      <w:r w:rsidR="00A40693" w:rsidRPr="00F03AE2">
        <w:rPr>
          <w:rFonts w:ascii="Times New Roman" w:hAnsi="Times New Roman" w:cs="Times New Roman"/>
        </w:rPr>
        <w:t xml:space="preserve">se basará en la </w:t>
      </w:r>
      <w:r w:rsidR="00DA2913" w:rsidRPr="00F03AE2">
        <w:rPr>
          <w:rFonts w:ascii="Times New Roman" w:hAnsi="Times New Roman" w:cs="Times New Roman"/>
        </w:rPr>
        <w:t>recolección de datos contenidos en los</w:t>
      </w:r>
      <w:r w:rsidR="00A40693" w:rsidRPr="00F03AE2">
        <w:rPr>
          <w:rFonts w:ascii="Times New Roman" w:hAnsi="Times New Roman" w:cs="Times New Roman"/>
        </w:rPr>
        <w:t xml:space="preserve"> </w:t>
      </w:r>
      <w:r w:rsidR="00DA2913" w:rsidRPr="00F03AE2">
        <w:rPr>
          <w:rFonts w:ascii="Times New Roman" w:hAnsi="Times New Roman" w:cs="Times New Roman"/>
        </w:rPr>
        <w:t>archivos que han sido creados</w:t>
      </w:r>
      <w:r w:rsidR="00A40693" w:rsidRPr="00F03AE2">
        <w:rPr>
          <w:rFonts w:ascii="Times New Roman" w:hAnsi="Times New Roman" w:cs="Times New Roman"/>
        </w:rPr>
        <w:t xml:space="preserve"> por el programador </w:t>
      </w:r>
      <w:r w:rsidR="00DA2913" w:rsidRPr="00F03AE2">
        <w:rPr>
          <w:rFonts w:ascii="Times New Roman" w:hAnsi="Times New Roman" w:cs="Times New Roman"/>
        </w:rPr>
        <w:t>dentro del prototipo de prueba desarrollado con cada uno de los frameworks establecidos para esta investigación.</w:t>
      </w:r>
      <w:r w:rsidR="00A40693" w:rsidRPr="00F03AE2">
        <w:rPr>
          <w:rFonts w:ascii="Times New Roman" w:hAnsi="Times New Roman" w:cs="Times New Roman"/>
          <w:sz w:val="16"/>
          <w:szCs w:val="16"/>
        </w:rPr>
        <w:fldChar w:fldCharType="begin"/>
      </w:r>
      <w:r w:rsidR="00A40693" w:rsidRPr="00F03AE2">
        <w:rPr>
          <w:rFonts w:ascii="Times New Roman" w:hAnsi="Times New Roman" w:cs="Times New Roman"/>
          <w:sz w:val="16"/>
          <w:szCs w:val="16"/>
        </w:rPr>
        <w:instrText xml:space="preserve"> ADDIN ZOTERO_ITEM CSL_CITATION {"citationID":"aW3LFLun","properties":{"formattedCitation":"(Lancor &amp; Samyukta, n.d.)","plainCitation":"(Lancor &amp; Samyukta, n.d.)"},"citationItems":[{"id":181,"uris":["http://zotero.org/users/local/UBoVLAxq/items/EVDTIP7I"],"uri":["http://zotero.org/users/local/UBoVLAxq/items/EVDTIP7I"],"itemData":{"id":181,"type":"article","title":"Analyzing PHP Frameworks for Use in a Project-Based Software Engineering Course","URL":"http://db.grinnell.edu/sigcse/sigcse2013/Program/viewAcceptedProposal.pdf?sessionType=paper&amp;sessionNumber=116","language":"English","author":[{"family":"Lancor","given":"Lisa"},{"family":"Samyukta","given":"Katha"}]}}],"schema":"https://github.com/citation-style-language/schema/raw/master/csl-citation.json"} </w:instrText>
      </w:r>
      <w:r w:rsidR="00A40693" w:rsidRPr="00F03AE2">
        <w:rPr>
          <w:rFonts w:ascii="Times New Roman" w:hAnsi="Times New Roman" w:cs="Times New Roman"/>
          <w:sz w:val="16"/>
          <w:szCs w:val="16"/>
        </w:rPr>
        <w:fldChar w:fldCharType="separate"/>
      </w:r>
      <w:r w:rsidR="00A40693" w:rsidRPr="00F03AE2">
        <w:rPr>
          <w:rFonts w:ascii="Times New Roman" w:hAnsi="Times New Roman" w:cs="Times New Roman"/>
          <w:sz w:val="16"/>
          <w:szCs w:val="16"/>
        </w:rPr>
        <w:t>(Lancor y Samyukta, s.f.</w:t>
      </w:r>
      <w:r w:rsidR="009763C3" w:rsidRPr="00F03AE2">
        <w:rPr>
          <w:rFonts w:ascii="Times New Roman" w:hAnsi="Times New Roman" w:cs="Times New Roman"/>
          <w:sz w:val="16"/>
          <w:szCs w:val="16"/>
        </w:rPr>
        <w:t>, p.4</w:t>
      </w:r>
      <w:r w:rsidR="00A40693" w:rsidRPr="00F03AE2">
        <w:rPr>
          <w:rFonts w:ascii="Times New Roman" w:hAnsi="Times New Roman" w:cs="Times New Roman"/>
          <w:sz w:val="16"/>
          <w:szCs w:val="16"/>
        </w:rPr>
        <w:t>)</w:t>
      </w:r>
      <w:r w:rsidR="00A40693" w:rsidRPr="00F03AE2">
        <w:rPr>
          <w:rFonts w:ascii="Times New Roman" w:hAnsi="Times New Roman" w:cs="Times New Roman"/>
          <w:sz w:val="16"/>
          <w:szCs w:val="16"/>
        </w:rPr>
        <w:fldChar w:fldCharType="end"/>
      </w:r>
      <w:r w:rsidR="00DA2913" w:rsidRPr="00F03AE2">
        <w:rPr>
          <w:rFonts w:ascii="Times New Roman" w:hAnsi="Times New Roman" w:cs="Times New Roman"/>
          <w:sz w:val="16"/>
          <w:szCs w:val="16"/>
        </w:rPr>
        <w:t>.</w:t>
      </w:r>
      <w:r w:rsidR="00A40693" w:rsidRPr="00F03AE2">
        <w:rPr>
          <w:rFonts w:ascii="Times New Roman" w:hAnsi="Times New Roman" w:cs="Times New Roman"/>
        </w:rPr>
        <w:t xml:space="preserve"> </w:t>
      </w:r>
    </w:p>
    <w:p w14:paraId="654A3447" w14:textId="6865ADF2" w:rsidR="00680ACB" w:rsidRPr="00F03AE2" w:rsidRDefault="00DA2913" w:rsidP="008B3AA5">
      <w:pPr>
        <w:spacing w:after="0" w:line="360" w:lineRule="auto"/>
        <w:jc w:val="both"/>
        <w:rPr>
          <w:rFonts w:ascii="Times New Roman" w:hAnsi="Times New Roman" w:cs="Times New Roman"/>
        </w:rPr>
      </w:pPr>
      <w:r w:rsidRPr="00F03AE2">
        <w:rPr>
          <w:rFonts w:ascii="Times New Roman" w:hAnsi="Times New Roman" w:cs="Times New Roman"/>
        </w:rPr>
        <w:t>Cabe recalcar que la toma de información estará dividida</w:t>
      </w:r>
      <w:r w:rsidR="00EE5BF3" w:rsidRPr="00F03AE2">
        <w:rPr>
          <w:rFonts w:ascii="Times New Roman" w:hAnsi="Times New Roman" w:cs="Times New Roman"/>
        </w:rPr>
        <w:t xml:space="preserve"> en tres elementos, el Modelo, la Vista y el Controlador </w:t>
      </w:r>
      <w:r w:rsidR="008A7D74" w:rsidRPr="00F03AE2">
        <w:rPr>
          <w:rFonts w:ascii="Times New Roman" w:hAnsi="Times New Roman" w:cs="Times New Roman"/>
          <w:sz w:val="16"/>
          <w:szCs w:val="16"/>
        </w:rPr>
        <w:fldChar w:fldCharType="begin"/>
      </w:r>
      <w:r w:rsidR="00963BC5" w:rsidRPr="00F03AE2">
        <w:rPr>
          <w:rFonts w:ascii="Times New Roman" w:hAnsi="Times New Roman" w:cs="Times New Roman"/>
          <w:sz w:val="16"/>
          <w:szCs w:val="16"/>
        </w:rPr>
        <w:instrText xml:space="preserve"> ADDIN ZOTERO_ITEM CSL_CITATION {"citationID":"AFYclHJt","properties":{"formattedCitation":"(Noda &amp; Jia, 2011)","plainCitation":"(Noda &amp; Jia, 2011)"},"citationItems":[{"id":87,"uris":["http://zotero.org/users/local/UBoVLAxq/items/EWA3484B"],"uri":["http://zotero.org/users/local/UBoVLAxq/items/EWA3484B"],"itemData":{"id":87,"type":"article","title":"Empirical Case Study of Measuring Productivity of Programming Language Ruby and Ruby on Rails","URL":"http://www.thinkmind.org/download.php?articleid=icsea_2011_15_30_10268","author":[{"family":"Noda","given":"Tetsuo"},{"family":"Jia","given":"Chi"}],"issued":{"date-parts":[["2011"]]}}}],"schema":"https://github.com/citation-style-language/schema/raw/master/csl-citation.json"} </w:instrText>
      </w:r>
      <w:r w:rsidR="008A7D74" w:rsidRPr="00F03AE2">
        <w:rPr>
          <w:rFonts w:ascii="Times New Roman" w:hAnsi="Times New Roman" w:cs="Times New Roman"/>
          <w:sz w:val="16"/>
          <w:szCs w:val="16"/>
        </w:rPr>
        <w:fldChar w:fldCharType="separate"/>
      </w:r>
      <w:r w:rsidR="00275505" w:rsidRPr="00F03AE2">
        <w:rPr>
          <w:rFonts w:ascii="Times New Roman" w:hAnsi="Times New Roman" w:cs="Times New Roman"/>
          <w:sz w:val="16"/>
          <w:szCs w:val="16"/>
        </w:rPr>
        <w:t>(Noda y Jia, 2011</w:t>
      </w:r>
      <w:r w:rsidR="009763C3" w:rsidRPr="00F03AE2">
        <w:rPr>
          <w:rFonts w:ascii="Times New Roman" w:hAnsi="Times New Roman" w:cs="Times New Roman"/>
          <w:sz w:val="16"/>
          <w:szCs w:val="16"/>
        </w:rPr>
        <w:t>, p.2</w:t>
      </w:r>
      <w:r w:rsidR="00275505"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Pr="00F03AE2">
        <w:rPr>
          <w:rFonts w:ascii="Times New Roman" w:hAnsi="Times New Roman" w:cs="Times New Roman"/>
        </w:rPr>
        <w:t>.</w:t>
      </w:r>
    </w:p>
    <w:p w14:paraId="6AC4788F" w14:textId="77777777" w:rsidR="00033478" w:rsidRPr="00F03AE2" w:rsidRDefault="00033478" w:rsidP="008B3AA5">
      <w:pPr>
        <w:spacing w:after="0" w:line="360" w:lineRule="auto"/>
        <w:jc w:val="both"/>
        <w:rPr>
          <w:rFonts w:ascii="Times New Roman" w:hAnsi="Times New Roman" w:cs="Times New Roman"/>
        </w:rPr>
      </w:pPr>
    </w:p>
    <w:p w14:paraId="0E51EDF4" w14:textId="7B438C8C" w:rsidR="00A15198" w:rsidRPr="00F03AE2" w:rsidRDefault="00EB35EE" w:rsidP="00F53C45">
      <w:pPr>
        <w:pStyle w:val="Estilo111"/>
        <w:numPr>
          <w:ilvl w:val="2"/>
          <w:numId w:val="101"/>
        </w:numPr>
        <w:spacing w:before="0" w:line="360" w:lineRule="auto"/>
      </w:pPr>
      <w:bookmarkStart w:id="175" w:name="_Toc425344918"/>
      <w:r w:rsidRPr="00F03AE2">
        <w:t>Método de muestreo</w:t>
      </w:r>
      <w:r w:rsidR="00784A44" w:rsidRPr="00F03AE2">
        <w:t>.</w:t>
      </w:r>
      <w:bookmarkEnd w:id="175"/>
    </w:p>
    <w:p w14:paraId="1780FC7B" w14:textId="77777777" w:rsidR="006B1BFD" w:rsidRPr="00F03AE2" w:rsidRDefault="006B1BFD" w:rsidP="006B1BFD">
      <w:pPr>
        <w:pStyle w:val="Estilo111"/>
        <w:numPr>
          <w:ilvl w:val="0"/>
          <w:numId w:val="0"/>
        </w:numPr>
        <w:spacing w:before="0" w:line="360" w:lineRule="auto"/>
      </w:pPr>
    </w:p>
    <w:p w14:paraId="7822619C" w14:textId="33005919" w:rsidR="00033478" w:rsidRPr="00F03AE2" w:rsidRDefault="00EB35EE"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l método de muestreo que será utilizado en esta investigación será </w:t>
      </w:r>
      <w:r w:rsidR="00033478" w:rsidRPr="00F03AE2">
        <w:rPr>
          <w:rFonts w:ascii="Times New Roman" w:hAnsi="Times New Roman" w:cs="Times New Roman"/>
        </w:rPr>
        <w:t>el n</w:t>
      </w:r>
      <w:r w:rsidRPr="00F03AE2">
        <w:rPr>
          <w:rFonts w:ascii="Times New Roman" w:hAnsi="Times New Roman" w:cs="Times New Roman"/>
        </w:rPr>
        <w:t>o probabilístico</w:t>
      </w:r>
      <w:r w:rsidR="00033478" w:rsidRPr="00F03AE2">
        <w:rPr>
          <w:rFonts w:ascii="Times New Roman" w:hAnsi="Times New Roman" w:cs="Times New Roman"/>
        </w:rPr>
        <w:t>. Se aplicar</w:t>
      </w:r>
      <w:r w:rsidR="006A37AF" w:rsidRPr="00F03AE2">
        <w:rPr>
          <w:rFonts w:ascii="Times New Roman" w:hAnsi="Times New Roman" w:cs="Times New Roman"/>
        </w:rPr>
        <w:t>á</w:t>
      </w:r>
      <w:r w:rsidR="00033478" w:rsidRPr="00F03AE2">
        <w:rPr>
          <w:rFonts w:ascii="Times New Roman" w:hAnsi="Times New Roman" w:cs="Times New Roman"/>
        </w:rPr>
        <w:t xml:space="preserve"> para los archivos creados en el prototipo de prueba con cada uno de los frameworks a comparar. Debido a que estos archivos fueron los que se crearon y codificaron por parte del desarrollador. </w:t>
      </w:r>
    </w:p>
    <w:p w14:paraId="5A0791CF" w14:textId="77777777" w:rsidR="00033478" w:rsidRPr="00F03AE2" w:rsidRDefault="00033478" w:rsidP="008B3AA5">
      <w:pPr>
        <w:spacing w:after="0" w:line="360" w:lineRule="auto"/>
        <w:jc w:val="both"/>
        <w:rPr>
          <w:rFonts w:ascii="Times New Roman" w:hAnsi="Times New Roman" w:cs="Times New Roman"/>
        </w:rPr>
      </w:pPr>
    </w:p>
    <w:p w14:paraId="6F71A104" w14:textId="06BC277D" w:rsidR="00033478" w:rsidRPr="00F03AE2" w:rsidRDefault="00033478" w:rsidP="00F53C45">
      <w:pPr>
        <w:pStyle w:val="Estilo111"/>
        <w:numPr>
          <w:ilvl w:val="2"/>
          <w:numId w:val="101"/>
        </w:numPr>
        <w:spacing w:before="0" w:line="360" w:lineRule="auto"/>
      </w:pPr>
      <w:bookmarkStart w:id="176" w:name="_Toc425344919"/>
      <w:r w:rsidRPr="00F03AE2">
        <w:t>Tipo de muestreo</w:t>
      </w:r>
      <w:r w:rsidR="00784A44" w:rsidRPr="00F03AE2">
        <w:t>.</w:t>
      </w:r>
      <w:bookmarkEnd w:id="176"/>
    </w:p>
    <w:p w14:paraId="166E021A" w14:textId="77777777" w:rsidR="006B1BFD" w:rsidRPr="00F03AE2" w:rsidRDefault="006B1BFD" w:rsidP="006B1BFD">
      <w:pPr>
        <w:pStyle w:val="Estilo111"/>
        <w:numPr>
          <w:ilvl w:val="0"/>
          <w:numId w:val="0"/>
        </w:numPr>
        <w:spacing w:before="0" w:line="360" w:lineRule="auto"/>
      </w:pPr>
    </w:p>
    <w:p w14:paraId="753B0917" w14:textId="243808AA" w:rsidR="00033478" w:rsidRPr="00F03AE2" w:rsidRDefault="00033478"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ara la investigación se utilizará el muestreo de juicio o discrecional, donde se toma la muestra seleccionando los elementos que al investigador le parece representativos. </w:t>
      </w:r>
      <w:r w:rsidR="00606DFE">
        <w:rPr>
          <w:rFonts w:ascii="Times New Roman" w:hAnsi="Times New Roman" w:cs="Times New Roman"/>
        </w:rPr>
        <w:t>S</w:t>
      </w:r>
      <w:r w:rsidRPr="00F03AE2">
        <w:rPr>
          <w:rFonts w:ascii="Times New Roman" w:hAnsi="Times New Roman" w:cs="Times New Roman"/>
        </w:rPr>
        <w:t>e selecciona los 11 archivos correspondientes al prototipo de prueba por cada framework</w:t>
      </w:r>
      <w:r w:rsidR="00CA4E06">
        <w:rPr>
          <w:rFonts w:ascii="Times New Roman" w:hAnsi="Times New Roman" w:cs="Times New Roman"/>
        </w:rPr>
        <w:t xml:space="preserve"> creados por el desarrollador dentro del patrón de arquitectura Modelo-Vista-Controlador</w:t>
      </w:r>
      <w:r w:rsidRPr="00F03AE2">
        <w:rPr>
          <w:rFonts w:ascii="Times New Roman" w:hAnsi="Times New Roman" w:cs="Times New Roman"/>
        </w:rPr>
        <w:t>.</w:t>
      </w:r>
    </w:p>
    <w:p w14:paraId="74D8B442" w14:textId="77777777" w:rsidR="00033478" w:rsidRPr="00F03AE2" w:rsidRDefault="00033478" w:rsidP="008B3AA5">
      <w:pPr>
        <w:spacing w:after="0" w:line="360" w:lineRule="auto"/>
        <w:jc w:val="both"/>
        <w:rPr>
          <w:rFonts w:ascii="Times New Roman" w:hAnsi="Times New Roman" w:cs="Times New Roman"/>
        </w:rPr>
      </w:pPr>
    </w:p>
    <w:p w14:paraId="38884063" w14:textId="3DC1D0F1" w:rsidR="000D520E" w:rsidRPr="00F03AE2" w:rsidRDefault="00A15198" w:rsidP="00F53C45">
      <w:pPr>
        <w:pStyle w:val="Estilo111"/>
        <w:numPr>
          <w:ilvl w:val="2"/>
          <w:numId w:val="101"/>
        </w:numPr>
        <w:spacing w:before="0" w:line="360" w:lineRule="auto"/>
      </w:pPr>
      <w:bookmarkStart w:id="177" w:name="_Toc425344920"/>
      <w:r w:rsidRPr="00F03AE2">
        <w:t>Determinación del escenario de prueba</w:t>
      </w:r>
      <w:r w:rsidR="00784A44" w:rsidRPr="00F03AE2">
        <w:t>.</w:t>
      </w:r>
      <w:bookmarkEnd w:id="177"/>
    </w:p>
    <w:p w14:paraId="53F27B7B" w14:textId="77777777" w:rsidR="00066D81" w:rsidRPr="00F03AE2" w:rsidRDefault="00066D81" w:rsidP="00066D81">
      <w:pPr>
        <w:pStyle w:val="Estilo111"/>
        <w:numPr>
          <w:ilvl w:val="0"/>
          <w:numId w:val="0"/>
        </w:numPr>
        <w:spacing w:before="0" w:line="360" w:lineRule="auto"/>
        <w:ind w:left="720"/>
        <w:rPr>
          <w:i w:val="0"/>
        </w:rPr>
      </w:pPr>
    </w:p>
    <w:p w14:paraId="5E1AEBE8" w14:textId="77777777" w:rsidR="003D2FAF" w:rsidRPr="00F03AE2" w:rsidRDefault="00A15198"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Con el objetivo de que las pruebas se realicen en un entorno de total igualdad </w:t>
      </w:r>
      <w:r w:rsidR="003D2FAF" w:rsidRPr="00F03AE2">
        <w:rPr>
          <w:rFonts w:ascii="Times New Roman" w:hAnsi="Times New Roman" w:cs="Times New Roman"/>
        </w:rPr>
        <w:t xml:space="preserve">para CakePHP y Laravel </w:t>
      </w:r>
      <w:r w:rsidRPr="00F03AE2">
        <w:rPr>
          <w:rFonts w:ascii="Times New Roman" w:hAnsi="Times New Roman" w:cs="Times New Roman"/>
        </w:rPr>
        <w:t>se diseñó un prototipo</w:t>
      </w:r>
      <w:r w:rsidR="00A842F8" w:rsidRPr="00F03AE2">
        <w:rPr>
          <w:rFonts w:ascii="Times New Roman" w:hAnsi="Times New Roman" w:cs="Times New Roman"/>
        </w:rPr>
        <w:t xml:space="preserve"> </w:t>
      </w:r>
      <w:r w:rsidRPr="00F03AE2">
        <w:rPr>
          <w:rFonts w:ascii="Times New Roman" w:hAnsi="Times New Roman" w:cs="Times New Roman"/>
        </w:rPr>
        <w:t>con funcionalidades exactas</w:t>
      </w:r>
      <w:r w:rsidR="003D2FAF" w:rsidRPr="00F03AE2">
        <w:rPr>
          <w:rFonts w:ascii="Times New Roman" w:hAnsi="Times New Roman" w:cs="Times New Roman"/>
        </w:rPr>
        <w:t xml:space="preserve"> (insertar, modificar, eliminar, y listar)</w:t>
      </w:r>
      <w:r w:rsidRPr="00F03AE2">
        <w:rPr>
          <w:rFonts w:ascii="Times New Roman" w:hAnsi="Times New Roman" w:cs="Times New Roman"/>
        </w:rPr>
        <w:t xml:space="preserve"> correspondiente a la Administración y Autenticación de </w:t>
      </w:r>
      <w:r w:rsidR="003D2FAF" w:rsidRPr="00F03AE2">
        <w:rPr>
          <w:rFonts w:ascii="Times New Roman" w:hAnsi="Times New Roman" w:cs="Times New Roman"/>
        </w:rPr>
        <w:t>Usuarios; el cual será utilizado para las pruebas de tamaño, esfuerzo y de esta manera una vez obtenida la información proceder a calcular el índice de productividad física.</w:t>
      </w:r>
    </w:p>
    <w:p w14:paraId="49D90A3C" w14:textId="77777777" w:rsidR="00D11ED2" w:rsidRPr="00F03AE2" w:rsidRDefault="00D11ED2" w:rsidP="008B3AA5">
      <w:pPr>
        <w:spacing w:after="0" w:line="360" w:lineRule="auto"/>
        <w:jc w:val="both"/>
        <w:rPr>
          <w:rFonts w:ascii="Times New Roman" w:hAnsi="Times New Roman" w:cs="Times New Roman"/>
        </w:rPr>
      </w:pPr>
    </w:p>
    <w:p w14:paraId="266A694E" w14:textId="77777777" w:rsidR="00E15F98" w:rsidRPr="00F03AE2" w:rsidRDefault="00E15F98" w:rsidP="008B3AA5">
      <w:pPr>
        <w:spacing w:after="0" w:line="360" w:lineRule="auto"/>
        <w:jc w:val="both"/>
        <w:rPr>
          <w:rFonts w:ascii="Times New Roman" w:hAnsi="Times New Roman" w:cs="Times New Roman"/>
        </w:rPr>
      </w:pPr>
      <w:r w:rsidRPr="00F03AE2">
        <w:rPr>
          <w:rFonts w:ascii="Times New Roman" w:hAnsi="Times New Roman" w:cs="Times New Roman"/>
        </w:rPr>
        <w:t>El prototipo de prueba constará de las siguientes acciones:</w:t>
      </w:r>
    </w:p>
    <w:p w14:paraId="1877FB7F" w14:textId="77777777" w:rsidR="00066D81" w:rsidRPr="00F03AE2" w:rsidRDefault="00066D81" w:rsidP="008B3AA5">
      <w:pPr>
        <w:spacing w:after="0" w:line="360" w:lineRule="auto"/>
        <w:jc w:val="both"/>
        <w:rPr>
          <w:rFonts w:ascii="Times New Roman" w:hAnsi="Times New Roman" w:cs="Times New Roman"/>
        </w:rPr>
      </w:pPr>
    </w:p>
    <w:p w14:paraId="5B569014"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Autentificación de Usuarios</w:t>
      </w:r>
    </w:p>
    <w:p w14:paraId="22E238B1"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Creación de Roles</w:t>
      </w:r>
    </w:p>
    <w:p w14:paraId="5BA5A794"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Modificación de Roles</w:t>
      </w:r>
    </w:p>
    <w:p w14:paraId="7D1ACB54"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Eliminación de Roles</w:t>
      </w:r>
    </w:p>
    <w:p w14:paraId="07F74B4F"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Listar Roles</w:t>
      </w:r>
    </w:p>
    <w:p w14:paraId="3510B77E"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Creación de Grupos de Trabajo</w:t>
      </w:r>
    </w:p>
    <w:p w14:paraId="5D5C338A"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 xml:space="preserve">Modificación de Grupos de Trabajo </w:t>
      </w:r>
    </w:p>
    <w:p w14:paraId="35321C03"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 xml:space="preserve">Eliminación de Grupos de Trabajo </w:t>
      </w:r>
    </w:p>
    <w:p w14:paraId="5E6961A0"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Listar Grupos de Trabajo</w:t>
      </w:r>
    </w:p>
    <w:p w14:paraId="0BD31C5B"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Creación de Usuarios</w:t>
      </w:r>
    </w:p>
    <w:p w14:paraId="3CF391BF"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Modificación de Usuarios</w:t>
      </w:r>
    </w:p>
    <w:p w14:paraId="672B1930"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Eliminación de Usuarios</w:t>
      </w:r>
    </w:p>
    <w:p w14:paraId="7B72273E" w14:textId="77777777" w:rsidR="00E15F98" w:rsidRPr="00F03AE2" w:rsidRDefault="00E15F98" w:rsidP="00F53C45">
      <w:pPr>
        <w:pStyle w:val="Prrafodelista"/>
        <w:numPr>
          <w:ilvl w:val="0"/>
          <w:numId w:val="86"/>
        </w:numPr>
        <w:spacing w:after="0" w:line="360" w:lineRule="auto"/>
        <w:jc w:val="both"/>
        <w:rPr>
          <w:rFonts w:ascii="Times New Roman" w:hAnsi="Times New Roman" w:cs="Times New Roman"/>
        </w:rPr>
      </w:pPr>
      <w:r w:rsidRPr="00F03AE2">
        <w:rPr>
          <w:rFonts w:ascii="Times New Roman" w:hAnsi="Times New Roman" w:cs="Times New Roman"/>
        </w:rPr>
        <w:t>Listar Usuarios</w:t>
      </w:r>
    </w:p>
    <w:p w14:paraId="65586970" w14:textId="77777777" w:rsidR="00033478" w:rsidRPr="00F03AE2" w:rsidRDefault="00033478" w:rsidP="008B3AA5">
      <w:pPr>
        <w:pStyle w:val="Prrafodelista"/>
        <w:spacing w:after="0" w:line="360" w:lineRule="auto"/>
        <w:jc w:val="both"/>
        <w:rPr>
          <w:rFonts w:ascii="Times New Roman" w:hAnsi="Times New Roman" w:cs="Times New Roman"/>
        </w:rPr>
      </w:pPr>
    </w:p>
    <w:p w14:paraId="0BD1C788" w14:textId="257AB0C6" w:rsidR="003D2FAF" w:rsidRPr="00F03AE2" w:rsidRDefault="003D2FAF" w:rsidP="008B3AA5">
      <w:pPr>
        <w:spacing w:after="0" w:line="360" w:lineRule="auto"/>
        <w:jc w:val="both"/>
        <w:rPr>
          <w:rFonts w:ascii="Times New Roman" w:hAnsi="Times New Roman" w:cs="Times New Roman"/>
        </w:rPr>
      </w:pPr>
      <w:r w:rsidRPr="00F03AE2">
        <w:rPr>
          <w:rFonts w:ascii="Times New Roman" w:hAnsi="Times New Roman" w:cs="Times New Roman"/>
        </w:rPr>
        <w:t>E</w:t>
      </w:r>
      <w:r w:rsidR="00786036" w:rsidRPr="00F03AE2">
        <w:rPr>
          <w:rFonts w:ascii="Times New Roman" w:hAnsi="Times New Roman" w:cs="Times New Roman"/>
        </w:rPr>
        <w:t xml:space="preserve">l </w:t>
      </w:r>
      <w:r w:rsidRPr="00F03AE2">
        <w:rPr>
          <w:rFonts w:ascii="Times New Roman" w:hAnsi="Times New Roman" w:cs="Times New Roman"/>
        </w:rPr>
        <w:t>prototipo c</w:t>
      </w:r>
      <w:r w:rsidR="00786036" w:rsidRPr="00F03AE2">
        <w:rPr>
          <w:rFonts w:ascii="Times New Roman" w:hAnsi="Times New Roman" w:cs="Times New Roman"/>
        </w:rPr>
        <w:t>onstará</w:t>
      </w:r>
      <w:r w:rsidRPr="00F03AE2">
        <w:rPr>
          <w:rFonts w:ascii="Times New Roman" w:hAnsi="Times New Roman" w:cs="Times New Roman"/>
        </w:rPr>
        <w:t xml:space="preserve"> con</w:t>
      </w:r>
      <w:r w:rsidR="00C235D5" w:rsidRPr="00F03AE2">
        <w:rPr>
          <w:rFonts w:ascii="Times New Roman" w:hAnsi="Times New Roman" w:cs="Times New Roman"/>
        </w:rPr>
        <w:t xml:space="preserve"> </w:t>
      </w:r>
      <w:r w:rsidR="00DA2913" w:rsidRPr="00F03AE2">
        <w:rPr>
          <w:rFonts w:ascii="Times New Roman" w:hAnsi="Times New Roman" w:cs="Times New Roman"/>
        </w:rPr>
        <w:t>11 elementos</w:t>
      </w:r>
      <w:r w:rsidRPr="00F03AE2">
        <w:rPr>
          <w:rFonts w:ascii="Times New Roman" w:hAnsi="Times New Roman" w:cs="Times New Roman"/>
        </w:rPr>
        <w:t xml:space="preserve"> los mismos que</w:t>
      </w:r>
      <w:r w:rsidR="00786036" w:rsidRPr="00F03AE2">
        <w:rPr>
          <w:rFonts w:ascii="Times New Roman" w:hAnsi="Times New Roman" w:cs="Times New Roman"/>
        </w:rPr>
        <w:t xml:space="preserve"> serán</w:t>
      </w:r>
      <w:r w:rsidRPr="00F03AE2">
        <w:rPr>
          <w:rFonts w:ascii="Times New Roman" w:hAnsi="Times New Roman" w:cs="Times New Roman"/>
        </w:rPr>
        <w:t xml:space="preserve"> creados y codificados por el programador</w:t>
      </w:r>
      <w:r w:rsidR="00DA2913" w:rsidRPr="00F03AE2">
        <w:rPr>
          <w:rFonts w:ascii="Times New Roman" w:hAnsi="Times New Roman" w:cs="Times New Roman"/>
        </w:rPr>
        <w:t xml:space="preserve"> (</w:t>
      </w:r>
      <w:r w:rsidR="00295561" w:rsidRPr="00F03AE2">
        <w:rPr>
          <w:rFonts w:ascii="Times New Roman" w:hAnsi="Times New Roman" w:cs="Times New Roman"/>
        </w:rPr>
        <w:t>Ver</w:t>
      </w:r>
      <w:r w:rsidR="00EC3F82" w:rsidRPr="00F03AE2">
        <w:rPr>
          <w:rFonts w:ascii="Times New Roman" w:hAnsi="Times New Roman" w:cs="Times New Roman"/>
        </w:rPr>
        <w:t xml:space="preserve"> Anexo A</w:t>
      </w:r>
      <w:r w:rsidR="00055E5D" w:rsidRPr="00F03AE2">
        <w:rPr>
          <w:rFonts w:ascii="Times New Roman" w:hAnsi="Times New Roman" w:cs="Times New Roman"/>
        </w:rPr>
        <w:t>1</w:t>
      </w:r>
      <w:r w:rsidR="00350CCD" w:rsidRPr="00F03AE2">
        <w:rPr>
          <w:rFonts w:ascii="Times New Roman" w:hAnsi="Times New Roman" w:cs="Times New Roman"/>
        </w:rPr>
        <w:t>)</w:t>
      </w:r>
      <w:r w:rsidRPr="00F03AE2">
        <w:rPr>
          <w:rFonts w:ascii="Times New Roman" w:hAnsi="Times New Roman" w:cs="Times New Roman"/>
        </w:rPr>
        <w:t>.</w:t>
      </w:r>
    </w:p>
    <w:p w14:paraId="09E057B8" w14:textId="77777777" w:rsidR="008C5FE6" w:rsidRPr="00F03AE2" w:rsidRDefault="008C5FE6" w:rsidP="008B3AA5">
      <w:pPr>
        <w:spacing w:after="0" w:line="360" w:lineRule="auto"/>
        <w:jc w:val="both"/>
        <w:rPr>
          <w:rFonts w:ascii="Times New Roman" w:hAnsi="Times New Roman" w:cs="Times New Roman"/>
        </w:rPr>
      </w:pPr>
    </w:p>
    <w:p w14:paraId="7E91E0DE" w14:textId="77777777" w:rsidR="00D16FA8" w:rsidRPr="00F03AE2" w:rsidRDefault="003D2FAF" w:rsidP="008B3AA5">
      <w:pPr>
        <w:spacing w:after="0" w:line="360" w:lineRule="auto"/>
        <w:jc w:val="both"/>
        <w:rPr>
          <w:rFonts w:ascii="Times New Roman" w:hAnsi="Times New Roman" w:cs="Times New Roman"/>
          <w:b/>
        </w:rPr>
      </w:pPr>
      <w:r w:rsidRPr="00F03AE2">
        <w:rPr>
          <w:rFonts w:ascii="Times New Roman" w:hAnsi="Times New Roman" w:cs="Times New Roman"/>
          <w:b/>
        </w:rPr>
        <w:t>CakePHP</w:t>
      </w:r>
    </w:p>
    <w:p w14:paraId="4DF7FA7F" w14:textId="77777777" w:rsidR="00066D81" w:rsidRPr="00F03AE2" w:rsidRDefault="00066D81" w:rsidP="008B3AA5">
      <w:pPr>
        <w:spacing w:after="0" w:line="360" w:lineRule="auto"/>
        <w:jc w:val="both"/>
        <w:rPr>
          <w:rFonts w:ascii="Times New Roman" w:hAnsi="Times New Roman" w:cs="Times New Roman"/>
          <w:b/>
        </w:rPr>
      </w:pPr>
    </w:p>
    <w:p w14:paraId="3D6C993D"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Model/Group.php</w:t>
      </w:r>
    </w:p>
    <w:p w14:paraId="0A3F84EB"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Model/Role.php</w:t>
      </w:r>
    </w:p>
    <w:p w14:paraId="41DAD0FC"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Model/User.php</w:t>
      </w:r>
    </w:p>
    <w:p w14:paraId="0290346F"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View/groups/index.ctp</w:t>
      </w:r>
    </w:p>
    <w:p w14:paraId="7138347A"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View/roles/index.ctp</w:t>
      </w:r>
    </w:p>
    <w:p w14:paraId="14422855"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lang w:val="en-US"/>
        </w:rPr>
      </w:pPr>
      <w:r w:rsidRPr="00F03AE2">
        <w:rPr>
          <w:rFonts w:ascii="Times New Roman" w:hAnsi="Times New Roman" w:cs="Times New Roman"/>
        </w:rPr>
        <w:t>/ap</w:t>
      </w:r>
      <w:r w:rsidRPr="00F03AE2">
        <w:rPr>
          <w:rFonts w:ascii="Times New Roman" w:hAnsi="Times New Roman" w:cs="Times New Roman"/>
          <w:lang w:val="en-US"/>
        </w:rPr>
        <w:t>p/View/users/index.ctp</w:t>
      </w:r>
    </w:p>
    <w:p w14:paraId="49120099"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users/login.ctp</w:t>
      </w:r>
    </w:p>
    <w:p w14:paraId="52ADBE81"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Pages/home.ctp</w:t>
      </w:r>
    </w:p>
    <w:p w14:paraId="6E723B4B"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GroupsController.php</w:t>
      </w:r>
    </w:p>
    <w:p w14:paraId="2F59A3AF" w14:textId="77777777" w:rsidR="003D2FAF" w:rsidRPr="00F03AE2" w:rsidRDefault="003D2FAF" w:rsidP="00F53C45">
      <w:pPr>
        <w:pStyle w:val="Prrafodelista"/>
        <w:numPr>
          <w:ilvl w:val="0"/>
          <w:numId w:val="84"/>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RolesController.php</w:t>
      </w:r>
    </w:p>
    <w:p w14:paraId="1CE938BC" w14:textId="77777777" w:rsidR="00824248" w:rsidRPr="00F03AE2" w:rsidRDefault="003D2FAF" w:rsidP="00F53C45">
      <w:pPr>
        <w:pStyle w:val="Prrafodelista"/>
        <w:numPr>
          <w:ilvl w:val="0"/>
          <w:numId w:val="84"/>
        </w:numPr>
        <w:spacing w:after="0" w:line="360" w:lineRule="auto"/>
        <w:jc w:val="both"/>
        <w:rPr>
          <w:rFonts w:ascii="Times New Roman" w:hAnsi="Times New Roman" w:cs="Times New Roman"/>
        </w:rPr>
      </w:pPr>
      <w:r w:rsidRPr="00F03AE2">
        <w:rPr>
          <w:rFonts w:ascii="Times New Roman" w:hAnsi="Times New Roman" w:cs="Times New Roman"/>
        </w:rPr>
        <w:t>/app/Controller/UsersController.php</w:t>
      </w:r>
    </w:p>
    <w:p w14:paraId="3D51BF4A" w14:textId="77777777" w:rsidR="00066D81" w:rsidRPr="00F03AE2" w:rsidRDefault="00066D81" w:rsidP="008B3AA5">
      <w:pPr>
        <w:pStyle w:val="Prrafodelista"/>
        <w:spacing w:after="0" w:line="360" w:lineRule="auto"/>
        <w:jc w:val="both"/>
        <w:rPr>
          <w:rFonts w:ascii="Times New Roman" w:hAnsi="Times New Roman" w:cs="Times New Roman"/>
        </w:rPr>
      </w:pPr>
    </w:p>
    <w:p w14:paraId="331C9DE8" w14:textId="77777777" w:rsidR="003D2FAF" w:rsidRPr="00F03AE2" w:rsidRDefault="003D2FAF" w:rsidP="008B3AA5">
      <w:pPr>
        <w:spacing w:after="0" w:line="360" w:lineRule="auto"/>
        <w:jc w:val="both"/>
        <w:rPr>
          <w:rFonts w:ascii="Times New Roman" w:hAnsi="Times New Roman" w:cs="Times New Roman"/>
          <w:b/>
        </w:rPr>
      </w:pPr>
      <w:r w:rsidRPr="00F03AE2">
        <w:rPr>
          <w:rFonts w:ascii="Times New Roman" w:hAnsi="Times New Roman" w:cs="Times New Roman"/>
          <w:b/>
        </w:rPr>
        <w:t>Laravel</w:t>
      </w:r>
    </w:p>
    <w:p w14:paraId="04245BF8" w14:textId="77777777" w:rsidR="00066D81" w:rsidRPr="00F03AE2" w:rsidRDefault="00066D81" w:rsidP="008B3AA5">
      <w:pPr>
        <w:spacing w:after="0" w:line="360" w:lineRule="auto"/>
        <w:jc w:val="both"/>
        <w:rPr>
          <w:rFonts w:ascii="Times New Roman" w:hAnsi="Times New Roman" w:cs="Times New Roman"/>
          <w:b/>
        </w:rPr>
      </w:pPr>
    </w:p>
    <w:p w14:paraId="6BE28FD1"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Group.php</w:t>
      </w:r>
    </w:p>
    <w:p w14:paraId="6DB42A27"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Role.php</w:t>
      </w:r>
    </w:p>
    <w:p w14:paraId="33C2034B"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rPr>
      </w:pPr>
      <w:r w:rsidRPr="00F03AE2">
        <w:rPr>
          <w:rFonts w:ascii="Times New Roman" w:hAnsi="Times New Roman" w:cs="Times New Roman"/>
        </w:rPr>
        <w:t>/app/models/User.php</w:t>
      </w:r>
    </w:p>
    <w:p w14:paraId="35052818"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groups/index.blade.php</w:t>
      </w:r>
    </w:p>
    <w:p w14:paraId="21DFDE03"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roles/index.blade.php</w:t>
      </w:r>
    </w:p>
    <w:p w14:paraId="2454E2E5"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index.blade.php</w:t>
      </w:r>
    </w:p>
    <w:p w14:paraId="679141CE"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login.blade.php</w:t>
      </w:r>
    </w:p>
    <w:p w14:paraId="4A967B24"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home.blade.php</w:t>
      </w:r>
    </w:p>
    <w:p w14:paraId="09FEDEDC"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s/GroupsController.php</w:t>
      </w:r>
    </w:p>
    <w:p w14:paraId="11B85C0A"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rPr>
      </w:pPr>
      <w:r w:rsidRPr="00F03AE2">
        <w:rPr>
          <w:rFonts w:ascii="Times New Roman" w:hAnsi="Times New Roman" w:cs="Times New Roman"/>
        </w:rPr>
        <w:t>/app/controllers/RolesController.php</w:t>
      </w:r>
    </w:p>
    <w:p w14:paraId="68AFB55C" w14:textId="77777777" w:rsidR="003D2FAF" w:rsidRPr="00F03AE2" w:rsidRDefault="003D2FAF" w:rsidP="00F53C45">
      <w:pPr>
        <w:pStyle w:val="Prrafodelista"/>
        <w:numPr>
          <w:ilvl w:val="0"/>
          <w:numId w:val="85"/>
        </w:numPr>
        <w:spacing w:after="0" w:line="360" w:lineRule="auto"/>
        <w:jc w:val="both"/>
        <w:rPr>
          <w:rFonts w:ascii="Times New Roman" w:hAnsi="Times New Roman" w:cs="Times New Roman"/>
        </w:rPr>
      </w:pPr>
      <w:r w:rsidRPr="00F03AE2">
        <w:rPr>
          <w:rFonts w:ascii="Times New Roman" w:hAnsi="Times New Roman" w:cs="Times New Roman"/>
        </w:rPr>
        <w:t>/app/controllers/UsersController.php</w:t>
      </w:r>
    </w:p>
    <w:p w14:paraId="145698B7" w14:textId="77777777" w:rsidR="00066936" w:rsidRPr="00F03AE2" w:rsidRDefault="00066936" w:rsidP="008B3AA5">
      <w:pPr>
        <w:pStyle w:val="Prrafodelista"/>
        <w:spacing w:after="0" w:line="360" w:lineRule="auto"/>
        <w:jc w:val="both"/>
        <w:rPr>
          <w:rFonts w:ascii="Times New Roman" w:hAnsi="Times New Roman" w:cs="Times New Roman"/>
        </w:rPr>
      </w:pPr>
    </w:p>
    <w:p w14:paraId="01E8E3A8" w14:textId="77777777" w:rsidR="00066D81" w:rsidRPr="00F03AE2" w:rsidRDefault="00066D81" w:rsidP="008B3AA5">
      <w:pPr>
        <w:pStyle w:val="Prrafodelista"/>
        <w:spacing w:after="0" w:line="360" w:lineRule="auto"/>
        <w:jc w:val="both"/>
        <w:rPr>
          <w:rFonts w:ascii="Times New Roman" w:hAnsi="Times New Roman" w:cs="Times New Roman"/>
        </w:rPr>
      </w:pPr>
    </w:p>
    <w:p w14:paraId="780A8986" w14:textId="77777777" w:rsidR="00EC7334" w:rsidRPr="00F03AE2" w:rsidRDefault="00EC7334" w:rsidP="008B3AA5">
      <w:pPr>
        <w:pStyle w:val="Prrafodelista"/>
        <w:spacing w:after="0" w:line="360" w:lineRule="auto"/>
        <w:jc w:val="both"/>
        <w:rPr>
          <w:rFonts w:ascii="Times New Roman" w:hAnsi="Times New Roman" w:cs="Times New Roman"/>
        </w:rPr>
      </w:pPr>
    </w:p>
    <w:p w14:paraId="27239BD8" w14:textId="1C1E6ECF" w:rsidR="00784A44" w:rsidRPr="00F03AE2" w:rsidRDefault="00784A44" w:rsidP="00F53C45">
      <w:pPr>
        <w:pStyle w:val="Estilo111"/>
        <w:numPr>
          <w:ilvl w:val="2"/>
          <w:numId w:val="101"/>
        </w:numPr>
        <w:spacing w:before="0"/>
      </w:pPr>
      <w:bookmarkStart w:id="178" w:name="_Toc425344921"/>
      <w:bookmarkStart w:id="179" w:name="_Toc421023275"/>
      <w:r w:rsidRPr="00F03AE2">
        <w:t>Herramientas para el estudio comparativo</w:t>
      </w:r>
      <w:bookmarkEnd w:id="178"/>
    </w:p>
    <w:p w14:paraId="69C930A7" w14:textId="77777777" w:rsidR="00784A44" w:rsidRPr="00F03AE2" w:rsidRDefault="00784A44" w:rsidP="008B3AA5">
      <w:pPr>
        <w:spacing w:after="0" w:line="360" w:lineRule="auto"/>
        <w:rPr>
          <w:rFonts w:ascii="Times New Roman" w:hAnsi="Times New Roman" w:cs="Times New Roman"/>
        </w:rPr>
      </w:pPr>
    </w:p>
    <w:p w14:paraId="401E25D7" w14:textId="2E5F93AF" w:rsidR="00784A44" w:rsidRPr="00F03AE2" w:rsidRDefault="00784A44" w:rsidP="008B3AA5">
      <w:pPr>
        <w:spacing w:after="0" w:line="360" w:lineRule="auto"/>
        <w:rPr>
          <w:rFonts w:ascii="Times New Roman" w:hAnsi="Times New Roman" w:cs="Times New Roman"/>
        </w:rPr>
      </w:pPr>
      <w:r w:rsidRPr="00F03AE2">
        <w:rPr>
          <w:rFonts w:ascii="Times New Roman" w:hAnsi="Times New Roman" w:cs="Times New Roman"/>
        </w:rPr>
        <w:t>Se describirá a continuación las herramientas que serán utilizadas para la medición de los indicadores y además para su correspondiente procesamiento.</w:t>
      </w:r>
    </w:p>
    <w:p w14:paraId="665C6AF4" w14:textId="77777777" w:rsidR="00784A44" w:rsidRPr="00F03AE2" w:rsidRDefault="00784A44" w:rsidP="008B3AA5">
      <w:pPr>
        <w:spacing w:after="0" w:line="360" w:lineRule="auto"/>
        <w:rPr>
          <w:rFonts w:ascii="Times New Roman" w:hAnsi="Times New Roman" w:cs="Times New Roman"/>
          <w:b/>
        </w:rPr>
      </w:pPr>
    </w:p>
    <w:p w14:paraId="61C4FF62" w14:textId="04239AD1" w:rsidR="00AA5CD8" w:rsidRPr="00F03AE2" w:rsidRDefault="001624B2" w:rsidP="008B3AA5">
      <w:pPr>
        <w:spacing w:after="0" w:line="360" w:lineRule="auto"/>
        <w:rPr>
          <w:rFonts w:ascii="Times New Roman" w:hAnsi="Times New Roman" w:cs="Times New Roman"/>
          <w:b/>
        </w:rPr>
      </w:pPr>
      <w:r w:rsidRPr="00F03AE2">
        <w:rPr>
          <w:rFonts w:ascii="Times New Roman" w:hAnsi="Times New Roman" w:cs="Times New Roman"/>
          <w:b/>
        </w:rPr>
        <w:t xml:space="preserve">Herramientas para la medición de </w:t>
      </w:r>
      <w:bookmarkEnd w:id="179"/>
      <w:r w:rsidR="00CF3B01" w:rsidRPr="00F03AE2">
        <w:rPr>
          <w:rFonts w:ascii="Times New Roman" w:hAnsi="Times New Roman" w:cs="Times New Roman"/>
          <w:b/>
        </w:rPr>
        <w:t>indicadores</w:t>
      </w:r>
      <w:r w:rsidR="00C07364" w:rsidRPr="00F03AE2">
        <w:rPr>
          <w:rFonts w:ascii="Times New Roman" w:hAnsi="Times New Roman" w:cs="Times New Roman"/>
          <w:b/>
        </w:rPr>
        <w:t>.</w:t>
      </w:r>
    </w:p>
    <w:p w14:paraId="5D86435E" w14:textId="77777777" w:rsidR="008C5FE6" w:rsidRPr="00F03AE2" w:rsidRDefault="008C5FE6" w:rsidP="008B3AA5">
      <w:pPr>
        <w:spacing w:after="0" w:line="360" w:lineRule="auto"/>
        <w:jc w:val="both"/>
        <w:rPr>
          <w:rFonts w:ascii="Times New Roman" w:hAnsi="Times New Roman" w:cs="Times New Roman"/>
        </w:rPr>
      </w:pPr>
    </w:p>
    <w:p w14:paraId="02D35527" w14:textId="77777777" w:rsidR="000D520E" w:rsidRPr="00F03AE2" w:rsidRDefault="001624B2"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ara </w:t>
      </w:r>
      <w:r w:rsidR="008C5FE6" w:rsidRPr="00F03AE2">
        <w:rPr>
          <w:rFonts w:ascii="Times New Roman" w:hAnsi="Times New Roman" w:cs="Times New Roman"/>
        </w:rPr>
        <w:t>la recolección de datos</w:t>
      </w:r>
      <w:r w:rsidR="008D5091" w:rsidRPr="00F03AE2">
        <w:rPr>
          <w:rFonts w:ascii="Times New Roman" w:hAnsi="Times New Roman" w:cs="Times New Roman"/>
        </w:rPr>
        <w:t xml:space="preserve"> </w:t>
      </w:r>
      <w:r w:rsidR="008C5FE6" w:rsidRPr="00F03AE2">
        <w:rPr>
          <w:rFonts w:ascii="Times New Roman" w:hAnsi="Times New Roman" w:cs="Times New Roman"/>
        </w:rPr>
        <w:t>de los</w:t>
      </w:r>
      <w:r w:rsidRPr="00F03AE2">
        <w:rPr>
          <w:rFonts w:ascii="Times New Roman" w:hAnsi="Times New Roman" w:cs="Times New Roman"/>
        </w:rPr>
        <w:t xml:space="preserve"> indicadores establecidos</w:t>
      </w:r>
      <w:r w:rsidR="008C5FE6" w:rsidRPr="00F03AE2">
        <w:rPr>
          <w:rFonts w:ascii="Times New Roman" w:hAnsi="Times New Roman" w:cs="Times New Roman"/>
        </w:rPr>
        <w:t xml:space="preserve"> se utilizará</w:t>
      </w:r>
      <w:r w:rsidR="008D5091" w:rsidRPr="00F03AE2">
        <w:rPr>
          <w:rFonts w:ascii="Times New Roman" w:hAnsi="Times New Roman" w:cs="Times New Roman"/>
        </w:rPr>
        <w:t xml:space="preserve"> </w:t>
      </w:r>
      <w:r w:rsidRPr="00F03AE2">
        <w:rPr>
          <w:rFonts w:ascii="Times New Roman" w:hAnsi="Times New Roman" w:cs="Times New Roman"/>
        </w:rPr>
        <w:t xml:space="preserve">herramientas que </w:t>
      </w:r>
      <w:r w:rsidR="008C5FE6" w:rsidRPr="00F03AE2">
        <w:rPr>
          <w:rFonts w:ascii="Times New Roman" w:hAnsi="Times New Roman" w:cs="Times New Roman"/>
        </w:rPr>
        <w:t>permitirán</w:t>
      </w:r>
      <w:r w:rsidRPr="00F03AE2">
        <w:rPr>
          <w:rFonts w:ascii="Times New Roman" w:hAnsi="Times New Roman" w:cs="Times New Roman"/>
        </w:rPr>
        <w:t xml:space="preserve"> </w:t>
      </w:r>
      <w:r w:rsidR="008706AA" w:rsidRPr="00F03AE2">
        <w:rPr>
          <w:rFonts w:ascii="Times New Roman" w:hAnsi="Times New Roman" w:cs="Times New Roman"/>
        </w:rPr>
        <w:t>determinar</w:t>
      </w:r>
      <w:r w:rsidRPr="00F03AE2">
        <w:rPr>
          <w:rFonts w:ascii="Times New Roman" w:hAnsi="Times New Roman" w:cs="Times New Roman"/>
        </w:rPr>
        <w:t xml:space="preserve"> de ma</w:t>
      </w:r>
      <w:r w:rsidR="00715F47" w:rsidRPr="00F03AE2">
        <w:rPr>
          <w:rFonts w:ascii="Times New Roman" w:hAnsi="Times New Roman" w:cs="Times New Roman"/>
        </w:rPr>
        <w:t xml:space="preserve">nera eficiente el código que </w:t>
      </w:r>
      <w:r w:rsidR="008706AA" w:rsidRPr="00F03AE2">
        <w:rPr>
          <w:rFonts w:ascii="Times New Roman" w:hAnsi="Times New Roman" w:cs="Times New Roman"/>
        </w:rPr>
        <w:t>fue escrito por el programador</w:t>
      </w:r>
      <w:r w:rsidRPr="00F03AE2">
        <w:rPr>
          <w:rFonts w:ascii="Times New Roman" w:hAnsi="Times New Roman" w:cs="Times New Roman"/>
        </w:rPr>
        <w:t>,</w:t>
      </w:r>
      <w:r w:rsidR="008706AA" w:rsidRPr="00F03AE2">
        <w:rPr>
          <w:rFonts w:ascii="Times New Roman" w:hAnsi="Times New Roman" w:cs="Times New Roman"/>
        </w:rPr>
        <w:t xml:space="preserve"> </w:t>
      </w:r>
      <w:r w:rsidR="008C5FE6" w:rsidRPr="00F03AE2">
        <w:rPr>
          <w:rFonts w:ascii="Times New Roman" w:hAnsi="Times New Roman" w:cs="Times New Roman"/>
        </w:rPr>
        <w:t xml:space="preserve">y a su vez </w:t>
      </w:r>
      <w:r w:rsidR="008706AA" w:rsidRPr="00F03AE2">
        <w:rPr>
          <w:rFonts w:ascii="Times New Roman" w:hAnsi="Times New Roman" w:cs="Times New Roman"/>
        </w:rPr>
        <w:t xml:space="preserve">el tiempo que se tardó </w:t>
      </w:r>
      <w:r w:rsidR="008C5FE6" w:rsidRPr="00F03AE2">
        <w:rPr>
          <w:rFonts w:ascii="Times New Roman" w:hAnsi="Times New Roman" w:cs="Times New Roman"/>
        </w:rPr>
        <w:t>en producirlo</w:t>
      </w:r>
      <w:r w:rsidR="008706AA" w:rsidRPr="00F03AE2">
        <w:rPr>
          <w:rFonts w:ascii="Times New Roman" w:hAnsi="Times New Roman" w:cs="Times New Roman"/>
        </w:rPr>
        <w:t>.</w:t>
      </w:r>
    </w:p>
    <w:p w14:paraId="00767125" w14:textId="77777777" w:rsidR="008D5091" w:rsidRPr="00F03AE2" w:rsidRDefault="008D5091" w:rsidP="008B3AA5">
      <w:pPr>
        <w:spacing w:after="0" w:line="360" w:lineRule="auto"/>
        <w:jc w:val="both"/>
        <w:rPr>
          <w:rFonts w:ascii="Times New Roman" w:hAnsi="Times New Roman" w:cs="Times New Roman"/>
        </w:rPr>
      </w:pPr>
    </w:p>
    <w:p w14:paraId="5ADF3FDB" w14:textId="77777777" w:rsidR="001624B2" w:rsidRPr="00F03AE2" w:rsidRDefault="001624B2" w:rsidP="00F53C45">
      <w:pPr>
        <w:pStyle w:val="Prrafodelista"/>
        <w:numPr>
          <w:ilvl w:val="0"/>
          <w:numId w:val="83"/>
        </w:numPr>
        <w:spacing w:after="0" w:line="360" w:lineRule="auto"/>
        <w:ind w:left="360"/>
        <w:jc w:val="both"/>
        <w:rPr>
          <w:rFonts w:ascii="Times New Roman" w:hAnsi="Times New Roman" w:cs="Times New Roman"/>
        </w:rPr>
      </w:pPr>
      <w:r w:rsidRPr="00F03AE2">
        <w:rPr>
          <w:rFonts w:ascii="Times New Roman" w:hAnsi="Times New Roman" w:cs="Times New Roman"/>
        </w:rPr>
        <w:t>Para el indicador correspondiente a</w:t>
      </w:r>
      <w:r w:rsidR="008C5FE6" w:rsidRPr="00F03AE2">
        <w:rPr>
          <w:rFonts w:ascii="Times New Roman" w:hAnsi="Times New Roman" w:cs="Times New Roman"/>
        </w:rPr>
        <w:t>l número de</w:t>
      </w:r>
      <w:r w:rsidRPr="00F03AE2">
        <w:rPr>
          <w:rFonts w:ascii="Times New Roman" w:hAnsi="Times New Roman" w:cs="Times New Roman"/>
        </w:rPr>
        <w:t xml:space="preserve"> líneas de código se utilizar</w:t>
      </w:r>
      <w:r w:rsidR="008D5091" w:rsidRPr="00F03AE2">
        <w:rPr>
          <w:rFonts w:ascii="Times New Roman" w:hAnsi="Times New Roman" w:cs="Times New Roman"/>
        </w:rPr>
        <w:t>á</w:t>
      </w:r>
      <w:r w:rsidRPr="00F03AE2">
        <w:rPr>
          <w:rFonts w:ascii="Times New Roman" w:hAnsi="Times New Roman" w:cs="Times New Roman"/>
        </w:rPr>
        <w:t xml:space="preserve"> la herramienta Understand de SciTools, que emitirá un reporte del total de líneas de código</w:t>
      </w:r>
      <w:r w:rsidR="008706AA" w:rsidRPr="00F03AE2">
        <w:rPr>
          <w:rFonts w:ascii="Times New Roman" w:hAnsi="Times New Roman" w:cs="Times New Roman"/>
        </w:rPr>
        <w:t xml:space="preserve"> de ejecución no comentadas</w:t>
      </w:r>
      <w:r w:rsidR="008C5FE6" w:rsidRPr="00F03AE2">
        <w:rPr>
          <w:rFonts w:ascii="Times New Roman" w:hAnsi="Times New Roman" w:cs="Times New Roman"/>
        </w:rPr>
        <w:t xml:space="preserve"> por cada archivo de la muestra</w:t>
      </w:r>
      <w:r w:rsidRPr="00F03AE2">
        <w:rPr>
          <w:rFonts w:ascii="Times New Roman" w:hAnsi="Times New Roman" w:cs="Times New Roman"/>
        </w:rPr>
        <w:t>.</w:t>
      </w:r>
    </w:p>
    <w:p w14:paraId="5E725E19" w14:textId="77777777" w:rsidR="00066D81" w:rsidRPr="00F03AE2" w:rsidRDefault="00066D81" w:rsidP="00066D81">
      <w:pPr>
        <w:pStyle w:val="Prrafodelista"/>
        <w:spacing w:after="0" w:line="360" w:lineRule="auto"/>
        <w:ind w:left="360"/>
        <w:jc w:val="both"/>
        <w:rPr>
          <w:rFonts w:ascii="Times New Roman" w:hAnsi="Times New Roman" w:cs="Times New Roman"/>
        </w:rPr>
      </w:pPr>
    </w:p>
    <w:p w14:paraId="41A193DD" w14:textId="77777777" w:rsidR="001624B2" w:rsidRPr="00F03AE2" w:rsidRDefault="002E58C3" w:rsidP="008B3AA5">
      <w:pPr>
        <w:pStyle w:val="Prrafodelista"/>
        <w:numPr>
          <w:ilvl w:val="0"/>
          <w:numId w:val="30"/>
        </w:numPr>
        <w:spacing w:after="0" w:line="360" w:lineRule="auto"/>
        <w:ind w:left="300"/>
        <w:jc w:val="both"/>
        <w:rPr>
          <w:rFonts w:ascii="Times New Roman" w:hAnsi="Times New Roman" w:cs="Times New Roman"/>
        </w:rPr>
      </w:pPr>
      <w:r w:rsidRPr="00F03AE2">
        <w:rPr>
          <w:rFonts w:ascii="Times New Roman" w:hAnsi="Times New Roman" w:cs="Times New Roman"/>
        </w:rPr>
        <w:t>Para el tiempo empleado</w:t>
      </w:r>
      <w:r w:rsidR="008C5FE6" w:rsidRPr="00F03AE2">
        <w:rPr>
          <w:rFonts w:ascii="Times New Roman" w:hAnsi="Times New Roman" w:cs="Times New Roman"/>
        </w:rPr>
        <w:t xml:space="preserve"> por cada archivo de la muestra,</w:t>
      </w:r>
      <w:r w:rsidRPr="00F03AE2">
        <w:rPr>
          <w:rFonts w:ascii="Times New Roman" w:hAnsi="Times New Roman" w:cs="Times New Roman"/>
        </w:rPr>
        <w:t xml:space="preserve"> se utiliz</w:t>
      </w:r>
      <w:r w:rsidR="008D5091" w:rsidRPr="00F03AE2">
        <w:rPr>
          <w:rFonts w:ascii="Times New Roman" w:hAnsi="Times New Roman" w:cs="Times New Roman"/>
        </w:rPr>
        <w:t xml:space="preserve">ará </w:t>
      </w:r>
      <w:r w:rsidRPr="00F03AE2">
        <w:rPr>
          <w:rFonts w:ascii="Times New Roman" w:hAnsi="Times New Roman" w:cs="Times New Roman"/>
        </w:rPr>
        <w:t>los tiempos MAC</w:t>
      </w:r>
      <w:r w:rsidR="008D5091" w:rsidRPr="00F03AE2">
        <w:rPr>
          <w:rFonts w:ascii="Times New Roman" w:hAnsi="Times New Roman" w:cs="Times New Roman"/>
        </w:rPr>
        <w:t xml:space="preserve"> dentro de las propiedades</w:t>
      </w:r>
      <w:r w:rsidRPr="00F03AE2">
        <w:rPr>
          <w:rFonts w:ascii="Times New Roman" w:hAnsi="Times New Roman" w:cs="Times New Roman"/>
        </w:rPr>
        <w:t xml:space="preserve"> </w:t>
      </w:r>
      <w:r w:rsidR="008C5FE6" w:rsidRPr="00F03AE2">
        <w:rPr>
          <w:rFonts w:ascii="Times New Roman" w:hAnsi="Times New Roman" w:cs="Times New Roman"/>
        </w:rPr>
        <w:t>de</w:t>
      </w:r>
      <w:r w:rsidRPr="00F03AE2">
        <w:rPr>
          <w:rFonts w:ascii="Times New Roman" w:hAnsi="Times New Roman" w:cs="Times New Roman"/>
        </w:rPr>
        <w:t xml:space="preserve"> Windows,</w:t>
      </w:r>
      <w:r w:rsidR="008C5FE6" w:rsidRPr="00F03AE2">
        <w:rPr>
          <w:rFonts w:ascii="Times New Roman" w:hAnsi="Times New Roman" w:cs="Times New Roman"/>
        </w:rPr>
        <w:t xml:space="preserve"> tales como</w:t>
      </w:r>
      <w:r w:rsidRPr="00F03AE2">
        <w:rPr>
          <w:rFonts w:ascii="Times New Roman" w:hAnsi="Times New Roman" w:cs="Times New Roman"/>
        </w:rPr>
        <w:t xml:space="preserve"> el ctime (created time) y mtime (modify time).</w:t>
      </w:r>
    </w:p>
    <w:p w14:paraId="56F246FB" w14:textId="77777777" w:rsidR="002746FF" w:rsidRPr="00F03AE2" w:rsidRDefault="002746FF" w:rsidP="002746FF">
      <w:pPr>
        <w:pStyle w:val="Prrafodelista"/>
        <w:spacing w:after="0" w:line="360" w:lineRule="auto"/>
        <w:ind w:left="300"/>
        <w:jc w:val="both"/>
        <w:rPr>
          <w:rFonts w:ascii="Times New Roman" w:hAnsi="Times New Roman" w:cs="Times New Roman"/>
        </w:rPr>
      </w:pPr>
    </w:p>
    <w:p w14:paraId="49601E2C" w14:textId="77777777" w:rsidR="008C5FE6" w:rsidRPr="00F03AE2" w:rsidRDefault="008C5FE6" w:rsidP="008B3AA5">
      <w:pPr>
        <w:spacing w:after="0" w:line="360" w:lineRule="auto"/>
        <w:jc w:val="both"/>
        <w:rPr>
          <w:rFonts w:ascii="Times New Roman" w:hAnsi="Times New Roman" w:cs="Times New Roman"/>
          <w:b/>
        </w:rPr>
      </w:pPr>
      <w:r w:rsidRPr="00F03AE2">
        <w:rPr>
          <w:rFonts w:ascii="Times New Roman" w:hAnsi="Times New Roman" w:cs="Times New Roman"/>
          <w:b/>
        </w:rPr>
        <w:t>Herramienta para procesamiento de datos</w:t>
      </w:r>
    </w:p>
    <w:p w14:paraId="6490DC85" w14:textId="77777777" w:rsidR="00066D81" w:rsidRPr="00F03AE2" w:rsidRDefault="00066D81" w:rsidP="008B3AA5">
      <w:pPr>
        <w:spacing w:after="0" w:line="360" w:lineRule="auto"/>
        <w:jc w:val="both"/>
        <w:rPr>
          <w:rFonts w:ascii="Times New Roman" w:hAnsi="Times New Roman" w:cs="Times New Roman"/>
          <w:b/>
        </w:rPr>
      </w:pPr>
    </w:p>
    <w:p w14:paraId="07725056" w14:textId="77777777" w:rsidR="008C5FE6" w:rsidRPr="00F03AE2" w:rsidRDefault="008C5FE6" w:rsidP="008B3AA5">
      <w:pPr>
        <w:spacing w:after="0" w:line="360" w:lineRule="auto"/>
        <w:jc w:val="both"/>
        <w:rPr>
          <w:rFonts w:ascii="Times New Roman" w:hAnsi="Times New Roman" w:cs="Times New Roman"/>
          <w:sz w:val="16"/>
          <w:szCs w:val="24"/>
        </w:rPr>
      </w:pPr>
      <w:r w:rsidRPr="00F03AE2">
        <w:rPr>
          <w:rFonts w:ascii="Times New Roman" w:hAnsi="Times New Roman" w:cs="Times New Roman"/>
        </w:rPr>
        <w:t>La herramienta para procesar los datos obtenidos será SPSS 20 en español.  La cual me permitirá realizar la estadística descriptiva e inferencial.</w:t>
      </w:r>
    </w:p>
    <w:p w14:paraId="47809842" w14:textId="77777777" w:rsidR="002048A2" w:rsidRPr="00F03AE2" w:rsidRDefault="002048A2" w:rsidP="008B3AA5">
      <w:pPr>
        <w:spacing w:after="0" w:line="360" w:lineRule="auto"/>
        <w:jc w:val="both"/>
        <w:rPr>
          <w:rFonts w:ascii="Times New Roman" w:hAnsi="Times New Roman" w:cs="Times New Roman"/>
        </w:rPr>
      </w:pPr>
    </w:p>
    <w:p w14:paraId="2B5DEB7A" w14:textId="7EC253B0" w:rsidR="002048A2" w:rsidRPr="00F03AE2" w:rsidRDefault="002048A2" w:rsidP="00F53C45">
      <w:pPr>
        <w:pStyle w:val="Estilo111"/>
        <w:numPr>
          <w:ilvl w:val="2"/>
          <w:numId w:val="101"/>
        </w:numPr>
        <w:spacing w:before="0" w:line="360" w:lineRule="auto"/>
      </w:pPr>
      <w:bookmarkStart w:id="180" w:name="_Toc425344922"/>
      <w:r w:rsidRPr="00F03AE2">
        <w:t>Elección de la Prueba Estadística</w:t>
      </w:r>
      <w:r w:rsidR="00784A44" w:rsidRPr="00F03AE2">
        <w:t>.</w:t>
      </w:r>
      <w:bookmarkEnd w:id="180"/>
    </w:p>
    <w:p w14:paraId="2468B954" w14:textId="77777777" w:rsidR="00066D81" w:rsidRPr="00F03AE2" w:rsidRDefault="00066D81" w:rsidP="00066D81">
      <w:pPr>
        <w:pStyle w:val="Estilo111"/>
        <w:numPr>
          <w:ilvl w:val="0"/>
          <w:numId w:val="0"/>
        </w:numPr>
        <w:spacing w:before="0" w:line="360" w:lineRule="auto"/>
        <w:ind w:left="720"/>
        <w:rPr>
          <w:b w:val="0"/>
          <w:i w:val="0"/>
        </w:rPr>
      </w:pPr>
    </w:p>
    <w:p w14:paraId="4D1F7672" w14:textId="77777777" w:rsidR="00CD63C3" w:rsidRPr="00F03AE2" w:rsidRDefault="008C5FE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elección de la prueba estadística para la prueba de </w:t>
      </w:r>
      <w:r w:rsidR="00CD63C3" w:rsidRPr="00F03AE2">
        <w:rPr>
          <w:rFonts w:ascii="Times New Roman" w:hAnsi="Times New Roman" w:cs="Times New Roman"/>
        </w:rPr>
        <w:t>hipótesis, tomará en cuenta l</w:t>
      </w:r>
      <w:r w:rsidR="00E007E8" w:rsidRPr="00F03AE2">
        <w:rPr>
          <w:rFonts w:ascii="Times New Roman" w:hAnsi="Times New Roman" w:cs="Times New Roman"/>
        </w:rPr>
        <w:t>os</w:t>
      </w:r>
      <w:r w:rsidR="00CD63C3" w:rsidRPr="00F03AE2">
        <w:rPr>
          <w:rFonts w:ascii="Times New Roman" w:hAnsi="Times New Roman" w:cs="Times New Roman"/>
        </w:rPr>
        <w:t xml:space="preserve"> siguientes </w:t>
      </w:r>
      <w:r w:rsidR="00E007E8" w:rsidRPr="00F03AE2">
        <w:rPr>
          <w:rFonts w:ascii="Times New Roman" w:hAnsi="Times New Roman" w:cs="Times New Roman"/>
        </w:rPr>
        <w:t>supuestos</w:t>
      </w:r>
      <w:r w:rsidR="00CD63C3" w:rsidRPr="00F03AE2">
        <w:rPr>
          <w:rFonts w:ascii="Times New Roman" w:hAnsi="Times New Roman" w:cs="Times New Roman"/>
        </w:rPr>
        <w:t>:</w:t>
      </w:r>
    </w:p>
    <w:p w14:paraId="609A8B47" w14:textId="77777777" w:rsidR="00066D81" w:rsidRPr="00F03AE2" w:rsidRDefault="00066D81" w:rsidP="008B3AA5">
      <w:pPr>
        <w:spacing w:after="0" w:line="360" w:lineRule="auto"/>
        <w:jc w:val="both"/>
        <w:rPr>
          <w:rFonts w:ascii="Times New Roman" w:hAnsi="Times New Roman" w:cs="Times New Roman"/>
        </w:rPr>
      </w:pPr>
    </w:p>
    <w:p w14:paraId="4B0FC60F" w14:textId="77777777" w:rsidR="00CD63C3" w:rsidRPr="00F03AE2" w:rsidRDefault="00E007E8" w:rsidP="00F53C45">
      <w:pPr>
        <w:pStyle w:val="Prrafodelista"/>
        <w:numPr>
          <w:ilvl w:val="0"/>
          <w:numId w:val="93"/>
        </w:numPr>
        <w:spacing w:after="0" w:line="360" w:lineRule="auto"/>
        <w:jc w:val="both"/>
        <w:rPr>
          <w:rFonts w:ascii="Times New Roman" w:hAnsi="Times New Roman" w:cs="Times New Roman"/>
        </w:rPr>
      </w:pPr>
      <w:r w:rsidRPr="00F03AE2">
        <w:rPr>
          <w:rFonts w:ascii="Times New Roman" w:hAnsi="Times New Roman" w:cs="Times New Roman"/>
        </w:rPr>
        <w:t>Los datos se distribuyan normalmente</w:t>
      </w:r>
      <w:r w:rsidR="00CD63C3" w:rsidRPr="00F03AE2">
        <w:rPr>
          <w:rFonts w:ascii="Times New Roman" w:hAnsi="Times New Roman" w:cs="Times New Roman"/>
        </w:rPr>
        <w:t>.</w:t>
      </w:r>
    </w:p>
    <w:p w14:paraId="23DE12BD" w14:textId="77777777" w:rsidR="00066D81" w:rsidRPr="00F03AE2" w:rsidRDefault="00066D81" w:rsidP="00066D81">
      <w:pPr>
        <w:pStyle w:val="Prrafodelista"/>
        <w:spacing w:after="0" w:line="360" w:lineRule="auto"/>
        <w:ind w:left="360"/>
        <w:jc w:val="both"/>
        <w:rPr>
          <w:rFonts w:ascii="Times New Roman" w:hAnsi="Times New Roman" w:cs="Times New Roman"/>
        </w:rPr>
      </w:pPr>
    </w:p>
    <w:p w14:paraId="372E14B4" w14:textId="77777777" w:rsidR="00CD63C3" w:rsidRPr="00F03AE2" w:rsidRDefault="00CD63C3" w:rsidP="00F53C45">
      <w:pPr>
        <w:pStyle w:val="Prrafodelista"/>
        <w:numPr>
          <w:ilvl w:val="0"/>
          <w:numId w:val="93"/>
        </w:numPr>
        <w:spacing w:after="0" w:line="360" w:lineRule="auto"/>
        <w:jc w:val="both"/>
        <w:rPr>
          <w:rFonts w:ascii="Times New Roman" w:hAnsi="Times New Roman" w:cs="Times New Roman"/>
        </w:rPr>
      </w:pPr>
      <w:r w:rsidRPr="00F03AE2">
        <w:rPr>
          <w:rFonts w:ascii="Times New Roman" w:hAnsi="Times New Roman" w:cs="Times New Roman"/>
        </w:rPr>
        <w:t>Que las muestras sean independientes.</w:t>
      </w:r>
    </w:p>
    <w:p w14:paraId="7DDCFC67" w14:textId="77777777" w:rsidR="00CD63C3" w:rsidRPr="00F03AE2" w:rsidRDefault="00CD63C3" w:rsidP="008B3AA5">
      <w:pPr>
        <w:spacing w:after="0" w:line="360" w:lineRule="auto"/>
        <w:jc w:val="both"/>
        <w:rPr>
          <w:rFonts w:ascii="Times New Roman" w:hAnsi="Times New Roman" w:cs="Times New Roman"/>
        </w:rPr>
      </w:pPr>
    </w:p>
    <w:p w14:paraId="21CBF268" w14:textId="77777777" w:rsidR="00E007E8" w:rsidRPr="00F03AE2" w:rsidRDefault="002048A2" w:rsidP="008B3AA5">
      <w:pPr>
        <w:spacing w:after="0" w:line="360" w:lineRule="auto"/>
        <w:jc w:val="both"/>
        <w:rPr>
          <w:rFonts w:ascii="Times New Roman" w:hAnsi="Times New Roman" w:cs="Times New Roman"/>
        </w:rPr>
      </w:pPr>
      <w:r w:rsidRPr="00F03AE2">
        <w:rPr>
          <w:rFonts w:ascii="Times New Roman" w:hAnsi="Times New Roman" w:cs="Times New Roman"/>
        </w:rPr>
        <w:t>Se</w:t>
      </w:r>
      <w:r w:rsidR="00CD63C3" w:rsidRPr="00F03AE2">
        <w:rPr>
          <w:rFonts w:ascii="Times New Roman" w:hAnsi="Times New Roman" w:cs="Times New Roman"/>
        </w:rPr>
        <w:t xml:space="preserve"> determina </w:t>
      </w:r>
      <w:r w:rsidRPr="00F03AE2">
        <w:rPr>
          <w:rFonts w:ascii="Times New Roman" w:hAnsi="Times New Roman" w:cs="Times New Roman"/>
        </w:rPr>
        <w:t>un valor de significancia (α) del 5% equivalente a 0.05</w:t>
      </w:r>
      <w:r w:rsidR="00CD63C3" w:rsidRPr="00F03AE2">
        <w:rPr>
          <w:rFonts w:ascii="Times New Roman" w:hAnsi="Times New Roman" w:cs="Times New Roman"/>
        </w:rPr>
        <w:t>, ya que dicho valor es establecido por defecto para las pruebas de hipótesis.</w:t>
      </w:r>
      <w:r w:rsidRPr="00F03AE2">
        <w:rPr>
          <w:rFonts w:ascii="Times New Roman" w:hAnsi="Times New Roman" w:cs="Times New Roman"/>
        </w:rPr>
        <w:t xml:space="preserve"> </w:t>
      </w:r>
      <w:r w:rsidR="00CD63C3" w:rsidRPr="00F03AE2">
        <w:rPr>
          <w:rFonts w:ascii="Times New Roman" w:hAnsi="Times New Roman" w:cs="Times New Roman"/>
        </w:rPr>
        <w:t xml:space="preserve">Siendo así </w:t>
      </w:r>
      <w:r w:rsidRPr="00F03AE2">
        <w:rPr>
          <w:rFonts w:ascii="Times New Roman" w:hAnsi="Times New Roman" w:cs="Times New Roman"/>
        </w:rPr>
        <w:t xml:space="preserve">el nivel de confianza </w:t>
      </w:r>
      <w:r w:rsidR="00CD63C3" w:rsidRPr="00F03AE2">
        <w:rPr>
          <w:rFonts w:ascii="Times New Roman" w:hAnsi="Times New Roman" w:cs="Times New Roman"/>
        </w:rPr>
        <w:t>con un</w:t>
      </w:r>
      <w:r w:rsidRPr="00F03AE2">
        <w:rPr>
          <w:rFonts w:ascii="Times New Roman" w:hAnsi="Times New Roman" w:cs="Times New Roman"/>
        </w:rPr>
        <w:t xml:space="preserve"> 95%.</w:t>
      </w:r>
      <w:r w:rsidR="00E007E8" w:rsidRPr="00F03AE2">
        <w:rPr>
          <w:rFonts w:ascii="Times New Roman" w:hAnsi="Times New Roman" w:cs="Times New Roman"/>
        </w:rPr>
        <w:t xml:space="preserve"> </w:t>
      </w:r>
    </w:p>
    <w:p w14:paraId="2BB69BD3" w14:textId="19819E60" w:rsidR="00007D9D" w:rsidRPr="00F03AE2" w:rsidRDefault="00E007E8" w:rsidP="008B3AA5">
      <w:pPr>
        <w:spacing w:after="0" w:line="360" w:lineRule="auto"/>
        <w:jc w:val="both"/>
        <w:rPr>
          <w:rFonts w:ascii="Times New Roman" w:hAnsi="Times New Roman" w:cs="Times New Roman"/>
        </w:rPr>
      </w:pPr>
      <w:r w:rsidRPr="00F03AE2">
        <w:rPr>
          <w:rFonts w:ascii="Times New Roman" w:hAnsi="Times New Roman" w:cs="Times New Roman"/>
        </w:rPr>
        <w:t>A continuación se realiza la prueba de normalidad Shapiro-Wilk con la muestra para esta investigación con cada framework:</w:t>
      </w:r>
    </w:p>
    <w:tbl>
      <w:tblPr>
        <w:tblW w:w="7927" w:type="dxa"/>
        <w:tblInd w:w="18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450"/>
        <w:gridCol w:w="1205"/>
        <w:gridCol w:w="1006"/>
        <w:gridCol w:w="1007"/>
        <w:gridCol w:w="3219"/>
      </w:tblGrid>
      <w:tr w:rsidR="00CD63C3" w:rsidRPr="00F03AE2" w14:paraId="46323A1F" w14:textId="77777777" w:rsidTr="00F63672">
        <w:trPr>
          <w:cantSplit/>
        </w:trPr>
        <w:tc>
          <w:tcPr>
            <w:tcW w:w="7927" w:type="dxa"/>
            <w:gridSpan w:val="6"/>
            <w:tcBorders>
              <w:top w:val="nil"/>
              <w:left w:val="nil"/>
              <w:bottom w:val="nil"/>
              <w:right w:val="nil"/>
            </w:tcBorders>
            <w:shd w:val="clear" w:color="auto" w:fill="FFFFFF"/>
          </w:tcPr>
          <w:p w14:paraId="1E1FD4C5" w14:textId="2EE1E90E" w:rsidR="00CD63C3" w:rsidRPr="00F03AE2" w:rsidRDefault="00E007E8" w:rsidP="00007D9D">
            <w:pPr>
              <w:pStyle w:val="Tablas"/>
              <w:spacing w:before="0"/>
              <w:jc w:val="left"/>
            </w:pPr>
            <w:bookmarkStart w:id="181" w:name="_Toc426542888"/>
            <w:r w:rsidRPr="00F03AE2">
              <w:t xml:space="preserve">Tabla </w:t>
            </w:r>
            <w:r w:rsidR="00066936" w:rsidRPr="00F03AE2">
              <w:t>5</w:t>
            </w:r>
            <w:r w:rsidRPr="00F03AE2">
              <w:t>-</w:t>
            </w:r>
            <w:r w:rsidR="00007D9D" w:rsidRPr="00F03AE2">
              <w:t>2</w:t>
            </w:r>
            <w:r w:rsidRPr="00F03AE2">
              <w:t xml:space="preserve">: </w:t>
            </w:r>
            <w:r w:rsidR="00CD63C3" w:rsidRPr="00F03AE2">
              <w:rPr>
                <w:b w:val="0"/>
              </w:rPr>
              <w:t>Pruebas de normalidad</w:t>
            </w:r>
            <w:bookmarkEnd w:id="181"/>
          </w:p>
        </w:tc>
      </w:tr>
      <w:tr w:rsidR="00CD63C3" w:rsidRPr="00F03AE2" w14:paraId="7F9B3AB4" w14:textId="77777777" w:rsidTr="00F63672">
        <w:trPr>
          <w:gridAfter w:val="1"/>
          <w:wAfter w:w="3227" w:type="dxa"/>
          <w:cantSplit/>
        </w:trPr>
        <w:tc>
          <w:tcPr>
            <w:tcW w:w="20" w:type="dxa"/>
            <w:vAlign w:val="center"/>
          </w:tcPr>
          <w:p w14:paraId="0FEC85B7" w14:textId="77777777" w:rsidR="00CD63C3" w:rsidRPr="00F03AE2" w:rsidRDefault="00CD63C3" w:rsidP="008B3AA5">
            <w:pPr>
              <w:autoSpaceDE w:val="0"/>
              <w:autoSpaceDN w:val="0"/>
              <w:adjustRightInd w:val="0"/>
              <w:spacing w:after="0" w:line="360" w:lineRule="auto"/>
              <w:rPr>
                <w:rFonts w:ascii="Times New Roman" w:hAnsi="Times New Roman" w:cs="Times New Roman"/>
                <w:color w:val="000000"/>
                <w:szCs w:val="18"/>
              </w:rPr>
            </w:pPr>
          </w:p>
        </w:tc>
        <w:tc>
          <w:tcPr>
            <w:tcW w:w="1454" w:type="dxa"/>
            <w:vMerge w:val="restart"/>
            <w:tcBorders>
              <w:top w:val="single" w:sz="16" w:space="0" w:color="000000"/>
              <w:left w:val="nil"/>
              <w:bottom w:val="nil"/>
              <w:right w:val="single" w:sz="16" w:space="0" w:color="000000"/>
            </w:tcBorders>
            <w:shd w:val="clear" w:color="auto" w:fill="FFFFFF"/>
          </w:tcPr>
          <w:p w14:paraId="7FD277C5" w14:textId="77777777" w:rsidR="00E007E8" w:rsidRPr="00F03AE2" w:rsidRDefault="00E007E8" w:rsidP="008B3AA5">
            <w:pPr>
              <w:autoSpaceDE w:val="0"/>
              <w:autoSpaceDN w:val="0"/>
              <w:adjustRightInd w:val="0"/>
              <w:spacing w:after="0" w:line="360" w:lineRule="auto"/>
              <w:ind w:left="60" w:right="60"/>
              <w:jc w:val="center"/>
              <w:rPr>
                <w:rFonts w:ascii="Times New Roman" w:hAnsi="Times New Roman" w:cs="Times New Roman"/>
                <w:b/>
                <w:color w:val="000000"/>
                <w:sz w:val="18"/>
                <w:szCs w:val="18"/>
              </w:rPr>
            </w:pPr>
          </w:p>
          <w:p w14:paraId="4849CCE8" w14:textId="77777777" w:rsidR="00CD63C3" w:rsidRPr="00F03AE2" w:rsidRDefault="00CD63C3" w:rsidP="008B3AA5">
            <w:pPr>
              <w:autoSpaceDE w:val="0"/>
              <w:autoSpaceDN w:val="0"/>
              <w:adjustRightInd w:val="0"/>
              <w:spacing w:after="0" w:line="360" w:lineRule="auto"/>
              <w:ind w:left="60" w:right="60"/>
              <w:jc w:val="center"/>
              <w:rPr>
                <w:rFonts w:ascii="Times New Roman" w:hAnsi="Times New Roman" w:cs="Times New Roman"/>
                <w:b/>
                <w:color w:val="000000"/>
                <w:sz w:val="18"/>
                <w:szCs w:val="18"/>
              </w:rPr>
            </w:pPr>
            <w:r w:rsidRPr="00F03AE2">
              <w:rPr>
                <w:rFonts w:ascii="Times New Roman" w:hAnsi="Times New Roman" w:cs="Times New Roman"/>
                <w:b/>
                <w:color w:val="000000"/>
                <w:sz w:val="18"/>
                <w:szCs w:val="18"/>
              </w:rPr>
              <w:t>FRAMEWORK</w:t>
            </w:r>
          </w:p>
        </w:tc>
        <w:tc>
          <w:tcPr>
            <w:tcW w:w="3226" w:type="dxa"/>
            <w:gridSpan w:val="3"/>
            <w:tcBorders>
              <w:top w:val="single" w:sz="16" w:space="0" w:color="000000"/>
            </w:tcBorders>
            <w:shd w:val="clear" w:color="auto" w:fill="FFFFFF"/>
          </w:tcPr>
          <w:p w14:paraId="5246C25D" w14:textId="77777777" w:rsidR="00CD63C3" w:rsidRPr="00F03AE2" w:rsidRDefault="00CD63C3" w:rsidP="008B3AA5">
            <w:pPr>
              <w:autoSpaceDE w:val="0"/>
              <w:autoSpaceDN w:val="0"/>
              <w:adjustRightInd w:val="0"/>
              <w:spacing w:after="0" w:line="360" w:lineRule="auto"/>
              <w:ind w:left="60" w:right="60"/>
              <w:jc w:val="center"/>
              <w:rPr>
                <w:rFonts w:ascii="Times New Roman" w:hAnsi="Times New Roman" w:cs="Times New Roman"/>
                <w:color w:val="000000"/>
                <w:sz w:val="18"/>
                <w:szCs w:val="18"/>
              </w:rPr>
            </w:pPr>
            <w:r w:rsidRPr="00F03AE2">
              <w:rPr>
                <w:rFonts w:ascii="Times New Roman" w:hAnsi="Times New Roman" w:cs="Times New Roman"/>
                <w:color w:val="000000"/>
                <w:sz w:val="18"/>
                <w:szCs w:val="18"/>
              </w:rPr>
              <w:t>Shapiro-Wilk</w:t>
            </w:r>
          </w:p>
        </w:tc>
      </w:tr>
      <w:tr w:rsidR="00CD63C3" w:rsidRPr="00F03AE2" w14:paraId="1165DB06" w14:textId="77777777" w:rsidTr="00F63672">
        <w:trPr>
          <w:gridAfter w:val="1"/>
          <w:wAfter w:w="3227" w:type="dxa"/>
          <w:cantSplit/>
        </w:trPr>
        <w:tc>
          <w:tcPr>
            <w:tcW w:w="20" w:type="dxa"/>
            <w:vAlign w:val="center"/>
          </w:tcPr>
          <w:p w14:paraId="01281231" w14:textId="77777777" w:rsidR="00CD63C3" w:rsidRPr="00F03AE2" w:rsidRDefault="00CD63C3" w:rsidP="008B3AA5">
            <w:pPr>
              <w:autoSpaceDE w:val="0"/>
              <w:autoSpaceDN w:val="0"/>
              <w:adjustRightInd w:val="0"/>
              <w:spacing w:after="0" w:line="360" w:lineRule="auto"/>
              <w:rPr>
                <w:rFonts w:ascii="Times New Roman" w:hAnsi="Times New Roman" w:cs="Times New Roman"/>
                <w:color w:val="000000"/>
                <w:szCs w:val="18"/>
              </w:rPr>
            </w:pPr>
          </w:p>
        </w:tc>
        <w:tc>
          <w:tcPr>
            <w:tcW w:w="1454" w:type="dxa"/>
            <w:vMerge/>
            <w:tcBorders>
              <w:top w:val="single" w:sz="16" w:space="0" w:color="000000"/>
              <w:left w:val="nil"/>
              <w:bottom w:val="nil"/>
              <w:right w:val="single" w:sz="16" w:space="0" w:color="000000"/>
            </w:tcBorders>
            <w:shd w:val="clear" w:color="auto" w:fill="FFFFFF"/>
          </w:tcPr>
          <w:p w14:paraId="794E8C95" w14:textId="77777777" w:rsidR="00CD63C3" w:rsidRPr="00F03AE2" w:rsidRDefault="00CD63C3" w:rsidP="008B3AA5">
            <w:pPr>
              <w:autoSpaceDE w:val="0"/>
              <w:autoSpaceDN w:val="0"/>
              <w:adjustRightInd w:val="0"/>
              <w:spacing w:after="0" w:line="360" w:lineRule="auto"/>
              <w:rPr>
                <w:rFonts w:ascii="Times New Roman" w:hAnsi="Times New Roman" w:cs="Times New Roman"/>
                <w:color w:val="000000"/>
                <w:sz w:val="18"/>
                <w:szCs w:val="18"/>
              </w:rPr>
            </w:pPr>
          </w:p>
        </w:tc>
        <w:tc>
          <w:tcPr>
            <w:tcW w:w="1208" w:type="dxa"/>
            <w:tcBorders>
              <w:bottom w:val="single" w:sz="16" w:space="0" w:color="000000"/>
            </w:tcBorders>
            <w:shd w:val="clear" w:color="auto" w:fill="FFFFFF"/>
          </w:tcPr>
          <w:p w14:paraId="55742578"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 w:val="18"/>
                <w:szCs w:val="18"/>
              </w:rPr>
            </w:pPr>
            <w:r w:rsidRPr="00F03AE2">
              <w:rPr>
                <w:rFonts w:ascii="Times New Roman" w:hAnsi="Times New Roman" w:cs="Times New Roman"/>
                <w:color w:val="000000"/>
                <w:sz w:val="18"/>
                <w:szCs w:val="18"/>
              </w:rPr>
              <w:t>Estadístico</w:t>
            </w:r>
          </w:p>
        </w:tc>
        <w:tc>
          <w:tcPr>
            <w:tcW w:w="1009" w:type="dxa"/>
            <w:tcBorders>
              <w:bottom w:val="single" w:sz="16" w:space="0" w:color="000000"/>
            </w:tcBorders>
            <w:shd w:val="clear" w:color="auto" w:fill="FFFFFF"/>
          </w:tcPr>
          <w:p w14:paraId="63CE3CD7"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 w:val="18"/>
                <w:szCs w:val="18"/>
              </w:rPr>
            </w:pPr>
            <w:r w:rsidRPr="00F03AE2">
              <w:rPr>
                <w:rFonts w:ascii="Times New Roman" w:hAnsi="Times New Roman" w:cs="Times New Roman"/>
                <w:color w:val="000000"/>
                <w:sz w:val="18"/>
                <w:szCs w:val="18"/>
              </w:rPr>
              <w:t>gl</w:t>
            </w:r>
          </w:p>
        </w:tc>
        <w:tc>
          <w:tcPr>
            <w:tcW w:w="1009" w:type="dxa"/>
            <w:tcBorders>
              <w:bottom w:val="single" w:sz="16" w:space="0" w:color="000000"/>
              <w:right w:val="single" w:sz="16" w:space="0" w:color="000000"/>
            </w:tcBorders>
            <w:shd w:val="clear" w:color="auto" w:fill="FFFFFF"/>
          </w:tcPr>
          <w:p w14:paraId="7A00F28C"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 w:val="18"/>
                <w:szCs w:val="18"/>
              </w:rPr>
            </w:pPr>
            <w:r w:rsidRPr="00F03AE2">
              <w:rPr>
                <w:rFonts w:ascii="Times New Roman" w:hAnsi="Times New Roman" w:cs="Times New Roman"/>
                <w:color w:val="000000"/>
                <w:sz w:val="18"/>
                <w:szCs w:val="18"/>
              </w:rPr>
              <w:t>Sig.</w:t>
            </w:r>
          </w:p>
        </w:tc>
      </w:tr>
      <w:tr w:rsidR="00CD63C3" w:rsidRPr="00F03AE2" w14:paraId="45BD1504" w14:textId="77777777" w:rsidTr="00F63672">
        <w:trPr>
          <w:gridAfter w:val="1"/>
          <w:wAfter w:w="3227" w:type="dxa"/>
          <w:cantSplit/>
        </w:trPr>
        <w:tc>
          <w:tcPr>
            <w:tcW w:w="20" w:type="dxa"/>
            <w:vMerge w:val="restart"/>
            <w:tcBorders>
              <w:top w:val="single" w:sz="16" w:space="0" w:color="000000"/>
              <w:left w:val="single" w:sz="16" w:space="0" w:color="000000"/>
              <w:bottom w:val="single" w:sz="16" w:space="0" w:color="000000"/>
              <w:right w:val="nil"/>
            </w:tcBorders>
            <w:shd w:val="clear" w:color="auto" w:fill="FFFFFF"/>
            <w:vAlign w:val="center"/>
          </w:tcPr>
          <w:p w14:paraId="0B9039E4"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Cs w:val="18"/>
              </w:rPr>
            </w:pPr>
            <w:r w:rsidRPr="00F03AE2">
              <w:rPr>
                <w:rFonts w:ascii="Times New Roman" w:hAnsi="Times New Roman" w:cs="Times New Roman"/>
                <w:color w:val="000000"/>
                <w:szCs w:val="18"/>
              </w:rPr>
              <w:t>I</w:t>
            </w:r>
            <w:r w:rsidR="00E007E8" w:rsidRPr="00F03AE2">
              <w:rPr>
                <w:rFonts w:ascii="Times New Roman" w:hAnsi="Times New Roman" w:cs="Times New Roman"/>
                <w:color w:val="000000"/>
                <w:szCs w:val="18"/>
              </w:rPr>
              <w:t>PF</w:t>
            </w:r>
          </w:p>
        </w:tc>
        <w:tc>
          <w:tcPr>
            <w:tcW w:w="1454" w:type="dxa"/>
            <w:tcBorders>
              <w:top w:val="single" w:sz="16" w:space="0" w:color="000000"/>
              <w:left w:val="nil"/>
              <w:bottom w:val="nil"/>
              <w:right w:val="single" w:sz="16" w:space="0" w:color="000000"/>
            </w:tcBorders>
            <w:shd w:val="clear" w:color="auto" w:fill="FFFFFF"/>
            <w:vAlign w:val="center"/>
          </w:tcPr>
          <w:p w14:paraId="3709A8F6"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 w:val="18"/>
                <w:szCs w:val="18"/>
              </w:rPr>
            </w:pPr>
            <w:r w:rsidRPr="00F03AE2">
              <w:rPr>
                <w:rFonts w:ascii="Times New Roman" w:hAnsi="Times New Roman" w:cs="Times New Roman"/>
                <w:color w:val="000000"/>
                <w:sz w:val="18"/>
                <w:szCs w:val="18"/>
              </w:rPr>
              <w:t>CakePHP</w:t>
            </w:r>
          </w:p>
        </w:tc>
        <w:tc>
          <w:tcPr>
            <w:tcW w:w="1208" w:type="dxa"/>
            <w:tcBorders>
              <w:top w:val="single" w:sz="16" w:space="0" w:color="000000"/>
              <w:bottom w:val="nil"/>
            </w:tcBorders>
            <w:shd w:val="clear" w:color="auto" w:fill="FFFFFF"/>
            <w:vAlign w:val="center"/>
          </w:tcPr>
          <w:p w14:paraId="08A3A3A3" w14:textId="77777777" w:rsidR="00CD63C3" w:rsidRPr="00F03AE2" w:rsidRDefault="00E007E8"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0</w:t>
            </w:r>
            <w:r w:rsidR="00CD63C3" w:rsidRPr="00F03AE2">
              <w:rPr>
                <w:rFonts w:ascii="Times New Roman" w:hAnsi="Times New Roman" w:cs="Times New Roman"/>
                <w:color w:val="000000"/>
                <w:sz w:val="18"/>
                <w:szCs w:val="18"/>
              </w:rPr>
              <w:t>.919</w:t>
            </w:r>
          </w:p>
        </w:tc>
        <w:tc>
          <w:tcPr>
            <w:tcW w:w="1009" w:type="dxa"/>
            <w:tcBorders>
              <w:top w:val="single" w:sz="16" w:space="0" w:color="000000"/>
              <w:bottom w:val="nil"/>
            </w:tcBorders>
            <w:shd w:val="clear" w:color="auto" w:fill="FFFFFF"/>
            <w:vAlign w:val="center"/>
          </w:tcPr>
          <w:p w14:paraId="08C95585" w14:textId="77777777" w:rsidR="00CD63C3" w:rsidRPr="00F03AE2" w:rsidRDefault="00CD63C3"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11</w:t>
            </w:r>
          </w:p>
        </w:tc>
        <w:tc>
          <w:tcPr>
            <w:tcW w:w="1009" w:type="dxa"/>
            <w:tcBorders>
              <w:top w:val="single" w:sz="16" w:space="0" w:color="000000"/>
              <w:bottom w:val="nil"/>
              <w:right w:val="single" w:sz="16" w:space="0" w:color="000000"/>
            </w:tcBorders>
            <w:shd w:val="clear" w:color="auto" w:fill="FFFFFF"/>
            <w:vAlign w:val="center"/>
          </w:tcPr>
          <w:p w14:paraId="2EE296B9" w14:textId="77777777" w:rsidR="00CD63C3" w:rsidRPr="00F03AE2" w:rsidRDefault="00E007E8"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0</w:t>
            </w:r>
            <w:r w:rsidR="00CD63C3" w:rsidRPr="00F03AE2">
              <w:rPr>
                <w:rFonts w:ascii="Times New Roman" w:hAnsi="Times New Roman" w:cs="Times New Roman"/>
                <w:color w:val="000000"/>
                <w:sz w:val="18"/>
                <w:szCs w:val="18"/>
              </w:rPr>
              <w:t>.308</w:t>
            </w:r>
          </w:p>
        </w:tc>
      </w:tr>
      <w:tr w:rsidR="00CD63C3" w:rsidRPr="00F03AE2" w14:paraId="3E1C370A" w14:textId="77777777" w:rsidTr="00F63672">
        <w:trPr>
          <w:gridAfter w:val="1"/>
          <w:wAfter w:w="3227" w:type="dxa"/>
          <w:cantSplit/>
        </w:trPr>
        <w:tc>
          <w:tcPr>
            <w:tcW w:w="20" w:type="dxa"/>
            <w:vMerge/>
            <w:tcBorders>
              <w:top w:val="single" w:sz="16" w:space="0" w:color="000000"/>
              <w:left w:val="single" w:sz="16" w:space="0" w:color="000000"/>
              <w:bottom w:val="single" w:sz="16" w:space="0" w:color="000000"/>
              <w:right w:val="nil"/>
            </w:tcBorders>
            <w:shd w:val="clear" w:color="auto" w:fill="FFFFFF"/>
            <w:vAlign w:val="center"/>
          </w:tcPr>
          <w:p w14:paraId="01DC242E" w14:textId="77777777" w:rsidR="00CD63C3" w:rsidRPr="00F03AE2" w:rsidRDefault="00CD63C3" w:rsidP="008B3AA5">
            <w:pPr>
              <w:autoSpaceDE w:val="0"/>
              <w:autoSpaceDN w:val="0"/>
              <w:adjustRightInd w:val="0"/>
              <w:spacing w:after="0" w:line="360" w:lineRule="auto"/>
              <w:rPr>
                <w:rFonts w:ascii="Times New Roman" w:hAnsi="Times New Roman" w:cs="Times New Roman"/>
                <w:color w:val="000000"/>
                <w:szCs w:val="18"/>
              </w:rPr>
            </w:pPr>
          </w:p>
        </w:tc>
        <w:tc>
          <w:tcPr>
            <w:tcW w:w="1454" w:type="dxa"/>
            <w:tcBorders>
              <w:top w:val="nil"/>
              <w:left w:val="nil"/>
              <w:bottom w:val="single" w:sz="16" w:space="0" w:color="000000"/>
              <w:right w:val="single" w:sz="16" w:space="0" w:color="000000"/>
            </w:tcBorders>
            <w:shd w:val="clear" w:color="auto" w:fill="FFFFFF"/>
            <w:vAlign w:val="center"/>
          </w:tcPr>
          <w:p w14:paraId="7564B77F" w14:textId="77777777" w:rsidR="00CD63C3" w:rsidRPr="00F03AE2" w:rsidRDefault="00CD63C3" w:rsidP="008B3AA5">
            <w:pPr>
              <w:autoSpaceDE w:val="0"/>
              <w:autoSpaceDN w:val="0"/>
              <w:adjustRightInd w:val="0"/>
              <w:spacing w:after="0" w:line="360" w:lineRule="auto"/>
              <w:ind w:left="60" w:right="60"/>
              <w:rPr>
                <w:rFonts w:ascii="Times New Roman" w:hAnsi="Times New Roman" w:cs="Times New Roman"/>
                <w:color w:val="000000"/>
                <w:sz w:val="18"/>
                <w:szCs w:val="18"/>
              </w:rPr>
            </w:pPr>
            <w:r w:rsidRPr="00F03AE2">
              <w:rPr>
                <w:rFonts w:ascii="Times New Roman" w:hAnsi="Times New Roman" w:cs="Times New Roman"/>
                <w:color w:val="000000"/>
                <w:sz w:val="18"/>
                <w:szCs w:val="18"/>
              </w:rPr>
              <w:t>Laravel</w:t>
            </w:r>
          </w:p>
        </w:tc>
        <w:tc>
          <w:tcPr>
            <w:tcW w:w="1208" w:type="dxa"/>
            <w:tcBorders>
              <w:top w:val="nil"/>
              <w:bottom w:val="single" w:sz="16" w:space="0" w:color="000000"/>
            </w:tcBorders>
            <w:shd w:val="clear" w:color="auto" w:fill="FFFFFF"/>
            <w:vAlign w:val="center"/>
          </w:tcPr>
          <w:p w14:paraId="33E08B96" w14:textId="77777777" w:rsidR="00CD63C3" w:rsidRPr="00F03AE2" w:rsidRDefault="00E007E8"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0</w:t>
            </w:r>
            <w:r w:rsidR="00CD63C3" w:rsidRPr="00F03AE2">
              <w:rPr>
                <w:rFonts w:ascii="Times New Roman" w:hAnsi="Times New Roman" w:cs="Times New Roman"/>
                <w:color w:val="000000"/>
                <w:sz w:val="18"/>
                <w:szCs w:val="18"/>
              </w:rPr>
              <w:t>.831</w:t>
            </w:r>
          </w:p>
        </w:tc>
        <w:tc>
          <w:tcPr>
            <w:tcW w:w="1009" w:type="dxa"/>
            <w:tcBorders>
              <w:top w:val="nil"/>
              <w:bottom w:val="single" w:sz="16" w:space="0" w:color="000000"/>
            </w:tcBorders>
            <w:shd w:val="clear" w:color="auto" w:fill="FFFFFF"/>
            <w:vAlign w:val="center"/>
          </w:tcPr>
          <w:p w14:paraId="4857BB0E" w14:textId="77777777" w:rsidR="00CD63C3" w:rsidRPr="00F03AE2" w:rsidRDefault="00CD63C3"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11</w:t>
            </w:r>
          </w:p>
        </w:tc>
        <w:tc>
          <w:tcPr>
            <w:tcW w:w="1009" w:type="dxa"/>
            <w:tcBorders>
              <w:top w:val="nil"/>
              <w:bottom w:val="single" w:sz="16" w:space="0" w:color="000000"/>
              <w:right w:val="single" w:sz="16" w:space="0" w:color="000000"/>
            </w:tcBorders>
            <w:shd w:val="clear" w:color="auto" w:fill="FFFFFF"/>
            <w:vAlign w:val="center"/>
          </w:tcPr>
          <w:p w14:paraId="68AFDF73" w14:textId="77777777" w:rsidR="00CD63C3" w:rsidRPr="00F03AE2" w:rsidRDefault="00E007E8" w:rsidP="008B3AA5">
            <w:pPr>
              <w:autoSpaceDE w:val="0"/>
              <w:autoSpaceDN w:val="0"/>
              <w:adjustRightInd w:val="0"/>
              <w:spacing w:after="0" w:line="360" w:lineRule="auto"/>
              <w:ind w:left="60" w:right="60"/>
              <w:jc w:val="right"/>
              <w:rPr>
                <w:rFonts w:ascii="Times New Roman" w:hAnsi="Times New Roman" w:cs="Times New Roman"/>
                <w:color w:val="000000"/>
                <w:sz w:val="18"/>
                <w:szCs w:val="18"/>
              </w:rPr>
            </w:pPr>
            <w:r w:rsidRPr="00F03AE2">
              <w:rPr>
                <w:rFonts w:ascii="Times New Roman" w:hAnsi="Times New Roman" w:cs="Times New Roman"/>
                <w:color w:val="000000"/>
                <w:sz w:val="18"/>
                <w:szCs w:val="18"/>
              </w:rPr>
              <w:t>0</w:t>
            </w:r>
            <w:r w:rsidR="00CD63C3" w:rsidRPr="00F03AE2">
              <w:rPr>
                <w:rFonts w:ascii="Times New Roman" w:hAnsi="Times New Roman" w:cs="Times New Roman"/>
                <w:color w:val="000000"/>
                <w:sz w:val="18"/>
                <w:szCs w:val="18"/>
              </w:rPr>
              <w:t>.024</w:t>
            </w:r>
          </w:p>
        </w:tc>
      </w:tr>
    </w:tbl>
    <w:p w14:paraId="5B784290" w14:textId="1CA587D1" w:rsidR="00CD63C3" w:rsidRPr="00F03AE2" w:rsidRDefault="00E007E8" w:rsidP="008B3AA5">
      <w:pPr>
        <w:spacing w:after="0" w:line="360" w:lineRule="auto"/>
        <w:jc w:val="both"/>
        <w:rPr>
          <w:rFonts w:ascii="Times New Roman" w:hAnsi="Times New Roman" w:cs="Times New Roman"/>
          <w:sz w:val="16"/>
        </w:rPr>
      </w:pPr>
      <w:r w:rsidRPr="00F03AE2">
        <w:rPr>
          <w:rFonts w:ascii="Times New Roman" w:hAnsi="Times New Roman" w:cs="Times New Roman"/>
        </w:rPr>
        <w:tab/>
      </w:r>
      <w:r w:rsidRPr="00F03AE2">
        <w:rPr>
          <w:rFonts w:ascii="Times New Roman" w:hAnsi="Times New Roman" w:cs="Times New Roman"/>
        </w:rPr>
        <w:tab/>
        <w:t xml:space="preserve">       </w:t>
      </w:r>
      <w:r w:rsidR="00066D81" w:rsidRPr="00F03AE2">
        <w:rPr>
          <w:rFonts w:ascii="Times New Roman" w:hAnsi="Times New Roman" w:cs="Times New Roman"/>
        </w:rPr>
        <w:t xml:space="preserve"> </w:t>
      </w:r>
      <w:r w:rsidR="000527DB" w:rsidRPr="00F03AE2">
        <w:rPr>
          <w:rFonts w:ascii="Times New Roman" w:hAnsi="Times New Roman" w:cs="Times New Roman"/>
          <w:b/>
          <w:sz w:val="16"/>
        </w:rPr>
        <w:t>Fuente</w:t>
      </w:r>
      <w:r w:rsidRPr="00F03AE2">
        <w:rPr>
          <w:rFonts w:ascii="Times New Roman" w:hAnsi="Times New Roman" w:cs="Times New Roman"/>
          <w:b/>
          <w:sz w:val="16"/>
        </w:rPr>
        <w:t>:</w:t>
      </w:r>
      <w:r w:rsidRPr="00F03AE2">
        <w:rPr>
          <w:rFonts w:ascii="Times New Roman" w:hAnsi="Times New Roman" w:cs="Times New Roman"/>
          <w:sz w:val="16"/>
        </w:rPr>
        <w:t xml:space="preserve"> Maria José Samaniego</w:t>
      </w:r>
    </w:p>
    <w:p w14:paraId="2F9E768A" w14:textId="77777777" w:rsidR="00E007E8" w:rsidRPr="00F03AE2" w:rsidRDefault="00E007E8" w:rsidP="008B3AA5">
      <w:pPr>
        <w:spacing w:after="0" w:line="360" w:lineRule="auto"/>
        <w:jc w:val="both"/>
        <w:rPr>
          <w:rFonts w:ascii="Times New Roman" w:hAnsi="Times New Roman" w:cs="Times New Roman"/>
        </w:rPr>
      </w:pPr>
    </w:p>
    <w:p w14:paraId="508C42F8" w14:textId="77777777" w:rsidR="007B3EDF" w:rsidRPr="00F03AE2" w:rsidRDefault="00E007E8" w:rsidP="008B3AA5">
      <w:pPr>
        <w:spacing w:after="0" w:line="360" w:lineRule="auto"/>
        <w:jc w:val="both"/>
        <w:rPr>
          <w:rFonts w:ascii="Times New Roman" w:hAnsi="Times New Roman" w:cs="Times New Roman"/>
        </w:rPr>
      </w:pPr>
      <w:r w:rsidRPr="00F03AE2">
        <w:rPr>
          <w:rFonts w:ascii="Times New Roman" w:hAnsi="Times New Roman" w:cs="Times New Roman"/>
        </w:rPr>
        <w:t>Como se puede observar el nivel de significación o P-Valor de los frameworks</w:t>
      </w:r>
      <w:r w:rsidR="00C77524" w:rsidRPr="00F03AE2">
        <w:rPr>
          <w:rFonts w:ascii="Times New Roman" w:hAnsi="Times New Roman" w:cs="Times New Roman"/>
        </w:rPr>
        <w:t xml:space="preserve"> en la prueba de normalidad, se llega a la conclusión de que los datos no se distribuyen normalmente en cada una de las muestras independientes. Por tal motivo se descarta la opción de utilizar la prueba T de Student.</w:t>
      </w:r>
      <w:r w:rsidR="00566A90" w:rsidRPr="00F03AE2">
        <w:rPr>
          <w:rFonts w:ascii="Times New Roman" w:hAnsi="Times New Roman" w:cs="Times New Roman"/>
        </w:rPr>
        <w:t xml:space="preserve"> </w:t>
      </w:r>
    </w:p>
    <w:p w14:paraId="73651773" w14:textId="77777777" w:rsidR="007B3EDF" w:rsidRPr="00F03AE2" w:rsidRDefault="007B3EDF" w:rsidP="008B3AA5">
      <w:pPr>
        <w:spacing w:after="0" w:line="360" w:lineRule="auto"/>
        <w:jc w:val="both"/>
        <w:rPr>
          <w:rFonts w:ascii="Times New Roman" w:hAnsi="Times New Roman" w:cs="Times New Roman"/>
        </w:rPr>
      </w:pPr>
    </w:p>
    <w:p w14:paraId="6D365902" w14:textId="30E9459F" w:rsidR="00C77524" w:rsidRPr="00F03AE2" w:rsidRDefault="00C77524"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mejor opción para la prueba de hipótesis es utilizar la prueba no paramétrica de Mann-Whitney, debido a que el tema de tesis expuesto es un estudio transversal entre dos grupos (CakePHP y Laravel) y al realizar inferencias estadísticas, se acostumbra adoptar un modelo de decisión determinando diferencias significativas </w:t>
      </w:r>
      <w:r w:rsidR="00751F2C" w:rsidRPr="00F03AE2">
        <w:rPr>
          <w:rFonts w:ascii="Times New Roman" w:hAnsi="Times New Roman" w:cs="Times New Roman"/>
        </w:rPr>
        <w:t>por medio de hipótesis alterna y nula</w:t>
      </w:r>
      <w:r w:rsidRPr="00F03AE2">
        <w:rPr>
          <w:rFonts w:ascii="Times New Roman" w:hAnsi="Times New Roman" w:cs="Times New Roman"/>
        </w:rPr>
        <w:t>.</w:t>
      </w:r>
    </w:p>
    <w:p w14:paraId="72B33BFB" w14:textId="77777777" w:rsidR="00EC7334" w:rsidRPr="00F03AE2" w:rsidRDefault="00EC7334" w:rsidP="008B3AA5">
      <w:pPr>
        <w:spacing w:after="0" w:line="360" w:lineRule="auto"/>
        <w:jc w:val="both"/>
        <w:rPr>
          <w:rFonts w:ascii="Times New Roman" w:hAnsi="Times New Roman" w:cs="Times New Roman"/>
        </w:rPr>
      </w:pPr>
    </w:p>
    <w:p w14:paraId="50A9F38B" w14:textId="19AD8500" w:rsidR="007B3EDF" w:rsidRPr="00F03AE2" w:rsidRDefault="007B3EDF" w:rsidP="008B3AA5">
      <w:pPr>
        <w:spacing w:after="0" w:line="360" w:lineRule="auto"/>
        <w:jc w:val="both"/>
        <w:rPr>
          <w:rFonts w:ascii="Times New Roman" w:hAnsi="Times New Roman" w:cs="Times New Roman"/>
        </w:rPr>
      </w:pPr>
      <w:r w:rsidRPr="00F03AE2">
        <w:rPr>
          <w:rFonts w:ascii="Times New Roman" w:hAnsi="Times New Roman" w:cs="Times New Roman"/>
        </w:rPr>
        <w:t>La estadística descriptiva se utilizará para recopilar, organizar, presentar, analizar e interpretar los datos correspondientes a los indicadores del índice de productividad física de manera tal que describa fácil y rápidamente las características esenciales de dicha información.</w:t>
      </w:r>
    </w:p>
    <w:p w14:paraId="6A1A27E0" w14:textId="77777777" w:rsidR="00925EB6" w:rsidRPr="00F03AE2" w:rsidRDefault="00925EB6" w:rsidP="008B3AA5">
      <w:pPr>
        <w:spacing w:after="0" w:line="360" w:lineRule="auto"/>
        <w:jc w:val="both"/>
        <w:rPr>
          <w:rFonts w:ascii="Times New Roman" w:hAnsi="Times New Roman" w:cs="Times New Roman"/>
        </w:rPr>
      </w:pPr>
    </w:p>
    <w:p w14:paraId="3ECF5BE8" w14:textId="716DFB22" w:rsidR="002746FF" w:rsidRPr="00F03AE2" w:rsidRDefault="00925EB6" w:rsidP="002746FF">
      <w:pPr>
        <w:spacing w:after="0" w:line="360" w:lineRule="auto"/>
        <w:jc w:val="both"/>
      </w:pPr>
      <w:r w:rsidRPr="00F03AE2">
        <w:rPr>
          <w:rFonts w:ascii="Times New Roman" w:hAnsi="Times New Roman" w:cs="Times New Roman"/>
        </w:rPr>
        <w:t xml:space="preserve">La estadística inferencial será utilizada para la toma de decisión en base a los resultados del índice de productividad física, probando de esta manera si se cumple la hipótesis planteada para la presente investigación. </w:t>
      </w:r>
      <w:bookmarkStart w:id="182" w:name="_Toc425344923"/>
    </w:p>
    <w:p w14:paraId="5A84686B" w14:textId="77777777" w:rsidR="002746FF" w:rsidRPr="00F03AE2" w:rsidRDefault="002746FF" w:rsidP="002746FF"/>
    <w:p w14:paraId="24A6B0C8" w14:textId="77777777" w:rsidR="002746FF" w:rsidRPr="00F03AE2" w:rsidRDefault="002746FF" w:rsidP="002746FF"/>
    <w:p w14:paraId="2AECD599" w14:textId="77777777" w:rsidR="002746FF" w:rsidRPr="00F03AE2" w:rsidRDefault="002746FF" w:rsidP="002746FF"/>
    <w:p w14:paraId="5ACB0CEC" w14:textId="77777777" w:rsidR="002746FF" w:rsidRPr="00F03AE2" w:rsidRDefault="002746FF" w:rsidP="002746FF"/>
    <w:p w14:paraId="3ABB985F" w14:textId="77777777" w:rsidR="002746FF" w:rsidRPr="00F03AE2" w:rsidRDefault="002746FF" w:rsidP="002746FF"/>
    <w:p w14:paraId="49D137CC" w14:textId="77777777" w:rsidR="002746FF" w:rsidRPr="00F03AE2" w:rsidRDefault="002746FF" w:rsidP="002746FF"/>
    <w:p w14:paraId="7A566B4A" w14:textId="77777777" w:rsidR="002746FF" w:rsidRPr="00F03AE2" w:rsidRDefault="002746FF" w:rsidP="002746FF"/>
    <w:p w14:paraId="605F0272" w14:textId="77777777" w:rsidR="002746FF" w:rsidRPr="00F03AE2" w:rsidRDefault="002746FF" w:rsidP="002746FF"/>
    <w:p w14:paraId="37EDC653" w14:textId="77777777" w:rsidR="002746FF" w:rsidRPr="00F03AE2" w:rsidRDefault="002746FF" w:rsidP="002746FF"/>
    <w:p w14:paraId="112CDBC4" w14:textId="2B93A3AA" w:rsidR="00B632BB" w:rsidRPr="00F03AE2" w:rsidRDefault="00B632BB" w:rsidP="008B3AA5">
      <w:pPr>
        <w:pStyle w:val="CAPITULO"/>
        <w:spacing w:before="0" w:line="360" w:lineRule="auto"/>
        <w:rPr>
          <w:szCs w:val="22"/>
        </w:rPr>
      </w:pPr>
      <w:r w:rsidRPr="00F03AE2">
        <w:rPr>
          <w:szCs w:val="22"/>
        </w:rPr>
        <w:t>CAPITULO I</w:t>
      </w:r>
      <w:r w:rsidR="00007D9D" w:rsidRPr="00F03AE2">
        <w:rPr>
          <w:szCs w:val="22"/>
        </w:rPr>
        <w:t>II</w:t>
      </w:r>
      <w:bookmarkEnd w:id="182"/>
      <w:r w:rsidRPr="00F03AE2">
        <w:rPr>
          <w:szCs w:val="22"/>
        </w:rPr>
        <w:t xml:space="preserve"> </w:t>
      </w:r>
    </w:p>
    <w:p w14:paraId="7628C92E" w14:textId="77777777" w:rsidR="00B632BB" w:rsidRPr="00F03AE2" w:rsidRDefault="00B632BB" w:rsidP="008B3AA5">
      <w:pPr>
        <w:spacing w:after="0" w:line="360" w:lineRule="auto"/>
        <w:jc w:val="center"/>
        <w:rPr>
          <w:rFonts w:ascii="Times New Roman" w:hAnsi="Times New Roman" w:cs="Times New Roman"/>
          <w:b/>
        </w:rPr>
      </w:pPr>
    </w:p>
    <w:p w14:paraId="05DD7110" w14:textId="77777777" w:rsidR="005A2E57" w:rsidRPr="00F03AE2" w:rsidRDefault="005A2E57" w:rsidP="008B3AA5">
      <w:pPr>
        <w:spacing w:after="0" w:line="360" w:lineRule="auto"/>
        <w:jc w:val="center"/>
        <w:rPr>
          <w:rFonts w:ascii="Times New Roman" w:hAnsi="Times New Roman" w:cs="Times New Roman"/>
          <w:b/>
        </w:rPr>
      </w:pPr>
    </w:p>
    <w:p w14:paraId="0ED92F87" w14:textId="0D6547B7" w:rsidR="00B632BB" w:rsidRPr="00F03AE2" w:rsidRDefault="00B632BB" w:rsidP="006B1BFD">
      <w:pPr>
        <w:pStyle w:val="CAPITULO"/>
        <w:spacing w:before="0" w:line="360" w:lineRule="auto"/>
        <w:jc w:val="left"/>
        <w:rPr>
          <w:szCs w:val="22"/>
        </w:rPr>
      </w:pPr>
      <w:bookmarkStart w:id="183" w:name="_Toc425344924"/>
      <w:r w:rsidRPr="00F03AE2">
        <w:rPr>
          <w:szCs w:val="22"/>
          <w:lang w:val="es-ES"/>
        </w:rPr>
        <w:t>RESULTADOS, DISCUSIÓN Y ANÁLISIS DE RESULTADOS</w:t>
      </w:r>
      <w:bookmarkEnd w:id="183"/>
    </w:p>
    <w:p w14:paraId="14CDEFAE" w14:textId="77777777" w:rsidR="00B632BB" w:rsidRPr="00F03AE2" w:rsidRDefault="00B632BB" w:rsidP="006B1BFD">
      <w:pPr>
        <w:spacing w:after="0" w:line="360" w:lineRule="auto"/>
        <w:rPr>
          <w:rFonts w:ascii="Times New Roman" w:hAnsi="Times New Roman" w:cs="Times New Roman"/>
          <w:b/>
        </w:rPr>
      </w:pPr>
    </w:p>
    <w:p w14:paraId="35B64515" w14:textId="77777777" w:rsidR="00066D81" w:rsidRPr="00F03AE2" w:rsidRDefault="00066D81" w:rsidP="006B1BFD">
      <w:pPr>
        <w:spacing w:after="0" w:line="360" w:lineRule="auto"/>
        <w:rPr>
          <w:rFonts w:ascii="Times New Roman" w:hAnsi="Times New Roman" w:cs="Times New Roman"/>
          <w:b/>
        </w:rPr>
      </w:pPr>
    </w:p>
    <w:p w14:paraId="117F837E" w14:textId="5F9F49F6" w:rsidR="00B26228" w:rsidRPr="00F03AE2" w:rsidRDefault="00B26228" w:rsidP="00F53C45">
      <w:pPr>
        <w:pStyle w:val="11"/>
        <w:numPr>
          <w:ilvl w:val="1"/>
          <w:numId w:val="103"/>
        </w:numPr>
        <w:spacing w:before="0" w:line="360" w:lineRule="auto"/>
      </w:pPr>
      <w:bookmarkStart w:id="184" w:name="_Toc425344925"/>
      <w:bookmarkStart w:id="185" w:name="_Toc421023276"/>
      <w:r w:rsidRPr="00F03AE2">
        <w:t>Estudio comparativo</w:t>
      </w:r>
      <w:bookmarkEnd w:id="184"/>
    </w:p>
    <w:p w14:paraId="63E420B5" w14:textId="77777777" w:rsidR="00B26228" w:rsidRPr="00F03AE2" w:rsidRDefault="00B26228" w:rsidP="00B26228">
      <w:pPr>
        <w:spacing w:after="0" w:line="360" w:lineRule="auto"/>
        <w:jc w:val="both"/>
        <w:rPr>
          <w:rFonts w:ascii="Times New Roman" w:hAnsi="Times New Roman" w:cs="Times New Roman"/>
        </w:rPr>
      </w:pPr>
    </w:p>
    <w:p w14:paraId="41C7B8D7"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 xml:space="preserve">A continuación se realizará el estudio comparativo para medir la productividad de desarrollo entre los frameworks CakePHP y Laravel por medio del índice de productividad física y sus indicadores dentro de un mismo escenario de pruebas. </w:t>
      </w:r>
    </w:p>
    <w:p w14:paraId="260AD7F7" w14:textId="77777777" w:rsidR="00B26228" w:rsidRPr="00F03AE2" w:rsidRDefault="00B26228" w:rsidP="00B26228">
      <w:pPr>
        <w:spacing w:after="0" w:line="360" w:lineRule="auto"/>
        <w:jc w:val="both"/>
        <w:rPr>
          <w:rFonts w:ascii="Times New Roman" w:hAnsi="Times New Roman" w:cs="Times New Roman"/>
        </w:rPr>
      </w:pPr>
    </w:p>
    <w:p w14:paraId="090BD9A1"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el cálculo del índice de productividad física primero se realizará la toma de datos de los  indicadores correspondientes a esta relación para los frameworks CakePHP y Laravel respectivamente. Una vez obtenido los datos, se procederá a realizar el cálculo del índice de productividad física.</w:t>
      </w:r>
    </w:p>
    <w:p w14:paraId="26A8A020" w14:textId="77777777" w:rsidR="00B26228" w:rsidRPr="00F03AE2" w:rsidRDefault="00B26228" w:rsidP="00B26228">
      <w:pPr>
        <w:pStyle w:val="Estilo111"/>
        <w:numPr>
          <w:ilvl w:val="0"/>
          <w:numId w:val="0"/>
        </w:numPr>
        <w:spacing w:before="0" w:line="360" w:lineRule="auto"/>
        <w:ind w:left="720" w:hanging="720"/>
        <w:rPr>
          <w:rFonts w:cs="Times New Roman"/>
          <w:b w:val="0"/>
          <w:i w:val="0"/>
          <w:szCs w:val="22"/>
        </w:rPr>
      </w:pPr>
    </w:p>
    <w:p w14:paraId="2E13ACAA" w14:textId="77777777" w:rsidR="00B26228" w:rsidRPr="00F03AE2" w:rsidRDefault="00B26228" w:rsidP="00F53C45">
      <w:pPr>
        <w:pStyle w:val="Estilo111"/>
        <w:numPr>
          <w:ilvl w:val="2"/>
          <w:numId w:val="103"/>
        </w:numPr>
        <w:spacing w:before="0" w:line="360" w:lineRule="auto"/>
      </w:pPr>
      <w:bookmarkStart w:id="186" w:name="_Toc421023278"/>
      <w:bookmarkStart w:id="187" w:name="_Toc425344926"/>
      <w:bookmarkEnd w:id="185"/>
      <w:r w:rsidRPr="00F03AE2">
        <w:t xml:space="preserve">Índice de Productividad </w:t>
      </w:r>
      <w:bookmarkEnd w:id="186"/>
      <w:r w:rsidRPr="00F03AE2">
        <w:t>Física (IPF).</w:t>
      </w:r>
      <w:bookmarkEnd w:id="187"/>
    </w:p>
    <w:p w14:paraId="43D3C2B6" w14:textId="77777777" w:rsidR="00B26228" w:rsidRPr="00F03AE2" w:rsidRDefault="00B26228" w:rsidP="00B26228">
      <w:pPr>
        <w:pStyle w:val="Prrafodelista"/>
        <w:spacing w:after="0" w:line="360" w:lineRule="auto"/>
        <w:ind w:left="1200"/>
        <w:jc w:val="both"/>
        <w:rPr>
          <w:rFonts w:ascii="Times New Roman" w:hAnsi="Times New Roman" w:cs="Times New Roman"/>
          <w:b/>
        </w:rPr>
      </w:pPr>
    </w:p>
    <w:p w14:paraId="2DE18880"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calcular el índice de productividad física se realiza una relación entre el indicador de líneas de código y tiempo empleado</w:t>
      </w:r>
      <w:r w:rsidRPr="00F03AE2">
        <w:rPr>
          <w:rFonts w:ascii="Times New Roman" w:hAnsi="Times New Roman" w:cs="Times New Roman"/>
          <w:sz w:val="16"/>
          <w:szCs w:val="16"/>
        </w:rPr>
        <w:fldChar w:fldCharType="begin"/>
      </w:r>
      <w:r w:rsidRPr="00F03AE2">
        <w:rPr>
          <w:rFonts w:ascii="Times New Roman" w:hAnsi="Times New Roman" w:cs="Times New Roman"/>
          <w:sz w:val="16"/>
          <w:szCs w:val="16"/>
        </w:rPr>
        <w:instrText xml:space="preserve"> ADDIN ZOTERO_ITEM CSL_CITATION {"citationID":"M6Utdd3r","properties":{"formattedCitation":"(Card, 2006)","plainCitation":"(Card, 2006)"},"citationItems":[{"id":211,"uris":["http://zotero.org/users/local/UBoVLAxq/items/WNM296EV"],"uri":["http://zotero.org/users/local/UBoVLAxq/items/WNM296EV"],"itemData":{"id":211,"type":"article","title":"The Challenge of Productivity Measurement","URL":"http://www.netvalence.net/sites/default/files/resources/recom_read/TheChallengeofProductivityMeasurement.pdf","author":[{"family":"Card","given":"David N."}],"issued":{"date-parts":[["2006"]]}}}],"schema":"https://github.com/citation-style-language/schema/raw/master/csl-citation.json"} </w:instrText>
      </w:r>
      <w:r w:rsidRPr="00F03AE2">
        <w:rPr>
          <w:rFonts w:ascii="Times New Roman" w:hAnsi="Times New Roman" w:cs="Times New Roman"/>
          <w:sz w:val="16"/>
          <w:szCs w:val="16"/>
        </w:rPr>
        <w:fldChar w:fldCharType="separate"/>
      </w:r>
      <w:r w:rsidRPr="00F03AE2">
        <w:rPr>
          <w:rFonts w:ascii="Times New Roman" w:hAnsi="Times New Roman" w:cs="Times New Roman"/>
          <w:sz w:val="16"/>
          <w:szCs w:val="16"/>
        </w:rPr>
        <w:t>(Card, 2006, p.7)</w:t>
      </w:r>
      <w:r w:rsidRPr="00F03AE2">
        <w:rPr>
          <w:rFonts w:ascii="Times New Roman" w:hAnsi="Times New Roman" w:cs="Times New Roman"/>
          <w:sz w:val="16"/>
          <w:szCs w:val="16"/>
        </w:rPr>
        <w:fldChar w:fldCharType="end"/>
      </w:r>
      <w:r w:rsidRPr="00F03AE2">
        <w:rPr>
          <w:rFonts w:ascii="Times New Roman" w:hAnsi="Times New Roman" w:cs="Times New Roman"/>
        </w:rPr>
        <w:t>. Por medio del estándar IEEE 1042-1992 se miden las primitivas o indicadores que dan resultado a este índice. La ventaja de los valores obtenidos de la productividad depende de la exactitud de los datos utilizados para calcularlos, por medio de la siguiente formula:</w:t>
      </w:r>
    </w:p>
    <w:p w14:paraId="403E5BCF" w14:textId="77777777" w:rsidR="00B26228" w:rsidRPr="00F03AE2" w:rsidRDefault="00B26228" w:rsidP="00B26228">
      <w:pPr>
        <w:spacing w:after="0" w:line="360" w:lineRule="auto"/>
        <w:jc w:val="center"/>
        <w:rPr>
          <w:rFonts w:ascii="Times New Roman" w:hAnsi="Times New Roman" w:cs="Times New Roman"/>
          <w:b/>
        </w:rPr>
      </w:pPr>
      <w:r w:rsidRPr="00F03AE2">
        <w:rPr>
          <w:rFonts w:ascii="Times New Roman" w:hAnsi="Times New Roman" w:cs="Times New Roman"/>
          <w:b/>
        </w:rPr>
        <w:t>Ecuación N°3</w:t>
      </w:r>
    </w:p>
    <w:p w14:paraId="3354EEB7" w14:textId="77777777" w:rsidR="00B26228" w:rsidRPr="00F03AE2" w:rsidRDefault="00B26228" w:rsidP="00B26228">
      <w:pPr>
        <w:spacing w:after="0" w:line="360" w:lineRule="auto"/>
        <w:jc w:val="both"/>
        <w:rPr>
          <w:rFonts w:ascii="Times New Roman" w:hAnsi="Times New Roman" w:cs="Times New Roman"/>
        </w:rPr>
      </w:pPr>
      <m:oMathPara>
        <m:oMath>
          <m:r>
            <m:rPr>
              <m:sty m:val="p"/>
            </m:rPr>
            <w:rPr>
              <w:rFonts w:ascii="Cambria Math" w:hAnsi="Cambria Math" w:cs="Times New Roman"/>
            </w:rPr>
            <m:t>IPF=</m:t>
          </m:r>
          <m:f>
            <m:fPr>
              <m:ctrlPr>
                <w:rPr>
                  <w:rFonts w:ascii="Cambria Math" w:hAnsi="Cambria Math" w:cs="Times New Roman"/>
                </w:rPr>
              </m:ctrlPr>
            </m:fPr>
            <m:num>
              <m:r>
                <m:rPr>
                  <m:sty m:val="p"/>
                </m:rPr>
                <w:rPr>
                  <w:rFonts w:ascii="Cambria Math" w:hAnsi="Cambria Math" w:cs="Times New Roman"/>
                </w:rPr>
                <m:t>LDC</m:t>
              </m:r>
            </m:num>
            <m:den>
              <m:r>
                <m:rPr>
                  <m:sty m:val="p"/>
                </m:rPr>
                <w:rPr>
                  <w:rFonts w:ascii="Cambria Math" w:hAnsi="Cambria Math" w:cs="Times New Roman"/>
                </w:rPr>
                <m:t>TE</m:t>
              </m:r>
            </m:den>
          </m:f>
        </m:oMath>
      </m:oMathPara>
    </w:p>
    <w:p w14:paraId="5C56A624"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Donde:</w:t>
      </w:r>
    </w:p>
    <w:p w14:paraId="03308DBF"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IPF</w:t>
      </w:r>
      <w:r w:rsidRPr="00F03AE2">
        <w:rPr>
          <w:rFonts w:ascii="Times New Roman" w:hAnsi="Times New Roman" w:cs="Times New Roman"/>
        </w:rPr>
        <w:t>= Índice de Productividad Física</w:t>
      </w:r>
    </w:p>
    <w:p w14:paraId="78BA839E"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LDC</w:t>
      </w:r>
      <w:r w:rsidRPr="00F03AE2">
        <w:rPr>
          <w:rFonts w:ascii="Times New Roman" w:hAnsi="Times New Roman" w:cs="Times New Roman"/>
        </w:rPr>
        <w:t>=Líneas de Código</w:t>
      </w:r>
    </w:p>
    <w:p w14:paraId="26583D30" w14:textId="77777777" w:rsidR="00B26228" w:rsidRPr="00F03AE2" w:rsidRDefault="00B26228" w:rsidP="00B26228">
      <w:pPr>
        <w:spacing w:after="0" w:line="360" w:lineRule="auto"/>
        <w:jc w:val="both"/>
        <w:rPr>
          <w:rFonts w:ascii="Times New Roman" w:hAnsi="Times New Roman" w:cs="Times New Roman"/>
          <w:i/>
        </w:rPr>
      </w:pPr>
      <w:r w:rsidRPr="00F03AE2">
        <w:rPr>
          <w:rFonts w:ascii="Times New Roman" w:hAnsi="Times New Roman" w:cs="Times New Roman"/>
          <w:b/>
        </w:rPr>
        <w:t>TE</w:t>
      </w:r>
      <w:r w:rsidRPr="00F03AE2">
        <w:rPr>
          <w:rFonts w:ascii="Times New Roman" w:hAnsi="Times New Roman" w:cs="Times New Roman"/>
        </w:rPr>
        <w:t>= Tiempo Empleado</w:t>
      </w:r>
    </w:p>
    <w:p w14:paraId="22301D80" w14:textId="77777777" w:rsidR="00B26228" w:rsidRPr="00F03AE2" w:rsidRDefault="00B26228" w:rsidP="00B26228">
      <w:pPr>
        <w:spacing w:after="0" w:line="360" w:lineRule="auto"/>
        <w:jc w:val="both"/>
        <w:rPr>
          <w:rFonts w:ascii="Times New Roman" w:hAnsi="Times New Roman" w:cs="Times New Roman"/>
          <w:i/>
        </w:rPr>
      </w:pPr>
    </w:p>
    <w:p w14:paraId="2AE880C8"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El procesos para proceder al cálculo de este índice será: primero la medición de los indicadores y su correspondiente descripción estadística. Luego se tomara la información para ser calculados por medio de la Ecuación N°3. Y así proceder a la prueba de hipótesis por medio de la prueba U de Mann-Whitney.</w:t>
      </w:r>
    </w:p>
    <w:p w14:paraId="29DB7B59" w14:textId="77777777" w:rsidR="00B26228" w:rsidRPr="00F03AE2" w:rsidRDefault="00B26228" w:rsidP="00B26228">
      <w:pPr>
        <w:spacing w:after="0" w:line="360" w:lineRule="auto"/>
        <w:rPr>
          <w:rFonts w:ascii="Times New Roman" w:hAnsi="Times New Roman" w:cs="Times New Roman"/>
          <w:b/>
        </w:rPr>
      </w:pPr>
      <w:r w:rsidRPr="00F03AE2">
        <w:rPr>
          <w:rFonts w:ascii="Times New Roman" w:hAnsi="Times New Roman" w:cs="Times New Roman"/>
          <w:b/>
        </w:rPr>
        <w:t>Indicador 1: Líneas de código (LDC).</w:t>
      </w:r>
    </w:p>
    <w:p w14:paraId="22501CE1" w14:textId="77777777" w:rsidR="004D76AD" w:rsidRPr="00F03AE2" w:rsidRDefault="004D76AD" w:rsidP="00B26228">
      <w:pPr>
        <w:spacing w:after="0" w:line="360" w:lineRule="auto"/>
        <w:rPr>
          <w:rFonts w:ascii="Times New Roman" w:hAnsi="Times New Roman" w:cs="Times New Roman"/>
          <w:b/>
        </w:rPr>
      </w:pPr>
    </w:p>
    <w:p w14:paraId="00330B2E" w14:textId="131877B1"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 xml:space="preserve">Este indicador mide directamente la cantidad de líneas de código ejecutables no comentadas del prototipo de prueba de CakePHP y Laravel. Estas se encuentran dentro de las carpetas correspondientes a la arquitectura MVC. El número de líneas de código, se lo obtuvo por medio del programa Understand de SciTools (Ver Anexo </w:t>
      </w:r>
      <w:r w:rsidR="00055E5D" w:rsidRPr="00F03AE2">
        <w:rPr>
          <w:rFonts w:ascii="Times New Roman" w:hAnsi="Times New Roman" w:cs="Times New Roman"/>
        </w:rPr>
        <w:t>A2</w:t>
      </w:r>
      <w:r w:rsidRPr="00F03AE2">
        <w:rPr>
          <w:rFonts w:ascii="Times New Roman" w:hAnsi="Times New Roman" w:cs="Times New Roman"/>
        </w:rPr>
        <w:t>).</w:t>
      </w:r>
    </w:p>
    <w:p w14:paraId="4140A439" w14:textId="77777777" w:rsidR="00B26228" w:rsidRPr="00F03AE2" w:rsidRDefault="00B26228" w:rsidP="00B26228">
      <w:pPr>
        <w:spacing w:after="0" w:line="360" w:lineRule="auto"/>
        <w:jc w:val="both"/>
        <w:rPr>
          <w:rFonts w:ascii="Times New Roman" w:hAnsi="Times New Roman" w:cs="Times New Roman"/>
        </w:rPr>
      </w:pPr>
    </w:p>
    <w:p w14:paraId="67E9079B"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 xml:space="preserve"> Los resultados obtenidos se muestran a continuación. </w:t>
      </w:r>
    </w:p>
    <w:p w14:paraId="71D5B8EC" w14:textId="77777777" w:rsidR="00B26228" w:rsidRPr="00F03AE2" w:rsidRDefault="00B26228" w:rsidP="00B26228">
      <w:pPr>
        <w:spacing w:after="0" w:line="360" w:lineRule="auto"/>
        <w:jc w:val="both"/>
        <w:rPr>
          <w:rFonts w:ascii="Times New Roman" w:hAnsi="Times New Roman" w:cs="Times New Roman"/>
        </w:rPr>
      </w:pPr>
    </w:p>
    <w:p w14:paraId="2F2419FD" w14:textId="1A0D3E51" w:rsidR="00B26228" w:rsidRPr="00F03AE2" w:rsidRDefault="00B26228" w:rsidP="00B26228">
      <w:pPr>
        <w:pStyle w:val="Tablas"/>
        <w:spacing w:before="0" w:line="360" w:lineRule="auto"/>
        <w:rPr>
          <w:rFonts w:cs="Times New Roman"/>
          <w:b w:val="0"/>
        </w:rPr>
      </w:pPr>
      <w:bookmarkStart w:id="188" w:name="_Toc421816442"/>
      <w:r w:rsidRPr="00F03AE2">
        <w:rPr>
          <w:rFonts w:cs="Times New Roman"/>
        </w:rPr>
        <w:t xml:space="preserve">      </w:t>
      </w:r>
      <w:r w:rsidRPr="00F03AE2">
        <w:rPr>
          <w:rFonts w:cs="Times New Roman"/>
        </w:rPr>
        <w:tab/>
        <w:t xml:space="preserve">  </w:t>
      </w:r>
      <w:bookmarkStart w:id="189" w:name="_Toc426542889"/>
      <w:r w:rsidRPr="00F03AE2">
        <w:rPr>
          <w:rFonts w:cs="Times New Roman"/>
        </w:rPr>
        <w:t xml:space="preserve">Tabla 3-1: </w:t>
      </w:r>
      <w:r w:rsidRPr="00F03AE2">
        <w:rPr>
          <w:rFonts w:cs="Times New Roman"/>
          <w:b w:val="0"/>
        </w:rPr>
        <w:t xml:space="preserve">Resultados obtenidos líneas de código </w:t>
      </w:r>
      <w:bookmarkEnd w:id="188"/>
      <w:r w:rsidRPr="00F03AE2">
        <w:rPr>
          <w:rFonts w:cs="Times New Roman"/>
          <w:b w:val="0"/>
        </w:rPr>
        <w:t>CakePHP</w:t>
      </w:r>
      <w:bookmarkEnd w:id="18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9"/>
        <w:gridCol w:w="846"/>
      </w:tblGrid>
      <w:tr w:rsidR="00B26228" w:rsidRPr="00F03AE2" w14:paraId="4F31C170" w14:textId="77777777" w:rsidTr="00B26228">
        <w:trPr>
          <w:jc w:val="center"/>
        </w:trPr>
        <w:tc>
          <w:tcPr>
            <w:tcW w:w="3280" w:type="dxa"/>
          </w:tcPr>
          <w:p w14:paraId="1705DA40" w14:textId="77777777" w:rsidR="00B26228" w:rsidRPr="00F03AE2" w:rsidRDefault="00B26228" w:rsidP="00107598">
            <w:pPr>
              <w:spacing w:after="0" w:line="240" w:lineRule="auto"/>
              <w:rPr>
                <w:rFonts w:ascii="Times New Roman" w:hAnsi="Times New Roman" w:cs="Times New Roman"/>
                <w:b/>
                <w:szCs w:val="18"/>
              </w:rPr>
            </w:pPr>
            <w:r w:rsidRPr="00F03AE2">
              <w:rPr>
                <w:rFonts w:ascii="Times New Roman" w:hAnsi="Times New Roman" w:cs="Times New Roman"/>
                <w:b/>
                <w:szCs w:val="18"/>
              </w:rPr>
              <w:t>Archivo</w:t>
            </w:r>
          </w:p>
        </w:tc>
        <w:tc>
          <w:tcPr>
            <w:tcW w:w="0" w:type="auto"/>
          </w:tcPr>
          <w:p w14:paraId="56928CD6" w14:textId="77777777" w:rsidR="00B26228" w:rsidRPr="00F03AE2" w:rsidRDefault="00B26228" w:rsidP="00107598">
            <w:pPr>
              <w:spacing w:after="0" w:line="240" w:lineRule="auto"/>
              <w:jc w:val="center"/>
              <w:rPr>
                <w:rFonts w:ascii="Times New Roman" w:hAnsi="Times New Roman" w:cs="Times New Roman"/>
                <w:b/>
                <w:szCs w:val="18"/>
              </w:rPr>
            </w:pPr>
            <w:r w:rsidRPr="00F03AE2">
              <w:rPr>
                <w:rFonts w:ascii="Times New Roman" w:hAnsi="Times New Roman" w:cs="Times New Roman"/>
                <w:b/>
                <w:szCs w:val="18"/>
              </w:rPr>
              <w:t># LDC</w:t>
            </w:r>
          </w:p>
        </w:tc>
      </w:tr>
      <w:tr w:rsidR="00B26228" w:rsidRPr="00F03AE2" w14:paraId="336FD8E2" w14:textId="77777777" w:rsidTr="00B26228">
        <w:trPr>
          <w:jc w:val="center"/>
        </w:trPr>
        <w:tc>
          <w:tcPr>
            <w:tcW w:w="3280" w:type="dxa"/>
          </w:tcPr>
          <w:p w14:paraId="42D6BB68" w14:textId="77777777" w:rsidR="00B26228" w:rsidRPr="00F03AE2" w:rsidRDefault="00B26228" w:rsidP="00107598">
            <w:pPr>
              <w:spacing w:after="0" w:line="240" w:lineRule="auto"/>
              <w:jc w:val="both"/>
              <w:rPr>
                <w:rFonts w:ascii="Times New Roman" w:hAnsi="Times New Roman" w:cs="Times New Roman"/>
                <w:szCs w:val="18"/>
              </w:rPr>
            </w:pPr>
            <w:r w:rsidRPr="00F03AE2">
              <w:rPr>
                <w:rFonts w:ascii="Times New Roman" w:hAnsi="Times New Roman" w:cs="Times New Roman"/>
                <w:szCs w:val="18"/>
              </w:rPr>
              <w:t>/app/Model/Group.php</w:t>
            </w:r>
          </w:p>
        </w:tc>
        <w:tc>
          <w:tcPr>
            <w:tcW w:w="0" w:type="auto"/>
          </w:tcPr>
          <w:p w14:paraId="42E056D4" w14:textId="77777777" w:rsidR="00B26228" w:rsidRPr="00F03AE2" w:rsidRDefault="00B26228" w:rsidP="00107598">
            <w:pPr>
              <w:spacing w:after="0" w:line="240" w:lineRule="auto"/>
              <w:jc w:val="right"/>
              <w:rPr>
                <w:rFonts w:ascii="Times New Roman" w:hAnsi="Times New Roman" w:cs="Times New Roman"/>
                <w:szCs w:val="18"/>
              </w:rPr>
            </w:pPr>
            <w:r w:rsidRPr="00F03AE2">
              <w:rPr>
                <w:rFonts w:ascii="Times New Roman" w:hAnsi="Times New Roman" w:cs="Times New Roman"/>
                <w:szCs w:val="18"/>
              </w:rPr>
              <w:t>15</w:t>
            </w:r>
          </w:p>
        </w:tc>
      </w:tr>
      <w:tr w:rsidR="00B26228" w:rsidRPr="00F03AE2" w14:paraId="599C0921" w14:textId="77777777" w:rsidTr="00B26228">
        <w:trPr>
          <w:jc w:val="center"/>
        </w:trPr>
        <w:tc>
          <w:tcPr>
            <w:tcW w:w="3280" w:type="dxa"/>
          </w:tcPr>
          <w:p w14:paraId="64E03615" w14:textId="77777777" w:rsidR="00B26228" w:rsidRPr="00F03AE2" w:rsidRDefault="00B26228" w:rsidP="00107598">
            <w:pPr>
              <w:spacing w:after="0" w:line="240" w:lineRule="auto"/>
              <w:jc w:val="both"/>
              <w:rPr>
                <w:rFonts w:ascii="Times New Roman" w:hAnsi="Times New Roman" w:cs="Times New Roman"/>
                <w:szCs w:val="18"/>
              </w:rPr>
            </w:pPr>
            <w:r w:rsidRPr="00F03AE2">
              <w:rPr>
                <w:rFonts w:ascii="Times New Roman" w:hAnsi="Times New Roman" w:cs="Times New Roman"/>
                <w:szCs w:val="18"/>
              </w:rPr>
              <w:t>/app/Model/Role.php</w:t>
            </w:r>
          </w:p>
        </w:tc>
        <w:tc>
          <w:tcPr>
            <w:tcW w:w="0" w:type="auto"/>
          </w:tcPr>
          <w:p w14:paraId="0887B79F" w14:textId="77777777" w:rsidR="00B26228" w:rsidRPr="00F03AE2" w:rsidRDefault="00B26228" w:rsidP="00107598">
            <w:pPr>
              <w:spacing w:after="0" w:line="240" w:lineRule="auto"/>
              <w:jc w:val="right"/>
              <w:rPr>
                <w:rFonts w:ascii="Times New Roman" w:hAnsi="Times New Roman" w:cs="Times New Roman"/>
                <w:szCs w:val="18"/>
              </w:rPr>
            </w:pPr>
            <w:r w:rsidRPr="00F03AE2">
              <w:rPr>
                <w:rFonts w:ascii="Times New Roman" w:hAnsi="Times New Roman" w:cs="Times New Roman"/>
                <w:szCs w:val="18"/>
              </w:rPr>
              <w:t>15</w:t>
            </w:r>
          </w:p>
        </w:tc>
      </w:tr>
      <w:tr w:rsidR="00B26228" w:rsidRPr="00F03AE2" w14:paraId="5BACC172" w14:textId="77777777" w:rsidTr="00B26228">
        <w:trPr>
          <w:jc w:val="center"/>
        </w:trPr>
        <w:tc>
          <w:tcPr>
            <w:tcW w:w="3280" w:type="dxa"/>
          </w:tcPr>
          <w:p w14:paraId="521723EF"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rPr>
              <w:t>/app/Model/User.php</w:t>
            </w:r>
          </w:p>
        </w:tc>
        <w:tc>
          <w:tcPr>
            <w:tcW w:w="0" w:type="auto"/>
          </w:tcPr>
          <w:p w14:paraId="5CCA65B5"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rPr>
              <w:t>41</w:t>
            </w:r>
          </w:p>
        </w:tc>
      </w:tr>
      <w:tr w:rsidR="00B26228" w:rsidRPr="00F03AE2" w14:paraId="2F06DE6A" w14:textId="77777777" w:rsidTr="00B26228">
        <w:trPr>
          <w:jc w:val="center"/>
        </w:trPr>
        <w:tc>
          <w:tcPr>
            <w:tcW w:w="3280" w:type="dxa"/>
          </w:tcPr>
          <w:p w14:paraId="0D861373"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lang w:val="en-US"/>
              </w:rPr>
              <w:t>/app/View/groups/index.ctp</w:t>
            </w:r>
          </w:p>
        </w:tc>
        <w:tc>
          <w:tcPr>
            <w:tcW w:w="0" w:type="auto"/>
          </w:tcPr>
          <w:p w14:paraId="6BA4DEDE" w14:textId="77777777" w:rsidR="00B26228" w:rsidRPr="00F03AE2" w:rsidRDefault="00B26228" w:rsidP="00107598">
            <w:pPr>
              <w:spacing w:after="0" w:line="240" w:lineRule="auto"/>
              <w:jc w:val="right"/>
              <w:rPr>
                <w:rFonts w:ascii="Times New Roman" w:hAnsi="Times New Roman" w:cs="Times New Roman"/>
                <w:szCs w:val="18"/>
              </w:rPr>
            </w:pPr>
            <w:r w:rsidRPr="00F03AE2">
              <w:rPr>
                <w:rFonts w:ascii="Times New Roman" w:hAnsi="Times New Roman" w:cs="Times New Roman"/>
                <w:szCs w:val="18"/>
                <w:lang w:val="en-US"/>
              </w:rPr>
              <w:t>480</w:t>
            </w:r>
          </w:p>
        </w:tc>
      </w:tr>
      <w:tr w:rsidR="00B26228" w:rsidRPr="00F03AE2" w14:paraId="3D428A17" w14:textId="77777777" w:rsidTr="00B26228">
        <w:trPr>
          <w:jc w:val="center"/>
        </w:trPr>
        <w:tc>
          <w:tcPr>
            <w:tcW w:w="3280" w:type="dxa"/>
          </w:tcPr>
          <w:p w14:paraId="358F5469"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lang w:val="en-US"/>
              </w:rPr>
              <w:t>/app/View/roles/index.ctp</w:t>
            </w:r>
          </w:p>
        </w:tc>
        <w:tc>
          <w:tcPr>
            <w:tcW w:w="0" w:type="auto"/>
          </w:tcPr>
          <w:p w14:paraId="56A61A0F"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474</w:t>
            </w:r>
          </w:p>
        </w:tc>
      </w:tr>
      <w:tr w:rsidR="00B26228" w:rsidRPr="00F03AE2" w14:paraId="1684C0CE" w14:textId="77777777" w:rsidTr="00B26228">
        <w:trPr>
          <w:jc w:val="center"/>
        </w:trPr>
        <w:tc>
          <w:tcPr>
            <w:tcW w:w="3280" w:type="dxa"/>
          </w:tcPr>
          <w:p w14:paraId="3CB869A0"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lang w:val="en-US"/>
              </w:rPr>
              <w:t>/app/View/users/index.ctp</w:t>
            </w:r>
          </w:p>
        </w:tc>
        <w:tc>
          <w:tcPr>
            <w:tcW w:w="0" w:type="auto"/>
          </w:tcPr>
          <w:p w14:paraId="09B8EDBA"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511</w:t>
            </w:r>
          </w:p>
        </w:tc>
      </w:tr>
      <w:tr w:rsidR="00B26228" w:rsidRPr="00F03AE2" w14:paraId="5CA4C026" w14:textId="77777777" w:rsidTr="00B26228">
        <w:trPr>
          <w:jc w:val="center"/>
        </w:trPr>
        <w:tc>
          <w:tcPr>
            <w:tcW w:w="3280" w:type="dxa"/>
          </w:tcPr>
          <w:p w14:paraId="7DE55634"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lang w:val="en-US"/>
              </w:rPr>
              <w:t>/app/View/users/login.ctp</w:t>
            </w:r>
          </w:p>
        </w:tc>
        <w:tc>
          <w:tcPr>
            <w:tcW w:w="0" w:type="auto"/>
          </w:tcPr>
          <w:p w14:paraId="62291202"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37</w:t>
            </w:r>
          </w:p>
        </w:tc>
      </w:tr>
      <w:tr w:rsidR="00B26228" w:rsidRPr="00F03AE2" w14:paraId="50DA209B" w14:textId="77777777" w:rsidTr="00B26228">
        <w:trPr>
          <w:jc w:val="center"/>
        </w:trPr>
        <w:tc>
          <w:tcPr>
            <w:tcW w:w="3280" w:type="dxa"/>
          </w:tcPr>
          <w:p w14:paraId="376C6173"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lang w:val="en-US"/>
              </w:rPr>
              <w:t>/app/View/Pages/home.ctp</w:t>
            </w:r>
          </w:p>
        </w:tc>
        <w:tc>
          <w:tcPr>
            <w:tcW w:w="0" w:type="auto"/>
          </w:tcPr>
          <w:p w14:paraId="53E344FB"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319</w:t>
            </w:r>
          </w:p>
        </w:tc>
      </w:tr>
      <w:tr w:rsidR="00B26228" w:rsidRPr="00F03AE2" w14:paraId="4F8F3688" w14:textId="77777777" w:rsidTr="00B26228">
        <w:trPr>
          <w:jc w:val="center"/>
        </w:trPr>
        <w:tc>
          <w:tcPr>
            <w:tcW w:w="3280" w:type="dxa"/>
          </w:tcPr>
          <w:p w14:paraId="5B21C8D4"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rPr>
              <w:t>/app/Controller/GroupsController.php</w:t>
            </w:r>
          </w:p>
        </w:tc>
        <w:tc>
          <w:tcPr>
            <w:tcW w:w="0" w:type="auto"/>
          </w:tcPr>
          <w:p w14:paraId="3A2243C9"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44</w:t>
            </w:r>
          </w:p>
        </w:tc>
      </w:tr>
      <w:tr w:rsidR="00B26228" w:rsidRPr="00F03AE2" w14:paraId="21EFC65D" w14:textId="77777777" w:rsidTr="00B26228">
        <w:trPr>
          <w:jc w:val="center"/>
        </w:trPr>
        <w:tc>
          <w:tcPr>
            <w:tcW w:w="3280" w:type="dxa"/>
          </w:tcPr>
          <w:p w14:paraId="442BE84E"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rPr>
              <w:t>/app/Controller/RolesController.php</w:t>
            </w:r>
          </w:p>
        </w:tc>
        <w:tc>
          <w:tcPr>
            <w:tcW w:w="0" w:type="auto"/>
          </w:tcPr>
          <w:p w14:paraId="637BDD90"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44</w:t>
            </w:r>
          </w:p>
        </w:tc>
      </w:tr>
      <w:tr w:rsidR="00B26228" w:rsidRPr="00F03AE2" w14:paraId="2D9AE086" w14:textId="77777777" w:rsidTr="00B26228">
        <w:trPr>
          <w:jc w:val="center"/>
        </w:trPr>
        <w:tc>
          <w:tcPr>
            <w:tcW w:w="3280" w:type="dxa"/>
          </w:tcPr>
          <w:p w14:paraId="0699AA97" w14:textId="77777777" w:rsidR="00B26228" w:rsidRPr="00F03AE2" w:rsidRDefault="00B26228" w:rsidP="00107598">
            <w:pPr>
              <w:spacing w:after="0" w:line="240" w:lineRule="auto"/>
              <w:jc w:val="both"/>
              <w:rPr>
                <w:rFonts w:ascii="Times New Roman" w:hAnsi="Times New Roman" w:cs="Times New Roman"/>
                <w:szCs w:val="18"/>
                <w:lang w:val="en-US"/>
              </w:rPr>
            </w:pPr>
            <w:r w:rsidRPr="00F03AE2">
              <w:rPr>
                <w:rFonts w:ascii="Times New Roman" w:hAnsi="Times New Roman" w:cs="Times New Roman"/>
                <w:szCs w:val="18"/>
              </w:rPr>
              <w:t>/app/Controller/UsersController.php</w:t>
            </w:r>
          </w:p>
        </w:tc>
        <w:tc>
          <w:tcPr>
            <w:tcW w:w="0" w:type="auto"/>
          </w:tcPr>
          <w:p w14:paraId="50321D4D" w14:textId="77777777" w:rsidR="00B26228" w:rsidRPr="00F03AE2" w:rsidRDefault="00B26228" w:rsidP="00107598">
            <w:pPr>
              <w:spacing w:after="0" w:line="240" w:lineRule="auto"/>
              <w:jc w:val="right"/>
              <w:rPr>
                <w:rFonts w:ascii="Times New Roman" w:hAnsi="Times New Roman" w:cs="Times New Roman"/>
                <w:szCs w:val="18"/>
                <w:lang w:val="en-US"/>
              </w:rPr>
            </w:pPr>
            <w:r w:rsidRPr="00F03AE2">
              <w:rPr>
                <w:rFonts w:ascii="Times New Roman" w:hAnsi="Times New Roman" w:cs="Times New Roman"/>
                <w:szCs w:val="18"/>
                <w:lang w:val="en-US"/>
              </w:rPr>
              <w:t>73</w:t>
            </w:r>
          </w:p>
        </w:tc>
      </w:tr>
    </w:tbl>
    <w:p w14:paraId="29A44E72" w14:textId="5FDA9D96" w:rsidR="00B26228" w:rsidRPr="00F03AE2" w:rsidRDefault="00B26228" w:rsidP="00B26228">
      <w:pPr>
        <w:pStyle w:val="Prrafodelista"/>
        <w:spacing w:after="0" w:line="360" w:lineRule="auto"/>
        <w:ind w:left="1068" w:firstLine="348"/>
        <w:rPr>
          <w:rFonts w:cs="Times New Roman"/>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bookmarkStart w:id="190" w:name="_Toc421816443"/>
      <w:r w:rsidRPr="00F03AE2">
        <w:rPr>
          <w:rFonts w:cs="Times New Roman"/>
        </w:rPr>
        <w:t xml:space="preserve">          </w:t>
      </w:r>
    </w:p>
    <w:p w14:paraId="1F62361F" w14:textId="77777777" w:rsidR="00B26228" w:rsidRPr="00F03AE2" w:rsidRDefault="00B26228" w:rsidP="00B26228">
      <w:pPr>
        <w:pStyle w:val="Prrafodelista"/>
        <w:spacing w:after="0" w:line="360" w:lineRule="auto"/>
        <w:ind w:left="1068" w:firstLine="348"/>
        <w:rPr>
          <w:rFonts w:ascii="Times New Roman" w:hAnsi="Times New Roman" w:cs="Times New Roman"/>
          <w:sz w:val="16"/>
          <w:szCs w:val="24"/>
        </w:rPr>
      </w:pPr>
    </w:p>
    <w:p w14:paraId="15C2FA69" w14:textId="7977147D" w:rsidR="00B26228" w:rsidRPr="00F03AE2" w:rsidRDefault="00B26228" w:rsidP="00B26228">
      <w:pPr>
        <w:pStyle w:val="Tablas"/>
        <w:spacing w:before="0" w:line="360" w:lineRule="auto"/>
        <w:rPr>
          <w:rFonts w:cs="Times New Roman"/>
        </w:rPr>
      </w:pPr>
      <w:r w:rsidRPr="00F03AE2">
        <w:rPr>
          <w:rFonts w:cs="Times New Roman"/>
        </w:rPr>
        <w:t xml:space="preserve">            </w:t>
      </w:r>
      <w:r w:rsidRPr="00F03AE2">
        <w:rPr>
          <w:rFonts w:cs="Times New Roman"/>
        </w:rPr>
        <w:tab/>
      </w:r>
      <w:bookmarkStart w:id="191" w:name="_Toc426542890"/>
      <w:r w:rsidRPr="00F03AE2">
        <w:rPr>
          <w:rFonts w:cs="Times New Roman"/>
        </w:rPr>
        <w:t xml:space="preserve">Tabla 3-2: </w:t>
      </w:r>
      <w:r w:rsidRPr="00F03AE2">
        <w:rPr>
          <w:rFonts w:cs="Times New Roman"/>
          <w:b w:val="0"/>
        </w:rPr>
        <w:t>Resultados obtenidos líneas de código Laravel</w:t>
      </w:r>
      <w:bookmarkEnd w:id="190"/>
      <w:bookmarkEnd w:id="1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791"/>
      </w:tblGrid>
      <w:tr w:rsidR="00B26228" w:rsidRPr="00F03AE2" w14:paraId="6F220F60" w14:textId="77777777" w:rsidTr="00107598">
        <w:trPr>
          <w:jc w:val="center"/>
        </w:trPr>
        <w:tc>
          <w:tcPr>
            <w:tcW w:w="0" w:type="auto"/>
          </w:tcPr>
          <w:p w14:paraId="740D5BFE" w14:textId="77777777" w:rsidR="00B26228" w:rsidRPr="00F03AE2" w:rsidRDefault="00B26228" w:rsidP="00107598">
            <w:pPr>
              <w:spacing w:after="0" w:line="276" w:lineRule="auto"/>
              <w:rPr>
                <w:rFonts w:ascii="Times New Roman" w:hAnsi="Times New Roman" w:cs="Times New Roman"/>
                <w:b/>
              </w:rPr>
            </w:pPr>
            <w:r w:rsidRPr="00F03AE2">
              <w:rPr>
                <w:rFonts w:ascii="Times New Roman" w:hAnsi="Times New Roman" w:cs="Times New Roman"/>
                <w:b/>
              </w:rPr>
              <w:t>Archivo</w:t>
            </w:r>
          </w:p>
        </w:tc>
        <w:tc>
          <w:tcPr>
            <w:tcW w:w="0" w:type="auto"/>
          </w:tcPr>
          <w:p w14:paraId="3F8F14E9" w14:textId="77777777" w:rsidR="00B26228" w:rsidRPr="00F03AE2" w:rsidRDefault="00B26228" w:rsidP="00107598">
            <w:pPr>
              <w:spacing w:after="0" w:line="276" w:lineRule="auto"/>
              <w:jc w:val="center"/>
              <w:rPr>
                <w:rFonts w:ascii="Times New Roman" w:hAnsi="Times New Roman" w:cs="Times New Roman"/>
                <w:b/>
              </w:rPr>
            </w:pPr>
            <w:r w:rsidRPr="00F03AE2">
              <w:rPr>
                <w:rFonts w:ascii="Times New Roman" w:hAnsi="Times New Roman" w:cs="Times New Roman"/>
                <w:b/>
              </w:rPr>
              <w:t>#LDC</w:t>
            </w:r>
          </w:p>
        </w:tc>
      </w:tr>
      <w:tr w:rsidR="00B26228" w:rsidRPr="00F03AE2" w14:paraId="161ED86C" w14:textId="77777777" w:rsidTr="00107598">
        <w:trPr>
          <w:jc w:val="center"/>
        </w:trPr>
        <w:tc>
          <w:tcPr>
            <w:tcW w:w="0" w:type="auto"/>
          </w:tcPr>
          <w:p w14:paraId="08B4C2D3" w14:textId="77777777" w:rsidR="00B26228" w:rsidRPr="00F03AE2" w:rsidRDefault="00B26228" w:rsidP="00107598">
            <w:pPr>
              <w:spacing w:after="0" w:line="276" w:lineRule="auto"/>
              <w:jc w:val="both"/>
              <w:rPr>
                <w:rFonts w:ascii="Times New Roman" w:hAnsi="Times New Roman" w:cs="Times New Roman"/>
              </w:rPr>
            </w:pPr>
            <w:r w:rsidRPr="00F03AE2">
              <w:rPr>
                <w:rFonts w:ascii="Times New Roman" w:hAnsi="Times New Roman" w:cs="Times New Roman"/>
              </w:rPr>
              <w:t>/app/models/Group.php</w:t>
            </w:r>
          </w:p>
        </w:tc>
        <w:tc>
          <w:tcPr>
            <w:tcW w:w="0" w:type="auto"/>
          </w:tcPr>
          <w:p w14:paraId="19A2D054" w14:textId="77777777" w:rsidR="00B26228" w:rsidRPr="00F03AE2" w:rsidRDefault="00B26228" w:rsidP="00107598">
            <w:pPr>
              <w:spacing w:after="0" w:line="276" w:lineRule="auto"/>
              <w:jc w:val="right"/>
              <w:rPr>
                <w:rFonts w:ascii="Times New Roman" w:hAnsi="Times New Roman" w:cs="Times New Roman"/>
              </w:rPr>
            </w:pPr>
            <w:r w:rsidRPr="00F03AE2">
              <w:rPr>
                <w:rFonts w:ascii="Times New Roman" w:hAnsi="Times New Roman" w:cs="Times New Roman"/>
              </w:rPr>
              <w:t>9</w:t>
            </w:r>
          </w:p>
        </w:tc>
      </w:tr>
      <w:tr w:rsidR="00B26228" w:rsidRPr="00F03AE2" w14:paraId="2E2D594E" w14:textId="77777777" w:rsidTr="00107598">
        <w:trPr>
          <w:jc w:val="center"/>
        </w:trPr>
        <w:tc>
          <w:tcPr>
            <w:tcW w:w="0" w:type="auto"/>
          </w:tcPr>
          <w:p w14:paraId="386159A9" w14:textId="77777777" w:rsidR="00B26228" w:rsidRPr="00F03AE2" w:rsidRDefault="00B26228" w:rsidP="00107598">
            <w:pPr>
              <w:spacing w:after="0" w:line="276" w:lineRule="auto"/>
              <w:jc w:val="both"/>
              <w:rPr>
                <w:rFonts w:ascii="Times New Roman" w:hAnsi="Times New Roman" w:cs="Times New Roman"/>
              </w:rPr>
            </w:pPr>
            <w:r w:rsidRPr="00F03AE2">
              <w:rPr>
                <w:rFonts w:ascii="Times New Roman" w:hAnsi="Times New Roman" w:cs="Times New Roman"/>
              </w:rPr>
              <w:t>/app/models/Role.php</w:t>
            </w:r>
          </w:p>
        </w:tc>
        <w:tc>
          <w:tcPr>
            <w:tcW w:w="0" w:type="auto"/>
          </w:tcPr>
          <w:p w14:paraId="09B98B9A" w14:textId="77777777" w:rsidR="00B26228" w:rsidRPr="00F03AE2" w:rsidRDefault="00B26228" w:rsidP="00107598">
            <w:pPr>
              <w:spacing w:after="0" w:line="276" w:lineRule="auto"/>
              <w:jc w:val="right"/>
              <w:rPr>
                <w:rFonts w:ascii="Times New Roman" w:hAnsi="Times New Roman" w:cs="Times New Roman"/>
              </w:rPr>
            </w:pPr>
            <w:r w:rsidRPr="00F03AE2">
              <w:rPr>
                <w:rFonts w:ascii="Times New Roman" w:hAnsi="Times New Roman" w:cs="Times New Roman"/>
              </w:rPr>
              <w:t>9</w:t>
            </w:r>
          </w:p>
        </w:tc>
      </w:tr>
      <w:tr w:rsidR="00B26228" w:rsidRPr="00F03AE2" w14:paraId="7636EECE" w14:textId="77777777" w:rsidTr="00107598">
        <w:trPr>
          <w:jc w:val="center"/>
        </w:trPr>
        <w:tc>
          <w:tcPr>
            <w:tcW w:w="0" w:type="auto"/>
          </w:tcPr>
          <w:p w14:paraId="1CC7CE52" w14:textId="77777777" w:rsidR="00B26228" w:rsidRPr="00F03AE2" w:rsidRDefault="00B26228" w:rsidP="00107598">
            <w:pPr>
              <w:spacing w:after="0" w:line="276" w:lineRule="auto"/>
              <w:jc w:val="both"/>
              <w:rPr>
                <w:rFonts w:ascii="Times New Roman" w:hAnsi="Times New Roman" w:cs="Times New Roman"/>
              </w:rPr>
            </w:pPr>
            <w:r w:rsidRPr="00F03AE2">
              <w:rPr>
                <w:rFonts w:ascii="Times New Roman" w:hAnsi="Times New Roman" w:cs="Times New Roman"/>
              </w:rPr>
              <w:t>/app/models/User.php</w:t>
            </w:r>
          </w:p>
        </w:tc>
        <w:tc>
          <w:tcPr>
            <w:tcW w:w="0" w:type="auto"/>
          </w:tcPr>
          <w:p w14:paraId="3842D01E" w14:textId="77777777" w:rsidR="00B26228" w:rsidRPr="00F03AE2" w:rsidRDefault="00B26228" w:rsidP="00107598">
            <w:pPr>
              <w:spacing w:after="0" w:line="276" w:lineRule="auto"/>
              <w:jc w:val="right"/>
              <w:rPr>
                <w:rFonts w:ascii="Times New Roman" w:hAnsi="Times New Roman" w:cs="Times New Roman"/>
              </w:rPr>
            </w:pPr>
            <w:r w:rsidRPr="00F03AE2">
              <w:rPr>
                <w:rFonts w:ascii="Times New Roman" w:hAnsi="Times New Roman" w:cs="Times New Roman"/>
              </w:rPr>
              <w:t>6</w:t>
            </w:r>
          </w:p>
        </w:tc>
      </w:tr>
      <w:tr w:rsidR="00B26228" w:rsidRPr="00F03AE2" w14:paraId="4602AF96" w14:textId="77777777" w:rsidTr="00107598">
        <w:trPr>
          <w:jc w:val="center"/>
        </w:trPr>
        <w:tc>
          <w:tcPr>
            <w:tcW w:w="0" w:type="auto"/>
          </w:tcPr>
          <w:p w14:paraId="347441DC"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lang w:val="en-US"/>
              </w:rPr>
              <w:t>/app/views/groups/index.blade.php</w:t>
            </w:r>
          </w:p>
        </w:tc>
        <w:tc>
          <w:tcPr>
            <w:tcW w:w="0" w:type="auto"/>
          </w:tcPr>
          <w:p w14:paraId="6B0F537C"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513</w:t>
            </w:r>
          </w:p>
        </w:tc>
      </w:tr>
      <w:tr w:rsidR="00B26228" w:rsidRPr="00F03AE2" w14:paraId="2F38CA84" w14:textId="77777777" w:rsidTr="00107598">
        <w:trPr>
          <w:jc w:val="center"/>
        </w:trPr>
        <w:tc>
          <w:tcPr>
            <w:tcW w:w="0" w:type="auto"/>
          </w:tcPr>
          <w:p w14:paraId="7016EAED"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lang w:val="en-US"/>
              </w:rPr>
              <w:t>/app/views/roles/index.blade.php</w:t>
            </w:r>
          </w:p>
        </w:tc>
        <w:tc>
          <w:tcPr>
            <w:tcW w:w="0" w:type="auto"/>
          </w:tcPr>
          <w:p w14:paraId="3A3F7358"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513</w:t>
            </w:r>
          </w:p>
        </w:tc>
      </w:tr>
      <w:tr w:rsidR="00B26228" w:rsidRPr="00F03AE2" w14:paraId="5EFDB69C" w14:textId="77777777" w:rsidTr="00107598">
        <w:trPr>
          <w:jc w:val="center"/>
        </w:trPr>
        <w:tc>
          <w:tcPr>
            <w:tcW w:w="0" w:type="auto"/>
          </w:tcPr>
          <w:p w14:paraId="30BDF1BC"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lang w:val="en-US"/>
              </w:rPr>
              <w:t>/app/views/users/index.blade.php</w:t>
            </w:r>
          </w:p>
        </w:tc>
        <w:tc>
          <w:tcPr>
            <w:tcW w:w="0" w:type="auto"/>
          </w:tcPr>
          <w:p w14:paraId="01EF9397"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556</w:t>
            </w:r>
          </w:p>
        </w:tc>
      </w:tr>
      <w:tr w:rsidR="00B26228" w:rsidRPr="00F03AE2" w14:paraId="023607C9" w14:textId="77777777" w:rsidTr="00107598">
        <w:trPr>
          <w:jc w:val="center"/>
        </w:trPr>
        <w:tc>
          <w:tcPr>
            <w:tcW w:w="0" w:type="auto"/>
          </w:tcPr>
          <w:p w14:paraId="465365B3"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lang w:val="en-US"/>
              </w:rPr>
              <w:t>/app/views/users/login.blade.php</w:t>
            </w:r>
          </w:p>
        </w:tc>
        <w:tc>
          <w:tcPr>
            <w:tcW w:w="0" w:type="auto"/>
          </w:tcPr>
          <w:p w14:paraId="08716B82"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62</w:t>
            </w:r>
          </w:p>
        </w:tc>
      </w:tr>
      <w:tr w:rsidR="00B26228" w:rsidRPr="00F03AE2" w14:paraId="52BF772D" w14:textId="77777777" w:rsidTr="00107598">
        <w:trPr>
          <w:jc w:val="center"/>
        </w:trPr>
        <w:tc>
          <w:tcPr>
            <w:tcW w:w="0" w:type="auto"/>
          </w:tcPr>
          <w:p w14:paraId="6DD56E47"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lang w:val="en-US"/>
              </w:rPr>
              <w:t>/app/views/home.blade.php</w:t>
            </w:r>
          </w:p>
        </w:tc>
        <w:tc>
          <w:tcPr>
            <w:tcW w:w="0" w:type="auto"/>
          </w:tcPr>
          <w:p w14:paraId="2FF485D8"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323</w:t>
            </w:r>
          </w:p>
        </w:tc>
      </w:tr>
      <w:tr w:rsidR="00B26228" w:rsidRPr="00F03AE2" w14:paraId="5929D113" w14:textId="77777777" w:rsidTr="00107598">
        <w:trPr>
          <w:jc w:val="center"/>
        </w:trPr>
        <w:tc>
          <w:tcPr>
            <w:tcW w:w="0" w:type="auto"/>
          </w:tcPr>
          <w:p w14:paraId="164BCCAC"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rPr>
              <w:t>/app/controllers/GroupsController.php</w:t>
            </w:r>
          </w:p>
        </w:tc>
        <w:tc>
          <w:tcPr>
            <w:tcW w:w="0" w:type="auto"/>
          </w:tcPr>
          <w:p w14:paraId="74F7955C"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41</w:t>
            </w:r>
          </w:p>
        </w:tc>
      </w:tr>
      <w:tr w:rsidR="00B26228" w:rsidRPr="00F03AE2" w14:paraId="2D11CF5D" w14:textId="77777777" w:rsidTr="00107598">
        <w:trPr>
          <w:jc w:val="center"/>
        </w:trPr>
        <w:tc>
          <w:tcPr>
            <w:tcW w:w="0" w:type="auto"/>
          </w:tcPr>
          <w:p w14:paraId="34469A0C"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rPr>
              <w:t>/app/controllers/RolesController.php</w:t>
            </w:r>
          </w:p>
        </w:tc>
        <w:tc>
          <w:tcPr>
            <w:tcW w:w="0" w:type="auto"/>
          </w:tcPr>
          <w:p w14:paraId="13909787"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41</w:t>
            </w:r>
          </w:p>
        </w:tc>
      </w:tr>
      <w:tr w:rsidR="00B26228" w:rsidRPr="00F03AE2" w14:paraId="72D58303" w14:textId="77777777" w:rsidTr="00107598">
        <w:trPr>
          <w:jc w:val="center"/>
        </w:trPr>
        <w:tc>
          <w:tcPr>
            <w:tcW w:w="0" w:type="auto"/>
          </w:tcPr>
          <w:p w14:paraId="1F4CFAE7" w14:textId="77777777" w:rsidR="00B26228" w:rsidRPr="00F03AE2" w:rsidRDefault="00B26228" w:rsidP="00107598">
            <w:pPr>
              <w:spacing w:after="0" w:line="276" w:lineRule="auto"/>
              <w:jc w:val="both"/>
              <w:rPr>
                <w:rFonts w:ascii="Times New Roman" w:hAnsi="Times New Roman" w:cs="Times New Roman"/>
                <w:lang w:val="en-US"/>
              </w:rPr>
            </w:pPr>
            <w:r w:rsidRPr="00F03AE2">
              <w:rPr>
                <w:rFonts w:ascii="Times New Roman" w:hAnsi="Times New Roman" w:cs="Times New Roman"/>
              </w:rPr>
              <w:t>/app/controllers/UsersController.php</w:t>
            </w:r>
          </w:p>
        </w:tc>
        <w:tc>
          <w:tcPr>
            <w:tcW w:w="0" w:type="auto"/>
          </w:tcPr>
          <w:p w14:paraId="67423AC5" w14:textId="77777777" w:rsidR="00B26228" w:rsidRPr="00F03AE2" w:rsidRDefault="00B26228" w:rsidP="00107598">
            <w:pPr>
              <w:spacing w:after="0" w:line="276" w:lineRule="auto"/>
              <w:jc w:val="right"/>
              <w:rPr>
                <w:rFonts w:ascii="Times New Roman" w:hAnsi="Times New Roman" w:cs="Times New Roman"/>
                <w:lang w:val="en-US"/>
              </w:rPr>
            </w:pPr>
            <w:r w:rsidRPr="00F03AE2">
              <w:rPr>
                <w:rFonts w:ascii="Times New Roman" w:hAnsi="Times New Roman" w:cs="Times New Roman"/>
                <w:lang w:val="en-US"/>
              </w:rPr>
              <w:t>52</w:t>
            </w:r>
          </w:p>
        </w:tc>
      </w:tr>
    </w:tbl>
    <w:p w14:paraId="040FF611" w14:textId="03709AF9" w:rsidR="00B26228" w:rsidRPr="00F03AE2" w:rsidRDefault="00B26228" w:rsidP="00B26228">
      <w:pPr>
        <w:pStyle w:val="Prrafodelista"/>
        <w:spacing w:after="0" w:line="360" w:lineRule="auto"/>
        <w:ind w:left="177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735F93E8" w14:textId="77777777" w:rsidR="00B26228" w:rsidRPr="00F03AE2" w:rsidRDefault="00B26228" w:rsidP="00B26228">
      <w:pPr>
        <w:spacing w:after="0" w:line="360" w:lineRule="auto"/>
        <w:jc w:val="both"/>
        <w:rPr>
          <w:rFonts w:ascii="Times New Roman" w:hAnsi="Times New Roman" w:cs="Times New Roman"/>
        </w:rPr>
      </w:pPr>
    </w:p>
    <w:p w14:paraId="34BA3227" w14:textId="70D1D78C"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La Tabla 3-3 contiene la estadística descriptiva cuyos datos son:</w:t>
      </w:r>
    </w:p>
    <w:p w14:paraId="6622DA35" w14:textId="77777777" w:rsidR="00B26228" w:rsidRPr="00F03AE2" w:rsidRDefault="00B26228" w:rsidP="00B26228">
      <w:pPr>
        <w:spacing w:after="0" w:line="360" w:lineRule="auto"/>
        <w:jc w:val="both"/>
        <w:rPr>
          <w:rFonts w:ascii="Times New Roman" w:hAnsi="Times New Roman" w:cs="Times New Roman"/>
        </w:rPr>
      </w:pPr>
    </w:p>
    <w:p w14:paraId="24ED6777" w14:textId="77777777" w:rsidR="00B26228" w:rsidRPr="00F03AE2" w:rsidRDefault="00B26228" w:rsidP="00B26228">
      <w:pPr>
        <w:spacing w:after="0" w:line="360" w:lineRule="auto"/>
        <w:jc w:val="both"/>
        <w:rPr>
          <w:rFonts w:ascii="Times New Roman" w:hAnsi="Times New Roman" w:cs="Times New Roman"/>
        </w:rPr>
      </w:pPr>
    </w:p>
    <w:p w14:paraId="15582695" w14:textId="77777777" w:rsidR="00066D81" w:rsidRPr="00F03AE2" w:rsidRDefault="00066D81" w:rsidP="00B26228">
      <w:pPr>
        <w:spacing w:after="0" w:line="360" w:lineRule="auto"/>
        <w:jc w:val="both"/>
        <w:rPr>
          <w:rFonts w:ascii="Times New Roman" w:hAnsi="Times New Roman" w:cs="Times New Roman"/>
        </w:rPr>
      </w:pPr>
    </w:p>
    <w:p w14:paraId="71CCEACE" w14:textId="77777777" w:rsidR="00066D81" w:rsidRPr="00F03AE2" w:rsidRDefault="00066D81" w:rsidP="00B26228">
      <w:pPr>
        <w:spacing w:after="0" w:line="360" w:lineRule="auto"/>
        <w:jc w:val="both"/>
        <w:rPr>
          <w:rFonts w:ascii="Times New Roman" w:hAnsi="Times New Roman" w:cs="Times New Roman"/>
        </w:rPr>
      </w:pPr>
    </w:p>
    <w:p w14:paraId="1C84D712" w14:textId="79C8BC51" w:rsidR="00B26228" w:rsidRPr="00F03AE2" w:rsidRDefault="00B26228" w:rsidP="00B26228">
      <w:pPr>
        <w:pStyle w:val="Tablas"/>
        <w:spacing w:before="0" w:line="360" w:lineRule="auto"/>
        <w:rPr>
          <w:rFonts w:cs="Times New Roman"/>
          <w:b w:val="0"/>
        </w:rPr>
      </w:pPr>
      <w:bookmarkStart w:id="192" w:name="_Toc421816444"/>
      <w:r w:rsidRPr="00F03AE2">
        <w:rPr>
          <w:rFonts w:cs="Times New Roman"/>
        </w:rPr>
        <w:t xml:space="preserve">      </w:t>
      </w:r>
      <w:bookmarkStart w:id="193" w:name="_Toc426542891"/>
      <w:r w:rsidRPr="00F03AE2">
        <w:rPr>
          <w:rFonts w:cs="Times New Roman"/>
        </w:rPr>
        <w:t xml:space="preserve">Tabla 3-3: </w:t>
      </w:r>
      <w:r w:rsidRPr="00F03AE2">
        <w:rPr>
          <w:rFonts w:cs="Times New Roman"/>
          <w:b w:val="0"/>
        </w:rPr>
        <w:t>Estadística descriptiva líneas de código</w:t>
      </w:r>
      <w:bookmarkEnd w:id="192"/>
      <w:bookmarkEnd w:id="193"/>
    </w:p>
    <w:tbl>
      <w:tblPr>
        <w:tblW w:w="0" w:type="auto"/>
        <w:jc w:val="center"/>
        <w:tblCellMar>
          <w:left w:w="70" w:type="dxa"/>
          <w:right w:w="70" w:type="dxa"/>
        </w:tblCellMar>
        <w:tblLook w:val="04A0" w:firstRow="1" w:lastRow="0" w:firstColumn="1" w:lastColumn="0" w:noHBand="0" w:noVBand="1"/>
      </w:tblPr>
      <w:tblGrid>
        <w:gridCol w:w="1795"/>
        <w:gridCol w:w="905"/>
        <w:gridCol w:w="905"/>
      </w:tblGrid>
      <w:tr w:rsidR="00B26228" w:rsidRPr="00F03AE2" w14:paraId="531420BC" w14:textId="77777777" w:rsidTr="00107598">
        <w:trPr>
          <w:trHeight w:val="300"/>
          <w:jc w:val="center"/>
        </w:trPr>
        <w:tc>
          <w:tcPr>
            <w:tcW w:w="0" w:type="auto"/>
            <w:tcBorders>
              <w:top w:val="nil"/>
              <w:left w:val="nil"/>
              <w:bottom w:val="nil"/>
              <w:right w:val="nil"/>
            </w:tcBorders>
            <w:shd w:val="clear" w:color="auto" w:fill="auto"/>
            <w:noWrap/>
            <w:vAlign w:val="bottom"/>
            <w:hideMark/>
          </w:tcPr>
          <w:p w14:paraId="2F3B92C6" w14:textId="77777777" w:rsidR="00B26228" w:rsidRPr="00F03AE2" w:rsidRDefault="00B26228" w:rsidP="00107598">
            <w:pPr>
              <w:spacing w:after="0" w:line="360" w:lineRule="auto"/>
              <w:rPr>
                <w:rFonts w:ascii="Times New Roman" w:eastAsia="Times New Roman" w:hAnsi="Times New Roman" w:cs="Times New Roman"/>
                <w:sz w:val="18"/>
                <w:lang w:eastAsia="es-EC"/>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A897A" w14:textId="77777777" w:rsidR="00B26228" w:rsidRPr="00F03AE2" w:rsidRDefault="00B26228" w:rsidP="00107598">
            <w:pPr>
              <w:spacing w:after="0" w:line="360" w:lineRule="auto"/>
              <w:rPr>
                <w:rFonts w:ascii="Times New Roman" w:eastAsia="Times New Roman" w:hAnsi="Times New Roman" w:cs="Times New Roman"/>
                <w:b/>
                <w:bCs/>
                <w:iCs/>
                <w:color w:val="000000"/>
                <w:sz w:val="18"/>
                <w:lang w:eastAsia="es-EC"/>
              </w:rPr>
            </w:pPr>
            <w:r w:rsidRPr="00F03AE2">
              <w:rPr>
                <w:rFonts w:ascii="Times New Roman" w:eastAsia="Times New Roman" w:hAnsi="Times New Roman" w:cs="Times New Roman"/>
                <w:b/>
                <w:bCs/>
                <w:iCs/>
                <w:color w:val="000000"/>
                <w:sz w:val="18"/>
                <w:lang w:eastAsia="es-EC"/>
              </w:rPr>
              <w:t>CakePHP</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6F8D51A" w14:textId="77777777" w:rsidR="00B26228" w:rsidRPr="00F03AE2" w:rsidRDefault="00B26228" w:rsidP="00107598">
            <w:pPr>
              <w:spacing w:after="0" w:line="360" w:lineRule="auto"/>
              <w:rPr>
                <w:rFonts w:ascii="Times New Roman" w:eastAsia="Times New Roman" w:hAnsi="Times New Roman" w:cs="Times New Roman"/>
                <w:b/>
                <w:bCs/>
                <w:iCs/>
                <w:color w:val="000000"/>
                <w:sz w:val="18"/>
                <w:lang w:eastAsia="es-EC"/>
              </w:rPr>
            </w:pPr>
            <w:r w:rsidRPr="00F03AE2">
              <w:rPr>
                <w:rFonts w:ascii="Times New Roman" w:eastAsia="Times New Roman" w:hAnsi="Times New Roman" w:cs="Times New Roman"/>
                <w:b/>
                <w:bCs/>
                <w:iCs/>
                <w:color w:val="000000"/>
                <w:sz w:val="18"/>
                <w:lang w:eastAsia="es-EC"/>
              </w:rPr>
              <w:t>Laravel</w:t>
            </w:r>
          </w:p>
        </w:tc>
      </w:tr>
      <w:tr w:rsidR="00B26228" w:rsidRPr="00F03AE2" w14:paraId="3A251583" w14:textId="77777777" w:rsidTr="00107598">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8A16A"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Media</w:t>
            </w:r>
          </w:p>
        </w:tc>
        <w:tc>
          <w:tcPr>
            <w:tcW w:w="0" w:type="auto"/>
            <w:tcBorders>
              <w:top w:val="nil"/>
              <w:left w:val="nil"/>
              <w:bottom w:val="single" w:sz="4" w:space="0" w:color="auto"/>
              <w:right w:val="single" w:sz="4" w:space="0" w:color="auto"/>
            </w:tcBorders>
            <w:shd w:val="clear" w:color="auto" w:fill="auto"/>
            <w:noWrap/>
            <w:vAlign w:val="bottom"/>
            <w:hideMark/>
          </w:tcPr>
          <w:p w14:paraId="0595468A"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86,636</w:t>
            </w:r>
          </w:p>
        </w:tc>
        <w:tc>
          <w:tcPr>
            <w:tcW w:w="0" w:type="auto"/>
            <w:tcBorders>
              <w:top w:val="nil"/>
              <w:left w:val="nil"/>
              <w:bottom w:val="single" w:sz="4" w:space="0" w:color="auto"/>
              <w:right w:val="single" w:sz="4" w:space="0" w:color="auto"/>
            </w:tcBorders>
            <w:shd w:val="clear" w:color="auto" w:fill="auto"/>
            <w:noWrap/>
            <w:vAlign w:val="bottom"/>
            <w:hideMark/>
          </w:tcPr>
          <w:p w14:paraId="4ABFC63E"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93,182</w:t>
            </w:r>
          </w:p>
        </w:tc>
      </w:tr>
      <w:tr w:rsidR="00B26228" w:rsidRPr="00F03AE2" w14:paraId="4B7F0D45"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B70607"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Error típico</w:t>
            </w:r>
          </w:p>
        </w:tc>
        <w:tc>
          <w:tcPr>
            <w:tcW w:w="0" w:type="auto"/>
            <w:tcBorders>
              <w:top w:val="nil"/>
              <w:left w:val="nil"/>
              <w:bottom w:val="single" w:sz="4" w:space="0" w:color="auto"/>
              <w:right w:val="single" w:sz="4" w:space="0" w:color="auto"/>
            </w:tcBorders>
            <w:shd w:val="clear" w:color="auto" w:fill="auto"/>
            <w:noWrap/>
            <w:vAlign w:val="bottom"/>
            <w:hideMark/>
          </w:tcPr>
          <w:p w14:paraId="776F004C"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66,895</w:t>
            </w:r>
          </w:p>
        </w:tc>
        <w:tc>
          <w:tcPr>
            <w:tcW w:w="0" w:type="auto"/>
            <w:tcBorders>
              <w:top w:val="nil"/>
              <w:left w:val="nil"/>
              <w:bottom w:val="single" w:sz="4" w:space="0" w:color="auto"/>
              <w:right w:val="single" w:sz="4" w:space="0" w:color="auto"/>
            </w:tcBorders>
            <w:shd w:val="clear" w:color="auto" w:fill="auto"/>
            <w:noWrap/>
            <w:vAlign w:val="bottom"/>
            <w:hideMark/>
          </w:tcPr>
          <w:p w14:paraId="786B67EE"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73,443</w:t>
            </w:r>
          </w:p>
        </w:tc>
      </w:tr>
      <w:tr w:rsidR="00B26228" w:rsidRPr="00F03AE2" w14:paraId="7BFA7B5C"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2CFAFD"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Mediana</w:t>
            </w:r>
          </w:p>
        </w:tc>
        <w:tc>
          <w:tcPr>
            <w:tcW w:w="0" w:type="auto"/>
            <w:tcBorders>
              <w:top w:val="nil"/>
              <w:left w:val="nil"/>
              <w:bottom w:val="single" w:sz="4" w:space="0" w:color="auto"/>
              <w:right w:val="single" w:sz="4" w:space="0" w:color="auto"/>
            </w:tcBorders>
            <w:shd w:val="clear" w:color="auto" w:fill="auto"/>
            <w:noWrap/>
            <w:vAlign w:val="bottom"/>
            <w:hideMark/>
          </w:tcPr>
          <w:p w14:paraId="2CA59D78"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44</w:t>
            </w:r>
          </w:p>
        </w:tc>
        <w:tc>
          <w:tcPr>
            <w:tcW w:w="0" w:type="auto"/>
            <w:tcBorders>
              <w:top w:val="nil"/>
              <w:left w:val="nil"/>
              <w:bottom w:val="single" w:sz="4" w:space="0" w:color="auto"/>
              <w:right w:val="single" w:sz="4" w:space="0" w:color="auto"/>
            </w:tcBorders>
            <w:shd w:val="clear" w:color="auto" w:fill="auto"/>
            <w:noWrap/>
            <w:vAlign w:val="bottom"/>
            <w:hideMark/>
          </w:tcPr>
          <w:p w14:paraId="6896CB19"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52</w:t>
            </w:r>
          </w:p>
        </w:tc>
      </w:tr>
      <w:tr w:rsidR="00B26228" w:rsidRPr="00F03AE2" w14:paraId="520A61F2"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35B6D3C"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Moda</w:t>
            </w:r>
          </w:p>
        </w:tc>
        <w:tc>
          <w:tcPr>
            <w:tcW w:w="0" w:type="auto"/>
            <w:tcBorders>
              <w:top w:val="nil"/>
              <w:left w:val="nil"/>
              <w:bottom w:val="single" w:sz="4" w:space="0" w:color="auto"/>
              <w:right w:val="single" w:sz="4" w:space="0" w:color="auto"/>
            </w:tcBorders>
            <w:shd w:val="clear" w:color="auto" w:fill="auto"/>
            <w:noWrap/>
            <w:vAlign w:val="bottom"/>
            <w:hideMark/>
          </w:tcPr>
          <w:p w14:paraId="757A7787"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5</w:t>
            </w:r>
          </w:p>
        </w:tc>
        <w:tc>
          <w:tcPr>
            <w:tcW w:w="0" w:type="auto"/>
            <w:tcBorders>
              <w:top w:val="nil"/>
              <w:left w:val="nil"/>
              <w:bottom w:val="single" w:sz="4" w:space="0" w:color="auto"/>
              <w:right w:val="single" w:sz="4" w:space="0" w:color="auto"/>
            </w:tcBorders>
            <w:shd w:val="clear" w:color="auto" w:fill="auto"/>
            <w:noWrap/>
            <w:vAlign w:val="bottom"/>
            <w:hideMark/>
          </w:tcPr>
          <w:p w14:paraId="764862FC"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9</w:t>
            </w:r>
          </w:p>
        </w:tc>
      </w:tr>
      <w:tr w:rsidR="00B26228" w:rsidRPr="00F03AE2" w14:paraId="5504450E"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35C5940"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Desviación estándar</w:t>
            </w:r>
          </w:p>
        </w:tc>
        <w:tc>
          <w:tcPr>
            <w:tcW w:w="0" w:type="auto"/>
            <w:tcBorders>
              <w:top w:val="nil"/>
              <w:left w:val="nil"/>
              <w:bottom w:val="single" w:sz="4" w:space="0" w:color="auto"/>
              <w:right w:val="single" w:sz="4" w:space="0" w:color="auto"/>
            </w:tcBorders>
            <w:shd w:val="clear" w:color="auto" w:fill="auto"/>
            <w:noWrap/>
            <w:vAlign w:val="bottom"/>
            <w:hideMark/>
          </w:tcPr>
          <w:p w14:paraId="38D8F25F"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211,541</w:t>
            </w:r>
          </w:p>
        </w:tc>
        <w:tc>
          <w:tcPr>
            <w:tcW w:w="0" w:type="auto"/>
            <w:tcBorders>
              <w:top w:val="nil"/>
              <w:left w:val="nil"/>
              <w:bottom w:val="single" w:sz="4" w:space="0" w:color="auto"/>
              <w:right w:val="single" w:sz="4" w:space="0" w:color="auto"/>
            </w:tcBorders>
            <w:shd w:val="clear" w:color="auto" w:fill="auto"/>
            <w:noWrap/>
            <w:vAlign w:val="bottom"/>
            <w:hideMark/>
          </w:tcPr>
          <w:p w14:paraId="75D705BE"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232,250</w:t>
            </w:r>
          </w:p>
        </w:tc>
      </w:tr>
      <w:tr w:rsidR="00B26228" w:rsidRPr="00F03AE2" w14:paraId="5430D1FE"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DA0DD1"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Varianza de la muestra</w:t>
            </w:r>
          </w:p>
        </w:tc>
        <w:tc>
          <w:tcPr>
            <w:tcW w:w="0" w:type="auto"/>
            <w:tcBorders>
              <w:top w:val="nil"/>
              <w:left w:val="nil"/>
              <w:bottom w:val="single" w:sz="4" w:space="0" w:color="auto"/>
              <w:right w:val="single" w:sz="4" w:space="0" w:color="auto"/>
            </w:tcBorders>
            <w:shd w:val="clear" w:color="auto" w:fill="auto"/>
            <w:noWrap/>
            <w:vAlign w:val="bottom"/>
            <w:hideMark/>
          </w:tcPr>
          <w:p w14:paraId="0B50DBB4"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44749,455</w:t>
            </w:r>
          </w:p>
        </w:tc>
        <w:tc>
          <w:tcPr>
            <w:tcW w:w="0" w:type="auto"/>
            <w:tcBorders>
              <w:top w:val="nil"/>
              <w:left w:val="nil"/>
              <w:bottom w:val="single" w:sz="4" w:space="0" w:color="auto"/>
              <w:right w:val="single" w:sz="4" w:space="0" w:color="auto"/>
            </w:tcBorders>
            <w:shd w:val="clear" w:color="auto" w:fill="auto"/>
            <w:noWrap/>
            <w:vAlign w:val="bottom"/>
            <w:hideMark/>
          </w:tcPr>
          <w:p w14:paraId="38093486"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53939,964</w:t>
            </w:r>
          </w:p>
        </w:tc>
      </w:tr>
      <w:tr w:rsidR="00B26228" w:rsidRPr="00F03AE2" w14:paraId="5DA38C70"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F4EAE4"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Rango</w:t>
            </w:r>
          </w:p>
        </w:tc>
        <w:tc>
          <w:tcPr>
            <w:tcW w:w="0" w:type="auto"/>
            <w:tcBorders>
              <w:top w:val="nil"/>
              <w:left w:val="nil"/>
              <w:bottom w:val="single" w:sz="4" w:space="0" w:color="auto"/>
              <w:right w:val="single" w:sz="4" w:space="0" w:color="auto"/>
            </w:tcBorders>
            <w:shd w:val="clear" w:color="auto" w:fill="auto"/>
            <w:noWrap/>
            <w:vAlign w:val="bottom"/>
            <w:hideMark/>
          </w:tcPr>
          <w:p w14:paraId="21E42311"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496</w:t>
            </w:r>
          </w:p>
        </w:tc>
        <w:tc>
          <w:tcPr>
            <w:tcW w:w="0" w:type="auto"/>
            <w:tcBorders>
              <w:top w:val="nil"/>
              <w:left w:val="nil"/>
              <w:bottom w:val="single" w:sz="4" w:space="0" w:color="auto"/>
              <w:right w:val="single" w:sz="4" w:space="0" w:color="auto"/>
            </w:tcBorders>
            <w:shd w:val="clear" w:color="auto" w:fill="auto"/>
            <w:noWrap/>
            <w:vAlign w:val="bottom"/>
            <w:hideMark/>
          </w:tcPr>
          <w:p w14:paraId="48220EEE"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550</w:t>
            </w:r>
          </w:p>
        </w:tc>
      </w:tr>
      <w:tr w:rsidR="00B26228" w:rsidRPr="00F03AE2" w14:paraId="43DE9F4C"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4F8591"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Mínimo</w:t>
            </w:r>
          </w:p>
        </w:tc>
        <w:tc>
          <w:tcPr>
            <w:tcW w:w="0" w:type="auto"/>
            <w:tcBorders>
              <w:top w:val="nil"/>
              <w:left w:val="nil"/>
              <w:bottom w:val="single" w:sz="4" w:space="0" w:color="auto"/>
              <w:right w:val="single" w:sz="4" w:space="0" w:color="auto"/>
            </w:tcBorders>
            <w:shd w:val="clear" w:color="auto" w:fill="auto"/>
            <w:noWrap/>
            <w:vAlign w:val="bottom"/>
            <w:hideMark/>
          </w:tcPr>
          <w:p w14:paraId="13C40690"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5</w:t>
            </w:r>
          </w:p>
        </w:tc>
        <w:tc>
          <w:tcPr>
            <w:tcW w:w="0" w:type="auto"/>
            <w:tcBorders>
              <w:top w:val="nil"/>
              <w:left w:val="nil"/>
              <w:bottom w:val="single" w:sz="4" w:space="0" w:color="auto"/>
              <w:right w:val="single" w:sz="4" w:space="0" w:color="auto"/>
            </w:tcBorders>
            <w:shd w:val="clear" w:color="auto" w:fill="auto"/>
            <w:noWrap/>
            <w:vAlign w:val="bottom"/>
            <w:hideMark/>
          </w:tcPr>
          <w:p w14:paraId="623C7197"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6</w:t>
            </w:r>
          </w:p>
        </w:tc>
      </w:tr>
      <w:tr w:rsidR="00B26228" w:rsidRPr="00F03AE2" w14:paraId="38C2B641"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920099"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Máximo</w:t>
            </w:r>
          </w:p>
        </w:tc>
        <w:tc>
          <w:tcPr>
            <w:tcW w:w="0" w:type="auto"/>
            <w:tcBorders>
              <w:top w:val="nil"/>
              <w:left w:val="nil"/>
              <w:bottom w:val="single" w:sz="4" w:space="0" w:color="auto"/>
              <w:right w:val="single" w:sz="4" w:space="0" w:color="auto"/>
            </w:tcBorders>
            <w:shd w:val="clear" w:color="auto" w:fill="auto"/>
            <w:noWrap/>
            <w:vAlign w:val="bottom"/>
            <w:hideMark/>
          </w:tcPr>
          <w:p w14:paraId="522DCD31"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511</w:t>
            </w:r>
          </w:p>
        </w:tc>
        <w:tc>
          <w:tcPr>
            <w:tcW w:w="0" w:type="auto"/>
            <w:tcBorders>
              <w:top w:val="nil"/>
              <w:left w:val="nil"/>
              <w:bottom w:val="single" w:sz="4" w:space="0" w:color="auto"/>
              <w:right w:val="single" w:sz="4" w:space="0" w:color="auto"/>
            </w:tcBorders>
            <w:shd w:val="clear" w:color="auto" w:fill="auto"/>
            <w:noWrap/>
            <w:vAlign w:val="bottom"/>
            <w:hideMark/>
          </w:tcPr>
          <w:p w14:paraId="4225A1F3"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556</w:t>
            </w:r>
          </w:p>
        </w:tc>
      </w:tr>
      <w:tr w:rsidR="00B26228" w:rsidRPr="00F03AE2" w14:paraId="14AD0DB0"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D6A053"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Suma</w:t>
            </w:r>
          </w:p>
        </w:tc>
        <w:tc>
          <w:tcPr>
            <w:tcW w:w="0" w:type="auto"/>
            <w:tcBorders>
              <w:top w:val="nil"/>
              <w:left w:val="nil"/>
              <w:bottom w:val="single" w:sz="4" w:space="0" w:color="auto"/>
              <w:right w:val="single" w:sz="4" w:space="0" w:color="auto"/>
            </w:tcBorders>
            <w:shd w:val="clear" w:color="auto" w:fill="auto"/>
            <w:noWrap/>
            <w:vAlign w:val="bottom"/>
            <w:hideMark/>
          </w:tcPr>
          <w:p w14:paraId="64D15948"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2053</w:t>
            </w:r>
          </w:p>
        </w:tc>
        <w:tc>
          <w:tcPr>
            <w:tcW w:w="0" w:type="auto"/>
            <w:tcBorders>
              <w:top w:val="nil"/>
              <w:left w:val="nil"/>
              <w:bottom w:val="single" w:sz="4" w:space="0" w:color="auto"/>
              <w:right w:val="single" w:sz="4" w:space="0" w:color="auto"/>
            </w:tcBorders>
            <w:shd w:val="clear" w:color="auto" w:fill="auto"/>
            <w:noWrap/>
            <w:vAlign w:val="bottom"/>
            <w:hideMark/>
          </w:tcPr>
          <w:p w14:paraId="4E5B03C9"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2125</w:t>
            </w:r>
          </w:p>
        </w:tc>
      </w:tr>
      <w:tr w:rsidR="00B26228" w:rsidRPr="00F03AE2" w14:paraId="6C475FAE" w14:textId="77777777" w:rsidTr="00107598">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F2E058" w14:textId="77777777" w:rsidR="00B26228" w:rsidRPr="00F03AE2" w:rsidRDefault="00B26228" w:rsidP="00107598">
            <w:pPr>
              <w:spacing w:after="0" w:line="360" w:lineRule="auto"/>
              <w:rPr>
                <w:rFonts w:ascii="Times New Roman" w:eastAsia="Times New Roman" w:hAnsi="Times New Roman" w:cs="Times New Roman"/>
                <w:bCs/>
                <w:color w:val="000000"/>
                <w:sz w:val="18"/>
                <w:lang w:eastAsia="es-EC"/>
              </w:rPr>
            </w:pPr>
            <w:r w:rsidRPr="00F03AE2">
              <w:rPr>
                <w:rFonts w:ascii="Times New Roman" w:eastAsia="Times New Roman" w:hAnsi="Times New Roman" w:cs="Times New Roman"/>
                <w:bCs/>
                <w:color w:val="000000"/>
                <w:sz w:val="18"/>
                <w:lang w:eastAsia="es-EC"/>
              </w:rPr>
              <w:t>Cuenta</w:t>
            </w:r>
          </w:p>
        </w:tc>
        <w:tc>
          <w:tcPr>
            <w:tcW w:w="0" w:type="auto"/>
            <w:tcBorders>
              <w:top w:val="nil"/>
              <w:left w:val="nil"/>
              <w:bottom w:val="single" w:sz="4" w:space="0" w:color="auto"/>
              <w:right w:val="single" w:sz="4" w:space="0" w:color="auto"/>
            </w:tcBorders>
            <w:shd w:val="clear" w:color="auto" w:fill="auto"/>
            <w:noWrap/>
            <w:vAlign w:val="bottom"/>
            <w:hideMark/>
          </w:tcPr>
          <w:p w14:paraId="79956DC7"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1</w:t>
            </w:r>
          </w:p>
        </w:tc>
        <w:tc>
          <w:tcPr>
            <w:tcW w:w="0" w:type="auto"/>
            <w:tcBorders>
              <w:top w:val="nil"/>
              <w:left w:val="nil"/>
              <w:bottom w:val="single" w:sz="4" w:space="0" w:color="auto"/>
              <w:right w:val="single" w:sz="4" w:space="0" w:color="auto"/>
            </w:tcBorders>
            <w:shd w:val="clear" w:color="auto" w:fill="auto"/>
            <w:noWrap/>
            <w:vAlign w:val="bottom"/>
            <w:hideMark/>
          </w:tcPr>
          <w:p w14:paraId="74A15504"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1</w:t>
            </w:r>
          </w:p>
        </w:tc>
      </w:tr>
    </w:tbl>
    <w:p w14:paraId="092E7F57" w14:textId="2555B313" w:rsidR="00B26228" w:rsidRPr="00F03AE2" w:rsidRDefault="00B26228" w:rsidP="00B26228">
      <w:pPr>
        <w:pStyle w:val="Prrafodelista"/>
        <w:spacing w:after="0" w:line="360" w:lineRule="auto"/>
        <w:ind w:left="1776" w:firstLine="34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7D7DA16" w14:textId="77777777" w:rsidR="00B26228" w:rsidRPr="00F03AE2" w:rsidRDefault="00B26228" w:rsidP="00B26228">
      <w:pPr>
        <w:spacing w:after="0" w:line="360" w:lineRule="auto"/>
        <w:jc w:val="both"/>
        <w:rPr>
          <w:rFonts w:ascii="Times New Roman" w:hAnsi="Times New Roman" w:cs="Times New Roman"/>
          <w:sz w:val="24"/>
          <w:szCs w:val="24"/>
        </w:rPr>
      </w:pPr>
    </w:p>
    <w:p w14:paraId="0ED661A6"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CakePHP se tiene:</w:t>
      </w:r>
    </w:p>
    <w:p w14:paraId="516CE71C"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El número de líneas de código promedio con este framework es de 186,636, </w:t>
      </w:r>
      <w:r w:rsidRPr="00F03AE2">
        <w:rPr>
          <w:rFonts w:ascii="Times New Roman" w:eastAsia="Times New Roman" w:hAnsi="Times New Roman" w:cs="Times New Roman"/>
          <w:color w:val="000000"/>
          <w:lang w:eastAsia="es-EC"/>
        </w:rPr>
        <w:t>es decir que tiene tendencia a variar por debajo o por encima de dicho número con 66,895.</w:t>
      </w:r>
    </w:p>
    <w:p w14:paraId="59EAF3CA"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25976553"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número de líneas de código no sobrepasa  el valor de 44 correspondiente a los archivos a continuación:</w:t>
      </w:r>
    </w:p>
    <w:p w14:paraId="5D58E861"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3C16EBEE" w14:textId="77777777" w:rsidR="00B26228" w:rsidRPr="00F03AE2" w:rsidRDefault="00B26228" w:rsidP="00F53C45">
      <w:pPr>
        <w:pStyle w:val="Prrafodelista"/>
        <w:numPr>
          <w:ilvl w:val="0"/>
          <w:numId w:val="94"/>
        </w:numPr>
        <w:spacing w:after="0" w:line="360" w:lineRule="auto"/>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Group.php</w:t>
      </w:r>
    </w:p>
    <w:p w14:paraId="5665EDF0" w14:textId="77777777" w:rsidR="00B26228" w:rsidRPr="00F03AE2" w:rsidRDefault="00B26228" w:rsidP="00F53C45">
      <w:pPr>
        <w:pStyle w:val="Prrafodelista"/>
        <w:numPr>
          <w:ilvl w:val="0"/>
          <w:numId w:val="94"/>
        </w:numPr>
        <w:spacing w:after="0" w:line="360" w:lineRule="auto"/>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Role.php</w:t>
      </w:r>
    </w:p>
    <w:p w14:paraId="1F660048" w14:textId="77777777" w:rsidR="00B26228" w:rsidRPr="00F03AE2" w:rsidRDefault="00B26228" w:rsidP="00F53C45">
      <w:pPr>
        <w:pStyle w:val="Prrafodelista"/>
        <w:numPr>
          <w:ilvl w:val="0"/>
          <w:numId w:val="94"/>
        </w:numPr>
        <w:spacing w:after="0" w:line="360" w:lineRule="auto"/>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users/login.php</w:t>
      </w:r>
    </w:p>
    <w:p w14:paraId="272599CF" w14:textId="77777777" w:rsidR="00B26228" w:rsidRPr="00F03AE2" w:rsidRDefault="00B26228" w:rsidP="00F53C45">
      <w:pPr>
        <w:pStyle w:val="Prrafodelista"/>
        <w:numPr>
          <w:ilvl w:val="0"/>
          <w:numId w:val="94"/>
        </w:numPr>
        <w:spacing w:after="0" w:line="360" w:lineRule="auto"/>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User.php</w:t>
      </w:r>
    </w:p>
    <w:p w14:paraId="688A50E5" w14:textId="77777777" w:rsidR="00B26228" w:rsidRPr="00F03AE2" w:rsidRDefault="00B26228" w:rsidP="00F53C45">
      <w:pPr>
        <w:pStyle w:val="Prrafodelista"/>
        <w:numPr>
          <w:ilvl w:val="0"/>
          <w:numId w:val="94"/>
        </w:num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controllers/GroupsController.php</w:t>
      </w:r>
    </w:p>
    <w:p w14:paraId="1D4E51F6"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60AB0C01"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Mientras que el otro 50% sobrepasa las 44  líneas de código siendo estos los archivos: </w:t>
      </w:r>
    </w:p>
    <w:p w14:paraId="3D748E8F"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1CF860B3" w14:textId="77777777" w:rsidR="00B26228" w:rsidRPr="00F03AE2" w:rsidRDefault="00B26228" w:rsidP="00B26228">
      <w:pPr>
        <w:pStyle w:val="Prrafodelista"/>
        <w:numPr>
          <w:ilvl w:val="0"/>
          <w:numId w:val="37"/>
        </w:num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controllers/UsersController.php</w:t>
      </w:r>
    </w:p>
    <w:p w14:paraId="7FA280CD" w14:textId="77777777" w:rsidR="00B26228" w:rsidRPr="00F03AE2" w:rsidRDefault="00B26228" w:rsidP="00B26228">
      <w:pPr>
        <w:pStyle w:val="Prrafodelista"/>
        <w:numPr>
          <w:ilvl w:val="0"/>
          <w:numId w:val="37"/>
        </w:num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views/home.php</w:t>
      </w:r>
    </w:p>
    <w:p w14:paraId="18342725" w14:textId="77777777" w:rsidR="00B26228" w:rsidRPr="00F03AE2" w:rsidRDefault="00B26228" w:rsidP="00B26228">
      <w:pPr>
        <w:pStyle w:val="Prrafodelista"/>
        <w:numPr>
          <w:ilvl w:val="0"/>
          <w:numId w:val="37"/>
        </w:num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views/roles/index.php</w:t>
      </w:r>
    </w:p>
    <w:p w14:paraId="23CE74DC" w14:textId="77777777" w:rsidR="00B26228" w:rsidRPr="00F03AE2" w:rsidRDefault="00B26228" w:rsidP="00B26228">
      <w:pPr>
        <w:pStyle w:val="Prrafodelista"/>
        <w:numPr>
          <w:ilvl w:val="0"/>
          <w:numId w:val="37"/>
        </w:num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views/groups/index.php</w:t>
      </w:r>
    </w:p>
    <w:p w14:paraId="4265DB29" w14:textId="77777777" w:rsidR="00B26228" w:rsidRPr="00F03AE2" w:rsidRDefault="00B26228" w:rsidP="00B26228">
      <w:pPr>
        <w:pStyle w:val="Prrafodelista"/>
        <w:numPr>
          <w:ilvl w:val="0"/>
          <w:numId w:val="37"/>
        </w:numPr>
        <w:spacing w:after="0" w:line="360" w:lineRule="auto"/>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eastAsia="es-EC"/>
        </w:rPr>
        <w:t>/app/views/users/index.php</w:t>
      </w:r>
    </w:p>
    <w:p w14:paraId="5895996C" w14:textId="77777777" w:rsidR="00B26228" w:rsidRPr="00F03AE2" w:rsidRDefault="00B26228" w:rsidP="00B26228">
      <w:pPr>
        <w:pStyle w:val="Prrafodelista"/>
        <w:spacing w:after="0" w:line="360" w:lineRule="auto"/>
        <w:jc w:val="both"/>
        <w:rPr>
          <w:rFonts w:ascii="Times New Roman" w:eastAsia="Times New Roman" w:hAnsi="Times New Roman" w:cs="Times New Roman"/>
          <w:color w:val="000000"/>
          <w:lang w:val="en-US" w:eastAsia="es-EC"/>
        </w:rPr>
      </w:pPr>
    </w:p>
    <w:p w14:paraId="7E2BA2CA"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La cantidad de líneas de código que más se repite es igual a 15 LDC, correspondiente a los archivos /app/models/Group.php,  /app/models/Role.php. Existe una mayor dispersión de datos con respecto al promedio de líneas de código con 211,541 de diferencia, debido a que existen valores extremos de un archivo a otro entre 15 y 511, es decir que los datos no están distribuidos normalmente.</w:t>
      </w:r>
    </w:p>
    <w:p w14:paraId="6B11286D"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0C48BFFB"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Para Laravel se tiene:</w:t>
      </w:r>
    </w:p>
    <w:p w14:paraId="3B8DD03A"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31EA60D3" w14:textId="77777777" w:rsidR="00066D81"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El número de líneas de código promedio con este framework es de </w:t>
      </w:r>
      <w:r w:rsidRPr="00F03AE2">
        <w:rPr>
          <w:rFonts w:ascii="Times New Roman" w:eastAsia="Times New Roman" w:hAnsi="Times New Roman" w:cs="Times New Roman"/>
          <w:color w:val="000000"/>
          <w:lang w:eastAsia="es-EC"/>
        </w:rPr>
        <w:t>193,182</w:t>
      </w:r>
      <w:r w:rsidRPr="00F03AE2">
        <w:rPr>
          <w:rFonts w:ascii="Times New Roman" w:hAnsi="Times New Roman" w:cs="Times New Roman"/>
        </w:rPr>
        <w:t xml:space="preserve">,  </w:t>
      </w:r>
      <w:r w:rsidRPr="00F03AE2">
        <w:rPr>
          <w:rFonts w:ascii="Times New Roman" w:eastAsia="Times New Roman" w:hAnsi="Times New Roman" w:cs="Times New Roman"/>
          <w:color w:val="000000"/>
          <w:lang w:eastAsia="es-EC"/>
        </w:rPr>
        <w:t>es decir que tiene tendencia a variar por debajo o por enc</w:t>
      </w:r>
      <w:r w:rsidR="00066D81" w:rsidRPr="00F03AE2">
        <w:rPr>
          <w:rFonts w:ascii="Times New Roman" w:eastAsia="Times New Roman" w:hAnsi="Times New Roman" w:cs="Times New Roman"/>
          <w:color w:val="000000"/>
          <w:lang w:eastAsia="es-EC"/>
        </w:rPr>
        <w:t xml:space="preserve">ima de dicho número con 73,443. </w:t>
      </w:r>
    </w:p>
    <w:p w14:paraId="6D27F503"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52484B38" w14:textId="079152F3"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número de líneas de código no sobrepasa  el valor de 53  correspondiente a los archivos a continuación:</w:t>
      </w:r>
    </w:p>
    <w:p w14:paraId="30EF71E5"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3A7A71CB" w14:textId="77777777" w:rsidR="00B26228" w:rsidRPr="00F03AE2" w:rsidRDefault="00B26228" w:rsidP="00B26228">
      <w:pPr>
        <w:pStyle w:val="Prrafodelista"/>
        <w:numPr>
          <w:ilvl w:val="0"/>
          <w:numId w:val="38"/>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User.php</w:t>
      </w:r>
    </w:p>
    <w:p w14:paraId="066C5968" w14:textId="77777777" w:rsidR="00B26228" w:rsidRPr="00F03AE2" w:rsidRDefault="00B26228" w:rsidP="00B26228">
      <w:pPr>
        <w:pStyle w:val="Prrafodelista"/>
        <w:numPr>
          <w:ilvl w:val="0"/>
          <w:numId w:val="38"/>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Group.php</w:t>
      </w:r>
    </w:p>
    <w:p w14:paraId="05AEAA66" w14:textId="77777777" w:rsidR="00B26228" w:rsidRPr="00F03AE2" w:rsidRDefault="00B26228" w:rsidP="00B26228">
      <w:pPr>
        <w:pStyle w:val="Prrafodelista"/>
        <w:numPr>
          <w:ilvl w:val="0"/>
          <w:numId w:val="38"/>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models/Role.php</w:t>
      </w:r>
    </w:p>
    <w:p w14:paraId="18CBC6B3" w14:textId="77777777" w:rsidR="00B26228" w:rsidRPr="00F03AE2" w:rsidRDefault="00B26228" w:rsidP="00B26228">
      <w:pPr>
        <w:pStyle w:val="Prrafodelista"/>
        <w:numPr>
          <w:ilvl w:val="0"/>
          <w:numId w:val="38"/>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controllers/GroupsController.php</w:t>
      </w:r>
    </w:p>
    <w:p w14:paraId="5C928AFB" w14:textId="77777777" w:rsidR="00B26228" w:rsidRPr="00F03AE2" w:rsidRDefault="00B26228" w:rsidP="00B26228">
      <w:pPr>
        <w:pStyle w:val="Prrafodelista"/>
        <w:numPr>
          <w:ilvl w:val="0"/>
          <w:numId w:val="38"/>
        </w:numPr>
        <w:spacing w:after="0" w:line="360" w:lineRule="auto"/>
        <w:ind w:left="360"/>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app/controllers/RolesController.php</w:t>
      </w:r>
    </w:p>
    <w:p w14:paraId="7CEAA3BC" w14:textId="77777777" w:rsidR="00B26228" w:rsidRPr="00F03AE2" w:rsidRDefault="00B26228" w:rsidP="00B26228">
      <w:pPr>
        <w:pStyle w:val="Prrafodelista"/>
        <w:spacing w:after="0" w:line="360" w:lineRule="auto"/>
        <w:ind w:left="360"/>
        <w:jc w:val="both"/>
        <w:rPr>
          <w:rFonts w:ascii="Times New Roman" w:eastAsia="Times New Roman" w:hAnsi="Times New Roman" w:cs="Times New Roman"/>
          <w:color w:val="000000"/>
          <w:lang w:eastAsia="es-EC"/>
        </w:rPr>
      </w:pPr>
    </w:p>
    <w:p w14:paraId="50985A5B"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Mientras que el otro 50% sobrepasa las 52  líneas de código siendo estos los archivos: </w:t>
      </w:r>
    </w:p>
    <w:p w14:paraId="6CF13721"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7FCF4705" w14:textId="77777777" w:rsidR="00B26228" w:rsidRPr="00F03AE2" w:rsidRDefault="00B26228" w:rsidP="00B26228">
      <w:pPr>
        <w:pStyle w:val="Prrafodelista"/>
        <w:numPr>
          <w:ilvl w:val="0"/>
          <w:numId w:val="39"/>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users/login.blade.php</w:t>
      </w:r>
    </w:p>
    <w:p w14:paraId="4DE49595" w14:textId="77777777" w:rsidR="00B26228" w:rsidRPr="00F03AE2" w:rsidRDefault="00B26228" w:rsidP="00B26228">
      <w:pPr>
        <w:pStyle w:val="Prrafodelista"/>
        <w:numPr>
          <w:ilvl w:val="0"/>
          <w:numId w:val="39"/>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home.blade.php</w:t>
      </w:r>
    </w:p>
    <w:p w14:paraId="554B5E41" w14:textId="77777777" w:rsidR="00B26228" w:rsidRPr="00F03AE2" w:rsidRDefault="00B26228" w:rsidP="00B26228">
      <w:pPr>
        <w:pStyle w:val="Prrafodelista"/>
        <w:numPr>
          <w:ilvl w:val="0"/>
          <w:numId w:val="39"/>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groups/index.blade.php</w:t>
      </w:r>
    </w:p>
    <w:p w14:paraId="476BB762" w14:textId="77777777" w:rsidR="00B26228" w:rsidRPr="00F03AE2" w:rsidRDefault="00B26228" w:rsidP="00B26228">
      <w:pPr>
        <w:pStyle w:val="Prrafodelista"/>
        <w:numPr>
          <w:ilvl w:val="0"/>
          <w:numId w:val="39"/>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roles/index.blade.php</w:t>
      </w:r>
    </w:p>
    <w:p w14:paraId="0A67074B" w14:textId="77777777" w:rsidR="00B26228" w:rsidRPr="00F03AE2" w:rsidRDefault="00B26228" w:rsidP="00B26228">
      <w:pPr>
        <w:pStyle w:val="Prrafodelista"/>
        <w:numPr>
          <w:ilvl w:val="0"/>
          <w:numId w:val="39"/>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eastAsia="Times New Roman" w:hAnsi="Times New Roman" w:cs="Times New Roman"/>
          <w:color w:val="000000"/>
          <w:lang w:val="en-US" w:eastAsia="es-EC"/>
        </w:rPr>
        <w:t>/app/views/users/index.blade.php</w:t>
      </w:r>
    </w:p>
    <w:p w14:paraId="2D8F6FCF" w14:textId="77777777" w:rsidR="00B26228" w:rsidRPr="00F03AE2" w:rsidRDefault="00B26228" w:rsidP="00B26228">
      <w:pPr>
        <w:pStyle w:val="Prrafodelista"/>
        <w:spacing w:after="0" w:line="360" w:lineRule="auto"/>
        <w:jc w:val="both"/>
        <w:rPr>
          <w:rFonts w:ascii="Times New Roman" w:eastAsia="Times New Roman" w:hAnsi="Times New Roman" w:cs="Times New Roman"/>
          <w:color w:val="000000"/>
          <w:lang w:val="en-US" w:eastAsia="es-EC"/>
        </w:rPr>
      </w:pPr>
    </w:p>
    <w:p w14:paraId="72C12E70"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La cantidad de líneas de código que más se repite es igual a 9 líneas de código correspondiente a los archivos /app/models/Group.php,  /app/models/Role.php. Existe una mayor dispersión de datos con respecto al promedio de líneas de código con 232,250 de diferencia, debido a que existen valores extremos de un archivo a otro entre 6 y 556.</w:t>
      </w:r>
    </w:p>
    <w:p w14:paraId="781F8182" w14:textId="77777777" w:rsidR="00B26228" w:rsidRPr="00F03AE2" w:rsidRDefault="00B26228" w:rsidP="00B26228">
      <w:pPr>
        <w:spacing w:after="0" w:line="360" w:lineRule="auto"/>
        <w:jc w:val="both"/>
        <w:rPr>
          <w:rFonts w:ascii="Times New Roman" w:hAnsi="Times New Roman" w:cs="Times New Roman"/>
          <w:szCs w:val="24"/>
        </w:rPr>
      </w:pPr>
    </w:p>
    <w:p w14:paraId="6BB85E1F" w14:textId="77777777"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szCs w:val="24"/>
        </w:rPr>
        <w:t>La cantidad promedio de líneas de código para CakePHP es significativamente mayor al de Laravel, con una mínima diferencia de  aproximadamente 7 LDC.</w:t>
      </w:r>
    </w:p>
    <w:p w14:paraId="1AFFBBE2" w14:textId="77777777" w:rsidR="00B26228" w:rsidRPr="00F03AE2" w:rsidRDefault="00B26228" w:rsidP="00B26228">
      <w:pPr>
        <w:spacing w:after="0" w:line="360" w:lineRule="auto"/>
        <w:jc w:val="both"/>
        <w:rPr>
          <w:rFonts w:ascii="Times New Roman" w:hAnsi="Times New Roman" w:cs="Times New Roman"/>
          <w:szCs w:val="24"/>
        </w:rPr>
      </w:pPr>
    </w:p>
    <w:p w14:paraId="5FD780E0"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el análisis estadístico de este indicador se tiene:</w:t>
      </w:r>
    </w:p>
    <w:p w14:paraId="6977FEEB" w14:textId="77777777" w:rsidR="00B26228" w:rsidRPr="00F03AE2" w:rsidRDefault="00B26228" w:rsidP="00B26228">
      <w:pPr>
        <w:spacing w:after="0" w:line="360" w:lineRule="auto"/>
        <w:jc w:val="both"/>
        <w:rPr>
          <w:rFonts w:ascii="Times New Roman" w:hAnsi="Times New Roman" w:cs="Times New Roman"/>
        </w:rPr>
      </w:pPr>
    </w:p>
    <w:p w14:paraId="3B7B6CA4"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o</w:t>
      </w:r>
      <w:r w:rsidRPr="00F03AE2">
        <w:rPr>
          <w:rFonts w:ascii="Times New Roman" w:hAnsi="Times New Roman" w:cs="Times New Roman"/>
        </w:rPr>
        <w:t>= No existe diferencia significativa entre el número de líneas de código de CakePHP con el número de líneas de código de Laravel.</w:t>
      </w:r>
    </w:p>
    <w:p w14:paraId="51B39124" w14:textId="77777777" w:rsidR="00066D81" w:rsidRPr="00F03AE2" w:rsidRDefault="00066D81" w:rsidP="00B26228">
      <w:pPr>
        <w:spacing w:after="0" w:line="360" w:lineRule="auto"/>
        <w:jc w:val="both"/>
        <w:rPr>
          <w:rFonts w:ascii="Times New Roman" w:hAnsi="Times New Roman" w:cs="Times New Roman"/>
        </w:rPr>
      </w:pPr>
    </w:p>
    <w:p w14:paraId="09039F4E"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1</w:t>
      </w:r>
      <w:r w:rsidRPr="00F03AE2">
        <w:rPr>
          <w:rFonts w:ascii="Times New Roman" w:hAnsi="Times New Roman" w:cs="Times New Roman"/>
        </w:rPr>
        <w:t>= Existe diferencia significativa entre el número de líneas de código de CakePHP con el número de líneas de código de Laravel.</w:t>
      </w:r>
    </w:p>
    <w:p w14:paraId="779DC293" w14:textId="77777777" w:rsidR="00B26228" w:rsidRPr="00F03AE2" w:rsidRDefault="00B26228" w:rsidP="00B26228">
      <w:pPr>
        <w:spacing w:after="0" w:line="360" w:lineRule="auto"/>
        <w:jc w:val="both"/>
        <w:rPr>
          <w:rFonts w:ascii="Times New Roman" w:hAnsi="Times New Roman" w:cs="Times New Roman"/>
        </w:rPr>
      </w:pPr>
    </w:p>
    <w:p w14:paraId="6B033100" w14:textId="4BF33DFD"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szCs w:val="24"/>
        </w:rPr>
        <w:t>En la Tabla 4-3 se muestra los datos obtenidos de la prueba U de Mann-Whitney:</w:t>
      </w:r>
    </w:p>
    <w:p w14:paraId="70D3E073" w14:textId="77777777" w:rsidR="00066D81" w:rsidRPr="00F03AE2" w:rsidRDefault="00066D81" w:rsidP="00B26228">
      <w:pPr>
        <w:spacing w:after="0" w:line="360" w:lineRule="auto"/>
        <w:jc w:val="both"/>
        <w:rPr>
          <w:rFonts w:ascii="Times New Roman" w:hAnsi="Times New Roman" w:cs="Times New Roman"/>
          <w:szCs w:val="24"/>
        </w:rPr>
      </w:pPr>
    </w:p>
    <w:p w14:paraId="747BB9A5" w14:textId="2A7F7AFB" w:rsidR="00B26228" w:rsidRPr="00F03AE2" w:rsidRDefault="00B26228" w:rsidP="00B26228">
      <w:pPr>
        <w:pStyle w:val="Tablas"/>
        <w:spacing w:before="0" w:line="360" w:lineRule="auto"/>
        <w:ind w:left="708" w:firstLine="708"/>
        <w:jc w:val="left"/>
        <w:rPr>
          <w:rFonts w:cs="Times New Roman"/>
          <w:b w:val="0"/>
        </w:rPr>
      </w:pPr>
      <w:r w:rsidRPr="00F03AE2">
        <w:rPr>
          <w:rFonts w:cs="Times New Roman"/>
        </w:rPr>
        <w:t xml:space="preserve">             </w:t>
      </w:r>
      <w:bookmarkStart w:id="194" w:name="_Toc426542892"/>
      <w:r w:rsidRPr="00F03AE2">
        <w:rPr>
          <w:rFonts w:cs="Times New Roman"/>
        </w:rPr>
        <w:t xml:space="preserve">Tabla 4-3: </w:t>
      </w:r>
      <w:r w:rsidRPr="00F03AE2">
        <w:rPr>
          <w:rFonts w:cs="Times New Roman"/>
          <w:b w:val="0"/>
        </w:rPr>
        <w:t>Estadísticos de contrastes Líneas de código</w:t>
      </w:r>
      <w:bookmarkEnd w:id="194"/>
      <w:r w:rsidRPr="00F03AE2">
        <w:rPr>
          <w:rFonts w:cs="Times New Roman"/>
        </w:rPr>
        <w:t xml:space="preserve">  </w:t>
      </w:r>
    </w:p>
    <w:tbl>
      <w:tblPr>
        <w:tblStyle w:val="Tablaconcuadrcula"/>
        <w:tblW w:w="0" w:type="auto"/>
        <w:jc w:val="center"/>
        <w:tblLook w:val="04A0" w:firstRow="1" w:lastRow="0" w:firstColumn="1" w:lastColumn="0" w:noHBand="0" w:noVBand="1"/>
      </w:tblPr>
      <w:tblGrid>
        <w:gridCol w:w="3349"/>
        <w:gridCol w:w="801"/>
      </w:tblGrid>
      <w:tr w:rsidR="00B26228" w:rsidRPr="008D0533" w14:paraId="6686CC58" w14:textId="77777777" w:rsidTr="00107598">
        <w:trPr>
          <w:jc w:val="center"/>
        </w:trPr>
        <w:tc>
          <w:tcPr>
            <w:tcW w:w="3349" w:type="dxa"/>
          </w:tcPr>
          <w:p w14:paraId="498DD777" w14:textId="77777777" w:rsidR="00B26228" w:rsidRPr="008D0533" w:rsidRDefault="00B26228" w:rsidP="008D0533">
            <w:pPr>
              <w:rPr>
                <w:rFonts w:ascii="Times New Roman" w:hAnsi="Times New Roman" w:cs="Times New Roman"/>
                <w:sz w:val="18"/>
              </w:rPr>
            </w:pPr>
          </w:p>
        </w:tc>
        <w:tc>
          <w:tcPr>
            <w:tcW w:w="0" w:type="auto"/>
          </w:tcPr>
          <w:p w14:paraId="618FD90E" w14:textId="77777777" w:rsidR="00B26228" w:rsidRPr="008D0533" w:rsidRDefault="00B26228" w:rsidP="008D0533">
            <w:pPr>
              <w:rPr>
                <w:rFonts w:ascii="Times New Roman" w:hAnsi="Times New Roman" w:cs="Times New Roman"/>
                <w:sz w:val="18"/>
              </w:rPr>
            </w:pPr>
            <w:r w:rsidRPr="008D0533">
              <w:rPr>
                <w:rFonts w:ascii="Times New Roman" w:hAnsi="Times New Roman" w:cs="Times New Roman"/>
                <w:sz w:val="18"/>
              </w:rPr>
              <w:t>LDC</w:t>
            </w:r>
          </w:p>
        </w:tc>
      </w:tr>
      <w:tr w:rsidR="00B26228" w:rsidRPr="008D0533" w14:paraId="49EDC731" w14:textId="77777777" w:rsidTr="00107598">
        <w:trPr>
          <w:jc w:val="center"/>
        </w:trPr>
        <w:tc>
          <w:tcPr>
            <w:tcW w:w="3349" w:type="dxa"/>
            <w:vAlign w:val="center"/>
          </w:tcPr>
          <w:p w14:paraId="5C5A3923" w14:textId="77777777" w:rsidR="00B26228" w:rsidRPr="008D0533" w:rsidRDefault="00B26228" w:rsidP="008D0533">
            <w:pPr>
              <w:rPr>
                <w:rFonts w:ascii="Times New Roman" w:hAnsi="Times New Roman" w:cs="Times New Roman"/>
                <w:sz w:val="18"/>
              </w:rPr>
            </w:pPr>
            <w:r w:rsidRPr="008D0533">
              <w:rPr>
                <w:rFonts w:ascii="Times New Roman" w:hAnsi="Times New Roman" w:cs="Times New Roman"/>
                <w:color w:val="000000"/>
                <w:sz w:val="18"/>
              </w:rPr>
              <w:t>U de Mann-Whitney</w:t>
            </w:r>
          </w:p>
        </w:tc>
        <w:tc>
          <w:tcPr>
            <w:tcW w:w="0" w:type="auto"/>
          </w:tcPr>
          <w:p w14:paraId="0C4EE682" w14:textId="77777777" w:rsidR="00B26228" w:rsidRPr="008D0533" w:rsidRDefault="00B26228" w:rsidP="008D0533">
            <w:pPr>
              <w:jc w:val="right"/>
              <w:rPr>
                <w:rFonts w:ascii="Times New Roman" w:hAnsi="Times New Roman" w:cs="Times New Roman"/>
                <w:sz w:val="18"/>
              </w:rPr>
            </w:pPr>
            <w:r w:rsidRPr="008D0533">
              <w:rPr>
                <w:rFonts w:ascii="Times New Roman" w:hAnsi="Times New Roman" w:cs="Times New Roman"/>
                <w:sz w:val="18"/>
              </w:rPr>
              <w:t>60.000</w:t>
            </w:r>
          </w:p>
        </w:tc>
      </w:tr>
      <w:tr w:rsidR="00B26228" w:rsidRPr="008D0533" w14:paraId="49566781" w14:textId="77777777" w:rsidTr="00107598">
        <w:trPr>
          <w:jc w:val="center"/>
        </w:trPr>
        <w:tc>
          <w:tcPr>
            <w:tcW w:w="3349" w:type="dxa"/>
            <w:vAlign w:val="center"/>
          </w:tcPr>
          <w:p w14:paraId="41FF84F5" w14:textId="77777777" w:rsidR="00B26228" w:rsidRPr="008D0533" w:rsidRDefault="00B26228" w:rsidP="008D0533">
            <w:pPr>
              <w:rPr>
                <w:rFonts w:ascii="Times New Roman" w:hAnsi="Times New Roman" w:cs="Times New Roman"/>
                <w:sz w:val="18"/>
              </w:rPr>
            </w:pPr>
            <w:r w:rsidRPr="008D0533">
              <w:rPr>
                <w:rFonts w:ascii="Times New Roman" w:hAnsi="Times New Roman" w:cs="Times New Roman"/>
                <w:color w:val="000000"/>
                <w:sz w:val="18"/>
              </w:rPr>
              <w:t>W de Wilcoxon</w:t>
            </w:r>
          </w:p>
        </w:tc>
        <w:tc>
          <w:tcPr>
            <w:tcW w:w="0" w:type="auto"/>
          </w:tcPr>
          <w:p w14:paraId="029C82E6" w14:textId="77777777" w:rsidR="00B26228" w:rsidRPr="008D0533" w:rsidRDefault="00B26228" w:rsidP="008D0533">
            <w:pPr>
              <w:jc w:val="right"/>
              <w:rPr>
                <w:rFonts w:ascii="Times New Roman" w:hAnsi="Times New Roman" w:cs="Times New Roman"/>
                <w:sz w:val="18"/>
              </w:rPr>
            </w:pPr>
            <w:r w:rsidRPr="008D0533">
              <w:rPr>
                <w:rFonts w:ascii="Times New Roman" w:hAnsi="Times New Roman" w:cs="Times New Roman"/>
                <w:sz w:val="18"/>
              </w:rPr>
              <w:t>126.000</w:t>
            </w:r>
          </w:p>
        </w:tc>
      </w:tr>
      <w:tr w:rsidR="00B26228" w:rsidRPr="008D0533" w14:paraId="59AC43BE" w14:textId="77777777" w:rsidTr="00107598">
        <w:trPr>
          <w:jc w:val="center"/>
        </w:trPr>
        <w:tc>
          <w:tcPr>
            <w:tcW w:w="3349" w:type="dxa"/>
            <w:vAlign w:val="center"/>
          </w:tcPr>
          <w:p w14:paraId="12CD9151" w14:textId="77777777" w:rsidR="00B26228" w:rsidRPr="008D0533" w:rsidRDefault="00B26228" w:rsidP="008D0533">
            <w:pPr>
              <w:rPr>
                <w:rFonts w:ascii="Times New Roman" w:hAnsi="Times New Roman" w:cs="Times New Roman"/>
                <w:sz w:val="18"/>
              </w:rPr>
            </w:pPr>
            <w:r w:rsidRPr="008D0533">
              <w:rPr>
                <w:rFonts w:ascii="Times New Roman" w:hAnsi="Times New Roman" w:cs="Times New Roman"/>
                <w:color w:val="000000"/>
                <w:sz w:val="18"/>
              </w:rPr>
              <w:t>Z</w:t>
            </w:r>
          </w:p>
        </w:tc>
        <w:tc>
          <w:tcPr>
            <w:tcW w:w="0" w:type="auto"/>
          </w:tcPr>
          <w:p w14:paraId="734C858C" w14:textId="77777777" w:rsidR="00B26228" w:rsidRPr="008D0533" w:rsidRDefault="00B26228" w:rsidP="008D0533">
            <w:pPr>
              <w:jc w:val="right"/>
              <w:rPr>
                <w:rFonts w:ascii="Times New Roman" w:hAnsi="Times New Roman" w:cs="Times New Roman"/>
                <w:sz w:val="18"/>
              </w:rPr>
            </w:pPr>
            <w:r w:rsidRPr="008D0533">
              <w:rPr>
                <w:rFonts w:ascii="Times New Roman" w:hAnsi="Times New Roman" w:cs="Times New Roman"/>
                <w:sz w:val="18"/>
              </w:rPr>
              <w:t>-.033</w:t>
            </w:r>
          </w:p>
        </w:tc>
      </w:tr>
      <w:tr w:rsidR="00B26228" w:rsidRPr="008D0533" w14:paraId="35107168" w14:textId="77777777" w:rsidTr="00107598">
        <w:trPr>
          <w:jc w:val="center"/>
        </w:trPr>
        <w:tc>
          <w:tcPr>
            <w:tcW w:w="3349" w:type="dxa"/>
            <w:vAlign w:val="center"/>
          </w:tcPr>
          <w:p w14:paraId="40AFC1D7" w14:textId="77777777" w:rsidR="00B26228" w:rsidRPr="008D0533" w:rsidRDefault="00B26228" w:rsidP="008D0533">
            <w:pPr>
              <w:rPr>
                <w:rFonts w:ascii="Times New Roman" w:hAnsi="Times New Roman" w:cs="Times New Roman"/>
                <w:sz w:val="18"/>
              </w:rPr>
            </w:pPr>
            <w:r w:rsidRPr="008D0533">
              <w:rPr>
                <w:rFonts w:ascii="Times New Roman" w:hAnsi="Times New Roman" w:cs="Times New Roman"/>
                <w:color w:val="000000"/>
                <w:sz w:val="18"/>
              </w:rPr>
              <w:t>Sig. Asintót. (bilateral)</w:t>
            </w:r>
          </w:p>
        </w:tc>
        <w:tc>
          <w:tcPr>
            <w:tcW w:w="0" w:type="auto"/>
          </w:tcPr>
          <w:p w14:paraId="31AC2B93" w14:textId="77777777" w:rsidR="00B26228" w:rsidRPr="008D0533" w:rsidRDefault="00B26228" w:rsidP="008D0533">
            <w:pPr>
              <w:jc w:val="right"/>
              <w:rPr>
                <w:rFonts w:ascii="Times New Roman" w:hAnsi="Times New Roman" w:cs="Times New Roman"/>
                <w:sz w:val="18"/>
              </w:rPr>
            </w:pPr>
            <w:r w:rsidRPr="008D0533">
              <w:rPr>
                <w:rFonts w:ascii="Times New Roman" w:hAnsi="Times New Roman" w:cs="Times New Roman"/>
                <w:sz w:val="18"/>
              </w:rPr>
              <w:t>.974</w:t>
            </w:r>
          </w:p>
        </w:tc>
      </w:tr>
    </w:tbl>
    <w:p w14:paraId="52DB75CD" w14:textId="324EA56F" w:rsidR="00B26228" w:rsidRPr="00F03AE2" w:rsidRDefault="008D0533" w:rsidP="00B26228">
      <w:pPr>
        <w:spacing w:after="0" w:line="360" w:lineRule="auto"/>
        <w:ind w:left="1416" w:firstLine="708"/>
        <w:rPr>
          <w:rFonts w:ascii="Times New Roman" w:hAnsi="Times New Roman" w:cs="Times New Roman"/>
          <w:sz w:val="16"/>
          <w:szCs w:val="24"/>
        </w:rPr>
      </w:pPr>
      <w:r>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B26228" w:rsidRPr="00F03AE2">
        <w:rPr>
          <w:rFonts w:ascii="Times New Roman" w:hAnsi="Times New Roman" w:cs="Times New Roman"/>
          <w:b/>
          <w:sz w:val="16"/>
          <w:szCs w:val="24"/>
        </w:rPr>
        <w:t>:</w:t>
      </w:r>
      <w:r w:rsidR="00B26228" w:rsidRPr="00F03AE2">
        <w:rPr>
          <w:rFonts w:ascii="Times New Roman" w:hAnsi="Times New Roman" w:cs="Times New Roman"/>
          <w:sz w:val="16"/>
          <w:szCs w:val="24"/>
        </w:rPr>
        <w:t xml:space="preserve"> María José Samaniego </w:t>
      </w:r>
    </w:p>
    <w:p w14:paraId="48431D34" w14:textId="77777777" w:rsidR="00B26228" w:rsidRPr="00F03AE2" w:rsidRDefault="00B26228" w:rsidP="00B26228">
      <w:pPr>
        <w:spacing w:after="0" w:line="360" w:lineRule="auto"/>
        <w:jc w:val="both"/>
        <w:rPr>
          <w:rFonts w:ascii="Times New Roman" w:hAnsi="Times New Roman" w:cs="Times New Roman"/>
        </w:rPr>
      </w:pPr>
    </w:p>
    <w:p w14:paraId="51C424AA" w14:textId="77777777"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rPr>
        <w:t>El P-Valor para la prueba U de Mann-Whitney como se observa en la Tabla 10-3 es de 0.974, por lo tanto se deduce que el valor de significancia asintótica es mayor al  valor alfa (0.974&gt;0.05), por lo tanto se acepta la hipótesis nula y se rechaza la hipótesis alternativa, es decir que no existe una diferencia significativa entre las LDC de Cakephp con respecto a Laravel.</w:t>
      </w:r>
    </w:p>
    <w:p w14:paraId="6CBF6040" w14:textId="77777777" w:rsidR="00B26228" w:rsidRPr="00F03AE2" w:rsidRDefault="00B26228" w:rsidP="00B26228">
      <w:pPr>
        <w:spacing w:after="0" w:line="360" w:lineRule="auto"/>
        <w:jc w:val="both"/>
        <w:rPr>
          <w:rFonts w:ascii="Times New Roman" w:hAnsi="Times New Roman" w:cs="Times New Roman"/>
          <w:b/>
        </w:rPr>
      </w:pPr>
    </w:p>
    <w:p w14:paraId="04DC76EF" w14:textId="77777777" w:rsidR="00B26228" w:rsidRPr="00F03AE2" w:rsidRDefault="00B26228" w:rsidP="00B26228">
      <w:pPr>
        <w:spacing w:after="0" w:line="360" w:lineRule="auto"/>
        <w:rPr>
          <w:rFonts w:ascii="Times New Roman" w:hAnsi="Times New Roman" w:cs="Times New Roman"/>
          <w:b/>
        </w:rPr>
      </w:pPr>
      <w:r w:rsidRPr="00F03AE2">
        <w:rPr>
          <w:rFonts w:ascii="Times New Roman" w:hAnsi="Times New Roman" w:cs="Times New Roman"/>
          <w:b/>
        </w:rPr>
        <w:t>Indicador 2: Tiempo empleado (TE).</w:t>
      </w:r>
    </w:p>
    <w:p w14:paraId="18CB4FB8" w14:textId="77777777" w:rsidR="00B26228" w:rsidRPr="00F03AE2" w:rsidRDefault="00B26228" w:rsidP="00B26228">
      <w:pPr>
        <w:spacing w:after="0" w:line="360" w:lineRule="auto"/>
        <w:jc w:val="both"/>
        <w:rPr>
          <w:rFonts w:ascii="Times New Roman" w:hAnsi="Times New Roman" w:cs="Times New Roman"/>
          <w:szCs w:val="24"/>
        </w:rPr>
      </w:pPr>
    </w:p>
    <w:p w14:paraId="4ABE15B8" w14:textId="4E8C927E"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szCs w:val="24"/>
        </w:rPr>
        <w:t>Este indicador mide directamente el tiempo empleado en horas para la producción de las líneas de código por cada archivo de la muestra. La Tabla 5- y Tabla 6-3 contiene los datos resultantes del prototipo de prueba para este indicador (Ver Anexo A</w:t>
      </w:r>
      <w:r w:rsidR="00055E5D" w:rsidRPr="00F03AE2">
        <w:rPr>
          <w:rFonts w:ascii="Times New Roman" w:hAnsi="Times New Roman" w:cs="Times New Roman"/>
          <w:szCs w:val="24"/>
        </w:rPr>
        <w:t>3</w:t>
      </w:r>
      <w:r w:rsidRPr="00F03AE2">
        <w:rPr>
          <w:rFonts w:ascii="Times New Roman" w:hAnsi="Times New Roman" w:cs="Times New Roman"/>
          <w:szCs w:val="24"/>
        </w:rPr>
        <w:t>).</w:t>
      </w:r>
    </w:p>
    <w:p w14:paraId="7953FF71" w14:textId="77777777" w:rsidR="00B26228" w:rsidRPr="00F03AE2" w:rsidRDefault="00B26228" w:rsidP="00B26228">
      <w:pPr>
        <w:spacing w:after="0" w:line="360" w:lineRule="auto"/>
        <w:jc w:val="both"/>
        <w:rPr>
          <w:rFonts w:ascii="Times New Roman" w:hAnsi="Times New Roman" w:cs="Times New Roman"/>
          <w:szCs w:val="24"/>
        </w:rPr>
      </w:pPr>
    </w:p>
    <w:p w14:paraId="267B9CD2" w14:textId="512EB4F3" w:rsidR="00B26228" w:rsidRPr="00F03AE2" w:rsidRDefault="00B26228" w:rsidP="00B26228">
      <w:pPr>
        <w:pStyle w:val="Tablas"/>
        <w:spacing w:before="0" w:line="360" w:lineRule="auto"/>
        <w:rPr>
          <w:rFonts w:cs="Times New Roman"/>
          <w:b w:val="0"/>
          <w:szCs w:val="24"/>
        </w:rPr>
      </w:pPr>
      <w:bookmarkStart w:id="195" w:name="_Toc421816446"/>
      <w:r w:rsidRPr="00F03AE2">
        <w:rPr>
          <w:rFonts w:cs="Times New Roman"/>
          <w:szCs w:val="24"/>
        </w:rPr>
        <w:t xml:space="preserve">               </w:t>
      </w:r>
      <w:bookmarkStart w:id="196" w:name="_Toc426542893"/>
      <w:r w:rsidRPr="00F03AE2">
        <w:rPr>
          <w:rFonts w:cs="Times New Roman"/>
          <w:szCs w:val="24"/>
        </w:rPr>
        <w:t xml:space="preserve">Tabla 5-3: </w:t>
      </w:r>
      <w:r w:rsidRPr="00F03AE2">
        <w:rPr>
          <w:rFonts w:cs="Times New Roman"/>
          <w:b w:val="0"/>
          <w:szCs w:val="24"/>
        </w:rPr>
        <w:t>Resultados indicador tiempo empleado Cake</w:t>
      </w:r>
      <w:bookmarkEnd w:id="195"/>
      <w:r w:rsidRPr="00F03AE2">
        <w:rPr>
          <w:rFonts w:cs="Times New Roman"/>
          <w:b w:val="0"/>
          <w:szCs w:val="24"/>
        </w:rPr>
        <w:t>PHP</w:t>
      </w:r>
      <w:bookmarkEnd w:id="1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7"/>
        <w:gridCol w:w="821"/>
      </w:tblGrid>
      <w:tr w:rsidR="00B26228" w:rsidRPr="00F03AE2" w14:paraId="09750B9D" w14:textId="77777777" w:rsidTr="00107598">
        <w:trPr>
          <w:jc w:val="center"/>
        </w:trPr>
        <w:tc>
          <w:tcPr>
            <w:tcW w:w="3757" w:type="dxa"/>
          </w:tcPr>
          <w:p w14:paraId="6F3BE70C" w14:textId="77777777" w:rsidR="00B26228" w:rsidRPr="00F03AE2" w:rsidRDefault="00B26228" w:rsidP="00107598">
            <w:pPr>
              <w:spacing w:after="0" w:line="276" w:lineRule="auto"/>
              <w:rPr>
                <w:rFonts w:ascii="Times New Roman" w:hAnsi="Times New Roman" w:cs="Times New Roman"/>
                <w:b/>
                <w:sz w:val="18"/>
                <w:szCs w:val="24"/>
              </w:rPr>
            </w:pPr>
            <w:r w:rsidRPr="00F03AE2">
              <w:rPr>
                <w:rFonts w:ascii="Times New Roman" w:hAnsi="Times New Roman" w:cs="Times New Roman"/>
                <w:b/>
                <w:sz w:val="18"/>
                <w:szCs w:val="24"/>
              </w:rPr>
              <w:t>Archivo</w:t>
            </w:r>
          </w:p>
        </w:tc>
        <w:tc>
          <w:tcPr>
            <w:tcW w:w="0" w:type="auto"/>
          </w:tcPr>
          <w:p w14:paraId="681BB17E" w14:textId="77777777" w:rsidR="00B26228" w:rsidRPr="00F03AE2" w:rsidRDefault="00B26228" w:rsidP="00107598">
            <w:pPr>
              <w:spacing w:after="0" w:line="276" w:lineRule="auto"/>
              <w:jc w:val="right"/>
              <w:rPr>
                <w:rFonts w:ascii="Times New Roman" w:hAnsi="Times New Roman" w:cs="Times New Roman"/>
                <w:b/>
                <w:sz w:val="18"/>
                <w:szCs w:val="24"/>
              </w:rPr>
            </w:pPr>
            <w:r w:rsidRPr="00F03AE2">
              <w:rPr>
                <w:rFonts w:ascii="Times New Roman" w:hAnsi="Times New Roman" w:cs="Times New Roman"/>
                <w:b/>
                <w:sz w:val="18"/>
                <w:szCs w:val="24"/>
              </w:rPr>
              <w:t># Horas</w:t>
            </w:r>
          </w:p>
        </w:tc>
      </w:tr>
      <w:tr w:rsidR="00B26228" w:rsidRPr="00F03AE2" w14:paraId="6D8496C6" w14:textId="77777777" w:rsidTr="00107598">
        <w:trPr>
          <w:jc w:val="center"/>
        </w:trPr>
        <w:tc>
          <w:tcPr>
            <w:tcW w:w="3757" w:type="dxa"/>
          </w:tcPr>
          <w:p w14:paraId="6A4B3B88" w14:textId="77777777" w:rsidR="00B26228" w:rsidRPr="00F03AE2" w:rsidRDefault="00B26228" w:rsidP="00107598">
            <w:pPr>
              <w:spacing w:after="0" w:line="276" w:lineRule="auto"/>
              <w:jc w:val="both"/>
              <w:rPr>
                <w:rFonts w:ascii="Times New Roman" w:hAnsi="Times New Roman" w:cs="Times New Roman"/>
                <w:sz w:val="18"/>
                <w:szCs w:val="24"/>
              </w:rPr>
            </w:pPr>
            <w:r w:rsidRPr="00F03AE2">
              <w:rPr>
                <w:rFonts w:ascii="Times New Roman" w:hAnsi="Times New Roman" w:cs="Times New Roman"/>
                <w:sz w:val="18"/>
                <w:szCs w:val="24"/>
              </w:rPr>
              <w:t>/app/Model/Group.php</w:t>
            </w:r>
          </w:p>
        </w:tc>
        <w:tc>
          <w:tcPr>
            <w:tcW w:w="0" w:type="auto"/>
          </w:tcPr>
          <w:p w14:paraId="6337C4C5" w14:textId="77777777" w:rsidR="00B26228" w:rsidRPr="00F03AE2" w:rsidRDefault="00B26228" w:rsidP="00107598">
            <w:pPr>
              <w:spacing w:after="0" w:line="276" w:lineRule="auto"/>
              <w:jc w:val="right"/>
              <w:rPr>
                <w:rFonts w:ascii="Times New Roman" w:hAnsi="Times New Roman" w:cs="Times New Roman"/>
                <w:sz w:val="18"/>
                <w:szCs w:val="24"/>
              </w:rPr>
            </w:pPr>
            <w:r w:rsidRPr="00F03AE2">
              <w:rPr>
                <w:rFonts w:ascii="Times New Roman" w:hAnsi="Times New Roman" w:cs="Times New Roman"/>
                <w:sz w:val="18"/>
                <w:szCs w:val="24"/>
              </w:rPr>
              <w:t xml:space="preserve">2,32 </w:t>
            </w:r>
          </w:p>
        </w:tc>
      </w:tr>
      <w:tr w:rsidR="00B26228" w:rsidRPr="00F03AE2" w14:paraId="001255A1" w14:textId="77777777" w:rsidTr="00107598">
        <w:trPr>
          <w:jc w:val="center"/>
        </w:trPr>
        <w:tc>
          <w:tcPr>
            <w:tcW w:w="3757" w:type="dxa"/>
          </w:tcPr>
          <w:p w14:paraId="129928A3" w14:textId="77777777" w:rsidR="00B26228" w:rsidRPr="00F03AE2" w:rsidRDefault="00B26228" w:rsidP="00107598">
            <w:pPr>
              <w:spacing w:after="0" w:line="276" w:lineRule="auto"/>
              <w:jc w:val="both"/>
              <w:rPr>
                <w:rFonts w:ascii="Times New Roman" w:hAnsi="Times New Roman" w:cs="Times New Roman"/>
                <w:sz w:val="18"/>
                <w:szCs w:val="24"/>
              </w:rPr>
            </w:pPr>
            <w:r w:rsidRPr="00F03AE2">
              <w:rPr>
                <w:rFonts w:ascii="Times New Roman" w:hAnsi="Times New Roman" w:cs="Times New Roman"/>
                <w:sz w:val="18"/>
                <w:szCs w:val="24"/>
              </w:rPr>
              <w:t>/app/Model/Role.php</w:t>
            </w:r>
          </w:p>
        </w:tc>
        <w:tc>
          <w:tcPr>
            <w:tcW w:w="0" w:type="auto"/>
          </w:tcPr>
          <w:p w14:paraId="18B8AEB0" w14:textId="77777777" w:rsidR="00B26228" w:rsidRPr="00F03AE2" w:rsidRDefault="00B26228" w:rsidP="00107598">
            <w:pPr>
              <w:spacing w:after="0" w:line="276" w:lineRule="auto"/>
              <w:jc w:val="right"/>
              <w:rPr>
                <w:rFonts w:ascii="Times New Roman" w:hAnsi="Times New Roman" w:cs="Times New Roman"/>
                <w:sz w:val="18"/>
                <w:szCs w:val="24"/>
              </w:rPr>
            </w:pPr>
            <w:r w:rsidRPr="00F03AE2">
              <w:rPr>
                <w:rFonts w:ascii="Times New Roman" w:hAnsi="Times New Roman" w:cs="Times New Roman"/>
                <w:sz w:val="18"/>
                <w:szCs w:val="24"/>
              </w:rPr>
              <w:t xml:space="preserve">0,99 </w:t>
            </w:r>
          </w:p>
        </w:tc>
      </w:tr>
      <w:tr w:rsidR="00B26228" w:rsidRPr="00F03AE2" w14:paraId="33D8995C" w14:textId="77777777" w:rsidTr="00107598">
        <w:trPr>
          <w:jc w:val="center"/>
        </w:trPr>
        <w:tc>
          <w:tcPr>
            <w:tcW w:w="3757" w:type="dxa"/>
          </w:tcPr>
          <w:p w14:paraId="5A6BC419" w14:textId="77777777" w:rsidR="00B26228" w:rsidRPr="00F03AE2" w:rsidRDefault="00B26228" w:rsidP="00107598">
            <w:pPr>
              <w:spacing w:after="0" w:line="276" w:lineRule="auto"/>
              <w:jc w:val="both"/>
              <w:rPr>
                <w:rFonts w:ascii="Times New Roman" w:hAnsi="Times New Roman" w:cs="Times New Roman"/>
                <w:sz w:val="18"/>
                <w:szCs w:val="24"/>
              </w:rPr>
            </w:pPr>
            <w:r w:rsidRPr="00F03AE2">
              <w:rPr>
                <w:rFonts w:ascii="Times New Roman" w:hAnsi="Times New Roman" w:cs="Times New Roman"/>
                <w:sz w:val="18"/>
                <w:szCs w:val="24"/>
              </w:rPr>
              <w:t>/app/Model/User.php</w:t>
            </w:r>
          </w:p>
        </w:tc>
        <w:tc>
          <w:tcPr>
            <w:tcW w:w="0" w:type="auto"/>
          </w:tcPr>
          <w:p w14:paraId="734EDF47" w14:textId="77777777" w:rsidR="00B26228" w:rsidRPr="00F03AE2" w:rsidRDefault="00B26228" w:rsidP="00107598">
            <w:pPr>
              <w:spacing w:after="0" w:line="276" w:lineRule="auto"/>
              <w:jc w:val="right"/>
              <w:rPr>
                <w:rFonts w:ascii="Times New Roman" w:hAnsi="Times New Roman" w:cs="Times New Roman"/>
                <w:sz w:val="18"/>
                <w:szCs w:val="24"/>
              </w:rPr>
            </w:pPr>
            <w:r w:rsidRPr="00F03AE2">
              <w:rPr>
                <w:rFonts w:ascii="Times New Roman" w:hAnsi="Times New Roman" w:cs="Times New Roman"/>
                <w:sz w:val="18"/>
                <w:szCs w:val="24"/>
              </w:rPr>
              <w:t xml:space="preserve">0,92 </w:t>
            </w:r>
          </w:p>
        </w:tc>
      </w:tr>
      <w:tr w:rsidR="00B26228" w:rsidRPr="00F03AE2" w14:paraId="4A121B91" w14:textId="77777777" w:rsidTr="00107598">
        <w:trPr>
          <w:jc w:val="center"/>
        </w:trPr>
        <w:tc>
          <w:tcPr>
            <w:tcW w:w="3757" w:type="dxa"/>
          </w:tcPr>
          <w:p w14:paraId="17802DEC" w14:textId="77777777" w:rsidR="00B26228" w:rsidRPr="00F03AE2" w:rsidRDefault="00B26228" w:rsidP="00107598">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lang w:val="en-US"/>
              </w:rPr>
              <w:t>/app/View/groups/index.ctp</w:t>
            </w:r>
          </w:p>
        </w:tc>
        <w:tc>
          <w:tcPr>
            <w:tcW w:w="0" w:type="auto"/>
          </w:tcPr>
          <w:p w14:paraId="2B6E85DC"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1,95 </w:t>
            </w:r>
          </w:p>
        </w:tc>
      </w:tr>
      <w:tr w:rsidR="00B26228" w:rsidRPr="00F03AE2" w14:paraId="01CB2DF3" w14:textId="77777777" w:rsidTr="00107598">
        <w:trPr>
          <w:jc w:val="center"/>
        </w:trPr>
        <w:tc>
          <w:tcPr>
            <w:tcW w:w="3757" w:type="dxa"/>
          </w:tcPr>
          <w:p w14:paraId="33B870EE" w14:textId="77777777" w:rsidR="00B26228" w:rsidRPr="00F03AE2" w:rsidRDefault="00B26228" w:rsidP="00107598">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lang w:val="en-US"/>
              </w:rPr>
              <w:t>/app/View/roles/index.ctp</w:t>
            </w:r>
          </w:p>
        </w:tc>
        <w:tc>
          <w:tcPr>
            <w:tcW w:w="0" w:type="auto"/>
          </w:tcPr>
          <w:p w14:paraId="45D1197A"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2,63 </w:t>
            </w:r>
          </w:p>
        </w:tc>
      </w:tr>
      <w:tr w:rsidR="00B26228" w:rsidRPr="00F03AE2" w14:paraId="6F5DE576" w14:textId="77777777" w:rsidTr="00107598">
        <w:trPr>
          <w:jc w:val="center"/>
        </w:trPr>
        <w:tc>
          <w:tcPr>
            <w:tcW w:w="3757" w:type="dxa"/>
          </w:tcPr>
          <w:p w14:paraId="6AAE6179" w14:textId="77777777" w:rsidR="00B26228" w:rsidRPr="00F03AE2" w:rsidRDefault="00B26228" w:rsidP="00107598">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lang w:val="en-US"/>
              </w:rPr>
              <w:t>/app/View/users/index.ctp</w:t>
            </w:r>
          </w:p>
        </w:tc>
        <w:tc>
          <w:tcPr>
            <w:tcW w:w="0" w:type="auto"/>
          </w:tcPr>
          <w:p w14:paraId="3EDE4084"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5,58 </w:t>
            </w:r>
          </w:p>
        </w:tc>
      </w:tr>
      <w:tr w:rsidR="00B26228" w:rsidRPr="00F03AE2" w14:paraId="1B587660" w14:textId="77777777" w:rsidTr="00107598">
        <w:trPr>
          <w:jc w:val="center"/>
        </w:trPr>
        <w:tc>
          <w:tcPr>
            <w:tcW w:w="3757" w:type="dxa"/>
          </w:tcPr>
          <w:p w14:paraId="0038D416" w14:textId="77777777" w:rsidR="00B26228" w:rsidRPr="00F03AE2" w:rsidRDefault="00B26228" w:rsidP="00107598">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lang w:val="en-US"/>
              </w:rPr>
              <w:t>/app/View/users/login.ctp</w:t>
            </w:r>
          </w:p>
        </w:tc>
        <w:tc>
          <w:tcPr>
            <w:tcW w:w="0" w:type="auto"/>
          </w:tcPr>
          <w:p w14:paraId="1F2CF8FB"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1,27 </w:t>
            </w:r>
          </w:p>
        </w:tc>
      </w:tr>
      <w:tr w:rsidR="00B26228" w:rsidRPr="00F03AE2" w14:paraId="30530F04" w14:textId="77777777" w:rsidTr="00107598">
        <w:trPr>
          <w:jc w:val="center"/>
        </w:trPr>
        <w:tc>
          <w:tcPr>
            <w:tcW w:w="3757" w:type="dxa"/>
          </w:tcPr>
          <w:p w14:paraId="2BC203CA" w14:textId="77777777" w:rsidR="00B26228" w:rsidRPr="00F03AE2" w:rsidRDefault="00B26228" w:rsidP="00107598">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lang w:val="en-US"/>
              </w:rPr>
              <w:t>/app/View/Pages/home.ctp</w:t>
            </w:r>
          </w:p>
        </w:tc>
        <w:tc>
          <w:tcPr>
            <w:tcW w:w="0" w:type="auto"/>
          </w:tcPr>
          <w:p w14:paraId="4D1817BA"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2,97 </w:t>
            </w:r>
          </w:p>
        </w:tc>
      </w:tr>
      <w:tr w:rsidR="00B26228" w:rsidRPr="00F03AE2" w14:paraId="00D31B21" w14:textId="77777777" w:rsidTr="00107598">
        <w:trPr>
          <w:jc w:val="center"/>
        </w:trPr>
        <w:tc>
          <w:tcPr>
            <w:tcW w:w="3757" w:type="dxa"/>
          </w:tcPr>
          <w:p w14:paraId="7D73DB20" w14:textId="24C65B2B" w:rsidR="00B26228" w:rsidRPr="00F03AE2" w:rsidRDefault="00B26228" w:rsidP="00466EB1">
            <w:pPr>
              <w:spacing w:after="0" w:line="276" w:lineRule="auto"/>
              <w:jc w:val="both"/>
              <w:rPr>
                <w:rFonts w:ascii="Times New Roman" w:hAnsi="Times New Roman" w:cs="Times New Roman"/>
                <w:sz w:val="18"/>
                <w:szCs w:val="24"/>
                <w:lang w:val="en-US"/>
              </w:rPr>
            </w:pPr>
            <w:r w:rsidRPr="00F03AE2">
              <w:rPr>
                <w:rFonts w:ascii="Times New Roman" w:hAnsi="Times New Roman" w:cs="Times New Roman"/>
                <w:sz w:val="18"/>
                <w:szCs w:val="24"/>
              </w:rPr>
              <w:t>/app/Controller/</w:t>
            </w:r>
            <w:r w:rsidR="008900B4" w:rsidRPr="00F03AE2">
              <w:rPr>
                <w:rFonts w:ascii="Times New Roman" w:hAnsi="Times New Roman" w:cs="Times New Roman"/>
                <w:sz w:val="18"/>
                <w:szCs w:val="24"/>
              </w:rPr>
              <w:t>GroupsController.php</w:t>
            </w:r>
          </w:p>
        </w:tc>
        <w:tc>
          <w:tcPr>
            <w:tcW w:w="0" w:type="auto"/>
          </w:tcPr>
          <w:p w14:paraId="60AA5030"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1,96 </w:t>
            </w:r>
          </w:p>
        </w:tc>
      </w:tr>
      <w:tr w:rsidR="00B26228" w:rsidRPr="00F03AE2" w14:paraId="1088A70C" w14:textId="77777777" w:rsidTr="00107598">
        <w:trPr>
          <w:jc w:val="center"/>
        </w:trPr>
        <w:tc>
          <w:tcPr>
            <w:tcW w:w="3757" w:type="dxa"/>
          </w:tcPr>
          <w:p w14:paraId="3DC484B9" w14:textId="77777777" w:rsidR="00B26228" w:rsidRPr="00F03AE2" w:rsidRDefault="00B26228" w:rsidP="00107598">
            <w:pPr>
              <w:spacing w:after="0" w:line="276" w:lineRule="auto"/>
              <w:jc w:val="both"/>
              <w:rPr>
                <w:rFonts w:ascii="Times New Roman" w:hAnsi="Times New Roman" w:cs="Times New Roman"/>
                <w:sz w:val="18"/>
                <w:szCs w:val="24"/>
              </w:rPr>
            </w:pPr>
            <w:r w:rsidRPr="00F03AE2">
              <w:rPr>
                <w:rFonts w:ascii="Times New Roman" w:hAnsi="Times New Roman" w:cs="Times New Roman"/>
                <w:sz w:val="18"/>
                <w:szCs w:val="24"/>
              </w:rPr>
              <w:t>/app/Controller/UsersController.php</w:t>
            </w:r>
          </w:p>
        </w:tc>
        <w:tc>
          <w:tcPr>
            <w:tcW w:w="0" w:type="auto"/>
          </w:tcPr>
          <w:p w14:paraId="37248ED7"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0,6 </w:t>
            </w:r>
          </w:p>
        </w:tc>
      </w:tr>
      <w:tr w:rsidR="00B26228" w:rsidRPr="00F03AE2" w14:paraId="08EFD0E6" w14:textId="77777777" w:rsidTr="00107598">
        <w:trPr>
          <w:jc w:val="center"/>
        </w:trPr>
        <w:tc>
          <w:tcPr>
            <w:tcW w:w="3757" w:type="dxa"/>
          </w:tcPr>
          <w:p w14:paraId="657D4223" w14:textId="77777777" w:rsidR="00B26228" w:rsidRPr="00F03AE2" w:rsidRDefault="00B26228" w:rsidP="00107598">
            <w:pPr>
              <w:spacing w:after="0" w:line="276" w:lineRule="auto"/>
              <w:jc w:val="both"/>
              <w:rPr>
                <w:rFonts w:ascii="Times New Roman" w:hAnsi="Times New Roman" w:cs="Times New Roman"/>
                <w:sz w:val="18"/>
                <w:szCs w:val="24"/>
              </w:rPr>
            </w:pPr>
            <w:r w:rsidRPr="00F03AE2">
              <w:rPr>
                <w:rFonts w:ascii="Times New Roman" w:hAnsi="Times New Roman" w:cs="Times New Roman"/>
                <w:sz w:val="18"/>
                <w:szCs w:val="24"/>
              </w:rPr>
              <w:t>/app/Controller/RolesController.php</w:t>
            </w:r>
          </w:p>
        </w:tc>
        <w:tc>
          <w:tcPr>
            <w:tcW w:w="0" w:type="auto"/>
          </w:tcPr>
          <w:p w14:paraId="115F1D32" w14:textId="77777777" w:rsidR="00B26228" w:rsidRPr="00F03AE2" w:rsidRDefault="00B26228" w:rsidP="00107598">
            <w:pPr>
              <w:spacing w:after="0" w:line="276" w:lineRule="auto"/>
              <w:jc w:val="right"/>
              <w:rPr>
                <w:rFonts w:ascii="Times New Roman" w:hAnsi="Times New Roman" w:cs="Times New Roman"/>
                <w:sz w:val="18"/>
                <w:szCs w:val="24"/>
                <w:lang w:val="en-US"/>
              </w:rPr>
            </w:pPr>
            <w:r w:rsidRPr="00F03AE2">
              <w:rPr>
                <w:rFonts w:ascii="Times New Roman" w:hAnsi="Times New Roman" w:cs="Times New Roman"/>
                <w:sz w:val="18"/>
                <w:szCs w:val="24"/>
              </w:rPr>
              <w:t xml:space="preserve">0,28 </w:t>
            </w:r>
          </w:p>
        </w:tc>
      </w:tr>
    </w:tbl>
    <w:p w14:paraId="732DB0D6" w14:textId="60D95862" w:rsidR="00B26228" w:rsidRPr="00F03AE2" w:rsidRDefault="00B26228" w:rsidP="00B26228">
      <w:pPr>
        <w:pStyle w:val="Prrafodelista"/>
        <w:spacing w:after="0" w:line="360" w:lineRule="auto"/>
        <w:ind w:left="177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3AE6052B" w14:textId="77777777" w:rsidR="00B26228" w:rsidRPr="00F03AE2" w:rsidRDefault="00B26228" w:rsidP="00B26228">
      <w:pPr>
        <w:pStyle w:val="Prrafodelista"/>
        <w:spacing w:after="0" w:line="360" w:lineRule="auto"/>
        <w:ind w:left="1776"/>
        <w:rPr>
          <w:rFonts w:ascii="Times New Roman" w:hAnsi="Times New Roman" w:cs="Times New Roman"/>
          <w:sz w:val="16"/>
          <w:szCs w:val="24"/>
        </w:rPr>
      </w:pPr>
    </w:p>
    <w:p w14:paraId="25610D2D" w14:textId="3072D7D2" w:rsidR="00B26228" w:rsidRPr="00F03AE2" w:rsidRDefault="00B26228" w:rsidP="00B26228">
      <w:pPr>
        <w:pStyle w:val="Tablas"/>
        <w:spacing w:before="0" w:line="360" w:lineRule="auto"/>
        <w:rPr>
          <w:rFonts w:cs="Times New Roman"/>
          <w:b w:val="0"/>
        </w:rPr>
      </w:pPr>
      <w:bookmarkStart w:id="197" w:name="_Toc421816447"/>
      <w:r w:rsidRPr="00F03AE2">
        <w:rPr>
          <w:rFonts w:cs="Times New Roman"/>
        </w:rPr>
        <w:t xml:space="preserve">          </w:t>
      </w:r>
      <w:bookmarkStart w:id="198" w:name="_Toc426542894"/>
      <w:r w:rsidRPr="00F03AE2">
        <w:rPr>
          <w:rFonts w:cs="Times New Roman"/>
        </w:rPr>
        <w:t xml:space="preserve">Tabla 6-3: </w:t>
      </w:r>
      <w:r w:rsidRPr="00F03AE2">
        <w:rPr>
          <w:rFonts w:cs="Times New Roman"/>
          <w:b w:val="0"/>
        </w:rPr>
        <w:t>Resultados indicador tiempo empleado Laravel</w:t>
      </w:r>
      <w:bookmarkEnd w:id="197"/>
      <w:bookmarkEnd w:id="1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9"/>
        <w:gridCol w:w="889"/>
      </w:tblGrid>
      <w:tr w:rsidR="00B26228" w:rsidRPr="00EF092A" w14:paraId="4BC1108A" w14:textId="77777777" w:rsidTr="00107598">
        <w:trPr>
          <w:jc w:val="center"/>
        </w:trPr>
        <w:tc>
          <w:tcPr>
            <w:tcW w:w="3739" w:type="dxa"/>
          </w:tcPr>
          <w:p w14:paraId="174346ED" w14:textId="77777777" w:rsidR="00B26228" w:rsidRPr="00EF092A" w:rsidRDefault="00B26228" w:rsidP="00107598">
            <w:pPr>
              <w:spacing w:after="0" w:line="276" w:lineRule="auto"/>
              <w:rPr>
                <w:rFonts w:ascii="Times New Roman" w:hAnsi="Times New Roman" w:cs="Times New Roman"/>
                <w:b/>
                <w:sz w:val="20"/>
              </w:rPr>
            </w:pPr>
            <w:r w:rsidRPr="00EF092A">
              <w:rPr>
                <w:rFonts w:ascii="Times New Roman" w:hAnsi="Times New Roman" w:cs="Times New Roman"/>
                <w:b/>
                <w:sz w:val="20"/>
              </w:rPr>
              <w:t>Archivo</w:t>
            </w:r>
          </w:p>
        </w:tc>
        <w:tc>
          <w:tcPr>
            <w:tcW w:w="0" w:type="auto"/>
            <w:vAlign w:val="center"/>
          </w:tcPr>
          <w:p w14:paraId="0B04A1D5" w14:textId="77777777" w:rsidR="00B26228" w:rsidRPr="00EF092A" w:rsidRDefault="00B26228" w:rsidP="00107598">
            <w:pPr>
              <w:spacing w:after="0" w:line="276" w:lineRule="auto"/>
              <w:rPr>
                <w:rFonts w:ascii="Times New Roman" w:hAnsi="Times New Roman" w:cs="Times New Roman"/>
                <w:b/>
                <w:sz w:val="20"/>
              </w:rPr>
            </w:pPr>
            <w:r w:rsidRPr="00EF092A">
              <w:rPr>
                <w:rFonts w:ascii="Times New Roman" w:hAnsi="Times New Roman" w:cs="Times New Roman"/>
                <w:b/>
                <w:sz w:val="20"/>
              </w:rPr>
              <w:t># Horas</w:t>
            </w:r>
          </w:p>
        </w:tc>
      </w:tr>
      <w:tr w:rsidR="00B26228" w:rsidRPr="00EF092A" w14:paraId="76339042" w14:textId="77777777" w:rsidTr="00107598">
        <w:trPr>
          <w:jc w:val="center"/>
        </w:trPr>
        <w:tc>
          <w:tcPr>
            <w:tcW w:w="3739" w:type="dxa"/>
          </w:tcPr>
          <w:p w14:paraId="48A465C2" w14:textId="77777777" w:rsidR="00B26228" w:rsidRPr="00EF092A" w:rsidRDefault="00B26228" w:rsidP="00107598">
            <w:pPr>
              <w:spacing w:after="0" w:line="276" w:lineRule="auto"/>
              <w:jc w:val="both"/>
              <w:rPr>
                <w:rFonts w:ascii="Times New Roman" w:hAnsi="Times New Roman" w:cs="Times New Roman"/>
                <w:sz w:val="20"/>
              </w:rPr>
            </w:pPr>
            <w:r w:rsidRPr="00EF092A">
              <w:rPr>
                <w:rFonts w:ascii="Times New Roman" w:hAnsi="Times New Roman" w:cs="Times New Roman"/>
                <w:sz w:val="20"/>
              </w:rPr>
              <w:t>/app/models/Group.php</w:t>
            </w:r>
          </w:p>
        </w:tc>
        <w:tc>
          <w:tcPr>
            <w:tcW w:w="0" w:type="auto"/>
          </w:tcPr>
          <w:p w14:paraId="65E0A555" w14:textId="77777777" w:rsidR="00B26228" w:rsidRPr="00EF092A" w:rsidRDefault="00B26228" w:rsidP="00107598">
            <w:pPr>
              <w:spacing w:after="0" w:line="276" w:lineRule="auto"/>
              <w:jc w:val="right"/>
              <w:rPr>
                <w:rFonts w:ascii="Times New Roman" w:hAnsi="Times New Roman" w:cs="Times New Roman"/>
                <w:sz w:val="20"/>
              </w:rPr>
            </w:pPr>
            <w:r w:rsidRPr="00EF092A">
              <w:rPr>
                <w:rFonts w:ascii="Times New Roman" w:hAnsi="Times New Roman" w:cs="Times New Roman"/>
                <w:sz w:val="20"/>
              </w:rPr>
              <w:t xml:space="preserve">3,55 </w:t>
            </w:r>
          </w:p>
        </w:tc>
      </w:tr>
      <w:tr w:rsidR="00B26228" w:rsidRPr="00EF092A" w14:paraId="5BDA594F" w14:textId="77777777" w:rsidTr="00107598">
        <w:trPr>
          <w:jc w:val="center"/>
        </w:trPr>
        <w:tc>
          <w:tcPr>
            <w:tcW w:w="3739" w:type="dxa"/>
          </w:tcPr>
          <w:p w14:paraId="333220C6" w14:textId="77777777" w:rsidR="00B26228" w:rsidRPr="00EF092A" w:rsidRDefault="00B26228" w:rsidP="00107598">
            <w:pPr>
              <w:spacing w:after="0" w:line="276" w:lineRule="auto"/>
              <w:jc w:val="both"/>
              <w:rPr>
                <w:rFonts w:ascii="Times New Roman" w:hAnsi="Times New Roman" w:cs="Times New Roman"/>
                <w:sz w:val="20"/>
              </w:rPr>
            </w:pPr>
            <w:r w:rsidRPr="00EF092A">
              <w:rPr>
                <w:rFonts w:ascii="Times New Roman" w:hAnsi="Times New Roman" w:cs="Times New Roman"/>
                <w:sz w:val="20"/>
              </w:rPr>
              <w:t>/app/models/Role.php</w:t>
            </w:r>
          </w:p>
        </w:tc>
        <w:tc>
          <w:tcPr>
            <w:tcW w:w="0" w:type="auto"/>
          </w:tcPr>
          <w:p w14:paraId="25201BE1" w14:textId="77777777" w:rsidR="00B26228" w:rsidRPr="00EF092A" w:rsidRDefault="00B26228" w:rsidP="00107598">
            <w:pPr>
              <w:spacing w:after="0" w:line="276" w:lineRule="auto"/>
              <w:jc w:val="right"/>
              <w:rPr>
                <w:rFonts w:ascii="Times New Roman" w:hAnsi="Times New Roman" w:cs="Times New Roman"/>
                <w:sz w:val="20"/>
              </w:rPr>
            </w:pPr>
            <w:r w:rsidRPr="00EF092A">
              <w:rPr>
                <w:rFonts w:ascii="Times New Roman" w:hAnsi="Times New Roman" w:cs="Times New Roman"/>
                <w:sz w:val="20"/>
              </w:rPr>
              <w:t xml:space="preserve">2,17 </w:t>
            </w:r>
          </w:p>
        </w:tc>
      </w:tr>
      <w:tr w:rsidR="00B26228" w:rsidRPr="00EF092A" w14:paraId="06F65AD4" w14:textId="77777777" w:rsidTr="00107598">
        <w:trPr>
          <w:jc w:val="center"/>
        </w:trPr>
        <w:tc>
          <w:tcPr>
            <w:tcW w:w="3739" w:type="dxa"/>
          </w:tcPr>
          <w:p w14:paraId="62A10BFB" w14:textId="77777777" w:rsidR="00B26228" w:rsidRPr="00EF092A" w:rsidRDefault="00B26228" w:rsidP="00107598">
            <w:pPr>
              <w:spacing w:after="0" w:line="276" w:lineRule="auto"/>
              <w:jc w:val="both"/>
              <w:rPr>
                <w:rFonts w:ascii="Times New Roman" w:hAnsi="Times New Roman" w:cs="Times New Roman"/>
                <w:sz w:val="20"/>
              </w:rPr>
            </w:pPr>
            <w:r w:rsidRPr="00EF092A">
              <w:rPr>
                <w:rFonts w:ascii="Times New Roman" w:hAnsi="Times New Roman" w:cs="Times New Roman"/>
                <w:sz w:val="20"/>
              </w:rPr>
              <w:t>/app/models/User.php</w:t>
            </w:r>
          </w:p>
        </w:tc>
        <w:tc>
          <w:tcPr>
            <w:tcW w:w="0" w:type="auto"/>
          </w:tcPr>
          <w:p w14:paraId="575585AE" w14:textId="77777777" w:rsidR="00B26228" w:rsidRPr="00EF092A" w:rsidRDefault="00B26228" w:rsidP="00107598">
            <w:pPr>
              <w:spacing w:after="0" w:line="276" w:lineRule="auto"/>
              <w:jc w:val="right"/>
              <w:rPr>
                <w:rFonts w:ascii="Times New Roman" w:hAnsi="Times New Roman" w:cs="Times New Roman"/>
                <w:sz w:val="20"/>
              </w:rPr>
            </w:pPr>
            <w:r w:rsidRPr="00EF092A">
              <w:rPr>
                <w:rFonts w:ascii="Times New Roman" w:hAnsi="Times New Roman" w:cs="Times New Roman"/>
                <w:sz w:val="20"/>
              </w:rPr>
              <w:t xml:space="preserve">0,84 </w:t>
            </w:r>
          </w:p>
        </w:tc>
      </w:tr>
      <w:tr w:rsidR="00B26228" w:rsidRPr="00EF092A" w14:paraId="0CA5E7B8" w14:textId="77777777" w:rsidTr="00107598">
        <w:trPr>
          <w:jc w:val="center"/>
        </w:trPr>
        <w:tc>
          <w:tcPr>
            <w:tcW w:w="3739" w:type="dxa"/>
          </w:tcPr>
          <w:p w14:paraId="340718BC"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lang w:val="en-US"/>
              </w:rPr>
              <w:t>/app/views/groups/index.blade.php</w:t>
            </w:r>
          </w:p>
        </w:tc>
        <w:tc>
          <w:tcPr>
            <w:tcW w:w="0" w:type="auto"/>
          </w:tcPr>
          <w:p w14:paraId="0F4CB419"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lang w:val="en-US"/>
              </w:rPr>
              <w:t xml:space="preserve">8,61 </w:t>
            </w:r>
          </w:p>
        </w:tc>
      </w:tr>
      <w:tr w:rsidR="00B26228" w:rsidRPr="00EF092A" w14:paraId="242AE2D4" w14:textId="77777777" w:rsidTr="00107598">
        <w:trPr>
          <w:jc w:val="center"/>
        </w:trPr>
        <w:tc>
          <w:tcPr>
            <w:tcW w:w="3739" w:type="dxa"/>
          </w:tcPr>
          <w:p w14:paraId="53B74001"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lang w:val="en-US"/>
              </w:rPr>
              <w:t>/app/views/roles/index.blade.php</w:t>
            </w:r>
          </w:p>
        </w:tc>
        <w:tc>
          <w:tcPr>
            <w:tcW w:w="0" w:type="auto"/>
          </w:tcPr>
          <w:p w14:paraId="381F4F1D"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4,07 </w:t>
            </w:r>
          </w:p>
        </w:tc>
      </w:tr>
      <w:tr w:rsidR="00B26228" w:rsidRPr="00EF092A" w14:paraId="2C340F95" w14:textId="77777777" w:rsidTr="00107598">
        <w:trPr>
          <w:jc w:val="center"/>
        </w:trPr>
        <w:tc>
          <w:tcPr>
            <w:tcW w:w="3739" w:type="dxa"/>
          </w:tcPr>
          <w:p w14:paraId="1C4CA9F2"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lang w:val="en-US"/>
              </w:rPr>
              <w:t>/app/views/users/index.blade.php</w:t>
            </w:r>
          </w:p>
        </w:tc>
        <w:tc>
          <w:tcPr>
            <w:tcW w:w="0" w:type="auto"/>
          </w:tcPr>
          <w:p w14:paraId="442074F7"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7,82 </w:t>
            </w:r>
          </w:p>
        </w:tc>
      </w:tr>
      <w:tr w:rsidR="00B26228" w:rsidRPr="00EF092A" w14:paraId="607FE95E" w14:textId="77777777" w:rsidTr="00107598">
        <w:trPr>
          <w:jc w:val="center"/>
        </w:trPr>
        <w:tc>
          <w:tcPr>
            <w:tcW w:w="3739" w:type="dxa"/>
          </w:tcPr>
          <w:p w14:paraId="64469786"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lang w:val="en-US"/>
              </w:rPr>
              <w:t>/app/views/users/login.blade.php</w:t>
            </w:r>
          </w:p>
        </w:tc>
        <w:tc>
          <w:tcPr>
            <w:tcW w:w="0" w:type="auto"/>
          </w:tcPr>
          <w:p w14:paraId="032FEC11"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4,48 </w:t>
            </w:r>
          </w:p>
        </w:tc>
      </w:tr>
      <w:tr w:rsidR="00B26228" w:rsidRPr="00EF092A" w14:paraId="52A2A4AF" w14:textId="77777777" w:rsidTr="00107598">
        <w:trPr>
          <w:jc w:val="center"/>
        </w:trPr>
        <w:tc>
          <w:tcPr>
            <w:tcW w:w="3739" w:type="dxa"/>
          </w:tcPr>
          <w:p w14:paraId="2628A6E6"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lang w:val="en-US"/>
              </w:rPr>
              <w:t>/app/views/home.blade.php</w:t>
            </w:r>
          </w:p>
        </w:tc>
        <w:tc>
          <w:tcPr>
            <w:tcW w:w="0" w:type="auto"/>
          </w:tcPr>
          <w:p w14:paraId="009797AE"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3,59 </w:t>
            </w:r>
          </w:p>
        </w:tc>
      </w:tr>
      <w:tr w:rsidR="00B26228" w:rsidRPr="00EF092A" w14:paraId="0B60385D" w14:textId="77777777" w:rsidTr="00107598">
        <w:trPr>
          <w:jc w:val="center"/>
        </w:trPr>
        <w:tc>
          <w:tcPr>
            <w:tcW w:w="3739" w:type="dxa"/>
          </w:tcPr>
          <w:p w14:paraId="4494A970" w14:textId="77777777" w:rsidR="00B26228" w:rsidRPr="00EF092A" w:rsidRDefault="00B26228" w:rsidP="00107598">
            <w:pPr>
              <w:spacing w:after="0" w:line="276" w:lineRule="auto"/>
              <w:jc w:val="both"/>
              <w:rPr>
                <w:rFonts w:ascii="Times New Roman" w:hAnsi="Times New Roman" w:cs="Times New Roman"/>
                <w:sz w:val="20"/>
                <w:lang w:val="en-US"/>
              </w:rPr>
            </w:pPr>
            <w:r w:rsidRPr="00EF092A">
              <w:rPr>
                <w:rFonts w:ascii="Times New Roman" w:hAnsi="Times New Roman" w:cs="Times New Roman"/>
                <w:sz w:val="20"/>
              </w:rPr>
              <w:t>/app/controllers/GroupsController.php</w:t>
            </w:r>
          </w:p>
        </w:tc>
        <w:tc>
          <w:tcPr>
            <w:tcW w:w="0" w:type="auto"/>
          </w:tcPr>
          <w:p w14:paraId="16350728"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2,78 </w:t>
            </w:r>
          </w:p>
        </w:tc>
      </w:tr>
      <w:tr w:rsidR="00B26228" w:rsidRPr="00EF092A" w14:paraId="52E29011" w14:textId="77777777" w:rsidTr="00107598">
        <w:trPr>
          <w:jc w:val="center"/>
        </w:trPr>
        <w:tc>
          <w:tcPr>
            <w:tcW w:w="3739" w:type="dxa"/>
          </w:tcPr>
          <w:p w14:paraId="055F0F6C" w14:textId="77777777" w:rsidR="00B26228" w:rsidRPr="00EF092A" w:rsidRDefault="00B26228" w:rsidP="00107598">
            <w:pPr>
              <w:spacing w:after="0" w:line="276" w:lineRule="auto"/>
              <w:jc w:val="both"/>
              <w:rPr>
                <w:rFonts w:ascii="Times New Roman" w:hAnsi="Times New Roman" w:cs="Times New Roman"/>
                <w:sz w:val="20"/>
              </w:rPr>
            </w:pPr>
            <w:r w:rsidRPr="00EF092A">
              <w:rPr>
                <w:rFonts w:ascii="Times New Roman" w:hAnsi="Times New Roman" w:cs="Times New Roman"/>
                <w:sz w:val="20"/>
              </w:rPr>
              <w:t>/app/controllers/RolesController.php</w:t>
            </w:r>
          </w:p>
        </w:tc>
        <w:tc>
          <w:tcPr>
            <w:tcW w:w="0" w:type="auto"/>
          </w:tcPr>
          <w:p w14:paraId="2ADF483A"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2,28 </w:t>
            </w:r>
          </w:p>
        </w:tc>
      </w:tr>
      <w:tr w:rsidR="00B26228" w:rsidRPr="00EF092A" w14:paraId="74CE13DD" w14:textId="77777777" w:rsidTr="00107598">
        <w:trPr>
          <w:jc w:val="center"/>
        </w:trPr>
        <w:tc>
          <w:tcPr>
            <w:tcW w:w="3739" w:type="dxa"/>
          </w:tcPr>
          <w:p w14:paraId="58BDC274" w14:textId="77777777" w:rsidR="00B26228" w:rsidRPr="00EF092A" w:rsidRDefault="00B26228" w:rsidP="00107598">
            <w:pPr>
              <w:spacing w:after="0" w:line="276" w:lineRule="auto"/>
              <w:jc w:val="both"/>
              <w:rPr>
                <w:rFonts w:ascii="Times New Roman" w:hAnsi="Times New Roman" w:cs="Times New Roman"/>
                <w:sz w:val="20"/>
              </w:rPr>
            </w:pPr>
            <w:r w:rsidRPr="00EF092A">
              <w:rPr>
                <w:rFonts w:ascii="Times New Roman" w:hAnsi="Times New Roman" w:cs="Times New Roman"/>
                <w:sz w:val="20"/>
              </w:rPr>
              <w:t>/app/controllers/UsersController.php</w:t>
            </w:r>
          </w:p>
        </w:tc>
        <w:tc>
          <w:tcPr>
            <w:tcW w:w="0" w:type="auto"/>
          </w:tcPr>
          <w:p w14:paraId="02D9B3A9" w14:textId="77777777" w:rsidR="00B26228" w:rsidRPr="00EF092A" w:rsidRDefault="00B26228" w:rsidP="00107598">
            <w:pPr>
              <w:spacing w:after="0" w:line="276" w:lineRule="auto"/>
              <w:jc w:val="right"/>
              <w:rPr>
                <w:rFonts w:ascii="Times New Roman" w:hAnsi="Times New Roman" w:cs="Times New Roman"/>
                <w:sz w:val="20"/>
                <w:lang w:val="en-US"/>
              </w:rPr>
            </w:pPr>
            <w:r w:rsidRPr="00EF092A">
              <w:rPr>
                <w:rFonts w:ascii="Times New Roman" w:hAnsi="Times New Roman" w:cs="Times New Roman"/>
                <w:sz w:val="20"/>
              </w:rPr>
              <w:t xml:space="preserve">1,98 </w:t>
            </w:r>
          </w:p>
        </w:tc>
      </w:tr>
    </w:tbl>
    <w:p w14:paraId="20DCEB58" w14:textId="3548E43F" w:rsidR="00B26228" w:rsidRPr="00F03AE2" w:rsidRDefault="00B26228" w:rsidP="00B26228">
      <w:pPr>
        <w:pStyle w:val="Prrafodelista"/>
        <w:spacing w:after="0" w:line="360" w:lineRule="auto"/>
        <w:ind w:left="1776"/>
        <w:rPr>
          <w:rFonts w:ascii="Times New Roman" w:hAnsi="Times New Roman" w:cs="Times New Roman"/>
          <w:sz w:val="16"/>
        </w:rPr>
      </w:pPr>
      <w:r w:rsidRPr="00F03AE2">
        <w:rPr>
          <w:rFonts w:ascii="Times New Roman" w:hAnsi="Times New Roman" w:cs="Times New Roman"/>
          <w:b/>
          <w:sz w:val="16"/>
        </w:rPr>
        <w:t xml:space="preserve">    </w:t>
      </w:r>
      <w:r w:rsidR="000527DB" w:rsidRPr="00F03AE2">
        <w:rPr>
          <w:rFonts w:ascii="Times New Roman" w:hAnsi="Times New Roman" w:cs="Times New Roman"/>
          <w:b/>
          <w:sz w:val="16"/>
        </w:rPr>
        <w:t>Fuente</w:t>
      </w:r>
      <w:r w:rsidRPr="00F03AE2">
        <w:rPr>
          <w:rFonts w:ascii="Times New Roman" w:hAnsi="Times New Roman" w:cs="Times New Roman"/>
          <w:b/>
          <w:sz w:val="16"/>
        </w:rPr>
        <w:t>:</w:t>
      </w:r>
      <w:r w:rsidRPr="00F03AE2">
        <w:rPr>
          <w:rFonts w:ascii="Times New Roman" w:hAnsi="Times New Roman" w:cs="Times New Roman"/>
          <w:sz w:val="16"/>
        </w:rPr>
        <w:t xml:space="preserve"> María José Samaniego </w:t>
      </w:r>
    </w:p>
    <w:p w14:paraId="563D424B" w14:textId="77777777" w:rsidR="00B26228" w:rsidRPr="00F03AE2" w:rsidRDefault="00B26228" w:rsidP="00B26228">
      <w:pPr>
        <w:spacing w:after="0" w:line="360" w:lineRule="auto"/>
        <w:jc w:val="both"/>
        <w:rPr>
          <w:rFonts w:ascii="Times New Roman" w:hAnsi="Times New Roman" w:cs="Times New Roman"/>
        </w:rPr>
      </w:pPr>
    </w:p>
    <w:p w14:paraId="07252159" w14:textId="4D83058F"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La Tabla 7-3 contiene la estadística descriptiva realizada con los datos obtenidos en la muestra de 11 archivos.</w:t>
      </w:r>
    </w:p>
    <w:p w14:paraId="367D0E9A" w14:textId="64CD77A1" w:rsidR="00B26228" w:rsidRPr="00F03AE2" w:rsidRDefault="00B26228" w:rsidP="00B26228">
      <w:pPr>
        <w:pStyle w:val="Tablas"/>
        <w:spacing w:before="0" w:line="360" w:lineRule="auto"/>
        <w:rPr>
          <w:rFonts w:cs="Times New Roman"/>
          <w:b w:val="0"/>
        </w:rPr>
      </w:pPr>
      <w:bookmarkStart w:id="199" w:name="_Toc421816448"/>
      <w:r w:rsidRPr="00F03AE2">
        <w:rPr>
          <w:rFonts w:cs="Times New Roman"/>
        </w:rPr>
        <w:t xml:space="preserve">          </w:t>
      </w:r>
      <w:bookmarkStart w:id="200" w:name="_Toc426542895"/>
      <w:r w:rsidRPr="00F03AE2">
        <w:rPr>
          <w:rFonts w:cs="Times New Roman"/>
        </w:rPr>
        <w:t xml:space="preserve">Tabla 7-3: </w:t>
      </w:r>
      <w:r w:rsidRPr="00F03AE2">
        <w:rPr>
          <w:rFonts w:cs="Times New Roman"/>
          <w:b w:val="0"/>
        </w:rPr>
        <w:t>Estadística descriptiva tiempo empleado</w:t>
      </w:r>
      <w:bookmarkEnd w:id="199"/>
      <w:bookmarkEnd w:id="2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99"/>
        <w:gridCol w:w="1035"/>
        <w:gridCol w:w="857"/>
      </w:tblGrid>
      <w:tr w:rsidR="00B26228" w:rsidRPr="008D0533" w14:paraId="44DE84F1" w14:textId="77777777" w:rsidTr="00107598">
        <w:trPr>
          <w:trHeight w:val="300"/>
          <w:jc w:val="center"/>
        </w:trPr>
        <w:tc>
          <w:tcPr>
            <w:tcW w:w="2299" w:type="dxa"/>
            <w:tcBorders>
              <w:top w:val="nil"/>
              <w:left w:val="nil"/>
              <w:bottom w:val="single" w:sz="4" w:space="0" w:color="auto"/>
              <w:right w:val="single" w:sz="4" w:space="0" w:color="auto"/>
            </w:tcBorders>
            <w:shd w:val="clear" w:color="auto" w:fill="auto"/>
            <w:noWrap/>
            <w:vAlign w:val="bottom"/>
            <w:hideMark/>
          </w:tcPr>
          <w:p w14:paraId="76A5F76B" w14:textId="77777777" w:rsidR="00B26228" w:rsidRPr="008D0533" w:rsidRDefault="00B26228" w:rsidP="00107598">
            <w:pPr>
              <w:spacing w:after="0" w:line="360" w:lineRule="auto"/>
              <w:jc w:val="center"/>
              <w:rPr>
                <w:rFonts w:ascii="Times New Roman" w:eastAsia="Times New Roman" w:hAnsi="Times New Roman" w:cs="Times New Roman"/>
                <w:iCs/>
                <w:color w:val="000000"/>
                <w:sz w:val="20"/>
                <w:lang w:eastAsia="es-EC"/>
              </w:rPr>
            </w:pPr>
          </w:p>
        </w:tc>
        <w:tc>
          <w:tcPr>
            <w:tcW w:w="0" w:type="auto"/>
            <w:tcBorders>
              <w:left w:val="single" w:sz="4" w:space="0" w:color="auto"/>
            </w:tcBorders>
            <w:shd w:val="clear" w:color="auto" w:fill="auto"/>
            <w:noWrap/>
            <w:vAlign w:val="bottom"/>
            <w:hideMark/>
          </w:tcPr>
          <w:p w14:paraId="5811BD07" w14:textId="77777777" w:rsidR="00B26228" w:rsidRPr="008D0533" w:rsidRDefault="00B26228" w:rsidP="00107598">
            <w:pPr>
              <w:spacing w:after="0" w:line="360" w:lineRule="auto"/>
              <w:rPr>
                <w:rFonts w:ascii="Times New Roman" w:eastAsia="Times New Roman" w:hAnsi="Times New Roman" w:cs="Times New Roman"/>
                <w:b/>
                <w:iCs/>
                <w:color w:val="000000"/>
                <w:sz w:val="20"/>
                <w:lang w:eastAsia="es-EC"/>
              </w:rPr>
            </w:pPr>
            <w:r w:rsidRPr="008D0533">
              <w:rPr>
                <w:rFonts w:ascii="Times New Roman" w:eastAsia="Times New Roman" w:hAnsi="Times New Roman" w:cs="Times New Roman"/>
                <w:b/>
                <w:iCs/>
                <w:color w:val="000000"/>
                <w:sz w:val="20"/>
                <w:lang w:eastAsia="es-EC"/>
              </w:rPr>
              <w:t>CakePHP </w:t>
            </w:r>
          </w:p>
        </w:tc>
        <w:tc>
          <w:tcPr>
            <w:tcW w:w="0" w:type="auto"/>
            <w:shd w:val="clear" w:color="auto" w:fill="auto"/>
            <w:noWrap/>
            <w:vAlign w:val="bottom"/>
            <w:hideMark/>
          </w:tcPr>
          <w:p w14:paraId="3B8DAACE" w14:textId="77777777" w:rsidR="00B26228" w:rsidRPr="008D0533" w:rsidRDefault="00B26228" w:rsidP="00107598">
            <w:pPr>
              <w:spacing w:after="0" w:line="360" w:lineRule="auto"/>
              <w:rPr>
                <w:rFonts w:ascii="Times New Roman" w:eastAsia="Times New Roman" w:hAnsi="Times New Roman" w:cs="Times New Roman"/>
                <w:b/>
                <w:iCs/>
                <w:color w:val="000000"/>
                <w:sz w:val="20"/>
                <w:lang w:eastAsia="es-EC"/>
              </w:rPr>
            </w:pPr>
            <w:r w:rsidRPr="008D0533">
              <w:rPr>
                <w:rFonts w:ascii="Times New Roman" w:eastAsia="Times New Roman" w:hAnsi="Times New Roman" w:cs="Times New Roman"/>
                <w:b/>
                <w:iCs/>
                <w:color w:val="000000"/>
                <w:sz w:val="20"/>
                <w:lang w:eastAsia="es-EC"/>
              </w:rPr>
              <w:t>Laravel </w:t>
            </w:r>
          </w:p>
        </w:tc>
      </w:tr>
      <w:tr w:rsidR="00B26228" w:rsidRPr="008D0533" w14:paraId="4D85527D" w14:textId="77777777" w:rsidTr="00107598">
        <w:trPr>
          <w:trHeight w:val="300"/>
          <w:jc w:val="center"/>
        </w:trPr>
        <w:tc>
          <w:tcPr>
            <w:tcW w:w="2299" w:type="dxa"/>
            <w:tcBorders>
              <w:top w:val="single" w:sz="4" w:space="0" w:color="auto"/>
            </w:tcBorders>
            <w:shd w:val="clear" w:color="auto" w:fill="auto"/>
            <w:noWrap/>
            <w:vAlign w:val="bottom"/>
            <w:hideMark/>
          </w:tcPr>
          <w:p w14:paraId="279EDECE"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Media</w:t>
            </w:r>
          </w:p>
        </w:tc>
        <w:tc>
          <w:tcPr>
            <w:tcW w:w="0" w:type="auto"/>
            <w:shd w:val="clear" w:color="auto" w:fill="auto"/>
            <w:noWrap/>
            <w:hideMark/>
          </w:tcPr>
          <w:p w14:paraId="14D642BB"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1.952</w:t>
            </w:r>
          </w:p>
        </w:tc>
        <w:tc>
          <w:tcPr>
            <w:tcW w:w="0" w:type="auto"/>
            <w:shd w:val="clear" w:color="auto" w:fill="auto"/>
            <w:noWrap/>
            <w:hideMark/>
          </w:tcPr>
          <w:p w14:paraId="7ACAB4C1"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3.879</w:t>
            </w:r>
          </w:p>
        </w:tc>
      </w:tr>
      <w:tr w:rsidR="00B26228" w:rsidRPr="008D0533" w14:paraId="1853DD88" w14:textId="77777777" w:rsidTr="00107598">
        <w:trPr>
          <w:trHeight w:val="300"/>
          <w:jc w:val="center"/>
        </w:trPr>
        <w:tc>
          <w:tcPr>
            <w:tcW w:w="2299" w:type="dxa"/>
            <w:shd w:val="clear" w:color="auto" w:fill="auto"/>
            <w:noWrap/>
            <w:vAlign w:val="bottom"/>
            <w:hideMark/>
          </w:tcPr>
          <w:p w14:paraId="0EBA615A"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Error típico</w:t>
            </w:r>
          </w:p>
        </w:tc>
        <w:tc>
          <w:tcPr>
            <w:tcW w:w="0" w:type="auto"/>
            <w:shd w:val="clear" w:color="auto" w:fill="auto"/>
            <w:noWrap/>
            <w:hideMark/>
          </w:tcPr>
          <w:p w14:paraId="1F35684E"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0.446</w:t>
            </w:r>
          </w:p>
        </w:tc>
        <w:tc>
          <w:tcPr>
            <w:tcW w:w="0" w:type="auto"/>
            <w:shd w:val="clear" w:color="auto" w:fill="auto"/>
            <w:noWrap/>
            <w:hideMark/>
          </w:tcPr>
          <w:p w14:paraId="5EEF2B10"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0.718</w:t>
            </w:r>
          </w:p>
        </w:tc>
      </w:tr>
      <w:tr w:rsidR="00B26228" w:rsidRPr="008D0533" w14:paraId="2855A781" w14:textId="77777777" w:rsidTr="00107598">
        <w:trPr>
          <w:trHeight w:val="300"/>
          <w:jc w:val="center"/>
        </w:trPr>
        <w:tc>
          <w:tcPr>
            <w:tcW w:w="2299" w:type="dxa"/>
            <w:shd w:val="clear" w:color="auto" w:fill="auto"/>
            <w:noWrap/>
            <w:vAlign w:val="bottom"/>
            <w:hideMark/>
          </w:tcPr>
          <w:p w14:paraId="64666047"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Mediana</w:t>
            </w:r>
          </w:p>
        </w:tc>
        <w:tc>
          <w:tcPr>
            <w:tcW w:w="0" w:type="auto"/>
            <w:shd w:val="clear" w:color="auto" w:fill="auto"/>
            <w:noWrap/>
            <w:hideMark/>
          </w:tcPr>
          <w:p w14:paraId="468874A3"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1.950</w:t>
            </w:r>
          </w:p>
        </w:tc>
        <w:tc>
          <w:tcPr>
            <w:tcW w:w="0" w:type="auto"/>
            <w:shd w:val="clear" w:color="auto" w:fill="auto"/>
            <w:noWrap/>
            <w:hideMark/>
          </w:tcPr>
          <w:p w14:paraId="7BEF59D1"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3.550</w:t>
            </w:r>
          </w:p>
        </w:tc>
      </w:tr>
      <w:tr w:rsidR="00B26228" w:rsidRPr="008D0533" w14:paraId="3249FC3A" w14:textId="77777777" w:rsidTr="00107598">
        <w:trPr>
          <w:trHeight w:val="300"/>
          <w:jc w:val="center"/>
        </w:trPr>
        <w:tc>
          <w:tcPr>
            <w:tcW w:w="2299" w:type="dxa"/>
            <w:shd w:val="clear" w:color="auto" w:fill="auto"/>
            <w:noWrap/>
            <w:vAlign w:val="bottom"/>
            <w:hideMark/>
          </w:tcPr>
          <w:p w14:paraId="7907CE03"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Moda</w:t>
            </w:r>
          </w:p>
        </w:tc>
        <w:tc>
          <w:tcPr>
            <w:tcW w:w="0" w:type="auto"/>
            <w:shd w:val="clear" w:color="auto" w:fill="auto"/>
            <w:noWrap/>
            <w:hideMark/>
          </w:tcPr>
          <w:p w14:paraId="3B77343D"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NA</w:t>
            </w:r>
          </w:p>
        </w:tc>
        <w:tc>
          <w:tcPr>
            <w:tcW w:w="0" w:type="auto"/>
            <w:shd w:val="clear" w:color="auto" w:fill="auto"/>
            <w:noWrap/>
            <w:hideMark/>
          </w:tcPr>
          <w:p w14:paraId="671BD868"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2.780</w:t>
            </w:r>
          </w:p>
        </w:tc>
      </w:tr>
      <w:tr w:rsidR="00B26228" w:rsidRPr="008D0533" w14:paraId="3502BAFB" w14:textId="77777777" w:rsidTr="00107598">
        <w:trPr>
          <w:trHeight w:val="300"/>
          <w:jc w:val="center"/>
        </w:trPr>
        <w:tc>
          <w:tcPr>
            <w:tcW w:w="2299" w:type="dxa"/>
            <w:shd w:val="clear" w:color="auto" w:fill="auto"/>
            <w:noWrap/>
            <w:vAlign w:val="bottom"/>
            <w:hideMark/>
          </w:tcPr>
          <w:p w14:paraId="5B5E0CDE"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Desviación estándar</w:t>
            </w:r>
          </w:p>
        </w:tc>
        <w:tc>
          <w:tcPr>
            <w:tcW w:w="0" w:type="auto"/>
            <w:shd w:val="clear" w:color="auto" w:fill="auto"/>
            <w:noWrap/>
            <w:hideMark/>
          </w:tcPr>
          <w:p w14:paraId="42208BA5"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1.479</w:t>
            </w:r>
          </w:p>
        </w:tc>
        <w:tc>
          <w:tcPr>
            <w:tcW w:w="0" w:type="auto"/>
            <w:shd w:val="clear" w:color="auto" w:fill="auto"/>
            <w:noWrap/>
            <w:hideMark/>
          </w:tcPr>
          <w:p w14:paraId="759A2177"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2.381</w:t>
            </w:r>
          </w:p>
        </w:tc>
      </w:tr>
      <w:tr w:rsidR="00B26228" w:rsidRPr="008D0533" w14:paraId="639E123A" w14:textId="77777777" w:rsidTr="00107598">
        <w:trPr>
          <w:trHeight w:val="300"/>
          <w:jc w:val="center"/>
        </w:trPr>
        <w:tc>
          <w:tcPr>
            <w:tcW w:w="2299" w:type="dxa"/>
            <w:shd w:val="clear" w:color="auto" w:fill="auto"/>
            <w:noWrap/>
            <w:vAlign w:val="bottom"/>
            <w:hideMark/>
          </w:tcPr>
          <w:p w14:paraId="44CC06A0"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Varianza de la muestra</w:t>
            </w:r>
          </w:p>
        </w:tc>
        <w:tc>
          <w:tcPr>
            <w:tcW w:w="0" w:type="auto"/>
            <w:shd w:val="clear" w:color="auto" w:fill="auto"/>
            <w:noWrap/>
            <w:hideMark/>
          </w:tcPr>
          <w:p w14:paraId="622700FD"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2.187</w:t>
            </w:r>
          </w:p>
        </w:tc>
        <w:tc>
          <w:tcPr>
            <w:tcW w:w="0" w:type="auto"/>
            <w:shd w:val="clear" w:color="auto" w:fill="auto"/>
            <w:noWrap/>
            <w:hideMark/>
          </w:tcPr>
          <w:p w14:paraId="0D5DD416"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5.668</w:t>
            </w:r>
          </w:p>
        </w:tc>
      </w:tr>
      <w:tr w:rsidR="00B26228" w:rsidRPr="008D0533" w14:paraId="0C80275D" w14:textId="77777777" w:rsidTr="00107598">
        <w:trPr>
          <w:trHeight w:val="300"/>
          <w:jc w:val="center"/>
        </w:trPr>
        <w:tc>
          <w:tcPr>
            <w:tcW w:w="2299" w:type="dxa"/>
            <w:shd w:val="clear" w:color="auto" w:fill="auto"/>
            <w:noWrap/>
            <w:vAlign w:val="bottom"/>
            <w:hideMark/>
          </w:tcPr>
          <w:p w14:paraId="422E2ACA"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Rango</w:t>
            </w:r>
          </w:p>
        </w:tc>
        <w:tc>
          <w:tcPr>
            <w:tcW w:w="0" w:type="auto"/>
            <w:shd w:val="clear" w:color="auto" w:fill="auto"/>
            <w:noWrap/>
            <w:hideMark/>
          </w:tcPr>
          <w:p w14:paraId="002C5A8F"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5.300</w:t>
            </w:r>
          </w:p>
        </w:tc>
        <w:tc>
          <w:tcPr>
            <w:tcW w:w="0" w:type="auto"/>
            <w:shd w:val="clear" w:color="auto" w:fill="auto"/>
            <w:noWrap/>
            <w:hideMark/>
          </w:tcPr>
          <w:p w14:paraId="409AC4E4"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7.770</w:t>
            </w:r>
          </w:p>
        </w:tc>
      </w:tr>
      <w:tr w:rsidR="00B26228" w:rsidRPr="008D0533" w14:paraId="5CC93012" w14:textId="77777777" w:rsidTr="00107598">
        <w:trPr>
          <w:trHeight w:val="300"/>
          <w:jc w:val="center"/>
        </w:trPr>
        <w:tc>
          <w:tcPr>
            <w:tcW w:w="2299" w:type="dxa"/>
            <w:shd w:val="clear" w:color="auto" w:fill="auto"/>
            <w:noWrap/>
            <w:vAlign w:val="bottom"/>
            <w:hideMark/>
          </w:tcPr>
          <w:p w14:paraId="2B72D60E"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Mínimo</w:t>
            </w:r>
          </w:p>
        </w:tc>
        <w:tc>
          <w:tcPr>
            <w:tcW w:w="0" w:type="auto"/>
            <w:shd w:val="clear" w:color="auto" w:fill="auto"/>
            <w:noWrap/>
            <w:hideMark/>
          </w:tcPr>
          <w:p w14:paraId="6F8AA48F"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0.280</w:t>
            </w:r>
          </w:p>
        </w:tc>
        <w:tc>
          <w:tcPr>
            <w:tcW w:w="0" w:type="auto"/>
            <w:shd w:val="clear" w:color="auto" w:fill="auto"/>
            <w:noWrap/>
            <w:hideMark/>
          </w:tcPr>
          <w:p w14:paraId="34D7FB1C"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0.840</w:t>
            </w:r>
          </w:p>
        </w:tc>
      </w:tr>
      <w:tr w:rsidR="00B26228" w:rsidRPr="008D0533" w14:paraId="3980DD6D" w14:textId="77777777" w:rsidTr="00107598">
        <w:trPr>
          <w:trHeight w:val="300"/>
          <w:jc w:val="center"/>
        </w:trPr>
        <w:tc>
          <w:tcPr>
            <w:tcW w:w="2299" w:type="dxa"/>
            <w:shd w:val="clear" w:color="auto" w:fill="auto"/>
            <w:noWrap/>
            <w:vAlign w:val="bottom"/>
            <w:hideMark/>
          </w:tcPr>
          <w:p w14:paraId="2D4606A5"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Máximo</w:t>
            </w:r>
          </w:p>
        </w:tc>
        <w:tc>
          <w:tcPr>
            <w:tcW w:w="0" w:type="auto"/>
            <w:shd w:val="clear" w:color="auto" w:fill="auto"/>
            <w:noWrap/>
            <w:hideMark/>
          </w:tcPr>
          <w:p w14:paraId="7279B531"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5.580</w:t>
            </w:r>
          </w:p>
        </w:tc>
        <w:tc>
          <w:tcPr>
            <w:tcW w:w="0" w:type="auto"/>
            <w:shd w:val="clear" w:color="auto" w:fill="auto"/>
            <w:noWrap/>
            <w:hideMark/>
          </w:tcPr>
          <w:p w14:paraId="4228FD0E"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8.610</w:t>
            </w:r>
          </w:p>
        </w:tc>
      </w:tr>
      <w:tr w:rsidR="00B26228" w:rsidRPr="008D0533" w14:paraId="1BB50992" w14:textId="77777777" w:rsidTr="00107598">
        <w:trPr>
          <w:trHeight w:val="300"/>
          <w:jc w:val="center"/>
        </w:trPr>
        <w:tc>
          <w:tcPr>
            <w:tcW w:w="2299" w:type="dxa"/>
            <w:shd w:val="clear" w:color="auto" w:fill="auto"/>
            <w:noWrap/>
            <w:vAlign w:val="bottom"/>
            <w:hideMark/>
          </w:tcPr>
          <w:p w14:paraId="1FBB622F"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Suma</w:t>
            </w:r>
          </w:p>
        </w:tc>
        <w:tc>
          <w:tcPr>
            <w:tcW w:w="0" w:type="auto"/>
            <w:shd w:val="clear" w:color="auto" w:fill="auto"/>
            <w:noWrap/>
            <w:hideMark/>
          </w:tcPr>
          <w:p w14:paraId="72B278C4" w14:textId="77777777" w:rsidR="00B26228" w:rsidRPr="008D0533" w:rsidRDefault="00B26228" w:rsidP="00107598">
            <w:pPr>
              <w:spacing w:after="0"/>
              <w:jc w:val="right"/>
              <w:rPr>
                <w:rFonts w:ascii="Times New Roman" w:hAnsi="Times New Roman" w:cs="Times New Roman"/>
                <w:sz w:val="20"/>
              </w:rPr>
            </w:pPr>
            <w:r w:rsidRPr="008D0533">
              <w:rPr>
                <w:rFonts w:ascii="Times New Roman" w:hAnsi="Times New Roman" w:cs="Times New Roman"/>
                <w:sz w:val="20"/>
              </w:rPr>
              <w:t>21.470</w:t>
            </w:r>
          </w:p>
        </w:tc>
        <w:tc>
          <w:tcPr>
            <w:tcW w:w="0" w:type="auto"/>
            <w:shd w:val="clear" w:color="auto" w:fill="auto"/>
            <w:noWrap/>
            <w:hideMark/>
          </w:tcPr>
          <w:p w14:paraId="43CFF349" w14:textId="77777777" w:rsidR="00B26228" w:rsidRPr="008D0533" w:rsidRDefault="00B26228" w:rsidP="00107598">
            <w:pPr>
              <w:spacing w:after="0"/>
              <w:jc w:val="right"/>
              <w:rPr>
                <w:rFonts w:ascii="Times New Roman" w:hAnsi="Times New Roman" w:cs="Times New Roman"/>
                <w:color w:val="000000"/>
                <w:sz w:val="20"/>
              </w:rPr>
            </w:pPr>
            <w:r w:rsidRPr="008D0533">
              <w:rPr>
                <w:rFonts w:ascii="Times New Roman" w:hAnsi="Times New Roman" w:cs="Times New Roman"/>
                <w:sz w:val="20"/>
              </w:rPr>
              <w:t>42.670</w:t>
            </w:r>
          </w:p>
        </w:tc>
      </w:tr>
      <w:tr w:rsidR="00B26228" w:rsidRPr="008D0533" w14:paraId="614C006E" w14:textId="77777777" w:rsidTr="00107598">
        <w:trPr>
          <w:trHeight w:val="300"/>
          <w:jc w:val="center"/>
        </w:trPr>
        <w:tc>
          <w:tcPr>
            <w:tcW w:w="2299" w:type="dxa"/>
            <w:shd w:val="clear" w:color="auto" w:fill="auto"/>
            <w:noWrap/>
            <w:vAlign w:val="bottom"/>
            <w:hideMark/>
          </w:tcPr>
          <w:p w14:paraId="0B3CD58C" w14:textId="77777777" w:rsidR="00B26228" w:rsidRPr="008D0533" w:rsidRDefault="00B26228" w:rsidP="00107598">
            <w:pPr>
              <w:spacing w:after="0" w:line="360" w:lineRule="auto"/>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Cuenta</w:t>
            </w:r>
          </w:p>
        </w:tc>
        <w:tc>
          <w:tcPr>
            <w:tcW w:w="0" w:type="auto"/>
            <w:shd w:val="clear" w:color="auto" w:fill="auto"/>
            <w:noWrap/>
            <w:vAlign w:val="bottom"/>
            <w:hideMark/>
          </w:tcPr>
          <w:p w14:paraId="37D9157B" w14:textId="77777777" w:rsidR="00B26228" w:rsidRPr="008D0533" w:rsidRDefault="00B26228" w:rsidP="00107598">
            <w:pPr>
              <w:spacing w:after="0" w:line="360" w:lineRule="auto"/>
              <w:jc w:val="right"/>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11,000</w:t>
            </w:r>
          </w:p>
        </w:tc>
        <w:tc>
          <w:tcPr>
            <w:tcW w:w="0" w:type="auto"/>
            <w:shd w:val="clear" w:color="auto" w:fill="auto"/>
            <w:noWrap/>
            <w:vAlign w:val="bottom"/>
            <w:hideMark/>
          </w:tcPr>
          <w:p w14:paraId="1E19DD50" w14:textId="77777777" w:rsidR="00B26228" w:rsidRPr="008D0533" w:rsidRDefault="00B26228" w:rsidP="00107598">
            <w:pPr>
              <w:spacing w:after="0" w:line="360" w:lineRule="auto"/>
              <w:jc w:val="right"/>
              <w:rPr>
                <w:rFonts w:ascii="Times New Roman" w:eastAsia="Times New Roman" w:hAnsi="Times New Roman" w:cs="Times New Roman"/>
                <w:color w:val="000000"/>
                <w:sz w:val="20"/>
                <w:lang w:eastAsia="es-EC"/>
              </w:rPr>
            </w:pPr>
            <w:r w:rsidRPr="008D0533">
              <w:rPr>
                <w:rFonts w:ascii="Times New Roman" w:eastAsia="Times New Roman" w:hAnsi="Times New Roman" w:cs="Times New Roman"/>
                <w:color w:val="000000"/>
                <w:sz w:val="20"/>
                <w:lang w:eastAsia="es-EC"/>
              </w:rPr>
              <w:t>11,000</w:t>
            </w:r>
          </w:p>
        </w:tc>
      </w:tr>
    </w:tbl>
    <w:p w14:paraId="3BB968E8" w14:textId="02CCC2C2" w:rsidR="00B26228" w:rsidRPr="00F03AE2" w:rsidRDefault="00B26228" w:rsidP="00B26228">
      <w:pPr>
        <w:pStyle w:val="Prrafodelista"/>
        <w:spacing w:after="0" w:line="360" w:lineRule="auto"/>
        <w:ind w:left="1776" w:firstLine="34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2FA6A2A" w14:textId="77777777" w:rsidR="00B26228" w:rsidRPr="00F03AE2" w:rsidRDefault="00B26228" w:rsidP="00B26228">
      <w:pPr>
        <w:spacing w:after="0" w:line="360" w:lineRule="auto"/>
        <w:jc w:val="both"/>
        <w:rPr>
          <w:rFonts w:ascii="Times New Roman" w:hAnsi="Times New Roman" w:cs="Times New Roman"/>
        </w:rPr>
      </w:pPr>
    </w:p>
    <w:p w14:paraId="667F5D3A"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CakePHP se tiene:</w:t>
      </w:r>
    </w:p>
    <w:p w14:paraId="3F2874CE" w14:textId="77777777" w:rsidR="00B26228" w:rsidRPr="00F03AE2" w:rsidRDefault="00B26228" w:rsidP="00B26228">
      <w:pPr>
        <w:spacing w:after="0" w:line="360" w:lineRule="auto"/>
        <w:jc w:val="both"/>
        <w:rPr>
          <w:rFonts w:ascii="Times New Roman" w:hAnsi="Times New Roman" w:cs="Times New Roman"/>
        </w:rPr>
      </w:pPr>
    </w:p>
    <w:p w14:paraId="0E15CA8C"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La cantidad promedio de tiempo empleado para la programación con este framework es de </w:t>
      </w:r>
      <w:r w:rsidRPr="00F03AE2">
        <w:rPr>
          <w:rFonts w:ascii="Times New Roman" w:eastAsia="Times New Roman" w:hAnsi="Times New Roman" w:cs="Times New Roman"/>
          <w:color w:val="000000"/>
          <w:lang w:eastAsia="es-EC"/>
        </w:rPr>
        <w:t>1,952</w:t>
      </w:r>
      <w:r w:rsidRPr="00F03AE2">
        <w:rPr>
          <w:rFonts w:ascii="Times New Roman" w:hAnsi="Times New Roman" w:cs="Times New Roman"/>
        </w:rPr>
        <w:t>,  con la</w:t>
      </w:r>
      <w:r w:rsidRPr="00F03AE2">
        <w:rPr>
          <w:rFonts w:ascii="Times New Roman" w:eastAsia="Times New Roman" w:hAnsi="Times New Roman" w:cs="Times New Roman"/>
          <w:color w:val="000000"/>
          <w:lang w:eastAsia="es-EC"/>
        </w:rPr>
        <w:t xml:space="preserve"> tendencia a variar por debajo o por encima de dicho número con 0,446.</w:t>
      </w:r>
    </w:p>
    <w:p w14:paraId="2EDE79AB" w14:textId="77777777" w:rsidR="00EF092A" w:rsidRDefault="00EF092A" w:rsidP="00B26228">
      <w:pPr>
        <w:spacing w:after="0" w:line="360" w:lineRule="auto"/>
        <w:jc w:val="both"/>
        <w:rPr>
          <w:rFonts w:ascii="Times New Roman" w:eastAsia="Times New Roman" w:hAnsi="Times New Roman" w:cs="Times New Roman"/>
          <w:color w:val="000000"/>
          <w:lang w:eastAsia="es-EC"/>
        </w:rPr>
      </w:pPr>
    </w:p>
    <w:p w14:paraId="750809D0"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Tiempo empleado no sobrepasa  las 1,950 horas correspondientes a los archivos a continuación:</w:t>
      </w:r>
    </w:p>
    <w:p w14:paraId="506D702A"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1174E1FD" w14:textId="77777777" w:rsidR="00B26228" w:rsidRPr="00F03AE2" w:rsidRDefault="00B26228" w:rsidP="00F53C45">
      <w:pPr>
        <w:pStyle w:val="Prrafodelista"/>
        <w:numPr>
          <w:ilvl w:val="0"/>
          <w:numId w:val="87"/>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controllers/RolesController.php</w:t>
      </w:r>
    </w:p>
    <w:p w14:paraId="4C0E5B82" w14:textId="77777777" w:rsidR="00B26228" w:rsidRPr="00F03AE2" w:rsidRDefault="00B26228" w:rsidP="00F53C45">
      <w:pPr>
        <w:pStyle w:val="Prrafodelista"/>
        <w:numPr>
          <w:ilvl w:val="0"/>
          <w:numId w:val="87"/>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controllers/UsersController.php</w:t>
      </w:r>
    </w:p>
    <w:p w14:paraId="5DD977B2" w14:textId="77777777" w:rsidR="00B26228" w:rsidRPr="00F03AE2" w:rsidRDefault="00B26228" w:rsidP="00F53C45">
      <w:pPr>
        <w:pStyle w:val="Prrafodelista"/>
        <w:numPr>
          <w:ilvl w:val="0"/>
          <w:numId w:val="87"/>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models/User.php</w:t>
      </w:r>
    </w:p>
    <w:p w14:paraId="7AD1CFF6" w14:textId="77777777" w:rsidR="00B26228" w:rsidRPr="00F03AE2" w:rsidRDefault="00B26228" w:rsidP="00F53C45">
      <w:pPr>
        <w:pStyle w:val="Prrafodelista"/>
        <w:numPr>
          <w:ilvl w:val="0"/>
          <w:numId w:val="87"/>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models/Role.php</w:t>
      </w:r>
    </w:p>
    <w:p w14:paraId="5E240A93" w14:textId="77777777" w:rsidR="00B26228" w:rsidRPr="00F03AE2" w:rsidRDefault="00B26228" w:rsidP="00F53C45">
      <w:pPr>
        <w:pStyle w:val="Prrafodelista"/>
        <w:numPr>
          <w:ilvl w:val="0"/>
          <w:numId w:val="87"/>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users/login.php</w:t>
      </w:r>
    </w:p>
    <w:p w14:paraId="27B68D22" w14:textId="77777777" w:rsidR="00B26228" w:rsidRPr="00F03AE2" w:rsidRDefault="00B26228" w:rsidP="00B26228">
      <w:pPr>
        <w:pStyle w:val="Prrafodelista"/>
        <w:spacing w:after="0" w:line="360" w:lineRule="auto"/>
        <w:ind w:left="360"/>
        <w:jc w:val="both"/>
        <w:rPr>
          <w:rFonts w:ascii="Times New Roman" w:hAnsi="Times New Roman" w:cs="Times New Roman"/>
          <w:lang w:val="en-US"/>
        </w:rPr>
      </w:pPr>
    </w:p>
    <w:p w14:paraId="21512220"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Mientras que el otro 50% sobrepasa las 1,950 horas: </w:t>
      </w:r>
    </w:p>
    <w:p w14:paraId="0B569BD5"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4096F81F"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rPr>
      </w:pPr>
      <w:r w:rsidRPr="00F03AE2">
        <w:rPr>
          <w:rFonts w:ascii="Times New Roman" w:hAnsi="Times New Roman" w:cs="Times New Roman"/>
        </w:rPr>
        <w:t>/</w:t>
      </w:r>
      <w:r w:rsidRPr="00F03AE2">
        <w:t xml:space="preserve"> </w:t>
      </w:r>
      <w:r w:rsidRPr="00F03AE2">
        <w:rPr>
          <w:rFonts w:ascii="Times New Roman" w:hAnsi="Times New Roman" w:cs="Times New Roman"/>
        </w:rPr>
        <w:t>app/controllers/GroupsController.php</w:t>
      </w:r>
    </w:p>
    <w:p w14:paraId="7AB99693"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rPr>
      </w:pPr>
      <w:r w:rsidRPr="00F03AE2">
        <w:rPr>
          <w:rFonts w:ascii="Times New Roman" w:hAnsi="Times New Roman" w:cs="Times New Roman"/>
        </w:rPr>
        <w:t>/app/models/Group.php</w:t>
      </w:r>
    </w:p>
    <w:p w14:paraId="3CD27306"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roles/index.php</w:t>
      </w:r>
    </w:p>
    <w:p w14:paraId="70937D20"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rPr>
      </w:pPr>
      <w:r w:rsidRPr="00F03AE2">
        <w:rPr>
          <w:rFonts w:ascii="Times New Roman" w:hAnsi="Times New Roman" w:cs="Times New Roman"/>
        </w:rPr>
        <w:t>/app/views/home.php</w:t>
      </w:r>
    </w:p>
    <w:p w14:paraId="65342D8F" w14:textId="77777777" w:rsidR="00B26228" w:rsidRPr="00F03AE2" w:rsidRDefault="00B26228" w:rsidP="00B26228">
      <w:pPr>
        <w:pStyle w:val="Prrafodelista"/>
        <w:numPr>
          <w:ilvl w:val="0"/>
          <w:numId w:val="40"/>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hAnsi="Times New Roman" w:cs="Times New Roman"/>
          <w:lang w:val="en-US"/>
        </w:rPr>
        <w:t>/app/views/users/index.php</w:t>
      </w:r>
    </w:p>
    <w:p w14:paraId="1DC4A762"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1C562BAD"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El tiempo empleado en la programación es diferente en cada archivo de muestra. Los datos de este indicador se encuentran más concentrados ya que su desviación estándar es menor, en un rango entre </w:t>
      </w:r>
      <w:r w:rsidRPr="00F03AE2">
        <w:rPr>
          <w:rFonts w:ascii="Times New Roman" w:hAnsi="Times New Roman" w:cs="Times New Roman"/>
        </w:rPr>
        <w:t xml:space="preserve">0.280 </w:t>
      </w:r>
      <w:r w:rsidRPr="00F03AE2">
        <w:rPr>
          <w:rFonts w:ascii="Times New Roman" w:eastAsia="Times New Roman" w:hAnsi="Times New Roman" w:cs="Times New Roman"/>
          <w:color w:val="000000"/>
          <w:lang w:eastAsia="es-EC"/>
        </w:rPr>
        <w:t xml:space="preserve">y </w:t>
      </w:r>
      <w:r w:rsidRPr="00F03AE2">
        <w:rPr>
          <w:rFonts w:ascii="Times New Roman" w:hAnsi="Times New Roman" w:cs="Times New Roman"/>
        </w:rPr>
        <w:t>5.580</w:t>
      </w:r>
      <w:r w:rsidRPr="00F03AE2">
        <w:rPr>
          <w:rFonts w:ascii="Times New Roman" w:eastAsia="Times New Roman" w:hAnsi="Times New Roman" w:cs="Times New Roman"/>
          <w:color w:val="000000"/>
          <w:lang w:eastAsia="es-EC"/>
        </w:rPr>
        <w:t>.</w:t>
      </w:r>
    </w:p>
    <w:p w14:paraId="30D653DB" w14:textId="77777777" w:rsidR="00B26228" w:rsidRPr="00F03AE2" w:rsidRDefault="00B26228" w:rsidP="00B26228">
      <w:pPr>
        <w:spacing w:after="0" w:line="360" w:lineRule="auto"/>
        <w:jc w:val="both"/>
        <w:rPr>
          <w:rFonts w:ascii="Times New Roman" w:hAnsi="Times New Roman" w:cs="Times New Roman"/>
          <w:b/>
        </w:rPr>
      </w:pPr>
    </w:p>
    <w:p w14:paraId="295BC164"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Laravel se tiene:</w:t>
      </w:r>
    </w:p>
    <w:p w14:paraId="4016E215" w14:textId="77777777" w:rsidR="00B26228" w:rsidRPr="00F03AE2" w:rsidRDefault="00B26228" w:rsidP="00B26228">
      <w:pPr>
        <w:spacing w:after="0" w:line="360" w:lineRule="auto"/>
        <w:jc w:val="both"/>
        <w:rPr>
          <w:rFonts w:ascii="Times New Roman" w:hAnsi="Times New Roman" w:cs="Times New Roman"/>
        </w:rPr>
      </w:pPr>
    </w:p>
    <w:p w14:paraId="48EC27C7"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La cantidad promedio de Tiempo empleado para la programación con este framework es de </w:t>
      </w:r>
      <w:r w:rsidRPr="00F03AE2">
        <w:rPr>
          <w:rFonts w:ascii="Times New Roman" w:hAnsi="Times New Roman" w:cs="Times New Roman"/>
          <w:color w:val="000000"/>
        </w:rPr>
        <w:t>3.879</w:t>
      </w:r>
      <w:r w:rsidRPr="00F03AE2">
        <w:rPr>
          <w:rFonts w:ascii="Times New Roman" w:hAnsi="Times New Roman" w:cs="Times New Roman"/>
        </w:rPr>
        <w:t>,  con la</w:t>
      </w:r>
      <w:r w:rsidRPr="00F03AE2">
        <w:rPr>
          <w:rFonts w:ascii="Times New Roman" w:eastAsia="Times New Roman" w:hAnsi="Times New Roman" w:cs="Times New Roman"/>
          <w:color w:val="000000"/>
          <w:lang w:eastAsia="es-EC"/>
        </w:rPr>
        <w:t xml:space="preserve"> tendencia a variar por debajo o por encima de dicho número con </w:t>
      </w:r>
      <w:r w:rsidRPr="00F03AE2">
        <w:rPr>
          <w:rFonts w:ascii="Times New Roman" w:hAnsi="Times New Roman" w:cs="Times New Roman"/>
          <w:color w:val="000000"/>
        </w:rPr>
        <w:t>0.718</w:t>
      </w:r>
      <w:r w:rsidRPr="00F03AE2">
        <w:rPr>
          <w:rFonts w:ascii="Times New Roman" w:eastAsia="Times New Roman" w:hAnsi="Times New Roman" w:cs="Times New Roman"/>
          <w:color w:val="000000"/>
          <w:lang w:eastAsia="es-EC"/>
        </w:rPr>
        <w:t>.</w:t>
      </w:r>
    </w:p>
    <w:p w14:paraId="14A4FE31"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26BEE991"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Tiempo empleado no sobrepasa  las 3,550 horas correspondientes a los archivos a continuación:</w:t>
      </w:r>
    </w:p>
    <w:p w14:paraId="05132537"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4A8751AC" w14:textId="77777777" w:rsidR="00B26228" w:rsidRPr="00F03AE2" w:rsidRDefault="00B26228" w:rsidP="00F53C45">
      <w:pPr>
        <w:pStyle w:val="Prrafodelista"/>
        <w:numPr>
          <w:ilvl w:val="0"/>
          <w:numId w:val="88"/>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models/User.php</w:t>
      </w:r>
    </w:p>
    <w:p w14:paraId="44551125" w14:textId="77777777" w:rsidR="00B26228" w:rsidRPr="00F03AE2" w:rsidRDefault="00B26228" w:rsidP="00F53C45">
      <w:pPr>
        <w:pStyle w:val="Prrafodelista"/>
        <w:numPr>
          <w:ilvl w:val="0"/>
          <w:numId w:val="88"/>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controllers/UsersController.php</w:t>
      </w:r>
    </w:p>
    <w:p w14:paraId="0E7F943B" w14:textId="77777777" w:rsidR="00B26228" w:rsidRPr="00F03AE2" w:rsidRDefault="00B26228" w:rsidP="00F53C45">
      <w:pPr>
        <w:pStyle w:val="Prrafodelista"/>
        <w:numPr>
          <w:ilvl w:val="0"/>
          <w:numId w:val="88"/>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models/Role.php</w:t>
      </w:r>
    </w:p>
    <w:p w14:paraId="4F666277" w14:textId="77777777" w:rsidR="00B26228" w:rsidRPr="00F03AE2" w:rsidRDefault="00B26228" w:rsidP="00F53C45">
      <w:pPr>
        <w:pStyle w:val="Prrafodelista"/>
        <w:numPr>
          <w:ilvl w:val="0"/>
          <w:numId w:val="88"/>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controllers/GroupsController.php</w:t>
      </w:r>
    </w:p>
    <w:p w14:paraId="25DC5090" w14:textId="77777777" w:rsidR="00B26228" w:rsidRPr="00F03AE2" w:rsidRDefault="00B26228" w:rsidP="00F53C45">
      <w:pPr>
        <w:pStyle w:val="Prrafodelista"/>
        <w:numPr>
          <w:ilvl w:val="0"/>
          <w:numId w:val="88"/>
        </w:numPr>
        <w:spacing w:after="0" w:line="360" w:lineRule="auto"/>
        <w:ind w:left="360"/>
        <w:jc w:val="both"/>
        <w:rPr>
          <w:rFonts w:ascii="Times New Roman" w:hAnsi="Times New Roman" w:cs="Times New Roman"/>
        </w:rPr>
      </w:pPr>
      <w:r w:rsidRPr="00F03AE2">
        <w:rPr>
          <w:rFonts w:ascii="Times New Roman" w:hAnsi="Times New Roman" w:cs="Times New Roman"/>
        </w:rPr>
        <w:t>/app/controllers/RolesController.php</w:t>
      </w:r>
    </w:p>
    <w:p w14:paraId="100B7C48"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23AB9313"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Mientras que el otro 50% sobrepasa las 3,550 horas: </w:t>
      </w:r>
    </w:p>
    <w:p w14:paraId="08360D3B"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1CA6554C"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home.blade.php</w:t>
      </w:r>
    </w:p>
    <w:p w14:paraId="3422F550"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roles/index.blade.php</w:t>
      </w:r>
    </w:p>
    <w:p w14:paraId="3C29DA73"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users/login.blade.php</w:t>
      </w:r>
    </w:p>
    <w:p w14:paraId="2CAE4632" w14:textId="77777777" w:rsidR="00B26228" w:rsidRPr="00F03AE2" w:rsidRDefault="00B26228" w:rsidP="00B26228">
      <w:pPr>
        <w:pStyle w:val="Prrafodelista"/>
        <w:numPr>
          <w:ilvl w:val="0"/>
          <w:numId w:val="40"/>
        </w:numPr>
        <w:spacing w:after="0" w:line="360" w:lineRule="auto"/>
        <w:ind w:left="360"/>
        <w:jc w:val="both"/>
        <w:rPr>
          <w:rFonts w:ascii="Times New Roman" w:hAnsi="Times New Roman" w:cs="Times New Roman"/>
          <w:lang w:val="en-US"/>
        </w:rPr>
      </w:pPr>
      <w:r w:rsidRPr="00F03AE2">
        <w:rPr>
          <w:rFonts w:ascii="Times New Roman" w:hAnsi="Times New Roman" w:cs="Times New Roman"/>
          <w:lang w:val="en-US"/>
        </w:rPr>
        <w:t>/app/views/users/index.blade.php</w:t>
      </w:r>
    </w:p>
    <w:p w14:paraId="34C7AC87" w14:textId="77777777" w:rsidR="00B26228" w:rsidRPr="00F03AE2" w:rsidRDefault="00B26228" w:rsidP="00B26228">
      <w:pPr>
        <w:pStyle w:val="Prrafodelista"/>
        <w:numPr>
          <w:ilvl w:val="0"/>
          <w:numId w:val="40"/>
        </w:numPr>
        <w:spacing w:after="0" w:line="360" w:lineRule="auto"/>
        <w:ind w:left="360"/>
        <w:jc w:val="both"/>
        <w:rPr>
          <w:rFonts w:ascii="Times New Roman" w:eastAsia="Times New Roman" w:hAnsi="Times New Roman" w:cs="Times New Roman"/>
          <w:color w:val="000000"/>
          <w:lang w:val="en-US" w:eastAsia="es-EC"/>
        </w:rPr>
      </w:pPr>
      <w:r w:rsidRPr="00F03AE2">
        <w:rPr>
          <w:rFonts w:ascii="Times New Roman" w:hAnsi="Times New Roman" w:cs="Times New Roman"/>
          <w:lang w:val="en-US"/>
        </w:rPr>
        <w:t>/app/views/groups/index.blade.php</w:t>
      </w:r>
      <w:r w:rsidRPr="00F03AE2">
        <w:rPr>
          <w:rFonts w:ascii="Times New Roman" w:hAnsi="Times New Roman" w:cs="Times New Roman"/>
          <w:lang w:val="en-US"/>
        </w:rPr>
        <w:tab/>
      </w:r>
    </w:p>
    <w:p w14:paraId="6B329201" w14:textId="77777777" w:rsidR="00B26228" w:rsidRPr="00F03AE2" w:rsidRDefault="00B26228" w:rsidP="00B26228">
      <w:pPr>
        <w:pStyle w:val="Prrafodelista"/>
        <w:spacing w:after="0" w:line="360" w:lineRule="auto"/>
        <w:jc w:val="both"/>
        <w:rPr>
          <w:rFonts w:ascii="Times New Roman" w:eastAsia="Times New Roman" w:hAnsi="Times New Roman" w:cs="Times New Roman"/>
          <w:color w:val="000000"/>
          <w:lang w:val="en-US" w:eastAsia="es-EC"/>
        </w:rPr>
      </w:pPr>
    </w:p>
    <w:p w14:paraId="0E181DD6" w14:textId="77777777" w:rsidR="00B26228" w:rsidRPr="00F03AE2" w:rsidRDefault="00B26228" w:rsidP="00B26228">
      <w:pPr>
        <w:pStyle w:val="Prrafodelista"/>
        <w:spacing w:after="0" w:line="360" w:lineRule="auto"/>
        <w:jc w:val="both"/>
        <w:rPr>
          <w:rFonts w:ascii="Times New Roman" w:eastAsia="Times New Roman" w:hAnsi="Times New Roman" w:cs="Times New Roman"/>
          <w:color w:val="000000"/>
          <w:lang w:val="en-US" w:eastAsia="es-EC"/>
        </w:rPr>
      </w:pPr>
    </w:p>
    <w:p w14:paraId="231C32EE" w14:textId="18B8600A"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El Tiempo empleado correspondiente a 2.780 horas es para los archivos /app/controllers/GroupsController.php y /app/controllers/RolesController.php debido a las exactas funcionalidades que contienen este modelo. Los datos de este indicador se encuentran más concentrados ya que su desviación estándar es menor, en un rango entre 0.840 y 8.610. </w:t>
      </w:r>
    </w:p>
    <w:p w14:paraId="39734F1A"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0BDA8DA2"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el análisis estadístico de este indicador se tiene:</w:t>
      </w:r>
    </w:p>
    <w:p w14:paraId="5A784A07" w14:textId="77777777" w:rsidR="00B26228" w:rsidRPr="00F03AE2" w:rsidRDefault="00B26228" w:rsidP="00B26228">
      <w:pPr>
        <w:spacing w:after="0" w:line="360" w:lineRule="auto"/>
        <w:jc w:val="both"/>
        <w:rPr>
          <w:rFonts w:ascii="Times New Roman" w:hAnsi="Times New Roman" w:cs="Times New Roman"/>
        </w:rPr>
      </w:pPr>
    </w:p>
    <w:p w14:paraId="53BCE800"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o</w:t>
      </w:r>
      <w:r w:rsidRPr="00F03AE2">
        <w:rPr>
          <w:rFonts w:ascii="Times New Roman" w:hAnsi="Times New Roman" w:cs="Times New Roman"/>
        </w:rPr>
        <w:t>= No existe diferencia significativa entre el tiempo empleado en CakePHP con respecto al tiempo empleado en Laravel.</w:t>
      </w:r>
    </w:p>
    <w:p w14:paraId="744928FC" w14:textId="77777777" w:rsidR="00066D81" w:rsidRPr="00F03AE2" w:rsidRDefault="00066D81" w:rsidP="00B26228">
      <w:pPr>
        <w:spacing w:after="0" w:line="360" w:lineRule="auto"/>
        <w:jc w:val="both"/>
        <w:rPr>
          <w:rFonts w:ascii="Times New Roman" w:hAnsi="Times New Roman" w:cs="Times New Roman"/>
        </w:rPr>
      </w:pPr>
    </w:p>
    <w:p w14:paraId="111D32B3"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1</w:t>
      </w:r>
      <w:r w:rsidRPr="00F03AE2">
        <w:rPr>
          <w:rFonts w:ascii="Times New Roman" w:hAnsi="Times New Roman" w:cs="Times New Roman"/>
        </w:rPr>
        <w:t>= Existe diferencia significativa entre el tiempo empleado en CakePHP con respecto al tiempo empleado en Laravel.</w:t>
      </w:r>
    </w:p>
    <w:p w14:paraId="282EC9AE" w14:textId="77777777" w:rsidR="00B26228" w:rsidRPr="00F03AE2" w:rsidRDefault="00B26228" w:rsidP="00B26228">
      <w:pPr>
        <w:spacing w:after="0" w:line="360" w:lineRule="auto"/>
        <w:jc w:val="both"/>
        <w:rPr>
          <w:rFonts w:ascii="Times New Roman" w:hAnsi="Times New Roman" w:cs="Times New Roman"/>
        </w:rPr>
      </w:pPr>
    </w:p>
    <w:p w14:paraId="25FBEB15" w14:textId="7E790B35"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szCs w:val="24"/>
        </w:rPr>
        <w:t>En la Tabla 8-3 se muestra los datos obtenidos de la prueba U de Mann-Whitney:</w:t>
      </w:r>
    </w:p>
    <w:p w14:paraId="4C765A6C" w14:textId="77777777" w:rsidR="00B26228" w:rsidRPr="00F03AE2" w:rsidRDefault="00B26228" w:rsidP="00B26228">
      <w:pPr>
        <w:spacing w:after="0" w:line="360" w:lineRule="auto"/>
        <w:jc w:val="both"/>
        <w:rPr>
          <w:rFonts w:ascii="Times New Roman" w:hAnsi="Times New Roman" w:cs="Times New Roman"/>
          <w:szCs w:val="24"/>
        </w:rPr>
      </w:pPr>
    </w:p>
    <w:p w14:paraId="7377BA3F" w14:textId="1413CCA4" w:rsidR="00B26228" w:rsidRPr="00F03AE2" w:rsidRDefault="00B26228" w:rsidP="00B26228">
      <w:pPr>
        <w:pStyle w:val="Tablas"/>
        <w:spacing w:before="0" w:line="360" w:lineRule="auto"/>
        <w:ind w:left="708" w:firstLine="708"/>
        <w:jc w:val="left"/>
        <w:rPr>
          <w:rFonts w:cs="Times New Roman"/>
          <w:b w:val="0"/>
        </w:rPr>
      </w:pPr>
      <w:r w:rsidRPr="00F03AE2">
        <w:rPr>
          <w:rFonts w:cs="Times New Roman"/>
        </w:rPr>
        <w:t xml:space="preserve">             </w:t>
      </w:r>
      <w:bookmarkStart w:id="201" w:name="_Toc426542896"/>
      <w:r w:rsidRPr="00F03AE2">
        <w:rPr>
          <w:rFonts w:cs="Times New Roman"/>
        </w:rPr>
        <w:t xml:space="preserve">Tabla 8-3: </w:t>
      </w:r>
      <w:r w:rsidRPr="00F03AE2">
        <w:rPr>
          <w:rFonts w:cs="Times New Roman"/>
          <w:b w:val="0"/>
        </w:rPr>
        <w:t>Estadísticos de contrastes Tiempo empleado</w:t>
      </w:r>
      <w:bookmarkEnd w:id="201"/>
      <w:r w:rsidRPr="00F03AE2">
        <w:rPr>
          <w:rFonts w:cs="Times New Roman"/>
        </w:rPr>
        <w:t xml:space="preserve">  </w:t>
      </w:r>
    </w:p>
    <w:tbl>
      <w:tblPr>
        <w:tblStyle w:val="Tablaconcuadrcula"/>
        <w:tblW w:w="0" w:type="auto"/>
        <w:jc w:val="center"/>
        <w:tblLook w:val="04A0" w:firstRow="1" w:lastRow="0" w:firstColumn="1" w:lastColumn="0" w:noHBand="0" w:noVBand="1"/>
      </w:tblPr>
      <w:tblGrid>
        <w:gridCol w:w="3349"/>
        <w:gridCol w:w="821"/>
      </w:tblGrid>
      <w:tr w:rsidR="00B26228" w:rsidRPr="00F03AE2" w14:paraId="120F289D" w14:textId="77777777" w:rsidTr="00107598">
        <w:trPr>
          <w:jc w:val="center"/>
        </w:trPr>
        <w:tc>
          <w:tcPr>
            <w:tcW w:w="3349" w:type="dxa"/>
          </w:tcPr>
          <w:p w14:paraId="5330FAFF" w14:textId="77777777" w:rsidR="00B26228" w:rsidRPr="00F03AE2" w:rsidRDefault="00B26228" w:rsidP="00107598">
            <w:pPr>
              <w:spacing w:line="360" w:lineRule="auto"/>
              <w:rPr>
                <w:rFonts w:ascii="Times New Roman" w:hAnsi="Times New Roman" w:cs="Times New Roman"/>
              </w:rPr>
            </w:pPr>
          </w:p>
        </w:tc>
        <w:tc>
          <w:tcPr>
            <w:tcW w:w="0" w:type="auto"/>
          </w:tcPr>
          <w:p w14:paraId="1919E912"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rPr>
              <w:t>TE</w:t>
            </w:r>
          </w:p>
        </w:tc>
      </w:tr>
      <w:tr w:rsidR="00B26228" w:rsidRPr="00F03AE2" w14:paraId="4C1F52C5" w14:textId="77777777" w:rsidTr="00107598">
        <w:trPr>
          <w:jc w:val="center"/>
        </w:trPr>
        <w:tc>
          <w:tcPr>
            <w:tcW w:w="3349" w:type="dxa"/>
            <w:vAlign w:val="center"/>
          </w:tcPr>
          <w:p w14:paraId="6A95D70A"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U de Mann-Whitney</w:t>
            </w:r>
          </w:p>
        </w:tc>
        <w:tc>
          <w:tcPr>
            <w:tcW w:w="0" w:type="auto"/>
          </w:tcPr>
          <w:p w14:paraId="116789D4"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rPr>
              <w:t>25.000</w:t>
            </w:r>
          </w:p>
        </w:tc>
      </w:tr>
      <w:tr w:rsidR="00B26228" w:rsidRPr="00F03AE2" w14:paraId="7A56D8A5" w14:textId="77777777" w:rsidTr="00107598">
        <w:trPr>
          <w:jc w:val="center"/>
        </w:trPr>
        <w:tc>
          <w:tcPr>
            <w:tcW w:w="3349" w:type="dxa"/>
            <w:vAlign w:val="center"/>
          </w:tcPr>
          <w:p w14:paraId="68B737B7"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W de Wilcoxon</w:t>
            </w:r>
          </w:p>
        </w:tc>
        <w:tc>
          <w:tcPr>
            <w:tcW w:w="0" w:type="auto"/>
          </w:tcPr>
          <w:p w14:paraId="57E153C0"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rPr>
              <w:t>91.000</w:t>
            </w:r>
          </w:p>
        </w:tc>
      </w:tr>
      <w:tr w:rsidR="00B26228" w:rsidRPr="00F03AE2" w14:paraId="6254755C" w14:textId="77777777" w:rsidTr="00107598">
        <w:trPr>
          <w:jc w:val="center"/>
        </w:trPr>
        <w:tc>
          <w:tcPr>
            <w:tcW w:w="3349" w:type="dxa"/>
            <w:vAlign w:val="center"/>
          </w:tcPr>
          <w:p w14:paraId="70C2215B"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Z</w:t>
            </w:r>
          </w:p>
        </w:tc>
        <w:tc>
          <w:tcPr>
            <w:tcW w:w="0" w:type="auto"/>
          </w:tcPr>
          <w:p w14:paraId="6286A428"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rPr>
              <w:t>-2.332</w:t>
            </w:r>
          </w:p>
        </w:tc>
      </w:tr>
      <w:tr w:rsidR="00B26228" w:rsidRPr="00F03AE2" w14:paraId="089029CB" w14:textId="77777777" w:rsidTr="00107598">
        <w:trPr>
          <w:jc w:val="center"/>
        </w:trPr>
        <w:tc>
          <w:tcPr>
            <w:tcW w:w="3349" w:type="dxa"/>
            <w:vAlign w:val="center"/>
          </w:tcPr>
          <w:p w14:paraId="5D273AAA"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Sig. Asintót. (bilateral)</w:t>
            </w:r>
          </w:p>
        </w:tc>
        <w:tc>
          <w:tcPr>
            <w:tcW w:w="0" w:type="auto"/>
          </w:tcPr>
          <w:p w14:paraId="45026958"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rPr>
              <w:t>.020</w:t>
            </w:r>
          </w:p>
        </w:tc>
      </w:tr>
    </w:tbl>
    <w:p w14:paraId="1D9FF58A" w14:textId="46024330" w:rsidR="00B26228" w:rsidRPr="00F03AE2" w:rsidRDefault="000527DB" w:rsidP="00B26228">
      <w:pPr>
        <w:spacing w:after="0" w:line="360" w:lineRule="auto"/>
        <w:ind w:left="1416" w:firstLine="708"/>
        <w:rPr>
          <w:rFonts w:ascii="Times New Roman" w:hAnsi="Times New Roman" w:cs="Times New Roman"/>
          <w:sz w:val="16"/>
          <w:szCs w:val="24"/>
        </w:rPr>
      </w:pPr>
      <w:r w:rsidRPr="00F03AE2">
        <w:rPr>
          <w:rFonts w:ascii="Times New Roman" w:hAnsi="Times New Roman" w:cs="Times New Roman"/>
          <w:b/>
          <w:sz w:val="16"/>
          <w:szCs w:val="24"/>
        </w:rPr>
        <w:t>Fuente</w:t>
      </w:r>
      <w:r w:rsidR="00B26228" w:rsidRPr="00F03AE2">
        <w:rPr>
          <w:rFonts w:ascii="Times New Roman" w:hAnsi="Times New Roman" w:cs="Times New Roman"/>
          <w:b/>
          <w:sz w:val="16"/>
          <w:szCs w:val="24"/>
        </w:rPr>
        <w:t>:</w:t>
      </w:r>
      <w:r w:rsidR="00B26228" w:rsidRPr="00F03AE2">
        <w:rPr>
          <w:rFonts w:ascii="Times New Roman" w:hAnsi="Times New Roman" w:cs="Times New Roman"/>
          <w:sz w:val="16"/>
          <w:szCs w:val="24"/>
        </w:rPr>
        <w:t xml:space="preserve"> María José Samaniego </w:t>
      </w:r>
    </w:p>
    <w:p w14:paraId="1C9B69BB"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1133E010" w14:textId="7383490C"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rPr>
        <w:t>El P-Valor para la prueba U de Mann-Whitney como se observa en la Tabla 8-3 es de 0.020, por lo tanto se deduce que el valor de significancia asintótica es menor al  valor alfa (0.020&lt;0.05), por lo tanto se acepta la hipótesis alternativa y se rechaza la hipótesis nula, es decir que si existe una diferencia significativa entre el tiempo empleado en desarrollo de Cakephp con respecto a Laravel.</w:t>
      </w:r>
    </w:p>
    <w:p w14:paraId="0E2770F9"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1A25CBEA" w14:textId="05A3B2FB"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En la Tabla 9-3 y Tabla 10-3 se muestran los resultados obtenidos para el índice de productividad física.</w:t>
      </w:r>
    </w:p>
    <w:p w14:paraId="370C801D" w14:textId="543650E6" w:rsidR="00B26228" w:rsidRPr="00F03AE2" w:rsidRDefault="00B26228" w:rsidP="00B26228">
      <w:pPr>
        <w:pStyle w:val="Tablas"/>
        <w:spacing w:before="0" w:line="360" w:lineRule="auto"/>
        <w:ind w:left="708"/>
        <w:jc w:val="left"/>
        <w:rPr>
          <w:rFonts w:cs="Times New Roman"/>
        </w:rPr>
      </w:pPr>
      <w:bookmarkStart w:id="202" w:name="_Toc421816450"/>
      <w:r w:rsidRPr="00F03AE2">
        <w:rPr>
          <w:rFonts w:cs="Times New Roman"/>
        </w:rPr>
        <w:t xml:space="preserve">                   </w:t>
      </w:r>
      <w:bookmarkStart w:id="203" w:name="_Toc426542897"/>
      <w:r w:rsidRPr="00F03AE2">
        <w:rPr>
          <w:rFonts w:cs="Times New Roman"/>
        </w:rPr>
        <w:t xml:space="preserve">Tabla 9-3: </w:t>
      </w:r>
      <w:r w:rsidRPr="00F03AE2">
        <w:rPr>
          <w:rFonts w:cs="Times New Roman"/>
          <w:b w:val="0"/>
        </w:rPr>
        <w:t xml:space="preserve">Resultados </w:t>
      </w:r>
      <w:bookmarkEnd w:id="202"/>
      <w:r w:rsidRPr="00F03AE2">
        <w:rPr>
          <w:rFonts w:cs="Times New Roman"/>
          <w:b w:val="0"/>
        </w:rPr>
        <w:t>Índice Productividad Física CakePHP</w:t>
      </w:r>
      <w:bookmarkEnd w:id="20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1"/>
        <w:gridCol w:w="597"/>
        <w:gridCol w:w="531"/>
        <w:gridCol w:w="801"/>
      </w:tblGrid>
      <w:tr w:rsidR="00B26228" w:rsidRPr="00F03AE2" w14:paraId="576379BC" w14:textId="77777777" w:rsidTr="00107598">
        <w:trPr>
          <w:trHeight w:val="120"/>
          <w:jc w:val="center"/>
        </w:trPr>
        <w:tc>
          <w:tcPr>
            <w:tcW w:w="0" w:type="auto"/>
          </w:tcPr>
          <w:p w14:paraId="759BA389" w14:textId="77777777" w:rsidR="00B26228" w:rsidRPr="00F03AE2" w:rsidRDefault="00B26228" w:rsidP="00107598">
            <w:pPr>
              <w:spacing w:after="0" w:line="276" w:lineRule="auto"/>
              <w:jc w:val="center"/>
              <w:rPr>
                <w:rFonts w:ascii="Times New Roman" w:hAnsi="Times New Roman" w:cs="Times New Roman"/>
                <w:b/>
                <w:sz w:val="18"/>
                <w:szCs w:val="18"/>
              </w:rPr>
            </w:pPr>
          </w:p>
          <w:p w14:paraId="6EDDB827" w14:textId="77777777" w:rsidR="00B26228" w:rsidRPr="00F03AE2" w:rsidRDefault="00B26228" w:rsidP="00107598">
            <w:pPr>
              <w:spacing w:after="0" w:line="276" w:lineRule="auto"/>
              <w:jc w:val="center"/>
              <w:rPr>
                <w:rFonts w:ascii="Times New Roman" w:hAnsi="Times New Roman" w:cs="Times New Roman"/>
                <w:b/>
                <w:sz w:val="18"/>
                <w:szCs w:val="18"/>
              </w:rPr>
            </w:pPr>
            <w:r w:rsidRPr="00F03AE2">
              <w:rPr>
                <w:rFonts w:ascii="Times New Roman" w:hAnsi="Times New Roman" w:cs="Times New Roman"/>
                <w:b/>
                <w:sz w:val="18"/>
                <w:szCs w:val="18"/>
              </w:rPr>
              <w:t>Archivo</w:t>
            </w:r>
          </w:p>
        </w:tc>
        <w:tc>
          <w:tcPr>
            <w:tcW w:w="0" w:type="auto"/>
          </w:tcPr>
          <w:p w14:paraId="4AEE93E6" w14:textId="77777777" w:rsidR="00B26228" w:rsidRPr="00F03AE2" w:rsidRDefault="00B26228" w:rsidP="00107598">
            <w:pPr>
              <w:spacing w:after="0" w:line="276" w:lineRule="auto"/>
              <w:jc w:val="right"/>
              <w:rPr>
                <w:rFonts w:ascii="Times New Roman" w:hAnsi="Times New Roman" w:cs="Times New Roman"/>
                <w:b/>
                <w:sz w:val="18"/>
                <w:szCs w:val="18"/>
              </w:rPr>
            </w:pPr>
          </w:p>
          <w:p w14:paraId="3DACAF67" w14:textId="77777777" w:rsidR="00B26228" w:rsidRPr="00F03AE2" w:rsidRDefault="00B26228" w:rsidP="00107598">
            <w:pPr>
              <w:spacing w:after="0" w:line="276" w:lineRule="auto"/>
              <w:jc w:val="right"/>
              <w:rPr>
                <w:rFonts w:ascii="Times New Roman" w:hAnsi="Times New Roman" w:cs="Times New Roman"/>
                <w:b/>
                <w:sz w:val="18"/>
                <w:szCs w:val="18"/>
              </w:rPr>
            </w:pPr>
            <w:r w:rsidRPr="00F03AE2">
              <w:rPr>
                <w:rFonts w:ascii="Times New Roman" w:hAnsi="Times New Roman" w:cs="Times New Roman"/>
                <w:b/>
                <w:sz w:val="18"/>
                <w:szCs w:val="18"/>
              </w:rPr>
              <w:t>LDC</w:t>
            </w:r>
          </w:p>
        </w:tc>
        <w:tc>
          <w:tcPr>
            <w:tcW w:w="0" w:type="auto"/>
          </w:tcPr>
          <w:p w14:paraId="24D1DBE2" w14:textId="77777777" w:rsidR="00B26228" w:rsidRPr="00F03AE2" w:rsidRDefault="00B26228" w:rsidP="00107598">
            <w:pPr>
              <w:spacing w:after="0" w:line="276" w:lineRule="auto"/>
              <w:jc w:val="right"/>
              <w:rPr>
                <w:rFonts w:ascii="Times New Roman" w:hAnsi="Times New Roman" w:cs="Times New Roman"/>
                <w:b/>
                <w:sz w:val="18"/>
                <w:szCs w:val="18"/>
              </w:rPr>
            </w:pPr>
          </w:p>
          <w:p w14:paraId="21ED424C" w14:textId="77777777" w:rsidR="00B26228" w:rsidRPr="00F03AE2" w:rsidRDefault="00B26228" w:rsidP="00107598">
            <w:pPr>
              <w:spacing w:after="0" w:line="276" w:lineRule="auto"/>
              <w:jc w:val="right"/>
              <w:rPr>
                <w:rFonts w:ascii="Times New Roman" w:hAnsi="Times New Roman" w:cs="Times New Roman"/>
                <w:b/>
                <w:sz w:val="18"/>
                <w:szCs w:val="18"/>
              </w:rPr>
            </w:pPr>
            <w:r w:rsidRPr="00F03AE2">
              <w:rPr>
                <w:rFonts w:ascii="Times New Roman" w:hAnsi="Times New Roman" w:cs="Times New Roman"/>
                <w:b/>
                <w:sz w:val="18"/>
                <w:szCs w:val="18"/>
              </w:rPr>
              <w:t>TE</w:t>
            </w:r>
          </w:p>
        </w:tc>
        <w:tc>
          <w:tcPr>
            <w:tcW w:w="0" w:type="auto"/>
          </w:tcPr>
          <w:p w14:paraId="2615253E" w14:textId="77777777" w:rsidR="00B26228" w:rsidRPr="00F03AE2" w:rsidRDefault="00B26228" w:rsidP="00107598">
            <w:pPr>
              <w:spacing w:after="0" w:line="276" w:lineRule="auto"/>
              <w:jc w:val="right"/>
              <w:rPr>
                <w:rFonts w:ascii="Times New Roman" w:hAnsi="Times New Roman" w:cs="Times New Roman"/>
                <w:b/>
                <w:sz w:val="18"/>
                <w:szCs w:val="18"/>
              </w:rPr>
            </w:pPr>
          </w:p>
          <w:p w14:paraId="144287E1" w14:textId="77777777" w:rsidR="00B26228" w:rsidRPr="00F03AE2" w:rsidRDefault="00B26228" w:rsidP="00107598">
            <w:pPr>
              <w:spacing w:after="0" w:line="276" w:lineRule="auto"/>
              <w:jc w:val="right"/>
              <w:rPr>
                <w:rFonts w:ascii="Times New Roman" w:hAnsi="Times New Roman" w:cs="Times New Roman"/>
                <w:b/>
                <w:sz w:val="18"/>
                <w:szCs w:val="18"/>
              </w:rPr>
            </w:pPr>
            <w:r w:rsidRPr="00F03AE2">
              <w:rPr>
                <w:rFonts w:ascii="Times New Roman" w:hAnsi="Times New Roman" w:cs="Times New Roman"/>
                <w:b/>
                <w:sz w:val="18"/>
                <w:szCs w:val="18"/>
              </w:rPr>
              <w:t>IPF</w:t>
            </w:r>
          </w:p>
        </w:tc>
      </w:tr>
      <w:tr w:rsidR="00B26228" w:rsidRPr="00F03AE2" w14:paraId="6A691286" w14:textId="77777777" w:rsidTr="00107598">
        <w:trPr>
          <w:jc w:val="center"/>
        </w:trPr>
        <w:tc>
          <w:tcPr>
            <w:tcW w:w="0" w:type="auto"/>
          </w:tcPr>
          <w:p w14:paraId="1E420794" w14:textId="77777777" w:rsidR="00B26228" w:rsidRPr="00F03AE2" w:rsidRDefault="00B26228" w:rsidP="00107598">
            <w:pPr>
              <w:spacing w:after="0" w:line="276" w:lineRule="auto"/>
              <w:jc w:val="both"/>
              <w:rPr>
                <w:rFonts w:ascii="Times New Roman" w:hAnsi="Times New Roman" w:cs="Times New Roman"/>
                <w:sz w:val="18"/>
                <w:szCs w:val="18"/>
              </w:rPr>
            </w:pPr>
            <w:r w:rsidRPr="00F03AE2">
              <w:rPr>
                <w:rFonts w:ascii="Times New Roman" w:hAnsi="Times New Roman" w:cs="Times New Roman"/>
                <w:sz w:val="18"/>
                <w:szCs w:val="18"/>
              </w:rPr>
              <w:t>/app/Model/Group.php</w:t>
            </w:r>
          </w:p>
        </w:tc>
        <w:tc>
          <w:tcPr>
            <w:tcW w:w="0" w:type="auto"/>
          </w:tcPr>
          <w:p w14:paraId="662969EB"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15</w:t>
            </w:r>
          </w:p>
        </w:tc>
        <w:tc>
          <w:tcPr>
            <w:tcW w:w="0" w:type="auto"/>
          </w:tcPr>
          <w:p w14:paraId="5DD13C34"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2,32 </w:t>
            </w:r>
          </w:p>
        </w:tc>
        <w:tc>
          <w:tcPr>
            <w:tcW w:w="0" w:type="auto"/>
          </w:tcPr>
          <w:p w14:paraId="3EFF7CF1"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6,465</w:t>
            </w:r>
          </w:p>
        </w:tc>
      </w:tr>
      <w:tr w:rsidR="00B26228" w:rsidRPr="00F03AE2" w14:paraId="51BA53AF" w14:textId="77777777" w:rsidTr="00107598">
        <w:trPr>
          <w:jc w:val="center"/>
        </w:trPr>
        <w:tc>
          <w:tcPr>
            <w:tcW w:w="0" w:type="auto"/>
          </w:tcPr>
          <w:p w14:paraId="5BF88AE0" w14:textId="77777777" w:rsidR="00B26228" w:rsidRPr="00F03AE2" w:rsidRDefault="00B26228" w:rsidP="00107598">
            <w:pPr>
              <w:spacing w:after="0" w:line="276" w:lineRule="auto"/>
              <w:jc w:val="both"/>
              <w:rPr>
                <w:rFonts w:ascii="Times New Roman" w:hAnsi="Times New Roman" w:cs="Times New Roman"/>
                <w:sz w:val="18"/>
                <w:szCs w:val="18"/>
              </w:rPr>
            </w:pPr>
            <w:r w:rsidRPr="00F03AE2">
              <w:rPr>
                <w:rFonts w:ascii="Times New Roman" w:hAnsi="Times New Roman" w:cs="Times New Roman"/>
                <w:sz w:val="18"/>
                <w:szCs w:val="18"/>
              </w:rPr>
              <w:t>/app/Model/Role.php</w:t>
            </w:r>
          </w:p>
        </w:tc>
        <w:tc>
          <w:tcPr>
            <w:tcW w:w="0" w:type="auto"/>
          </w:tcPr>
          <w:p w14:paraId="68F4984D"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15</w:t>
            </w:r>
          </w:p>
        </w:tc>
        <w:tc>
          <w:tcPr>
            <w:tcW w:w="0" w:type="auto"/>
          </w:tcPr>
          <w:p w14:paraId="0A83B584"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0,99 </w:t>
            </w:r>
          </w:p>
        </w:tc>
        <w:tc>
          <w:tcPr>
            <w:tcW w:w="0" w:type="auto"/>
          </w:tcPr>
          <w:p w14:paraId="79D73FDF"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15,151</w:t>
            </w:r>
          </w:p>
        </w:tc>
      </w:tr>
      <w:tr w:rsidR="00B26228" w:rsidRPr="00F03AE2" w14:paraId="7A6189D1" w14:textId="77777777" w:rsidTr="00107598">
        <w:trPr>
          <w:jc w:val="center"/>
        </w:trPr>
        <w:tc>
          <w:tcPr>
            <w:tcW w:w="0" w:type="auto"/>
          </w:tcPr>
          <w:p w14:paraId="74293C35" w14:textId="77777777" w:rsidR="00B26228" w:rsidRPr="00F03AE2" w:rsidRDefault="00B26228" w:rsidP="00107598">
            <w:pPr>
              <w:spacing w:after="0" w:line="276" w:lineRule="auto"/>
              <w:jc w:val="both"/>
              <w:rPr>
                <w:rFonts w:ascii="Times New Roman" w:hAnsi="Times New Roman" w:cs="Times New Roman"/>
                <w:sz w:val="18"/>
                <w:szCs w:val="18"/>
              </w:rPr>
            </w:pPr>
            <w:r w:rsidRPr="00F03AE2">
              <w:rPr>
                <w:rFonts w:ascii="Times New Roman" w:hAnsi="Times New Roman" w:cs="Times New Roman"/>
                <w:sz w:val="18"/>
                <w:szCs w:val="18"/>
              </w:rPr>
              <w:t>/app/Model/User.php</w:t>
            </w:r>
          </w:p>
        </w:tc>
        <w:tc>
          <w:tcPr>
            <w:tcW w:w="0" w:type="auto"/>
          </w:tcPr>
          <w:p w14:paraId="6CF7C313"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41</w:t>
            </w:r>
          </w:p>
        </w:tc>
        <w:tc>
          <w:tcPr>
            <w:tcW w:w="0" w:type="auto"/>
          </w:tcPr>
          <w:p w14:paraId="780399A0"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0,92 </w:t>
            </w:r>
          </w:p>
        </w:tc>
        <w:tc>
          <w:tcPr>
            <w:tcW w:w="0" w:type="auto"/>
          </w:tcPr>
          <w:p w14:paraId="3D29745B" w14:textId="77777777" w:rsidR="00B26228" w:rsidRPr="00F03AE2" w:rsidRDefault="00B26228" w:rsidP="00107598">
            <w:pPr>
              <w:spacing w:after="0" w:line="276" w:lineRule="auto"/>
              <w:jc w:val="right"/>
              <w:rPr>
                <w:rFonts w:ascii="Times New Roman" w:hAnsi="Times New Roman" w:cs="Times New Roman"/>
                <w:sz w:val="18"/>
                <w:szCs w:val="18"/>
              </w:rPr>
            </w:pPr>
            <w:r w:rsidRPr="00F03AE2">
              <w:rPr>
                <w:rFonts w:ascii="Times New Roman" w:hAnsi="Times New Roman" w:cs="Times New Roman"/>
                <w:sz w:val="18"/>
                <w:szCs w:val="18"/>
              </w:rPr>
              <w:t>44,565</w:t>
            </w:r>
          </w:p>
        </w:tc>
      </w:tr>
      <w:tr w:rsidR="00B26228" w:rsidRPr="00F03AE2" w14:paraId="09CAF33C" w14:textId="77777777" w:rsidTr="00107598">
        <w:trPr>
          <w:jc w:val="center"/>
        </w:trPr>
        <w:tc>
          <w:tcPr>
            <w:tcW w:w="0" w:type="auto"/>
          </w:tcPr>
          <w:p w14:paraId="0AF11110"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groups/index.ctp</w:t>
            </w:r>
          </w:p>
        </w:tc>
        <w:tc>
          <w:tcPr>
            <w:tcW w:w="0" w:type="auto"/>
          </w:tcPr>
          <w:p w14:paraId="5D284949"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80</w:t>
            </w:r>
          </w:p>
        </w:tc>
        <w:tc>
          <w:tcPr>
            <w:tcW w:w="0" w:type="auto"/>
          </w:tcPr>
          <w:p w14:paraId="6D905161"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1,95 </w:t>
            </w:r>
          </w:p>
        </w:tc>
        <w:tc>
          <w:tcPr>
            <w:tcW w:w="0" w:type="auto"/>
          </w:tcPr>
          <w:p w14:paraId="548EEA9A"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246,153</w:t>
            </w:r>
          </w:p>
        </w:tc>
      </w:tr>
      <w:tr w:rsidR="00B26228" w:rsidRPr="00F03AE2" w14:paraId="7C575385" w14:textId="77777777" w:rsidTr="00107598">
        <w:trPr>
          <w:jc w:val="center"/>
        </w:trPr>
        <w:tc>
          <w:tcPr>
            <w:tcW w:w="0" w:type="auto"/>
          </w:tcPr>
          <w:p w14:paraId="49E1FDBE"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roles/index.ctp</w:t>
            </w:r>
          </w:p>
        </w:tc>
        <w:tc>
          <w:tcPr>
            <w:tcW w:w="0" w:type="auto"/>
          </w:tcPr>
          <w:p w14:paraId="7DD03DA8"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74</w:t>
            </w:r>
          </w:p>
        </w:tc>
        <w:tc>
          <w:tcPr>
            <w:tcW w:w="0" w:type="auto"/>
          </w:tcPr>
          <w:p w14:paraId="38DA5BDB"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2,63 </w:t>
            </w:r>
          </w:p>
        </w:tc>
        <w:tc>
          <w:tcPr>
            <w:tcW w:w="0" w:type="auto"/>
          </w:tcPr>
          <w:p w14:paraId="2C02A3EC"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80,228</w:t>
            </w:r>
          </w:p>
        </w:tc>
      </w:tr>
      <w:tr w:rsidR="00B26228" w:rsidRPr="00F03AE2" w14:paraId="15833E26" w14:textId="77777777" w:rsidTr="00107598">
        <w:trPr>
          <w:jc w:val="center"/>
        </w:trPr>
        <w:tc>
          <w:tcPr>
            <w:tcW w:w="0" w:type="auto"/>
          </w:tcPr>
          <w:p w14:paraId="3D2C1DC3"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users/index.ctp</w:t>
            </w:r>
          </w:p>
        </w:tc>
        <w:tc>
          <w:tcPr>
            <w:tcW w:w="0" w:type="auto"/>
          </w:tcPr>
          <w:p w14:paraId="607E92D6"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11</w:t>
            </w:r>
          </w:p>
        </w:tc>
        <w:tc>
          <w:tcPr>
            <w:tcW w:w="0" w:type="auto"/>
          </w:tcPr>
          <w:p w14:paraId="72D40324"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5,58 </w:t>
            </w:r>
          </w:p>
        </w:tc>
        <w:tc>
          <w:tcPr>
            <w:tcW w:w="0" w:type="auto"/>
          </w:tcPr>
          <w:p w14:paraId="4A896F64"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91,577</w:t>
            </w:r>
          </w:p>
        </w:tc>
      </w:tr>
      <w:tr w:rsidR="00B26228" w:rsidRPr="00F03AE2" w14:paraId="3017D39E" w14:textId="77777777" w:rsidTr="00107598">
        <w:trPr>
          <w:jc w:val="center"/>
        </w:trPr>
        <w:tc>
          <w:tcPr>
            <w:tcW w:w="0" w:type="auto"/>
          </w:tcPr>
          <w:p w14:paraId="66F40414"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users/login.ctp</w:t>
            </w:r>
          </w:p>
        </w:tc>
        <w:tc>
          <w:tcPr>
            <w:tcW w:w="0" w:type="auto"/>
          </w:tcPr>
          <w:p w14:paraId="3A4D7006"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37</w:t>
            </w:r>
          </w:p>
        </w:tc>
        <w:tc>
          <w:tcPr>
            <w:tcW w:w="0" w:type="auto"/>
          </w:tcPr>
          <w:p w14:paraId="47CF5A37"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1,27 </w:t>
            </w:r>
          </w:p>
        </w:tc>
        <w:tc>
          <w:tcPr>
            <w:tcW w:w="0" w:type="auto"/>
          </w:tcPr>
          <w:p w14:paraId="78C4C71E"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29,133</w:t>
            </w:r>
          </w:p>
        </w:tc>
      </w:tr>
      <w:tr w:rsidR="00B26228" w:rsidRPr="00F03AE2" w14:paraId="4B7606EE" w14:textId="77777777" w:rsidTr="00107598">
        <w:trPr>
          <w:jc w:val="center"/>
        </w:trPr>
        <w:tc>
          <w:tcPr>
            <w:tcW w:w="0" w:type="auto"/>
          </w:tcPr>
          <w:p w14:paraId="1D1E28D8"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Pages/home.ctp</w:t>
            </w:r>
          </w:p>
        </w:tc>
        <w:tc>
          <w:tcPr>
            <w:tcW w:w="0" w:type="auto"/>
          </w:tcPr>
          <w:p w14:paraId="2911B525"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319</w:t>
            </w:r>
          </w:p>
        </w:tc>
        <w:tc>
          <w:tcPr>
            <w:tcW w:w="0" w:type="auto"/>
          </w:tcPr>
          <w:p w14:paraId="275F1BA4"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2,97 </w:t>
            </w:r>
          </w:p>
        </w:tc>
        <w:tc>
          <w:tcPr>
            <w:tcW w:w="0" w:type="auto"/>
          </w:tcPr>
          <w:p w14:paraId="06B43C32"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07,407</w:t>
            </w:r>
          </w:p>
        </w:tc>
      </w:tr>
      <w:tr w:rsidR="00B26228" w:rsidRPr="00F03AE2" w14:paraId="7ADC9E3A" w14:textId="77777777" w:rsidTr="00107598">
        <w:trPr>
          <w:jc w:val="center"/>
        </w:trPr>
        <w:tc>
          <w:tcPr>
            <w:tcW w:w="0" w:type="auto"/>
          </w:tcPr>
          <w:p w14:paraId="09F4BE38" w14:textId="77777777" w:rsidR="00B26228" w:rsidRPr="00F03AE2" w:rsidRDefault="00B26228" w:rsidP="00107598">
            <w:pPr>
              <w:spacing w:after="0" w:line="276" w:lineRule="auto"/>
              <w:jc w:val="both"/>
              <w:rPr>
                <w:rFonts w:ascii="Times New Roman" w:hAnsi="Times New Roman" w:cs="Times New Roman"/>
                <w:sz w:val="18"/>
                <w:szCs w:val="18"/>
                <w:lang w:val="en-US"/>
              </w:rPr>
            </w:pPr>
            <w:r w:rsidRPr="00F03AE2">
              <w:rPr>
                <w:rFonts w:ascii="Times New Roman" w:hAnsi="Times New Roman" w:cs="Times New Roman"/>
                <w:sz w:val="18"/>
                <w:szCs w:val="18"/>
              </w:rPr>
              <w:t>/app/Controller/GroupsController.php</w:t>
            </w:r>
          </w:p>
        </w:tc>
        <w:tc>
          <w:tcPr>
            <w:tcW w:w="0" w:type="auto"/>
          </w:tcPr>
          <w:p w14:paraId="0D321116"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4</w:t>
            </w:r>
          </w:p>
        </w:tc>
        <w:tc>
          <w:tcPr>
            <w:tcW w:w="0" w:type="auto"/>
          </w:tcPr>
          <w:p w14:paraId="54C628F2"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1,96 </w:t>
            </w:r>
          </w:p>
        </w:tc>
        <w:tc>
          <w:tcPr>
            <w:tcW w:w="0" w:type="auto"/>
          </w:tcPr>
          <w:p w14:paraId="511DAF58"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22,448</w:t>
            </w:r>
          </w:p>
        </w:tc>
      </w:tr>
      <w:tr w:rsidR="00B26228" w:rsidRPr="00F03AE2" w14:paraId="139CD5F6" w14:textId="77777777" w:rsidTr="00107598">
        <w:trPr>
          <w:jc w:val="center"/>
        </w:trPr>
        <w:tc>
          <w:tcPr>
            <w:tcW w:w="0" w:type="auto"/>
          </w:tcPr>
          <w:p w14:paraId="7CAF2069" w14:textId="77777777" w:rsidR="00B26228" w:rsidRPr="00F03AE2" w:rsidRDefault="00B26228" w:rsidP="00107598">
            <w:pPr>
              <w:spacing w:after="0" w:line="276" w:lineRule="auto"/>
              <w:jc w:val="both"/>
              <w:rPr>
                <w:rFonts w:ascii="Times New Roman" w:hAnsi="Times New Roman" w:cs="Times New Roman"/>
                <w:sz w:val="18"/>
                <w:szCs w:val="18"/>
              </w:rPr>
            </w:pPr>
            <w:r w:rsidRPr="00F03AE2">
              <w:rPr>
                <w:rFonts w:ascii="Times New Roman" w:hAnsi="Times New Roman" w:cs="Times New Roman"/>
                <w:sz w:val="18"/>
                <w:szCs w:val="18"/>
              </w:rPr>
              <w:t>/app/Controller/RolesController.php</w:t>
            </w:r>
          </w:p>
        </w:tc>
        <w:tc>
          <w:tcPr>
            <w:tcW w:w="0" w:type="auto"/>
          </w:tcPr>
          <w:p w14:paraId="657B5A66"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4</w:t>
            </w:r>
          </w:p>
        </w:tc>
        <w:tc>
          <w:tcPr>
            <w:tcW w:w="0" w:type="auto"/>
          </w:tcPr>
          <w:p w14:paraId="4847D771"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0.28 </w:t>
            </w:r>
          </w:p>
        </w:tc>
        <w:tc>
          <w:tcPr>
            <w:tcW w:w="0" w:type="auto"/>
          </w:tcPr>
          <w:p w14:paraId="0720E278"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57,142</w:t>
            </w:r>
          </w:p>
        </w:tc>
      </w:tr>
      <w:tr w:rsidR="00B26228" w:rsidRPr="00F03AE2" w14:paraId="0D919ED3" w14:textId="77777777" w:rsidTr="00107598">
        <w:trPr>
          <w:jc w:val="center"/>
        </w:trPr>
        <w:tc>
          <w:tcPr>
            <w:tcW w:w="0" w:type="auto"/>
          </w:tcPr>
          <w:p w14:paraId="02C8F2F9" w14:textId="77777777" w:rsidR="00B26228" w:rsidRPr="00F03AE2" w:rsidRDefault="00B26228" w:rsidP="00107598">
            <w:pPr>
              <w:spacing w:after="0" w:line="276" w:lineRule="auto"/>
              <w:jc w:val="both"/>
              <w:rPr>
                <w:rFonts w:ascii="Times New Roman" w:hAnsi="Times New Roman" w:cs="Times New Roman"/>
                <w:sz w:val="18"/>
                <w:szCs w:val="18"/>
              </w:rPr>
            </w:pPr>
            <w:r w:rsidRPr="00F03AE2">
              <w:rPr>
                <w:rFonts w:ascii="Times New Roman" w:hAnsi="Times New Roman" w:cs="Times New Roman"/>
                <w:sz w:val="18"/>
                <w:szCs w:val="18"/>
              </w:rPr>
              <w:t>/app/Controller/UsersController.php</w:t>
            </w:r>
          </w:p>
        </w:tc>
        <w:tc>
          <w:tcPr>
            <w:tcW w:w="0" w:type="auto"/>
          </w:tcPr>
          <w:p w14:paraId="721DDB33"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73</w:t>
            </w:r>
          </w:p>
        </w:tc>
        <w:tc>
          <w:tcPr>
            <w:tcW w:w="0" w:type="auto"/>
          </w:tcPr>
          <w:p w14:paraId="7E6F1BD4"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0,6 </w:t>
            </w:r>
          </w:p>
        </w:tc>
        <w:tc>
          <w:tcPr>
            <w:tcW w:w="0" w:type="auto"/>
          </w:tcPr>
          <w:p w14:paraId="078B7EF1" w14:textId="77777777" w:rsidR="00B26228" w:rsidRPr="00F03AE2" w:rsidRDefault="00B26228" w:rsidP="00107598">
            <w:pPr>
              <w:spacing w:after="0" w:line="276"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21,666</w:t>
            </w:r>
          </w:p>
        </w:tc>
      </w:tr>
    </w:tbl>
    <w:p w14:paraId="2686ABC4" w14:textId="0D8ED8D1" w:rsidR="00B26228" w:rsidRPr="00F03AE2" w:rsidRDefault="000527DB" w:rsidP="00B26228">
      <w:pPr>
        <w:pStyle w:val="Prrafodelista"/>
        <w:spacing w:after="0" w:line="360" w:lineRule="auto"/>
        <w:ind w:left="1776"/>
        <w:rPr>
          <w:rFonts w:ascii="Times New Roman" w:hAnsi="Times New Roman" w:cs="Times New Roman"/>
          <w:sz w:val="16"/>
          <w:szCs w:val="24"/>
        </w:rPr>
      </w:pPr>
      <w:r w:rsidRPr="00F03AE2">
        <w:rPr>
          <w:rFonts w:ascii="Times New Roman" w:hAnsi="Times New Roman" w:cs="Times New Roman"/>
          <w:b/>
          <w:sz w:val="16"/>
          <w:szCs w:val="24"/>
        </w:rPr>
        <w:t>Fuente</w:t>
      </w:r>
      <w:r w:rsidR="00B26228" w:rsidRPr="00F03AE2">
        <w:rPr>
          <w:rFonts w:ascii="Times New Roman" w:hAnsi="Times New Roman" w:cs="Times New Roman"/>
          <w:b/>
          <w:sz w:val="16"/>
          <w:szCs w:val="24"/>
        </w:rPr>
        <w:t>:</w:t>
      </w:r>
      <w:r w:rsidR="00B26228" w:rsidRPr="00F03AE2">
        <w:rPr>
          <w:rFonts w:ascii="Times New Roman" w:hAnsi="Times New Roman" w:cs="Times New Roman"/>
          <w:sz w:val="16"/>
          <w:szCs w:val="24"/>
        </w:rPr>
        <w:t xml:space="preserve"> María José Samaniego </w:t>
      </w:r>
    </w:p>
    <w:p w14:paraId="17785100" w14:textId="77777777" w:rsidR="00B26228" w:rsidRPr="00F03AE2" w:rsidRDefault="00B26228" w:rsidP="00B26228">
      <w:pPr>
        <w:pStyle w:val="Prrafodelista"/>
        <w:spacing w:after="0" w:line="360" w:lineRule="auto"/>
        <w:ind w:left="360"/>
        <w:jc w:val="center"/>
        <w:rPr>
          <w:rFonts w:ascii="Times New Roman" w:hAnsi="Times New Roman" w:cs="Times New Roman"/>
          <w:sz w:val="24"/>
          <w:szCs w:val="24"/>
        </w:rPr>
      </w:pPr>
    </w:p>
    <w:p w14:paraId="7DC83BD2" w14:textId="3A47891A" w:rsidR="00B26228" w:rsidRPr="00F03AE2" w:rsidRDefault="00B26228" w:rsidP="00B26228">
      <w:pPr>
        <w:pStyle w:val="Tablas"/>
        <w:spacing w:before="0" w:line="360" w:lineRule="auto"/>
        <w:ind w:left="360" w:firstLine="708"/>
        <w:jc w:val="left"/>
        <w:rPr>
          <w:rFonts w:cs="Times New Roman"/>
        </w:rPr>
      </w:pPr>
      <w:bookmarkStart w:id="204" w:name="_Toc421816451"/>
      <w:r w:rsidRPr="00F03AE2">
        <w:rPr>
          <w:rFonts w:cs="Times New Roman"/>
        </w:rPr>
        <w:t xml:space="preserve">    </w:t>
      </w:r>
      <w:r w:rsidRPr="00F03AE2">
        <w:rPr>
          <w:rFonts w:cs="Times New Roman"/>
        </w:rPr>
        <w:tab/>
        <w:t xml:space="preserve">       </w:t>
      </w:r>
      <w:bookmarkStart w:id="205" w:name="_Toc426542898"/>
      <w:r w:rsidRPr="00F03AE2">
        <w:rPr>
          <w:rFonts w:cs="Times New Roman"/>
        </w:rPr>
        <w:t xml:space="preserve">Tabla 10-3: </w:t>
      </w:r>
      <w:r w:rsidRPr="00F03AE2">
        <w:rPr>
          <w:rFonts w:cs="Times New Roman"/>
          <w:b w:val="0"/>
        </w:rPr>
        <w:t>Resultados Índice Productividad Física Laravel</w:t>
      </w:r>
      <w:bookmarkEnd w:id="204"/>
      <w:bookmarkEnd w:id="20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1"/>
        <w:gridCol w:w="597"/>
        <w:gridCol w:w="531"/>
        <w:gridCol w:w="801"/>
      </w:tblGrid>
      <w:tr w:rsidR="00B26228" w:rsidRPr="00F03AE2" w14:paraId="424ED6B2" w14:textId="77777777" w:rsidTr="00107598">
        <w:trPr>
          <w:trHeight w:val="836"/>
          <w:jc w:val="center"/>
        </w:trPr>
        <w:tc>
          <w:tcPr>
            <w:tcW w:w="0" w:type="auto"/>
          </w:tcPr>
          <w:p w14:paraId="05ABEACB" w14:textId="77777777" w:rsidR="00B26228" w:rsidRPr="00F03AE2" w:rsidRDefault="00B26228" w:rsidP="00107598">
            <w:pPr>
              <w:spacing w:after="0" w:line="240" w:lineRule="auto"/>
              <w:jc w:val="center"/>
              <w:rPr>
                <w:rFonts w:ascii="Times New Roman" w:hAnsi="Times New Roman" w:cs="Times New Roman"/>
                <w:b/>
                <w:sz w:val="18"/>
                <w:szCs w:val="18"/>
              </w:rPr>
            </w:pPr>
          </w:p>
          <w:p w14:paraId="2F5B18D5" w14:textId="77777777" w:rsidR="00B26228" w:rsidRPr="00F03AE2" w:rsidRDefault="00B26228" w:rsidP="00107598">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Archivo</w:t>
            </w:r>
          </w:p>
        </w:tc>
        <w:tc>
          <w:tcPr>
            <w:tcW w:w="0" w:type="auto"/>
          </w:tcPr>
          <w:p w14:paraId="54D467DD" w14:textId="77777777" w:rsidR="00B26228" w:rsidRPr="00F03AE2" w:rsidRDefault="00B26228" w:rsidP="00107598">
            <w:pPr>
              <w:spacing w:after="0" w:line="240" w:lineRule="auto"/>
              <w:jc w:val="right"/>
              <w:rPr>
                <w:rFonts w:ascii="Times New Roman" w:hAnsi="Times New Roman" w:cs="Times New Roman"/>
                <w:b/>
                <w:sz w:val="18"/>
                <w:szCs w:val="18"/>
              </w:rPr>
            </w:pPr>
          </w:p>
          <w:p w14:paraId="73A163DF" w14:textId="77777777" w:rsidR="00B26228" w:rsidRPr="00F03AE2" w:rsidRDefault="00B26228" w:rsidP="00107598">
            <w:pPr>
              <w:spacing w:after="0" w:line="240" w:lineRule="auto"/>
              <w:jc w:val="right"/>
              <w:rPr>
                <w:rFonts w:ascii="Times New Roman" w:hAnsi="Times New Roman" w:cs="Times New Roman"/>
                <w:b/>
                <w:sz w:val="18"/>
                <w:szCs w:val="18"/>
              </w:rPr>
            </w:pPr>
            <w:r w:rsidRPr="00F03AE2">
              <w:rPr>
                <w:rFonts w:ascii="Times New Roman" w:hAnsi="Times New Roman" w:cs="Times New Roman"/>
                <w:b/>
                <w:sz w:val="18"/>
                <w:szCs w:val="18"/>
              </w:rPr>
              <w:t>LDC</w:t>
            </w:r>
          </w:p>
        </w:tc>
        <w:tc>
          <w:tcPr>
            <w:tcW w:w="0" w:type="auto"/>
          </w:tcPr>
          <w:p w14:paraId="11815302" w14:textId="77777777" w:rsidR="00B26228" w:rsidRPr="00F03AE2" w:rsidRDefault="00B26228" w:rsidP="00107598">
            <w:pPr>
              <w:spacing w:after="0" w:line="240" w:lineRule="auto"/>
              <w:jc w:val="right"/>
              <w:rPr>
                <w:rFonts w:ascii="Times New Roman" w:hAnsi="Times New Roman" w:cs="Times New Roman"/>
                <w:b/>
                <w:sz w:val="18"/>
                <w:szCs w:val="18"/>
              </w:rPr>
            </w:pPr>
          </w:p>
          <w:p w14:paraId="295A23E8" w14:textId="77777777" w:rsidR="00B26228" w:rsidRPr="00F03AE2" w:rsidRDefault="00B26228" w:rsidP="00107598">
            <w:pPr>
              <w:spacing w:after="0" w:line="240" w:lineRule="auto"/>
              <w:jc w:val="right"/>
              <w:rPr>
                <w:rFonts w:ascii="Times New Roman" w:hAnsi="Times New Roman" w:cs="Times New Roman"/>
                <w:b/>
                <w:sz w:val="18"/>
                <w:szCs w:val="18"/>
              </w:rPr>
            </w:pPr>
            <w:r w:rsidRPr="00F03AE2">
              <w:rPr>
                <w:rFonts w:ascii="Times New Roman" w:hAnsi="Times New Roman" w:cs="Times New Roman"/>
                <w:b/>
                <w:sz w:val="18"/>
                <w:szCs w:val="18"/>
              </w:rPr>
              <w:t>TE</w:t>
            </w:r>
          </w:p>
        </w:tc>
        <w:tc>
          <w:tcPr>
            <w:tcW w:w="0" w:type="auto"/>
          </w:tcPr>
          <w:p w14:paraId="02204D42" w14:textId="77777777" w:rsidR="00B26228" w:rsidRPr="00F03AE2" w:rsidRDefault="00B26228" w:rsidP="00107598">
            <w:pPr>
              <w:spacing w:after="0" w:line="240" w:lineRule="auto"/>
              <w:jc w:val="right"/>
              <w:rPr>
                <w:rFonts w:ascii="Times New Roman" w:hAnsi="Times New Roman" w:cs="Times New Roman"/>
                <w:b/>
                <w:sz w:val="18"/>
                <w:szCs w:val="18"/>
              </w:rPr>
            </w:pPr>
          </w:p>
          <w:p w14:paraId="2C408584" w14:textId="77777777" w:rsidR="00B26228" w:rsidRPr="00F03AE2" w:rsidRDefault="00B26228" w:rsidP="00107598">
            <w:pPr>
              <w:spacing w:after="0" w:line="240" w:lineRule="auto"/>
              <w:jc w:val="right"/>
              <w:rPr>
                <w:rFonts w:ascii="Times New Roman" w:hAnsi="Times New Roman" w:cs="Times New Roman"/>
                <w:b/>
                <w:sz w:val="18"/>
                <w:szCs w:val="18"/>
              </w:rPr>
            </w:pPr>
            <w:r w:rsidRPr="00F03AE2">
              <w:rPr>
                <w:rFonts w:ascii="Times New Roman" w:hAnsi="Times New Roman" w:cs="Times New Roman"/>
                <w:b/>
                <w:sz w:val="18"/>
                <w:szCs w:val="18"/>
              </w:rPr>
              <w:t>IPF</w:t>
            </w:r>
          </w:p>
        </w:tc>
      </w:tr>
      <w:tr w:rsidR="00B26228" w:rsidRPr="00F03AE2" w14:paraId="30D0134E" w14:textId="77777777" w:rsidTr="00107598">
        <w:trPr>
          <w:jc w:val="center"/>
        </w:trPr>
        <w:tc>
          <w:tcPr>
            <w:tcW w:w="0" w:type="auto"/>
          </w:tcPr>
          <w:p w14:paraId="658F4EEB" w14:textId="77777777" w:rsidR="00B26228" w:rsidRPr="00F03AE2" w:rsidRDefault="00B26228" w:rsidP="00107598">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app/models/Group.php</w:t>
            </w:r>
          </w:p>
        </w:tc>
        <w:tc>
          <w:tcPr>
            <w:tcW w:w="0" w:type="auto"/>
          </w:tcPr>
          <w:p w14:paraId="45D3688F"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9</w:t>
            </w:r>
          </w:p>
        </w:tc>
        <w:tc>
          <w:tcPr>
            <w:tcW w:w="0" w:type="auto"/>
          </w:tcPr>
          <w:p w14:paraId="5A5F11F6"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3,55 </w:t>
            </w:r>
          </w:p>
        </w:tc>
        <w:tc>
          <w:tcPr>
            <w:tcW w:w="0" w:type="auto"/>
          </w:tcPr>
          <w:p w14:paraId="0C40E64F"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2,535</w:t>
            </w:r>
          </w:p>
        </w:tc>
      </w:tr>
      <w:tr w:rsidR="00B26228" w:rsidRPr="00F03AE2" w14:paraId="596265BF" w14:textId="77777777" w:rsidTr="00107598">
        <w:trPr>
          <w:jc w:val="center"/>
        </w:trPr>
        <w:tc>
          <w:tcPr>
            <w:tcW w:w="0" w:type="auto"/>
          </w:tcPr>
          <w:p w14:paraId="3981706D" w14:textId="77777777" w:rsidR="00B26228" w:rsidRPr="00F03AE2" w:rsidRDefault="00B26228" w:rsidP="00107598">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app/models/Role.php</w:t>
            </w:r>
          </w:p>
        </w:tc>
        <w:tc>
          <w:tcPr>
            <w:tcW w:w="0" w:type="auto"/>
          </w:tcPr>
          <w:p w14:paraId="35C2DE50"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9</w:t>
            </w:r>
          </w:p>
        </w:tc>
        <w:tc>
          <w:tcPr>
            <w:tcW w:w="0" w:type="auto"/>
          </w:tcPr>
          <w:p w14:paraId="0FD77F4D"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2,17 </w:t>
            </w:r>
          </w:p>
        </w:tc>
        <w:tc>
          <w:tcPr>
            <w:tcW w:w="0" w:type="auto"/>
          </w:tcPr>
          <w:p w14:paraId="593B7773"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4,147</w:t>
            </w:r>
          </w:p>
        </w:tc>
      </w:tr>
      <w:tr w:rsidR="00B26228" w:rsidRPr="00F03AE2" w14:paraId="7A9E52E4" w14:textId="77777777" w:rsidTr="00107598">
        <w:trPr>
          <w:jc w:val="center"/>
        </w:trPr>
        <w:tc>
          <w:tcPr>
            <w:tcW w:w="0" w:type="auto"/>
          </w:tcPr>
          <w:p w14:paraId="2EE62A9A" w14:textId="77777777" w:rsidR="00B26228" w:rsidRPr="00F03AE2" w:rsidRDefault="00B26228" w:rsidP="00107598">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app/models/User.php</w:t>
            </w:r>
          </w:p>
        </w:tc>
        <w:tc>
          <w:tcPr>
            <w:tcW w:w="0" w:type="auto"/>
          </w:tcPr>
          <w:p w14:paraId="4EFD2418"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6</w:t>
            </w:r>
          </w:p>
        </w:tc>
        <w:tc>
          <w:tcPr>
            <w:tcW w:w="0" w:type="auto"/>
          </w:tcPr>
          <w:p w14:paraId="605E97DD"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 xml:space="preserve">0,84 </w:t>
            </w:r>
          </w:p>
        </w:tc>
        <w:tc>
          <w:tcPr>
            <w:tcW w:w="0" w:type="auto"/>
          </w:tcPr>
          <w:p w14:paraId="27F4EFC0" w14:textId="77777777" w:rsidR="00B26228" w:rsidRPr="00F03AE2" w:rsidRDefault="00B26228" w:rsidP="00107598">
            <w:pPr>
              <w:spacing w:after="0" w:line="240" w:lineRule="auto"/>
              <w:jc w:val="right"/>
              <w:rPr>
                <w:rFonts w:ascii="Times New Roman" w:hAnsi="Times New Roman" w:cs="Times New Roman"/>
                <w:sz w:val="18"/>
                <w:szCs w:val="18"/>
              </w:rPr>
            </w:pPr>
            <w:r w:rsidRPr="00F03AE2">
              <w:rPr>
                <w:rFonts w:ascii="Times New Roman" w:hAnsi="Times New Roman" w:cs="Times New Roman"/>
                <w:sz w:val="18"/>
                <w:szCs w:val="18"/>
              </w:rPr>
              <w:t>7,142</w:t>
            </w:r>
          </w:p>
        </w:tc>
      </w:tr>
      <w:tr w:rsidR="00B26228" w:rsidRPr="00F03AE2" w14:paraId="5A28B193" w14:textId="77777777" w:rsidTr="00107598">
        <w:trPr>
          <w:jc w:val="center"/>
        </w:trPr>
        <w:tc>
          <w:tcPr>
            <w:tcW w:w="0" w:type="auto"/>
          </w:tcPr>
          <w:p w14:paraId="26DEF33C"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s/groups/index.blade.php</w:t>
            </w:r>
          </w:p>
        </w:tc>
        <w:tc>
          <w:tcPr>
            <w:tcW w:w="0" w:type="auto"/>
          </w:tcPr>
          <w:p w14:paraId="522608C2"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13</w:t>
            </w:r>
          </w:p>
        </w:tc>
        <w:tc>
          <w:tcPr>
            <w:tcW w:w="0" w:type="auto"/>
          </w:tcPr>
          <w:p w14:paraId="182ACAA7"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 xml:space="preserve">8,61 </w:t>
            </w:r>
          </w:p>
        </w:tc>
        <w:tc>
          <w:tcPr>
            <w:tcW w:w="0" w:type="auto"/>
          </w:tcPr>
          <w:p w14:paraId="3CAD29C8"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9,581</w:t>
            </w:r>
          </w:p>
        </w:tc>
      </w:tr>
      <w:tr w:rsidR="00B26228" w:rsidRPr="00F03AE2" w14:paraId="5B9273F8" w14:textId="77777777" w:rsidTr="00107598">
        <w:trPr>
          <w:jc w:val="center"/>
        </w:trPr>
        <w:tc>
          <w:tcPr>
            <w:tcW w:w="0" w:type="auto"/>
          </w:tcPr>
          <w:p w14:paraId="66313F06"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s/roles/index.blade.php</w:t>
            </w:r>
          </w:p>
        </w:tc>
        <w:tc>
          <w:tcPr>
            <w:tcW w:w="0" w:type="auto"/>
          </w:tcPr>
          <w:p w14:paraId="0A4BB53B"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13</w:t>
            </w:r>
          </w:p>
        </w:tc>
        <w:tc>
          <w:tcPr>
            <w:tcW w:w="0" w:type="auto"/>
          </w:tcPr>
          <w:p w14:paraId="15744911"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4,07 </w:t>
            </w:r>
          </w:p>
        </w:tc>
        <w:tc>
          <w:tcPr>
            <w:tcW w:w="0" w:type="auto"/>
          </w:tcPr>
          <w:p w14:paraId="2923C03C"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26,044</w:t>
            </w:r>
          </w:p>
        </w:tc>
      </w:tr>
      <w:tr w:rsidR="00B26228" w:rsidRPr="00F03AE2" w14:paraId="2113A372" w14:textId="77777777" w:rsidTr="00107598">
        <w:trPr>
          <w:jc w:val="center"/>
        </w:trPr>
        <w:tc>
          <w:tcPr>
            <w:tcW w:w="0" w:type="auto"/>
          </w:tcPr>
          <w:p w14:paraId="1C77D773"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s/users/index.blade.php</w:t>
            </w:r>
          </w:p>
        </w:tc>
        <w:tc>
          <w:tcPr>
            <w:tcW w:w="0" w:type="auto"/>
          </w:tcPr>
          <w:p w14:paraId="3C910EE6"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56</w:t>
            </w:r>
          </w:p>
        </w:tc>
        <w:tc>
          <w:tcPr>
            <w:tcW w:w="0" w:type="auto"/>
          </w:tcPr>
          <w:p w14:paraId="23F56945"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7,82 </w:t>
            </w:r>
          </w:p>
        </w:tc>
        <w:tc>
          <w:tcPr>
            <w:tcW w:w="0" w:type="auto"/>
          </w:tcPr>
          <w:p w14:paraId="18D43C22"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71,099</w:t>
            </w:r>
          </w:p>
        </w:tc>
      </w:tr>
      <w:tr w:rsidR="00B26228" w:rsidRPr="00F03AE2" w14:paraId="3C0496A4" w14:textId="77777777" w:rsidTr="00107598">
        <w:trPr>
          <w:jc w:val="center"/>
        </w:trPr>
        <w:tc>
          <w:tcPr>
            <w:tcW w:w="0" w:type="auto"/>
          </w:tcPr>
          <w:p w14:paraId="0971FDA5"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s/users/login.blade.php</w:t>
            </w:r>
          </w:p>
        </w:tc>
        <w:tc>
          <w:tcPr>
            <w:tcW w:w="0" w:type="auto"/>
          </w:tcPr>
          <w:p w14:paraId="751C6360"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62</w:t>
            </w:r>
          </w:p>
        </w:tc>
        <w:tc>
          <w:tcPr>
            <w:tcW w:w="0" w:type="auto"/>
          </w:tcPr>
          <w:p w14:paraId="5D1D622B"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4,48 </w:t>
            </w:r>
          </w:p>
        </w:tc>
        <w:tc>
          <w:tcPr>
            <w:tcW w:w="0" w:type="auto"/>
          </w:tcPr>
          <w:p w14:paraId="4B4BF50B"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3,839</w:t>
            </w:r>
          </w:p>
        </w:tc>
      </w:tr>
      <w:tr w:rsidR="00B26228" w:rsidRPr="00F03AE2" w14:paraId="6FD950D7" w14:textId="77777777" w:rsidTr="00107598">
        <w:trPr>
          <w:jc w:val="center"/>
        </w:trPr>
        <w:tc>
          <w:tcPr>
            <w:tcW w:w="0" w:type="auto"/>
          </w:tcPr>
          <w:p w14:paraId="1713DDC8"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lang w:val="en-US"/>
              </w:rPr>
              <w:t>/app/views/home.blade.php</w:t>
            </w:r>
          </w:p>
        </w:tc>
        <w:tc>
          <w:tcPr>
            <w:tcW w:w="0" w:type="auto"/>
          </w:tcPr>
          <w:p w14:paraId="70301114"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323</w:t>
            </w:r>
          </w:p>
        </w:tc>
        <w:tc>
          <w:tcPr>
            <w:tcW w:w="0" w:type="auto"/>
          </w:tcPr>
          <w:p w14:paraId="7F0C1AC8"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3,59 </w:t>
            </w:r>
          </w:p>
        </w:tc>
        <w:tc>
          <w:tcPr>
            <w:tcW w:w="0" w:type="auto"/>
          </w:tcPr>
          <w:p w14:paraId="0E6C67DD"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89,972</w:t>
            </w:r>
          </w:p>
        </w:tc>
      </w:tr>
      <w:tr w:rsidR="00B26228" w:rsidRPr="00F03AE2" w14:paraId="018F7EC2" w14:textId="77777777" w:rsidTr="00107598">
        <w:trPr>
          <w:jc w:val="center"/>
        </w:trPr>
        <w:tc>
          <w:tcPr>
            <w:tcW w:w="0" w:type="auto"/>
          </w:tcPr>
          <w:p w14:paraId="7EFF33D9" w14:textId="77777777" w:rsidR="00B26228" w:rsidRPr="00F03AE2" w:rsidRDefault="00B26228" w:rsidP="00107598">
            <w:pPr>
              <w:spacing w:after="0" w:line="240" w:lineRule="auto"/>
              <w:jc w:val="both"/>
              <w:rPr>
                <w:rFonts w:ascii="Times New Roman" w:hAnsi="Times New Roman" w:cs="Times New Roman"/>
                <w:sz w:val="18"/>
                <w:szCs w:val="18"/>
                <w:lang w:val="en-US"/>
              </w:rPr>
            </w:pPr>
            <w:r w:rsidRPr="00F03AE2">
              <w:rPr>
                <w:rFonts w:ascii="Times New Roman" w:hAnsi="Times New Roman" w:cs="Times New Roman"/>
                <w:sz w:val="18"/>
                <w:szCs w:val="18"/>
              </w:rPr>
              <w:t>/app/controllers/GroupsController.php</w:t>
            </w:r>
          </w:p>
        </w:tc>
        <w:tc>
          <w:tcPr>
            <w:tcW w:w="0" w:type="auto"/>
          </w:tcPr>
          <w:p w14:paraId="1F7513D4"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1</w:t>
            </w:r>
          </w:p>
        </w:tc>
        <w:tc>
          <w:tcPr>
            <w:tcW w:w="0" w:type="auto"/>
          </w:tcPr>
          <w:p w14:paraId="69867990"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2,78 </w:t>
            </w:r>
          </w:p>
        </w:tc>
        <w:tc>
          <w:tcPr>
            <w:tcW w:w="0" w:type="auto"/>
          </w:tcPr>
          <w:p w14:paraId="66F28970"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4,748</w:t>
            </w:r>
          </w:p>
        </w:tc>
      </w:tr>
      <w:tr w:rsidR="00B26228" w:rsidRPr="00F03AE2" w14:paraId="345F1309" w14:textId="77777777" w:rsidTr="00107598">
        <w:trPr>
          <w:jc w:val="center"/>
        </w:trPr>
        <w:tc>
          <w:tcPr>
            <w:tcW w:w="0" w:type="auto"/>
          </w:tcPr>
          <w:p w14:paraId="78FE8F9F" w14:textId="77777777" w:rsidR="00B26228" w:rsidRPr="00F03AE2" w:rsidRDefault="00B26228" w:rsidP="00107598">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app/controllers/RolesController.php</w:t>
            </w:r>
          </w:p>
        </w:tc>
        <w:tc>
          <w:tcPr>
            <w:tcW w:w="0" w:type="auto"/>
          </w:tcPr>
          <w:p w14:paraId="58D8BAFA"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41</w:t>
            </w:r>
          </w:p>
        </w:tc>
        <w:tc>
          <w:tcPr>
            <w:tcW w:w="0" w:type="auto"/>
          </w:tcPr>
          <w:p w14:paraId="0D89E3B6"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2,28 </w:t>
            </w:r>
          </w:p>
        </w:tc>
        <w:tc>
          <w:tcPr>
            <w:tcW w:w="0" w:type="auto"/>
          </w:tcPr>
          <w:p w14:paraId="7DF17D41"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14,748</w:t>
            </w:r>
          </w:p>
        </w:tc>
      </w:tr>
      <w:tr w:rsidR="00B26228" w:rsidRPr="00F03AE2" w14:paraId="0A2E3891" w14:textId="77777777" w:rsidTr="00107598">
        <w:trPr>
          <w:jc w:val="center"/>
        </w:trPr>
        <w:tc>
          <w:tcPr>
            <w:tcW w:w="0" w:type="auto"/>
          </w:tcPr>
          <w:p w14:paraId="3E6A13D1" w14:textId="77777777" w:rsidR="00B26228" w:rsidRPr="00F03AE2" w:rsidRDefault="00B26228" w:rsidP="00107598">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app/controllers/UsersController.php</w:t>
            </w:r>
          </w:p>
        </w:tc>
        <w:tc>
          <w:tcPr>
            <w:tcW w:w="0" w:type="auto"/>
          </w:tcPr>
          <w:p w14:paraId="068700B6"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52</w:t>
            </w:r>
          </w:p>
        </w:tc>
        <w:tc>
          <w:tcPr>
            <w:tcW w:w="0" w:type="auto"/>
          </w:tcPr>
          <w:p w14:paraId="0432FA0C"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rPr>
              <w:t xml:space="preserve">1,98 </w:t>
            </w:r>
          </w:p>
        </w:tc>
        <w:tc>
          <w:tcPr>
            <w:tcW w:w="0" w:type="auto"/>
          </w:tcPr>
          <w:p w14:paraId="32AF4D1E" w14:textId="77777777" w:rsidR="00B26228" w:rsidRPr="00F03AE2" w:rsidRDefault="00B26228" w:rsidP="00107598">
            <w:pPr>
              <w:spacing w:after="0" w:line="240" w:lineRule="auto"/>
              <w:jc w:val="right"/>
              <w:rPr>
                <w:rFonts w:ascii="Times New Roman" w:hAnsi="Times New Roman" w:cs="Times New Roman"/>
                <w:sz w:val="18"/>
                <w:szCs w:val="18"/>
                <w:lang w:val="en-US"/>
              </w:rPr>
            </w:pPr>
            <w:r w:rsidRPr="00F03AE2">
              <w:rPr>
                <w:rFonts w:ascii="Times New Roman" w:hAnsi="Times New Roman" w:cs="Times New Roman"/>
                <w:sz w:val="18"/>
                <w:szCs w:val="18"/>
                <w:lang w:val="en-US"/>
              </w:rPr>
              <w:t>26,262</w:t>
            </w:r>
          </w:p>
        </w:tc>
      </w:tr>
    </w:tbl>
    <w:p w14:paraId="2A3CBCCA" w14:textId="44583706" w:rsidR="00B26228" w:rsidRPr="00F03AE2" w:rsidRDefault="00B26228" w:rsidP="00B26228">
      <w:pPr>
        <w:pStyle w:val="Prrafodelista"/>
        <w:spacing w:after="0" w:line="360" w:lineRule="auto"/>
        <w:ind w:left="106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77234801" w14:textId="77777777" w:rsidR="00B26228" w:rsidRPr="00F03AE2" w:rsidRDefault="00B26228" w:rsidP="00B26228">
      <w:pPr>
        <w:pStyle w:val="Prrafodelista"/>
        <w:spacing w:after="0" w:line="360" w:lineRule="auto"/>
        <w:ind w:left="360"/>
        <w:jc w:val="center"/>
        <w:rPr>
          <w:rFonts w:ascii="Times New Roman" w:hAnsi="Times New Roman" w:cs="Times New Roman"/>
          <w:sz w:val="24"/>
          <w:szCs w:val="24"/>
        </w:rPr>
      </w:pPr>
    </w:p>
    <w:p w14:paraId="1F8E382A"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el análisis estadístico de este índice se tiene:</w:t>
      </w:r>
    </w:p>
    <w:p w14:paraId="2E0D6904" w14:textId="77777777" w:rsidR="00B26228" w:rsidRPr="00F03AE2" w:rsidRDefault="00B26228" w:rsidP="00B26228">
      <w:pPr>
        <w:spacing w:after="0" w:line="360" w:lineRule="auto"/>
        <w:jc w:val="both"/>
        <w:rPr>
          <w:rFonts w:ascii="Times New Roman" w:hAnsi="Times New Roman" w:cs="Times New Roman"/>
        </w:rPr>
      </w:pPr>
    </w:p>
    <w:p w14:paraId="53829C6A"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o</w:t>
      </w:r>
      <w:r w:rsidRPr="00F03AE2">
        <w:rPr>
          <w:rFonts w:ascii="Times New Roman" w:hAnsi="Times New Roman" w:cs="Times New Roman"/>
        </w:rPr>
        <w:t>= No existe diferencia significativa entre el índice de productividad física de CakePHP con el índice de productividad física  de Laravel.</w:t>
      </w:r>
    </w:p>
    <w:p w14:paraId="782E9196" w14:textId="77777777" w:rsidR="00B524A8" w:rsidRPr="00F03AE2" w:rsidRDefault="00B524A8" w:rsidP="00B26228">
      <w:pPr>
        <w:spacing w:after="0" w:line="360" w:lineRule="auto"/>
        <w:jc w:val="both"/>
        <w:rPr>
          <w:rFonts w:ascii="Times New Roman" w:hAnsi="Times New Roman" w:cs="Times New Roman"/>
          <w:b/>
        </w:rPr>
      </w:pPr>
    </w:p>
    <w:p w14:paraId="54B75FCE"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b/>
        </w:rPr>
        <w:t>H1</w:t>
      </w:r>
      <w:r w:rsidRPr="00F03AE2">
        <w:rPr>
          <w:rFonts w:ascii="Times New Roman" w:hAnsi="Times New Roman" w:cs="Times New Roman"/>
        </w:rPr>
        <w:t>= Existe diferencia significativa entre el índice de productividad física de CakePHP con el índice de productividad física  de Laravel.</w:t>
      </w:r>
    </w:p>
    <w:p w14:paraId="19E33EC0" w14:textId="77777777" w:rsidR="00B26228" w:rsidRPr="00F03AE2" w:rsidRDefault="00B26228" w:rsidP="00B26228">
      <w:pPr>
        <w:spacing w:after="0" w:line="360" w:lineRule="auto"/>
        <w:jc w:val="both"/>
        <w:rPr>
          <w:rFonts w:ascii="Times New Roman" w:hAnsi="Times New Roman" w:cs="Times New Roman"/>
        </w:rPr>
      </w:pPr>
    </w:p>
    <w:p w14:paraId="3DEB0838" w14:textId="65AA82A5"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La Tabla 11-3 contiene la estadística descriptiva realizada por el software SPSS 20.</w:t>
      </w:r>
    </w:p>
    <w:p w14:paraId="4920563F" w14:textId="77777777" w:rsidR="00EC780B" w:rsidRPr="00F03AE2" w:rsidRDefault="00EC780B" w:rsidP="00B26228">
      <w:pPr>
        <w:spacing w:after="0" w:line="360" w:lineRule="auto"/>
        <w:jc w:val="both"/>
        <w:rPr>
          <w:rFonts w:ascii="Times New Roman" w:hAnsi="Times New Roman" w:cs="Times New Roman"/>
        </w:rPr>
      </w:pPr>
    </w:p>
    <w:p w14:paraId="78998D4B" w14:textId="77777777" w:rsidR="00EC780B" w:rsidRPr="00F03AE2" w:rsidRDefault="00EC780B" w:rsidP="00B26228">
      <w:pPr>
        <w:spacing w:after="0" w:line="360" w:lineRule="auto"/>
        <w:jc w:val="both"/>
        <w:rPr>
          <w:rFonts w:ascii="Times New Roman" w:hAnsi="Times New Roman" w:cs="Times New Roman"/>
        </w:rPr>
      </w:pPr>
    </w:p>
    <w:p w14:paraId="310C664B" w14:textId="60825931" w:rsidR="00B26228" w:rsidRPr="00F03AE2" w:rsidRDefault="00066D81" w:rsidP="00066D81">
      <w:pPr>
        <w:pStyle w:val="Tablas"/>
        <w:spacing w:before="0" w:line="360" w:lineRule="auto"/>
        <w:jc w:val="left"/>
        <w:rPr>
          <w:rFonts w:cs="Times New Roman"/>
        </w:rPr>
      </w:pPr>
      <w:bookmarkStart w:id="206" w:name="_Toc421816452"/>
      <w:r w:rsidRPr="00F03AE2">
        <w:rPr>
          <w:rFonts w:cs="Times New Roman"/>
        </w:rPr>
        <w:t xml:space="preserve">                                   </w:t>
      </w:r>
      <w:bookmarkStart w:id="207" w:name="_Toc426542899"/>
      <w:r w:rsidR="00B26228" w:rsidRPr="00F03AE2">
        <w:rPr>
          <w:rFonts w:cs="Times New Roman"/>
        </w:rPr>
        <w:t xml:space="preserve">Tabla 11-3: </w:t>
      </w:r>
      <w:r w:rsidR="00B26228" w:rsidRPr="00F03AE2">
        <w:rPr>
          <w:rFonts w:cs="Times New Roman"/>
          <w:b w:val="0"/>
        </w:rPr>
        <w:t xml:space="preserve">Estadística descriptiva </w:t>
      </w:r>
      <w:bookmarkEnd w:id="206"/>
      <w:r w:rsidR="00B26228" w:rsidRPr="00F03AE2">
        <w:rPr>
          <w:rFonts w:cs="Times New Roman"/>
          <w:b w:val="0"/>
        </w:rPr>
        <w:t>índice de productividad física</w:t>
      </w:r>
      <w:bookmarkEnd w:id="207"/>
    </w:p>
    <w:tbl>
      <w:tblPr>
        <w:tblW w:w="0" w:type="auto"/>
        <w:jc w:val="center"/>
        <w:tblCellMar>
          <w:left w:w="70" w:type="dxa"/>
          <w:right w:w="70" w:type="dxa"/>
        </w:tblCellMar>
        <w:tblLook w:val="04A0" w:firstRow="1" w:lastRow="0" w:firstColumn="1" w:lastColumn="0" w:noHBand="0" w:noVBand="1"/>
      </w:tblPr>
      <w:tblGrid>
        <w:gridCol w:w="2122"/>
        <w:gridCol w:w="1429"/>
        <w:gridCol w:w="965"/>
      </w:tblGrid>
      <w:tr w:rsidR="00B26228" w:rsidRPr="00F03AE2" w14:paraId="2D4D77A6" w14:textId="77777777" w:rsidTr="00066D81">
        <w:trPr>
          <w:trHeight w:val="300"/>
          <w:jc w:val="center"/>
        </w:trPr>
        <w:tc>
          <w:tcPr>
            <w:tcW w:w="2122" w:type="dxa"/>
            <w:tcBorders>
              <w:left w:val="nil"/>
              <w:right w:val="single" w:sz="4" w:space="0" w:color="auto"/>
            </w:tcBorders>
            <w:shd w:val="clear" w:color="auto" w:fill="auto"/>
            <w:noWrap/>
            <w:vAlign w:val="bottom"/>
            <w:hideMark/>
          </w:tcPr>
          <w:p w14:paraId="43BD2024" w14:textId="77777777" w:rsidR="00B26228" w:rsidRPr="00F03AE2" w:rsidRDefault="00B26228" w:rsidP="00107598">
            <w:pPr>
              <w:spacing w:after="0" w:line="360" w:lineRule="auto"/>
              <w:jc w:val="center"/>
              <w:rPr>
                <w:rFonts w:ascii="Times New Roman" w:eastAsia="Times New Roman" w:hAnsi="Times New Roman" w:cs="Times New Roman"/>
                <w:iCs/>
                <w:color w:val="000000"/>
                <w:sz w:val="18"/>
                <w:lang w:eastAsia="es-EC"/>
              </w:rPr>
            </w:pPr>
            <w:r w:rsidRPr="00F03AE2">
              <w:rPr>
                <w:rFonts w:ascii="Times New Roman" w:eastAsia="Times New Roman" w:hAnsi="Times New Roman" w:cs="Times New Roman"/>
                <w:iCs/>
                <w:color w:val="000000"/>
                <w:sz w:val="18"/>
                <w:lang w:eastAsia="es-EC"/>
              </w:rPr>
              <w:t> </w:t>
            </w:r>
          </w:p>
        </w:tc>
        <w:tc>
          <w:tcPr>
            <w:tcW w:w="14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6D733" w14:textId="77777777" w:rsidR="00B26228" w:rsidRPr="00F03AE2" w:rsidRDefault="00B26228" w:rsidP="00066D81">
            <w:pPr>
              <w:spacing w:after="0" w:line="360" w:lineRule="auto"/>
              <w:rPr>
                <w:rFonts w:ascii="Times New Roman" w:eastAsia="Times New Roman" w:hAnsi="Times New Roman" w:cs="Times New Roman"/>
                <w:b/>
                <w:iCs/>
                <w:color w:val="000000"/>
                <w:sz w:val="18"/>
                <w:lang w:eastAsia="es-EC"/>
              </w:rPr>
            </w:pPr>
            <w:r w:rsidRPr="00F03AE2">
              <w:rPr>
                <w:rFonts w:ascii="Times New Roman" w:eastAsia="Times New Roman" w:hAnsi="Times New Roman" w:cs="Times New Roman"/>
                <w:b/>
                <w:iCs/>
                <w:color w:val="000000"/>
                <w:sz w:val="18"/>
                <w:lang w:eastAsia="es-EC"/>
              </w:rPr>
              <w:t>CakePHP</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A9C5D" w14:textId="77777777" w:rsidR="00B26228" w:rsidRPr="00F03AE2" w:rsidRDefault="00B26228" w:rsidP="00066D81">
            <w:pPr>
              <w:spacing w:after="0" w:line="360" w:lineRule="auto"/>
              <w:rPr>
                <w:rFonts w:ascii="Times New Roman" w:eastAsia="Times New Roman" w:hAnsi="Times New Roman" w:cs="Times New Roman"/>
                <w:b/>
                <w:iCs/>
                <w:color w:val="000000"/>
                <w:sz w:val="18"/>
                <w:lang w:eastAsia="es-EC"/>
              </w:rPr>
            </w:pPr>
            <w:r w:rsidRPr="00F03AE2">
              <w:rPr>
                <w:rFonts w:ascii="Times New Roman" w:eastAsia="Times New Roman" w:hAnsi="Times New Roman" w:cs="Times New Roman"/>
                <w:b/>
                <w:iCs/>
                <w:color w:val="000000"/>
                <w:sz w:val="18"/>
                <w:lang w:eastAsia="es-EC"/>
              </w:rPr>
              <w:t>Laravel</w:t>
            </w:r>
          </w:p>
        </w:tc>
      </w:tr>
      <w:tr w:rsidR="00B26228" w:rsidRPr="00F03AE2" w14:paraId="7DDB6D48"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3E94F"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Medi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1B4A328D"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92.903</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0881FD34"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39.102</w:t>
            </w:r>
          </w:p>
        </w:tc>
      </w:tr>
      <w:tr w:rsidR="00B26228" w:rsidRPr="00F03AE2" w14:paraId="0BB3647C"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C689A"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Error típico</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1F45C91E"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23.580</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53415053"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2.490</w:t>
            </w:r>
          </w:p>
        </w:tc>
      </w:tr>
      <w:tr w:rsidR="00B26228" w:rsidRPr="00F03AE2" w14:paraId="05AEA099"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2A4D6"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Median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581AA3FF"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91.577</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11124A07"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4.748</w:t>
            </w:r>
          </w:p>
        </w:tc>
      </w:tr>
      <w:tr w:rsidR="00B26228" w:rsidRPr="00F03AE2" w14:paraId="44469BC5"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3CDF3"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Mod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051097E2"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NA</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689F59D8"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4.748</w:t>
            </w:r>
          </w:p>
        </w:tc>
      </w:tr>
      <w:tr w:rsidR="00B26228" w:rsidRPr="00F03AE2" w14:paraId="796AD368"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D2A869"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Desviación estándar</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2393A7CD"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78.206</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72992D46"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41.424</w:t>
            </w:r>
          </w:p>
        </w:tc>
      </w:tr>
      <w:tr w:rsidR="00B26228" w:rsidRPr="00F03AE2" w14:paraId="636AF3FA"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D3C16"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Varianza de la muestra</w:t>
            </w:r>
          </w:p>
        </w:tc>
        <w:tc>
          <w:tcPr>
            <w:tcW w:w="1429" w:type="dxa"/>
            <w:tcBorders>
              <w:top w:val="single" w:sz="4" w:space="0" w:color="auto"/>
              <w:left w:val="single" w:sz="4" w:space="0" w:color="auto"/>
              <w:bottom w:val="single" w:sz="4" w:space="0" w:color="auto"/>
              <w:right w:val="single" w:sz="4" w:space="0" w:color="auto"/>
            </w:tcBorders>
            <w:shd w:val="clear" w:color="auto" w:fill="auto"/>
            <w:noWrap/>
          </w:tcPr>
          <w:p w14:paraId="5236E2D8"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6116.129</w:t>
            </w:r>
          </w:p>
        </w:tc>
        <w:tc>
          <w:tcPr>
            <w:tcW w:w="965" w:type="dxa"/>
            <w:tcBorders>
              <w:top w:val="single" w:sz="4" w:space="0" w:color="auto"/>
              <w:left w:val="single" w:sz="4" w:space="0" w:color="auto"/>
              <w:bottom w:val="single" w:sz="4" w:space="0" w:color="auto"/>
              <w:right w:val="single" w:sz="4" w:space="0" w:color="auto"/>
            </w:tcBorders>
            <w:shd w:val="clear" w:color="auto" w:fill="auto"/>
            <w:noWrap/>
          </w:tcPr>
          <w:p w14:paraId="1EA963EB"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715.962</w:t>
            </w:r>
          </w:p>
        </w:tc>
      </w:tr>
      <w:tr w:rsidR="00B26228" w:rsidRPr="00F03AE2" w14:paraId="0F209729"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EB436"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Rango</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49F42ECB"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239.688</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37B3FDE9"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23.509</w:t>
            </w:r>
          </w:p>
        </w:tc>
      </w:tr>
      <w:tr w:rsidR="00B26228" w:rsidRPr="00F03AE2" w14:paraId="761700D7" w14:textId="77777777" w:rsidTr="00066D81">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3A641"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Mínimo</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541E0BD1"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6.465</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1FB822AD"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2.535</w:t>
            </w:r>
          </w:p>
        </w:tc>
      </w:tr>
      <w:tr w:rsidR="00B26228" w:rsidRPr="00F03AE2" w14:paraId="32A08C53" w14:textId="77777777" w:rsidTr="00066D81">
        <w:trPr>
          <w:trHeight w:val="30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82892"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Máximo</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61895B9A"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246.153</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6D8C18CE"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26.044</w:t>
            </w:r>
          </w:p>
        </w:tc>
      </w:tr>
      <w:tr w:rsidR="00B26228" w:rsidRPr="00F03AE2" w14:paraId="349C562C" w14:textId="77777777" w:rsidTr="00066D81">
        <w:trPr>
          <w:trHeight w:val="30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41ECC"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Sum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6E8E5F5C"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1021.935</w:t>
            </w:r>
          </w:p>
        </w:tc>
        <w:tc>
          <w:tcPr>
            <w:tcW w:w="965" w:type="dxa"/>
            <w:tcBorders>
              <w:top w:val="single" w:sz="4" w:space="0" w:color="auto"/>
              <w:left w:val="single" w:sz="4" w:space="0" w:color="auto"/>
              <w:bottom w:val="single" w:sz="4" w:space="0" w:color="auto"/>
              <w:right w:val="single" w:sz="4" w:space="0" w:color="auto"/>
            </w:tcBorders>
            <w:shd w:val="clear" w:color="auto" w:fill="auto"/>
            <w:noWrap/>
            <w:hideMark/>
          </w:tcPr>
          <w:p w14:paraId="66ED31CC" w14:textId="77777777" w:rsidR="00B26228" w:rsidRPr="00F03AE2" w:rsidRDefault="00B26228" w:rsidP="00107598">
            <w:pPr>
              <w:spacing w:after="0"/>
              <w:jc w:val="right"/>
              <w:rPr>
                <w:rFonts w:ascii="Times New Roman" w:hAnsi="Times New Roman" w:cs="Times New Roman"/>
                <w:sz w:val="18"/>
              </w:rPr>
            </w:pPr>
            <w:r w:rsidRPr="00F03AE2">
              <w:rPr>
                <w:rFonts w:ascii="Times New Roman" w:hAnsi="Times New Roman" w:cs="Times New Roman"/>
                <w:sz w:val="18"/>
              </w:rPr>
              <w:t>430.117</w:t>
            </w:r>
          </w:p>
        </w:tc>
      </w:tr>
      <w:tr w:rsidR="00B26228" w:rsidRPr="00F03AE2" w14:paraId="67B38BDD" w14:textId="77777777" w:rsidTr="00066D81">
        <w:trPr>
          <w:trHeight w:val="30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2A182" w14:textId="77777777" w:rsidR="00B26228" w:rsidRPr="00F03AE2" w:rsidRDefault="00B26228" w:rsidP="00107598">
            <w:pPr>
              <w:spacing w:after="0" w:line="36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Cuenta</w:t>
            </w:r>
          </w:p>
        </w:tc>
        <w:tc>
          <w:tcPr>
            <w:tcW w:w="1429" w:type="dxa"/>
            <w:tcBorders>
              <w:top w:val="single" w:sz="4" w:space="0" w:color="auto"/>
              <w:left w:val="single" w:sz="4" w:space="0" w:color="auto"/>
              <w:bottom w:val="single" w:sz="4" w:space="0" w:color="auto"/>
              <w:right w:val="single" w:sz="4" w:space="0" w:color="auto"/>
            </w:tcBorders>
            <w:shd w:val="clear" w:color="auto" w:fill="auto"/>
            <w:noWrap/>
            <w:hideMark/>
          </w:tcPr>
          <w:p w14:paraId="361AFC07"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hAnsi="Times New Roman" w:cs="Times New Roman"/>
                <w:sz w:val="18"/>
              </w:rPr>
              <w:t>11.000</w:t>
            </w: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35F80" w14:textId="77777777" w:rsidR="00B26228" w:rsidRPr="00F03AE2" w:rsidRDefault="00B26228" w:rsidP="00107598">
            <w:pPr>
              <w:spacing w:after="0" w:line="360" w:lineRule="auto"/>
              <w:jc w:val="right"/>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11,000</w:t>
            </w:r>
          </w:p>
        </w:tc>
      </w:tr>
    </w:tbl>
    <w:p w14:paraId="6E09795F" w14:textId="4F649BE0" w:rsidR="00B26228" w:rsidRPr="00F03AE2" w:rsidRDefault="00066D81" w:rsidP="00B26228">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Pr="00F03AE2">
        <w:rPr>
          <w:rFonts w:ascii="Times New Roman" w:hAnsi="Times New Roman" w:cs="Times New Roman"/>
          <w:b/>
          <w:sz w:val="16"/>
          <w:szCs w:val="24"/>
        </w:rPr>
        <w:tab/>
        <w:t xml:space="preserve">                                </w:t>
      </w:r>
      <w:r w:rsidR="000527DB" w:rsidRPr="00F03AE2">
        <w:rPr>
          <w:rFonts w:ascii="Times New Roman" w:hAnsi="Times New Roman" w:cs="Times New Roman"/>
          <w:b/>
          <w:sz w:val="16"/>
          <w:szCs w:val="24"/>
        </w:rPr>
        <w:t>Fuente</w:t>
      </w:r>
      <w:r w:rsidR="00B26228" w:rsidRPr="00F03AE2">
        <w:rPr>
          <w:rFonts w:ascii="Times New Roman" w:hAnsi="Times New Roman" w:cs="Times New Roman"/>
          <w:sz w:val="16"/>
          <w:szCs w:val="24"/>
        </w:rPr>
        <w:t xml:space="preserve">: María José Samaniego </w:t>
      </w:r>
    </w:p>
    <w:p w14:paraId="7C82146A" w14:textId="77777777" w:rsidR="00B26228" w:rsidRPr="00F03AE2" w:rsidRDefault="00B26228" w:rsidP="00B26228">
      <w:pPr>
        <w:pStyle w:val="Prrafodelista"/>
        <w:spacing w:after="0" w:line="360" w:lineRule="auto"/>
        <w:ind w:left="360"/>
        <w:jc w:val="center"/>
        <w:rPr>
          <w:rFonts w:ascii="Times New Roman" w:hAnsi="Times New Roman" w:cs="Times New Roman"/>
          <w:sz w:val="24"/>
          <w:szCs w:val="24"/>
        </w:rPr>
      </w:pPr>
    </w:p>
    <w:p w14:paraId="25561DB8" w14:textId="7777777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Para CakePHP se tiene:</w:t>
      </w:r>
    </w:p>
    <w:p w14:paraId="61BCAF59" w14:textId="77777777" w:rsidR="00066D81" w:rsidRPr="00F03AE2" w:rsidRDefault="00066D81" w:rsidP="00B26228">
      <w:pPr>
        <w:spacing w:after="0" w:line="360" w:lineRule="auto"/>
        <w:jc w:val="both"/>
        <w:rPr>
          <w:rFonts w:ascii="Times New Roman" w:hAnsi="Times New Roman" w:cs="Times New Roman"/>
        </w:rPr>
      </w:pPr>
    </w:p>
    <w:p w14:paraId="73BEF561"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El promedio de índice de productividad física es de </w:t>
      </w:r>
      <w:r w:rsidRPr="00F03AE2">
        <w:rPr>
          <w:rFonts w:ascii="Times New Roman" w:eastAsia="Times New Roman" w:hAnsi="Times New Roman" w:cs="Times New Roman"/>
          <w:color w:val="000000"/>
          <w:lang w:eastAsia="es-EC"/>
        </w:rPr>
        <w:t>92.903</w:t>
      </w:r>
      <w:r w:rsidRPr="00F03AE2">
        <w:rPr>
          <w:rFonts w:ascii="Times New Roman" w:hAnsi="Times New Roman" w:cs="Times New Roman"/>
        </w:rPr>
        <w:t>,  con la</w:t>
      </w:r>
      <w:r w:rsidRPr="00F03AE2">
        <w:rPr>
          <w:rFonts w:ascii="Times New Roman" w:eastAsia="Times New Roman" w:hAnsi="Times New Roman" w:cs="Times New Roman"/>
          <w:color w:val="000000"/>
          <w:lang w:eastAsia="es-EC"/>
        </w:rPr>
        <w:t xml:space="preserve"> tendencia a variar por debajo o por encima de dicho número con 23.580.</w:t>
      </w:r>
    </w:p>
    <w:p w14:paraId="1E9FD468" w14:textId="77777777" w:rsidR="00066D81" w:rsidRPr="00F03AE2" w:rsidRDefault="00066D81" w:rsidP="00B26228">
      <w:pPr>
        <w:spacing w:after="0" w:line="360" w:lineRule="auto"/>
        <w:jc w:val="both"/>
        <w:rPr>
          <w:rFonts w:ascii="Times New Roman" w:eastAsia="Times New Roman" w:hAnsi="Times New Roman" w:cs="Times New Roman"/>
          <w:color w:val="000000"/>
          <w:lang w:eastAsia="es-EC"/>
        </w:rPr>
      </w:pPr>
    </w:p>
    <w:p w14:paraId="319CFEDD"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archivos  no sobrepasa  un índice de productividad física de 91.577 siendo estos:</w:t>
      </w:r>
    </w:p>
    <w:p w14:paraId="6EEA3F05"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2B80A1BF" w14:textId="77777777" w:rsidR="00B26228" w:rsidRPr="00F03AE2" w:rsidRDefault="00B26228" w:rsidP="00F53C45">
      <w:pPr>
        <w:pStyle w:val="Prrafodelista"/>
        <w:numPr>
          <w:ilvl w:val="0"/>
          <w:numId w:val="89"/>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Group.php</w:t>
      </w:r>
    </w:p>
    <w:p w14:paraId="00C9EAD7" w14:textId="77777777" w:rsidR="00B26228" w:rsidRPr="00F03AE2" w:rsidRDefault="00B26228" w:rsidP="00F53C45">
      <w:pPr>
        <w:pStyle w:val="Prrafodelista"/>
        <w:numPr>
          <w:ilvl w:val="0"/>
          <w:numId w:val="89"/>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Role.php</w:t>
      </w:r>
    </w:p>
    <w:p w14:paraId="5D42F466" w14:textId="77777777" w:rsidR="00B26228" w:rsidRPr="00F03AE2" w:rsidRDefault="00B26228" w:rsidP="00F53C45">
      <w:pPr>
        <w:pStyle w:val="Prrafodelista"/>
        <w:numPr>
          <w:ilvl w:val="0"/>
          <w:numId w:val="89"/>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GroupsController.php</w:t>
      </w:r>
    </w:p>
    <w:p w14:paraId="6CA6D308" w14:textId="77777777" w:rsidR="00B26228" w:rsidRPr="00F03AE2" w:rsidRDefault="00B26228" w:rsidP="00F53C45">
      <w:pPr>
        <w:pStyle w:val="Prrafodelista"/>
        <w:numPr>
          <w:ilvl w:val="0"/>
          <w:numId w:val="89"/>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users/login.ctp</w:t>
      </w:r>
    </w:p>
    <w:p w14:paraId="56FAC760" w14:textId="77777777" w:rsidR="00B26228" w:rsidRPr="00F03AE2" w:rsidRDefault="00B26228" w:rsidP="00F53C45">
      <w:pPr>
        <w:pStyle w:val="Prrafodelista"/>
        <w:numPr>
          <w:ilvl w:val="0"/>
          <w:numId w:val="89"/>
        </w:numPr>
        <w:spacing w:after="0" w:line="360" w:lineRule="auto"/>
        <w:jc w:val="both"/>
        <w:rPr>
          <w:rFonts w:ascii="Times New Roman" w:hAnsi="Times New Roman" w:cs="Times New Roman"/>
        </w:rPr>
      </w:pPr>
      <w:r w:rsidRPr="00F03AE2">
        <w:rPr>
          <w:rFonts w:ascii="Times New Roman" w:hAnsi="Times New Roman" w:cs="Times New Roman"/>
        </w:rPr>
        <w:t>/app/Model/User.php</w:t>
      </w:r>
    </w:p>
    <w:p w14:paraId="6DBF963F" w14:textId="77777777" w:rsidR="00B26228" w:rsidRPr="00F03AE2" w:rsidRDefault="00B26228" w:rsidP="00B26228">
      <w:pPr>
        <w:pStyle w:val="Prrafodelista"/>
        <w:spacing w:after="0" w:line="360" w:lineRule="auto"/>
        <w:ind w:left="360"/>
        <w:jc w:val="both"/>
        <w:rPr>
          <w:rFonts w:ascii="Times New Roman" w:hAnsi="Times New Roman" w:cs="Times New Roman"/>
        </w:rPr>
      </w:pPr>
    </w:p>
    <w:p w14:paraId="69F3F010"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Mientras que el otro 50% sobrepasa el 91.577: </w:t>
      </w:r>
    </w:p>
    <w:p w14:paraId="4E4D7558"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0C9BA184" w14:textId="77777777" w:rsidR="00B26228" w:rsidRPr="00F03AE2" w:rsidRDefault="00B26228" w:rsidP="00F53C45">
      <w:pPr>
        <w:pStyle w:val="Prrafodelista"/>
        <w:numPr>
          <w:ilvl w:val="0"/>
          <w:numId w:val="90"/>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Pages/home.ctp</w:t>
      </w:r>
    </w:p>
    <w:p w14:paraId="498FF1AF" w14:textId="77777777" w:rsidR="00B26228" w:rsidRPr="00F03AE2" w:rsidRDefault="00B26228" w:rsidP="00F53C45">
      <w:pPr>
        <w:pStyle w:val="Prrafodelista"/>
        <w:numPr>
          <w:ilvl w:val="0"/>
          <w:numId w:val="90"/>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UsersController.php</w:t>
      </w:r>
    </w:p>
    <w:p w14:paraId="3237B146" w14:textId="77777777" w:rsidR="00B26228" w:rsidRPr="00F03AE2" w:rsidRDefault="00B26228" w:rsidP="00F53C45">
      <w:pPr>
        <w:pStyle w:val="Prrafodelista"/>
        <w:numPr>
          <w:ilvl w:val="0"/>
          <w:numId w:val="90"/>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RolesController.php</w:t>
      </w:r>
    </w:p>
    <w:p w14:paraId="1D989715" w14:textId="77777777" w:rsidR="00B26228" w:rsidRPr="00F03AE2" w:rsidRDefault="00B26228" w:rsidP="00F53C45">
      <w:pPr>
        <w:pStyle w:val="Prrafodelista"/>
        <w:numPr>
          <w:ilvl w:val="0"/>
          <w:numId w:val="90"/>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roles/index.ctp</w:t>
      </w:r>
    </w:p>
    <w:p w14:paraId="01E8D381" w14:textId="77777777" w:rsidR="00B26228" w:rsidRPr="00F03AE2" w:rsidRDefault="00B26228" w:rsidP="00F53C45">
      <w:pPr>
        <w:pStyle w:val="Prrafodelista"/>
        <w:numPr>
          <w:ilvl w:val="0"/>
          <w:numId w:val="90"/>
        </w:numPr>
        <w:spacing w:after="0" w:line="360" w:lineRule="auto"/>
        <w:jc w:val="both"/>
        <w:rPr>
          <w:rFonts w:ascii="Times New Roman" w:eastAsia="Times New Roman" w:hAnsi="Times New Roman" w:cs="Times New Roman"/>
          <w:color w:val="000000"/>
          <w:lang w:val="en-US" w:eastAsia="es-EC"/>
        </w:rPr>
      </w:pPr>
      <w:r w:rsidRPr="00F03AE2">
        <w:rPr>
          <w:rFonts w:ascii="Times New Roman" w:hAnsi="Times New Roman" w:cs="Times New Roman"/>
          <w:lang w:val="en-US"/>
        </w:rPr>
        <w:t>/app/View/groups/index.ctp</w:t>
      </w:r>
    </w:p>
    <w:p w14:paraId="5C06AB4B"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4A12A48C" w14:textId="77777777" w:rsidR="008A05F8" w:rsidRPr="00F03AE2" w:rsidRDefault="008A05F8" w:rsidP="00B26228">
      <w:pPr>
        <w:spacing w:after="0" w:line="360" w:lineRule="auto"/>
        <w:jc w:val="both"/>
        <w:rPr>
          <w:rFonts w:ascii="Times New Roman" w:eastAsia="Times New Roman" w:hAnsi="Times New Roman" w:cs="Times New Roman"/>
          <w:color w:val="000000"/>
          <w:lang w:eastAsia="es-EC"/>
        </w:rPr>
      </w:pPr>
    </w:p>
    <w:p w14:paraId="06E63544" w14:textId="346CD63A"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Los índices de productividad física obtenidos por cada elemento de la muestra se encuentran </w:t>
      </w:r>
      <w:r w:rsidR="008A05F8" w:rsidRPr="00F03AE2">
        <w:rPr>
          <w:rFonts w:ascii="Times New Roman" w:eastAsia="Times New Roman" w:hAnsi="Times New Roman" w:cs="Times New Roman"/>
          <w:color w:val="000000"/>
          <w:lang w:eastAsia="es-EC"/>
        </w:rPr>
        <w:t>más dispersos</w:t>
      </w:r>
      <w:r w:rsidRPr="00F03AE2">
        <w:rPr>
          <w:rFonts w:ascii="Times New Roman" w:eastAsia="Times New Roman" w:hAnsi="Times New Roman" w:cs="Times New Roman"/>
          <w:color w:val="000000"/>
          <w:lang w:eastAsia="es-EC"/>
        </w:rPr>
        <w:t xml:space="preserve"> ya que su desviación estándar es menor</w:t>
      </w:r>
      <w:r w:rsidR="008A05F8" w:rsidRPr="00F03AE2">
        <w:rPr>
          <w:rFonts w:ascii="Times New Roman" w:eastAsia="Times New Roman" w:hAnsi="Times New Roman" w:cs="Times New Roman"/>
          <w:color w:val="000000"/>
          <w:lang w:eastAsia="es-EC"/>
        </w:rPr>
        <w:t xml:space="preserve"> a la media obtenida, los datos se encuentran</w:t>
      </w:r>
      <w:r w:rsidRPr="00F03AE2">
        <w:rPr>
          <w:rFonts w:ascii="Times New Roman" w:eastAsia="Times New Roman" w:hAnsi="Times New Roman" w:cs="Times New Roman"/>
          <w:color w:val="000000"/>
          <w:lang w:eastAsia="es-EC"/>
        </w:rPr>
        <w:t xml:space="preserve">  en un rango entre 6,465 y 246,153. </w:t>
      </w:r>
    </w:p>
    <w:p w14:paraId="483F59DD" w14:textId="77777777" w:rsidR="008A05F8" w:rsidRPr="00F03AE2" w:rsidRDefault="008A05F8" w:rsidP="00B26228">
      <w:pPr>
        <w:spacing w:after="0" w:line="360" w:lineRule="auto"/>
        <w:jc w:val="both"/>
        <w:rPr>
          <w:rFonts w:ascii="Times New Roman" w:eastAsia="Times New Roman" w:hAnsi="Times New Roman" w:cs="Times New Roman"/>
          <w:color w:val="000000"/>
          <w:lang w:eastAsia="es-EC"/>
        </w:rPr>
      </w:pPr>
    </w:p>
    <w:p w14:paraId="45592DA6" w14:textId="00447E13" w:rsidR="00B26228" w:rsidRPr="00F03AE2" w:rsidRDefault="00066D81" w:rsidP="00B26228">
      <w:pPr>
        <w:spacing w:after="0" w:line="360" w:lineRule="auto"/>
        <w:jc w:val="both"/>
        <w:rPr>
          <w:rFonts w:ascii="Times New Roman" w:hAnsi="Times New Roman" w:cs="Times New Roman"/>
        </w:rPr>
      </w:pPr>
      <w:r w:rsidRPr="00F03AE2">
        <w:rPr>
          <w:rFonts w:ascii="Times New Roman" w:hAnsi="Times New Roman" w:cs="Times New Roman"/>
        </w:rPr>
        <w:t>Para</w:t>
      </w:r>
      <w:r w:rsidR="002B3B16" w:rsidRPr="00F03AE2">
        <w:rPr>
          <w:rFonts w:ascii="Times New Roman" w:hAnsi="Times New Roman" w:cs="Times New Roman"/>
        </w:rPr>
        <w:t xml:space="preserve"> Laravel se tiene:</w:t>
      </w:r>
    </w:p>
    <w:p w14:paraId="74A462E9" w14:textId="77777777" w:rsidR="00066D81" w:rsidRPr="00F03AE2" w:rsidRDefault="00066D81" w:rsidP="00B26228">
      <w:pPr>
        <w:spacing w:after="0" w:line="360" w:lineRule="auto"/>
        <w:jc w:val="both"/>
        <w:rPr>
          <w:rFonts w:ascii="Times New Roman" w:hAnsi="Times New Roman" w:cs="Times New Roman"/>
          <w:b/>
        </w:rPr>
      </w:pPr>
    </w:p>
    <w:p w14:paraId="0939043D"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La índice de productividad física con este framework es de 39.102,  con la</w:t>
      </w:r>
      <w:r w:rsidRPr="00F03AE2">
        <w:rPr>
          <w:rFonts w:ascii="Times New Roman" w:eastAsia="Times New Roman" w:hAnsi="Times New Roman" w:cs="Times New Roman"/>
          <w:color w:val="000000"/>
          <w:lang w:eastAsia="es-EC"/>
        </w:rPr>
        <w:t xml:space="preserve"> tendencia a variar por debajo o por encima de dicho número con </w:t>
      </w:r>
      <w:r w:rsidRPr="00F03AE2">
        <w:rPr>
          <w:rFonts w:ascii="Times New Roman" w:hAnsi="Times New Roman" w:cs="Times New Roman"/>
        </w:rPr>
        <w:t>12.490</w:t>
      </w:r>
      <w:r w:rsidRPr="00F03AE2">
        <w:rPr>
          <w:rFonts w:ascii="Times New Roman" w:eastAsia="Times New Roman" w:hAnsi="Times New Roman" w:cs="Times New Roman"/>
          <w:color w:val="000000"/>
          <w:lang w:eastAsia="es-EC"/>
        </w:rPr>
        <w:t>.</w:t>
      </w:r>
    </w:p>
    <w:p w14:paraId="5EA55AC5" w14:textId="77777777" w:rsidR="002B3B16" w:rsidRPr="00F03AE2" w:rsidRDefault="002B3B16" w:rsidP="00B26228">
      <w:pPr>
        <w:spacing w:after="0" w:line="360" w:lineRule="auto"/>
        <w:jc w:val="both"/>
        <w:rPr>
          <w:rFonts w:ascii="Times New Roman" w:eastAsia="Times New Roman" w:hAnsi="Times New Roman" w:cs="Times New Roman"/>
          <w:color w:val="000000"/>
          <w:lang w:eastAsia="es-EC"/>
        </w:rPr>
      </w:pPr>
    </w:p>
    <w:p w14:paraId="6B643DD9"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50% de archivos  no sobrepasa  un índice de productividad física de 14,748 siendo estos:</w:t>
      </w:r>
    </w:p>
    <w:p w14:paraId="7FA595AE"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0E6C2B20" w14:textId="77777777" w:rsidR="00B26228" w:rsidRPr="00F03AE2" w:rsidRDefault="00B26228" w:rsidP="00F53C45">
      <w:pPr>
        <w:pStyle w:val="Prrafodelista"/>
        <w:numPr>
          <w:ilvl w:val="0"/>
          <w:numId w:val="9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Group.php</w:t>
      </w:r>
    </w:p>
    <w:p w14:paraId="66BF284A" w14:textId="77777777" w:rsidR="00B26228" w:rsidRPr="00F03AE2" w:rsidRDefault="00B26228" w:rsidP="00F53C45">
      <w:pPr>
        <w:pStyle w:val="Prrafodelista"/>
        <w:numPr>
          <w:ilvl w:val="0"/>
          <w:numId w:val="9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Role.php</w:t>
      </w:r>
    </w:p>
    <w:p w14:paraId="4E798B87" w14:textId="77777777" w:rsidR="00B26228" w:rsidRPr="00F03AE2" w:rsidRDefault="00B26228" w:rsidP="00F53C45">
      <w:pPr>
        <w:pStyle w:val="Prrafodelista"/>
        <w:numPr>
          <w:ilvl w:val="0"/>
          <w:numId w:val="9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User.php</w:t>
      </w:r>
    </w:p>
    <w:p w14:paraId="27EAA26B" w14:textId="77777777" w:rsidR="00B26228" w:rsidRPr="00F03AE2" w:rsidRDefault="00B26228" w:rsidP="00F53C45">
      <w:pPr>
        <w:pStyle w:val="Prrafodelista"/>
        <w:numPr>
          <w:ilvl w:val="0"/>
          <w:numId w:val="9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login.blade.php</w:t>
      </w:r>
    </w:p>
    <w:p w14:paraId="6F65BDAE" w14:textId="77777777" w:rsidR="00B26228" w:rsidRPr="00F03AE2" w:rsidRDefault="00B26228" w:rsidP="00F53C45">
      <w:pPr>
        <w:pStyle w:val="Prrafodelista"/>
        <w:numPr>
          <w:ilvl w:val="0"/>
          <w:numId w:val="95"/>
        </w:numPr>
        <w:spacing w:after="0" w:line="360" w:lineRule="auto"/>
        <w:jc w:val="both"/>
        <w:rPr>
          <w:rFonts w:ascii="Times New Roman" w:hAnsi="Times New Roman" w:cs="Times New Roman"/>
        </w:rPr>
      </w:pPr>
      <w:r w:rsidRPr="00F03AE2">
        <w:rPr>
          <w:rFonts w:ascii="Times New Roman" w:hAnsi="Times New Roman" w:cs="Times New Roman"/>
        </w:rPr>
        <w:t>/app/controllers/RolesController.php</w:t>
      </w:r>
    </w:p>
    <w:p w14:paraId="2D2AC21C" w14:textId="77777777" w:rsidR="00B26228" w:rsidRPr="00F03AE2" w:rsidRDefault="00B26228" w:rsidP="00B26228">
      <w:pPr>
        <w:pStyle w:val="Prrafodelista"/>
        <w:spacing w:after="0" w:line="360" w:lineRule="auto"/>
        <w:jc w:val="both"/>
        <w:rPr>
          <w:rFonts w:ascii="Times New Roman" w:hAnsi="Times New Roman" w:cs="Times New Roman"/>
        </w:rPr>
      </w:pPr>
    </w:p>
    <w:p w14:paraId="5C65766D"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Mientras que el otro 50% sobrepasa el índice de 14,748:</w:t>
      </w:r>
    </w:p>
    <w:p w14:paraId="3B7D0DA9" w14:textId="77777777" w:rsidR="00B26228" w:rsidRPr="00F03AE2" w:rsidRDefault="00B26228" w:rsidP="00B26228">
      <w:pPr>
        <w:spacing w:after="0" w:line="360" w:lineRule="auto"/>
        <w:jc w:val="both"/>
        <w:rPr>
          <w:rFonts w:ascii="Times New Roman" w:eastAsia="Times New Roman" w:hAnsi="Times New Roman" w:cs="Times New Roman"/>
          <w:color w:val="000000"/>
          <w:lang w:eastAsia="es-EC"/>
        </w:rPr>
      </w:pPr>
    </w:p>
    <w:p w14:paraId="4781F2F9" w14:textId="77777777" w:rsidR="00B26228" w:rsidRPr="00F03AE2" w:rsidRDefault="00B26228" w:rsidP="00F53C45">
      <w:pPr>
        <w:pStyle w:val="Prrafodelista"/>
        <w:numPr>
          <w:ilvl w:val="0"/>
          <w:numId w:val="96"/>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s/UsersController.php</w:t>
      </w:r>
    </w:p>
    <w:p w14:paraId="5F53077B" w14:textId="77777777" w:rsidR="00B26228" w:rsidRPr="00F03AE2" w:rsidRDefault="00B26228" w:rsidP="00F53C45">
      <w:pPr>
        <w:pStyle w:val="Prrafodelista"/>
        <w:numPr>
          <w:ilvl w:val="0"/>
          <w:numId w:val="96"/>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groups/index.blade.php</w:t>
      </w:r>
    </w:p>
    <w:p w14:paraId="0F52EF66" w14:textId="77777777" w:rsidR="00B26228" w:rsidRPr="00F03AE2" w:rsidRDefault="00B26228" w:rsidP="00F53C45">
      <w:pPr>
        <w:pStyle w:val="Prrafodelista"/>
        <w:numPr>
          <w:ilvl w:val="0"/>
          <w:numId w:val="96"/>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index.blade.php</w:t>
      </w:r>
    </w:p>
    <w:p w14:paraId="7BB6DD3D" w14:textId="77777777" w:rsidR="00B26228" w:rsidRPr="00F03AE2" w:rsidRDefault="00B26228" w:rsidP="00F53C45">
      <w:pPr>
        <w:pStyle w:val="Prrafodelista"/>
        <w:numPr>
          <w:ilvl w:val="0"/>
          <w:numId w:val="96"/>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home.blade.php</w:t>
      </w:r>
    </w:p>
    <w:p w14:paraId="31526E6A" w14:textId="77777777" w:rsidR="00B26228" w:rsidRPr="00F03AE2" w:rsidRDefault="00B26228" w:rsidP="00F53C45">
      <w:pPr>
        <w:pStyle w:val="Prrafodelista"/>
        <w:numPr>
          <w:ilvl w:val="0"/>
          <w:numId w:val="96"/>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roles/index.blade.php</w:t>
      </w:r>
    </w:p>
    <w:p w14:paraId="426298B9" w14:textId="77777777" w:rsidR="00B26228" w:rsidRPr="00F03AE2" w:rsidRDefault="00B26228" w:rsidP="00B26228">
      <w:pPr>
        <w:pStyle w:val="Prrafodelista"/>
        <w:spacing w:after="0" w:line="360" w:lineRule="auto"/>
        <w:jc w:val="both"/>
        <w:rPr>
          <w:rFonts w:ascii="Times New Roman" w:hAnsi="Times New Roman" w:cs="Times New Roman"/>
          <w:lang w:val="en-US"/>
        </w:rPr>
      </w:pPr>
    </w:p>
    <w:p w14:paraId="5B89BE3B" w14:textId="36B23AC6" w:rsidR="00B26228" w:rsidRPr="00F03AE2" w:rsidRDefault="00B26228" w:rsidP="00B26228">
      <w:pPr>
        <w:spacing w:after="0" w:line="360" w:lineRule="auto"/>
        <w:jc w:val="both"/>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 xml:space="preserve">Los índices de productividad física son distintos en los 11 archivos, ya que varían en tamaño y esfuerzo de acuerdo a que funciones cumple cada uno de ellos. Estos índices se encuentran más </w:t>
      </w:r>
      <w:r w:rsidR="008A05F8" w:rsidRPr="00F03AE2">
        <w:rPr>
          <w:rFonts w:ascii="Times New Roman" w:eastAsia="Times New Roman" w:hAnsi="Times New Roman" w:cs="Times New Roman"/>
          <w:color w:val="000000"/>
          <w:lang w:eastAsia="es-EC"/>
        </w:rPr>
        <w:t>concentrados</w:t>
      </w:r>
      <w:r w:rsidRPr="00F03AE2">
        <w:rPr>
          <w:rFonts w:ascii="Times New Roman" w:eastAsia="Times New Roman" w:hAnsi="Times New Roman" w:cs="Times New Roman"/>
          <w:color w:val="000000"/>
          <w:lang w:eastAsia="es-EC"/>
        </w:rPr>
        <w:t xml:space="preserve"> con respecto al promedio ya que su desviación estándar es </w:t>
      </w:r>
      <w:r w:rsidR="008A05F8" w:rsidRPr="00F03AE2">
        <w:rPr>
          <w:rFonts w:ascii="Times New Roman" w:eastAsia="Times New Roman" w:hAnsi="Times New Roman" w:cs="Times New Roman"/>
          <w:color w:val="000000"/>
          <w:lang w:eastAsia="es-EC"/>
        </w:rPr>
        <w:t>mayor</w:t>
      </w:r>
      <w:r w:rsidRPr="00F03AE2">
        <w:rPr>
          <w:rFonts w:ascii="Times New Roman" w:eastAsia="Times New Roman" w:hAnsi="Times New Roman" w:cs="Times New Roman"/>
          <w:color w:val="000000"/>
          <w:lang w:eastAsia="es-EC"/>
        </w:rPr>
        <w:t xml:space="preserve">, en un rango entre 2.535 y 126.044 líneas de código por tiempo empleado. </w:t>
      </w:r>
    </w:p>
    <w:p w14:paraId="4E53D325" w14:textId="77777777" w:rsidR="00B26228" w:rsidRPr="00F03AE2" w:rsidRDefault="00B26228" w:rsidP="00B26228">
      <w:pPr>
        <w:spacing w:after="0" w:line="360" w:lineRule="auto"/>
        <w:jc w:val="both"/>
        <w:rPr>
          <w:rFonts w:ascii="Times New Roman" w:hAnsi="Times New Roman" w:cs="Times New Roman"/>
        </w:rPr>
      </w:pPr>
    </w:p>
    <w:p w14:paraId="00D819FF" w14:textId="361520D7" w:rsidR="00B26228" w:rsidRPr="00F03AE2" w:rsidRDefault="00B26228" w:rsidP="00B26228">
      <w:pPr>
        <w:spacing w:after="0" w:line="360" w:lineRule="auto"/>
        <w:jc w:val="both"/>
        <w:rPr>
          <w:rFonts w:ascii="Times New Roman" w:hAnsi="Times New Roman" w:cs="Times New Roman"/>
        </w:rPr>
      </w:pPr>
      <w:r w:rsidRPr="00F03AE2">
        <w:rPr>
          <w:rFonts w:ascii="Times New Roman" w:hAnsi="Times New Roman" w:cs="Times New Roman"/>
        </w:rPr>
        <w:t>A continuación en la Tabla 12-3</w:t>
      </w:r>
      <w:r w:rsidRPr="00F03AE2">
        <w:rPr>
          <w:rFonts w:ascii="Times New Roman" w:hAnsi="Times New Roman" w:cs="Times New Roman"/>
          <w:b/>
        </w:rPr>
        <w:t xml:space="preserve"> </w:t>
      </w:r>
      <w:r w:rsidRPr="00F03AE2">
        <w:rPr>
          <w:rFonts w:ascii="Times New Roman" w:hAnsi="Times New Roman" w:cs="Times New Roman"/>
        </w:rPr>
        <w:t>se muestra los datos obtenidos de la prueba U de Mann-Whitney por SPSS 20:</w:t>
      </w:r>
    </w:p>
    <w:p w14:paraId="0898166E" w14:textId="77777777" w:rsidR="002B3B16" w:rsidRPr="00F03AE2" w:rsidRDefault="002B3B16" w:rsidP="00B26228">
      <w:pPr>
        <w:spacing w:after="0" w:line="360" w:lineRule="auto"/>
        <w:jc w:val="both"/>
        <w:rPr>
          <w:rFonts w:ascii="Times New Roman" w:hAnsi="Times New Roman" w:cs="Times New Roman"/>
        </w:rPr>
      </w:pPr>
    </w:p>
    <w:p w14:paraId="7D6A0028" w14:textId="77777777" w:rsidR="00B26228" w:rsidRPr="00F03AE2" w:rsidRDefault="00B26228" w:rsidP="00B26228">
      <w:pPr>
        <w:spacing w:after="0" w:line="360" w:lineRule="auto"/>
        <w:jc w:val="both"/>
        <w:rPr>
          <w:rFonts w:ascii="Times New Roman" w:hAnsi="Times New Roman" w:cs="Times New Roman"/>
        </w:rPr>
      </w:pPr>
    </w:p>
    <w:p w14:paraId="66950B65" w14:textId="05F5387C" w:rsidR="00B26228" w:rsidRPr="00F03AE2" w:rsidRDefault="002B3B16" w:rsidP="002B3B16">
      <w:pPr>
        <w:pStyle w:val="Tablas"/>
        <w:spacing w:before="0" w:line="360" w:lineRule="auto"/>
        <w:jc w:val="left"/>
        <w:rPr>
          <w:rFonts w:cs="Times New Roman"/>
        </w:rPr>
      </w:pPr>
      <w:bookmarkStart w:id="208" w:name="_Toc421816453"/>
      <w:r w:rsidRPr="00F03AE2">
        <w:rPr>
          <w:rFonts w:cs="Times New Roman"/>
        </w:rPr>
        <w:t xml:space="preserve"> </w:t>
      </w:r>
      <w:r w:rsidRPr="00F03AE2">
        <w:rPr>
          <w:rFonts w:cs="Times New Roman"/>
        </w:rPr>
        <w:tab/>
      </w:r>
      <w:r w:rsidRPr="00F03AE2">
        <w:rPr>
          <w:rFonts w:cs="Times New Roman"/>
        </w:rPr>
        <w:tab/>
        <w:t xml:space="preserve">          </w:t>
      </w:r>
      <w:r w:rsidR="00B26228" w:rsidRPr="00F03AE2">
        <w:rPr>
          <w:rFonts w:cs="Times New Roman"/>
        </w:rPr>
        <w:t xml:space="preserve"> </w:t>
      </w:r>
      <w:bookmarkStart w:id="209" w:name="_Toc426542900"/>
      <w:r w:rsidR="00B26228" w:rsidRPr="00F03AE2">
        <w:rPr>
          <w:rFonts w:cs="Times New Roman"/>
        </w:rPr>
        <w:t xml:space="preserve">Tabla 12-3: </w:t>
      </w:r>
      <w:r w:rsidR="00B26228" w:rsidRPr="00F03AE2">
        <w:rPr>
          <w:rFonts w:cs="Times New Roman"/>
          <w:b w:val="0"/>
        </w:rPr>
        <w:t>Estadísticos de contrastes Índice de Productividad Física</w:t>
      </w:r>
      <w:bookmarkEnd w:id="209"/>
      <w:r w:rsidR="00B26228" w:rsidRPr="00F03AE2">
        <w:rPr>
          <w:rFonts w:cs="Times New Roman"/>
        </w:rPr>
        <w:t xml:space="preserve">  </w:t>
      </w:r>
      <w:bookmarkEnd w:id="208"/>
    </w:p>
    <w:tbl>
      <w:tblPr>
        <w:tblStyle w:val="Tablaconcuadrcula"/>
        <w:tblW w:w="0" w:type="auto"/>
        <w:jc w:val="center"/>
        <w:tblLook w:val="04A0" w:firstRow="1" w:lastRow="0" w:firstColumn="1" w:lastColumn="0" w:noHBand="0" w:noVBand="1"/>
      </w:tblPr>
      <w:tblGrid>
        <w:gridCol w:w="2972"/>
        <w:gridCol w:w="1543"/>
      </w:tblGrid>
      <w:tr w:rsidR="00B26228" w:rsidRPr="00F03AE2" w14:paraId="06C9BAB5" w14:textId="77777777" w:rsidTr="002B3B16">
        <w:trPr>
          <w:jc w:val="center"/>
        </w:trPr>
        <w:tc>
          <w:tcPr>
            <w:tcW w:w="2972" w:type="dxa"/>
          </w:tcPr>
          <w:p w14:paraId="7EE319A6" w14:textId="77777777" w:rsidR="00B26228" w:rsidRPr="00F03AE2" w:rsidRDefault="00B26228" w:rsidP="00107598">
            <w:pPr>
              <w:spacing w:line="360" w:lineRule="auto"/>
              <w:rPr>
                <w:rFonts w:ascii="Times New Roman" w:hAnsi="Times New Roman" w:cs="Times New Roman"/>
              </w:rPr>
            </w:pPr>
          </w:p>
        </w:tc>
        <w:tc>
          <w:tcPr>
            <w:tcW w:w="1543" w:type="dxa"/>
          </w:tcPr>
          <w:p w14:paraId="695BEE16"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rPr>
              <w:t>IPF</w:t>
            </w:r>
          </w:p>
        </w:tc>
      </w:tr>
      <w:tr w:rsidR="00B26228" w:rsidRPr="00F03AE2" w14:paraId="353BC24D" w14:textId="77777777" w:rsidTr="002B3B16">
        <w:trPr>
          <w:jc w:val="center"/>
        </w:trPr>
        <w:tc>
          <w:tcPr>
            <w:tcW w:w="2972" w:type="dxa"/>
            <w:vAlign w:val="center"/>
          </w:tcPr>
          <w:p w14:paraId="040C56C6"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U de Mann-Whitney</w:t>
            </w:r>
          </w:p>
        </w:tc>
        <w:tc>
          <w:tcPr>
            <w:tcW w:w="1543" w:type="dxa"/>
            <w:vAlign w:val="center"/>
          </w:tcPr>
          <w:p w14:paraId="68699310"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color w:val="000000"/>
              </w:rPr>
              <w:t>30.000</w:t>
            </w:r>
          </w:p>
        </w:tc>
      </w:tr>
      <w:tr w:rsidR="00B26228" w:rsidRPr="00F03AE2" w14:paraId="6B2E8FAE" w14:textId="77777777" w:rsidTr="002B3B16">
        <w:trPr>
          <w:jc w:val="center"/>
        </w:trPr>
        <w:tc>
          <w:tcPr>
            <w:tcW w:w="2972" w:type="dxa"/>
            <w:vAlign w:val="center"/>
          </w:tcPr>
          <w:p w14:paraId="5099D69E"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W de Wilcoxon</w:t>
            </w:r>
          </w:p>
        </w:tc>
        <w:tc>
          <w:tcPr>
            <w:tcW w:w="1543" w:type="dxa"/>
            <w:vAlign w:val="center"/>
          </w:tcPr>
          <w:p w14:paraId="38CB52A6"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color w:val="000000"/>
              </w:rPr>
              <w:t>96.000</w:t>
            </w:r>
          </w:p>
        </w:tc>
      </w:tr>
      <w:tr w:rsidR="00B26228" w:rsidRPr="00F03AE2" w14:paraId="67B9F79F" w14:textId="77777777" w:rsidTr="002B3B16">
        <w:trPr>
          <w:jc w:val="center"/>
        </w:trPr>
        <w:tc>
          <w:tcPr>
            <w:tcW w:w="2972" w:type="dxa"/>
            <w:vAlign w:val="center"/>
          </w:tcPr>
          <w:p w14:paraId="744AFD32"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Z</w:t>
            </w:r>
          </w:p>
        </w:tc>
        <w:tc>
          <w:tcPr>
            <w:tcW w:w="1543" w:type="dxa"/>
            <w:vAlign w:val="center"/>
          </w:tcPr>
          <w:p w14:paraId="7BE05215"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color w:val="000000"/>
              </w:rPr>
              <w:t>-2.003</w:t>
            </w:r>
          </w:p>
        </w:tc>
      </w:tr>
      <w:tr w:rsidR="00B26228" w:rsidRPr="00F03AE2" w14:paraId="0E0351BE" w14:textId="77777777" w:rsidTr="002B3B16">
        <w:trPr>
          <w:jc w:val="center"/>
        </w:trPr>
        <w:tc>
          <w:tcPr>
            <w:tcW w:w="2972" w:type="dxa"/>
            <w:vAlign w:val="center"/>
          </w:tcPr>
          <w:p w14:paraId="645D82AD" w14:textId="77777777" w:rsidR="00B26228" w:rsidRPr="00F03AE2" w:rsidRDefault="00B26228" w:rsidP="00107598">
            <w:pPr>
              <w:spacing w:line="360" w:lineRule="auto"/>
              <w:rPr>
                <w:rFonts w:ascii="Times New Roman" w:hAnsi="Times New Roman" w:cs="Times New Roman"/>
              </w:rPr>
            </w:pPr>
            <w:r w:rsidRPr="00F03AE2">
              <w:rPr>
                <w:rFonts w:ascii="Times New Roman" w:hAnsi="Times New Roman" w:cs="Times New Roman"/>
                <w:color w:val="000000"/>
              </w:rPr>
              <w:t>Sig. Asintót. (bilateral)</w:t>
            </w:r>
          </w:p>
        </w:tc>
        <w:tc>
          <w:tcPr>
            <w:tcW w:w="1543" w:type="dxa"/>
            <w:vAlign w:val="center"/>
          </w:tcPr>
          <w:p w14:paraId="726B009C" w14:textId="77777777" w:rsidR="00B26228" w:rsidRPr="00F03AE2" w:rsidRDefault="00B26228" w:rsidP="00107598">
            <w:pPr>
              <w:spacing w:line="360" w:lineRule="auto"/>
              <w:jc w:val="right"/>
              <w:rPr>
                <w:rFonts w:ascii="Times New Roman" w:hAnsi="Times New Roman" w:cs="Times New Roman"/>
              </w:rPr>
            </w:pPr>
            <w:r w:rsidRPr="00F03AE2">
              <w:rPr>
                <w:rFonts w:ascii="Times New Roman" w:hAnsi="Times New Roman" w:cs="Times New Roman"/>
                <w:color w:val="000000"/>
              </w:rPr>
              <w:t>.045</w:t>
            </w:r>
          </w:p>
        </w:tc>
      </w:tr>
    </w:tbl>
    <w:p w14:paraId="30639D3F" w14:textId="19B8CA3C" w:rsidR="00B26228" w:rsidRPr="00F03AE2" w:rsidRDefault="002B3B16" w:rsidP="002B3B16">
      <w:pPr>
        <w:spacing w:after="0" w:line="360" w:lineRule="auto"/>
        <w:ind w:left="708"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B26228" w:rsidRPr="00F03AE2">
        <w:rPr>
          <w:rFonts w:ascii="Times New Roman" w:hAnsi="Times New Roman" w:cs="Times New Roman"/>
          <w:b/>
          <w:sz w:val="16"/>
          <w:szCs w:val="24"/>
        </w:rPr>
        <w:t>:</w:t>
      </w:r>
      <w:r w:rsidR="00B26228" w:rsidRPr="00F03AE2">
        <w:rPr>
          <w:rFonts w:ascii="Times New Roman" w:hAnsi="Times New Roman" w:cs="Times New Roman"/>
          <w:sz w:val="16"/>
          <w:szCs w:val="24"/>
        </w:rPr>
        <w:t xml:space="preserve"> María José Samaniego </w:t>
      </w:r>
    </w:p>
    <w:p w14:paraId="78944EB4" w14:textId="77777777" w:rsidR="00B26228" w:rsidRPr="00F03AE2" w:rsidRDefault="00B26228" w:rsidP="00B26228">
      <w:pPr>
        <w:spacing w:after="0" w:line="360" w:lineRule="auto"/>
        <w:jc w:val="both"/>
        <w:rPr>
          <w:rFonts w:ascii="Times New Roman" w:hAnsi="Times New Roman" w:cs="Times New Roman"/>
          <w:sz w:val="24"/>
          <w:szCs w:val="24"/>
        </w:rPr>
      </w:pPr>
    </w:p>
    <w:p w14:paraId="6C9C40E8" w14:textId="77777777" w:rsidR="00B26228" w:rsidRPr="00F03AE2" w:rsidRDefault="00B26228" w:rsidP="00B26228">
      <w:pPr>
        <w:spacing w:after="0" w:line="360" w:lineRule="auto"/>
        <w:jc w:val="both"/>
        <w:rPr>
          <w:rFonts w:ascii="Times New Roman" w:hAnsi="Times New Roman" w:cs="Times New Roman"/>
          <w:szCs w:val="24"/>
        </w:rPr>
      </w:pPr>
      <w:r w:rsidRPr="00F03AE2">
        <w:rPr>
          <w:rFonts w:ascii="Times New Roman" w:hAnsi="Times New Roman" w:cs="Times New Roman"/>
          <w:szCs w:val="24"/>
        </w:rPr>
        <w:t>Mediante la prueba no paramétrica  U de Mann-Whitney se rechaza la hipótesis nula, es decir que si existe una diferencia significativa entre el índice de productividad física entre CakePHP y Laravel, debido a que el P-valor es menor al de alpha (0,045&lt;0.05). El índice de productividad física de CakePHP es diferente al de Laravel, todo esto establecido con un nivel de confianza del 95%.</w:t>
      </w:r>
    </w:p>
    <w:p w14:paraId="46A9DFE5" w14:textId="77777777" w:rsidR="00066936" w:rsidRPr="00F03AE2" w:rsidRDefault="00066936" w:rsidP="008B3AA5">
      <w:pPr>
        <w:spacing w:after="0" w:line="360" w:lineRule="auto"/>
        <w:jc w:val="center"/>
        <w:rPr>
          <w:rFonts w:ascii="Times New Roman" w:hAnsi="Times New Roman" w:cs="Times New Roman"/>
          <w:b/>
        </w:rPr>
      </w:pPr>
    </w:p>
    <w:p w14:paraId="6A56AAE9" w14:textId="7F8E52AF" w:rsidR="003359B1" w:rsidRPr="00F03AE2" w:rsidRDefault="00007D9D" w:rsidP="00FA583C">
      <w:pPr>
        <w:pStyle w:val="11"/>
        <w:numPr>
          <w:ilvl w:val="1"/>
          <w:numId w:val="103"/>
        </w:numPr>
        <w:spacing w:before="0" w:line="360" w:lineRule="auto"/>
        <w:rPr>
          <w:rFonts w:cs="Times New Roman"/>
          <w:szCs w:val="22"/>
        </w:rPr>
      </w:pPr>
      <w:bookmarkStart w:id="210" w:name="_Toc425344927"/>
      <w:r w:rsidRPr="00F03AE2">
        <w:rPr>
          <w:rFonts w:cs="Times New Roman"/>
          <w:szCs w:val="22"/>
        </w:rPr>
        <w:t>Resultado del  parámetro de productividad</w:t>
      </w:r>
      <w:bookmarkEnd w:id="210"/>
    </w:p>
    <w:p w14:paraId="65918D04" w14:textId="77777777" w:rsidR="009E1796" w:rsidRPr="00F03AE2" w:rsidRDefault="009E1796" w:rsidP="008B3AA5">
      <w:pPr>
        <w:pStyle w:val="Prrafodelista"/>
        <w:spacing w:after="0" w:line="360" w:lineRule="auto"/>
        <w:ind w:left="840"/>
        <w:jc w:val="both"/>
        <w:rPr>
          <w:rFonts w:ascii="Times New Roman" w:hAnsi="Times New Roman" w:cs="Times New Roman"/>
          <w:b/>
        </w:rPr>
      </w:pPr>
    </w:p>
    <w:p w14:paraId="1BDBACAB" w14:textId="2DC78412" w:rsidR="003359B1" w:rsidRPr="00F03AE2" w:rsidRDefault="003359B1"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ara </w:t>
      </w:r>
      <w:r w:rsidR="00B632BB" w:rsidRPr="00F03AE2">
        <w:rPr>
          <w:rFonts w:ascii="Times New Roman" w:hAnsi="Times New Roman" w:cs="Times New Roman"/>
        </w:rPr>
        <w:t xml:space="preserve">la obtención de resultados se procederá a </w:t>
      </w:r>
      <w:r w:rsidRPr="00F03AE2">
        <w:rPr>
          <w:rFonts w:ascii="Times New Roman" w:hAnsi="Times New Roman" w:cs="Times New Roman"/>
        </w:rPr>
        <w:t xml:space="preserve">la </w:t>
      </w:r>
      <w:r w:rsidR="00B632BB" w:rsidRPr="00F03AE2">
        <w:rPr>
          <w:rFonts w:ascii="Times New Roman" w:hAnsi="Times New Roman" w:cs="Times New Roman"/>
        </w:rPr>
        <w:t>calificación</w:t>
      </w:r>
      <w:r w:rsidRPr="00F03AE2">
        <w:rPr>
          <w:rFonts w:ascii="Times New Roman" w:hAnsi="Times New Roman" w:cs="Times New Roman"/>
        </w:rPr>
        <w:t xml:space="preserve"> </w:t>
      </w:r>
      <w:r w:rsidR="00B632BB" w:rsidRPr="00F03AE2">
        <w:rPr>
          <w:rFonts w:ascii="Times New Roman" w:hAnsi="Times New Roman" w:cs="Times New Roman"/>
        </w:rPr>
        <w:t>del parámetro</w:t>
      </w:r>
      <w:r w:rsidRPr="00F03AE2">
        <w:rPr>
          <w:rFonts w:ascii="Times New Roman" w:hAnsi="Times New Roman" w:cs="Times New Roman"/>
        </w:rPr>
        <w:t xml:space="preserve"> de </w:t>
      </w:r>
      <w:r w:rsidR="00A778EC" w:rsidRPr="00F03AE2">
        <w:rPr>
          <w:rFonts w:ascii="Times New Roman" w:hAnsi="Times New Roman" w:cs="Times New Roman"/>
        </w:rPr>
        <w:t>productividad</w:t>
      </w:r>
      <w:r w:rsidR="00B632BB" w:rsidRPr="00F03AE2">
        <w:rPr>
          <w:rFonts w:ascii="Times New Roman" w:hAnsi="Times New Roman" w:cs="Times New Roman"/>
        </w:rPr>
        <w:t>, a través del indicador de productividad física. Y de esta mónera proceder a probar la hipótesis establecida en esta investigación.</w:t>
      </w:r>
    </w:p>
    <w:p w14:paraId="5BF2AAE9" w14:textId="77777777" w:rsidR="00B632BB" w:rsidRPr="00F03AE2" w:rsidRDefault="00B632BB" w:rsidP="008B3AA5">
      <w:pPr>
        <w:spacing w:after="0" w:line="360" w:lineRule="auto"/>
        <w:jc w:val="both"/>
        <w:rPr>
          <w:rFonts w:ascii="Times New Roman" w:hAnsi="Times New Roman" w:cs="Times New Roman"/>
        </w:rPr>
      </w:pPr>
    </w:p>
    <w:p w14:paraId="46C1197F" w14:textId="5E01CEE7" w:rsidR="005A2E57" w:rsidRPr="00F03AE2" w:rsidRDefault="005A2E57" w:rsidP="00FA583C">
      <w:pPr>
        <w:pStyle w:val="Estilo111"/>
        <w:numPr>
          <w:ilvl w:val="2"/>
          <w:numId w:val="103"/>
        </w:numPr>
        <w:spacing w:before="0" w:line="360" w:lineRule="auto"/>
        <w:rPr>
          <w:rFonts w:cs="Times New Roman"/>
          <w:szCs w:val="22"/>
        </w:rPr>
      </w:pPr>
      <w:bookmarkStart w:id="211" w:name="_Toc425344928"/>
      <w:r w:rsidRPr="00F03AE2">
        <w:rPr>
          <w:rFonts w:cs="Times New Roman"/>
          <w:szCs w:val="22"/>
        </w:rPr>
        <w:t xml:space="preserve">Evaluación de resultados del indicador líneas de </w:t>
      </w:r>
      <w:r w:rsidR="00AB189B" w:rsidRPr="00F03AE2">
        <w:rPr>
          <w:rFonts w:cs="Times New Roman"/>
          <w:szCs w:val="22"/>
        </w:rPr>
        <w:t>código (LDC)</w:t>
      </w:r>
      <w:r w:rsidRPr="00F03AE2">
        <w:rPr>
          <w:rFonts w:cs="Times New Roman"/>
          <w:szCs w:val="22"/>
        </w:rPr>
        <w:t>.</w:t>
      </w:r>
      <w:bookmarkEnd w:id="211"/>
    </w:p>
    <w:p w14:paraId="18380E56" w14:textId="77777777" w:rsidR="00C1081B" w:rsidRPr="00F03AE2" w:rsidRDefault="00C1081B" w:rsidP="008B3AA5">
      <w:pPr>
        <w:spacing w:after="0" w:line="360" w:lineRule="auto"/>
        <w:jc w:val="both"/>
        <w:rPr>
          <w:rFonts w:ascii="Times New Roman" w:hAnsi="Times New Roman" w:cs="Times New Roman"/>
        </w:rPr>
      </w:pPr>
    </w:p>
    <w:p w14:paraId="7AAEF463" w14:textId="72DE4F05" w:rsidR="00AD4CD5" w:rsidRPr="00F03AE2" w:rsidRDefault="00C1081B"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or medio de la conclusión estadística obtenida a través de la prueba U de Mann-Whitney de la Tabla </w:t>
      </w:r>
      <w:r w:rsidR="00B26228" w:rsidRPr="00F03AE2">
        <w:rPr>
          <w:rFonts w:ascii="Times New Roman" w:hAnsi="Times New Roman" w:cs="Times New Roman"/>
        </w:rPr>
        <w:t>4</w:t>
      </w:r>
      <w:r w:rsidRPr="00F03AE2">
        <w:rPr>
          <w:rFonts w:ascii="Times New Roman" w:hAnsi="Times New Roman" w:cs="Times New Roman"/>
        </w:rPr>
        <w:t>-</w:t>
      </w:r>
      <w:r w:rsidR="00B26228" w:rsidRPr="00F03AE2">
        <w:rPr>
          <w:rFonts w:ascii="Times New Roman" w:hAnsi="Times New Roman" w:cs="Times New Roman"/>
        </w:rPr>
        <w:t>3</w:t>
      </w:r>
      <w:r w:rsidRPr="00F03AE2">
        <w:rPr>
          <w:rFonts w:ascii="Times New Roman" w:hAnsi="Times New Roman" w:cs="Times New Roman"/>
          <w:b/>
        </w:rPr>
        <w:t xml:space="preserve"> </w:t>
      </w:r>
      <w:r w:rsidRPr="00F03AE2">
        <w:rPr>
          <w:rFonts w:ascii="Times New Roman" w:hAnsi="Times New Roman" w:cs="Times New Roman"/>
        </w:rPr>
        <w:t xml:space="preserve"> con respecto al indicador de líneas de código entre CakePHP y Laravel, no existe una diferencia significativa. </w:t>
      </w:r>
    </w:p>
    <w:p w14:paraId="295B560B" w14:textId="77777777" w:rsidR="00C1081B" w:rsidRPr="00F03AE2" w:rsidRDefault="00C1081B" w:rsidP="008B3AA5">
      <w:pPr>
        <w:spacing w:after="0" w:line="360" w:lineRule="auto"/>
        <w:jc w:val="both"/>
        <w:rPr>
          <w:rFonts w:ascii="Times New Roman" w:hAnsi="Times New Roman" w:cs="Times New Roman"/>
        </w:rPr>
      </w:pPr>
    </w:p>
    <w:p w14:paraId="650C36B9" w14:textId="681B14DD" w:rsidR="00C1081B" w:rsidRPr="00F03AE2" w:rsidRDefault="00841F25" w:rsidP="002B3B16">
      <w:pPr>
        <w:spacing w:after="0" w:line="240" w:lineRule="auto"/>
        <w:jc w:val="center"/>
        <w:rPr>
          <w:rFonts w:ascii="Times New Roman" w:hAnsi="Times New Roman" w:cs="Times New Roman"/>
        </w:rPr>
      </w:pPr>
      <w:r w:rsidRPr="00F03AE2">
        <w:rPr>
          <w:noProof/>
          <w:lang w:val="es-ES" w:eastAsia="es-ES"/>
        </w:rPr>
        <w:drawing>
          <wp:inline distT="0" distB="0" distL="0" distR="0" wp14:anchorId="71FC4E8E" wp14:editId="360ACA10">
            <wp:extent cx="4442508" cy="2967487"/>
            <wp:effectExtent l="0" t="0" r="15240" b="4445"/>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09C3DB6" w14:textId="565E9478" w:rsidR="00C1081B" w:rsidRPr="00F03AE2" w:rsidRDefault="002B3B16" w:rsidP="002B3B16">
      <w:pPr>
        <w:pStyle w:val="Figura"/>
        <w:spacing w:before="0" w:line="240" w:lineRule="auto"/>
        <w:ind w:firstLine="708"/>
        <w:jc w:val="left"/>
      </w:pPr>
      <w:bookmarkStart w:id="212" w:name="_Toc425188960"/>
      <w:r w:rsidRPr="00F03AE2">
        <w:t xml:space="preserve"> </w:t>
      </w:r>
      <w:r w:rsidR="00AD4CD5" w:rsidRPr="00F03AE2">
        <w:t>Figura 1-</w:t>
      </w:r>
      <w:r w:rsidR="00007D9D" w:rsidRPr="00F03AE2">
        <w:t>3</w:t>
      </w:r>
      <w:r w:rsidR="00AD4CD5" w:rsidRPr="00F03AE2">
        <w:t>. Promedios líneas de código para CakePHP y Laravel</w:t>
      </w:r>
      <w:bookmarkEnd w:id="212"/>
    </w:p>
    <w:p w14:paraId="3F29D537" w14:textId="6E817107" w:rsidR="00AD4CD5" w:rsidRPr="00F03AE2" w:rsidRDefault="002B3B16" w:rsidP="002B3B16">
      <w:pPr>
        <w:spacing w:after="0" w:line="240" w:lineRule="auto"/>
        <w:jc w:val="both"/>
        <w:rPr>
          <w:rFonts w:ascii="Times New Roman" w:hAnsi="Times New Roman" w:cs="Times New Roman"/>
          <w:sz w:val="16"/>
          <w:szCs w:val="16"/>
        </w:rPr>
      </w:pPr>
      <w:r w:rsidRPr="00F03AE2">
        <w:rPr>
          <w:rFonts w:ascii="Times New Roman" w:hAnsi="Times New Roman" w:cs="Times New Roman"/>
        </w:rPr>
        <w:tab/>
      </w:r>
      <w:r w:rsidR="00AD4CD5" w:rsidRPr="00F03AE2">
        <w:rPr>
          <w:rFonts w:ascii="Times New Roman" w:hAnsi="Times New Roman" w:cs="Times New Roman"/>
        </w:rPr>
        <w:t xml:space="preserve"> </w:t>
      </w:r>
      <w:r w:rsidR="006032D5" w:rsidRPr="00F03AE2">
        <w:rPr>
          <w:rFonts w:ascii="Times New Roman" w:hAnsi="Times New Roman" w:cs="Times New Roman"/>
          <w:b/>
          <w:sz w:val="16"/>
          <w:szCs w:val="16"/>
        </w:rPr>
        <w:t>Fuente</w:t>
      </w:r>
      <w:r w:rsidR="00AD4CD5" w:rsidRPr="00F03AE2">
        <w:rPr>
          <w:rFonts w:ascii="Times New Roman" w:hAnsi="Times New Roman" w:cs="Times New Roman"/>
          <w:b/>
          <w:sz w:val="16"/>
          <w:szCs w:val="16"/>
        </w:rPr>
        <w:t>:</w:t>
      </w:r>
      <w:r w:rsidR="00AD4CD5" w:rsidRPr="00F03AE2">
        <w:rPr>
          <w:rFonts w:ascii="Times New Roman" w:hAnsi="Times New Roman" w:cs="Times New Roman"/>
          <w:sz w:val="16"/>
          <w:szCs w:val="16"/>
        </w:rPr>
        <w:t xml:space="preserve"> Maria Jose Samaniego</w:t>
      </w:r>
    </w:p>
    <w:p w14:paraId="24F8352D" w14:textId="77777777" w:rsidR="00C1081B" w:rsidRPr="00F03AE2" w:rsidRDefault="00C1081B" w:rsidP="008B3AA5">
      <w:pPr>
        <w:spacing w:after="0" w:line="360" w:lineRule="auto"/>
        <w:jc w:val="both"/>
        <w:rPr>
          <w:rFonts w:ascii="Times New Roman" w:hAnsi="Times New Roman" w:cs="Times New Roman"/>
        </w:rPr>
      </w:pPr>
    </w:p>
    <w:p w14:paraId="16AB7500" w14:textId="77777777" w:rsidR="002B3B16" w:rsidRPr="00F03AE2" w:rsidRDefault="002B3B16" w:rsidP="008B3AA5">
      <w:pPr>
        <w:spacing w:after="0" w:line="360" w:lineRule="auto"/>
        <w:jc w:val="both"/>
        <w:rPr>
          <w:rFonts w:ascii="Times New Roman" w:hAnsi="Times New Roman" w:cs="Times New Roman"/>
          <w:b/>
        </w:rPr>
      </w:pPr>
    </w:p>
    <w:p w14:paraId="3D474C6E" w14:textId="77777777" w:rsidR="00AB189B" w:rsidRPr="00F03AE2" w:rsidRDefault="00AB189B" w:rsidP="008B3AA5">
      <w:pPr>
        <w:spacing w:after="0" w:line="360" w:lineRule="auto"/>
        <w:jc w:val="both"/>
        <w:rPr>
          <w:rFonts w:ascii="Times New Roman" w:hAnsi="Times New Roman" w:cs="Times New Roman"/>
          <w:b/>
        </w:rPr>
      </w:pPr>
      <w:r w:rsidRPr="00F03AE2">
        <w:rPr>
          <w:rFonts w:ascii="Times New Roman" w:hAnsi="Times New Roman" w:cs="Times New Roman"/>
          <w:b/>
        </w:rPr>
        <w:t>Interpretación de Resultados</w:t>
      </w:r>
    </w:p>
    <w:p w14:paraId="0A51BB5B" w14:textId="77777777" w:rsidR="00AB189B" w:rsidRPr="00F03AE2" w:rsidRDefault="00AB189B" w:rsidP="008B3AA5">
      <w:pPr>
        <w:spacing w:after="0" w:line="360" w:lineRule="auto"/>
        <w:jc w:val="both"/>
        <w:rPr>
          <w:rFonts w:ascii="Times New Roman" w:hAnsi="Times New Roman" w:cs="Times New Roman"/>
        </w:rPr>
      </w:pPr>
    </w:p>
    <w:p w14:paraId="7C8D4741" w14:textId="77777777" w:rsidR="00AB189B" w:rsidRPr="00F03AE2" w:rsidRDefault="00AB189B" w:rsidP="008B3AA5">
      <w:pPr>
        <w:spacing w:after="0" w:line="360" w:lineRule="auto"/>
        <w:jc w:val="both"/>
        <w:rPr>
          <w:rFonts w:ascii="Times New Roman" w:hAnsi="Times New Roman" w:cs="Times New Roman"/>
        </w:rPr>
      </w:pPr>
      <w:r w:rsidRPr="00F03AE2">
        <w:rPr>
          <w:rFonts w:ascii="Times New Roman" w:hAnsi="Times New Roman" w:cs="Times New Roman"/>
        </w:rPr>
        <w:t>Debido a que este valor es inversamente proporcional se concluye que a menor promedio de líneas de código, mayor será el resultado del índice de productividad, pero estadísticamente no existe una diferencia debido a que el tamaño de la muestra es pequeña. La figura a continuación muestra los promedios obtenidos en la muestra de 11 archivos.</w:t>
      </w:r>
    </w:p>
    <w:p w14:paraId="558A68AD" w14:textId="77777777" w:rsidR="00B26228" w:rsidRPr="00F03AE2" w:rsidRDefault="00B26228" w:rsidP="008B3AA5">
      <w:pPr>
        <w:spacing w:after="0" w:line="360" w:lineRule="auto"/>
        <w:jc w:val="both"/>
        <w:rPr>
          <w:rFonts w:ascii="Times New Roman" w:hAnsi="Times New Roman" w:cs="Times New Roman"/>
        </w:rPr>
      </w:pPr>
    </w:p>
    <w:p w14:paraId="78FC0163" w14:textId="718A2A3A" w:rsidR="005A2E57" w:rsidRPr="00F03AE2" w:rsidRDefault="005A2E57" w:rsidP="00FA583C">
      <w:pPr>
        <w:pStyle w:val="Estilo111"/>
        <w:numPr>
          <w:ilvl w:val="2"/>
          <w:numId w:val="103"/>
        </w:numPr>
        <w:spacing w:before="0" w:line="360" w:lineRule="auto"/>
        <w:rPr>
          <w:rFonts w:cs="Times New Roman"/>
          <w:szCs w:val="22"/>
        </w:rPr>
      </w:pPr>
      <w:bookmarkStart w:id="213" w:name="_Toc425344929"/>
      <w:r w:rsidRPr="00F03AE2">
        <w:rPr>
          <w:rFonts w:cs="Times New Roman"/>
          <w:szCs w:val="22"/>
        </w:rPr>
        <w:t xml:space="preserve">Evaluación de resultados del indicador tiempo </w:t>
      </w:r>
      <w:r w:rsidR="00AB189B" w:rsidRPr="00F03AE2">
        <w:rPr>
          <w:rFonts w:cs="Times New Roman"/>
          <w:szCs w:val="22"/>
        </w:rPr>
        <w:t>empleado (TE)</w:t>
      </w:r>
      <w:r w:rsidRPr="00F03AE2">
        <w:rPr>
          <w:rFonts w:cs="Times New Roman"/>
          <w:szCs w:val="22"/>
        </w:rPr>
        <w:t>.</w:t>
      </w:r>
      <w:bookmarkEnd w:id="213"/>
    </w:p>
    <w:p w14:paraId="7EB094D4" w14:textId="77777777" w:rsidR="00C1081B" w:rsidRPr="00F03AE2" w:rsidRDefault="00C1081B" w:rsidP="008B3AA5">
      <w:pPr>
        <w:spacing w:after="0" w:line="360" w:lineRule="auto"/>
        <w:jc w:val="both"/>
        <w:rPr>
          <w:rFonts w:ascii="Times New Roman" w:hAnsi="Times New Roman" w:cs="Times New Roman"/>
        </w:rPr>
      </w:pPr>
    </w:p>
    <w:p w14:paraId="534E42D0" w14:textId="5BFF909B" w:rsidR="00841F25" w:rsidRPr="00F03AE2" w:rsidRDefault="00AD4CD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or medio de la conclusión estadística obtenida a través de la prueba U de Mann-Whitney de la Tabla </w:t>
      </w:r>
      <w:r w:rsidR="00B26228" w:rsidRPr="00F03AE2">
        <w:rPr>
          <w:rFonts w:ascii="Times New Roman" w:hAnsi="Times New Roman" w:cs="Times New Roman"/>
        </w:rPr>
        <w:t>8-3</w:t>
      </w:r>
      <w:r w:rsidRPr="00F03AE2">
        <w:rPr>
          <w:rFonts w:ascii="Times New Roman" w:hAnsi="Times New Roman" w:cs="Times New Roman"/>
          <w:b/>
        </w:rPr>
        <w:t xml:space="preserve"> </w:t>
      </w:r>
      <w:r w:rsidRPr="00F03AE2">
        <w:rPr>
          <w:rFonts w:ascii="Times New Roman" w:hAnsi="Times New Roman" w:cs="Times New Roman"/>
        </w:rPr>
        <w:t xml:space="preserve"> con respecto al indicador de tiempo </w:t>
      </w:r>
      <w:r w:rsidR="00841F25" w:rsidRPr="00F03AE2">
        <w:rPr>
          <w:rFonts w:ascii="Times New Roman" w:hAnsi="Times New Roman" w:cs="Times New Roman"/>
        </w:rPr>
        <w:t>empleado (</w:t>
      </w:r>
      <w:r w:rsidRPr="00F03AE2">
        <w:rPr>
          <w:rFonts w:ascii="Times New Roman" w:hAnsi="Times New Roman" w:cs="Times New Roman"/>
        </w:rPr>
        <w:t xml:space="preserve">horas) entre CakePHP y Laravel, si existe una diferencia significativa. </w:t>
      </w:r>
    </w:p>
    <w:p w14:paraId="71EF6DF9" w14:textId="77777777" w:rsidR="00841F25" w:rsidRPr="00F03AE2" w:rsidRDefault="00841F25" w:rsidP="008B3AA5">
      <w:pPr>
        <w:spacing w:after="0" w:line="360" w:lineRule="auto"/>
        <w:jc w:val="both"/>
        <w:rPr>
          <w:rFonts w:ascii="Times New Roman" w:hAnsi="Times New Roman" w:cs="Times New Roman"/>
        </w:rPr>
      </w:pPr>
    </w:p>
    <w:p w14:paraId="26EAA766" w14:textId="363DA7D0" w:rsidR="00AD4CD5" w:rsidRPr="00F03AE2" w:rsidRDefault="00AD4CD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w:t>
      </w:r>
      <w:r w:rsidR="008C7C57" w:rsidRPr="00F03AE2">
        <w:rPr>
          <w:rFonts w:ascii="Times New Roman" w:hAnsi="Times New Roman" w:cs="Times New Roman"/>
        </w:rPr>
        <w:t>Figura</w:t>
      </w:r>
      <w:r w:rsidRPr="00F03AE2">
        <w:rPr>
          <w:rFonts w:ascii="Times New Roman" w:hAnsi="Times New Roman" w:cs="Times New Roman"/>
        </w:rPr>
        <w:t xml:space="preserve"> </w:t>
      </w:r>
      <w:r w:rsidR="00841F25" w:rsidRPr="00F03AE2">
        <w:rPr>
          <w:rFonts w:ascii="Times New Roman" w:hAnsi="Times New Roman" w:cs="Times New Roman"/>
        </w:rPr>
        <w:t>2</w:t>
      </w:r>
      <w:r w:rsidRPr="00F03AE2">
        <w:rPr>
          <w:rFonts w:ascii="Times New Roman" w:hAnsi="Times New Roman" w:cs="Times New Roman"/>
        </w:rPr>
        <w:t>-</w:t>
      </w:r>
      <w:r w:rsidR="00007D9D" w:rsidRPr="00F03AE2">
        <w:rPr>
          <w:rFonts w:ascii="Times New Roman" w:hAnsi="Times New Roman" w:cs="Times New Roman"/>
        </w:rPr>
        <w:t>3</w:t>
      </w:r>
      <w:r w:rsidRPr="00F03AE2">
        <w:rPr>
          <w:rFonts w:ascii="Times New Roman" w:hAnsi="Times New Roman" w:cs="Times New Roman"/>
        </w:rPr>
        <w:t xml:space="preserve"> muestra la diferencia de promedios obtenidos por cada framework.</w:t>
      </w:r>
    </w:p>
    <w:p w14:paraId="752BFD2A" w14:textId="77777777" w:rsidR="00841F25" w:rsidRPr="00F03AE2" w:rsidRDefault="00841F25" w:rsidP="008B3AA5">
      <w:pPr>
        <w:spacing w:after="0" w:line="360" w:lineRule="auto"/>
        <w:jc w:val="both"/>
        <w:rPr>
          <w:rFonts w:ascii="Times New Roman" w:hAnsi="Times New Roman" w:cs="Times New Roman"/>
        </w:rPr>
      </w:pPr>
    </w:p>
    <w:p w14:paraId="7C3C7674" w14:textId="6D8C5E05" w:rsidR="00841F25" w:rsidRPr="00F03AE2" w:rsidRDefault="00841F25" w:rsidP="002B3B16">
      <w:pPr>
        <w:spacing w:after="0" w:line="240" w:lineRule="auto"/>
        <w:jc w:val="center"/>
        <w:rPr>
          <w:rFonts w:ascii="Times New Roman" w:hAnsi="Times New Roman" w:cs="Times New Roman"/>
        </w:rPr>
      </w:pPr>
      <w:r w:rsidRPr="00F03AE2">
        <w:rPr>
          <w:noProof/>
          <w:lang w:val="es-ES" w:eastAsia="es-ES"/>
        </w:rPr>
        <w:drawing>
          <wp:inline distT="0" distB="0" distL="0" distR="0" wp14:anchorId="3CFFD3F6" wp14:editId="2B554119">
            <wp:extent cx="4968816" cy="3045125"/>
            <wp:effectExtent l="0" t="0" r="3810" b="3175"/>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8F904AB" w14:textId="00AF181B" w:rsidR="00841F25" w:rsidRPr="00F03AE2" w:rsidRDefault="002B3B16" w:rsidP="002B3B16">
      <w:pPr>
        <w:pStyle w:val="Figura"/>
        <w:spacing w:before="0" w:line="240" w:lineRule="auto"/>
        <w:jc w:val="left"/>
      </w:pPr>
      <w:bookmarkStart w:id="214" w:name="_Toc425188961"/>
      <w:r w:rsidRPr="00F03AE2">
        <w:t xml:space="preserve">       </w:t>
      </w:r>
      <w:r w:rsidR="00841F25" w:rsidRPr="00F03AE2">
        <w:t>Figura 2-</w:t>
      </w:r>
      <w:r w:rsidR="00007D9D" w:rsidRPr="00F03AE2">
        <w:t>3</w:t>
      </w:r>
      <w:r w:rsidR="00841F25" w:rsidRPr="00F03AE2">
        <w:t>. Promedios tiempo empleado (horas) para CakePHP y Laravel</w:t>
      </w:r>
      <w:bookmarkEnd w:id="214"/>
    </w:p>
    <w:p w14:paraId="6434FB72" w14:textId="583C63E0" w:rsidR="00841F25" w:rsidRPr="00F03AE2" w:rsidRDefault="002B3B16" w:rsidP="002B3B16">
      <w:pPr>
        <w:spacing w:after="0" w:line="240" w:lineRule="auto"/>
        <w:jc w:val="both"/>
        <w:rPr>
          <w:rFonts w:ascii="Times New Roman" w:hAnsi="Times New Roman" w:cs="Times New Roman"/>
        </w:rPr>
      </w:pPr>
      <w:r w:rsidRPr="00F03AE2">
        <w:rPr>
          <w:rFonts w:ascii="Times New Roman" w:hAnsi="Times New Roman" w:cs="Times New Roman"/>
          <w:b/>
          <w:sz w:val="16"/>
        </w:rPr>
        <w:t xml:space="preserve">          </w:t>
      </w:r>
      <w:r w:rsidR="000527DB" w:rsidRPr="00F03AE2">
        <w:rPr>
          <w:rFonts w:ascii="Times New Roman" w:hAnsi="Times New Roman" w:cs="Times New Roman"/>
          <w:b/>
          <w:sz w:val="16"/>
        </w:rPr>
        <w:t>Fuente</w:t>
      </w:r>
      <w:r w:rsidR="00841F25" w:rsidRPr="00F03AE2">
        <w:rPr>
          <w:rFonts w:ascii="Times New Roman" w:hAnsi="Times New Roman" w:cs="Times New Roman"/>
          <w:b/>
          <w:sz w:val="16"/>
        </w:rPr>
        <w:t>:</w:t>
      </w:r>
      <w:r w:rsidR="00841F25" w:rsidRPr="00F03AE2">
        <w:rPr>
          <w:rFonts w:ascii="Times New Roman" w:hAnsi="Times New Roman" w:cs="Times New Roman"/>
          <w:sz w:val="16"/>
        </w:rPr>
        <w:t xml:space="preserve"> Maria Jose Samaniego</w:t>
      </w:r>
    </w:p>
    <w:p w14:paraId="40277296" w14:textId="77777777" w:rsidR="00B26228" w:rsidRPr="00F03AE2" w:rsidRDefault="00B26228" w:rsidP="008B3AA5">
      <w:pPr>
        <w:spacing w:after="0" w:line="360" w:lineRule="auto"/>
        <w:jc w:val="both"/>
        <w:rPr>
          <w:rFonts w:ascii="Times New Roman" w:hAnsi="Times New Roman" w:cs="Times New Roman"/>
          <w:b/>
        </w:rPr>
      </w:pPr>
    </w:p>
    <w:p w14:paraId="353A3FB9" w14:textId="77777777" w:rsidR="002B3B16" w:rsidRPr="00F03AE2" w:rsidRDefault="002B3B16" w:rsidP="008B3AA5">
      <w:pPr>
        <w:spacing w:after="0" w:line="360" w:lineRule="auto"/>
        <w:jc w:val="both"/>
        <w:rPr>
          <w:rFonts w:ascii="Times New Roman" w:hAnsi="Times New Roman" w:cs="Times New Roman"/>
          <w:b/>
        </w:rPr>
      </w:pPr>
    </w:p>
    <w:p w14:paraId="3D4F5A51" w14:textId="67BDAD9D" w:rsidR="00AB189B" w:rsidRPr="00F03AE2" w:rsidRDefault="00AB189B" w:rsidP="008B3AA5">
      <w:pPr>
        <w:spacing w:after="0" w:line="360" w:lineRule="auto"/>
        <w:jc w:val="both"/>
        <w:rPr>
          <w:rFonts w:ascii="Times New Roman" w:hAnsi="Times New Roman" w:cs="Times New Roman"/>
          <w:b/>
        </w:rPr>
      </w:pPr>
      <w:r w:rsidRPr="00F03AE2">
        <w:rPr>
          <w:rFonts w:ascii="Times New Roman" w:hAnsi="Times New Roman" w:cs="Times New Roman"/>
          <w:b/>
        </w:rPr>
        <w:t>Interpretación de Resultados</w:t>
      </w:r>
    </w:p>
    <w:p w14:paraId="4ECA732B" w14:textId="77777777" w:rsidR="00AB189B" w:rsidRPr="00F03AE2" w:rsidRDefault="00AB189B" w:rsidP="008B3AA5">
      <w:pPr>
        <w:spacing w:after="0" w:line="360" w:lineRule="auto"/>
        <w:jc w:val="both"/>
        <w:rPr>
          <w:rFonts w:ascii="Times New Roman" w:hAnsi="Times New Roman" w:cs="Times New Roman"/>
        </w:rPr>
      </w:pPr>
    </w:p>
    <w:p w14:paraId="0A280B8A" w14:textId="77777777" w:rsidR="00AB189B" w:rsidRPr="00F03AE2" w:rsidRDefault="00AB189B" w:rsidP="008B3AA5">
      <w:pPr>
        <w:spacing w:after="0" w:line="360" w:lineRule="auto"/>
        <w:jc w:val="both"/>
        <w:rPr>
          <w:rFonts w:ascii="Times New Roman" w:eastAsia="Times New Roman" w:hAnsi="Times New Roman" w:cs="Times New Roman"/>
          <w:color w:val="000000"/>
          <w:lang w:eastAsia="es-EC"/>
        </w:rPr>
      </w:pPr>
      <w:r w:rsidRPr="00F03AE2">
        <w:rPr>
          <w:rFonts w:ascii="Times New Roman" w:hAnsi="Times New Roman" w:cs="Times New Roman"/>
        </w:rPr>
        <w:t xml:space="preserve">Debido a que este valor es inversamente proporcional se concluye que a menor promedio de líneas de código, mayor será el resultado del índice de productividad. </w:t>
      </w:r>
      <w:r w:rsidRPr="00F03AE2">
        <w:rPr>
          <w:rFonts w:ascii="Times New Roman" w:eastAsia="Times New Roman" w:hAnsi="Times New Roman" w:cs="Times New Roman"/>
          <w:color w:val="000000"/>
          <w:lang w:eastAsia="es-EC"/>
        </w:rPr>
        <w:t>De tal forma que el tiempo promedio empleado para programar con CakePHP es  menor con respecto a Laravel con una diferencia de 1.927 horas.</w:t>
      </w:r>
    </w:p>
    <w:p w14:paraId="5DFB8658" w14:textId="77777777" w:rsidR="00C1081B" w:rsidRPr="00F03AE2" w:rsidRDefault="00C1081B" w:rsidP="008B3AA5">
      <w:pPr>
        <w:pStyle w:val="Estilo111"/>
        <w:numPr>
          <w:ilvl w:val="0"/>
          <w:numId w:val="0"/>
        </w:numPr>
        <w:spacing w:before="0" w:line="360" w:lineRule="auto"/>
        <w:rPr>
          <w:rFonts w:cs="Times New Roman"/>
          <w:szCs w:val="22"/>
        </w:rPr>
      </w:pPr>
    </w:p>
    <w:p w14:paraId="557BEA45" w14:textId="0F483A73" w:rsidR="003359B1" w:rsidRPr="00F03AE2" w:rsidRDefault="005A2E57" w:rsidP="00FA583C">
      <w:pPr>
        <w:pStyle w:val="Estilo111"/>
        <w:numPr>
          <w:ilvl w:val="2"/>
          <w:numId w:val="103"/>
        </w:numPr>
        <w:spacing w:before="0" w:line="360" w:lineRule="auto"/>
        <w:rPr>
          <w:rFonts w:cs="Times New Roman"/>
          <w:szCs w:val="22"/>
        </w:rPr>
      </w:pPr>
      <w:bookmarkStart w:id="215" w:name="_Toc425344930"/>
      <w:r w:rsidRPr="00F03AE2">
        <w:rPr>
          <w:rFonts w:cs="Times New Roman"/>
          <w:szCs w:val="22"/>
        </w:rPr>
        <w:t>Evaluación</w:t>
      </w:r>
      <w:r w:rsidR="00B632BB" w:rsidRPr="00F03AE2">
        <w:rPr>
          <w:rFonts w:cs="Times New Roman"/>
          <w:szCs w:val="22"/>
        </w:rPr>
        <w:t xml:space="preserve"> </w:t>
      </w:r>
      <w:r w:rsidR="00BE2F67" w:rsidRPr="00F03AE2">
        <w:rPr>
          <w:rFonts w:cs="Times New Roman"/>
          <w:szCs w:val="22"/>
        </w:rPr>
        <w:t xml:space="preserve">de resultados del </w:t>
      </w:r>
      <w:r w:rsidR="00AB189B" w:rsidRPr="00F03AE2">
        <w:rPr>
          <w:rFonts w:cs="Times New Roman"/>
          <w:szCs w:val="22"/>
        </w:rPr>
        <w:t>índice de productividad física (IPF)</w:t>
      </w:r>
      <w:r w:rsidR="00BB3FE1" w:rsidRPr="00F03AE2">
        <w:rPr>
          <w:rFonts w:cs="Times New Roman"/>
          <w:szCs w:val="22"/>
        </w:rPr>
        <w:t>.</w:t>
      </w:r>
      <w:bookmarkEnd w:id="215"/>
    </w:p>
    <w:p w14:paraId="0DD74438" w14:textId="77777777" w:rsidR="00B46AA2" w:rsidRPr="00F03AE2" w:rsidRDefault="00B46AA2" w:rsidP="008B3AA5">
      <w:pPr>
        <w:pStyle w:val="Estilo111"/>
        <w:numPr>
          <w:ilvl w:val="0"/>
          <w:numId w:val="0"/>
        </w:numPr>
        <w:spacing w:before="0" w:line="360" w:lineRule="auto"/>
        <w:ind w:left="720" w:hanging="720"/>
        <w:rPr>
          <w:rFonts w:cs="Times New Roman"/>
          <w:szCs w:val="22"/>
        </w:rPr>
      </w:pPr>
    </w:p>
    <w:p w14:paraId="6CC104C0" w14:textId="6BEE9073" w:rsidR="00D22439" w:rsidRPr="00F03AE2" w:rsidRDefault="00D22439"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or medio de la conclusión </w:t>
      </w:r>
      <w:r w:rsidR="00066E43" w:rsidRPr="00F03AE2">
        <w:rPr>
          <w:rFonts w:ascii="Times New Roman" w:hAnsi="Times New Roman" w:cs="Times New Roman"/>
        </w:rPr>
        <w:t xml:space="preserve">estadística </w:t>
      </w:r>
      <w:r w:rsidRPr="00F03AE2">
        <w:rPr>
          <w:rFonts w:ascii="Times New Roman" w:hAnsi="Times New Roman" w:cs="Times New Roman"/>
        </w:rPr>
        <w:t xml:space="preserve">obtenida a través </w:t>
      </w:r>
      <w:r w:rsidR="00066E43" w:rsidRPr="00F03AE2">
        <w:rPr>
          <w:rFonts w:ascii="Times New Roman" w:hAnsi="Times New Roman" w:cs="Times New Roman"/>
        </w:rPr>
        <w:t>de la prueba U de Mann-Whitney</w:t>
      </w:r>
      <w:r w:rsidRPr="00F03AE2">
        <w:rPr>
          <w:rFonts w:ascii="Times New Roman" w:hAnsi="Times New Roman" w:cs="Times New Roman"/>
        </w:rPr>
        <w:t xml:space="preserve"> de la Tabla 1</w:t>
      </w:r>
      <w:r w:rsidR="00B26228" w:rsidRPr="00F03AE2">
        <w:rPr>
          <w:rFonts w:ascii="Times New Roman" w:hAnsi="Times New Roman" w:cs="Times New Roman"/>
        </w:rPr>
        <w:t>2</w:t>
      </w:r>
      <w:r w:rsidR="00066936" w:rsidRPr="00F03AE2">
        <w:rPr>
          <w:rFonts w:ascii="Times New Roman" w:hAnsi="Times New Roman" w:cs="Times New Roman"/>
        </w:rPr>
        <w:t>-</w:t>
      </w:r>
      <w:r w:rsidR="00B26228" w:rsidRPr="00F03AE2">
        <w:rPr>
          <w:rFonts w:ascii="Times New Roman" w:hAnsi="Times New Roman" w:cs="Times New Roman"/>
        </w:rPr>
        <w:t>3</w:t>
      </w:r>
      <w:r w:rsidRPr="00F03AE2">
        <w:rPr>
          <w:rFonts w:ascii="Times New Roman" w:hAnsi="Times New Roman" w:cs="Times New Roman"/>
          <w:b/>
        </w:rPr>
        <w:t xml:space="preserve"> </w:t>
      </w:r>
      <w:r w:rsidRPr="00F03AE2">
        <w:rPr>
          <w:rFonts w:ascii="Times New Roman" w:hAnsi="Times New Roman" w:cs="Times New Roman"/>
        </w:rPr>
        <w:t xml:space="preserve"> con respecto a</w:t>
      </w:r>
      <w:r w:rsidR="00066E43" w:rsidRPr="00F03AE2">
        <w:rPr>
          <w:rFonts w:ascii="Times New Roman" w:hAnsi="Times New Roman" w:cs="Times New Roman"/>
        </w:rPr>
        <w:t>l índice de productividad física entre</w:t>
      </w:r>
      <w:r w:rsidRPr="00F03AE2">
        <w:rPr>
          <w:rFonts w:ascii="Times New Roman" w:hAnsi="Times New Roman" w:cs="Times New Roman"/>
        </w:rPr>
        <w:t xml:space="preserve"> CakePHP y Laravel, </w:t>
      </w:r>
      <w:r w:rsidR="00066E43" w:rsidRPr="00F03AE2">
        <w:rPr>
          <w:rFonts w:ascii="Times New Roman" w:hAnsi="Times New Roman" w:cs="Times New Roman"/>
        </w:rPr>
        <w:t>si</w:t>
      </w:r>
      <w:r w:rsidRPr="00F03AE2">
        <w:rPr>
          <w:rFonts w:ascii="Times New Roman" w:hAnsi="Times New Roman" w:cs="Times New Roman"/>
        </w:rPr>
        <w:t xml:space="preserve"> existe una diferencia significativa</w:t>
      </w:r>
      <w:r w:rsidR="00066E43" w:rsidRPr="00F03AE2">
        <w:rPr>
          <w:rFonts w:ascii="Times New Roman" w:hAnsi="Times New Roman" w:cs="Times New Roman"/>
        </w:rPr>
        <w:t xml:space="preserve">. </w:t>
      </w:r>
    </w:p>
    <w:p w14:paraId="3A288948" w14:textId="77777777" w:rsidR="00B26228" w:rsidRPr="00F03AE2" w:rsidRDefault="00B26228" w:rsidP="008B3AA5">
      <w:pPr>
        <w:spacing w:after="0" w:line="360" w:lineRule="auto"/>
        <w:jc w:val="both"/>
        <w:rPr>
          <w:rFonts w:ascii="Times New Roman" w:hAnsi="Times New Roman" w:cs="Times New Roman"/>
        </w:rPr>
      </w:pPr>
    </w:p>
    <w:p w14:paraId="6650B499" w14:textId="0DB7AED1" w:rsidR="00AB189B" w:rsidRPr="00F03AE2" w:rsidRDefault="00AB189B"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w:t>
      </w:r>
      <w:r w:rsidR="008C7C57" w:rsidRPr="00F03AE2">
        <w:rPr>
          <w:rFonts w:ascii="Times New Roman" w:hAnsi="Times New Roman" w:cs="Times New Roman"/>
        </w:rPr>
        <w:t>Figura</w:t>
      </w:r>
      <w:r w:rsidRPr="00F03AE2">
        <w:rPr>
          <w:rFonts w:ascii="Times New Roman" w:hAnsi="Times New Roman" w:cs="Times New Roman"/>
        </w:rPr>
        <w:t xml:space="preserve"> 3-</w:t>
      </w:r>
      <w:r w:rsidR="00007D9D" w:rsidRPr="00F03AE2">
        <w:rPr>
          <w:rFonts w:ascii="Times New Roman" w:hAnsi="Times New Roman" w:cs="Times New Roman"/>
        </w:rPr>
        <w:t>3</w:t>
      </w:r>
      <w:r w:rsidRPr="00F03AE2">
        <w:rPr>
          <w:rFonts w:ascii="Times New Roman" w:hAnsi="Times New Roman" w:cs="Times New Roman"/>
        </w:rPr>
        <w:t xml:space="preserve"> muestra la diferencia de promedios obtenidos por cada framework.</w:t>
      </w:r>
    </w:p>
    <w:p w14:paraId="2D760363" w14:textId="77777777" w:rsidR="00AB189B" w:rsidRPr="00F03AE2" w:rsidRDefault="00AB189B" w:rsidP="008B3AA5">
      <w:pPr>
        <w:spacing w:after="0" w:line="360" w:lineRule="auto"/>
        <w:jc w:val="both"/>
        <w:rPr>
          <w:rFonts w:ascii="Times New Roman" w:hAnsi="Times New Roman" w:cs="Times New Roman"/>
        </w:rPr>
      </w:pPr>
    </w:p>
    <w:p w14:paraId="7FC93DB1" w14:textId="1CA536B1" w:rsidR="00AB189B" w:rsidRPr="00F03AE2" w:rsidRDefault="00AB189B" w:rsidP="002B3B16">
      <w:pPr>
        <w:spacing w:after="0" w:line="240" w:lineRule="auto"/>
        <w:jc w:val="center"/>
        <w:rPr>
          <w:rFonts w:ascii="Times New Roman" w:hAnsi="Times New Roman" w:cs="Times New Roman"/>
        </w:rPr>
      </w:pPr>
      <w:r w:rsidRPr="00F03AE2">
        <w:rPr>
          <w:noProof/>
          <w:lang w:val="es-ES" w:eastAsia="es-ES"/>
        </w:rPr>
        <w:drawing>
          <wp:inline distT="0" distB="0" distL="0" distR="0" wp14:anchorId="092FEBB6" wp14:editId="7B7A33F0">
            <wp:extent cx="4873925" cy="3079630"/>
            <wp:effectExtent l="0" t="0" r="3175" b="6985"/>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7C3DFB7" w14:textId="1A278330" w:rsidR="00AB189B" w:rsidRPr="00F03AE2" w:rsidRDefault="002B3B16" w:rsidP="002B3B16">
      <w:pPr>
        <w:pStyle w:val="Figura"/>
        <w:spacing w:before="0" w:line="240" w:lineRule="auto"/>
        <w:jc w:val="left"/>
      </w:pPr>
      <w:bookmarkStart w:id="216" w:name="_Toc425188962"/>
      <w:r w:rsidRPr="00F03AE2">
        <w:t xml:space="preserve">       </w:t>
      </w:r>
      <w:r w:rsidR="00AB189B" w:rsidRPr="00F03AE2">
        <w:t>Figura 3-</w:t>
      </w:r>
      <w:r w:rsidR="00007D9D" w:rsidRPr="00F03AE2">
        <w:t>3</w:t>
      </w:r>
      <w:r w:rsidR="00AB189B" w:rsidRPr="00F03AE2">
        <w:t xml:space="preserve">. Promedios </w:t>
      </w:r>
      <w:r w:rsidR="00172B54" w:rsidRPr="00F03AE2">
        <w:t>índice de productividad física</w:t>
      </w:r>
      <w:r w:rsidR="00AB189B" w:rsidRPr="00F03AE2">
        <w:t xml:space="preserve"> CakePHP y Laravel</w:t>
      </w:r>
      <w:bookmarkEnd w:id="216"/>
    </w:p>
    <w:p w14:paraId="306A5E13" w14:textId="78E08BCB" w:rsidR="00AB189B" w:rsidRPr="00F03AE2" w:rsidRDefault="002B3B16" w:rsidP="002B3B16">
      <w:pPr>
        <w:spacing w:after="0" w:line="240" w:lineRule="auto"/>
        <w:jc w:val="both"/>
        <w:rPr>
          <w:rFonts w:ascii="Times New Roman" w:hAnsi="Times New Roman" w:cs="Times New Roman"/>
        </w:rPr>
      </w:pPr>
      <w:r w:rsidRPr="00F03AE2">
        <w:rPr>
          <w:rFonts w:ascii="Times New Roman" w:hAnsi="Times New Roman" w:cs="Times New Roman"/>
          <w:b/>
          <w:sz w:val="16"/>
        </w:rPr>
        <w:t xml:space="preserve">          </w:t>
      </w:r>
      <w:r w:rsidR="000527DB" w:rsidRPr="00F03AE2">
        <w:rPr>
          <w:rFonts w:ascii="Times New Roman" w:hAnsi="Times New Roman" w:cs="Times New Roman"/>
          <w:b/>
          <w:sz w:val="16"/>
        </w:rPr>
        <w:t>Fuente</w:t>
      </w:r>
      <w:r w:rsidR="00AB189B" w:rsidRPr="00F03AE2">
        <w:rPr>
          <w:rFonts w:ascii="Times New Roman" w:hAnsi="Times New Roman" w:cs="Times New Roman"/>
          <w:b/>
          <w:sz w:val="16"/>
        </w:rPr>
        <w:t>:</w:t>
      </w:r>
      <w:r w:rsidR="00AB189B" w:rsidRPr="00F03AE2">
        <w:rPr>
          <w:rFonts w:ascii="Times New Roman" w:hAnsi="Times New Roman" w:cs="Times New Roman"/>
          <w:sz w:val="16"/>
        </w:rPr>
        <w:t xml:space="preserve"> Maria Jose Samaniego</w:t>
      </w:r>
    </w:p>
    <w:p w14:paraId="7BA7DCA2" w14:textId="77777777" w:rsidR="00AB189B" w:rsidRPr="00F03AE2" w:rsidRDefault="00AB189B" w:rsidP="008B3AA5">
      <w:pPr>
        <w:spacing w:after="0" w:line="360" w:lineRule="auto"/>
        <w:jc w:val="both"/>
        <w:rPr>
          <w:rFonts w:ascii="Times New Roman" w:hAnsi="Times New Roman" w:cs="Times New Roman"/>
          <w:b/>
        </w:rPr>
      </w:pPr>
    </w:p>
    <w:p w14:paraId="6D091317" w14:textId="77777777" w:rsidR="00AB189B" w:rsidRPr="00F03AE2" w:rsidRDefault="00AB189B" w:rsidP="008B3AA5">
      <w:pPr>
        <w:spacing w:after="0" w:line="360" w:lineRule="auto"/>
        <w:jc w:val="center"/>
        <w:rPr>
          <w:rFonts w:ascii="Times New Roman" w:hAnsi="Times New Roman" w:cs="Times New Roman"/>
        </w:rPr>
      </w:pPr>
    </w:p>
    <w:p w14:paraId="71E736D7" w14:textId="19E8F1AD" w:rsidR="00C239A1" w:rsidRPr="00F03AE2" w:rsidRDefault="00C239A1" w:rsidP="008B3AA5">
      <w:pPr>
        <w:spacing w:after="0" w:line="360" w:lineRule="auto"/>
        <w:jc w:val="both"/>
        <w:rPr>
          <w:rFonts w:ascii="Times New Roman" w:hAnsi="Times New Roman" w:cs="Times New Roman"/>
          <w:b/>
        </w:rPr>
      </w:pPr>
      <w:r w:rsidRPr="00F03AE2">
        <w:rPr>
          <w:rFonts w:ascii="Times New Roman" w:hAnsi="Times New Roman" w:cs="Times New Roman"/>
          <w:b/>
        </w:rPr>
        <w:t xml:space="preserve">Interpretación de los Resultados </w:t>
      </w:r>
    </w:p>
    <w:p w14:paraId="21D259F8" w14:textId="77777777" w:rsidR="002B3B16" w:rsidRPr="00F03AE2" w:rsidRDefault="002B3B16" w:rsidP="008B3AA5">
      <w:pPr>
        <w:spacing w:after="0" w:line="360" w:lineRule="auto"/>
        <w:jc w:val="both"/>
        <w:rPr>
          <w:rFonts w:ascii="Times New Roman" w:hAnsi="Times New Roman" w:cs="Times New Roman"/>
          <w:b/>
        </w:rPr>
      </w:pPr>
    </w:p>
    <w:p w14:paraId="46337A53" w14:textId="07D79E99" w:rsidR="00AB189B" w:rsidRPr="00F03AE2" w:rsidRDefault="00AB189B"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Debido a que este valor es obtenido por medio de la relación entre las líneas de código y el tiempo empleado si existe una diferencia significativa entre CakePHP con 92,903 LDC/TE y Laravel con 39.102 LDC/TE. </w:t>
      </w:r>
    </w:p>
    <w:p w14:paraId="75EBF825" w14:textId="77777777" w:rsidR="00AB189B" w:rsidRPr="00F03AE2" w:rsidRDefault="00AB189B" w:rsidP="008B3AA5">
      <w:pPr>
        <w:spacing w:after="0" w:line="360" w:lineRule="auto"/>
        <w:jc w:val="both"/>
        <w:rPr>
          <w:rFonts w:ascii="Times New Roman" w:hAnsi="Times New Roman" w:cs="Times New Roman"/>
        </w:rPr>
      </w:pPr>
    </w:p>
    <w:p w14:paraId="789B95DB" w14:textId="7E30677C" w:rsidR="00AB189B" w:rsidRPr="00F03AE2" w:rsidRDefault="00AB189B" w:rsidP="008B3AA5">
      <w:pPr>
        <w:spacing w:after="0" w:line="360" w:lineRule="auto"/>
        <w:jc w:val="both"/>
        <w:rPr>
          <w:rFonts w:ascii="Times New Roman" w:hAnsi="Times New Roman" w:cs="Times New Roman"/>
        </w:rPr>
      </w:pPr>
      <w:r w:rsidRPr="00F03AE2">
        <w:rPr>
          <w:rFonts w:ascii="Times New Roman" w:hAnsi="Times New Roman" w:cs="Times New Roman"/>
        </w:rPr>
        <w:t>Como se puede observar que a menores líneas de código escritas por el programador en menor tiempo, la productividad de este se verá en aumento debido a la utilización del framework que ofrece estas ventajas.</w:t>
      </w:r>
    </w:p>
    <w:p w14:paraId="4DCB35B1" w14:textId="77777777" w:rsidR="00AB189B" w:rsidRPr="00F03AE2" w:rsidRDefault="00AB189B" w:rsidP="008B3AA5">
      <w:pPr>
        <w:spacing w:after="0" w:line="360" w:lineRule="auto"/>
        <w:jc w:val="both"/>
        <w:rPr>
          <w:rFonts w:ascii="Times New Roman" w:hAnsi="Times New Roman" w:cs="Times New Roman"/>
        </w:rPr>
      </w:pPr>
    </w:p>
    <w:p w14:paraId="6729C61E" w14:textId="027AEC74" w:rsidR="00797BCA" w:rsidRPr="00F03AE2" w:rsidRDefault="00007D9D" w:rsidP="00FA583C">
      <w:pPr>
        <w:pStyle w:val="Prrafodelista"/>
        <w:numPr>
          <w:ilvl w:val="1"/>
          <w:numId w:val="103"/>
        </w:numPr>
        <w:spacing w:after="0" w:line="360" w:lineRule="auto"/>
        <w:jc w:val="both"/>
        <w:rPr>
          <w:rFonts w:ascii="Times New Roman" w:hAnsi="Times New Roman" w:cs="Times New Roman"/>
          <w:b/>
        </w:rPr>
      </w:pPr>
      <w:r w:rsidRPr="00F03AE2">
        <w:rPr>
          <w:rFonts w:ascii="Times New Roman" w:hAnsi="Times New Roman" w:cs="Times New Roman"/>
          <w:b/>
        </w:rPr>
        <w:t>Demostración de la hipótesis</w:t>
      </w:r>
    </w:p>
    <w:p w14:paraId="48A25C64" w14:textId="77777777" w:rsidR="00F26D8C" w:rsidRPr="00F03AE2" w:rsidRDefault="00F26D8C" w:rsidP="008B3AA5">
      <w:pPr>
        <w:spacing w:after="0" w:line="360" w:lineRule="auto"/>
        <w:jc w:val="both"/>
        <w:rPr>
          <w:rFonts w:ascii="Times New Roman" w:hAnsi="Times New Roman" w:cs="Times New Roman"/>
        </w:rPr>
      </w:pPr>
    </w:p>
    <w:p w14:paraId="17BF4CF6" w14:textId="77777777" w:rsidR="00EE411C" w:rsidRPr="00F03AE2" w:rsidRDefault="00EE411C" w:rsidP="008B3AA5">
      <w:pPr>
        <w:spacing w:after="0" w:line="360" w:lineRule="auto"/>
        <w:jc w:val="both"/>
        <w:rPr>
          <w:rFonts w:ascii="Times New Roman" w:hAnsi="Times New Roman" w:cs="Times New Roman"/>
        </w:rPr>
      </w:pPr>
      <w:r w:rsidRPr="00F03AE2">
        <w:rPr>
          <w:rFonts w:ascii="Times New Roman" w:hAnsi="Times New Roman" w:cs="Times New Roman"/>
        </w:rPr>
        <w:t>Para el planteamiento de la hipótesis se tiene:</w:t>
      </w:r>
    </w:p>
    <w:p w14:paraId="20F82AAC" w14:textId="77777777" w:rsidR="00EE411C" w:rsidRPr="00F03AE2" w:rsidRDefault="00EE411C" w:rsidP="008B3AA5">
      <w:pPr>
        <w:spacing w:after="0" w:line="360" w:lineRule="auto"/>
        <w:jc w:val="both"/>
        <w:rPr>
          <w:rFonts w:ascii="Times New Roman" w:hAnsi="Times New Roman" w:cs="Times New Roman"/>
          <w:lang w:val="es-ES"/>
        </w:rPr>
      </w:pPr>
    </w:p>
    <w:p w14:paraId="6B89CFE4" w14:textId="57B0F5B5" w:rsidR="00EE411C" w:rsidRPr="00F03AE2" w:rsidRDefault="00FE4BB0" w:rsidP="008B3AA5">
      <w:pPr>
        <w:spacing w:after="0" w:line="360" w:lineRule="auto"/>
        <w:jc w:val="both"/>
        <w:rPr>
          <w:rFonts w:ascii="Times New Roman" w:hAnsi="Times New Roman" w:cs="Times New Roman"/>
          <w:lang w:val="es-ES"/>
        </w:rPr>
      </w:pPr>
      <w:r w:rsidRPr="00F03AE2">
        <w:rPr>
          <w:rFonts w:ascii="Times New Roman" w:hAnsi="Times New Roman" w:cs="Times New Roman"/>
          <w:b/>
          <w:lang w:val="es-ES"/>
        </w:rPr>
        <w:t>Ho</w:t>
      </w:r>
      <w:r w:rsidR="00EE411C" w:rsidRPr="00F03AE2">
        <w:rPr>
          <w:rFonts w:ascii="Times New Roman" w:hAnsi="Times New Roman" w:cs="Times New Roman"/>
          <w:b/>
          <w:lang w:val="es-ES"/>
        </w:rPr>
        <w:t>:</w:t>
      </w:r>
      <w:r w:rsidR="00EE411C" w:rsidRPr="00F03AE2">
        <w:rPr>
          <w:rFonts w:ascii="Times New Roman" w:hAnsi="Times New Roman" w:cs="Times New Roman"/>
          <w:lang w:val="es-ES"/>
        </w:rPr>
        <w:t xml:space="preserve"> La productividad del Framework CakePHP no es superior a Laravel, en el desarrollo del Sistema de Seguimiento de Incidentes de la Infraestructura de Red en la ESPOCH.</w:t>
      </w:r>
    </w:p>
    <w:p w14:paraId="40CDD8CF" w14:textId="77777777" w:rsidR="00007D9D" w:rsidRPr="00F03AE2" w:rsidRDefault="00007D9D" w:rsidP="008B3AA5">
      <w:pPr>
        <w:spacing w:after="0" w:line="360" w:lineRule="auto"/>
        <w:jc w:val="both"/>
        <w:rPr>
          <w:rFonts w:ascii="Times New Roman" w:hAnsi="Times New Roman" w:cs="Times New Roman"/>
          <w:b/>
          <w:lang w:val="es-ES"/>
        </w:rPr>
      </w:pPr>
    </w:p>
    <w:p w14:paraId="20F93BA4" w14:textId="77777777" w:rsidR="00F26D8C" w:rsidRPr="00F03AE2" w:rsidRDefault="00EE411C" w:rsidP="008B3AA5">
      <w:pPr>
        <w:spacing w:after="0" w:line="360" w:lineRule="auto"/>
        <w:jc w:val="both"/>
        <w:rPr>
          <w:rFonts w:ascii="Times New Roman" w:hAnsi="Times New Roman" w:cs="Times New Roman"/>
          <w:lang w:val="es-ES"/>
        </w:rPr>
      </w:pPr>
      <w:r w:rsidRPr="00F03AE2">
        <w:rPr>
          <w:rFonts w:ascii="Times New Roman" w:hAnsi="Times New Roman" w:cs="Times New Roman"/>
          <w:b/>
          <w:lang w:val="es-ES"/>
        </w:rPr>
        <w:t>H1:</w:t>
      </w:r>
      <w:r w:rsidRPr="00F03AE2">
        <w:rPr>
          <w:rFonts w:ascii="Times New Roman" w:hAnsi="Times New Roman" w:cs="Times New Roman"/>
          <w:lang w:val="es-ES"/>
        </w:rPr>
        <w:t xml:space="preserve"> </w:t>
      </w:r>
      <w:r w:rsidR="00797BCA" w:rsidRPr="00F03AE2">
        <w:rPr>
          <w:rFonts w:ascii="Times New Roman" w:hAnsi="Times New Roman" w:cs="Times New Roman"/>
          <w:lang w:val="es-ES"/>
        </w:rPr>
        <w:t>La productividad del Framework CakePHP es superior a Laravel, en el desarrollo del Sistema de Seguimiento de Incidentes de la Infraestru</w:t>
      </w:r>
      <w:r w:rsidR="003A760E" w:rsidRPr="00F03AE2">
        <w:rPr>
          <w:rFonts w:ascii="Times New Roman" w:hAnsi="Times New Roman" w:cs="Times New Roman"/>
          <w:lang w:val="es-ES"/>
        </w:rPr>
        <w:t>ctura de Red en la ESPOCH.</w:t>
      </w:r>
    </w:p>
    <w:p w14:paraId="0A2064FF" w14:textId="77777777" w:rsidR="00B249C7" w:rsidRPr="00F03AE2" w:rsidRDefault="00B249C7" w:rsidP="008B3AA5">
      <w:pPr>
        <w:spacing w:after="0" w:line="360" w:lineRule="auto"/>
        <w:rPr>
          <w:rFonts w:ascii="Times New Roman" w:hAnsi="Times New Roman" w:cs="Times New Roman"/>
        </w:rPr>
      </w:pPr>
    </w:p>
    <w:p w14:paraId="1471C5F1" w14:textId="77777777" w:rsidR="00EE411C" w:rsidRPr="00F03AE2" w:rsidRDefault="00EE411C" w:rsidP="008B3AA5">
      <w:pPr>
        <w:spacing w:after="0" w:line="360" w:lineRule="auto"/>
        <w:rPr>
          <w:rFonts w:ascii="Times New Roman" w:hAnsi="Times New Roman" w:cs="Times New Roman"/>
        </w:rPr>
      </w:pPr>
      <w:r w:rsidRPr="00F03AE2">
        <w:rPr>
          <w:rFonts w:ascii="Times New Roman" w:hAnsi="Times New Roman" w:cs="Times New Roman"/>
        </w:rPr>
        <w:t>µc = productividad de CakePHP</w:t>
      </w:r>
    </w:p>
    <w:p w14:paraId="6BC36D57" w14:textId="77777777" w:rsidR="00EE411C" w:rsidRPr="00F03AE2" w:rsidRDefault="00EE411C" w:rsidP="008B3AA5">
      <w:pPr>
        <w:spacing w:after="0" w:line="360" w:lineRule="auto"/>
        <w:rPr>
          <w:rFonts w:ascii="Times New Roman" w:hAnsi="Times New Roman" w:cs="Times New Roman"/>
        </w:rPr>
      </w:pPr>
      <w:r w:rsidRPr="00F03AE2">
        <w:rPr>
          <w:rFonts w:ascii="Times New Roman" w:hAnsi="Times New Roman" w:cs="Times New Roman"/>
        </w:rPr>
        <w:t>µl = productividad de Laravel</w:t>
      </w:r>
    </w:p>
    <w:p w14:paraId="434684B0" w14:textId="00799470" w:rsidR="00EE411C" w:rsidRPr="00F03AE2" w:rsidRDefault="00EE411C" w:rsidP="008B3AA5">
      <w:pPr>
        <w:spacing w:after="0" w:line="360" w:lineRule="auto"/>
        <w:jc w:val="center"/>
        <w:rPr>
          <w:rFonts w:ascii="Times New Roman" w:hAnsi="Times New Roman" w:cs="Times New Roman"/>
          <w:lang w:val="en-US"/>
        </w:rPr>
      </w:pPr>
      <w:r w:rsidRPr="00F03AE2">
        <w:rPr>
          <w:rFonts w:ascii="Times New Roman" w:hAnsi="Times New Roman" w:cs="Times New Roman"/>
          <w:lang w:val="en-US"/>
        </w:rPr>
        <w:t>H</w:t>
      </w:r>
      <w:r w:rsidR="00007D9D" w:rsidRPr="00F03AE2">
        <w:rPr>
          <w:rFonts w:ascii="Times New Roman" w:hAnsi="Times New Roman" w:cs="Times New Roman"/>
          <w:lang w:val="en-US"/>
        </w:rPr>
        <w:t>o</w:t>
      </w:r>
      <w:r w:rsidRPr="00F03AE2">
        <w:rPr>
          <w:rFonts w:ascii="Times New Roman" w:hAnsi="Times New Roman" w:cs="Times New Roman"/>
          <w:lang w:val="en-US"/>
        </w:rPr>
        <w:t>: µc &lt; µl</w:t>
      </w:r>
    </w:p>
    <w:p w14:paraId="035D24F0" w14:textId="77777777" w:rsidR="00EE411C" w:rsidRPr="00F03AE2" w:rsidRDefault="00EE411C" w:rsidP="008B3AA5">
      <w:pPr>
        <w:spacing w:after="0" w:line="360" w:lineRule="auto"/>
        <w:jc w:val="center"/>
        <w:rPr>
          <w:rFonts w:ascii="Times New Roman" w:hAnsi="Times New Roman" w:cs="Times New Roman"/>
          <w:lang w:val="en-US"/>
        </w:rPr>
      </w:pPr>
      <w:r w:rsidRPr="00F03AE2">
        <w:rPr>
          <w:rFonts w:ascii="Times New Roman" w:hAnsi="Times New Roman" w:cs="Times New Roman"/>
          <w:lang w:val="en-US"/>
        </w:rPr>
        <w:t>H1: µc &gt;= µl</w:t>
      </w:r>
    </w:p>
    <w:p w14:paraId="275ECC3A" w14:textId="77777777" w:rsidR="00EE411C" w:rsidRPr="00F03AE2" w:rsidRDefault="00EE411C" w:rsidP="008B3AA5">
      <w:pPr>
        <w:spacing w:after="0" w:line="360" w:lineRule="auto"/>
        <w:jc w:val="center"/>
        <w:rPr>
          <w:lang w:val="en-US"/>
        </w:rPr>
      </w:pPr>
    </w:p>
    <w:p w14:paraId="7ACD9A05" w14:textId="77777777" w:rsidR="00EE411C" w:rsidRPr="00F03AE2" w:rsidRDefault="00EE411C" w:rsidP="008B3AA5">
      <w:pPr>
        <w:spacing w:after="0" w:line="360" w:lineRule="auto"/>
        <w:jc w:val="both"/>
        <w:rPr>
          <w:rFonts w:ascii="Times New Roman" w:hAnsi="Times New Roman" w:cs="Times New Roman"/>
        </w:rPr>
      </w:pPr>
      <w:r w:rsidRPr="00F03AE2">
        <w:rPr>
          <w:rFonts w:ascii="Times New Roman" w:hAnsi="Times New Roman" w:cs="Times New Roman"/>
        </w:rPr>
        <w:t>Donde la variable dependiente de esta investigación es:</w:t>
      </w:r>
    </w:p>
    <w:p w14:paraId="1DD255F0" w14:textId="77777777" w:rsidR="002B3B16" w:rsidRPr="00F03AE2" w:rsidRDefault="002B3B16" w:rsidP="008B3AA5">
      <w:pPr>
        <w:spacing w:after="0" w:line="360" w:lineRule="auto"/>
        <w:jc w:val="both"/>
        <w:rPr>
          <w:rFonts w:ascii="Times New Roman" w:hAnsi="Times New Roman" w:cs="Times New Roman"/>
        </w:rPr>
      </w:pPr>
    </w:p>
    <w:p w14:paraId="3C9AA090" w14:textId="77777777" w:rsidR="00EE411C" w:rsidRPr="00F03AE2" w:rsidRDefault="00EE411C" w:rsidP="00F53C45">
      <w:pPr>
        <w:pStyle w:val="Prrafodelista"/>
        <w:numPr>
          <w:ilvl w:val="0"/>
          <w:numId w:val="91"/>
        </w:numPr>
        <w:spacing w:after="0" w:line="360" w:lineRule="auto"/>
        <w:jc w:val="both"/>
        <w:rPr>
          <w:rFonts w:ascii="Times New Roman" w:hAnsi="Times New Roman" w:cs="Times New Roman"/>
        </w:rPr>
      </w:pPr>
      <w:r w:rsidRPr="00F03AE2">
        <w:rPr>
          <w:rFonts w:ascii="Times New Roman" w:hAnsi="Times New Roman" w:cs="Times New Roman"/>
        </w:rPr>
        <w:t>Productividad</w:t>
      </w:r>
    </w:p>
    <w:p w14:paraId="30E950F8" w14:textId="77777777" w:rsidR="00FE4BB0" w:rsidRPr="00F03AE2" w:rsidRDefault="00FE4BB0" w:rsidP="008B3AA5">
      <w:pPr>
        <w:pStyle w:val="Prrafodelista"/>
        <w:spacing w:after="0" w:line="360" w:lineRule="auto"/>
        <w:jc w:val="both"/>
        <w:rPr>
          <w:rFonts w:ascii="Times New Roman" w:hAnsi="Times New Roman" w:cs="Times New Roman"/>
        </w:rPr>
      </w:pPr>
    </w:p>
    <w:p w14:paraId="130E79C6" w14:textId="77777777" w:rsidR="00EE411C" w:rsidRPr="00F03AE2" w:rsidRDefault="00EE411C" w:rsidP="008B3AA5">
      <w:pPr>
        <w:spacing w:after="0" w:line="360" w:lineRule="auto"/>
        <w:jc w:val="both"/>
        <w:rPr>
          <w:rFonts w:ascii="Times New Roman" w:hAnsi="Times New Roman" w:cs="Times New Roman"/>
        </w:rPr>
      </w:pPr>
      <w:r w:rsidRPr="00F03AE2">
        <w:rPr>
          <w:rFonts w:ascii="Times New Roman" w:hAnsi="Times New Roman" w:cs="Times New Roman"/>
        </w:rPr>
        <w:t>Y las variables independientes son:</w:t>
      </w:r>
    </w:p>
    <w:p w14:paraId="29379FAC" w14:textId="77777777" w:rsidR="002B3B16" w:rsidRPr="00F03AE2" w:rsidRDefault="002B3B16" w:rsidP="008B3AA5">
      <w:pPr>
        <w:spacing w:after="0" w:line="360" w:lineRule="auto"/>
        <w:jc w:val="both"/>
        <w:rPr>
          <w:rFonts w:ascii="Times New Roman" w:hAnsi="Times New Roman" w:cs="Times New Roman"/>
        </w:rPr>
      </w:pPr>
    </w:p>
    <w:p w14:paraId="2D626305" w14:textId="77777777" w:rsidR="00EE411C" w:rsidRPr="00F03AE2" w:rsidRDefault="00EE411C" w:rsidP="00F53C45">
      <w:pPr>
        <w:pStyle w:val="Prrafodelista"/>
        <w:numPr>
          <w:ilvl w:val="0"/>
          <w:numId w:val="91"/>
        </w:numPr>
        <w:spacing w:after="0" w:line="360" w:lineRule="auto"/>
        <w:jc w:val="both"/>
        <w:rPr>
          <w:rFonts w:ascii="Times New Roman" w:hAnsi="Times New Roman" w:cs="Times New Roman"/>
        </w:rPr>
      </w:pPr>
      <w:r w:rsidRPr="00F03AE2">
        <w:rPr>
          <w:rFonts w:ascii="Times New Roman" w:hAnsi="Times New Roman" w:cs="Times New Roman"/>
        </w:rPr>
        <w:t>CakePHP</w:t>
      </w:r>
    </w:p>
    <w:p w14:paraId="327D723C" w14:textId="77777777" w:rsidR="00EE411C" w:rsidRPr="00F03AE2" w:rsidRDefault="00EE411C" w:rsidP="00F53C45">
      <w:pPr>
        <w:pStyle w:val="Prrafodelista"/>
        <w:numPr>
          <w:ilvl w:val="0"/>
          <w:numId w:val="91"/>
        </w:numPr>
        <w:spacing w:after="0" w:line="360" w:lineRule="auto"/>
        <w:jc w:val="both"/>
        <w:rPr>
          <w:rFonts w:ascii="Times New Roman" w:hAnsi="Times New Roman" w:cs="Times New Roman"/>
        </w:rPr>
      </w:pPr>
      <w:r w:rsidRPr="00F03AE2">
        <w:rPr>
          <w:rFonts w:ascii="Times New Roman" w:hAnsi="Times New Roman" w:cs="Times New Roman"/>
        </w:rPr>
        <w:t>Laravel</w:t>
      </w:r>
    </w:p>
    <w:p w14:paraId="11944336" w14:textId="77777777" w:rsidR="00532F3F" w:rsidRPr="00F03AE2" w:rsidRDefault="00532F3F" w:rsidP="008B3AA5">
      <w:pPr>
        <w:pStyle w:val="Prrafodelista"/>
        <w:spacing w:after="0" w:line="360" w:lineRule="auto"/>
        <w:jc w:val="both"/>
        <w:rPr>
          <w:rFonts w:ascii="Times New Roman" w:hAnsi="Times New Roman" w:cs="Times New Roman"/>
        </w:rPr>
      </w:pPr>
    </w:p>
    <w:p w14:paraId="7FE3392B" w14:textId="6534C28C" w:rsidR="00AD41F6" w:rsidRPr="00F03AE2" w:rsidRDefault="00532F3F"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base a los resultados de la </w:t>
      </w:r>
      <w:r w:rsidR="00FE4BB0" w:rsidRPr="00F03AE2">
        <w:rPr>
          <w:rFonts w:ascii="Times New Roman" w:hAnsi="Times New Roman" w:cs="Times New Roman"/>
        </w:rPr>
        <w:t>Figura 3-</w:t>
      </w:r>
      <w:r w:rsidR="00007D9D" w:rsidRPr="00F03AE2">
        <w:rPr>
          <w:rFonts w:ascii="Times New Roman" w:hAnsi="Times New Roman" w:cs="Times New Roman"/>
        </w:rPr>
        <w:t>3</w:t>
      </w:r>
      <w:r w:rsidRPr="00F03AE2">
        <w:rPr>
          <w:rFonts w:ascii="Times New Roman" w:hAnsi="Times New Roman" w:cs="Times New Roman"/>
        </w:rPr>
        <w:t xml:space="preserve">  se procede a demostrar la hipótesis planteada en esta investigación. Debido que el </w:t>
      </w:r>
      <w:r w:rsidR="00FE4BB0" w:rsidRPr="00F03AE2">
        <w:rPr>
          <w:rFonts w:ascii="Times New Roman" w:hAnsi="Times New Roman" w:cs="Times New Roman"/>
        </w:rPr>
        <w:t xml:space="preserve">índice de productividad es un valor promediado de líneas de código escritas por el desarrollador y el tiempo empleado para su desarrollo, el </w:t>
      </w:r>
      <w:r w:rsidRPr="00F03AE2">
        <w:rPr>
          <w:rFonts w:ascii="Times New Roman" w:hAnsi="Times New Roman" w:cs="Times New Roman"/>
        </w:rPr>
        <w:t xml:space="preserve">framework CakePHP ha obtenido un mejor </w:t>
      </w:r>
      <w:r w:rsidR="00FE4BB0" w:rsidRPr="00F03AE2">
        <w:rPr>
          <w:rFonts w:ascii="Times New Roman" w:hAnsi="Times New Roman" w:cs="Times New Roman"/>
        </w:rPr>
        <w:t>resultado con un promedio de 92,903 LDC/TE</w:t>
      </w:r>
      <w:r w:rsidRPr="00F03AE2">
        <w:rPr>
          <w:rFonts w:ascii="Times New Roman" w:hAnsi="Times New Roman" w:cs="Times New Roman"/>
        </w:rPr>
        <w:t xml:space="preserve"> frente a Laravel, por lo cual se procede a aceptar la hipótesis alternativa</w:t>
      </w:r>
      <w:r w:rsidR="002B7AB0" w:rsidRPr="00F03AE2">
        <w:rPr>
          <w:rFonts w:ascii="Times New Roman" w:hAnsi="Times New Roman" w:cs="Times New Roman"/>
        </w:rPr>
        <w:t xml:space="preserve"> haciendo uso de la estadística inferencial.</w:t>
      </w:r>
    </w:p>
    <w:p w14:paraId="4B151C8F" w14:textId="77777777" w:rsidR="002B7AB0" w:rsidRPr="00F03AE2" w:rsidRDefault="002B7AB0" w:rsidP="008B3AA5">
      <w:pPr>
        <w:spacing w:after="0" w:line="360" w:lineRule="auto"/>
        <w:jc w:val="both"/>
        <w:rPr>
          <w:rFonts w:ascii="Times New Roman" w:hAnsi="Times New Roman" w:cs="Times New Roman"/>
          <w:szCs w:val="24"/>
        </w:rPr>
      </w:pPr>
    </w:p>
    <w:p w14:paraId="2D689AC6" w14:textId="77777777" w:rsidR="00F26D8C" w:rsidRPr="00F03AE2" w:rsidRDefault="00F26D8C" w:rsidP="008B3AA5">
      <w:pPr>
        <w:spacing w:after="0" w:line="360" w:lineRule="auto"/>
        <w:rPr>
          <w:rFonts w:ascii="Times New Roman" w:hAnsi="Times New Roman" w:cs="Times New Roman"/>
          <w:sz w:val="24"/>
          <w:szCs w:val="24"/>
        </w:rPr>
      </w:pPr>
    </w:p>
    <w:p w14:paraId="1F9873FD" w14:textId="77777777" w:rsidR="005A4250" w:rsidRPr="00F03AE2" w:rsidRDefault="005A4250" w:rsidP="008B3AA5">
      <w:pPr>
        <w:spacing w:after="0" w:line="360" w:lineRule="auto"/>
        <w:rPr>
          <w:rFonts w:ascii="Times New Roman" w:hAnsi="Times New Roman" w:cs="Times New Roman"/>
          <w:b/>
          <w:sz w:val="24"/>
          <w:szCs w:val="24"/>
        </w:rPr>
      </w:pPr>
    </w:p>
    <w:p w14:paraId="1CEB4545" w14:textId="77777777" w:rsidR="00DE40BE" w:rsidRPr="00F03AE2" w:rsidRDefault="00DE40BE" w:rsidP="008B3AA5">
      <w:pPr>
        <w:spacing w:after="0"/>
      </w:pPr>
    </w:p>
    <w:p w14:paraId="08CD1B65" w14:textId="77777777" w:rsidR="00DE40BE" w:rsidRPr="00F03AE2" w:rsidRDefault="00DE40BE" w:rsidP="008B3AA5">
      <w:pPr>
        <w:spacing w:after="0"/>
      </w:pPr>
    </w:p>
    <w:p w14:paraId="3FA0B56D" w14:textId="77777777" w:rsidR="00DE40BE" w:rsidRPr="00F03AE2" w:rsidRDefault="00DE40BE" w:rsidP="008B3AA5">
      <w:pPr>
        <w:spacing w:after="0"/>
      </w:pPr>
    </w:p>
    <w:p w14:paraId="162602F4" w14:textId="77777777" w:rsidR="00DE40BE" w:rsidRPr="00F03AE2" w:rsidRDefault="00DE40BE" w:rsidP="008B3AA5">
      <w:pPr>
        <w:spacing w:after="0"/>
      </w:pPr>
    </w:p>
    <w:p w14:paraId="4B4C0862" w14:textId="77777777" w:rsidR="00DE40BE" w:rsidRPr="00F03AE2" w:rsidRDefault="00DE40BE" w:rsidP="008B3AA5">
      <w:pPr>
        <w:spacing w:after="0"/>
      </w:pPr>
    </w:p>
    <w:p w14:paraId="3EEA64DA" w14:textId="77777777" w:rsidR="00DE40BE" w:rsidRPr="00F03AE2" w:rsidRDefault="00DE40BE" w:rsidP="008B3AA5">
      <w:pPr>
        <w:spacing w:after="0"/>
      </w:pPr>
    </w:p>
    <w:p w14:paraId="01D4155C" w14:textId="77777777" w:rsidR="00FE4BB0" w:rsidRPr="00F03AE2" w:rsidRDefault="00FE4BB0" w:rsidP="008B3AA5">
      <w:pPr>
        <w:spacing w:after="0"/>
      </w:pPr>
    </w:p>
    <w:p w14:paraId="4044270A" w14:textId="77777777" w:rsidR="00FE4BB0" w:rsidRPr="00F03AE2" w:rsidRDefault="00FE4BB0" w:rsidP="008B3AA5">
      <w:pPr>
        <w:spacing w:after="0"/>
      </w:pPr>
    </w:p>
    <w:p w14:paraId="412BE373" w14:textId="77777777" w:rsidR="00DE40BE" w:rsidRPr="00F03AE2" w:rsidRDefault="00DE40BE" w:rsidP="008B3AA5">
      <w:pPr>
        <w:spacing w:after="0"/>
      </w:pPr>
    </w:p>
    <w:p w14:paraId="34185D03" w14:textId="77777777" w:rsidR="00007D9D" w:rsidRPr="00F03AE2" w:rsidRDefault="00007D9D" w:rsidP="008B3AA5">
      <w:pPr>
        <w:spacing w:after="0"/>
      </w:pPr>
    </w:p>
    <w:p w14:paraId="25B50200" w14:textId="77777777" w:rsidR="00007D9D" w:rsidRPr="00F03AE2" w:rsidRDefault="00007D9D" w:rsidP="008B3AA5">
      <w:pPr>
        <w:spacing w:after="0"/>
      </w:pPr>
    </w:p>
    <w:p w14:paraId="2C1A7F89" w14:textId="77777777" w:rsidR="00007D9D" w:rsidRPr="00F03AE2" w:rsidRDefault="00007D9D" w:rsidP="008B3AA5">
      <w:pPr>
        <w:spacing w:after="0"/>
      </w:pPr>
    </w:p>
    <w:p w14:paraId="0F9B73D4" w14:textId="77777777" w:rsidR="00007D9D" w:rsidRPr="00F03AE2" w:rsidRDefault="00007D9D" w:rsidP="008B3AA5">
      <w:pPr>
        <w:spacing w:after="0"/>
      </w:pPr>
    </w:p>
    <w:p w14:paraId="59B74350" w14:textId="77777777" w:rsidR="00007D9D" w:rsidRPr="00F03AE2" w:rsidRDefault="00007D9D" w:rsidP="008B3AA5">
      <w:pPr>
        <w:spacing w:after="0"/>
      </w:pPr>
    </w:p>
    <w:p w14:paraId="669E2FD9" w14:textId="77777777" w:rsidR="00007D9D" w:rsidRPr="00F03AE2" w:rsidRDefault="00007D9D" w:rsidP="008B3AA5">
      <w:pPr>
        <w:spacing w:after="0"/>
      </w:pPr>
    </w:p>
    <w:p w14:paraId="4463BFC1" w14:textId="77777777" w:rsidR="00B26228" w:rsidRPr="00F03AE2" w:rsidRDefault="00B26228" w:rsidP="008B3AA5">
      <w:pPr>
        <w:spacing w:after="0"/>
      </w:pPr>
    </w:p>
    <w:p w14:paraId="41C03218" w14:textId="77777777" w:rsidR="00B26228" w:rsidRPr="00F03AE2" w:rsidRDefault="00B26228" w:rsidP="008B3AA5">
      <w:pPr>
        <w:spacing w:after="0"/>
      </w:pPr>
    </w:p>
    <w:p w14:paraId="054E9A8A" w14:textId="77777777" w:rsidR="00B26228" w:rsidRPr="00F03AE2" w:rsidRDefault="00B26228" w:rsidP="008B3AA5">
      <w:pPr>
        <w:spacing w:after="0"/>
      </w:pPr>
    </w:p>
    <w:p w14:paraId="135CF83B" w14:textId="564F0810" w:rsidR="00DE40BE" w:rsidRPr="00F03AE2" w:rsidRDefault="00DE40BE" w:rsidP="008B3AA5">
      <w:pPr>
        <w:pStyle w:val="CAPITULO"/>
        <w:spacing w:before="0" w:line="360" w:lineRule="auto"/>
        <w:rPr>
          <w:szCs w:val="22"/>
        </w:rPr>
      </w:pPr>
      <w:bookmarkStart w:id="217" w:name="_Toc425344931"/>
      <w:r w:rsidRPr="00F03AE2">
        <w:rPr>
          <w:szCs w:val="22"/>
        </w:rPr>
        <w:t xml:space="preserve">CAPITULO </w:t>
      </w:r>
      <w:r w:rsidR="00007D9D" w:rsidRPr="00F03AE2">
        <w:rPr>
          <w:szCs w:val="22"/>
        </w:rPr>
        <w:t>I</w:t>
      </w:r>
      <w:r w:rsidRPr="00F03AE2">
        <w:rPr>
          <w:szCs w:val="22"/>
        </w:rPr>
        <w:t>V</w:t>
      </w:r>
      <w:bookmarkEnd w:id="217"/>
    </w:p>
    <w:p w14:paraId="077B0972" w14:textId="77777777" w:rsidR="00DE40BE" w:rsidRPr="00F03AE2" w:rsidRDefault="00DE40BE" w:rsidP="008B3AA5">
      <w:pPr>
        <w:spacing w:after="0" w:line="360" w:lineRule="auto"/>
        <w:jc w:val="center"/>
      </w:pPr>
    </w:p>
    <w:p w14:paraId="3AFC6412" w14:textId="77777777" w:rsidR="00F26D8C" w:rsidRPr="00F03AE2" w:rsidRDefault="00F26D8C" w:rsidP="008B3AA5">
      <w:pPr>
        <w:pStyle w:val="CAPITULO"/>
        <w:spacing w:before="0" w:line="360" w:lineRule="auto"/>
        <w:rPr>
          <w:rFonts w:cs="Times New Roman"/>
          <w:szCs w:val="22"/>
        </w:rPr>
      </w:pPr>
    </w:p>
    <w:p w14:paraId="7F97D9EE" w14:textId="6CEB4A86" w:rsidR="00A45B17" w:rsidRPr="00F03AE2" w:rsidRDefault="00A45B17" w:rsidP="006032D5">
      <w:pPr>
        <w:pStyle w:val="CAPITULO"/>
        <w:spacing w:before="0" w:line="360" w:lineRule="auto"/>
        <w:jc w:val="left"/>
        <w:rPr>
          <w:szCs w:val="22"/>
        </w:rPr>
      </w:pPr>
      <w:bookmarkStart w:id="218" w:name="_Toc425344932"/>
      <w:r w:rsidRPr="00F03AE2">
        <w:rPr>
          <w:szCs w:val="22"/>
        </w:rPr>
        <w:t>SISTEMA DE SEGUIMIENTO DE INCIDENTES DE LA INFRAESTRUCTURA DE RED EN LA ESPOCH</w:t>
      </w:r>
      <w:bookmarkEnd w:id="218"/>
    </w:p>
    <w:p w14:paraId="55F547E6" w14:textId="77777777" w:rsidR="002B3B16" w:rsidRPr="00F03AE2" w:rsidRDefault="002B3B16" w:rsidP="008B3AA5">
      <w:pPr>
        <w:spacing w:after="0" w:line="360" w:lineRule="auto"/>
        <w:jc w:val="center"/>
        <w:rPr>
          <w:rFonts w:ascii="Times New Roman" w:hAnsi="Times New Roman" w:cs="Times New Roman"/>
          <w:b/>
        </w:rPr>
      </w:pPr>
    </w:p>
    <w:p w14:paraId="6672C36F" w14:textId="4A4968F5" w:rsidR="007D2D21" w:rsidRPr="00F03AE2" w:rsidRDefault="00007D9D" w:rsidP="00F53C45">
      <w:pPr>
        <w:pStyle w:val="11"/>
        <w:numPr>
          <w:ilvl w:val="1"/>
          <w:numId w:val="100"/>
        </w:numPr>
        <w:spacing w:before="0" w:line="360" w:lineRule="auto"/>
        <w:rPr>
          <w:rFonts w:cs="Times New Roman"/>
          <w:szCs w:val="22"/>
        </w:rPr>
      </w:pPr>
      <w:bookmarkStart w:id="219" w:name="_Toc421023284"/>
      <w:bookmarkStart w:id="220" w:name="_Toc425344933"/>
      <w:r w:rsidRPr="00F03AE2">
        <w:rPr>
          <w:rFonts w:cs="Times New Roman"/>
          <w:szCs w:val="22"/>
        </w:rPr>
        <w:t>Introducción</w:t>
      </w:r>
      <w:bookmarkEnd w:id="219"/>
      <w:bookmarkEnd w:id="220"/>
    </w:p>
    <w:p w14:paraId="01340B08" w14:textId="77777777" w:rsidR="00F36B59" w:rsidRPr="00F03AE2" w:rsidRDefault="00F36B59" w:rsidP="008B3AA5">
      <w:pPr>
        <w:spacing w:after="0" w:line="360" w:lineRule="auto"/>
        <w:jc w:val="both"/>
        <w:rPr>
          <w:rFonts w:ascii="Times New Roman" w:hAnsi="Times New Roman" w:cs="Times New Roman"/>
        </w:rPr>
      </w:pPr>
    </w:p>
    <w:p w14:paraId="4497DABE" w14:textId="77777777" w:rsidR="00F8585D" w:rsidRPr="00F03AE2" w:rsidRDefault="00F8585D"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n la Escuela Superior Politécnica de Chimborazo ocurren diariamente incidencias que causan interrupción en el servicio. Al no existir un sistema informático que permita automatizar la gestión y seguimiento de  incidentes se desea crear una aplicación web que optimice el servicio de atención al cliente. </w:t>
      </w:r>
    </w:p>
    <w:p w14:paraId="10AF84A4" w14:textId="77777777" w:rsidR="00F8585D" w:rsidRPr="00F03AE2" w:rsidRDefault="00F8585D" w:rsidP="008B3AA5">
      <w:pPr>
        <w:spacing w:after="0" w:line="360" w:lineRule="auto"/>
        <w:jc w:val="both"/>
        <w:rPr>
          <w:rFonts w:ascii="Times New Roman" w:hAnsi="Times New Roman" w:cs="Times New Roman"/>
        </w:rPr>
      </w:pPr>
    </w:p>
    <w:p w14:paraId="38804FCF" w14:textId="26F1F2DE" w:rsidR="00336C3E" w:rsidRPr="00F03AE2" w:rsidRDefault="00EE70FC" w:rsidP="008B3AA5">
      <w:pPr>
        <w:spacing w:after="0" w:line="360" w:lineRule="auto"/>
        <w:jc w:val="both"/>
        <w:rPr>
          <w:rFonts w:ascii="Times New Roman" w:hAnsi="Times New Roman" w:cs="Times New Roman"/>
        </w:rPr>
      </w:pPr>
      <w:r w:rsidRPr="00F03AE2">
        <w:rPr>
          <w:rFonts w:ascii="Times New Roman" w:hAnsi="Times New Roman" w:cs="Times New Roman"/>
        </w:rPr>
        <w:t>La</w:t>
      </w:r>
      <w:r w:rsidR="00F03491" w:rsidRPr="00F03AE2">
        <w:rPr>
          <w:rFonts w:ascii="Times New Roman" w:hAnsi="Times New Roman" w:cs="Times New Roman"/>
        </w:rPr>
        <w:t xml:space="preserve"> </w:t>
      </w:r>
      <w:r w:rsidRPr="00F03AE2">
        <w:rPr>
          <w:rFonts w:ascii="Times New Roman" w:hAnsi="Times New Roman" w:cs="Times New Roman"/>
        </w:rPr>
        <w:t xml:space="preserve">Dirección de Tecnologías de la Información y Comunicación tiene como objetivos brindar asistencia y mantenimiento a los sistemas informáticos administrativos, académicos, y de la organización, como también proporcionar servicios de mantenimiento de Hardware, Software y redes computacionales. Dicha asistencia involucra el </w:t>
      </w:r>
      <w:r w:rsidR="00ED3A65" w:rsidRPr="00F03AE2">
        <w:rPr>
          <w:rFonts w:ascii="Times New Roman" w:hAnsi="Times New Roman" w:cs="Times New Roman"/>
        </w:rPr>
        <w:t>seguimiento</w:t>
      </w:r>
      <w:r w:rsidRPr="00F03AE2">
        <w:rPr>
          <w:rFonts w:ascii="Times New Roman" w:hAnsi="Times New Roman" w:cs="Times New Roman"/>
        </w:rPr>
        <w:t xml:space="preserve"> de los incidentes que ocurren dentro de la ESPOCH, los cuales son reportados por llamadas telefónicas, correo electrónico o a su vez </w:t>
      </w:r>
      <w:r w:rsidR="00336C3E" w:rsidRPr="00F03AE2">
        <w:rPr>
          <w:rFonts w:ascii="Times New Roman" w:hAnsi="Times New Roman" w:cs="Times New Roman"/>
        </w:rPr>
        <w:t>personalmente</w:t>
      </w:r>
      <w:r w:rsidRPr="00F03AE2">
        <w:rPr>
          <w:rFonts w:ascii="Times New Roman" w:hAnsi="Times New Roman" w:cs="Times New Roman"/>
        </w:rPr>
        <w:t xml:space="preserve"> en la misma dirección.  </w:t>
      </w:r>
    </w:p>
    <w:p w14:paraId="4D8A7068" w14:textId="77777777" w:rsidR="00DE40BE" w:rsidRPr="00F03AE2" w:rsidRDefault="00DE40BE" w:rsidP="008B3AA5">
      <w:pPr>
        <w:spacing w:after="0" w:line="360" w:lineRule="auto"/>
        <w:jc w:val="both"/>
        <w:rPr>
          <w:rFonts w:ascii="Times New Roman" w:hAnsi="Times New Roman" w:cs="Times New Roman"/>
        </w:rPr>
      </w:pPr>
    </w:p>
    <w:p w14:paraId="2D8295F0" w14:textId="49E7B24C" w:rsidR="0011778F" w:rsidRPr="00F03AE2" w:rsidRDefault="00EE70FC"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 información reportada es almacenada en documentos en la nube con GoogleDrive </w:t>
      </w:r>
      <w:r w:rsidR="00336C3E" w:rsidRPr="00F03AE2">
        <w:rPr>
          <w:rFonts w:ascii="Times New Roman" w:hAnsi="Times New Roman" w:cs="Times New Roman"/>
        </w:rPr>
        <w:t>permitiendo que sea expuesta a la</w:t>
      </w:r>
      <w:r w:rsidR="00F03491" w:rsidRPr="00F03AE2">
        <w:rPr>
          <w:rFonts w:ascii="Times New Roman" w:hAnsi="Times New Roman" w:cs="Times New Roman"/>
        </w:rPr>
        <w:t xml:space="preserve"> </w:t>
      </w:r>
      <w:r w:rsidR="00336C3E" w:rsidRPr="00F03AE2">
        <w:rPr>
          <w:rFonts w:ascii="Times New Roman" w:hAnsi="Times New Roman" w:cs="Times New Roman"/>
        </w:rPr>
        <w:t>inconsistencia y redundancia de esta</w:t>
      </w:r>
      <w:r w:rsidR="00726A2D" w:rsidRPr="00F03AE2">
        <w:rPr>
          <w:rFonts w:ascii="Times New Roman" w:hAnsi="Times New Roman" w:cs="Times New Roman"/>
        </w:rPr>
        <w:t>,</w:t>
      </w:r>
      <w:r w:rsidR="00336C3E" w:rsidRPr="00F03AE2">
        <w:rPr>
          <w:rFonts w:ascii="Times New Roman" w:hAnsi="Times New Roman" w:cs="Times New Roman"/>
        </w:rPr>
        <w:t xml:space="preserve"> dificultando su acceso de manera rápida por medio del personal de DTIC </w:t>
      </w:r>
      <w:r w:rsidR="0011778F" w:rsidRPr="00F03AE2">
        <w:rPr>
          <w:rFonts w:ascii="Times New Roman" w:hAnsi="Times New Roman" w:cs="Times New Roman"/>
        </w:rPr>
        <w:t xml:space="preserve">y </w:t>
      </w:r>
      <w:r w:rsidRPr="00F03AE2">
        <w:rPr>
          <w:rFonts w:ascii="Times New Roman" w:hAnsi="Times New Roman" w:cs="Times New Roman"/>
        </w:rPr>
        <w:t xml:space="preserve">además de </w:t>
      </w:r>
      <w:r w:rsidR="0011778F" w:rsidRPr="00F03AE2">
        <w:rPr>
          <w:rFonts w:ascii="Times New Roman" w:hAnsi="Times New Roman" w:cs="Times New Roman"/>
        </w:rPr>
        <w:t>que no exista un seguimiento</w:t>
      </w:r>
      <w:r w:rsidRPr="00F03AE2">
        <w:rPr>
          <w:rFonts w:ascii="Times New Roman" w:hAnsi="Times New Roman" w:cs="Times New Roman"/>
        </w:rPr>
        <w:t>.</w:t>
      </w:r>
    </w:p>
    <w:p w14:paraId="05BED495" w14:textId="77777777" w:rsidR="00F26D8C" w:rsidRPr="00F03AE2" w:rsidRDefault="00F26D8C" w:rsidP="008B3AA5">
      <w:pPr>
        <w:spacing w:after="0" w:line="360" w:lineRule="auto"/>
        <w:jc w:val="both"/>
        <w:rPr>
          <w:rFonts w:ascii="Times New Roman" w:hAnsi="Times New Roman" w:cs="Times New Roman"/>
        </w:rPr>
      </w:pPr>
    </w:p>
    <w:p w14:paraId="04EE1B0B" w14:textId="77777777" w:rsidR="0079496A" w:rsidRPr="00F03AE2" w:rsidRDefault="00EE70FC"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or esta razón se desea crear un sistema web que permita  proveer soporte y asistencia a sus clientes o empleados por medio de un seguimiento de incidentes con el fin de </w:t>
      </w:r>
      <w:r w:rsidR="0011778F" w:rsidRPr="00F03AE2">
        <w:rPr>
          <w:rFonts w:ascii="Times New Roman" w:hAnsi="Times New Roman" w:cs="Times New Roman"/>
        </w:rPr>
        <w:t>m</w:t>
      </w:r>
      <w:r w:rsidRPr="00F03AE2">
        <w:rPr>
          <w:rFonts w:ascii="Times New Roman" w:hAnsi="Times New Roman" w:cs="Times New Roman"/>
        </w:rPr>
        <w:t>ejorar su servicio de atención y regularizar el volumen de t</w:t>
      </w:r>
      <w:r w:rsidR="00F8585D" w:rsidRPr="00F03AE2">
        <w:rPr>
          <w:rFonts w:ascii="Times New Roman" w:hAnsi="Times New Roman" w:cs="Times New Roman"/>
        </w:rPr>
        <w:t xml:space="preserve">rabajo del personal de soporte. </w:t>
      </w:r>
      <w:r w:rsidR="00896186" w:rsidRPr="00F03AE2">
        <w:rPr>
          <w:rFonts w:ascii="Times New Roman" w:hAnsi="Times New Roman" w:cs="Times New Roman"/>
        </w:rPr>
        <w:t>Se</w:t>
      </w:r>
      <w:r w:rsidR="00433FB1" w:rsidRPr="00F03AE2">
        <w:rPr>
          <w:rFonts w:ascii="Times New Roman" w:hAnsi="Times New Roman" w:cs="Times New Roman"/>
        </w:rPr>
        <w:t xml:space="preserve"> ha </w:t>
      </w:r>
      <w:r w:rsidR="005D4832" w:rsidRPr="00F03AE2">
        <w:rPr>
          <w:rFonts w:ascii="Times New Roman" w:hAnsi="Times New Roman" w:cs="Times New Roman"/>
        </w:rPr>
        <w:t>escogido</w:t>
      </w:r>
      <w:r w:rsidR="00433FB1" w:rsidRPr="00F03AE2">
        <w:rPr>
          <w:rFonts w:ascii="Times New Roman" w:hAnsi="Times New Roman" w:cs="Times New Roman"/>
        </w:rPr>
        <w:t xml:space="preserve"> la </w:t>
      </w:r>
      <w:r w:rsidR="005D4832" w:rsidRPr="00F03AE2">
        <w:rPr>
          <w:rFonts w:ascii="Times New Roman" w:hAnsi="Times New Roman" w:cs="Times New Roman"/>
        </w:rPr>
        <w:t>Metodología</w:t>
      </w:r>
      <w:r w:rsidR="00433FB1" w:rsidRPr="00F03AE2">
        <w:rPr>
          <w:rFonts w:ascii="Times New Roman" w:hAnsi="Times New Roman" w:cs="Times New Roman"/>
        </w:rPr>
        <w:t xml:space="preserve"> SCRUM para el desarrollo del Sistema de seguimiento de incidentes de la in</w:t>
      </w:r>
      <w:r w:rsidR="005D4832" w:rsidRPr="00F03AE2">
        <w:rPr>
          <w:rFonts w:ascii="Times New Roman" w:hAnsi="Times New Roman" w:cs="Times New Roman"/>
        </w:rPr>
        <w:t>fraestructura de red en la ESPOCH.</w:t>
      </w:r>
    </w:p>
    <w:p w14:paraId="6C799F02" w14:textId="77777777" w:rsidR="00FE4BB0" w:rsidRPr="00F03AE2" w:rsidRDefault="00FE4BB0" w:rsidP="008B3AA5">
      <w:pPr>
        <w:spacing w:after="0" w:line="360" w:lineRule="auto"/>
        <w:jc w:val="both"/>
        <w:rPr>
          <w:rFonts w:ascii="Times New Roman" w:hAnsi="Times New Roman" w:cs="Times New Roman"/>
        </w:rPr>
      </w:pPr>
    </w:p>
    <w:p w14:paraId="5F9B4E0C" w14:textId="77777777" w:rsidR="00F14DD0" w:rsidRPr="00F03AE2" w:rsidRDefault="00FD2D6F" w:rsidP="008B3AA5">
      <w:pPr>
        <w:spacing w:after="0" w:line="360" w:lineRule="auto"/>
        <w:jc w:val="both"/>
        <w:rPr>
          <w:rFonts w:ascii="Times New Roman" w:hAnsi="Times New Roman" w:cs="Times New Roman"/>
        </w:rPr>
      </w:pPr>
      <w:r w:rsidRPr="00F03AE2">
        <w:rPr>
          <w:rFonts w:ascii="Times New Roman" w:hAnsi="Times New Roman" w:cs="Times New Roman"/>
        </w:rPr>
        <w:t>A continuación se detallará la fase de análisis con los diferentes requisitos de software, que debe cumplir el Sistema de Seguimiento de Incidentes para el área de Infraestructura de red de la Dirección de Tecnologías de la Información y Comunicación de la Escuela Superior Politécnica de Chimborazo; además de definir los límites del mismo.</w:t>
      </w:r>
    </w:p>
    <w:p w14:paraId="35CE715B" w14:textId="77777777" w:rsidR="00EC780B" w:rsidRPr="00F03AE2" w:rsidRDefault="00EC780B" w:rsidP="008B3AA5">
      <w:pPr>
        <w:spacing w:after="0" w:line="360" w:lineRule="auto"/>
        <w:jc w:val="both"/>
        <w:rPr>
          <w:rFonts w:ascii="Times New Roman" w:hAnsi="Times New Roman" w:cs="Times New Roman"/>
        </w:rPr>
      </w:pPr>
    </w:p>
    <w:p w14:paraId="3EE65E3A" w14:textId="778DA7B7" w:rsidR="000A5C1E" w:rsidRPr="00F03AE2" w:rsidRDefault="00007D9D" w:rsidP="00F53C45">
      <w:pPr>
        <w:pStyle w:val="11"/>
        <w:numPr>
          <w:ilvl w:val="1"/>
          <w:numId w:val="100"/>
        </w:numPr>
        <w:spacing w:before="0" w:line="360" w:lineRule="auto"/>
        <w:rPr>
          <w:rFonts w:cs="Times New Roman"/>
          <w:szCs w:val="22"/>
        </w:rPr>
      </w:pPr>
      <w:bookmarkStart w:id="221" w:name="_Toc421023286"/>
      <w:bookmarkStart w:id="222" w:name="_Toc425344934"/>
      <w:r w:rsidRPr="00F03AE2">
        <w:rPr>
          <w:rFonts w:cs="Times New Roman"/>
          <w:szCs w:val="22"/>
        </w:rPr>
        <w:t>Información general</w:t>
      </w:r>
      <w:bookmarkEnd w:id="221"/>
      <w:bookmarkEnd w:id="222"/>
    </w:p>
    <w:p w14:paraId="3E291C48" w14:textId="77777777" w:rsidR="00F26D8C" w:rsidRPr="00F03AE2" w:rsidRDefault="00F26D8C" w:rsidP="008B3AA5">
      <w:pPr>
        <w:pStyle w:val="Prrafodelista"/>
        <w:spacing w:after="0" w:line="360" w:lineRule="auto"/>
        <w:ind w:left="1080"/>
        <w:jc w:val="both"/>
        <w:rPr>
          <w:rFonts w:ascii="Times New Roman" w:hAnsi="Times New Roman" w:cs="Times New Roman"/>
          <w:b/>
        </w:rPr>
      </w:pPr>
    </w:p>
    <w:p w14:paraId="4A2EC342" w14:textId="77777777" w:rsidR="00F26D8C" w:rsidRPr="00F03AE2" w:rsidRDefault="000A5C1E" w:rsidP="008B3AA5">
      <w:pPr>
        <w:tabs>
          <w:tab w:val="left" w:pos="2445"/>
        </w:tabs>
        <w:spacing w:after="0" w:line="360" w:lineRule="auto"/>
        <w:jc w:val="both"/>
        <w:rPr>
          <w:rFonts w:ascii="Times New Roman" w:hAnsi="Times New Roman" w:cs="Times New Roman"/>
        </w:rPr>
      </w:pPr>
      <w:r w:rsidRPr="00F03AE2">
        <w:rPr>
          <w:rFonts w:ascii="Times New Roman" w:hAnsi="Times New Roman" w:cs="Times New Roman"/>
        </w:rPr>
        <w:t>La Escuela Superior Politécnica de Chimborazo, en el mes de julio del 2003 aprobó mediante resolución del H. Consejo Politécnico la reestructuración orgánica funcional de la institución, misma que involucró a las diferentes dependencias administrativas y académicas con la finalidad de lograr una administración moderna y eficiente en sus diferentes ámbitos</w:t>
      </w:r>
      <w:r w:rsidR="008A7D74" w:rsidRPr="00F03AE2">
        <w:rPr>
          <w:rFonts w:ascii="Times New Roman" w:hAnsi="Times New Roman" w:cs="Times New Roman"/>
          <w:sz w:val="16"/>
          <w:szCs w:val="16"/>
        </w:rPr>
        <w:fldChar w:fldCharType="begin"/>
      </w:r>
      <w:r w:rsidR="003421B4" w:rsidRPr="00F03AE2">
        <w:rPr>
          <w:rFonts w:ascii="Times New Roman" w:hAnsi="Times New Roman" w:cs="Times New Roman"/>
          <w:sz w:val="16"/>
          <w:szCs w:val="16"/>
        </w:rPr>
        <w:instrText xml:space="preserve"> ADDIN ZOTERO_ITEM CSL_CITATION {"citationID":"ZDyKaHi3","properties":{"formattedCitation":"{\\rtf (\\uc0\\u8220{}Escuela Superior Polit\\uc0\\u233{}cnica de Chimborazo,\\uc0\\u8221{} n.d.)}","plainCitation":"(“Escuela Superior Politécnica de Chimborazo,” n.d.)"},"citationItems":[{"id":256,"uris":["http://zotero.org/users/local/UBoVLAxq/items/UKNUVE7V"],"uri":["http://zotero.org/users/local/UBoVLAxq/items/UKNUVE7V"],"itemData":{"id":256,"type":"webpage","title":"Escuela Superior Politécnica de Chimborazo","URL":"http://espoch.edu.ec/","accessed":{"date-parts":[["2015",7,10]]}}}],"schema":"https://github.com/citation-style-language/schema/raw/master/csl-citation.json"} </w:instrText>
      </w:r>
      <w:r w:rsidR="008A7D74" w:rsidRPr="00F03AE2">
        <w:rPr>
          <w:rFonts w:ascii="Times New Roman" w:hAnsi="Times New Roman" w:cs="Times New Roman"/>
          <w:sz w:val="16"/>
          <w:szCs w:val="16"/>
        </w:rPr>
        <w:fldChar w:fldCharType="separate"/>
      </w:r>
      <w:r w:rsidR="003421B4" w:rsidRPr="00F03AE2">
        <w:rPr>
          <w:rFonts w:ascii="Times New Roman" w:hAnsi="Times New Roman" w:cs="Times New Roman"/>
          <w:sz w:val="16"/>
          <w:szCs w:val="16"/>
        </w:rPr>
        <w:t>(Escuela Superior Politécnica de Chimborazo, s.f.)</w:t>
      </w:r>
      <w:r w:rsidR="008A7D74" w:rsidRPr="00F03AE2">
        <w:rPr>
          <w:rFonts w:ascii="Times New Roman" w:hAnsi="Times New Roman" w:cs="Times New Roman"/>
          <w:sz w:val="16"/>
          <w:szCs w:val="16"/>
        </w:rPr>
        <w:fldChar w:fldCharType="end"/>
      </w:r>
      <w:r w:rsidRPr="00F03AE2">
        <w:rPr>
          <w:rFonts w:ascii="Times New Roman" w:hAnsi="Times New Roman" w:cs="Times New Roman"/>
        </w:rPr>
        <w:t xml:space="preserve">. </w:t>
      </w:r>
    </w:p>
    <w:p w14:paraId="7F05914A" w14:textId="77777777" w:rsidR="003421B4" w:rsidRPr="00F03AE2" w:rsidRDefault="003421B4" w:rsidP="008B3AA5">
      <w:pPr>
        <w:tabs>
          <w:tab w:val="left" w:pos="2445"/>
        </w:tabs>
        <w:spacing w:after="0" w:line="360" w:lineRule="auto"/>
        <w:jc w:val="both"/>
        <w:rPr>
          <w:rFonts w:ascii="Times New Roman" w:hAnsi="Times New Roman" w:cs="Times New Roman"/>
        </w:rPr>
      </w:pPr>
    </w:p>
    <w:p w14:paraId="13A3CDAE" w14:textId="77777777" w:rsidR="000A5C1E" w:rsidRPr="00F03AE2" w:rsidRDefault="000A5C1E" w:rsidP="008B3AA5">
      <w:pPr>
        <w:tabs>
          <w:tab w:val="left" w:pos="2445"/>
        </w:tabs>
        <w:spacing w:after="0" w:line="360" w:lineRule="auto"/>
        <w:jc w:val="both"/>
        <w:rPr>
          <w:rFonts w:ascii="Times New Roman" w:hAnsi="Times New Roman" w:cs="Times New Roman"/>
        </w:rPr>
      </w:pPr>
      <w:r w:rsidRPr="00F03AE2">
        <w:rPr>
          <w:rFonts w:ascii="Times New Roman" w:hAnsi="Times New Roman" w:cs="Times New Roman"/>
        </w:rPr>
        <w:t>Este cambio determino que las tareas académicas encargadas al Departamento de Cómputo y Sistemas se vinculen directamente a las diferentes facultades y las funciones técnicas de asesoría, desarrollo de soluciones tecnológicas en el área informática se integren en el Departamento de Sistemas y Telemática mismas que se encontraban divididas en el comité Informático y el Departamento de Cómputo y Sistemas.</w:t>
      </w:r>
    </w:p>
    <w:p w14:paraId="0E164130" w14:textId="77777777" w:rsidR="00F26D8C" w:rsidRPr="00F03AE2" w:rsidRDefault="00F26D8C" w:rsidP="008B3AA5">
      <w:pPr>
        <w:tabs>
          <w:tab w:val="left" w:pos="2445"/>
        </w:tabs>
        <w:spacing w:after="0" w:line="360" w:lineRule="auto"/>
        <w:jc w:val="both"/>
        <w:rPr>
          <w:rFonts w:ascii="Times New Roman" w:hAnsi="Times New Roman" w:cs="Times New Roman"/>
        </w:rPr>
      </w:pPr>
    </w:p>
    <w:p w14:paraId="06CF9207" w14:textId="22336D2B" w:rsidR="00CD3A17" w:rsidRPr="00F03AE2" w:rsidRDefault="000A5C1E" w:rsidP="008B3AA5">
      <w:pPr>
        <w:tabs>
          <w:tab w:val="left" w:pos="2445"/>
        </w:tabs>
        <w:spacing w:after="0" w:line="360" w:lineRule="auto"/>
        <w:jc w:val="both"/>
        <w:rPr>
          <w:rFonts w:ascii="Times New Roman" w:hAnsi="Times New Roman" w:cs="Times New Roman"/>
        </w:rPr>
      </w:pPr>
      <w:r w:rsidRPr="00F03AE2">
        <w:rPr>
          <w:rFonts w:ascii="Times New Roman" w:hAnsi="Times New Roman" w:cs="Times New Roman"/>
        </w:rPr>
        <w:t xml:space="preserve"> A partir del mes de septiembre del 2013 según el nuevo Estatuto Politécnico 2013, aprobado por el Consejo de Educación Superior CES, mediante Resolución RPC-SO-278-2013 cambia su nominación oficial a: Dirección de Tecnologías de la Información y Comunicación (DTIC comúnmente), la cual es ampliamente aceptada y utilizada en instituciones públicas y privadas a nivel mundial</w:t>
      </w:r>
      <w:r w:rsidR="008A7D74" w:rsidRPr="00F03AE2">
        <w:rPr>
          <w:rFonts w:ascii="Times New Roman" w:hAnsi="Times New Roman" w:cs="Times New Roman"/>
          <w:sz w:val="16"/>
          <w:szCs w:val="16"/>
        </w:rPr>
        <w:fldChar w:fldCharType="begin"/>
      </w:r>
      <w:r w:rsidR="003421B4" w:rsidRPr="00F03AE2">
        <w:rPr>
          <w:rFonts w:ascii="Times New Roman" w:hAnsi="Times New Roman" w:cs="Times New Roman"/>
          <w:sz w:val="16"/>
          <w:szCs w:val="16"/>
        </w:rPr>
        <w:instrText xml:space="preserve"> ADDIN ZOTERO_ITEM CSL_CITATION {"citationID":"ZDyKaHi3","properties":{"formattedCitation":"{\\rtf (\\uc0\\u8220{}Escuela Superior Polit\\uc0\\u233{}cnica de Chimborazo,\\uc0\\u8221{} n.d.)}","plainCitation":"(“Escuela Superior Politécnica de Chimborazo,” n.d.)"},"citationItems":[{"id":256,"uris":["http://zotero.org/users/local/UBoVLAxq/items/UKNUVE7V"],"uri":["http://zotero.org/users/local/UBoVLAxq/items/UKNUVE7V"],"itemData":{"id":256,"type":"webpage","title":"Escuela Superior Politécnica de Chimborazo","URL":"http://espoch.edu.ec/","accessed":{"date-parts":[["2015",7,10]]}}}],"schema":"https://github.com/citation-style-language/schema/raw/master/csl-citation.json"} </w:instrText>
      </w:r>
      <w:r w:rsidR="008A7D74" w:rsidRPr="00F03AE2">
        <w:rPr>
          <w:rFonts w:ascii="Times New Roman" w:hAnsi="Times New Roman" w:cs="Times New Roman"/>
          <w:sz w:val="16"/>
          <w:szCs w:val="16"/>
        </w:rPr>
        <w:fldChar w:fldCharType="separate"/>
      </w:r>
      <w:r w:rsidR="003421B4" w:rsidRPr="00F03AE2">
        <w:rPr>
          <w:rFonts w:ascii="Times New Roman" w:hAnsi="Times New Roman" w:cs="Times New Roman"/>
          <w:sz w:val="16"/>
          <w:szCs w:val="16"/>
        </w:rPr>
        <w:t>(Escuela Superior Politécnica de Chimborazo, s.f.)</w:t>
      </w:r>
      <w:r w:rsidR="008A7D74" w:rsidRPr="00F03AE2">
        <w:rPr>
          <w:rFonts w:ascii="Times New Roman" w:hAnsi="Times New Roman" w:cs="Times New Roman"/>
          <w:sz w:val="16"/>
          <w:szCs w:val="16"/>
        </w:rPr>
        <w:fldChar w:fldCharType="end"/>
      </w:r>
      <w:r w:rsidRPr="00F03AE2">
        <w:rPr>
          <w:rFonts w:ascii="Times New Roman" w:hAnsi="Times New Roman" w:cs="Times New Roman"/>
        </w:rPr>
        <w:t xml:space="preserve">. En la Tabla </w:t>
      </w:r>
      <w:r w:rsidR="00DE40BE" w:rsidRPr="00F03AE2">
        <w:rPr>
          <w:rFonts w:ascii="Times New Roman" w:hAnsi="Times New Roman" w:cs="Times New Roman"/>
        </w:rPr>
        <w:t>1-</w:t>
      </w:r>
      <w:r w:rsidR="00007D9D" w:rsidRPr="00F03AE2">
        <w:rPr>
          <w:rFonts w:ascii="Times New Roman" w:hAnsi="Times New Roman" w:cs="Times New Roman"/>
        </w:rPr>
        <w:t>4</w:t>
      </w:r>
      <w:r w:rsidR="00651864" w:rsidRPr="00F03AE2">
        <w:rPr>
          <w:rFonts w:ascii="Times New Roman" w:hAnsi="Times New Roman" w:cs="Times New Roman"/>
          <w:b/>
        </w:rPr>
        <w:t xml:space="preserve"> </w:t>
      </w:r>
      <w:r w:rsidR="00FF60A3" w:rsidRPr="00F03AE2">
        <w:rPr>
          <w:rFonts w:ascii="Times New Roman" w:hAnsi="Times New Roman" w:cs="Times New Roman"/>
        </w:rPr>
        <w:t xml:space="preserve">se puede observar </w:t>
      </w:r>
      <w:r w:rsidRPr="00F03AE2">
        <w:rPr>
          <w:rFonts w:ascii="Times New Roman" w:hAnsi="Times New Roman" w:cs="Times New Roman"/>
        </w:rPr>
        <w:t>la información principal de la Institución como la dirección y sus teléfonos de contacto.</w:t>
      </w:r>
      <w:bookmarkStart w:id="223" w:name="_Toc403051568"/>
    </w:p>
    <w:p w14:paraId="2EBE7385" w14:textId="77777777" w:rsidR="00DE40BE" w:rsidRPr="00F03AE2" w:rsidRDefault="00DE40BE" w:rsidP="008B3AA5">
      <w:pPr>
        <w:tabs>
          <w:tab w:val="left" w:pos="2445"/>
        </w:tabs>
        <w:spacing w:after="0" w:line="360" w:lineRule="auto"/>
        <w:jc w:val="both"/>
        <w:rPr>
          <w:rFonts w:ascii="Times New Roman" w:hAnsi="Times New Roman" w:cs="Times New Roman"/>
        </w:rPr>
      </w:pPr>
    </w:p>
    <w:p w14:paraId="7E643E17" w14:textId="719E05BD" w:rsidR="000A5C1E" w:rsidRPr="00F03AE2" w:rsidRDefault="00B249C7" w:rsidP="008B3AA5">
      <w:pPr>
        <w:pStyle w:val="Tablas"/>
        <w:spacing w:before="0" w:line="360" w:lineRule="auto"/>
        <w:jc w:val="left"/>
        <w:rPr>
          <w:rFonts w:cs="Times New Roman"/>
        </w:rPr>
      </w:pPr>
      <w:bookmarkStart w:id="224" w:name="_Toc421816458"/>
      <w:bookmarkStart w:id="225" w:name="_Toc426542901"/>
      <w:r w:rsidRPr="00F03AE2">
        <w:rPr>
          <w:rFonts w:cs="Times New Roman"/>
        </w:rPr>
        <w:t xml:space="preserve">Tabla </w:t>
      </w:r>
      <w:r w:rsidR="00DE40BE" w:rsidRPr="00F03AE2">
        <w:rPr>
          <w:rFonts w:cs="Times New Roman"/>
        </w:rPr>
        <w:t>1-</w:t>
      </w:r>
      <w:r w:rsidR="00007D9D" w:rsidRPr="00F03AE2">
        <w:rPr>
          <w:rFonts w:cs="Times New Roman"/>
        </w:rPr>
        <w:t>4</w:t>
      </w:r>
      <w:r w:rsidRPr="00F03AE2">
        <w:rPr>
          <w:rFonts w:cs="Times New Roman"/>
        </w:rPr>
        <w:t>:</w:t>
      </w:r>
      <w:r w:rsidR="00F26D8C" w:rsidRPr="00F03AE2">
        <w:rPr>
          <w:rFonts w:cs="Times New Roman"/>
        </w:rPr>
        <w:t xml:space="preserve"> </w:t>
      </w:r>
      <w:r w:rsidR="00651864" w:rsidRPr="00F03AE2">
        <w:rPr>
          <w:rFonts w:cs="Times New Roman"/>
          <w:b w:val="0"/>
        </w:rPr>
        <w:t>Información de contacto</w:t>
      </w:r>
      <w:bookmarkEnd w:id="223"/>
      <w:bookmarkEnd w:id="224"/>
      <w:bookmarkEnd w:id="2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A0" w:firstRow="1" w:lastRow="0" w:firstColumn="1" w:lastColumn="1" w:noHBand="0" w:noVBand="0"/>
      </w:tblPr>
      <w:tblGrid>
        <w:gridCol w:w="2036"/>
        <w:gridCol w:w="2194"/>
        <w:gridCol w:w="2050"/>
        <w:gridCol w:w="2214"/>
      </w:tblGrid>
      <w:tr w:rsidR="000A5C1E" w:rsidRPr="00F03AE2" w14:paraId="13D02365" w14:textId="77777777" w:rsidTr="00FE4BB0">
        <w:trPr>
          <w:trHeight w:val="1021"/>
          <w:jc w:val="center"/>
        </w:trPr>
        <w:tc>
          <w:tcPr>
            <w:tcW w:w="8612" w:type="dxa"/>
            <w:gridSpan w:val="4"/>
          </w:tcPr>
          <w:p w14:paraId="66AEF0C3" w14:textId="77777777" w:rsidR="000A5C1E" w:rsidRPr="00F03AE2" w:rsidRDefault="00002E98" w:rsidP="008B3AA5">
            <w:pPr>
              <w:spacing w:after="0" w:line="240" w:lineRule="auto"/>
              <w:jc w:val="center"/>
              <w:rPr>
                <w:rFonts w:ascii="Times New Roman" w:hAnsi="Times New Roman" w:cs="Times New Roman"/>
                <w:b/>
                <w:sz w:val="18"/>
              </w:rPr>
            </w:pPr>
            <w:r w:rsidRPr="00F03AE2">
              <w:rPr>
                <w:rFonts w:ascii="Times New Roman" w:hAnsi="Times New Roman" w:cs="Times New Roman"/>
                <w:b/>
                <w:noProof/>
                <w:sz w:val="18"/>
                <w:lang w:val="es-ES" w:eastAsia="es-ES"/>
              </w:rPr>
              <w:drawing>
                <wp:anchor distT="0" distB="0" distL="114300" distR="114300" simplePos="0" relativeHeight="251666432" behindDoc="0" locked="0" layoutInCell="1" allowOverlap="1" wp14:anchorId="38454CD3" wp14:editId="55A10CA0">
                  <wp:simplePos x="0" y="0"/>
                  <wp:positionH relativeFrom="column">
                    <wp:posOffset>153035</wp:posOffset>
                  </wp:positionH>
                  <wp:positionV relativeFrom="paragraph">
                    <wp:posOffset>89535</wp:posOffset>
                  </wp:positionV>
                  <wp:extent cx="447675" cy="434975"/>
                  <wp:effectExtent l="0" t="0" r="9525" b="3175"/>
                  <wp:wrapSquare wrapText="bothSides"/>
                  <wp:docPr id="72" name="Imagen 72" descr="F:\Politecnica\wwwwqq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olitecnica\wwwwqqt (1).jpg"/>
                          <pic:cNvPicPr>
                            <a:picLocks noChangeAspect="1" noChangeArrowheads="1"/>
                          </pic:cNvPicPr>
                        </pic:nvPicPr>
                        <pic:blipFill>
                          <a:blip r:embed="rId36" cstate="print">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47675" cy="434975"/>
                          </a:xfrm>
                          <a:prstGeom prst="rect">
                            <a:avLst/>
                          </a:prstGeom>
                          <a:noFill/>
                          <a:ln>
                            <a:noFill/>
                          </a:ln>
                        </pic:spPr>
                      </pic:pic>
                    </a:graphicData>
                  </a:graphic>
                </wp:anchor>
              </w:drawing>
            </w:r>
            <w:r w:rsidR="000A5C1E" w:rsidRPr="00F03AE2">
              <w:rPr>
                <w:rFonts w:ascii="Times New Roman" w:hAnsi="Times New Roman" w:cs="Times New Roman"/>
                <w:b/>
                <w:noProof/>
                <w:sz w:val="18"/>
                <w:lang w:val="es-ES" w:eastAsia="es-ES"/>
              </w:rPr>
              <w:drawing>
                <wp:anchor distT="0" distB="0" distL="114300" distR="114300" simplePos="0" relativeHeight="251657216" behindDoc="0" locked="0" layoutInCell="1" allowOverlap="1" wp14:anchorId="1E6E3C08" wp14:editId="0601B396">
                  <wp:simplePos x="0" y="0"/>
                  <wp:positionH relativeFrom="column">
                    <wp:posOffset>4645660</wp:posOffset>
                  </wp:positionH>
                  <wp:positionV relativeFrom="paragraph">
                    <wp:posOffset>86360</wp:posOffset>
                  </wp:positionV>
                  <wp:extent cx="447675" cy="438150"/>
                  <wp:effectExtent l="0" t="0" r="9525" b="0"/>
                  <wp:wrapSquare wrapText="bothSides"/>
                  <wp:docPr id="71" name="Imagen 71" descr="C:\Users\Majos\Desktop\Logo_DiTIC_775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jos\Desktop\Logo_DiTIC_77548.png"/>
                          <pic:cNvPicPr>
                            <a:picLocks noChangeAspect="1" noChangeArrowheads="1"/>
                          </pic:cNvPicPr>
                        </pic:nvPicPr>
                        <pic:blipFill>
                          <a:blip r:embed="rId38" cstate="print">
                            <a:extLst>
                              <a:ext uri="{BEBA8EAE-BF5A-486C-A8C5-ECC9F3942E4B}">
                                <a14:imgProps xmlns:a14="http://schemas.microsoft.com/office/drawing/2010/main">
                                  <a14:imgLayer r:embed="rId3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47675" cy="438150"/>
                          </a:xfrm>
                          <a:prstGeom prst="rect">
                            <a:avLst/>
                          </a:prstGeom>
                          <a:noFill/>
                          <a:ln>
                            <a:noFill/>
                          </a:ln>
                        </pic:spPr>
                      </pic:pic>
                    </a:graphicData>
                  </a:graphic>
                </wp:anchor>
              </w:drawing>
            </w:r>
            <w:r w:rsidR="000A5C1E" w:rsidRPr="00F03AE2">
              <w:rPr>
                <w:rFonts w:ascii="Times New Roman" w:hAnsi="Times New Roman" w:cs="Times New Roman"/>
                <w:b/>
                <w:sz w:val="18"/>
              </w:rPr>
              <w:t>ESCUELA SUPERIOR POLITÉCNICA DE CHIMBORAZO</w:t>
            </w:r>
          </w:p>
          <w:p w14:paraId="60576525" w14:textId="77777777" w:rsidR="000A5C1E" w:rsidRPr="00F03AE2" w:rsidRDefault="000A5C1E" w:rsidP="008B3AA5">
            <w:pPr>
              <w:spacing w:after="0" w:line="240" w:lineRule="auto"/>
              <w:jc w:val="center"/>
              <w:rPr>
                <w:rFonts w:ascii="Times New Roman" w:hAnsi="Times New Roman" w:cs="Times New Roman"/>
                <w:sz w:val="18"/>
              </w:rPr>
            </w:pPr>
            <w:r w:rsidRPr="00F03AE2">
              <w:rPr>
                <w:rFonts w:ascii="Times New Roman" w:hAnsi="Times New Roman" w:cs="Times New Roman"/>
                <w:b/>
                <w:sz w:val="18"/>
              </w:rPr>
              <w:t>DIRECCIÓN DE TECNOLOGÍAS DE LA INFORMACIÓN Y COMUNICACIÓN</w:t>
            </w:r>
          </w:p>
        </w:tc>
      </w:tr>
      <w:tr w:rsidR="000A5C1E" w:rsidRPr="00F03AE2" w14:paraId="4928BE7E" w14:textId="77777777" w:rsidTr="00FE4BB0">
        <w:trPr>
          <w:trHeight w:val="254"/>
          <w:jc w:val="center"/>
        </w:trPr>
        <w:tc>
          <w:tcPr>
            <w:tcW w:w="1953" w:type="dxa"/>
            <w:vMerge w:val="restart"/>
            <w:vAlign w:val="center"/>
          </w:tcPr>
          <w:p w14:paraId="32EAA332" w14:textId="77777777" w:rsidR="000A5C1E" w:rsidRPr="00F03AE2" w:rsidRDefault="000A5C1E" w:rsidP="008B3AA5">
            <w:pPr>
              <w:spacing w:after="0" w:line="240" w:lineRule="auto"/>
              <w:jc w:val="center"/>
              <w:rPr>
                <w:rFonts w:ascii="Times New Roman" w:hAnsi="Times New Roman" w:cs="Times New Roman"/>
                <w:b/>
                <w:sz w:val="18"/>
              </w:rPr>
            </w:pPr>
            <w:r w:rsidRPr="00F03AE2">
              <w:rPr>
                <w:rFonts w:ascii="Times New Roman" w:hAnsi="Times New Roman" w:cs="Times New Roman"/>
                <w:b/>
                <w:sz w:val="18"/>
              </w:rPr>
              <w:t>Director</w:t>
            </w:r>
          </w:p>
        </w:tc>
        <w:tc>
          <w:tcPr>
            <w:tcW w:w="0" w:type="auto"/>
            <w:gridSpan w:val="3"/>
          </w:tcPr>
          <w:p w14:paraId="6E839645" w14:textId="77777777" w:rsidR="000A5C1E" w:rsidRPr="00F03AE2" w:rsidRDefault="000A5C1E" w:rsidP="008B3AA5">
            <w:pPr>
              <w:spacing w:after="0" w:line="240" w:lineRule="auto"/>
              <w:jc w:val="center"/>
              <w:rPr>
                <w:rFonts w:ascii="Times New Roman" w:hAnsi="Times New Roman" w:cs="Times New Roman"/>
                <w:b/>
                <w:sz w:val="18"/>
              </w:rPr>
            </w:pPr>
            <w:r w:rsidRPr="00F03AE2">
              <w:rPr>
                <w:rFonts w:ascii="Times New Roman" w:hAnsi="Times New Roman" w:cs="Times New Roman"/>
                <w:b/>
                <w:sz w:val="18"/>
              </w:rPr>
              <w:t>Datos de Contacto</w:t>
            </w:r>
          </w:p>
        </w:tc>
      </w:tr>
      <w:tr w:rsidR="000A5C1E" w:rsidRPr="00F03AE2" w14:paraId="1BE25591" w14:textId="77777777" w:rsidTr="00FE4BB0">
        <w:trPr>
          <w:trHeight w:val="323"/>
          <w:jc w:val="center"/>
        </w:trPr>
        <w:tc>
          <w:tcPr>
            <w:tcW w:w="1953" w:type="dxa"/>
            <w:vMerge/>
          </w:tcPr>
          <w:p w14:paraId="3B20B121" w14:textId="77777777" w:rsidR="000A5C1E" w:rsidRPr="00F03AE2" w:rsidRDefault="000A5C1E" w:rsidP="008B3AA5">
            <w:pPr>
              <w:spacing w:after="0" w:line="240" w:lineRule="auto"/>
              <w:jc w:val="both"/>
              <w:rPr>
                <w:rFonts w:ascii="Times New Roman" w:hAnsi="Times New Roman" w:cs="Times New Roman"/>
                <w:sz w:val="18"/>
              </w:rPr>
            </w:pPr>
          </w:p>
        </w:tc>
        <w:tc>
          <w:tcPr>
            <w:tcW w:w="0" w:type="auto"/>
          </w:tcPr>
          <w:p w14:paraId="70381228" w14:textId="77777777" w:rsidR="000A5C1E" w:rsidRPr="00F03AE2" w:rsidRDefault="000A5C1E" w:rsidP="008B3AA5">
            <w:pPr>
              <w:spacing w:after="0" w:line="240" w:lineRule="auto"/>
              <w:jc w:val="center"/>
              <w:rPr>
                <w:rFonts w:ascii="Times New Roman" w:eastAsiaTheme="majorEastAsia" w:hAnsi="Times New Roman" w:cs="Times New Roman"/>
                <w:b/>
                <w:bCs/>
                <w:sz w:val="18"/>
              </w:rPr>
            </w:pPr>
            <w:r w:rsidRPr="00F03AE2">
              <w:rPr>
                <w:rFonts w:ascii="Times New Roman" w:hAnsi="Times New Roman" w:cs="Times New Roman"/>
                <w:b/>
                <w:sz w:val="18"/>
              </w:rPr>
              <w:t>Dirección</w:t>
            </w:r>
          </w:p>
        </w:tc>
        <w:tc>
          <w:tcPr>
            <w:tcW w:w="0" w:type="auto"/>
          </w:tcPr>
          <w:p w14:paraId="321D7A33" w14:textId="77777777" w:rsidR="000A5C1E" w:rsidRPr="00F03AE2" w:rsidRDefault="000A5C1E" w:rsidP="008B3AA5">
            <w:pPr>
              <w:spacing w:after="0" w:line="240" w:lineRule="auto"/>
              <w:jc w:val="center"/>
              <w:rPr>
                <w:rFonts w:ascii="Times New Roman" w:eastAsiaTheme="majorEastAsia" w:hAnsi="Times New Roman" w:cs="Times New Roman"/>
                <w:b/>
                <w:bCs/>
                <w:sz w:val="18"/>
              </w:rPr>
            </w:pPr>
            <w:r w:rsidRPr="00F03AE2">
              <w:rPr>
                <w:rFonts w:ascii="Times New Roman" w:hAnsi="Times New Roman" w:cs="Times New Roman"/>
                <w:b/>
                <w:sz w:val="18"/>
              </w:rPr>
              <w:t>Página Web</w:t>
            </w:r>
          </w:p>
        </w:tc>
        <w:tc>
          <w:tcPr>
            <w:tcW w:w="0" w:type="auto"/>
          </w:tcPr>
          <w:p w14:paraId="2FE5BF22" w14:textId="77777777" w:rsidR="000A5C1E" w:rsidRPr="00F03AE2" w:rsidRDefault="000A5C1E" w:rsidP="008B3AA5">
            <w:pPr>
              <w:spacing w:after="0" w:line="240" w:lineRule="auto"/>
              <w:jc w:val="center"/>
              <w:rPr>
                <w:rFonts w:ascii="Times New Roman" w:hAnsi="Times New Roman" w:cs="Times New Roman"/>
                <w:b/>
                <w:sz w:val="18"/>
              </w:rPr>
            </w:pPr>
            <w:r w:rsidRPr="00F03AE2">
              <w:rPr>
                <w:rFonts w:ascii="Times New Roman" w:hAnsi="Times New Roman" w:cs="Times New Roman"/>
                <w:b/>
                <w:sz w:val="18"/>
              </w:rPr>
              <w:t>Teléfono</w:t>
            </w:r>
          </w:p>
        </w:tc>
      </w:tr>
      <w:tr w:rsidR="000A5C1E" w:rsidRPr="00F03AE2" w14:paraId="6E4854B1" w14:textId="77777777" w:rsidTr="00FE4BB0">
        <w:trPr>
          <w:trHeight w:val="766"/>
          <w:jc w:val="center"/>
        </w:trPr>
        <w:tc>
          <w:tcPr>
            <w:tcW w:w="1953" w:type="dxa"/>
          </w:tcPr>
          <w:p w14:paraId="54F969D3" w14:textId="77777777" w:rsidR="000A5C1E" w:rsidRPr="00F03AE2" w:rsidRDefault="000A5C1E" w:rsidP="008B3AA5">
            <w:pPr>
              <w:spacing w:after="0" w:line="240" w:lineRule="auto"/>
              <w:jc w:val="center"/>
              <w:rPr>
                <w:rFonts w:ascii="Times New Roman" w:hAnsi="Times New Roman" w:cs="Times New Roman"/>
                <w:sz w:val="18"/>
              </w:rPr>
            </w:pPr>
            <w:r w:rsidRPr="00F03AE2">
              <w:rPr>
                <w:rFonts w:ascii="Times New Roman" w:hAnsi="Times New Roman" w:cs="Times New Roman"/>
                <w:sz w:val="18"/>
              </w:rPr>
              <w:t>Ing. Daniel Haro Mendoza</w:t>
            </w:r>
          </w:p>
        </w:tc>
        <w:tc>
          <w:tcPr>
            <w:tcW w:w="0" w:type="auto"/>
          </w:tcPr>
          <w:p w14:paraId="7F5DAECC" w14:textId="77777777" w:rsidR="000A5C1E" w:rsidRPr="00F03AE2" w:rsidRDefault="000A5C1E" w:rsidP="008B3AA5">
            <w:pPr>
              <w:spacing w:after="0" w:line="240" w:lineRule="auto"/>
              <w:jc w:val="center"/>
              <w:rPr>
                <w:rFonts w:ascii="Times New Roman" w:hAnsi="Times New Roman" w:cs="Times New Roman"/>
                <w:sz w:val="18"/>
              </w:rPr>
            </w:pPr>
            <w:r w:rsidRPr="00F03AE2">
              <w:rPr>
                <w:rFonts w:ascii="Times New Roman" w:eastAsia="Arial" w:hAnsi="Times New Roman" w:cs="Times New Roman"/>
                <w:color w:val="000000"/>
                <w:sz w:val="18"/>
                <w:lang w:eastAsia="es-EC"/>
              </w:rPr>
              <w:t>Panamericana Sur Km. 1.5</w:t>
            </w:r>
          </w:p>
        </w:tc>
        <w:tc>
          <w:tcPr>
            <w:tcW w:w="0" w:type="auto"/>
          </w:tcPr>
          <w:p w14:paraId="4807BE92" w14:textId="77777777" w:rsidR="000A5C1E" w:rsidRPr="00F03AE2" w:rsidRDefault="000A5C1E" w:rsidP="008B3AA5">
            <w:pPr>
              <w:spacing w:after="0" w:line="240" w:lineRule="auto"/>
              <w:jc w:val="center"/>
              <w:rPr>
                <w:rFonts w:ascii="Times New Roman" w:hAnsi="Times New Roman" w:cs="Times New Roman"/>
                <w:sz w:val="18"/>
              </w:rPr>
            </w:pPr>
            <w:r w:rsidRPr="00F03AE2">
              <w:rPr>
                <w:rFonts w:ascii="Times New Roman" w:hAnsi="Times New Roman" w:cs="Times New Roman"/>
                <w:sz w:val="18"/>
              </w:rPr>
              <w:t>http://dtic.espoch.edu.ec</w:t>
            </w:r>
          </w:p>
          <w:p w14:paraId="6C26C79F" w14:textId="77777777" w:rsidR="000A5C1E" w:rsidRPr="00F03AE2" w:rsidRDefault="000A5C1E" w:rsidP="008B3AA5">
            <w:pPr>
              <w:spacing w:after="0" w:line="240" w:lineRule="auto"/>
              <w:jc w:val="center"/>
              <w:rPr>
                <w:rFonts w:ascii="Times New Roman" w:hAnsi="Times New Roman" w:cs="Times New Roman"/>
                <w:sz w:val="18"/>
              </w:rPr>
            </w:pPr>
            <w:r w:rsidRPr="00F03AE2">
              <w:rPr>
                <w:rFonts w:ascii="Times New Roman" w:hAnsi="Times New Roman" w:cs="Times New Roman"/>
                <w:sz w:val="18"/>
              </w:rPr>
              <w:t>dtic@espoch.edu.ec</w:t>
            </w:r>
          </w:p>
        </w:tc>
        <w:tc>
          <w:tcPr>
            <w:tcW w:w="0" w:type="auto"/>
          </w:tcPr>
          <w:p w14:paraId="26C4FDC6" w14:textId="77777777" w:rsidR="000A5C1E" w:rsidRPr="00F03AE2" w:rsidRDefault="000A5C1E" w:rsidP="008B3AA5">
            <w:pPr>
              <w:spacing w:after="0" w:line="240" w:lineRule="auto"/>
              <w:jc w:val="center"/>
              <w:rPr>
                <w:rFonts w:ascii="Times New Roman" w:hAnsi="Times New Roman" w:cs="Times New Roman"/>
                <w:b/>
                <w:sz w:val="18"/>
              </w:rPr>
            </w:pPr>
            <w:r w:rsidRPr="00F03AE2">
              <w:rPr>
                <w:rFonts w:ascii="Times New Roman" w:eastAsia="Arial" w:hAnsi="Times New Roman" w:cs="Times New Roman"/>
                <w:color w:val="000000"/>
                <w:sz w:val="18"/>
                <w:lang w:eastAsia="es-EC"/>
              </w:rPr>
              <w:t xml:space="preserve">+593 (3) 2998 200 </w:t>
            </w:r>
            <w:r w:rsidR="007D4257" w:rsidRPr="00F03AE2">
              <w:rPr>
                <w:rFonts w:ascii="Times New Roman" w:eastAsia="Arial" w:hAnsi="Times New Roman" w:cs="Times New Roman"/>
                <w:color w:val="000000"/>
                <w:sz w:val="18"/>
                <w:lang w:eastAsia="es-EC"/>
              </w:rPr>
              <w:t>ext.</w:t>
            </w:r>
            <w:r w:rsidRPr="00F03AE2">
              <w:rPr>
                <w:rFonts w:ascii="Times New Roman" w:eastAsia="Arial" w:hAnsi="Times New Roman" w:cs="Times New Roman"/>
                <w:color w:val="000000"/>
                <w:sz w:val="18"/>
                <w:lang w:eastAsia="es-EC"/>
              </w:rPr>
              <w:t xml:space="preserve"> 271</w:t>
            </w:r>
          </w:p>
        </w:tc>
      </w:tr>
    </w:tbl>
    <w:p w14:paraId="67E5FA3E" w14:textId="0D573BE2" w:rsidR="004D611C"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7CBE04BF" w14:textId="77777777" w:rsidR="00E34608" w:rsidRPr="00F03AE2" w:rsidRDefault="00E34608" w:rsidP="008B3AA5">
      <w:pPr>
        <w:spacing w:after="0" w:line="360" w:lineRule="auto"/>
        <w:jc w:val="both"/>
        <w:rPr>
          <w:rFonts w:ascii="Times New Roman" w:hAnsi="Times New Roman" w:cs="Times New Roman"/>
          <w:sz w:val="24"/>
          <w:szCs w:val="24"/>
        </w:rPr>
      </w:pPr>
    </w:p>
    <w:p w14:paraId="511ACC08" w14:textId="77777777" w:rsidR="00007D9D" w:rsidRPr="00F03AE2" w:rsidRDefault="00007D9D" w:rsidP="008B3AA5">
      <w:pPr>
        <w:spacing w:after="0" w:line="360" w:lineRule="auto"/>
        <w:jc w:val="both"/>
        <w:rPr>
          <w:rFonts w:ascii="Times New Roman" w:hAnsi="Times New Roman" w:cs="Times New Roman"/>
          <w:sz w:val="24"/>
          <w:szCs w:val="24"/>
        </w:rPr>
      </w:pPr>
    </w:p>
    <w:p w14:paraId="20C906A1" w14:textId="7F216B9F" w:rsidR="00FF60A3" w:rsidRPr="00F03AE2" w:rsidRDefault="00FF60A3"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l</w:t>
      </w:r>
      <w:r w:rsidR="00816297" w:rsidRPr="00F03AE2">
        <w:rPr>
          <w:rFonts w:ascii="Times New Roman" w:hAnsi="Times New Roman" w:cs="Times New Roman"/>
          <w:szCs w:val="24"/>
        </w:rPr>
        <w:t xml:space="preserve"> organigrama estructural de </w:t>
      </w:r>
      <w:r w:rsidR="00F26D8C" w:rsidRPr="00F03AE2">
        <w:rPr>
          <w:rFonts w:ascii="Times New Roman" w:hAnsi="Times New Roman" w:cs="Times New Roman"/>
          <w:szCs w:val="24"/>
        </w:rPr>
        <w:t>DTIC</w:t>
      </w:r>
      <w:r w:rsidRPr="00F03AE2">
        <w:rPr>
          <w:rFonts w:ascii="Times New Roman" w:hAnsi="Times New Roman" w:cs="Times New Roman"/>
          <w:szCs w:val="24"/>
        </w:rPr>
        <w:t xml:space="preserve"> se detalla en la </w:t>
      </w:r>
      <w:r w:rsidR="000B1D90" w:rsidRPr="00F03AE2">
        <w:rPr>
          <w:rFonts w:ascii="Times New Roman" w:hAnsi="Times New Roman" w:cs="Times New Roman"/>
          <w:szCs w:val="24"/>
        </w:rPr>
        <w:t>Figura</w:t>
      </w:r>
      <w:r w:rsidR="00B249C7" w:rsidRPr="00F03AE2">
        <w:rPr>
          <w:rFonts w:ascii="Times New Roman" w:hAnsi="Times New Roman" w:cs="Times New Roman"/>
          <w:szCs w:val="24"/>
        </w:rPr>
        <w:t xml:space="preserve"> </w:t>
      </w:r>
      <w:r w:rsidR="00DE40BE" w:rsidRPr="00F03AE2">
        <w:rPr>
          <w:rFonts w:ascii="Times New Roman" w:hAnsi="Times New Roman" w:cs="Times New Roman"/>
          <w:szCs w:val="24"/>
        </w:rPr>
        <w:t>1-5</w:t>
      </w:r>
      <w:r w:rsidRPr="00F03AE2">
        <w:rPr>
          <w:rFonts w:ascii="Times New Roman" w:hAnsi="Times New Roman" w:cs="Times New Roman"/>
          <w:szCs w:val="24"/>
        </w:rPr>
        <w:t xml:space="preserve"> a continuación:</w:t>
      </w:r>
    </w:p>
    <w:p w14:paraId="0C123CC1" w14:textId="77777777" w:rsidR="00007D9D" w:rsidRPr="00F03AE2" w:rsidRDefault="00007D9D" w:rsidP="008B3AA5">
      <w:pPr>
        <w:spacing w:after="0" w:line="360" w:lineRule="auto"/>
        <w:jc w:val="both"/>
        <w:rPr>
          <w:rFonts w:ascii="Times New Roman" w:hAnsi="Times New Roman" w:cs="Times New Roman"/>
          <w:szCs w:val="24"/>
        </w:rPr>
      </w:pPr>
    </w:p>
    <w:p w14:paraId="32B17688" w14:textId="77777777" w:rsidR="00007D9D" w:rsidRPr="00F03AE2" w:rsidRDefault="00007D9D" w:rsidP="008B3AA5">
      <w:pPr>
        <w:spacing w:after="0" w:line="360" w:lineRule="auto"/>
        <w:jc w:val="both"/>
        <w:rPr>
          <w:rFonts w:ascii="Times New Roman" w:hAnsi="Times New Roman" w:cs="Times New Roman"/>
          <w:szCs w:val="24"/>
        </w:rPr>
      </w:pPr>
    </w:p>
    <w:p w14:paraId="5B10100D" w14:textId="67A82204" w:rsidR="00FF60A3" w:rsidRPr="00F03AE2" w:rsidRDefault="00F26D8C" w:rsidP="008B3AA5">
      <w:pPr>
        <w:spacing w:after="0" w:line="360" w:lineRule="auto"/>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anchor distT="0" distB="0" distL="114300" distR="114300" simplePos="0" relativeHeight="251673600" behindDoc="0" locked="0" layoutInCell="1" allowOverlap="1" wp14:anchorId="30118547" wp14:editId="3CE21464">
            <wp:simplePos x="0" y="0"/>
            <wp:positionH relativeFrom="column">
              <wp:posOffset>1275080</wp:posOffset>
            </wp:positionH>
            <wp:positionV relativeFrom="paragraph">
              <wp:posOffset>22225</wp:posOffset>
            </wp:positionV>
            <wp:extent cx="2915285" cy="1509395"/>
            <wp:effectExtent l="0" t="19050" r="18415" b="33655"/>
            <wp:wrapSquare wrapText="bothSides"/>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14:sizeRelH relativeFrom="margin">
              <wp14:pctWidth>0</wp14:pctWidth>
            </wp14:sizeRelH>
            <wp14:sizeRelV relativeFrom="margin">
              <wp14:pctHeight>0</wp14:pctHeight>
            </wp14:sizeRelV>
          </wp:anchor>
        </w:drawing>
      </w:r>
    </w:p>
    <w:p w14:paraId="12449A18" w14:textId="77777777" w:rsidR="00FF60A3" w:rsidRPr="00F03AE2" w:rsidRDefault="00FF60A3" w:rsidP="008B3AA5">
      <w:pPr>
        <w:spacing w:after="0" w:line="360" w:lineRule="auto"/>
        <w:rPr>
          <w:rFonts w:ascii="Times New Roman" w:hAnsi="Times New Roman" w:cs="Times New Roman"/>
          <w:sz w:val="24"/>
          <w:szCs w:val="24"/>
        </w:rPr>
      </w:pPr>
    </w:p>
    <w:p w14:paraId="6CD83640" w14:textId="77777777" w:rsidR="00FF60A3" w:rsidRPr="00F03AE2" w:rsidRDefault="00FF60A3" w:rsidP="008B3AA5">
      <w:pPr>
        <w:spacing w:after="0" w:line="360" w:lineRule="auto"/>
        <w:rPr>
          <w:rFonts w:ascii="Times New Roman" w:hAnsi="Times New Roman" w:cs="Times New Roman"/>
          <w:sz w:val="24"/>
          <w:szCs w:val="24"/>
        </w:rPr>
      </w:pPr>
    </w:p>
    <w:p w14:paraId="3DA6238B" w14:textId="77777777" w:rsidR="00FF60A3" w:rsidRPr="00F03AE2" w:rsidRDefault="00FF60A3" w:rsidP="002B3B16">
      <w:pPr>
        <w:spacing w:after="0" w:line="240" w:lineRule="auto"/>
        <w:rPr>
          <w:rFonts w:ascii="Times New Roman" w:hAnsi="Times New Roman" w:cs="Times New Roman"/>
          <w:sz w:val="24"/>
          <w:szCs w:val="24"/>
        </w:rPr>
      </w:pPr>
    </w:p>
    <w:p w14:paraId="29AE73B9" w14:textId="77777777" w:rsidR="00FF60A3" w:rsidRPr="00F03AE2" w:rsidRDefault="00FF60A3" w:rsidP="002B3B16">
      <w:pPr>
        <w:spacing w:after="0" w:line="240" w:lineRule="auto"/>
        <w:rPr>
          <w:rFonts w:ascii="Times New Roman" w:hAnsi="Times New Roman" w:cs="Times New Roman"/>
          <w:sz w:val="24"/>
          <w:szCs w:val="24"/>
        </w:rPr>
      </w:pPr>
    </w:p>
    <w:p w14:paraId="5D1CFEA5" w14:textId="77777777" w:rsidR="00007D9D" w:rsidRPr="00F03AE2" w:rsidRDefault="00652B40" w:rsidP="002B3B16">
      <w:pPr>
        <w:pStyle w:val="Figura"/>
        <w:spacing w:before="0" w:line="240" w:lineRule="auto"/>
        <w:ind w:left="708" w:firstLine="708"/>
        <w:jc w:val="left"/>
        <w:rPr>
          <w:rFonts w:cs="Times New Roman"/>
        </w:rPr>
      </w:pPr>
      <w:r w:rsidRPr="00F03AE2">
        <w:rPr>
          <w:rFonts w:cs="Times New Roman"/>
        </w:rPr>
        <w:t xml:space="preserve">           </w:t>
      </w:r>
    </w:p>
    <w:p w14:paraId="09611BBD" w14:textId="0A78B8A4" w:rsidR="000A5C1E" w:rsidRPr="00F03AE2" w:rsidRDefault="00007D9D" w:rsidP="002B3B16">
      <w:pPr>
        <w:pStyle w:val="Figura"/>
        <w:spacing w:before="0" w:line="240" w:lineRule="auto"/>
        <w:ind w:left="1416"/>
        <w:jc w:val="left"/>
        <w:rPr>
          <w:rFonts w:cs="Times New Roman"/>
        </w:rPr>
      </w:pPr>
      <w:r w:rsidRPr="00F03AE2">
        <w:rPr>
          <w:rFonts w:cs="Times New Roman"/>
        </w:rPr>
        <w:t xml:space="preserve">           </w:t>
      </w:r>
    </w:p>
    <w:p w14:paraId="72B87768" w14:textId="77777777" w:rsidR="00007D9D" w:rsidRPr="00F03AE2" w:rsidRDefault="00007D9D" w:rsidP="002B3B16">
      <w:pPr>
        <w:spacing w:after="0" w:line="240" w:lineRule="auto"/>
      </w:pPr>
    </w:p>
    <w:p w14:paraId="65A88FCB" w14:textId="538EF36E" w:rsidR="00007D9D" w:rsidRPr="00F03AE2" w:rsidRDefault="00007D9D" w:rsidP="002B3B16">
      <w:pPr>
        <w:pStyle w:val="Figura"/>
        <w:spacing w:before="0" w:line="240" w:lineRule="auto"/>
        <w:ind w:left="708" w:firstLine="708"/>
        <w:jc w:val="left"/>
      </w:pPr>
      <w:r w:rsidRPr="00F03AE2">
        <w:t xml:space="preserve">          </w:t>
      </w:r>
      <w:bookmarkStart w:id="226" w:name="_Toc425188963"/>
      <w:r w:rsidRPr="00F03AE2">
        <w:t>Figura 1-4: Organigrama estructura DTIC</w:t>
      </w:r>
      <w:bookmarkEnd w:id="226"/>
    </w:p>
    <w:p w14:paraId="000DA2C5" w14:textId="4A945472" w:rsidR="00B249C7" w:rsidRPr="00F03AE2" w:rsidRDefault="00652B40" w:rsidP="002B3B16">
      <w:pPr>
        <w:spacing w:after="0" w:line="240" w:lineRule="auto"/>
        <w:ind w:left="1416"/>
        <w:rPr>
          <w:rFonts w:ascii="Times New Roman" w:hAnsi="Times New Roman" w:cs="Times New Roman"/>
          <w:sz w:val="16"/>
        </w:rPr>
      </w:pPr>
      <w:r w:rsidRPr="00F03AE2">
        <w:rPr>
          <w:rFonts w:ascii="Times New Roman" w:hAnsi="Times New Roman" w:cs="Times New Roman"/>
          <w:b/>
          <w:sz w:val="16"/>
        </w:rPr>
        <w:t xml:space="preserve">               </w:t>
      </w:r>
      <w:r w:rsidR="000527DB" w:rsidRPr="00F03AE2">
        <w:rPr>
          <w:rFonts w:ascii="Times New Roman" w:hAnsi="Times New Roman" w:cs="Times New Roman"/>
          <w:b/>
          <w:sz w:val="16"/>
        </w:rPr>
        <w:t>Fuente</w:t>
      </w:r>
      <w:r w:rsidR="00B249C7" w:rsidRPr="00F03AE2">
        <w:rPr>
          <w:rFonts w:ascii="Times New Roman" w:hAnsi="Times New Roman" w:cs="Times New Roman"/>
          <w:b/>
          <w:sz w:val="16"/>
        </w:rPr>
        <w:t>:</w:t>
      </w:r>
      <w:r w:rsidR="00B249C7" w:rsidRPr="00F03AE2">
        <w:rPr>
          <w:rFonts w:ascii="Times New Roman" w:hAnsi="Times New Roman" w:cs="Times New Roman"/>
          <w:sz w:val="16"/>
        </w:rPr>
        <w:t xml:space="preserve"> María Jose Samaniego</w:t>
      </w:r>
    </w:p>
    <w:p w14:paraId="22FED74B" w14:textId="77777777" w:rsidR="00B249C7" w:rsidRPr="00F03AE2" w:rsidRDefault="00B249C7" w:rsidP="008B3AA5">
      <w:pPr>
        <w:spacing w:after="0"/>
      </w:pPr>
    </w:p>
    <w:p w14:paraId="6DA4CD4C" w14:textId="77777777" w:rsidR="00007D9D" w:rsidRPr="00F03AE2" w:rsidRDefault="00007D9D" w:rsidP="008B3AA5">
      <w:pPr>
        <w:spacing w:after="0" w:line="360" w:lineRule="auto"/>
        <w:jc w:val="both"/>
        <w:rPr>
          <w:rFonts w:ascii="Times New Roman" w:hAnsi="Times New Roman" w:cs="Times New Roman"/>
        </w:rPr>
      </w:pPr>
    </w:p>
    <w:p w14:paraId="6D71CB2B" w14:textId="77777777" w:rsidR="00FF60A3" w:rsidRPr="00F03AE2" w:rsidRDefault="00E0632B"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Correspondiente al nivel directivo está la Dirección DTIC, al nivel asesor la secretaría, y al nivel operativo las áreas de desarrollo, </w:t>
      </w:r>
      <w:r w:rsidR="00D719AA" w:rsidRPr="00F03AE2">
        <w:rPr>
          <w:rFonts w:ascii="Times New Roman" w:hAnsi="Times New Roman" w:cs="Times New Roman"/>
        </w:rPr>
        <w:t>infraestructuras y redes, y soporte y mantenimiento.</w:t>
      </w:r>
    </w:p>
    <w:p w14:paraId="3817B8F9" w14:textId="77777777" w:rsidR="00002E98" w:rsidRPr="00F03AE2" w:rsidRDefault="00002E98" w:rsidP="008B3AA5">
      <w:pPr>
        <w:spacing w:after="0" w:line="360" w:lineRule="auto"/>
        <w:rPr>
          <w:rFonts w:ascii="Times New Roman" w:hAnsi="Times New Roman" w:cs="Times New Roman"/>
        </w:rPr>
      </w:pPr>
    </w:p>
    <w:p w14:paraId="011FF231" w14:textId="48AF206A" w:rsidR="00EE25D2" w:rsidRPr="00F03AE2" w:rsidRDefault="008E625A" w:rsidP="00F53C45">
      <w:pPr>
        <w:pStyle w:val="11"/>
        <w:numPr>
          <w:ilvl w:val="1"/>
          <w:numId w:val="100"/>
        </w:numPr>
        <w:spacing w:before="0" w:line="360" w:lineRule="auto"/>
        <w:rPr>
          <w:rFonts w:cs="Times New Roman"/>
          <w:szCs w:val="22"/>
        </w:rPr>
      </w:pPr>
      <w:bookmarkStart w:id="227" w:name="_Toc421023288"/>
      <w:bookmarkStart w:id="228" w:name="_Toc425344935"/>
      <w:r w:rsidRPr="00F03AE2">
        <w:rPr>
          <w:rFonts w:cs="Times New Roman"/>
          <w:szCs w:val="22"/>
        </w:rPr>
        <w:t>Definición del ámbito</w:t>
      </w:r>
      <w:bookmarkEnd w:id="227"/>
      <w:bookmarkEnd w:id="228"/>
    </w:p>
    <w:p w14:paraId="6F39880D" w14:textId="77777777" w:rsidR="00F26D8C" w:rsidRPr="00F03AE2" w:rsidRDefault="00F26D8C" w:rsidP="008B3AA5">
      <w:pPr>
        <w:spacing w:after="0" w:line="360" w:lineRule="auto"/>
        <w:jc w:val="both"/>
        <w:rPr>
          <w:rFonts w:ascii="Times New Roman" w:hAnsi="Times New Roman" w:cs="Times New Roman"/>
        </w:rPr>
      </w:pPr>
    </w:p>
    <w:p w14:paraId="0D2556F5" w14:textId="77777777" w:rsidR="00F26D8C" w:rsidRPr="00F03AE2" w:rsidRDefault="00BC58E7" w:rsidP="008B3AA5">
      <w:pPr>
        <w:spacing w:after="0" w:line="360" w:lineRule="auto"/>
        <w:jc w:val="both"/>
        <w:rPr>
          <w:rFonts w:ascii="Times New Roman" w:hAnsi="Times New Roman" w:cs="Times New Roman"/>
        </w:rPr>
      </w:pPr>
      <w:r w:rsidRPr="00F03AE2">
        <w:rPr>
          <w:rFonts w:ascii="Times New Roman" w:hAnsi="Times New Roman" w:cs="Times New Roman"/>
        </w:rPr>
        <w:t>El Sistema de Seguimiento de Incidentes tiene como objetivo</w:t>
      </w:r>
      <w:r w:rsidR="0073609F" w:rsidRPr="00F03AE2">
        <w:rPr>
          <w:rFonts w:ascii="Times New Roman" w:hAnsi="Times New Roman" w:cs="Times New Roman"/>
        </w:rPr>
        <w:t xml:space="preserve"> la administración, el tratamiento y seguimiento de incidentes que son reportados diariamente en la ESPOCH.</w:t>
      </w:r>
      <w:r w:rsidR="00F03491" w:rsidRPr="00F03AE2">
        <w:rPr>
          <w:rFonts w:ascii="Times New Roman" w:hAnsi="Times New Roman" w:cs="Times New Roman"/>
        </w:rPr>
        <w:t xml:space="preserve"> </w:t>
      </w:r>
      <w:r w:rsidR="008C147E" w:rsidRPr="00F03AE2">
        <w:rPr>
          <w:rFonts w:ascii="Times New Roman" w:hAnsi="Times New Roman" w:cs="Times New Roman"/>
        </w:rPr>
        <w:t>De esta manera se necesita crear una solución tecnológica</w:t>
      </w:r>
      <w:r w:rsidR="0073609F" w:rsidRPr="00F03AE2">
        <w:rPr>
          <w:rFonts w:ascii="Times New Roman" w:hAnsi="Times New Roman" w:cs="Times New Roman"/>
        </w:rPr>
        <w:t xml:space="preserve"> por medio de una aplicación web accesible por la intranet de la ESPOCH,</w:t>
      </w:r>
      <w:r w:rsidR="00226D3B" w:rsidRPr="00F03AE2">
        <w:rPr>
          <w:rFonts w:ascii="Times New Roman" w:hAnsi="Times New Roman" w:cs="Times New Roman"/>
        </w:rPr>
        <w:t xml:space="preserve"> que permitirá automatizar el proceso de </w:t>
      </w:r>
      <w:r w:rsidR="00EF07B1" w:rsidRPr="00F03AE2">
        <w:rPr>
          <w:rFonts w:ascii="Times New Roman" w:hAnsi="Times New Roman" w:cs="Times New Roman"/>
        </w:rPr>
        <w:t>gestión de</w:t>
      </w:r>
      <w:r w:rsidR="00226D3B" w:rsidRPr="00F03AE2">
        <w:rPr>
          <w:rFonts w:ascii="Times New Roman" w:hAnsi="Times New Roman" w:cs="Times New Roman"/>
        </w:rPr>
        <w:t xml:space="preserve"> incidentes que causen una interru</w:t>
      </w:r>
      <w:r w:rsidR="0073609F" w:rsidRPr="00F03AE2">
        <w:rPr>
          <w:rFonts w:ascii="Times New Roman" w:hAnsi="Times New Roman" w:cs="Times New Roman"/>
        </w:rPr>
        <w:t xml:space="preserve">pción en el servicio que brinda DTIC </w:t>
      </w:r>
      <w:r w:rsidR="00226D3B" w:rsidRPr="00F03AE2">
        <w:rPr>
          <w:rFonts w:ascii="Times New Roman" w:hAnsi="Times New Roman" w:cs="Times New Roman"/>
        </w:rPr>
        <w:t xml:space="preserve"> de la manera más rápida y eficaz posible.</w:t>
      </w:r>
    </w:p>
    <w:p w14:paraId="37831AFF" w14:textId="77777777" w:rsidR="00652B40" w:rsidRPr="00F03AE2" w:rsidRDefault="00652B40" w:rsidP="008B3AA5">
      <w:pPr>
        <w:spacing w:after="0" w:line="360" w:lineRule="auto"/>
        <w:jc w:val="both"/>
        <w:rPr>
          <w:rFonts w:ascii="Times New Roman" w:hAnsi="Times New Roman" w:cs="Times New Roman"/>
        </w:rPr>
      </w:pPr>
    </w:p>
    <w:p w14:paraId="6C85AEC5" w14:textId="77777777" w:rsidR="007D2D21" w:rsidRPr="00F03AE2" w:rsidRDefault="0073609F" w:rsidP="008B3AA5">
      <w:pPr>
        <w:spacing w:after="0" w:line="360" w:lineRule="auto"/>
        <w:jc w:val="both"/>
        <w:rPr>
          <w:rFonts w:ascii="Times New Roman" w:hAnsi="Times New Roman" w:cs="Times New Roman"/>
        </w:rPr>
      </w:pPr>
      <w:r w:rsidRPr="00F03AE2">
        <w:rPr>
          <w:rFonts w:ascii="Times New Roman" w:hAnsi="Times New Roman" w:cs="Times New Roman"/>
        </w:rPr>
        <w:t>Con la  creación de</w:t>
      </w:r>
      <w:r w:rsidR="00FC2A52" w:rsidRPr="00F03AE2">
        <w:rPr>
          <w:rFonts w:ascii="Times New Roman" w:hAnsi="Times New Roman" w:cs="Times New Roman"/>
        </w:rPr>
        <w:t xml:space="preserve"> usuarios </w:t>
      </w:r>
      <w:r w:rsidRPr="00F03AE2">
        <w:rPr>
          <w:rFonts w:ascii="Times New Roman" w:hAnsi="Times New Roman" w:cs="Times New Roman"/>
        </w:rPr>
        <w:t xml:space="preserve"> se desea asignar un rol y un grupo de trabajo que permita ejecutar las tareas asignadas respectivamente, tales como</w:t>
      </w:r>
      <w:r w:rsidR="00F03491" w:rsidRPr="00F03AE2">
        <w:rPr>
          <w:rFonts w:ascii="Times New Roman" w:hAnsi="Times New Roman" w:cs="Times New Roman"/>
        </w:rPr>
        <w:t xml:space="preserve"> </w:t>
      </w:r>
      <w:r w:rsidRPr="00F03AE2">
        <w:rPr>
          <w:rFonts w:ascii="Times New Roman" w:hAnsi="Times New Roman" w:cs="Times New Roman"/>
        </w:rPr>
        <w:t>administración de la gestión de usuarios, de información de los tickets y seguimiento de los mismos. También se generará reportes que facilitará</w:t>
      </w:r>
      <w:r w:rsidR="001541B6" w:rsidRPr="00F03AE2">
        <w:rPr>
          <w:rFonts w:ascii="Times New Roman" w:hAnsi="Times New Roman" w:cs="Times New Roman"/>
        </w:rPr>
        <w:t>n al Director de DTIC, ver la cantidad de trabajo asignado a cada técnico</w:t>
      </w:r>
      <w:r w:rsidR="00EA326D" w:rsidRPr="00F03AE2">
        <w:rPr>
          <w:rFonts w:ascii="Times New Roman" w:hAnsi="Times New Roman" w:cs="Times New Roman"/>
        </w:rPr>
        <w:t xml:space="preserve">, y poder de esta manera tener una mejor distribución de tareas entre el personal técnico. </w:t>
      </w:r>
    </w:p>
    <w:p w14:paraId="5F8EBD7E" w14:textId="77777777" w:rsidR="00F26D8C" w:rsidRPr="00F03AE2" w:rsidRDefault="00F26D8C" w:rsidP="008B3AA5">
      <w:pPr>
        <w:spacing w:after="0" w:line="360" w:lineRule="auto"/>
        <w:jc w:val="both"/>
        <w:rPr>
          <w:rFonts w:ascii="Times New Roman" w:hAnsi="Times New Roman" w:cs="Times New Roman"/>
        </w:rPr>
      </w:pPr>
    </w:p>
    <w:p w14:paraId="0208636B" w14:textId="77777777" w:rsidR="00EF3598" w:rsidRPr="00F03AE2" w:rsidRDefault="000B0096" w:rsidP="008B3AA5">
      <w:pPr>
        <w:spacing w:after="0" w:line="360" w:lineRule="auto"/>
        <w:jc w:val="both"/>
        <w:rPr>
          <w:rFonts w:ascii="Times New Roman" w:hAnsi="Times New Roman" w:cs="Times New Roman"/>
        </w:rPr>
      </w:pPr>
      <w:r w:rsidRPr="00F03AE2">
        <w:rPr>
          <w:rFonts w:ascii="Times New Roman" w:hAnsi="Times New Roman" w:cs="Times New Roman"/>
        </w:rPr>
        <w:t>Los roles SCRUM implicados para el desarrollo del Sistema de Seguimiento de Incidentes DTIC-ESPOCH serán los siguientes:</w:t>
      </w:r>
    </w:p>
    <w:p w14:paraId="16DAAEC7" w14:textId="77777777" w:rsidR="008A7D66" w:rsidRPr="00F03AE2" w:rsidRDefault="008A7D66" w:rsidP="008B3AA5">
      <w:pPr>
        <w:spacing w:after="0" w:line="360" w:lineRule="auto"/>
        <w:jc w:val="both"/>
        <w:rPr>
          <w:rFonts w:ascii="Times New Roman" w:hAnsi="Times New Roman" w:cs="Times New Roman"/>
        </w:rPr>
      </w:pPr>
    </w:p>
    <w:p w14:paraId="5E6FD6E5" w14:textId="3A281F0D" w:rsidR="000B0096" w:rsidRPr="00F03AE2" w:rsidRDefault="000B0096" w:rsidP="008B3AA5">
      <w:pPr>
        <w:pStyle w:val="Prrafodelista"/>
        <w:numPr>
          <w:ilvl w:val="0"/>
          <w:numId w:val="31"/>
        </w:numPr>
        <w:spacing w:after="0" w:line="360" w:lineRule="auto"/>
        <w:jc w:val="both"/>
        <w:rPr>
          <w:rFonts w:ascii="Times New Roman" w:hAnsi="Times New Roman" w:cs="Times New Roman"/>
        </w:rPr>
      </w:pPr>
      <w:r w:rsidRPr="00F03AE2">
        <w:rPr>
          <w:rFonts w:ascii="Times New Roman" w:hAnsi="Times New Roman" w:cs="Times New Roman"/>
          <w:b/>
        </w:rPr>
        <w:t>Product Owner:</w:t>
      </w:r>
      <w:r w:rsidR="00F03491" w:rsidRPr="00F03AE2">
        <w:rPr>
          <w:rFonts w:ascii="Times New Roman" w:hAnsi="Times New Roman" w:cs="Times New Roman"/>
          <w:b/>
        </w:rPr>
        <w:t xml:space="preserve"> </w:t>
      </w:r>
      <w:r w:rsidR="009E392B" w:rsidRPr="00F03AE2">
        <w:rPr>
          <w:rFonts w:ascii="Times New Roman" w:hAnsi="Times New Roman" w:cs="Times New Roman"/>
        </w:rPr>
        <w:t>Escuela Superior Politécnica de Chimborazo,</w:t>
      </w:r>
      <w:r w:rsidR="007A2FC3" w:rsidRPr="00F03AE2">
        <w:rPr>
          <w:rFonts w:ascii="Times New Roman" w:hAnsi="Times New Roman" w:cs="Times New Roman"/>
        </w:rPr>
        <w:t xml:space="preserve"> responsable de obtener el mayor valor de producto para los usuarios y resto de implicados</w:t>
      </w:r>
      <w:r w:rsidR="002B3B16" w:rsidRPr="00F03AE2">
        <w:rPr>
          <w:rFonts w:ascii="Times New Roman" w:hAnsi="Times New Roman" w:cs="Times New Roman"/>
        </w:rPr>
        <w:t>.</w:t>
      </w:r>
    </w:p>
    <w:p w14:paraId="4835270E" w14:textId="77777777" w:rsidR="002B3B16" w:rsidRPr="00F03AE2" w:rsidRDefault="002B3B16" w:rsidP="002B3B16">
      <w:pPr>
        <w:pStyle w:val="Prrafodelista"/>
        <w:spacing w:after="0" w:line="360" w:lineRule="auto"/>
        <w:ind w:left="360"/>
        <w:jc w:val="both"/>
        <w:rPr>
          <w:rFonts w:ascii="Times New Roman" w:hAnsi="Times New Roman" w:cs="Times New Roman"/>
        </w:rPr>
      </w:pPr>
    </w:p>
    <w:p w14:paraId="0393EE6E" w14:textId="77777777" w:rsidR="000B0096" w:rsidRPr="00F03AE2" w:rsidRDefault="000B0096" w:rsidP="008B3AA5">
      <w:pPr>
        <w:pStyle w:val="Prrafodelista"/>
        <w:numPr>
          <w:ilvl w:val="0"/>
          <w:numId w:val="31"/>
        </w:numPr>
        <w:spacing w:after="0" w:line="360" w:lineRule="auto"/>
        <w:jc w:val="both"/>
        <w:rPr>
          <w:rFonts w:ascii="Times New Roman" w:hAnsi="Times New Roman" w:cs="Times New Roman"/>
        </w:rPr>
      </w:pPr>
      <w:r w:rsidRPr="00F03AE2">
        <w:rPr>
          <w:rFonts w:ascii="Times New Roman" w:hAnsi="Times New Roman" w:cs="Times New Roman"/>
          <w:b/>
        </w:rPr>
        <w:t>Equipo de Desarrollo:</w:t>
      </w:r>
      <w:r w:rsidR="008B5B10" w:rsidRPr="00F03AE2">
        <w:rPr>
          <w:rFonts w:ascii="Times New Roman" w:hAnsi="Times New Roman" w:cs="Times New Roman"/>
        </w:rPr>
        <w:t xml:space="preserve"> Marí</w:t>
      </w:r>
      <w:r w:rsidRPr="00F03AE2">
        <w:rPr>
          <w:rFonts w:ascii="Times New Roman" w:hAnsi="Times New Roman" w:cs="Times New Roman"/>
        </w:rPr>
        <w:t>a Jos</w:t>
      </w:r>
      <w:r w:rsidR="008B5B10" w:rsidRPr="00F03AE2">
        <w:rPr>
          <w:rFonts w:ascii="Times New Roman" w:hAnsi="Times New Roman" w:cs="Times New Roman"/>
        </w:rPr>
        <w:t>é</w:t>
      </w:r>
      <w:r w:rsidRPr="00F03AE2">
        <w:rPr>
          <w:rFonts w:ascii="Times New Roman" w:hAnsi="Times New Roman" w:cs="Times New Roman"/>
        </w:rPr>
        <w:t xml:space="preserve"> Samaniego Larrea,  encarga</w:t>
      </w:r>
      <w:r w:rsidR="007A2FC3" w:rsidRPr="00F03AE2">
        <w:rPr>
          <w:rFonts w:ascii="Times New Roman" w:hAnsi="Times New Roman" w:cs="Times New Roman"/>
        </w:rPr>
        <w:t>da</w:t>
      </w:r>
      <w:r w:rsidR="008B5B10" w:rsidRPr="00F03AE2">
        <w:rPr>
          <w:rFonts w:ascii="Times New Roman" w:hAnsi="Times New Roman" w:cs="Times New Roman"/>
        </w:rPr>
        <w:t xml:space="preserve"> del desarrollo del producto.</w:t>
      </w:r>
    </w:p>
    <w:p w14:paraId="085F3952" w14:textId="77777777" w:rsidR="002B3B16" w:rsidRPr="00F03AE2" w:rsidRDefault="002B3B16" w:rsidP="002B3B16">
      <w:pPr>
        <w:pStyle w:val="Prrafodelista"/>
        <w:rPr>
          <w:rFonts w:ascii="Times New Roman" w:hAnsi="Times New Roman" w:cs="Times New Roman"/>
        </w:rPr>
      </w:pPr>
    </w:p>
    <w:p w14:paraId="303BFCD5" w14:textId="77777777" w:rsidR="002B3B16" w:rsidRPr="00F03AE2" w:rsidRDefault="002B3B16" w:rsidP="002B3B16">
      <w:pPr>
        <w:pStyle w:val="Prrafodelista"/>
        <w:spacing w:after="0" w:line="360" w:lineRule="auto"/>
        <w:ind w:left="360"/>
        <w:jc w:val="both"/>
        <w:rPr>
          <w:rFonts w:ascii="Times New Roman" w:hAnsi="Times New Roman" w:cs="Times New Roman"/>
        </w:rPr>
      </w:pPr>
    </w:p>
    <w:p w14:paraId="5D2EA044" w14:textId="77777777" w:rsidR="000B0096" w:rsidRPr="00F03AE2" w:rsidRDefault="000B0096" w:rsidP="008B3AA5">
      <w:pPr>
        <w:pStyle w:val="Prrafodelista"/>
        <w:numPr>
          <w:ilvl w:val="0"/>
          <w:numId w:val="31"/>
        </w:numPr>
        <w:spacing w:after="0" w:line="360" w:lineRule="auto"/>
        <w:jc w:val="both"/>
        <w:rPr>
          <w:rFonts w:ascii="Times New Roman" w:hAnsi="Times New Roman" w:cs="Times New Roman"/>
        </w:rPr>
      </w:pPr>
      <w:r w:rsidRPr="00F03AE2">
        <w:rPr>
          <w:rFonts w:ascii="Times New Roman" w:hAnsi="Times New Roman" w:cs="Times New Roman"/>
          <w:b/>
        </w:rPr>
        <w:t>Scrum Manager:</w:t>
      </w:r>
      <w:r w:rsidRPr="00F03AE2">
        <w:rPr>
          <w:rFonts w:ascii="Times New Roman" w:hAnsi="Times New Roman" w:cs="Times New Roman"/>
        </w:rPr>
        <w:t xml:space="preserve"> Ing. Jorge </w:t>
      </w:r>
      <w:r w:rsidR="008B5B10" w:rsidRPr="00F03AE2">
        <w:rPr>
          <w:rFonts w:ascii="Times New Roman" w:hAnsi="Times New Roman" w:cs="Times New Roman"/>
        </w:rPr>
        <w:t>Menéndez, gestor del equipo, es responsable del funcionamiento y de la productividad del equipo de desarrollo.</w:t>
      </w:r>
    </w:p>
    <w:p w14:paraId="625C0571" w14:textId="77777777" w:rsidR="002B3B16" w:rsidRPr="00F03AE2" w:rsidRDefault="002B3B16" w:rsidP="002B3B16">
      <w:pPr>
        <w:pStyle w:val="Prrafodelista"/>
        <w:spacing w:after="0" w:line="360" w:lineRule="auto"/>
        <w:ind w:left="360"/>
        <w:jc w:val="both"/>
        <w:rPr>
          <w:rFonts w:ascii="Times New Roman" w:hAnsi="Times New Roman" w:cs="Times New Roman"/>
        </w:rPr>
      </w:pPr>
    </w:p>
    <w:p w14:paraId="511458CC" w14:textId="22B5628E" w:rsidR="00FA2C65" w:rsidRPr="00F03AE2" w:rsidRDefault="00007D9D" w:rsidP="00F53C45">
      <w:pPr>
        <w:pStyle w:val="11"/>
        <w:numPr>
          <w:ilvl w:val="1"/>
          <w:numId w:val="100"/>
        </w:numPr>
        <w:spacing w:before="0" w:line="360" w:lineRule="auto"/>
        <w:rPr>
          <w:rFonts w:cs="Times New Roman"/>
          <w:szCs w:val="22"/>
        </w:rPr>
      </w:pPr>
      <w:bookmarkStart w:id="229" w:name="_Toc421023289"/>
      <w:bookmarkStart w:id="230" w:name="_Toc425344936"/>
      <w:r w:rsidRPr="00F03AE2">
        <w:rPr>
          <w:rFonts w:cs="Times New Roman"/>
          <w:szCs w:val="22"/>
        </w:rPr>
        <w:t>Estudio de factibilidad</w:t>
      </w:r>
      <w:bookmarkEnd w:id="229"/>
      <w:bookmarkEnd w:id="230"/>
    </w:p>
    <w:p w14:paraId="41995526" w14:textId="77777777" w:rsidR="00F26D8C" w:rsidRPr="00F03AE2" w:rsidRDefault="00F26D8C" w:rsidP="008B3AA5">
      <w:pPr>
        <w:spacing w:after="0" w:line="360" w:lineRule="auto"/>
        <w:jc w:val="both"/>
        <w:rPr>
          <w:rFonts w:ascii="Times New Roman" w:hAnsi="Times New Roman" w:cs="Times New Roman"/>
        </w:rPr>
      </w:pPr>
    </w:p>
    <w:p w14:paraId="32646587" w14:textId="77777777" w:rsidR="001A54D3" w:rsidRPr="00F03AE2" w:rsidRDefault="00FA2C6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Después de definir la problemática presente y </w:t>
      </w:r>
      <w:r w:rsidR="00C53B6D" w:rsidRPr="00F03AE2">
        <w:rPr>
          <w:rFonts w:ascii="Times New Roman" w:hAnsi="Times New Roman" w:cs="Times New Roman"/>
        </w:rPr>
        <w:t>causas que ameritan el desarrollo del nuevo sistema, es pertinente realizar un estudio de factibilidad para determinar la capacidad técnica e infraestructura tecnológica que implica para la implantación del SDSI-DTIC.</w:t>
      </w:r>
      <w:r w:rsidR="00F03491" w:rsidRPr="00F03AE2">
        <w:rPr>
          <w:rFonts w:ascii="Times New Roman" w:hAnsi="Times New Roman" w:cs="Times New Roman"/>
        </w:rPr>
        <w:t xml:space="preserve"> </w:t>
      </w:r>
      <w:r w:rsidR="00C53B6D" w:rsidRPr="00F03AE2">
        <w:rPr>
          <w:rFonts w:ascii="Times New Roman" w:hAnsi="Times New Roman" w:cs="Times New Roman"/>
        </w:rPr>
        <w:t>Los aspectos tomados en cuenta para este estudio de factibilidad fueron clasificados en dos  áreas, las cuales se describen a continuación:</w:t>
      </w:r>
    </w:p>
    <w:p w14:paraId="4EDF32E9" w14:textId="77777777" w:rsidR="00FE4BB0" w:rsidRPr="00F03AE2" w:rsidRDefault="00FE4BB0" w:rsidP="008B3AA5">
      <w:pPr>
        <w:spacing w:after="0" w:line="360" w:lineRule="auto"/>
        <w:jc w:val="both"/>
        <w:rPr>
          <w:rFonts w:ascii="Times New Roman" w:hAnsi="Times New Roman" w:cs="Times New Roman"/>
        </w:rPr>
      </w:pPr>
    </w:p>
    <w:p w14:paraId="66DD5FCF" w14:textId="77777777" w:rsidR="001A54D3" w:rsidRPr="00F03AE2" w:rsidRDefault="001A54D3" w:rsidP="008B3AA5">
      <w:pPr>
        <w:pStyle w:val="1111"/>
        <w:spacing w:after="0" w:line="360" w:lineRule="auto"/>
        <w:rPr>
          <w:rFonts w:ascii="Times New Roman" w:hAnsi="Times New Roman" w:cs="Times New Roman"/>
        </w:rPr>
      </w:pPr>
      <w:r w:rsidRPr="00F03AE2">
        <w:rPr>
          <w:rFonts w:ascii="Times New Roman" w:hAnsi="Times New Roman" w:cs="Times New Roman"/>
        </w:rPr>
        <w:t>Factibilidad Técnica</w:t>
      </w:r>
    </w:p>
    <w:p w14:paraId="2E17D9D9" w14:textId="77777777" w:rsidR="002B3B16" w:rsidRPr="00F03AE2" w:rsidRDefault="002B3B16" w:rsidP="002B3B16"/>
    <w:p w14:paraId="55B17F8F" w14:textId="77777777" w:rsidR="00C53B6D" w:rsidRPr="00F03AE2" w:rsidRDefault="00C53B6D" w:rsidP="008B3AA5">
      <w:pPr>
        <w:spacing w:after="0" w:line="360" w:lineRule="auto"/>
        <w:jc w:val="both"/>
        <w:rPr>
          <w:rFonts w:ascii="Times New Roman" w:hAnsi="Times New Roman" w:cs="Times New Roman"/>
        </w:rPr>
      </w:pPr>
      <w:r w:rsidRPr="00F03AE2">
        <w:rPr>
          <w:rFonts w:ascii="Times New Roman" w:hAnsi="Times New Roman" w:cs="Times New Roman"/>
        </w:rPr>
        <w:t>La factibilidad técnica consistió en un estudio de la</w:t>
      </w:r>
      <w:r w:rsidR="00F5736B" w:rsidRPr="00F03AE2">
        <w:rPr>
          <w:rFonts w:ascii="Times New Roman" w:hAnsi="Times New Roman" w:cs="Times New Roman"/>
        </w:rPr>
        <w:t>s</w:t>
      </w:r>
      <w:r w:rsidRPr="00F03AE2">
        <w:rPr>
          <w:rFonts w:ascii="Times New Roman" w:hAnsi="Times New Roman" w:cs="Times New Roman"/>
        </w:rPr>
        <w:t xml:space="preserve"> tecnología</w:t>
      </w:r>
      <w:r w:rsidR="00F5736B" w:rsidRPr="00F03AE2">
        <w:rPr>
          <w:rFonts w:ascii="Times New Roman" w:hAnsi="Times New Roman" w:cs="Times New Roman"/>
        </w:rPr>
        <w:t>s</w:t>
      </w:r>
      <w:r w:rsidRPr="00F03AE2">
        <w:rPr>
          <w:rFonts w:ascii="Times New Roman" w:hAnsi="Times New Roman" w:cs="Times New Roman"/>
        </w:rPr>
        <w:t xml:space="preserve"> existente</w:t>
      </w:r>
      <w:r w:rsidR="00F5736B" w:rsidRPr="00F03AE2">
        <w:rPr>
          <w:rFonts w:ascii="Times New Roman" w:hAnsi="Times New Roman" w:cs="Times New Roman"/>
        </w:rPr>
        <w:t>s en la</w:t>
      </w:r>
      <w:r w:rsidR="00F03491" w:rsidRPr="00F03AE2">
        <w:rPr>
          <w:rFonts w:ascii="Times New Roman" w:hAnsi="Times New Roman" w:cs="Times New Roman"/>
        </w:rPr>
        <w:t xml:space="preserve"> </w:t>
      </w:r>
      <w:r w:rsidR="00F5736B" w:rsidRPr="00F03AE2">
        <w:rPr>
          <w:rFonts w:ascii="Times New Roman" w:hAnsi="Times New Roman" w:cs="Times New Roman"/>
        </w:rPr>
        <w:t>DTIC</w:t>
      </w:r>
      <w:r w:rsidRPr="00F03AE2">
        <w:rPr>
          <w:rFonts w:ascii="Times New Roman" w:hAnsi="Times New Roman" w:cs="Times New Roman"/>
        </w:rPr>
        <w:t>, permitiendo evaluar la posibilidad de uso de los mismos</w:t>
      </w:r>
      <w:r w:rsidR="00F5736B" w:rsidRPr="00F03AE2">
        <w:rPr>
          <w:rFonts w:ascii="Times New Roman" w:hAnsi="Times New Roman" w:cs="Times New Roman"/>
        </w:rPr>
        <w:t xml:space="preserve"> para la implantación y además de la tecnología necesaria para el desarrollo del sistema</w:t>
      </w:r>
      <w:r w:rsidRPr="00F03AE2">
        <w:rPr>
          <w:rFonts w:ascii="Times New Roman" w:hAnsi="Times New Roman" w:cs="Times New Roman"/>
        </w:rPr>
        <w:t>.</w:t>
      </w:r>
      <w:r w:rsidR="00F5736B" w:rsidRPr="00F03AE2">
        <w:rPr>
          <w:rFonts w:ascii="Times New Roman" w:hAnsi="Times New Roman" w:cs="Times New Roman"/>
        </w:rPr>
        <w:t xml:space="preserve"> Para esto se evaluó dos enfoques: Recurso de Hardware y de Software</w:t>
      </w:r>
    </w:p>
    <w:p w14:paraId="1577785A" w14:textId="77777777" w:rsidR="00F26D8C" w:rsidRPr="00F03AE2" w:rsidRDefault="00F26D8C" w:rsidP="008B3AA5">
      <w:pPr>
        <w:spacing w:after="0" w:line="360" w:lineRule="auto"/>
        <w:jc w:val="both"/>
        <w:rPr>
          <w:rFonts w:ascii="Times New Roman" w:hAnsi="Times New Roman" w:cs="Times New Roman"/>
        </w:rPr>
      </w:pPr>
    </w:p>
    <w:p w14:paraId="2350E1A6" w14:textId="77777777" w:rsidR="00C34AF2" w:rsidRPr="00F03AE2" w:rsidRDefault="00C34AF2" w:rsidP="008B3AA5">
      <w:pPr>
        <w:pStyle w:val="Prrafodelista"/>
        <w:numPr>
          <w:ilvl w:val="0"/>
          <w:numId w:val="32"/>
        </w:numPr>
        <w:spacing w:after="0" w:line="360" w:lineRule="auto"/>
        <w:jc w:val="both"/>
        <w:rPr>
          <w:rFonts w:ascii="Times New Roman" w:hAnsi="Times New Roman" w:cs="Times New Roman"/>
          <w:b/>
        </w:rPr>
      </w:pPr>
      <w:r w:rsidRPr="00F03AE2">
        <w:rPr>
          <w:rFonts w:ascii="Times New Roman" w:hAnsi="Times New Roman" w:cs="Times New Roman"/>
          <w:b/>
        </w:rPr>
        <w:t>Recurso de Hardware</w:t>
      </w:r>
    </w:p>
    <w:p w14:paraId="640D243C" w14:textId="77777777" w:rsidR="002B3B16" w:rsidRPr="00F03AE2" w:rsidRDefault="002B3B16" w:rsidP="002B3B16">
      <w:pPr>
        <w:pStyle w:val="Prrafodelista"/>
        <w:spacing w:after="0" w:line="360" w:lineRule="auto"/>
        <w:ind w:left="360"/>
        <w:jc w:val="both"/>
        <w:rPr>
          <w:rFonts w:ascii="Times New Roman" w:hAnsi="Times New Roman" w:cs="Times New Roman"/>
          <w:b/>
        </w:rPr>
      </w:pPr>
    </w:p>
    <w:p w14:paraId="70ED65AF" w14:textId="77777777" w:rsidR="00F5736B" w:rsidRPr="00F03AE2" w:rsidRDefault="00F5736B" w:rsidP="008B3AA5">
      <w:pPr>
        <w:spacing w:after="0" w:line="360" w:lineRule="auto"/>
        <w:jc w:val="both"/>
        <w:rPr>
          <w:rFonts w:ascii="Times New Roman" w:hAnsi="Times New Roman" w:cs="Times New Roman"/>
        </w:rPr>
      </w:pPr>
      <w:r w:rsidRPr="00F03AE2">
        <w:rPr>
          <w:rFonts w:ascii="Times New Roman" w:hAnsi="Times New Roman" w:cs="Times New Roman"/>
        </w:rPr>
        <w:t>En cuanto a Hardware, específicamente el servidor donde debe estar instalado el sistema cuenta con las siguientes características:</w:t>
      </w:r>
    </w:p>
    <w:p w14:paraId="23929942" w14:textId="77777777" w:rsidR="00007D9D" w:rsidRPr="00F03AE2" w:rsidRDefault="00007D9D" w:rsidP="008B3AA5">
      <w:pPr>
        <w:spacing w:after="0" w:line="360" w:lineRule="auto"/>
        <w:jc w:val="both"/>
        <w:rPr>
          <w:rFonts w:ascii="Times New Roman" w:hAnsi="Times New Roman" w:cs="Times New Roman"/>
          <w:b/>
        </w:rPr>
      </w:pPr>
    </w:p>
    <w:p w14:paraId="6733F9CC" w14:textId="5002E572" w:rsidR="002B3B16" w:rsidRPr="00F03AE2" w:rsidRDefault="00F5736B" w:rsidP="008B3AA5">
      <w:pPr>
        <w:spacing w:after="0" w:line="360" w:lineRule="auto"/>
        <w:jc w:val="both"/>
        <w:rPr>
          <w:rFonts w:ascii="Times New Roman" w:hAnsi="Times New Roman" w:cs="Times New Roman"/>
        </w:rPr>
      </w:pPr>
      <w:r w:rsidRPr="00F03AE2">
        <w:rPr>
          <w:rFonts w:ascii="Times New Roman" w:hAnsi="Times New Roman" w:cs="Times New Roman"/>
          <w:b/>
        </w:rPr>
        <w:t xml:space="preserve">Servidor </w:t>
      </w:r>
      <w:r w:rsidR="0024609D" w:rsidRPr="00F03AE2">
        <w:rPr>
          <w:rFonts w:ascii="Times New Roman" w:hAnsi="Times New Roman" w:cs="Times New Roman"/>
          <w:b/>
        </w:rPr>
        <w:t>Físico</w:t>
      </w:r>
      <w:r w:rsidR="0024609D" w:rsidRPr="00F03AE2">
        <w:rPr>
          <w:rFonts w:ascii="Times New Roman" w:hAnsi="Times New Roman" w:cs="Times New Roman"/>
        </w:rPr>
        <w:t xml:space="preserve">: Marca IBM, </w:t>
      </w:r>
      <w:r w:rsidRPr="00F03AE2">
        <w:rPr>
          <w:rFonts w:ascii="Times New Roman" w:hAnsi="Times New Roman" w:cs="Times New Roman"/>
        </w:rPr>
        <w:t xml:space="preserve">Modelo: x3200 </w:t>
      </w:r>
      <w:r w:rsidR="0024609D" w:rsidRPr="00F03AE2">
        <w:rPr>
          <w:rFonts w:ascii="Times New Roman" w:hAnsi="Times New Roman" w:cs="Times New Roman"/>
        </w:rPr>
        <w:t xml:space="preserve">M2, </w:t>
      </w:r>
      <w:r w:rsidRPr="00F03AE2">
        <w:rPr>
          <w:rFonts w:ascii="Times New Roman" w:hAnsi="Times New Roman" w:cs="Times New Roman"/>
        </w:rPr>
        <w:t>Procesador Intel Xeon E3110 32 3 GHz</w:t>
      </w:r>
      <w:r w:rsidR="0024609D" w:rsidRPr="00F03AE2">
        <w:rPr>
          <w:rFonts w:ascii="Times New Roman" w:hAnsi="Times New Roman" w:cs="Times New Roman"/>
        </w:rPr>
        <w:t xml:space="preserve">, </w:t>
      </w:r>
      <w:r w:rsidRPr="00F03AE2">
        <w:rPr>
          <w:rFonts w:ascii="Times New Roman" w:hAnsi="Times New Roman" w:cs="Times New Roman"/>
        </w:rPr>
        <w:t>Memoria RAM: 1.79 GB RAM</w:t>
      </w:r>
    </w:p>
    <w:p w14:paraId="38254483" w14:textId="77777777" w:rsidR="002B3B16" w:rsidRPr="00F03AE2" w:rsidRDefault="002B3B16" w:rsidP="008B3AA5">
      <w:pPr>
        <w:spacing w:after="0" w:line="360" w:lineRule="auto"/>
        <w:jc w:val="both"/>
        <w:rPr>
          <w:rFonts w:ascii="Times New Roman" w:hAnsi="Times New Roman" w:cs="Times New Roman"/>
        </w:rPr>
      </w:pPr>
    </w:p>
    <w:p w14:paraId="7EF257F2" w14:textId="77777777" w:rsidR="00F5736B" w:rsidRPr="00F03AE2" w:rsidRDefault="00F5736B" w:rsidP="008B3AA5">
      <w:pPr>
        <w:spacing w:after="0" w:line="360" w:lineRule="auto"/>
        <w:jc w:val="both"/>
        <w:rPr>
          <w:rFonts w:ascii="Times New Roman" w:hAnsi="Times New Roman" w:cs="Times New Roman"/>
        </w:rPr>
      </w:pPr>
      <w:r w:rsidRPr="00F03AE2">
        <w:rPr>
          <w:rFonts w:ascii="Times New Roman" w:hAnsi="Times New Roman" w:cs="Times New Roman"/>
        </w:rPr>
        <w:t>Lo que respecta a Hardware para el desarrollo del sistema, las características son las siguientes:</w:t>
      </w:r>
    </w:p>
    <w:p w14:paraId="08C2343A" w14:textId="77777777" w:rsidR="002B3B16" w:rsidRPr="00F03AE2" w:rsidRDefault="002B3B16" w:rsidP="008B3AA5">
      <w:pPr>
        <w:spacing w:after="0" w:line="360" w:lineRule="auto"/>
        <w:jc w:val="both"/>
        <w:rPr>
          <w:rFonts w:ascii="Times New Roman" w:hAnsi="Times New Roman" w:cs="Times New Roman"/>
        </w:rPr>
      </w:pPr>
    </w:p>
    <w:p w14:paraId="3224DBD2" w14:textId="77777777" w:rsidR="00F5736B" w:rsidRPr="00F03AE2" w:rsidRDefault="00C34AF2" w:rsidP="008B3AA5">
      <w:pPr>
        <w:spacing w:after="0" w:line="360" w:lineRule="auto"/>
        <w:jc w:val="both"/>
        <w:rPr>
          <w:rFonts w:ascii="Times New Roman" w:hAnsi="Times New Roman" w:cs="Times New Roman"/>
        </w:rPr>
      </w:pPr>
      <w:r w:rsidRPr="00F03AE2">
        <w:rPr>
          <w:rFonts w:ascii="Times New Roman" w:hAnsi="Times New Roman" w:cs="Times New Roman"/>
          <w:b/>
        </w:rPr>
        <w:t xml:space="preserve">Computadora </w:t>
      </w:r>
      <w:r w:rsidR="0024609D" w:rsidRPr="00F03AE2">
        <w:rPr>
          <w:rFonts w:ascii="Times New Roman" w:hAnsi="Times New Roman" w:cs="Times New Roman"/>
          <w:b/>
        </w:rPr>
        <w:t>portátil</w:t>
      </w:r>
      <w:r w:rsidR="0024609D" w:rsidRPr="00F03AE2">
        <w:rPr>
          <w:rFonts w:ascii="Times New Roman" w:hAnsi="Times New Roman" w:cs="Times New Roman"/>
        </w:rPr>
        <w:t xml:space="preserve">: </w:t>
      </w:r>
      <w:r w:rsidRPr="00F03AE2">
        <w:rPr>
          <w:rFonts w:ascii="Times New Roman" w:hAnsi="Times New Roman" w:cs="Times New Roman"/>
        </w:rPr>
        <w:t>Toshiba AMD Athlon(tm) P320 Dual-Core Processor 2.10 GHz</w:t>
      </w:r>
      <w:r w:rsidR="0024609D" w:rsidRPr="00F03AE2">
        <w:rPr>
          <w:rFonts w:ascii="Times New Roman" w:hAnsi="Times New Roman" w:cs="Times New Roman"/>
        </w:rPr>
        <w:t xml:space="preserve">, </w:t>
      </w:r>
      <w:r w:rsidRPr="00F03AE2">
        <w:rPr>
          <w:rFonts w:ascii="Times New Roman" w:hAnsi="Times New Roman" w:cs="Times New Roman"/>
        </w:rPr>
        <w:t xml:space="preserve">Memoria RAM de </w:t>
      </w:r>
      <w:r w:rsidR="0024609D" w:rsidRPr="00F03AE2">
        <w:rPr>
          <w:rFonts w:ascii="Times New Roman" w:hAnsi="Times New Roman" w:cs="Times New Roman"/>
        </w:rPr>
        <w:t xml:space="preserve">4GB, </w:t>
      </w:r>
      <w:r w:rsidR="00F5736B" w:rsidRPr="00F03AE2">
        <w:rPr>
          <w:rFonts w:ascii="Times New Roman" w:hAnsi="Times New Roman" w:cs="Times New Roman"/>
        </w:rPr>
        <w:t>250 GB en disco duro.</w:t>
      </w:r>
    </w:p>
    <w:p w14:paraId="4B11D956" w14:textId="77777777" w:rsidR="004704C6" w:rsidRPr="00F03AE2" w:rsidRDefault="004704C6" w:rsidP="008B3AA5">
      <w:pPr>
        <w:spacing w:after="0" w:line="360" w:lineRule="auto"/>
        <w:jc w:val="both"/>
        <w:rPr>
          <w:rFonts w:ascii="Times New Roman" w:hAnsi="Times New Roman" w:cs="Times New Roman"/>
        </w:rPr>
      </w:pPr>
    </w:p>
    <w:p w14:paraId="06CB8E1D" w14:textId="77777777" w:rsidR="00F5736B" w:rsidRPr="00F03AE2" w:rsidRDefault="00F5736B" w:rsidP="008B3AA5">
      <w:pPr>
        <w:spacing w:after="0" w:line="360" w:lineRule="auto"/>
        <w:jc w:val="both"/>
        <w:rPr>
          <w:rFonts w:ascii="Times New Roman" w:hAnsi="Times New Roman" w:cs="Times New Roman"/>
        </w:rPr>
      </w:pPr>
      <w:r w:rsidRPr="00F03AE2">
        <w:rPr>
          <w:rFonts w:ascii="Times New Roman" w:hAnsi="Times New Roman" w:cs="Times New Roman"/>
        </w:rPr>
        <w:t>Evaluando el Hardware existente, la Dirección de Tecnologías de Información y Comunicación</w:t>
      </w:r>
      <w:r w:rsidR="001B768B" w:rsidRPr="00F03AE2">
        <w:rPr>
          <w:rFonts w:ascii="Times New Roman" w:hAnsi="Times New Roman" w:cs="Times New Roman"/>
        </w:rPr>
        <w:t xml:space="preserve"> no requirió realizar ninguna inversión, ya que cumplen con los requisitos mínimos para la implantación y desarrollo.</w:t>
      </w:r>
    </w:p>
    <w:p w14:paraId="4A17A828" w14:textId="77777777" w:rsidR="00F36B59" w:rsidRPr="00F03AE2" w:rsidRDefault="00F36B59" w:rsidP="008B3AA5">
      <w:pPr>
        <w:spacing w:after="0" w:line="360" w:lineRule="auto"/>
        <w:jc w:val="both"/>
        <w:rPr>
          <w:rFonts w:ascii="Times New Roman" w:hAnsi="Times New Roman" w:cs="Times New Roman"/>
        </w:rPr>
      </w:pPr>
    </w:p>
    <w:p w14:paraId="1D5A585C" w14:textId="77777777" w:rsidR="002B3B16" w:rsidRPr="00F03AE2" w:rsidRDefault="002B3B16" w:rsidP="008B3AA5">
      <w:pPr>
        <w:spacing w:after="0" w:line="360" w:lineRule="auto"/>
        <w:jc w:val="both"/>
        <w:rPr>
          <w:rFonts w:ascii="Times New Roman" w:hAnsi="Times New Roman" w:cs="Times New Roman"/>
        </w:rPr>
      </w:pPr>
    </w:p>
    <w:p w14:paraId="089AD429" w14:textId="77777777" w:rsidR="00C34AF2" w:rsidRPr="00F03AE2" w:rsidRDefault="00C34AF2" w:rsidP="00EC780B">
      <w:pPr>
        <w:pStyle w:val="Prrafodelista"/>
        <w:numPr>
          <w:ilvl w:val="0"/>
          <w:numId w:val="32"/>
        </w:numPr>
        <w:spacing w:after="0" w:line="360" w:lineRule="auto"/>
        <w:jc w:val="both"/>
        <w:rPr>
          <w:rFonts w:ascii="Times New Roman" w:hAnsi="Times New Roman" w:cs="Times New Roman"/>
          <w:b/>
        </w:rPr>
      </w:pPr>
      <w:r w:rsidRPr="00F03AE2">
        <w:rPr>
          <w:rFonts w:ascii="Times New Roman" w:hAnsi="Times New Roman" w:cs="Times New Roman"/>
          <w:b/>
        </w:rPr>
        <w:t>Recurso de Software</w:t>
      </w:r>
    </w:p>
    <w:p w14:paraId="2DFC793F" w14:textId="77777777" w:rsidR="002B3B16" w:rsidRPr="00F03AE2" w:rsidRDefault="002B3B16" w:rsidP="002B3B16">
      <w:pPr>
        <w:pStyle w:val="Prrafodelista"/>
        <w:spacing w:after="0" w:line="360" w:lineRule="auto"/>
        <w:ind w:left="360"/>
        <w:jc w:val="both"/>
        <w:rPr>
          <w:rFonts w:ascii="Times New Roman" w:hAnsi="Times New Roman" w:cs="Times New Roman"/>
          <w:b/>
        </w:rPr>
      </w:pPr>
    </w:p>
    <w:p w14:paraId="36C9E344" w14:textId="77777777" w:rsidR="00CE21A6" w:rsidRPr="00F03AE2" w:rsidRDefault="00CE21A6" w:rsidP="008B3AA5">
      <w:pPr>
        <w:spacing w:after="0" w:line="360" w:lineRule="auto"/>
        <w:jc w:val="both"/>
        <w:rPr>
          <w:rFonts w:ascii="Times New Roman" w:hAnsi="Times New Roman" w:cs="Times New Roman"/>
        </w:rPr>
      </w:pPr>
      <w:r w:rsidRPr="00F03AE2">
        <w:rPr>
          <w:rFonts w:ascii="Times New Roman" w:hAnsi="Times New Roman" w:cs="Times New Roman"/>
        </w:rPr>
        <w:t>En cuanto a software, la Dirección  cuenta con todas las tecnologías para el desarrollo del sistema, lo cual no amerita inversión alguna.</w:t>
      </w:r>
    </w:p>
    <w:p w14:paraId="49C425BA" w14:textId="77777777" w:rsidR="002B3B16" w:rsidRPr="00F03AE2" w:rsidRDefault="002B3B16" w:rsidP="008B3AA5">
      <w:pPr>
        <w:spacing w:after="0" w:line="360" w:lineRule="auto"/>
        <w:jc w:val="both"/>
        <w:rPr>
          <w:rFonts w:ascii="Times New Roman" w:hAnsi="Times New Roman" w:cs="Times New Roman"/>
        </w:rPr>
      </w:pPr>
    </w:p>
    <w:p w14:paraId="04E8211F" w14:textId="3C157A14" w:rsidR="002B3B16" w:rsidRPr="00F03AE2" w:rsidRDefault="00CE21A6" w:rsidP="002B3B16">
      <w:pPr>
        <w:pStyle w:val="Prrafodelista"/>
        <w:numPr>
          <w:ilvl w:val="0"/>
          <w:numId w:val="41"/>
        </w:numPr>
        <w:spacing w:after="0" w:line="360" w:lineRule="auto"/>
        <w:jc w:val="both"/>
        <w:rPr>
          <w:rFonts w:ascii="Times New Roman" w:hAnsi="Times New Roman" w:cs="Times New Roman"/>
        </w:rPr>
      </w:pPr>
      <w:r w:rsidRPr="00F03AE2">
        <w:rPr>
          <w:rFonts w:ascii="Times New Roman" w:hAnsi="Times New Roman" w:cs="Times New Roman"/>
        </w:rPr>
        <w:t xml:space="preserve">Servidor Base de Datos: </w:t>
      </w:r>
      <w:r w:rsidR="00F35F6A" w:rsidRPr="00F03AE2">
        <w:rPr>
          <w:rFonts w:ascii="Times New Roman" w:hAnsi="Times New Roman" w:cs="Times New Roman"/>
        </w:rPr>
        <w:t>MySQL</w:t>
      </w:r>
      <w:r w:rsidRPr="00F03AE2">
        <w:rPr>
          <w:rFonts w:ascii="Times New Roman" w:hAnsi="Times New Roman" w:cs="Times New Roman"/>
        </w:rPr>
        <w:t xml:space="preserve"> 5.1.73 Source distribution</w:t>
      </w:r>
      <w:r w:rsidR="00454536" w:rsidRPr="00F03AE2">
        <w:rPr>
          <w:rFonts w:ascii="Times New Roman" w:hAnsi="Times New Roman" w:cs="Times New Roman"/>
        </w:rPr>
        <w:t>.</w:t>
      </w:r>
    </w:p>
    <w:p w14:paraId="584B5FDA" w14:textId="0C2D880A" w:rsidR="002B3B16" w:rsidRPr="00F03AE2" w:rsidRDefault="00CE21A6" w:rsidP="002B3B16">
      <w:pPr>
        <w:pStyle w:val="Prrafodelista"/>
        <w:numPr>
          <w:ilvl w:val="0"/>
          <w:numId w:val="41"/>
        </w:numPr>
        <w:spacing w:after="0" w:line="360" w:lineRule="auto"/>
        <w:jc w:val="both"/>
        <w:rPr>
          <w:rFonts w:ascii="Times New Roman" w:hAnsi="Times New Roman" w:cs="Times New Roman"/>
        </w:rPr>
      </w:pPr>
      <w:r w:rsidRPr="00F03AE2">
        <w:rPr>
          <w:rFonts w:ascii="Times New Roman" w:hAnsi="Times New Roman" w:cs="Times New Roman"/>
        </w:rPr>
        <w:t>Servidor Web: Apache 2.0</w:t>
      </w:r>
    </w:p>
    <w:p w14:paraId="17FBB714" w14:textId="0BD65BEA" w:rsidR="00141F87" w:rsidRPr="00F03AE2" w:rsidRDefault="00CE21A6" w:rsidP="008B3AA5">
      <w:pPr>
        <w:pStyle w:val="Prrafodelista"/>
        <w:numPr>
          <w:ilvl w:val="0"/>
          <w:numId w:val="41"/>
        </w:numPr>
        <w:spacing w:after="0" w:line="360" w:lineRule="auto"/>
        <w:jc w:val="both"/>
        <w:rPr>
          <w:rFonts w:ascii="Times New Roman" w:hAnsi="Times New Roman" w:cs="Times New Roman"/>
        </w:rPr>
      </w:pPr>
      <w:r w:rsidRPr="00F03AE2">
        <w:rPr>
          <w:rFonts w:ascii="Times New Roman" w:hAnsi="Times New Roman" w:cs="Times New Roman"/>
        </w:rPr>
        <w:t>PHP: Versión 5.3.3</w:t>
      </w:r>
    </w:p>
    <w:p w14:paraId="4CC6CFA3" w14:textId="77777777" w:rsidR="002746FF" w:rsidRPr="00F03AE2" w:rsidRDefault="002746FF" w:rsidP="008B3AA5">
      <w:pPr>
        <w:spacing w:after="0" w:line="360" w:lineRule="auto"/>
        <w:jc w:val="both"/>
        <w:rPr>
          <w:rFonts w:ascii="Times New Roman" w:hAnsi="Times New Roman" w:cs="Times New Roman"/>
        </w:rPr>
      </w:pPr>
    </w:p>
    <w:p w14:paraId="2EAB323D" w14:textId="77777777" w:rsidR="00CE21A6" w:rsidRPr="00F03AE2" w:rsidRDefault="00CE21A6" w:rsidP="008B3AA5">
      <w:pPr>
        <w:spacing w:after="0" w:line="360" w:lineRule="auto"/>
        <w:jc w:val="both"/>
        <w:rPr>
          <w:rFonts w:ascii="Times New Roman" w:hAnsi="Times New Roman" w:cs="Times New Roman"/>
        </w:rPr>
      </w:pPr>
      <w:r w:rsidRPr="00F03AE2">
        <w:rPr>
          <w:rFonts w:ascii="Times New Roman" w:hAnsi="Times New Roman" w:cs="Times New Roman"/>
        </w:rPr>
        <w:t>Para el desarrollo se requiere las siguientes tecnologías:</w:t>
      </w:r>
    </w:p>
    <w:p w14:paraId="3990CE3D" w14:textId="77777777" w:rsidR="002B3B16" w:rsidRPr="00F03AE2" w:rsidRDefault="002B3B16" w:rsidP="008B3AA5">
      <w:pPr>
        <w:spacing w:after="0" w:line="360" w:lineRule="auto"/>
        <w:jc w:val="both"/>
        <w:rPr>
          <w:rFonts w:ascii="Times New Roman" w:hAnsi="Times New Roman" w:cs="Times New Roman"/>
        </w:rPr>
      </w:pPr>
    </w:p>
    <w:p w14:paraId="78B31BEF" w14:textId="77777777" w:rsidR="00C34AF2" w:rsidRPr="00F03AE2" w:rsidRDefault="00C34AF2"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Sistema Operativo: Microsoft Windows 7 / Ultímate 32 bit</w:t>
      </w:r>
    </w:p>
    <w:p w14:paraId="0A438E7F" w14:textId="77777777" w:rsidR="00C34AF2" w:rsidRPr="00F03AE2" w:rsidRDefault="00C34AF2"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Lenguaje de Programación: PHP 5.5.12</w:t>
      </w:r>
    </w:p>
    <w:p w14:paraId="5CBE5C8D" w14:textId="77777777" w:rsidR="0018769B" w:rsidRPr="00F03AE2" w:rsidRDefault="00763FBE"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Tecnología</w:t>
      </w:r>
      <w:r w:rsidR="0018769B" w:rsidRPr="00F03AE2">
        <w:rPr>
          <w:rFonts w:ascii="Times New Roman" w:hAnsi="Times New Roman" w:cs="Times New Roman"/>
        </w:rPr>
        <w:t xml:space="preserve"> de desarrollo: CakePHP 2.4.2</w:t>
      </w:r>
    </w:p>
    <w:p w14:paraId="0DF172D4" w14:textId="77777777" w:rsidR="0018769B" w:rsidRPr="00F03AE2" w:rsidRDefault="0018769B"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IDE: NetBeans 7.3</w:t>
      </w:r>
    </w:p>
    <w:p w14:paraId="02CEEE2F" w14:textId="77777777" w:rsidR="00C34AF2" w:rsidRPr="00F03AE2" w:rsidRDefault="00C34AF2"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Servidor Web: Apache 2.</w:t>
      </w:r>
      <w:r w:rsidR="0018769B" w:rsidRPr="00F03AE2">
        <w:rPr>
          <w:rFonts w:ascii="Times New Roman" w:hAnsi="Times New Roman" w:cs="Times New Roman"/>
        </w:rPr>
        <w:t>4</w:t>
      </w:r>
      <w:r w:rsidRPr="00F03AE2">
        <w:rPr>
          <w:rFonts w:ascii="Times New Roman" w:hAnsi="Times New Roman" w:cs="Times New Roman"/>
        </w:rPr>
        <w:t>.</w:t>
      </w:r>
      <w:r w:rsidR="0018769B" w:rsidRPr="00F03AE2">
        <w:rPr>
          <w:rFonts w:ascii="Times New Roman" w:hAnsi="Times New Roman" w:cs="Times New Roman"/>
        </w:rPr>
        <w:t>9</w:t>
      </w:r>
    </w:p>
    <w:p w14:paraId="57943945" w14:textId="77777777" w:rsidR="002543D3" w:rsidRPr="00F03AE2" w:rsidRDefault="00763FBE"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 xml:space="preserve">Gestor de Base de </w:t>
      </w:r>
      <w:r w:rsidR="000E4F53" w:rsidRPr="00F03AE2">
        <w:rPr>
          <w:rFonts w:ascii="Times New Roman" w:hAnsi="Times New Roman" w:cs="Times New Roman"/>
        </w:rPr>
        <w:t>Datos: MySQL</w:t>
      </w:r>
      <w:r w:rsidR="00C34AF2" w:rsidRPr="00F03AE2">
        <w:rPr>
          <w:rFonts w:ascii="Times New Roman" w:hAnsi="Times New Roman" w:cs="Times New Roman"/>
        </w:rPr>
        <w:t xml:space="preserve"> 5.</w:t>
      </w:r>
      <w:r w:rsidR="0018769B" w:rsidRPr="00F03AE2">
        <w:rPr>
          <w:rFonts w:ascii="Times New Roman" w:hAnsi="Times New Roman" w:cs="Times New Roman"/>
        </w:rPr>
        <w:t>6</w:t>
      </w:r>
      <w:r w:rsidR="00C34AF2" w:rsidRPr="00F03AE2">
        <w:rPr>
          <w:rFonts w:ascii="Times New Roman" w:hAnsi="Times New Roman" w:cs="Times New Roman"/>
        </w:rPr>
        <w:t>.</w:t>
      </w:r>
      <w:r w:rsidR="0018769B" w:rsidRPr="00F03AE2">
        <w:rPr>
          <w:rFonts w:ascii="Times New Roman" w:hAnsi="Times New Roman" w:cs="Times New Roman"/>
        </w:rPr>
        <w:t>17</w:t>
      </w:r>
    </w:p>
    <w:p w14:paraId="6C65EEBF" w14:textId="77777777" w:rsidR="002543D3" w:rsidRPr="00F03AE2" w:rsidRDefault="002543D3"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DomPDF para reportes.</w:t>
      </w:r>
    </w:p>
    <w:p w14:paraId="1D850EB3" w14:textId="77777777" w:rsidR="002543D3" w:rsidRPr="00F03AE2" w:rsidRDefault="002543D3"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Bootstrap 3.2.0 para el front-end de la aplicación.</w:t>
      </w:r>
    </w:p>
    <w:p w14:paraId="14919F81" w14:textId="77777777" w:rsidR="00CE21A6" w:rsidRPr="00F03AE2" w:rsidRDefault="002543D3" w:rsidP="008B3AA5">
      <w:pPr>
        <w:pStyle w:val="Prrafodelista"/>
        <w:numPr>
          <w:ilvl w:val="0"/>
          <w:numId w:val="42"/>
        </w:numPr>
        <w:spacing w:after="0" w:line="360" w:lineRule="auto"/>
        <w:jc w:val="both"/>
        <w:rPr>
          <w:rFonts w:ascii="Times New Roman" w:hAnsi="Times New Roman" w:cs="Times New Roman"/>
        </w:rPr>
      </w:pPr>
      <w:r w:rsidRPr="00F03AE2">
        <w:rPr>
          <w:rFonts w:ascii="Times New Roman" w:hAnsi="Times New Roman" w:cs="Times New Roman"/>
        </w:rPr>
        <w:t>Font Awesome 4.2.0 para iconos de las vistas.</w:t>
      </w:r>
    </w:p>
    <w:p w14:paraId="31A0CD5D" w14:textId="77777777" w:rsidR="00971F06" w:rsidRPr="00F03AE2" w:rsidRDefault="00971F06" w:rsidP="008B3AA5">
      <w:pPr>
        <w:spacing w:after="0" w:line="360" w:lineRule="auto"/>
        <w:jc w:val="both"/>
        <w:rPr>
          <w:rFonts w:ascii="Times New Roman" w:hAnsi="Times New Roman" w:cs="Times New Roman"/>
        </w:rPr>
      </w:pPr>
    </w:p>
    <w:p w14:paraId="00F336CA" w14:textId="77777777" w:rsidR="00CE21A6" w:rsidRPr="00F03AE2" w:rsidRDefault="00CE21A6"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Las estaciones de trabajo cuentan con ambiente Windows, mientras que el servidor cuenta </w:t>
      </w:r>
      <w:r w:rsidR="004704C6" w:rsidRPr="00F03AE2">
        <w:rPr>
          <w:rFonts w:ascii="Times New Roman" w:hAnsi="Times New Roman" w:cs="Times New Roman"/>
        </w:rPr>
        <w:t xml:space="preserve">con el sistema operativo Linux. </w:t>
      </w:r>
      <w:r w:rsidRPr="00F03AE2">
        <w:rPr>
          <w:rFonts w:ascii="Times New Roman" w:hAnsi="Times New Roman" w:cs="Times New Roman"/>
        </w:rPr>
        <w:t xml:space="preserve">Como resultado de este estudio técnico se </w:t>
      </w:r>
      <w:r w:rsidR="00AD57D3" w:rsidRPr="00F03AE2">
        <w:rPr>
          <w:rFonts w:ascii="Times New Roman" w:hAnsi="Times New Roman" w:cs="Times New Roman"/>
        </w:rPr>
        <w:t>concluyó</w:t>
      </w:r>
      <w:r w:rsidRPr="00F03AE2">
        <w:rPr>
          <w:rFonts w:ascii="Times New Roman" w:hAnsi="Times New Roman" w:cs="Times New Roman"/>
        </w:rPr>
        <w:t xml:space="preserve"> que en la actualidad la </w:t>
      </w:r>
      <w:r w:rsidR="004704C6" w:rsidRPr="00F03AE2">
        <w:rPr>
          <w:rFonts w:ascii="Times New Roman" w:hAnsi="Times New Roman" w:cs="Times New Roman"/>
        </w:rPr>
        <w:t>Dirección de</w:t>
      </w:r>
      <w:r w:rsidR="00AD57D3" w:rsidRPr="00F03AE2">
        <w:rPr>
          <w:rFonts w:ascii="Times New Roman" w:hAnsi="Times New Roman" w:cs="Times New Roman"/>
        </w:rPr>
        <w:t xml:space="preserve"> Tecnologías</w:t>
      </w:r>
      <w:r w:rsidRPr="00F03AE2">
        <w:rPr>
          <w:rFonts w:ascii="Times New Roman" w:hAnsi="Times New Roman" w:cs="Times New Roman"/>
        </w:rPr>
        <w:t xml:space="preserve"> de </w:t>
      </w:r>
      <w:r w:rsidR="00AD57D3" w:rsidRPr="00F03AE2">
        <w:rPr>
          <w:rFonts w:ascii="Times New Roman" w:hAnsi="Times New Roman" w:cs="Times New Roman"/>
        </w:rPr>
        <w:t>Información</w:t>
      </w:r>
      <w:r w:rsidRPr="00F03AE2">
        <w:rPr>
          <w:rFonts w:ascii="Times New Roman" w:hAnsi="Times New Roman" w:cs="Times New Roman"/>
        </w:rPr>
        <w:t xml:space="preserve"> y Comunicación </w:t>
      </w:r>
      <w:r w:rsidR="00AD57D3" w:rsidRPr="00F03AE2">
        <w:rPr>
          <w:rFonts w:ascii="Times New Roman" w:hAnsi="Times New Roman" w:cs="Times New Roman"/>
        </w:rPr>
        <w:t>cuenta</w:t>
      </w:r>
      <w:r w:rsidRPr="00F03AE2">
        <w:rPr>
          <w:rFonts w:ascii="Times New Roman" w:hAnsi="Times New Roman" w:cs="Times New Roman"/>
        </w:rPr>
        <w:t xml:space="preserve"> con toda la infraestructura tecnológica tal como hardware y software </w:t>
      </w:r>
      <w:r w:rsidR="00513ECA" w:rsidRPr="00F03AE2">
        <w:rPr>
          <w:rFonts w:ascii="Times New Roman" w:hAnsi="Times New Roman" w:cs="Times New Roman"/>
        </w:rPr>
        <w:t>necesario</w:t>
      </w:r>
      <w:r w:rsidRPr="00F03AE2">
        <w:rPr>
          <w:rFonts w:ascii="Times New Roman" w:hAnsi="Times New Roman" w:cs="Times New Roman"/>
        </w:rPr>
        <w:t xml:space="preserve"> para el desarrollo e implantación del mismo para su </w:t>
      </w:r>
      <w:r w:rsidR="00AD57D3" w:rsidRPr="00F03AE2">
        <w:rPr>
          <w:rFonts w:ascii="Times New Roman" w:hAnsi="Times New Roman" w:cs="Times New Roman"/>
        </w:rPr>
        <w:t>funcionamiento.</w:t>
      </w:r>
    </w:p>
    <w:p w14:paraId="0D899A3C" w14:textId="77777777" w:rsidR="002543D3" w:rsidRPr="00F03AE2" w:rsidRDefault="002543D3" w:rsidP="008B3AA5">
      <w:pPr>
        <w:pStyle w:val="Prrafodelista"/>
        <w:spacing w:after="0" w:line="360" w:lineRule="auto"/>
        <w:ind w:left="1080"/>
        <w:jc w:val="both"/>
        <w:rPr>
          <w:rFonts w:ascii="Times New Roman" w:hAnsi="Times New Roman" w:cs="Times New Roman"/>
        </w:rPr>
      </w:pPr>
    </w:p>
    <w:p w14:paraId="72EEA1C6" w14:textId="77777777" w:rsidR="00A8795C" w:rsidRPr="00F03AE2" w:rsidRDefault="00A8795C" w:rsidP="008B3AA5">
      <w:pPr>
        <w:pStyle w:val="1111"/>
        <w:spacing w:after="0" w:line="360" w:lineRule="auto"/>
        <w:rPr>
          <w:rFonts w:ascii="Times New Roman" w:hAnsi="Times New Roman" w:cs="Times New Roman"/>
        </w:rPr>
      </w:pPr>
      <w:r w:rsidRPr="00F03AE2">
        <w:rPr>
          <w:rFonts w:ascii="Times New Roman" w:hAnsi="Times New Roman" w:cs="Times New Roman"/>
        </w:rPr>
        <w:t>Factibilidad Operativa</w:t>
      </w:r>
    </w:p>
    <w:p w14:paraId="49C89FFB" w14:textId="77777777" w:rsidR="002B3B16" w:rsidRPr="00F03AE2" w:rsidRDefault="002B3B16" w:rsidP="002B3B16"/>
    <w:p w14:paraId="47C11430" w14:textId="77777777" w:rsidR="00513ECA" w:rsidRPr="00F03AE2" w:rsidRDefault="00513ECA"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ara un mejor alcance como Dirección  se desarrollará una sistema web lo más amigable posible con los usuarios, de tal forma que sin mucha dificultad este pueda adaptarse y aprovechar al máximo las facilidades que este brinde, </w:t>
      </w:r>
      <w:r w:rsidR="00E54985" w:rsidRPr="00F03AE2">
        <w:rPr>
          <w:rFonts w:ascii="Times New Roman" w:hAnsi="Times New Roman" w:cs="Times New Roman"/>
        </w:rPr>
        <w:t>traduciéndose</w:t>
      </w:r>
      <w:r w:rsidRPr="00F03AE2">
        <w:rPr>
          <w:rFonts w:ascii="Times New Roman" w:hAnsi="Times New Roman" w:cs="Times New Roman"/>
        </w:rPr>
        <w:t xml:space="preserve"> a una herramienta de fácil manejo y comprensión, tanto como las interfaces y reportes</w:t>
      </w:r>
      <w:r w:rsidR="00E54985" w:rsidRPr="00F03AE2">
        <w:rPr>
          <w:rFonts w:ascii="Times New Roman" w:hAnsi="Times New Roman" w:cs="Times New Roman"/>
        </w:rPr>
        <w:t>.</w:t>
      </w:r>
    </w:p>
    <w:p w14:paraId="178B87C5" w14:textId="77777777" w:rsidR="00FE4BB0" w:rsidRPr="00F03AE2" w:rsidRDefault="00FE4BB0" w:rsidP="008B3AA5">
      <w:pPr>
        <w:spacing w:after="0" w:line="360" w:lineRule="auto"/>
        <w:jc w:val="both"/>
        <w:rPr>
          <w:rFonts w:ascii="Times New Roman" w:hAnsi="Times New Roman" w:cs="Times New Roman"/>
        </w:rPr>
      </w:pPr>
    </w:p>
    <w:p w14:paraId="55306335" w14:textId="77777777" w:rsidR="00C34AF2" w:rsidRPr="00F03AE2" w:rsidRDefault="00A8795C" w:rsidP="008B3AA5">
      <w:pPr>
        <w:spacing w:after="0" w:line="360" w:lineRule="auto"/>
        <w:jc w:val="both"/>
        <w:rPr>
          <w:rFonts w:ascii="Times New Roman" w:hAnsi="Times New Roman" w:cs="Times New Roman"/>
        </w:rPr>
      </w:pPr>
      <w:r w:rsidRPr="00F03AE2">
        <w:rPr>
          <w:rFonts w:ascii="Times New Roman" w:hAnsi="Times New Roman" w:cs="Times New Roman"/>
        </w:rPr>
        <w:t>El SDSI-DTIC que se desarrollará, está destinado a ser operado por el personal técnico y administrativo de DTIC, así como de otras dependencias y facultades dentro de la ESPOCH, haciendo de forma más fácil el reporte</w:t>
      </w:r>
      <w:r w:rsidR="00513ECA" w:rsidRPr="00F03AE2">
        <w:rPr>
          <w:rFonts w:ascii="Times New Roman" w:hAnsi="Times New Roman" w:cs="Times New Roman"/>
        </w:rPr>
        <w:t xml:space="preserve"> y seguimiento</w:t>
      </w:r>
      <w:r w:rsidRPr="00F03AE2">
        <w:rPr>
          <w:rFonts w:ascii="Times New Roman" w:hAnsi="Times New Roman" w:cs="Times New Roman"/>
        </w:rPr>
        <w:t xml:space="preserve"> de incidentes.</w:t>
      </w:r>
    </w:p>
    <w:p w14:paraId="56DE95EC" w14:textId="77777777" w:rsidR="00E34608" w:rsidRPr="00F03AE2" w:rsidRDefault="00E34608" w:rsidP="008B3AA5">
      <w:pPr>
        <w:pStyle w:val="Prrafodelista"/>
        <w:spacing w:after="0" w:line="360" w:lineRule="auto"/>
        <w:ind w:left="1065"/>
        <w:jc w:val="both"/>
        <w:rPr>
          <w:rFonts w:ascii="Times New Roman" w:hAnsi="Times New Roman" w:cs="Times New Roman"/>
        </w:rPr>
      </w:pPr>
    </w:p>
    <w:p w14:paraId="342A60D1" w14:textId="28C65794" w:rsidR="00F26D8C" w:rsidRPr="00F03AE2" w:rsidRDefault="00007D9D" w:rsidP="00F53C45">
      <w:pPr>
        <w:pStyle w:val="11"/>
        <w:numPr>
          <w:ilvl w:val="1"/>
          <w:numId w:val="100"/>
        </w:numPr>
        <w:spacing w:before="0" w:line="360" w:lineRule="auto"/>
        <w:rPr>
          <w:rFonts w:cs="Times New Roman"/>
          <w:szCs w:val="22"/>
        </w:rPr>
      </w:pPr>
      <w:bookmarkStart w:id="231" w:name="_Toc421023290"/>
      <w:bookmarkStart w:id="232" w:name="_Toc425344937"/>
      <w:r w:rsidRPr="00F03AE2">
        <w:rPr>
          <w:rFonts w:cs="Times New Roman"/>
          <w:szCs w:val="22"/>
        </w:rPr>
        <w:t>Características de usuario</w:t>
      </w:r>
      <w:bookmarkEnd w:id="231"/>
      <w:bookmarkEnd w:id="232"/>
    </w:p>
    <w:p w14:paraId="671EEB7A" w14:textId="77777777" w:rsidR="00F26D8C" w:rsidRPr="00F03AE2" w:rsidRDefault="00F26D8C" w:rsidP="008B3AA5">
      <w:pPr>
        <w:spacing w:after="0" w:line="360" w:lineRule="auto"/>
        <w:jc w:val="both"/>
        <w:rPr>
          <w:rFonts w:ascii="Times New Roman" w:hAnsi="Times New Roman" w:cs="Times New Roman"/>
        </w:rPr>
      </w:pPr>
    </w:p>
    <w:p w14:paraId="283C8E0C" w14:textId="77777777" w:rsidR="00B541C2" w:rsidRPr="00F03AE2" w:rsidRDefault="00ED5E24"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El sistema cuenta con </w:t>
      </w:r>
      <w:r w:rsidR="002E634D" w:rsidRPr="00F03AE2">
        <w:rPr>
          <w:rFonts w:ascii="Times New Roman" w:hAnsi="Times New Roman" w:cs="Times New Roman"/>
        </w:rPr>
        <w:t xml:space="preserve">seis </w:t>
      </w:r>
      <w:r w:rsidRPr="00F03AE2">
        <w:rPr>
          <w:rFonts w:ascii="Times New Roman" w:hAnsi="Times New Roman" w:cs="Times New Roman"/>
        </w:rPr>
        <w:t>tipos de usuario</w:t>
      </w:r>
      <w:r w:rsidR="00E03E33" w:rsidRPr="00F03AE2">
        <w:rPr>
          <w:rFonts w:ascii="Times New Roman" w:hAnsi="Times New Roman" w:cs="Times New Roman"/>
        </w:rPr>
        <w:t>s</w:t>
      </w:r>
      <w:r w:rsidR="00D1383E" w:rsidRPr="00F03AE2">
        <w:rPr>
          <w:rFonts w:ascii="Times New Roman" w:hAnsi="Times New Roman" w:cs="Times New Roman"/>
        </w:rPr>
        <w:t>:</w:t>
      </w:r>
    </w:p>
    <w:p w14:paraId="63B0FA9F" w14:textId="77777777" w:rsidR="00FE4BB0" w:rsidRPr="00F03AE2" w:rsidRDefault="00FE4BB0" w:rsidP="008B3AA5">
      <w:pPr>
        <w:spacing w:after="0" w:line="360" w:lineRule="auto"/>
        <w:jc w:val="both"/>
        <w:rPr>
          <w:rFonts w:ascii="Times New Roman" w:hAnsi="Times New Roman" w:cs="Times New Roman"/>
        </w:rPr>
      </w:pPr>
    </w:p>
    <w:p w14:paraId="36223D53" w14:textId="77777777" w:rsidR="006040AB" w:rsidRPr="00F03AE2" w:rsidRDefault="00F03491" w:rsidP="008B3AA5">
      <w:pPr>
        <w:pStyle w:val="Prrafodelista"/>
        <w:numPr>
          <w:ilvl w:val="0"/>
          <w:numId w:val="29"/>
        </w:numPr>
        <w:spacing w:after="0" w:line="360" w:lineRule="auto"/>
        <w:jc w:val="both"/>
        <w:rPr>
          <w:rFonts w:ascii="Times New Roman" w:hAnsi="Times New Roman" w:cs="Times New Roman"/>
        </w:rPr>
      </w:pPr>
      <w:r w:rsidRPr="00F03AE2">
        <w:rPr>
          <w:rFonts w:ascii="Times New Roman" w:hAnsi="Times New Roman" w:cs="Times New Roman"/>
          <w:b/>
        </w:rPr>
        <w:t>Administrador:</w:t>
      </w:r>
      <w:r w:rsidRPr="00F03AE2">
        <w:rPr>
          <w:rFonts w:ascii="Times New Roman" w:hAnsi="Times New Roman" w:cs="Times New Roman"/>
        </w:rPr>
        <w:t xml:space="preserve"> persona</w:t>
      </w:r>
      <w:r w:rsidR="006040AB" w:rsidRPr="00F03AE2">
        <w:rPr>
          <w:rFonts w:ascii="Times New Roman" w:hAnsi="Times New Roman" w:cs="Times New Roman"/>
        </w:rPr>
        <w:t xml:space="preserve"> que se encarga de la </w:t>
      </w:r>
      <w:r w:rsidR="001B1155" w:rsidRPr="00F03AE2">
        <w:rPr>
          <w:rFonts w:ascii="Times New Roman" w:hAnsi="Times New Roman" w:cs="Times New Roman"/>
        </w:rPr>
        <w:t xml:space="preserve">creación de usuarios, contraseñas, y asignar permisos conforme lo crea conveniente. Además </w:t>
      </w:r>
      <w:r w:rsidR="00C7685E" w:rsidRPr="00F03AE2">
        <w:rPr>
          <w:rFonts w:ascii="Times New Roman" w:hAnsi="Times New Roman" w:cs="Times New Roman"/>
        </w:rPr>
        <w:t>es el encargado de la administración del sistema por medio del panel de control.</w:t>
      </w:r>
    </w:p>
    <w:p w14:paraId="30AE2A70" w14:textId="77777777" w:rsidR="002B3B16" w:rsidRPr="00F03AE2" w:rsidRDefault="002B3B16" w:rsidP="002B3B16">
      <w:pPr>
        <w:pStyle w:val="Prrafodelista"/>
        <w:spacing w:after="0" w:line="360" w:lineRule="auto"/>
        <w:ind w:left="360"/>
        <w:jc w:val="both"/>
        <w:rPr>
          <w:rFonts w:ascii="Times New Roman" w:hAnsi="Times New Roman" w:cs="Times New Roman"/>
        </w:rPr>
      </w:pPr>
    </w:p>
    <w:p w14:paraId="5A976042" w14:textId="77777777" w:rsidR="00E03E33" w:rsidRPr="00F03AE2" w:rsidRDefault="00E03E33" w:rsidP="008B3AA5">
      <w:pPr>
        <w:pStyle w:val="Prrafodelista"/>
        <w:numPr>
          <w:ilvl w:val="0"/>
          <w:numId w:val="29"/>
        </w:numPr>
        <w:spacing w:after="0" w:line="360" w:lineRule="auto"/>
        <w:jc w:val="both"/>
        <w:rPr>
          <w:rFonts w:ascii="Times New Roman" w:hAnsi="Times New Roman" w:cs="Times New Roman"/>
        </w:rPr>
      </w:pPr>
      <w:r w:rsidRPr="00F03AE2">
        <w:rPr>
          <w:rFonts w:ascii="Times New Roman" w:hAnsi="Times New Roman" w:cs="Times New Roman"/>
          <w:b/>
        </w:rPr>
        <w:t>Director</w:t>
      </w:r>
      <w:r w:rsidR="00C56AE7" w:rsidRPr="00F03AE2">
        <w:rPr>
          <w:rFonts w:ascii="Times New Roman" w:hAnsi="Times New Roman" w:cs="Times New Roman"/>
          <w:b/>
        </w:rPr>
        <w:t xml:space="preserve"> DTIC</w:t>
      </w:r>
      <w:r w:rsidRPr="00F03AE2">
        <w:rPr>
          <w:rFonts w:ascii="Times New Roman" w:hAnsi="Times New Roman" w:cs="Times New Roman"/>
          <w:b/>
        </w:rPr>
        <w:t>:</w:t>
      </w:r>
      <w:r w:rsidR="00F03491" w:rsidRPr="00F03AE2">
        <w:rPr>
          <w:rFonts w:ascii="Times New Roman" w:hAnsi="Times New Roman" w:cs="Times New Roman"/>
          <w:b/>
        </w:rPr>
        <w:t xml:space="preserve"> </w:t>
      </w:r>
      <w:r w:rsidR="00F03491" w:rsidRPr="00F03AE2">
        <w:rPr>
          <w:rFonts w:ascii="Times New Roman" w:hAnsi="Times New Roman" w:cs="Times New Roman"/>
        </w:rPr>
        <w:t>p</w:t>
      </w:r>
      <w:r w:rsidR="00376A68" w:rsidRPr="00F03AE2">
        <w:rPr>
          <w:rFonts w:ascii="Times New Roman" w:hAnsi="Times New Roman" w:cs="Times New Roman"/>
        </w:rPr>
        <w:t>ersona encargada</w:t>
      </w:r>
      <w:r w:rsidR="00C56AE7" w:rsidRPr="00F03AE2">
        <w:rPr>
          <w:rFonts w:ascii="Times New Roman" w:hAnsi="Times New Roman" w:cs="Times New Roman"/>
        </w:rPr>
        <w:t xml:space="preserve"> de DTIC que recepta</w:t>
      </w:r>
      <w:r w:rsidR="00376A68" w:rsidRPr="00F03AE2">
        <w:rPr>
          <w:rFonts w:ascii="Times New Roman" w:hAnsi="Times New Roman" w:cs="Times New Roman"/>
        </w:rPr>
        <w:t xml:space="preserve"> el ticket o caso </w:t>
      </w:r>
      <w:r w:rsidR="008548F9" w:rsidRPr="00F03AE2">
        <w:rPr>
          <w:rFonts w:ascii="Times New Roman" w:hAnsi="Times New Roman" w:cs="Times New Roman"/>
        </w:rPr>
        <w:t xml:space="preserve">de parte de alguna dependencia o </w:t>
      </w:r>
      <w:r w:rsidR="008D2D58" w:rsidRPr="00F03AE2">
        <w:rPr>
          <w:rFonts w:ascii="Times New Roman" w:hAnsi="Times New Roman" w:cs="Times New Roman"/>
        </w:rPr>
        <w:t>facultad</w:t>
      </w:r>
      <w:r w:rsidR="008548F9" w:rsidRPr="00F03AE2">
        <w:rPr>
          <w:rFonts w:ascii="Times New Roman" w:hAnsi="Times New Roman" w:cs="Times New Roman"/>
        </w:rPr>
        <w:t xml:space="preserve"> de la ESPOCH </w:t>
      </w:r>
      <w:r w:rsidR="00376A68" w:rsidRPr="00F03AE2">
        <w:rPr>
          <w:rFonts w:ascii="Times New Roman" w:hAnsi="Times New Roman" w:cs="Times New Roman"/>
        </w:rPr>
        <w:t xml:space="preserve">y </w:t>
      </w:r>
      <w:r w:rsidR="00C56AE7" w:rsidRPr="00F03AE2">
        <w:rPr>
          <w:rFonts w:ascii="Times New Roman" w:hAnsi="Times New Roman" w:cs="Times New Roman"/>
        </w:rPr>
        <w:t xml:space="preserve">lo </w:t>
      </w:r>
      <w:r w:rsidR="00376A68" w:rsidRPr="00F03AE2">
        <w:rPr>
          <w:rFonts w:ascii="Times New Roman" w:hAnsi="Times New Roman" w:cs="Times New Roman"/>
        </w:rPr>
        <w:t xml:space="preserve">delega </w:t>
      </w:r>
      <w:r w:rsidR="008D2D58" w:rsidRPr="00F03AE2">
        <w:rPr>
          <w:rFonts w:ascii="Times New Roman" w:hAnsi="Times New Roman" w:cs="Times New Roman"/>
        </w:rPr>
        <w:t>al jefe de área</w:t>
      </w:r>
      <w:r w:rsidR="00F03491" w:rsidRPr="00F03AE2">
        <w:rPr>
          <w:rFonts w:ascii="Times New Roman" w:hAnsi="Times New Roman" w:cs="Times New Roman"/>
        </w:rPr>
        <w:t xml:space="preserve"> </w:t>
      </w:r>
      <w:r w:rsidR="008D2D58" w:rsidRPr="00F03AE2">
        <w:rPr>
          <w:rFonts w:ascii="Times New Roman" w:hAnsi="Times New Roman" w:cs="Times New Roman"/>
        </w:rPr>
        <w:t>correspondiente</w:t>
      </w:r>
      <w:r w:rsidR="00376A68" w:rsidRPr="00F03AE2">
        <w:rPr>
          <w:rFonts w:ascii="Times New Roman" w:hAnsi="Times New Roman" w:cs="Times New Roman"/>
        </w:rPr>
        <w:t>.</w:t>
      </w:r>
    </w:p>
    <w:p w14:paraId="249EE4C1" w14:textId="77777777" w:rsidR="002B3B16" w:rsidRPr="00F03AE2" w:rsidRDefault="002B3B16" w:rsidP="002B3B16">
      <w:pPr>
        <w:spacing w:after="0" w:line="360" w:lineRule="auto"/>
        <w:jc w:val="both"/>
        <w:rPr>
          <w:rFonts w:ascii="Times New Roman" w:hAnsi="Times New Roman" w:cs="Times New Roman"/>
        </w:rPr>
      </w:pPr>
    </w:p>
    <w:p w14:paraId="7C54AC46" w14:textId="77777777" w:rsidR="008D2D58" w:rsidRPr="00F03AE2" w:rsidRDefault="008D2D58" w:rsidP="008B3AA5">
      <w:pPr>
        <w:pStyle w:val="Prrafodelista"/>
        <w:numPr>
          <w:ilvl w:val="0"/>
          <w:numId w:val="29"/>
        </w:numPr>
        <w:spacing w:after="0" w:line="360" w:lineRule="auto"/>
        <w:jc w:val="both"/>
        <w:rPr>
          <w:rFonts w:ascii="Times New Roman" w:hAnsi="Times New Roman" w:cs="Times New Roman"/>
        </w:rPr>
      </w:pPr>
      <w:r w:rsidRPr="00F03AE2">
        <w:rPr>
          <w:rFonts w:ascii="Times New Roman" w:hAnsi="Times New Roman" w:cs="Times New Roman"/>
          <w:b/>
        </w:rPr>
        <w:t xml:space="preserve">Director Dependencia: </w:t>
      </w:r>
      <w:r w:rsidRPr="00F03AE2">
        <w:rPr>
          <w:rFonts w:ascii="Times New Roman" w:hAnsi="Times New Roman" w:cs="Times New Roman"/>
        </w:rPr>
        <w:t>Persona encargada de generar tickets, de acuerdo a los incidentes ocasionados en esa dependencia, enviándolos a la Dirección DTIC.</w:t>
      </w:r>
    </w:p>
    <w:p w14:paraId="44C5ABCB" w14:textId="77777777" w:rsidR="00FE4BB0" w:rsidRPr="00F03AE2" w:rsidRDefault="00FE4BB0" w:rsidP="008B3AA5">
      <w:pPr>
        <w:pStyle w:val="Prrafodelista"/>
        <w:spacing w:after="0"/>
        <w:rPr>
          <w:rFonts w:ascii="Times New Roman" w:hAnsi="Times New Roman" w:cs="Times New Roman"/>
        </w:rPr>
      </w:pPr>
    </w:p>
    <w:p w14:paraId="5761F3A3" w14:textId="77777777" w:rsidR="00E63694" w:rsidRPr="00F03AE2" w:rsidRDefault="006B1D86" w:rsidP="008B3AA5">
      <w:pPr>
        <w:pStyle w:val="Prrafodelista"/>
        <w:numPr>
          <w:ilvl w:val="0"/>
          <w:numId w:val="29"/>
        </w:numPr>
        <w:spacing w:after="0" w:line="360" w:lineRule="auto"/>
        <w:jc w:val="both"/>
        <w:rPr>
          <w:rFonts w:ascii="Times New Roman" w:hAnsi="Times New Roman" w:cs="Times New Roman"/>
          <w:b/>
        </w:rPr>
      </w:pPr>
      <w:r w:rsidRPr="00F03AE2">
        <w:rPr>
          <w:rFonts w:ascii="Times New Roman" w:hAnsi="Times New Roman" w:cs="Times New Roman"/>
          <w:b/>
        </w:rPr>
        <w:t>Jefe</w:t>
      </w:r>
      <w:r w:rsidR="00F03491" w:rsidRPr="00F03AE2">
        <w:rPr>
          <w:rFonts w:ascii="Times New Roman" w:hAnsi="Times New Roman" w:cs="Times New Roman"/>
          <w:b/>
        </w:rPr>
        <w:t xml:space="preserve"> </w:t>
      </w:r>
      <w:r w:rsidR="00376A68" w:rsidRPr="00F03AE2">
        <w:rPr>
          <w:rFonts w:ascii="Times New Roman" w:hAnsi="Times New Roman" w:cs="Times New Roman"/>
          <w:b/>
        </w:rPr>
        <w:t xml:space="preserve">de </w:t>
      </w:r>
      <w:r w:rsidR="00F03491" w:rsidRPr="00F03AE2">
        <w:rPr>
          <w:rFonts w:ascii="Times New Roman" w:hAnsi="Times New Roman" w:cs="Times New Roman"/>
          <w:b/>
        </w:rPr>
        <w:t>Área</w:t>
      </w:r>
      <w:r w:rsidR="00E63694" w:rsidRPr="00F03AE2">
        <w:rPr>
          <w:rFonts w:ascii="Times New Roman" w:hAnsi="Times New Roman" w:cs="Times New Roman"/>
          <w:b/>
        </w:rPr>
        <w:t>:</w:t>
      </w:r>
      <w:r w:rsidR="00F03491" w:rsidRPr="00F03AE2">
        <w:rPr>
          <w:rFonts w:ascii="Times New Roman" w:hAnsi="Times New Roman" w:cs="Times New Roman"/>
          <w:b/>
        </w:rPr>
        <w:t xml:space="preserve"> </w:t>
      </w:r>
      <w:r w:rsidR="00F03491" w:rsidRPr="00F03AE2">
        <w:rPr>
          <w:rFonts w:ascii="Times New Roman" w:hAnsi="Times New Roman" w:cs="Times New Roman"/>
        </w:rPr>
        <w:t>p</w:t>
      </w:r>
      <w:r w:rsidR="008D2D58" w:rsidRPr="00F03AE2">
        <w:rPr>
          <w:rFonts w:ascii="Times New Roman" w:hAnsi="Times New Roman" w:cs="Times New Roman"/>
        </w:rPr>
        <w:t>ersona</w:t>
      </w:r>
      <w:r w:rsidR="00012CAB" w:rsidRPr="00F03AE2">
        <w:rPr>
          <w:rFonts w:ascii="Times New Roman" w:hAnsi="Times New Roman" w:cs="Times New Roman"/>
        </w:rPr>
        <w:t xml:space="preserve"> responsable de cada grupo o área dentro de DTIC que se encargan de </w:t>
      </w:r>
      <w:r w:rsidR="000024C0" w:rsidRPr="00F03AE2">
        <w:rPr>
          <w:rFonts w:ascii="Times New Roman" w:hAnsi="Times New Roman" w:cs="Times New Roman"/>
        </w:rPr>
        <w:t xml:space="preserve">generar o </w:t>
      </w:r>
      <w:r w:rsidR="00012CAB" w:rsidRPr="00F03AE2">
        <w:rPr>
          <w:rFonts w:ascii="Times New Roman" w:hAnsi="Times New Roman" w:cs="Times New Roman"/>
        </w:rPr>
        <w:t>asignar los tickets a los técnicos</w:t>
      </w:r>
      <w:r w:rsidR="008D2D58" w:rsidRPr="00F03AE2">
        <w:rPr>
          <w:rFonts w:ascii="Times New Roman" w:hAnsi="Times New Roman" w:cs="Times New Roman"/>
        </w:rPr>
        <w:t xml:space="preserve"> DTIC</w:t>
      </w:r>
      <w:r w:rsidR="00012CAB" w:rsidRPr="00F03AE2">
        <w:rPr>
          <w:rFonts w:ascii="Times New Roman" w:hAnsi="Times New Roman" w:cs="Times New Roman"/>
        </w:rPr>
        <w:t xml:space="preserve">. </w:t>
      </w:r>
    </w:p>
    <w:p w14:paraId="6EAB7A8F" w14:textId="77777777" w:rsidR="00FE4BB0" w:rsidRPr="00F03AE2" w:rsidRDefault="00FE4BB0" w:rsidP="008B3AA5">
      <w:pPr>
        <w:pStyle w:val="Prrafodelista"/>
        <w:spacing w:after="0"/>
        <w:rPr>
          <w:rFonts w:ascii="Times New Roman" w:hAnsi="Times New Roman" w:cs="Times New Roman"/>
          <w:b/>
        </w:rPr>
      </w:pPr>
    </w:p>
    <w:p w14:paraId="63CC97F1" w14:textId="77777777" w:rsidR="00E63694" w:rsidRPr="00F03AE2" w:rsidRDefault="00E63694" w:rsidP="008B3AA5">
      <w:pPr>
        <w:pStyle w:val="Prrafodelista"/>
        <w:numPr>
          <w:ilvl w:val="0"/>
          <w:numId w:val="29"/>
        </w:numPr>
        <w:spacing w:after="0" w:line="360" w:lineRule="auto"/>
        <w:jc w:val="both"/>
        <w:rPr>
          <w:rFonts w:ascii="Times New Roman" w:hAnsi="Times New Roman" w:cs="Times New Roman"/>
          <w:b/>
        </w:rPr>
      </w:pPr>
      <w:r w:rsidRPr="00F03AE2">
        <w:rPr>
          <w:rFonts w:ascii="Times New Roman" w:hAnsi="Times New Roman" w:cs="Times New Roman"/>
          <w:b/>
        </w:rPr>
        <w:t>Técnico</w:t>
      </w:r>
      <w:r w:rsidR="008D2D58" w:rsidRPr="00F03AE2">
        <w:rPr>
          <w:rFonts w:ascii="Times New Roman" w:hAnsi="Times New Roman" w:cs="Times New Roman"/>
          <w:b/>
        </w:rPr>
        <w:t xml:space="preserve"> DTIC</w:t>
      </w:r>
      <w:r w:rsidRPr="00F03AE2">
        <w:rPr>
          <w:rFonts w:ascii="Times New Roman" w:hAnsi="Times New Roman" w:cs="Times New Roman"/>
          <w:b/>
        </w:rPr>
        <w:t>:</w:t>
      </w:r>
      <w:r w:rsidR="00F03491" w:rsidRPr="00F03AE2">
        <w:rPr>
          <w:rFonts w:ascii="Times New Roman" w:hAnsi="Times New Roman" w:cs="Times New Roman"/>
          <w:b/>
        </w:rPr>
        <w:t xml:space="preserve"> </w:t>
      </w:r>
      <w:r w:rsidR="00F03491" w:rsidRPr="00F03AE2">
        <w:rPr>
          <w:rFonts w:ascii="Times New Roman" w:hAnsi="Times New Roman" w:cs="Times New Roman"/>
        </w:rPr>
        <w:t>p</w:t>
      </w:r>
      <w:r w:rsidR="00327D4A" w:rsidRPr="00F03AE2">
        <w:rPr>
          <w:rFonts w:ascii="Times New Roman" w:hAnsi="Times New Roman" w:cs="Times New Roman"/>
        </w:rPr>
        <w:t xml:space="preserve">ersona encargada de </w:t>
      </w:r>
      <w:r w:rsidR="00783468" w:rsidRPr="00F03AE2">
        <w:rPr>
          <w:rFonts w:ascii="Times New Roman" w:hAnsi="Times New Roman" w:cs="Times New Roman"/>
        </w:rPr>
        <w:t>la gestión del caso por medio del ticket</w:t>
      </w:r>
      <w:r w:rsidR="00E03E33" w:rsidRPr="00F03AE2">
        <w:rPr>
          <w:rFonts w:ascii="Times New Roman" w:hAnsi="Times New Roman" w:cs="Times New Roman"/>
        </w:rPr>
        <w:t xml:space="preserve"> abierto</w:t>
      </w:r>
      <w:r w:rsidR="005E2D4D" w:rsidRPr="00F03AE2">
        <w:rPr>
          <w:rFonts w:ascii="Times New Roman" w:hAnsi="Times New Roman" w:cs="Times New Roman"/>
        </w:rPr>
        <w:t>.</w:t>
      </w:r>
    </w:p>
    <w:p w14:paraId="1387342E" w14:textId="77777777" w:rsidR="00FE4BB0" w:rsidRPr="00F03AE2" w:rsidRDefault="00FE4BB0" w:rsidP="008B3AA5">
      <w:pPr>
        <w:pStyle w:val="Prrafodelista"/>
        <w:spacing w:after="0"/>
        <w:rPr>
          <w:rFonts w:ascii="Times New Roman" w:hAnsi="Times New Roman" w:cs="Times New Roman"/>
          <w:b/>
        </w:rPr>
      </w:pPr>
    </w:p>
    <w:p w14:paraId="3AEDEFB0" w14:textId="77777777" w:rsidR="00B541C2" w:rsidRPr="00F03AE2" w:rsidRDefault="008D2D58" w:rsidP="008B3AA5">
      <w:pPr>
        <w:pStyle w:val="Prrafodelista"/>
        <w:numPr>
          <w:ilvl w:val="0"/>
          <w:numId w:val="29"/>
        </w:numPr>
        <w:spacing w:after="0" w:line="360" w:lineRule="auto"/>
        <w:jc w:val="both"/>
        <w:rPr>
          <w:rFonts w:ascii="Times New Roman" w:hAnsi="Times New Roman" w:cs="Times New Roman"/>
        </w:rPr>
      </w:pPr>
      <w:r w:rsidRPr="00F03AE2">
        <w:rPr>
          <w:rFonts w:ascii="Times New Roman" w:hAnsi="Times New Roman" w:cs="Times New Roman"/>
          <w:b/>
        </w:rPr>
        <w:t xml:space="preserve">Técnico Facultad: </w:t>
      </w:r>
      <w:r w:rsidRPr="00F03AE2">
        <w:rPr>
          <w:rFonts w:ascii="Times New Roman" w:hAnsi="Times New Roman" w:cs="Times New Roman"/>
        </w:rPr>
        <w:t>Persona encargada de generar tickets, de acuerdo a los incidentes ocasionados en su respectiva facultad. Permitiendo asignarse el caso, o enviar directamente al área correspondiente DTIC.</w:t>
      </w:r>
    </w:p>
    <w:p w14:paraId="5511056F" w14:textId="77777777" w:rsidR="00E964A3" w:rsidRPr="00F03AE2" w:rsidRDefault="00E964A3" w:rsidP="008B3AA5">
      <w:pPr>
        <w:pStyle w:val="Prrafodelista"/>
        <w:spacing w:after="0" w:line="360" w:lineRule="auto"/>
        <w:jc w:val="both"/>
        <w:rPr>
          <w:rFonts w:ascii="Times New Roman" w:hAnsi="Times New Roman" w:cs="Times New Roman"/>
        </w:rPr>
      </w:pPr>
    </w:p>
    <w:p w14:paraId="6B2AF6D5" w14:textId="21A31C66" w:rsidR="00EE6E09" w:rsidRPr="00F03AE2" w:rsidRDefault="00007D9D" w:rsidP="00F53C45">
      <w:pPr>
        <w:pStyle w:val="11"/>
        <w:numPr>
          <w:ilvl w:val="1"/>
          <w:numId w:val="100"/>
        </w:numPr>
        <w:spacing w:before="0" w:line="360" w:lineRule="auto"/>
        <w:rPr>
          <w:rFonts w:cs="Times New Roman"/>
          <w:szCs w:val="22"/>
        </w:rPr>
      </w:pPr>
      <w:bookmarkStart w:id="233" w:name="_Toc421023296"/>
      <w:bookmarkStart w:id="234" w:name="_Toc425344938"/>
      <w:r w:rsidRPr="00F03AE2">
        <w:rPr>
          <w:rFonts w:cs="Times New Roman"/>
          <w:szCs w:val="22"/>
        </w:rPr>
        <w:t xml:space="preserve">Definición del Product </w:t>
      </w:r>
      <w:bookmarkEnd w:id="233"/>
      <w:r w:rsidRPr="00F03AE2">
        <w:rPr>
          <w:rFonts w:cs="Times New Roman"/>
          <w:szCs w:val="22"/>
        </w:rPr>
        <w:t>Backlog</w:t>
      </w:r>
      <w:bookmarkEnd w:id="234"/>
    </w:p>
    <w:p w14:paraId="0A315C28" w14:textId="77777777" w:rsidR="00F26D8C" w:rsidRPr="00F03AE2" w:rsidRDefault="00F26D8C" w:rsidP="008B3AA5">
      <w:pPr>
        <w:spacing w:after="0" w:line="360" w:lineRule="auto"/>
        <w:jc w:val="both"/>
        <w:rPr>
          <w:rFonts w:ascii="Times New Roman" w:hAnsi="Times New Roman" w:cs="Times New Roman"/>
        </w:rPr>
      </w:pPr>
    </w:p>
    <w:p w14:paraId="22A91026" w14:textId="77777777" w:rsidR="003D3E49" w:rsidRPr="00F03AE2" w:rsidRDefault="00EE6E09" w:rsidP="008B3AA5">
      <w:pPr>
        <w:spacing w:after="0" w:line="360" w:lineRule="auto"/>
        <w:jc w:val="both"/>
        <w:rPr>
          <w:rFonts w:ascii="Times New Roman" w:hAnsi="Times New Roman" w:cs="Times New Roman"/>
        </w:rPr>
      </w:pPr>
      <w:r w:rsidRPr="00F03AE2">
        <w:rPr>
          <w:rFonts w:ascii="Times New Roman" w:hAnsi="Times New Roman" w:cs="Times New Roman"/>
        </w:rPr>
        <w:t>El Product Backlog listará</w:t>
      </w:r>
      <w:r w:rsidR="00205A22" w:rsidRPr="00F03AE2">
        <w:rPr>
          <w:rFonts w:ascii="Times New Roman" w:hAnsi="Times New Roman" w:cs="Times New Roman"/>
        </w:rPr>
        <w:t xml:space="preserve"> todos los requisitos o funcionalidades </w:t>
      </w:r>
      <w:r w:rsidR="006212CE" w:rsidRPr="00F03AE2">
        <w:rPr>
          <w:rFonts w:ascii="Times New Roman" w:hAnsi="Times New Roman" w:cs="Times New Roman"/>
        </w:rPr>
        <w:t xml:space="preserve">de </w:t>
      </w:r>
      <w:r w:rsidRPr="00F03AE2">
        <w:rPr>
          <w:rFonts w:ascii="Times New Roman" w:hAnsi="Times New Roman" w:cs="Times New Roman"/>
        </w:rPr>
        <w:t xml:space="preserve">manera </w:t>
      </w:r>
      <w:r w:rsidRPr="00F03AE2">
        <w:rPr>
          <w:rStyle w:val="apple-converted-space"/>
          <w:rFonts w:ascii="Times New Roman" w:hAnsi="Times New Roman" w:cs="Times New Roman"/>
          <w:color w:val="333333"/>
          <w:shd w:val="clear" w:color="auto" w:fill="FFFFFF"/>
        </w:rPr>
        <w:t> </w:t>
      </w:r>
      <w:r w:rsidR="006212CE" w:rsidRPr="00F03AE2">
        <w:rPr>
          <w:rFonts w:ascii="Times New Roman" w:hAnsi="Times New Roman" w:cs="Times New Roman"/>
          <w:color w:val="333333"/>
          <w:shd w:val="clear" w:color="auto" w:fill="FFFFFF"/>
        </w:rPr>
        <w:t>priorizada, las cuales</w:t>
      </w:r>
      <w:r w:rsidRPr="00F03AE2">
        <w:rPr>
          <w:rFonts w:ascii="Times New Roman" w:hAnsi="Times New Roman" w:cs="Times New Roman"/>
        </w:rPr>
        <w:t xml:space="preserve"> serán necesarias para el desarrollo exitoso del SDSI-DTIC.</w:t>
      </w:r>
      <w:r w:rsidR="006212CE" w:rsidRPr="00F03AE2">
        <w:rPr>
          <w:rFonts w:ascii="Times New Roman" w:hAnsi="Times New Roman" w:cs="Times New Roman"/>
        </w:rPr>
        <w:t xml:space="preserve"> Siendo el único recurso de requerimientos que pueden cambiar para la realización del producto. El Product Owner, será el responsable de la lista y de su contenido, tanto como su prioridad y orden.</w:t>
      </w:r>
    </w:p>
    <w:p w14:paraId="4ADD3C53" w14:textId="77777777" w:rsidR="007C723D" w:rsidRPr="00F03AE2" w:rsidRDefault="007C723D" w:rsidP="008B3AA5">
      <w:pPr>
        <w:spacing w:after="0" w:line="360" w:lineRule="auto"/>
        <w:jc w:val="both"/>
        <w:rPr>
          <w:rFonts w:ascii="Times New Roman" w:hAnsi="Times New Roman" w:cs="Times New Roman"/>
        </w:rPr>
      </w:pPr>
    </w:p>
    <w:p w14:paraId="246010AC" w14:textId="56876306" w:rsidR="00B61E58" w:rsidRPr="00F03AE2" w:rsidRDefault="007C723D" w:rsidP="008B3AA5">
      <w:pPr>
        <w:spacing w:after="0" w:line="360" w:lineRule="auto"/>
        <w:jc w:val="both"/>
        <w:rPr>
          <w:rFonts w:ascii="Times New Roman" w:hAnsi="Times New Roman" w:cs="Times New Roman"/>
        </w:rPr>
      </w:pPr>
      <w:r w:rsidRPr="00F03AE2">
        <w:rPr>
          <w:rFonts w:ascii="Times New Roman" w:hAnsi="Times New Roman" w:cs="Times New Roman"/>
        </w:rPr>
        <w:t>L</w:t>
      </w:r>
      <w:r w:rsidR="00A36B23" w:rsidRPr="00F03AE2">
        <w:rPr>
          <w:rFonts w:ascii="Times New Roman" w:hAnsi="Times New Roman" w:cs="Times New Roman"/>
        </w:rPr>
        <w:t>os</w:t>
      </w:r>
      <w:r w:rsidR="00AE746B" w:rsidRPr="00F03AE2">
        <w:rPr>
          <w:rFonts w:ascii="Times New Roman" w:hAnsi="Times New Roman" w:cs="Times New Roman"/>
        </w:rPr>
        <w:t xml:space="preserve"> requisitos específicos</w:t>
      </w:r>
      <w:r w:rsidR="00A36B23" w:rsidRPr="00F03AE2">
        <w:rPr>
          <w:rFonts w:ascii="Times New Roman" w:hAnsi="Times New Roman" w:cs="Times New Roman"/>
        </w:rPr>
        <w:t xml:space="preserve"> para el funcionamiento del SDSI-DTIC</w:t>
      </w:r>
      <w:r w:rsidRPr="00F03AE2">
        <w:rPr>
          <w:rFonts w:ascii="Times New Roman" w:hAnsi="Times New Roman" w:cs="Times New Roman"/>
        </w:rPr>
        <w:t xml:space="preserve">, </w:t>
      </w:r>
      <w:r w:rsidR="00AE746B" w:rsidRPr="00F03AE2">
        <w:rPr>
          <w:rFonts w:ascii="Times New Roman" w:hAnsi="Times New Roman" w:cs="Times New Roman"/>
        </w:rPr>
        <w:t xml:space="preserve">están </w:t>
      </w:r>
      <w:r w:rsidR="003D3E49" w:rsidRPr="00F03AE2">
        <w:rPr>
          <w:rFonts w:ascii="Times New Roman" w:hAnsi="Times New Roman" w:cs="Times New Roman"/>
        </w:rPr>
        <w:t xml:space="preserve">representados </w:t>
      </w:r>
      <w:r w:rsidR="00AE746B" w:rsidRPr="00F03AE2">
        <w:rPr>
          <w:rFonts w:ascii="Times New Roman" w:hAnsi="Times New Roman" w:cs="Times New Roman"/>
        </w:rPr>
        <w:t>en forma de historias de usuario</w:t>
      </w:r>
      <w:r w:rsidR="00205A22" w:rsidRPr="00F03AE2">
        <w:rPr>
          <w:rFonts w:ascii="Times New Roman" w:hAnsi="Times New Roman" w:cs="Times New Roman"/>
        </w:rPr>
        <w:t xml:space="preserve"> o técnicas</w:t>
      </w:r>
      <w:r w:rsidR="00AE746B" w:rsidRPr="00F03AE2">
        <w:rPr>
          <w:rFonts w:ascii="Times New Roman" w:hAnsi="Times New Roman" w:cs="Times New Roman"/>
        </w:rPr>
        <w:t xml:space="preserve"> en el Product Backlog en la Tabla </w:t>
      </w:r>
      <w:r w:rsidR="00DE40BE" w:rsidRPr="00F03AE2">
        <w:rPr>
          <w:rFonts w:ascii="Times New Roman" w:hAnsi="Times New Roman" w:cs="Times New Roman"/>
        </w:rPr>
        <w:t>2-</w:t>
      </w:r>
      <w:r w:rsidR="00007D9D" w:rsidRPr="00F03AE2">
        <w:rPr>
          <w:rFonts w:ascii="Times New Roman" w:hAnsi="Times New Roman" w:cs="Times New Roman"/>
        </w:rPr>
        <w:t>4</w:t>
      </w:r>
      <w:r w:rsidR="00B61E58" w:rsidRPr="00F03AE2">
        <w:rPr>
          <w:rFonts w:ascii="Times New Roman" w:hAnsi="Times New Roman" w:cs="Times New Roman"/>
        </w:rPr>
        <w:t>.</w:t>
      </w:r>
    </w:p>
    <w:p w14:paraId="146C6C21" w14:textId="77777777" w:rsidR="00B61E58" w:rsidRPr="00F03AE2" w:rsidRDefault="00B61E58" w:rsidP="008B3AA5">
      <w:pPr>
        <w:spacing w:after="0" w:line="360" w:lineRule="auto"/>
        <w:jc w:val="both"/>
        <w:rPr>
          <w:rFonts w:ascii="Times New Roman" w:hAnsi="Times New Roman" w:cs="Times New Roman"/>
        </w:rPr>
      </w:pPr>
    </w:p>
    <w:p w14:paraId="1E7CF912" w14:textId="77777777" w:rsidR="008A6F36" w:rsidRPr="00F03AE2" w:rsidRDefault="00B61E58" w:rsidP="008B3AA5">
      <w:pPr>
        <w:spacing w:after="0" w:line="360" w:lineRule="auto"/>
        <w:jc w:val="both"/>
        <w:rPr>
          <w:rFonts w:ascii="Times New Roman" w:hAnsi="Times New Roman" w:cs="Times New Roman"/>
        </w:rPr>
      </w:pPr>
      <w:r w:rsidRPr="00F03AE2">
        <w:rPr>
          <w:rFonts w:ascii="Times New Roman" w:hAnsi="Times New Roman" w:cs="Times New Roman"/>
        </w:rPr>
        <w:t>Cada historia contiene</w:t>
      </w:r>
      <w:r w:rsidR="003D3E49" w:rsidRPr="00F03AE2">
        <w:rPr>
          <w:rFonts w:ascii="Times New Roman" w:hAnsi="Times New Roman" w:cs="Times New Roman"/>
        </w:rPr>
        <w:t xml:space="preserve"> un </w:t>
      </w:r>
      <w:r w:rsidR="00EE6E09" w:rsidRPr="00F03AE2">
        <w:rPr>
          <w:rFonts w:ascii="Times New Roman" w:hAnsi="Times New Roman" w:cs="Times New Roman"/>
        </w:rPr>
        <w:t>identifica</w:t>
      </w:r>
      <w:r w:rsidR="003D3E49" w:rsidRPr="00F03AE2">
        <w:rPr>
          <w:rFonts w:ascii="Times New Roman" w:hAnsi="Times New Roman" w:cs="Times New Roman"/>
        </w:rPr>
        <w:t>dor</w:t>
      </w:r>
      <w:r w:rsidR="00F03491" w:rsidRPr="00F03AE2">
        <w:rPr>
          <w:rFonts w:ascii="Times New Roman" w:hAnsi="Times New Roman" w:cs="Times New Roman"/>
        </w:rPr>
        <w:t xml:space="preserve"> </w:t>
      </w:r>
      <w:r w:rsidRPr="00F03AE2">
        <w:rPr>
          <w:rFonts w:ascii="Times New Roman" w:hAnsi="Times New Roman" w:cs="Times New Roman"/>
        </w:rPr>
        <w:t>compuesto por las</w:t>
      </w:r>
      <w:r w:rsidR="00174238" w:rsidRPr="00F03AE2">
        <w:rPr>
          <w:rFonts w:ascii="Times New Roman" w:hAnsi="Times New Roman" w:cs="Times New Roman"/>
        </w:rPr>
        <w:t xml:space="preserve"> abreviaturas </w:t>
      </w:r>
      <w:r w:rsidR="00174238" w:rsidRPr="00F03AE2">
        <w:rPr>
          <w:rFonts w:ascii="Times New Roman" w:hAnsi="Times New Roman" w:cs="Times New Roman"/>
          <w:i/>
        </w:rPr>
        <w:t>“HU”</w:t>
      </w:r>
      <w:r w:rsidR="00F03491" w:rsidRPr="00F03AE2">
        <w:rPr>
          <w:rFonts w:ascii="Times New Roman" w:hAnsi="Times New Roman" w:cs="Times New Roman"/>
          <w:i/>
        </w:rPr>
        <w:t xml:space="preserve"> </w:t>
      </w:r>
      <w:r w:rsidR="003D3E49" w:rsidRPr="00F03AE2">
        <w:rPr>
          <w:rFonts w:ascii="Times New Roman" w:hAnsi="Times New Roman" w:cs="Times New Roman"/>
        </w:rPr>
        <w:t>corresponden</w:t>
      </w:r>
      <w:r w:rsidR="00174238" w:rsidRPr="00F03AE2">
        <w:rPr>
          <w:rFonts w:ascii="Times New Roman" w:hAnsi="Times New Roman" w:cs="Times New Roman"/>
        </w:rPr>
        <w:t xml:space="preserve"> a una historia de usuario y </w:t>
      </w:r>
      <w:r w:rsidR="00174238" w:rsidRPr="00F03AE2">
        <w:rPr>
          <w:rFonts w:ascii="Times New Roman" w:hAnsi="Times New Roman" w:cs="Times New Roman"/>
          <w:i/>
        </w:rPr>
        <w:t>“HT”</w:t>
      </w:r>
      <w:r w:rsidR="00174238" w:rsidRPr="00F03AE2">
        <w:rPr>
          <w:rFonts w:ascii="Times New Roman" w:hAnsi="Times New Roman" w:cs="Times New Roman"/>
        </w:rPr>
        <w:t xml:space="preserve"> a historias técnicas</w:t>
      </w:r>
      <w:r w:rsidRPr="00F03AE2">
        <w:rPr>
          <w:rFonts w:ascii="Times New Roman" w:hAnsi="Times New Roman" w:cs="Times New Roman"/>
        </w:rPr>
        <w:t xml:space="preserve"> seguido de un número según el orden</w:t>
      </w:r>
      <w:r w:rsidR="003D3E49" w:rsidRPr="00F03AE2">
        <w:rPr>
          <w:rFonts w:ascii="Times New Roman" w:hAnsi="Times New Roman" w:cs="Times New Roman"/>
        </w:rPr>
        <w:t>;</w:t>
      </w:r>
      <w:r w:rsidRPr="00F03AE2">
        <w:rPr>
          <w:rFonts w:ascii="Times New Roman" w:hAnsi="Times New Roman" w:cs="Times New Roman"/>
        </w:rPr>
        <w:t xml:space="preserve"> también contiene </w:t>
      </w:r>
      <w:r w:rsidR="003D3E49" w:rsidRPr="00F03AE2">
        <w:rPr>
          <w:rFonts w:ascii="Times New Roman" w:hAnsi="Times New Roman" w:cs="Times New Roman"/>
        </w:rPr>
        <w:t>el</w:t>
      </w:r>
      <w:r w:rsidR="00EE6E09" w:rsidRPr="00F03AE2">
        <w:rPr>
          <w:rFonts w:ascii="Times New Roman" w:hAnsi="Times New Roman" w:cs="Times New Roman"/>
        </w:rPr>
        <w:t xml:space="preserve"> enunciado de la historia</w:t>
      </w:r>
      <w:r w:rsidR="00205A22" w:rsidRPr="00F03AE2">
        <w:rPr>
          <w:rFonts w:ascii="Times New Roman" w:hAnsi="Times New Roman" w:cs="Times New Roman"/>
        </w:rPr>
        <w:t xml:space="preserve"> descrita usando la terminología del cliente</w:t>
      </w:r>
      <w:r w:rsidR="003D3E49" w:rsidRPr="00F03AE2">
        <w:rPr>
          <w:rFonts w:ascii="Times New Roman" w:hAnsi="Times New Roman" w:cs="Times New Roman"/>
        </w:rPr>
        <w:t xml:space="preserve">, la </w:t>
      </w:r>
      <w:r w:rsidR="00EE6E09" w:rsidRPr="00F03AE2">
        <w:rPr>
          <w:rFonts w:ascii="Times New Roman" w:hAnsi="Times New Roman" w:cs="Times New Roman"/>
        </w:rPr>
        <w:t xml:space="preserve"> priori</w:t>
      </w:r>
      <w:r w:rsidR="003D3E49" w:rsidRPr="00F03AE2">
        <w:rPr>
          <w:rFonts w:ascii="Times New Roman" w:hAnsi="Times New Roman" w:cs="Times New Roman"/>
        </w:rPr>
        <w:t>dad de cada una de ellas entr</w:t>
      </w:r>
      <w:r w:rsidR="008A6F36" w:rsidRPr="00F03AE2">
        <w:rPr>
          <w:rFonts w:ascii="Times New Roman" w:hAnsi="Times New Roman" w:cs="Times New Roman"/>
        </w:rPr>
        <w:t>e Muy Alto, Alto, Normal, Baja.</w:t>
      </w:r>
    </w:p>
    <w:p w14:paraId="3B6BDB2A" w14:textId="77777777" w:rsidR="008A6F36" w:rsidRPr="00F03AE2" w:rsidRDefault="008A6F36" w:rsidP="008B3AA5">
      <w:pPr>
        <w:spacing w:after="0" w:line="360" w:lineRule="auto"/>
        <w:jc w:val="both"/>
        <w:rPr>
          <w:rFonts w:ascii="Times New Roman" w:hAnsi="Times New Roman" w:cs="Times New Roman"/>
        </w:rPr>
      </w:pPr>
    </w:p>
    <w:p w14:paraId="47FA0C9D" w14:textId="05119067" w:rsidR="002746FF" w:rsidRPr="00F03AE2" w:rsidRDefault="008A6F36" w:rsidP="008B3AA5">
      <w:pPr>
        <w:spacing w:after="0" w:line="360" w:lineRule="auto"/>
        <w:jc w:val="both"/>
        <w:rPr>
          <w:rFonts w:ascii="Times New Roman" w:hAnsi="Times New Roman" w:cs="Times New Roman"/>
        </w:rPr>
      </w:pPr>
      <w:r w:rsidRPr="00F03AE2">
        <w:rPr>
          <w:rFonts w:ascii="Times New Roman" w:hAnsi="Times New Roman" w:cs="Times New Roman"/>
        </w:rPr>
        <w:t>P</w:t>
      </w:r>
      <w:r w:rsidR="003D3E49" w:rsidRPr="00F03AE2">
        <w:rPr>
          <w:rFonts w:ascii="Times New Roman" w:hAnsi="Times New Roman" w:cs="Times New Roman"/>
        </w:rPr>
        <w:t xml:space="preserve">or </w:t>
      </w:r>
      <w:r w:rsidR="006212CE" w:rsidRPr="00F03AE2">
        <w:rPr>
          <w:rFonts w:ascii="Times New Roman" w:hAnsi="Times New Roman" w:cs="Times New Roman"/>
        </w:rPr>
        <w:t>último</w:t>
      </w:r>
      <w:r w:rsidR="00E73024" w:rsidRPr="00F03AE2">
        <w:rPr>
          <w:rFonts w:ascii="Times New Roman" w:hAnsi="Times New Roman" w:cs="Times New Roman"/>
        </w:rPr>
        <w:t xml:space="preserve"> la estimación de </w:t>
      </w:r>
      <w:r w:rsidR="00B71316" w:rsidRPr="00F03AE2">
        <w:rPr>
          <w:rFonts w:ascii="Times New Roman" w:hAnsi="Times New Roman" w:cs="Times New Roman"/>
        </w:rPr>
        <w:t xml:space="preserve">puntos de </w:t>
      </w:r>
      <w:r w:rsidRPr="00F03AE2">
        <w:rPr>
          <w:rFonts w:ascii="Times New Roman" w:hAnsi="Times New Roman" w:cs="Times New Roman"/>
        </w:rPr>
        <w:t xml:space="preserve">historia </w:t>
      </w:r>
      <w:r w:rsidR="00E73024" w:rsidRPr="00F03AE2">
        <w:rPr>
          <w:rFonts w:ascii="Times New Roman" w:hAnsi="Times New Roman" w:cs="Times New Roman"/>
        </w:rPr>
        <w:t xml:space="preserve">utilizando </w:t>
      </w:r>
      <w:r w:rsidR="00B71316" w:rsidRPr="00F03AE2">
        <w:rPr>
          <w:rFonts w:ascii="Times New Roman" w:hAnsi="Times New Roman" w:cs="Times New Roman"/>
        </w:rPr>
        <w:t xml:space="preserve">la técnica </w:t>
      </w:r>
      <w:r w:rsidR="00E73024" w:rsidRPr="00F03AE2">
        <w:rPr>
          <w:rFonts w:ascii="Times New Roman" w:hAnsi="Times New Roman" w:cs="Times New Roman"/>
          <w:i/>
        </w:rPr>
        <w:t>T-Shirt Sizing</w:t>
      </w:r>
      <w:r w:rsidRPr="00F03AE2">
        <w:rPr>
          <w:rFonts w:ascii="Times New Roman" w:hAnsi="Times New Roman" w:cs="Times New Roman"/>
          <w:i/>
        </w:rPr>
        <w:t xml:space="preserve">, </w:t>
      </w:r>
      <w:r w:rsidRPr="00F03AE2">
        <w:rPr>
          <w:rFonts w:ascii="Times New Roman" w:hAnsi="Times New Roman" w:cs="Times New Roman"/>
        </w:rPr>
        <w:t>con las habituales tallas de las camisetas: pequeña (S) igual a 2 puntos, mediana (M) igual a 3 puntos, grande (L) con 5 puntos y muy grande (XL</w:t>
      </w:r>
      <w:r w:rsidR="004704C6" w:rsidRPr="00F03AE2">
        <w:rPr>
          <w:rFonts w:ascii="Times New Roman" w:hAnsi="Times New Roman" w:cs="Times New Roman"/>
        </w:rPr>
        <w:t>) con</w:t>
      </w:r>
      <w:r w:rsidRPr="00F03AE2">
        <w:rPr>
          <w:rFonts w:ascii="Times New Roman" w:hAnsi="Times New Roman" w:cs="Times New Roman"/>
        </w:rPr>
        <w:t xml:space="preserve"> 8 puntos, esta última medida no es recomendable usarla ya que equivale a toda la duración del sprint por una historia de usuario.</w:t>
      </w:r>
    </w:p>
    <w:p w14:paraId="44BB1BDC" w14:textId="77777777" w:rsidR="00FE4BB0" w:rsidRPr="00F03AE2" w:rsidRDefault="00FE4BB0" w:rsidP="008B3AA5">
      <w:pPr>
        <w:spacing w:after="0" w:line="360" w:lineRule="auto"/>
        <w:jc w:val="both"/>
        <w:rPr>
          <w:rFonts w:ascii="Times New Roman" w:hAnsi="Times New Roman" w:cs="Times New Roman"/>
        </w:rPr>
      </w:pPr>
    </w:p>
    <w:p w14:paraId="7D484315" w14:textId="3AFB8BF9" w:rsidR="00EE6E09" w:rsidRPr="00F03AE2" w:rsidRDefault="00652B40" w:rsidP="008B3AA5">
      <w:pPr>
        <w:pStyle w:val="Tablas"/>
        <w:spacing w:before="0" w:line="360" w:lineRule="auto"/>
        <w:jc w:val="left"/>
        <w:rPr>
          <w:rFonts w:cs="Times New Roman"/>
          <w:b w:val="0"/>
        </w:rPr>
      </w:pPr>
      <w:bookmarkStart w:id="235" w:name="_Toc421816459"/>
      <w:r w:rsidRPr="00F03AE2">
        <w:rPr>
          <w:rFonts w:cs="Times New Roman"/>
          <w:b w:val="0"/>
        </w:rPr>
        <w:t xml:space="preserve">   </w:t>
      </w:r>
      <w:bookmarkStart w:id="236" w:name="_Toc426542902"/>
      <w:r w:rsidRPr="00F03AE2">
        <w:rPr>
          <w:rFonts w:cs="Times New Roman"/>
        </w:rPr>
        <w:t>Tabla</w:t>
      </w:r>
      <w:r w:rsidR="00F26D8C" w:rsidRPr="00F03AE2">
        <w:rPr>
          <w:rFonts w:cs="Times New Roman"/>
        </w:rPr>
        <w:t xml:space="preserve"> </w:t>
      </w:r>
      <w:r w:rsidR="00DE40BE" w:rsidRPr="00F03AE2">
        <w:rPr>
          <w:rFonts w:cs="Times New Roman"/>
        </w:rPr>
        <w:t>2-</w:t>
      </w:r>
      <w:r w:rsidR="00007D9D" w:rsidRPr="00F03AE2">
        <w:rPr>
          <w:rFonts w:cs="Times New Roman"/>
        </w:rPr>
        <w:t>4</w:t>
      </w:r>
      <w:r w:rsidRPr="00F03AE2">
        <w:rPr>
          <w:rFonts w:cs="Times New Roman"/>
          <w:b w:val="0"/>
        </w:rPr>
        <w:t>:</w:t>
      </w:r>
      <w:r w:rsidR="00F26D8C" w:rsidRPr="00F03AE2">
        <w:rPr>
          <w:rFonts w:cs="Times New Roman"/>
          <w:b w:val="0"/>
        </w:rPr>
        <w:t xml:space="preserve"> </w:t>
      </w:r>
      <w:r w:rsidR="004704C6" w:rsidRPr="00F03AE2">
        <w:rPr>
          <w:rFonts w:cs="Times New Roman"/>
          <w:b w:val="0"/>
        </w:rPr>
        <w:t>Product Backlog proyecto SDSI-DTIC</w:t>
      </w:r>
      <w:bookmarkEnd w:id="235"/>
      <w:bookmarkEnd w:id="236"/>
    </w:p>
    <w:tbl>
      <w:tblPr>
        <w:tblW w:w="47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94"/>
        <w:gridCol w:w="4819"/>
        <w:gridCol w:w="986"/>
        <w:gridCol w:w="1287"/>
      </w:tblGrid>
      <w:tr w:rsidR="00EE6E09" w:rsidRPr="00F03AE2" w14:paraId="2F56AC7A" w14:textId="77777777" w:rsidTr="002B3B16">
        <w:trPr>
          <w:trHeight w:val="615"/>
          <w:jc w:val="center"/>
        </w:trPr>
        <w:tc>
          <w:tcPr>
            <w:tcW w:w="614" w:type="pct"/>
            <w:shd w:val="clear" w:color="auto" w:fill="auto"/>
            <w:vAlign w:val="center"/>
            <w:hideMark/>
          </w:tcPr>
          <w:p w14:paraId="584267DA" w14:textId="77777777" w:rsidR="00EE6E09" w:rsidRPr="00F03AE2" w:rsidRDefault="00EE6E09" w:rsidP="008B3AA5">
            <w:pPr>
              <w:spacing w:after="0" w:line="36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ID</w:t>
            </w:r>
          </w:p>
        </w:tc>
        <w:tc>
          <w:tcPr>
            <w:tcW w:w="2980" w:type="pct"/>
            <w:shd w:val="clear" w:color="auto" w:fill="auto"/>
            <w:vAlign w:val="center"/>
            <w:hideMark/>
          </w:tcPr>
          <w:p w14:paraId="0696ED57" w14:textId="77777777" w:rsidR="00EE6E09" w:rsidRPr="00F03AE2" w:rsidRDefault="00E905D9" w:rsidP="008B3AA5">
            <w:pPr>
              <w:spacing w:after="0" w:line="36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ombre de la</w:t>
            </w:r>
            <w:r w:rsidR="00EE6E09" w:rsidRPr="00F03AE2">
              <w:rPr>
                <w:rFonts w:ascii="Times New Roman" w:eastAsia="Times New Roman" w:hAnsi="Times New Roman" w:cs="Times New Roman"/>
                <w:b/>
                <w:bCs/>
                <w:color w:val="000000"/>
                <w:sz w:val="18"/>
                <w:szCs w:val="18"/>
                <w:lang w:eastAsia="es-EC"/>
              </w:rPr>
              <w:t xml:space="preserve"> Historia</w:t>
            </w:r>
          </w:p>
        </w:tc>
        <w:tc>
          <w:tcPr>
            <w:tcW w:w="610" w:type="pct"/>
            <w:shd w:val="clear" w:color="auto" w:fill="auto"/>
            <w:vAlign w:val="center"/>
            <w:hideMark/>
          </w:tcPr>
          <w:p w14:paraId="671BDF98" w14:textId="77777777" w:rsidR="00EE6E09" w:rsidRPr="00F03AE2" w:rsidRDefault="00EE6E09" w:rsidP="008B3AA5">
            <w:pPr>
              <w:spacing w:after="0" w:line="36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Prioridad</w:t>
            </w:r>
          </w:p>
        </w:tc>
        <w:tc>
          <w:tcPr>
            <w:tcW w:w="796" w:type="pct"/>
            <w:shd w:val="clear" w:color="auto" w:fill="auto"/>
            <w:vAlign w:val="center"/>
            <w:hideMark/>
          </w:tcPr>
          <w:p w14:paraId="335DC4E1" w14:textId="77777777" w:rsidR="00EE6E09" w:rsidRPr="00F03AE2" w:rsidRDefault="00E905D9" w:rsidP="008B3AA5">
            <w:pPr>
              <w:spacing w:after="0" w:line="36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Puntos</w:t>
            </w:r>
          </w:p>
        </w:tc>
      </w:tr>
      <w:tr w:rsidR="00EE6E09" w:rsidRPr="00F03AE2" w14:paraId="0A90015E" w14:textId="77777777" w:rsidTr="002B3B16">
        <w:trPr>
          <w:trHeight w:val="300"/>
          <w:jc w:val="center"/>
        </w:trPr>
        <w:tc>
          <w:tcPr>
            <w:tcW w:w="614" w:type="pct"/>
            <w:shd w:val="clear" w:color="auto" w:fill="auto"/>
            <w:hideMark/>
          </w:tcPr>
          <w:p w14:paraId="2B239BC3" w14:textId="77777777" w:rsidR="00EE6E09" w:rsidRPr="00F03AE2" w:rsidRDefault="00551A8E"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w:t>
            </w:r>
            <w:r w:rsidR="00EE6E09" w:rsidRPr="00F03AE2">
              <w:rPr>
                <w:rFonts w:ascii="Times New Roman" w:eastAsia="Times New Roman" w:hAnsi="Times New Roman" w:cs="Times New Roman"/>
                <w:color w:val="000000"/>
                <w:sz w:val="18"/>
                <w:szCs w:val="18"/>
                <w:lang w:eastAsia="es-EC"/>
              </w:rPr>
              <w:t>1</w:t>
            </w:r>
          </w:p>
        </w:tc>
        <w:tc>
          <w:tcPr>
            <w:tcW w:w="2980" w:type="pct"/>
            <w:shd w:val="clear" w:color="auto" w:fill="auto"/>
          </w:tcPr>
          <w:p w14:paraId="101B60B5" w14:textId="77777777" w:rsidR="00EE6E09" w:rsidRPr="00F03AE2" w:rsidRDefault="001A035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hAnsi="Times New Roman" w:cs="Times New Roman"/>
                <w:sz w:val="18"/>
                <w:szCs w:val="18"/>
              </w:rPr>
              <w:t>Diseño del esquema de la Base de Datos</w:t>
            </w:r>
          </w:p>
        </w:tc>
        <w:tc>
          <w:tcPr>
            <w:tcW w:w="610" w:type="pct"/>
            <w:shd w:val="clear" w:color="auto" w:fill="auto"/>
            <w:hideMark/>
          </w:tcPr>
          <w:p w14:paraId="0559C391" w14:textId="77777777" w:rsidR="00EE6E09" w:rsidRPr="00F03AE2" w:rsidRDefault="003D3E49"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uy Alta</w:t>
            </w:r>
          </w:p>
        </w:tc>
        <w:tc>
          <w:tcPr>
            <w:tcW w:w="796" w:type="pct"/>
            <w:shd w:val="clear" w:color="auto" w:fill="auto"/>
            <w:hideMark/>
          </w:tcPr>
          <w:p w14:paraId="5FB053E9" w14:textId="77777777" w:rsidR="00EE6E09" w:rsidRPr="00F03AE2" w:rsidRDefault="008A6F36"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5</w:t>
            </w:r>
          </w:p>
        </w:tc>
      </w:tr>
      <w:tr w:rsidR="003D3E49" w:rsidRPr="00F03AE2" w14:paraId="7474577B" w14:textId="77777777" w:rsidTr="002B3B16">
        <w:trPr>
          <w:trHeight w:val="300"/>
          <w:jc w:val="center"/>
        </w:trPr>
        <w:tc>
          <w:tcPr>
            <w:tcW w:w="614" w:type="pct"/>
            <w:shd w:val="clear" w:color="auto" w:fill="auto"/>
          </w:tcPr>
          <w:p w14:paraId="51911FF4" w14:textId="77777777" w:rsidR="003D3E49" w:rsidRPr="00F03AE2" w:rsidRDefault="00551A8E"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2</w:t>
            </w:r>
          </w:p>
        </w:tc>
        <w:tc>
          <w:tcPr>
            <w:tcW w:w="2980" w:type="pct"/>
            <w:shd w:val="clear" w:color="auto" w:fill="auto"/>
          </w:tcPr>
          <w:p w14:paraId="4783C54F" w14:textId="77777777" w:rsidR="003D3E49" w:rsidRPr="00F03AE2" w:rsidRDefault="00B76A15"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Diseño de la Arquitectura del SDSI-DTIC</w:t>
            </w:r>
          </w:p>
        </w:tc>
        <w:tc>
          <w:tcPr>
            <w:tcW w:w="610" w:type="pct"/>
            <w:shd w:val="clear" w:color="auto" w:fill="auto"/>
          </w:tcPr>
          <w:p w14:paraId="2535303B" w14:textId="77777777" w:rsidR="003D3E49" w:rsidRPr="00F03AE2" w:rsidRDefault="00B76A1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uy Alta</w:t>
            </w:r>
          </w:p>
        </w:tc>
        <w:tc>
          <w:tcPr>
            <w:tcW w:w="796" w:type="pct"/>
            <w:shd w:val="clear" w:color="auto" w:fill="auto"/>
          </w:tcPr>
          <w:p w14:paraId="04881AAF" w14:textId="77777777" w:rsidR="003D3E49" w:rsidRPr="00F03AE2" w:rsidRDefault="00A57DB5"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5</w:t>
            </w:r>
          </w:p>
        </w:tc>
      </w:tr>
      <w:tr w:rsidR="003D3E49" w:rsidRPr="00F03AE2" w14:paraId="7DAF6AB0" w14:textId="77777777" w:rsidTr="002B3B16">
        <w:trPr>
          <w:trHeight w:val="300"/>
          <w:jc w:val="center"/>
        </w:trPr>
        <w:tc>
          <w:tcPr>
            <w:tcW w:w="614" w:type="pct"/>
            <w:shd w:val="clear" w:color="auto" w:fill="auto"/>
          </w:tcPr>
          <w:p w14:paraId="2E4CF475" w14:textId="77777777" w:rsidR="003D3E49" w:rsidRPr="00F03AE2" w:rsidRDefault="00551A8E"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3</w:t>
            </w:r>
          </w:p>
        </w:tc>
        <w:tc>
          <w:tcPr>
            <w:tcW w:w="2980" w:type="pct"/>
            <w:shd w:val="clear" w:color="auto" w:fill="auto"/>
          </w:tcPr>
          <w:p w14:paraId="594B0033" w14:textId="77777777" w:rsidR="003D3E49" w:rsidRPr="00F03AE2" w:rsidRDefault="00B76A15"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Diseño de las Interfaces de Usuario</w:t>
            </w:r>
          </w:p>
        </w:tc>
        <w:tc>
          <w:tcPr>
            <w:tcW w:w="610" w:type="pct"/>
            <w:shd w:val="clear" w:color="auto" w:fill="auto"/>
          </w:tcPr>
          <w:p w14:paraId="2D537A3F" w14:textId="77777777" w:rsidR="003D3E49" w:rsidRPr="00F03AE2" w:rsidRDefault="00B76A1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uy Alta</w:t>
            </w:r>
          </w:p>
        </w:tc>
        <w:tc>
          <w:tcPr>
            <w:tcW w:w="796" w:type="pct"/>
            <w:shd w:val="clear" w:color="auto" w:fill="auto"/>
          </w:tcPr>
          <w:p w14:paraId="768594EE" w14:textId="77777777" w:rsidR="003D3E49" w:rsidRPr="00F03AE2" w:rsidRDefault="00A57DB5"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5</w:t>
            </w:r>
          </w:p>
        </w:tc>
      </w:tr>
      <w:tr w:rsidR="00E21810" w:rsidRPr="00F03AE2" w14:paraId="02F8654A" w14:textId="77777777" w:rsidTr="002B3B16">
        <w:trPr>
          <w:trHeight w:val="300"/>
          <w:jc w:val="center"/>
        </w:trPr>
        <w:tc>
          <w:tcPr>
            <w:tcW w:w="614" w:type="pct"/>
            <w:shd w:val="clear" w:color="auto" w:fill="auto"/>
          </w:tcPr>
          <w:p w14:paraId="4D9CE86F" w14:textId="77777777" w:rsidR="00E21810"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4</w:t>
            </w:r>
          </w:p>
        </w:tc>
        <w:tc>
          <w:tcPr>
            <w:tcW w:w="2980" w:type="pct"/>
            <w:shd w:val="clear" w:color="auto" w:fill="auto"/>
          </w:tcPr>
          <w:p w14:paraId="178DC5F7" w14:textId="77777777" w:rsidR="00E21810" w:rsidRPr="00F03AE2" w:rsidRDefault="00E21810"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Codificación del sistema.</w:t>
            </w:r>
          </w:p>
        </w:tc>
        <w:tc>
          <w:tcPr>
            <w:tcW w:w="610" w:type="pct"/>
            <w:shd w:val="clear" w:color="auto" w:fill="auto"/>
          </w:tcPr>
          <w:p w14:paraId="34F04DD4" w14:textId="77777777" w:rsidR="00E21810" w:rsidRPr="00F03AE2" w:rsidRDefault="00E21810" w:rsidP="008B3AA5">
            <w:pPr>
              <w:spacing w:after="0" w:line="360" w:lineRule="auto"/>
              <w:rPr>
                <w:rFonts w:ascii="Times New Roman" w:eastAsia="Times New Roman" w:hAnsi="Times New Roman" w:cs="Times New Roman"/>
                <w:color w:val="000000"/>
                <w:sz w:val="18"/>
                <w:szCs w:val="18"/>
                <w:lang w:eastAsia="es-EC"/>
              </w:rPr>
            </w:pPr>
          </w:p>
        </w:tc>
        <w:tc>
          <w:tcPr>
            <w:tcW w:w="796" w:type="pct"/>
            <w:shd w:val="clear" w:color="auto" w:fill="auto"/>
          </w:tcPr>
          <w:p w14:paraId="01E6813B" w14:textId="77777777" w:rsidR="00E21810" w:rsidRPr="00F03AE2" w:rsidRDefault="00E21810" w:rsidP="008B3AA5">
            <w:pPr>
              <w:spacing w:after="0" w:line="360" w:lineRule="auto"/>
              <w:jc w:val="right"/>
              <w:rPr>
                <w:rFonts w:ascii="Times New Roman" w:eastAsia="Times New Roman" w:hAnsi="Times New Roman" w:cs="Times New Roman"/>
                <w:color w:val="000000"/>
                <w:sz w:val="18"/>
                <w:szCs w:val="18"/>
                <w:lang w:eastAsia="es-EC"/>
              </w:rPr>
            </w:pPr>
          </w:p>
        </w:tc>
      </w:tr>
      <w:tr w:rsidR="00542451" w:rsidRPr="00F03AE2" w14:paraId="0039EDD8" w14:textId="77777777" w:rsidTr="002B3B16">
        <w:trPr>
          <w:trHeight w:val="300"/>
          <w:jc w:val="center"/>
        </w:trPr>
        <w:tc>
          <w:tcPr>
            <w:tcW w:w="614" w:type="pct"/>
            <w:shd w:val="clear" w:color="auto" w:fill="auto"/>
          </w:tcPr>
          <w:p w14:paraId="0E528BD9" w14:textId="77777777" w:rsidR="00542451" w:rsidRPr="00F03AE2" w:rsidRDefault="0054245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w:t>
            </w:r>
            <w:r w:rsidR="00E21810" w:rsidRPr="00F03AE2">
              <w:rPr>
                <w:rFonts w:ascii="Times New Roman" w:eastAsia="Times New Roman" w:hAnsi="Times New Roman" w:cs="Times New Roman"/>
                <w:color w:val="000000"/>
                <w:sz w:val="18"/>
                <w:szCs w:val="18"/>
                <w:lang w:eastAsia="es-EC"/>
              </w:rPr>
              <w:t>5</w:t>
            </w:r>
          </w:p>
        </w:tc>
        <w:tc>
          <w:tcPr>
            <w:tcW w:w="2980" w:type="pct"/>
            <w:shd w:val="clear" w:color="auto" w:fill="auto"/>
          </w:tcPr>
          <w:p w14:paraId="0FCBC4A5" w14:textId="77777777" w:rsidR="00542451" w:rsidRPr="00F03AE2" w:rsidRDefault="00542451"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Construcción del Product Backlog</w:t>
            </w:r>
          </w:p>
        </w:tc>
        <w:tc>
          <w:tcPr>
            <w:tcW w:w="610" w:type="pct"/>
            <w:shd w:val="clear" w:color="auto" w:fill="auto"/>
          </w:tcPr>
          <w:p w14:paraId="17439E5E" w14:textId="77777777" w:rsidR="00542451" w:rsidRPr="00F03AE2" w:rsidRDefault="0054245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uy Alta</w:t>
            </w:r>
          </w:p>
        </w:tc>
        <w:tc>
          <w:tcPr>
            <w:tcW w:w="796" w:type="pct"/>
            <w:shd w:val="clear" w:color="auto" w:fill="auto"/>
          </w:tcPr>
          <w:p w14:paraId="181F34D1" w14:textId="77777777" w:rsidR="00542451" w:rsidRPr="00F03AE2" w:rsidRDefault="00A57DB5"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5</w:t>
            </w:r>
          </w:p>
        </w:tc>
      </w:tr>
      <w:tr w:rsidR="005532DA" w:rsidRPr="00F03AE2" w14:paraId="004B7A1B" w14:textId="77777777" w:rsidTr="002B3B16">
        <w:trPr>
          <w:trHeight w:val="300"/>
          <w:jc w:val="center"/>
        </w:trPr>
        <w:tc>
          <w:tcPr>
            <w:tcW w:w="614" w:type="pct"/>
            <w:shd w:val="clear" w:color="auto" w:fill="auto"/>
            <w:hideMark/>
          </w:tcPr>
          <w:p w14:paraId="4966366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w:t>
            </w:r>
          </w:p>
        </w:tc>
        <w:tc>
          <w:tcPr>
            <w:tcW w:w="2980" w:type="pct"/>
            <w:shd w:val="clear" w:color="auto" w:fill="auto"/>
          </w:tcPr>
          <w:p w14:paraId="7142DBC4"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utentificación de usuarios</w:t>
            </w:r>
          </w:p>
        </w:tc>
        <w:tc>
          <w:tcPr>
            <w:tcW w:w="610" w:type="pct"/>
            <w:shd w:val="clear" w:color="auto" w:fill="auto"/>
            <w:hideMark/>
          </w:tcPr>
          <w:p w14:paraId="2CF5E0FF"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Muy Alta </w:t>
            </w:r>
          </w:p>
        </w:tc>
        <w:tc>
          <w:tcPr>
            <w:tcW w:w="796" w:type="pct"/>
            <w:shd w:val="clear" w:color="auto" w:fill="auto"/>
            <w:hideMark/>
          </w:tcPr>
          <w:p w14:paraId="6FC5549A"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10CA0473" w14:textId="77777777" w:rsidTr="002B3B16">
        <w:trPr>
          <w:trHeight w:val="300"/>
          <w:jc w:val="center"/>
        </w:trPr>
        <w:tc>
          <w:tcPr>
            <w:tcW w:w="614" w:type="pct"/>
            <w:shd w:val="clear" w:color="auto" w:fill="auto"/>
            <w:hideMark/>
          </w:tcPr>
          <w:p w14:paraId="6A980F7C"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w:t>
            </w:r>
          </w:p>
        </w:tc>
        <w:tc>
          <w:tcPr>
            <w:tcW w:w="2980" w:type="pct"/>
            <w:shd w:val="clear" w:color="auto" w:fill="auto"/>
          </w:tcPr>
          <w:p w14:paraId="6696F24B" w14:textId="77777777" w:rsidR="005532DA" w:rsidRPr="00F03AE2" w:rsidRDefault="0065459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gistro y Visualización</w:t>
            </w:r>
            <w:r w:rsidR="005532DA" w:rsidRPr="00F03AE2">
              <w:rPr>
                <w:rFonts w:ascii="Times New Roman" w:eastAsia="Times New Roman" w:hAnsi="Times New Roman" w:cs="Times New Roman"/>
                <w:color w:val="000000"/>
                <w:sz w:val="18"/>
                <w:szCs w:val="18"/>
                <w:lang w:eastAsia="es-EC"/>
              </w:rPr>
              <w:t xml:space="preserve"> de usuarios</w:t>
            </w:r>
          </w:p>
        </w:tc>
        <w:tc>
          <w:tcPr>
            <w:tcW w:w="610" w:type="pct"/>
            <w:shd w:val="clear" w:color="auto" w:fill="auto"/>
            <w:hideMark/>
          </w:tcPr>
          <w:p w14:paraId="47DA253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uy Alta</w:t>
            </w:r>
          </w:p>
        </w:tc>
        <w:tc>
          <w:tcPr>
            <w:tcW w:w="796" w:type="pct"/>
            <w:shd w:val="clear" w:color="auto" w:fill="auto"/>
            <w:hideMark/>
          </w:tcPr>
          <w:p w14:paraId="16D1FC55"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69ABA325" w14:textId="77777777" w:rsidTr="002B3B16">
        <w:trPr>
          <w:trHeight w:val="300"/>
          <w:jc w:val="center"/>
        </w:trPr>
        <w:tc>
          <w:tcPr>
            <w:tcW w:w="614" w:type="pct"/>
            <w:shd w:val="clear" w:color="auto" w:fill="auto"/>
            <w:hideMark/>
          </w:tcPr>
          <w:p w14:paraId="311972C4"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w:t>
            </w:r>
          </w:p>
        </w:tc>
        <w:tc>
          <w:tcPr>
            <w:tcW w:w="2980" w:type="pct"/>
            <w:shd w:val="clear" w:color="auto" w:fill="auto"/>
          </w:tcPr>
          <w:p w14:paraId="38548B84"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de usuarios</w:t>
            </w:r>
          </w:p>
        </w:tc>
        <w:tc>
          <w:tcPr>
            <w:tcW w:w="610" w:type="pct"/>
            <w:shd w:val="clear" w:color="auto" w:fill="auto"/>
            <w:hideMark/>
          </w:tcPr>
          <w:p w14:paraId="1E791747"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267ECDD8"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66BA99C5" w14:textId="77777777" w:rsidTr="002B3B16">
        <w:trPr>
          <w:trHeight w:val="300"/>
          <w:jc w:val="center"/>
        </w:trPr>
        <w:tc>
          <w:tcPr>
            <w:tcW w:w="614" w:type="pct"/>
            <w:shd w:val="clear" w:color="auto" w:fill="auto"/>
          </w:tcPr>
          <w:p w14:paraId="789EADCF"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4</w:t>
            </w:r>
          </w:p>
        </w:tc>
        <w:tc>
          <w:tcPr>
            <w:tcW w:w="2980" w:type="pct"/>
            <w:shd w:val="clear" w:color="auto" w:fill="auto"/>
          </w:tcPr>
          <w:p w14:paraId="7A7EE990"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ar usuarios</w:t>
            </w:r>
          </w:p>
        </w:tc>
        <w:tc>
          <w:tcPr>
            <w:tcW w:w="610" w:type="pct"/>
            <w:shd w:val="clear" w:color="auto" w:fill="auto"/>
          </w:tcPr>
          <w:p w14:paraId="71D333D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 Alta</w:t>
            </w:r>
          </w:p>
        </w:tc>
        <w:tc>
          <w:tcPr>
            <w:tcW w:w="796" w:type="pct"/>
            <w:shd w:val="clear" w:color="auto" w:fill="auto"/>
          </w:tcPr>
          <w:p w14:paraId="4E77D887"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FD74E24" w14:textId="77777777" w:rsidTr="002B3B16">
        <w:trPr>
          <w:trHeight w:val="300"/>
          <w:jc w:val="center"/>
        </w:trPr>
        <w:tc>
          <w:tcPr>
            <w:tcW w:w="614" w:type="pct"/>
            <w:shd w:val="clear" w:color="auto" w:fill="auto"/>
            <w:hideMark/>
          </w:tcPr>
          <w:p w14:paraId="1FA9F58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5</w:t>
            </w:r>
          </w:p>
        </w:tc>
        <w:tc>
          <w:tcPr>
            <w:tcW w:w="2980" w:type="pct"/>
            <w:shd w:val="clear" w:color="auto" w:fill="auto"/>
          </w:tcPr>
          <w:p w14:paraId="563D2983"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de información de los roles de trabajo de los usuarios</w:t>
            </w:r>
          </w:p>
        </w:tc>
        <w:tc>
          <w:tcPr>
            <w:tcW w:w="610" w:type="pct"/>
            <w:shd w:val="clear" w:color="auto" w:fill="auto"/>
            <w:hideMark/>
          </w:tcPr>
          <w:p w14:paraId="036E6EE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 Alta</w:t>
            </w:r>
          </w:p>
        </w:tc>
        <w:tc>
          <w:tcPr>
            <w:tcW w:w="796" w:type="pct"/>
            <w:shd w:val="clear" w:color="auto" w:fill="auto"/>
            <w:hideMark/>
          </w:tcPr>
          <w:p w14:paraId="3EA0F4AC"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1D916697" w14:textId="77777777" w:rsidTr="002B3B16">
        <w:trPr>
          <w:trHeight w:val="300"/>
          <w:jc w:val="center"/>
        </w:trPr>
        <w:tc>
          <w:tcPr>
            <w:tcW w:w="614" w:type="pct"/>
            <w:shd w:val="clear" w:color="auto" w:fill="auto"/>
          </w:tcPr>
          <w:p w14:paraId="41DD84E2"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6</w:t>
            </w:r>
          </w:p>
        </w:tc>
        <w:tc>
          <w:tcPr>
            <w:tcW w:w="2980" w:type="pct"/>
            <w:shd w:val="clear" w:color="auto" w:fill="auto"/>
          </w:tcPr>
          <w:p w14:paraId="6A3FA8B7"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ar roles de trabajo de los usuarios.</w:t>
            </w:r>
          </w:p>
        </w:tc>
        <w:tc>
          <w:tcPr>
            <w:tcW w:w="610" w:type="pct"/>
            <w:shd w:val="clear" w:color="auto" w:fill="auto"/>
          </w:tcPr>
          <w:p w14:paraId="273873C9"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3BBEB0CC"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459E0FB9" w14:textId="77777777" w:rsidTr="002B3B16">
        <w:trPr>
          <w:trHeight w:val="300"/>
          <w:jc w:val="center"/>
        </w:trPr>
        <w:tc>
          <w:tcPr>
            <w:tcW w:w="614" w:type="pct"/>
            <w:shd w:val="clear" w:color="auto" w:fill="auto"/>
            <w:hideMark/>
          </w:tcPr>
          <w:p w14:paraId="6E19789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7</w:t>
            </w:r>
          </w:p>
        </w:tc>
        <w:tc>
          <w:tcPr>
            <w:tcW w:w="2980" w:type="pct"/>
            <w:shd w:val="clear" w:color="auto" w:fill="auto"/>
          </w:tcPr>
          <w:p w14:paraId="6233E224"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la información de los grupos o áreas de trabajo.</w:t>
            </w:r>
          </w:p>
        </w:tc>
        <w:tc>
          <w:tcPr>
            <w:tcW w:w="610" w:type="pct"/>
            <w:shd w:val="clear" w:color="auto" w:fill="auto"/>
            <w:hideMark/>
          </w:tcPr>
          <w:p w14:paraId="7B775C36"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2D197B5B"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5F293C1C" w14:textId="77777777" w:rsidTr="002B3B16">
        <w:trPr>
          <w:trHeight w:val="300"/>
          <w:jc w:val="center"/>
        </w:trPr>
        <w:tc>
          <w:tcPr>
            <w:tcW w:w="614" w:type="pct"/>
            <w:shd w:val="clear" w:color="auto" w:fill="auto"/>
          </w:tcPr>
          <w:p w14:paraId="5BCE18DA"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8</w:t>
            </w:r>
          </w:p>
        </w:tc>
        <w:tc>
          <w:tcPr>
            <w:tcW w:w="2980" w:type="pct"/>
            <w:shd w:val="clear" w:color="auto" w:fill="auto"/>
          </w:tcPr>
          <w:p w14:paraId="0C9C4B93"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ez a los grupos o áreas de trabajo.</w:t>
            </w:r>
          </w:p>
        </w:tc>
        <w:tc>
          <w:tcPr>
            <w:tcW w:w="610" w:type="pct"/>
            <w:shd w:val="clear" w:color="auto" w:fill="auto"/>
          </w:tcPr>
          <w:p w14:paraId="630BFADA"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5DA35CBA"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7553E3DD" w14:textId="77777777" w:rsidTr="002B3B16">
        <w:trPr>
          <w:trHeight w:val="300"/>
          <w:jc w:val="center"/>
        </w:trPr>
        <w:tc>
          <w:tcPr>
            <w:tcW w:w="614" w:type="pct"/>
            <w:shd w:val="clear" w:color="auto" w:fill="auto"/>
            <w:hideMark/>
          </w:tcPr>
          <w:p w14:paraId="4BF3F7A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9</w:t>
            </w:r>
          </w:p>
        </w:tc>
        <w:tc>
          <w:tcPr>
            <w:tcW w:w="2980" w:type="pct"/>
            <w:shd w:val="clear" w:color="auto" w:fill="auto"/>
          </w:tcPr>
          <w:p w14:paraId="696FC62F" w14:textId="77777777" w:rsidR="005532DA" w:rsidRPr="00F03AE2" w:rsidRDefault="0065459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Registro y Visualización </w:t>
            </w:r>
            <w:r w:rsidR="005532DA" w:rsidRPr="00F03AE2">
              <w:rPr>
                <w:rFonts w:ascii="Times New Roman" w:eastAsia="Times New Roman" w:hAnsi="Times New Roman" w:cs="Times New Roman"/>
                <w:color w:val="000000"/>
                <w:sz w:val="18"/>
                <w:szCs w:val="18"/>
                <w:lang w:eastAsia="es-EC"/>
              </w:rPr>
              <w:t>de información de las facultades o dependencias existentes en la ESPOCH</w:t>
            </w:r>
          </w:p>
        </w:tc>
        <w:tc>
          <w:tcPr>
            <w:tcW w:w="610" w:type="pct"/>
            <w:shd w:val="clear" w:color="auto" w:fill="auto"/>
            <w:hideMark/>
          </w:tcPr>
          <w:p w14:paraId="0012EC1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70F80139"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5E6AEB7E" w14:textId="77777777" w:rsidTr="002B3B16">
        <w:trPr>
          <w:trHeight w:val="300"/>
          <w:jc w:val="center"/>
        </w:trPr>
        <w:tc>
          <w:tcPr>
            <w:tcW w:w="614" w:type="pct"/>
            <w:shd w:val="clear" w:color="auto" w:fill="auto"/>
            <w:hideMark/>
          </w:tcPr>
          <w:p w14:paraId="2E597C0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0</w:t>
            </w:r>
          </w:p>
        </w:tc>
        <w:tc>
          <w:tcPr>
            <w:tcW w:w="2980" w:type="pct"/>
            <w:shd w:val="clear" w:color="auto" w:fill="auto"/>
          </w:tcPr>
          <w:p w14:paraId="39F75A21"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Modificación de información de las facultades o dependencias </w:t>
            </w:r>
          </w:p>
        </w:tc>
        <w:tc>
          <w:tcPr>
            <w:tcW w:w="610" w:type="pct"/>
            <w:shd w:val="clear" w:color="auto" w:fill="auto"/>
            <w:hideMark/>
          </w:tcPr>
          <w:p w14:paraId="61497210"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59A9B3FE"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582EDEDE" w14:textId="77777777" w:rsidTr="002B3B16">
        <w:trPr>
          <w:trHeight w:val="300"/>
          <w:jc w:val="center"/>
        </w:trPr>
        <w:tc>
          <w:tcPr>
            <w:tcW w:w="614" w:type="pct"/>
            <w:shd w:val="clear" w:color="auto" w:fill="auto"/>
          </w:tcPr>
          <w:p w14:paraId="46D920E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1</w:t>
            </w:r>
          </w:p>
        </w:tc>
        <w:tc>
          <w:tcPr>
            <w:tcW w:w="2980" w:type="pct"/>
            <w:shd w:val="clear" w:color="auto" w:fill="auto"/>
          </w:tcPr>
          <w:p w14:paraId="12D03FD9"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Eliminar a una facultad o dependencia de la ESPOCH </w:t>
            </w:r>
          </w:p>
        </w:tc>
        <w:tc>
          <w:tcPr>
            <w:tcW w:w="610" w:type="pct"/>
            <w:shd w:val="clear" w:color="auto" w:fill="auto"/>
          </w:tcPr>
          <w:p w14:paraId="5A2E19F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35A6B9B3"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018BA346" w14:textId="77777777" w:rsidTr="002B3B16">
        <w:trPr>
          <w:trHeight w:val="300"/>
          <w:jc w:val="center"/>
        </w:trPr>
        <w:tc>
          <w:tcPr>
            <w:tcW w:w="614" w:type="pct"/>
            <w:shd w:val="clear" w:color="auto" w:fill="auto"/>
            <w:hideMark/>
          </w:tcPr>
          <w:p w14:paraId="1928D87F"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2</w:t>
            </w:r>
          </w:p>
        </w:tc>
        <w:tc>
          <w:tcPr>
            <w:tcW w:w="2980" w:type="pct"/>
            <w:shd w:val="clear" w:color="auto" w:fill="auto"/>
          </w:tcPr>
          <w:p w14:paraId="4F063E8D" w14:textId="77777777" w:rsidR="005532DA" w:rsidRPr="00F03AE2" w:rsidRDefault="0065459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gistro y Visualización</w:t>
            </w:r>
            <w:r w:rsidR="005532DA" w:rsidRPr="00F03AE2">
              <w:rPr>
                <w:rFonts w:ascii="Times New Roman" w:hAnsi="Times New Roman" w:cs="Times New Roman"/>
                <w:sz w:val="18"/>
                <w:szCs w:val="18"/>
              </w:rPr>
              <w:t xml:space="preserve"> de un nuevo tipo de ticket </w:t>
            </w:r>
          </w:p>
        </w:tc>
        <w:tc>
          <w:tcPr>
            <w:tcW w:w="610" w:type="pct"/>
            <w:shd w:val="clear" w:color="auto" w:fill="auto"/>
            <w:hideMark/>
          </w:tcPr>
          <w:p w14:paraId="3D9A8CD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6D19602E"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2B64B8A8" w14:textId="77777777" w:rsidTr="002B3B16">
        <w:trPr>
          <w:trHeight w:val="300"/>
          <w:jc w:val="center"/>
        </w:trPr>
        <w:tc>
          <w:tcPr>
            <w:tcW w:w="614" w:type="pct"/>
            <w:shd w:val="clear" w:color="auto" w:fill="auto"/>
          </w:tcPr>
          <w:p w14:paraId="650370E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3</w:t>
            </w:r>
          </w:p>
        </w:tc>
        <w:tc>
          <w:tcPr>
            <w:tcW w:w="2980" w:type="pct"/>
            <w:shd w:val="clear" w:color="auto" w:fill="auto"/>
          </w:tcPr>
          <w:p w14:paraId="500EF16F" w14:textId="77777777" w:rsidR="005532DA" w:rsidRPr="00F03AE2" w:rsidRDefault="005532DA"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información de un tipo de ticket</w:t>
            </w:r>
          </w:p>
        </w:tc>
        <w:tc>
          <w:tcPr>
            <w:tcW w:w="610" w:type="pct"/>
            <w:shd w:val="clear" w:color="auto" w:fill="auto"/>
          </w:tcPr>
          <w:p w14:paraId="6851185F"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0A20E7AE"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ED8033E" w14:textId="77777777" w:rsidTr="002B3B16">
        <w:trPr>
          <w:trHeight w:val="300"/>
          <w:jc w:val="center"/>
        </w:trPr>
        <w:tc>
          <w:tcPr>
            <w:tcW w:w="614" w:type="pct"/>
            <w:shd w:val="clear" w:color="auto" w:fill="auto"/>
          </w:tcPr>
          <w:p w14:paraId="520CD29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4</w:t>
            </w:r>
          </w:p>
        </w:tc>
        <w:tc>
          <w:tcPr>
            <w:tcW w:w="2980" w:type="pct"/>
            <w:shd w:val="clear" w:color="auto" w:fill="auto"/>
          </w:tcPr>
          <w:p w14:paraId="50F777E4" w14:textId="77777777" w:rsidR="005532DA" w:rsidRPr="00F03AE2" w:rsidRDefault="005532DA"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Visualización de la información correspondiente a los estados posibles que tendrá un ticket.</w:t>
            </w:r>
          </w:p>
        </w:tc>
        <w:tc>
          <w:tcPr>
            <w:tcW w:w="610" w:type="pct"/>
            <w:shd w:val="clear" w:color="auto" w:fill="auto"/>
          </w:tcPr>
          <w:p w14:paraId="40BF56E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07756CB5"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4DD559AB" w14:textId="77777777" w:rsidTr="002B3B16">
        <w:trPr>
          <w:trHeight w:val="560"/>
          <w:jc w:val="center"/>
        </w:trPr>
        <w:tc>
          <w:tcPr>
            <w:tcW w:w="614" w:type="pct"/>
            <w:shd w:val="clear" w:color="auto" w:fill="auto"/>
          </w:tcPr>
          <w:p w14:paraId="000130C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5</w:t>
            </w:r>
          </w:p>
        </w:tc>
        <w:tc>
          <w:tcPr>
            <w:tcW w:w="2980" w:type="pct"/>
            <w:shd w:val="clear" w:color="auto" w:fill="auto"/>
          </w:tcPr>
          <w:p w14:paraId="48B9E2B1" w14:textId="77777777" w:rsidR="005532DA" w:rsidRPr="00F03AE2" w:rsidRDefault="00654597" w:rsidP="008B3AA5">
            <w:pPr>
              <w:spacing w:after="0" w:line="360" w:lineRule="auto"/>
              <w:jc w:val="both"/>
              <w:rPr>
                <w:rFonts w:ascii="Times New Roman" w:hAnsi="Times New Roman" w:cs="Times New Roman"/>
                <w:sz w:val="18"/>
                <w:szCs w:val="18"/>
              </w:rPr>
            </w:pPr>
            <w:r w:rsidRPr="00F03AE2">
              <w:rPr>
                <w:rFonts w:ascii="Times New Roman" w:eastAsia="Times New Roman" w:hAnsi="Times New Roman" w:cs="Times New Roman"/>
                <w:color w:val="000000"/>
                <w:sz w:val="18"/>
                <w:szCs w:val="18"/>
                <w:lang w:eastAsia="es-EC"/>
              </w:rPr>
              <w:t>Registro y Visualización</w:t>
            </w:r>
            <w:r w:rsidR="005532DA" w:rsidRPr="00F03AE2">
              <w:rPr>
                <w:rFonts w:ascii="Times New Roman" w:hAnsi="Times New Roman" w:cs="Times New Roman"/>
                <w:sz w:val="18"/>
                <w:szCs w:val="18"/>
              </w:rPr>
              <w:t xml:space="preserve"> de una nueva prioridad de ticket. </w:t>
            </w:r>
          </w:p>
        </w:tc>
        <w:tc>
          <w:tcPr>
            <w:tcW w:w="610" w:type="pct"/>
            <w:shd w:val="clear" w:color="auto" w:fill="auto"/>
          </w:tcPr>
          <w:p w14:paraId="1E3A7F50"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4532EDB0"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63A5C6A0" w14:textId="77777777" w:rsidTr="002B3B16">
        <w:trPr>
          <w:trHeight w:val="300"/>
          <w:jc w:val="center"/>
        </w:trPr>
        <w:tc>
          <w:tcPr>
            <w:tcW w:w="614" w:type="pct"/>
            <w:shd w:val="clear" w:color="auto" w:fill="auto"/>
          </w:tcPr>
          <w:p w14:paraId="0CDDE212"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6</w:t>
            </w:r>
          </w:p>
        </w:tc>
        <w:tc>
          <w:tcPr>
            <w:tcW w:w="2980" w:type="pct"/>
            <w:shd w:val="clear" w:color="auto" w:fill="auto"/>
          </w:tcPr>
          <w:p w14:paraId="37368410" w14:textId="77777777" w:rsidR="005532DA" w:rsidRPr="00F03AE2" w:rsidRDefault="005532DA"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información de una prioridad de ticket</w:t>
            </w:r>
          </w:p>
        </w:tc>
        <w:tc>
          <w:tcPr>
            <w:tcW w:w="610" w:type="pct"/>
            <w:shd w:val="clear" w:color="auto" w:fill="auto"/>
          </w:tcPr>
          <w:p w14:paraId="41752424"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45F85A1C"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44512006" w14:textId="77777777" w:rsidTr="002B3B16">
        <w:trPr>
          <w:trHeight w:val="300"/>
          <w:jc w:val="center"/>
        </w:trPr>
        <w:tc>
          <w:tcPr>
            <w:tcW w:w="614" w:type="pct"/>
            <w:shd w:val="clear" w:color="auto" w:fill="auto"/>
            <w:hideMark/>
          </w:tcPr>
          <w:p w14:paraId="69C1DBE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7</w:t>
            </w:r>
          </w:p>
        </w:tc>
        <w:tc>
          <w:tcPr>
            <w:tcW w:w="2980" w:type="pct"/>
            <w:shd w:val="clear" w:color="auto" w:fill="auto"/>
          </w:tcPr>
          <w:p w14:paraId="4D1D85A8"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isualización de la lista de todos los tickets  asignados.</w:t>
            </w:r>
          </w:p>
        </w:tc>
        <w:tc>
          <w:tcPr>
            <w:tcW w:w="610" w:type="pct"/>
            <w:shd w:val="clear" w:color="auto" w:fill="auto"/>
            <w:hideMark/>
          </w:tcPr>
          <w:p w14:paraId="009D50FB"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2E386395" w14:textId="77777777" w:rsidR="005532DA" w:rsidRPr="00F03AE2" w:rsidRDefault="00BF044C"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62BDDBF" w14:textId="77777777" w:rsidTr="002B3B16">
        <w:trPr>
          <w:trHeight w:val="300"/>
          <w:jc w:val="center"/>
        </w:trPr>
        <w:tc>
          <w:tcPr>
            <w:tcW w:w="614" w:type="pct"/>
            <w:shd w:val="clear" w:color="auto" w:fill="auto"/>
            <w:hideMark/>
          </w:tcPr>
          <w:p w14:paraId="774663C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8</w:t>
            </w:r>
          </w:p>
        </w:tc>
        <w:tc>
          <w:tcPr>
            <w:tcW w:w="2980" w:type="pct"/>
            <w:shd w:val="clear" w:color="auto" w:fill="auto"/>
          </w:tcPr>
          <w:p w14:paraId="626F9AEB"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Generar un ticket o caso.</w:t>
            </w:r>
          </w:p>
        </w:tc>
        <w:tc>
          <w:tcPr>
            <w:tcW w:w="610" w:type="pct"/>
            <w:shd w:val="clear" w:color="auto" w:fill="auto"/>
            <w:hideMark/>
          </w:tcPr>
          <w:p w14:paraId="6E97157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352060BC"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5</w:t>
            </w:r>
          </w:p>
        </w:tc>
      </w:tr>
      <w:tr w:rsidR="005532DA" w:rsidRPr="00F03AE2" w14:paraId="630E71E2" w14:textId="77777777" w:rsidTr="002B3B16">
        <w:trPr>
          <w:trHeight w:val="300"/>
          <w:jc w:val="center"/>
        </w:trPr>
        <w:tc>
          <w:tcPr>
            <w:tcW w:w="614" w:type="pct"/>
            <w:shd w:val="clear" w:color="auto" w:fill="auto"/>
            <w:hideMark/>
          </w:tcPr>
          <w:p w14:paraId="4BE6ACDF"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9</w:t>
            </w:r>
          </w:p>
        </w:tc>
        <w:tc>
          <w:tcPr>
            <w:tcW w:w="2980" w:type="pct"/>
            <w:shd w:val="clear" w:color="auto" w:fill="auto"/>
          </w:tcPr>
          <w:p w14:paraId="6B82C199"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Visualización del ticket generado </w:t>
            </w:r>
          </w:p>
        </w:tc>
        <w:tc>
          <w:tcPr>
            <w:tcW w:w="610" w:type="pct"/>
            <w:shd w:val="clear" w:color="auto" w:fill="auto"/>
            <w:hideMark/>
          </w:tcPr>
          <w:p w14:paraId="1249FB94"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3B450CF2" w14:textId="54879A26" w:rsidR="005532DA" w:rsidRPr="00F03AE2" w:rsidRDefault="00BF044C"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2</w:t>
            </w:r>
            <w:r w:rsidR="002B3B16" w:rsidRPr="00F03AE2">
              <w:rPr>
                <w:rFonts w:ascii="Times New Roman" w:eastAsia="Times New Roman" w:hAnsi="Times New Roman" w:cs="Times New Roman"/>
                <w:color w:val="000000"/>
                <w:sz w:val="18"/>
                <w:szCs w:val="18"/>
                <w:lang w:eastAsia="es-EC"/>
              </w:rPr>
              <w:t xml:space="preserve"> (continuará)</w:t>
            </w:r>
          </w:p>
        </w:tc>
      </w:tr>
      <w:tr w:rsidR="005532DA" w:rsidRPr="00F03AE2" w14:paraId="4368F781" w14:textId="77777777" w:rsidTr="002B3B16">
        <w:trPr>
          <w:trHeight w:val="300"/>
          <w:jc w:val="center"/>
        </w:trPr>
        <w:tc>
          <w:tcPr>
            <w:tcW w:w="614" w:type="pct"/>
            <w:shd w:val="clear" w:color="auto" w:fill="auto"/>
          </w:tcPr>
          <w:p w14:paraId="3C33E05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0</w:t>
            </w:r>
          </w:p>
        </w:tc>
        <w:tc>
          <w:tcPr>
            <w:tcW w:w="2980" w:type="pct"/>
            <w:shd w:val="clear" w:color="auto" w:fill="auto"/>
          </w:tcPr>
          <w:p w14:paraId="2D3333E4" w14:textId="77777777" w:rsidR="005532DA" w:rsidRPr="00F03AE2" w:rsidRDefault="00FA41B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tención de un</w:t>
            </w:r>
            <w:r w:rsidR="00F03491" w:rsidRPr="00F03AE2">
              <w:rPr>
                <w:rFonts w:ascii="Times New Roman" w:eastAsia="Times New Roman" w:hAnsi="Times New Roman" w:cs="Times New Roman"/>
                <w:color w:val="000000"/>
                <w:sz w:val="18"/>
                <w:szCs w:val="18"/>
                <w:lang w:eastAsia="es-EC"/>
              </w:rPr>
              <w:t xml:space="preserve"> </w:t>
            </w:r>
            <w:r w:rsidR="005532DA" w:rsidRPr="00F03AE2">
              <w:rPr>
                <w:rFonts w:ascii="Times New Roman" w:eastAsia="Times New Roman" w:hAnsi="Times New Roman" w:cs="Times New Roman"/>
                <w:color w:val="000000"/>
                <w:sz w:val="18"/>
                <w:szCs w:val="18"/>
                <w:lang w:eastAsia="es-EC"/>
              </w:rPr>
              <w:t>ticket.</w:t>
            </w:r>
          </w:p>
        </w:tc>
        <w:tc>
          <w:tcPr>
            <w:tcW w:w="610" w:type="pct"/>
            <w:shd w:val="clear" w:color="auto" w:fill="auto"/>
          </w:tcPr>
          <w:p w14:paraId="205A7F1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4ACA0685" w14:textId="2153F07D" w:rsidR="005532DA" w:rsidRPr="00F03AE2" w:rsidRDefault="002B3B16"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continuación)</w:t>
            </w:r>
            <w:r w:rsidR="00FA41B7" w:rsidRPr="00F03AE2">
              <w:rPr>
                <w:rFonts w:ascii="Times New Roman" w:eastAsia="Times New Roman" w:hAnsi="Times New Roman" w:cs="Times New Roman"/>
                <w:color w:val="000000"/>
                <w:sz w:val="18"/>
                <w:szCs w:val="18"/>
                <w:lang w:eastAsia="es-EC"/>
              </w:rPr>
              <w:t>5</w:t>
            </w:r>
          </w:p>
        </w:tc>
      </w:tr>
      <w:tr w:rsidR="005532DA" w:rsidRPr="00F03AE2" w14:paraId="68B3AC17" w14:textId="77777777" w:rsidTr="002B3B16">
        <w:trPr>
          <w:trHeight w:val="300"/>
          <w:jc w:val="center"/>
        </w:trPr>
        <w:tc>
          <w:tcPr>
            <w:tcW w:w="614" w:type="pct"/>
            <w:shd w:val="clear" w:color="auto" w:fill="auto"/>
            <w:hideMark/>
          </w:tcPr>
          <w:p w14:paraId="2CEBEBE0"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1</w:t>
            </w:r>
          </w:p>
        </w:tc>
        <w:tc>
          <w:tcPr>
            <w:tcW w:w="2980" w:type="pct"/>
            <w:shd w:val="clear" w:color="auto" w:fill="auto"/>
          </w:tcPr>
          <w:p w14:paraId="71C4CC4F" w14:textId="77777777" w:rsidR="005532DA" w:rsidRPr="00F03AE2" w:rsidRDefault="00FA41B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Transferir</w:t>
            </w:r>
            <w:r w:rsidR="005532DA" w:rsidRPr="00F03AE2">
              <w:rPr>
                <w:rFonts w:ascii="Times New Roman" w:eastAsia="Times New Roman" w:hAnsi="Times New Roman" w:cs="Times New Roman"/>
                <w:color w:val="000000"/>
                <w:sz w:val="18"/>
                <w:szCs w:val="18"/>
                <w:lang w:eastAsia="es-EC"/>
              </w:rPr>
              <w:t xml:space="preserve"> un ticket.</w:t>
            </w:r>
          </w:p>
        </w:tc>
        <w:tc>
          <w:tcPr>
            <w:tcW w:w="610" w:type="pct"/>
            <w:shd w:val="clear" w:color="auto" w:fill="auto"/>
            <w:hideMark/>
          </w:tcPr>
          <w:p w14:paraId="25DEEE0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745E8225" w14:textId="77777777" w:rsidR="005532DA" w:rsidRPr="00F03AE2" w:rsidRDefault="00FA41B7"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2</w:t>
            </w:r>
          </w:p>
        </w:tc>
      </w:tr>
      <w:tr w:rsidR="005532DA" w:rsidRPr="00F03AE2" w14:paraId="291FAA67" w14:textId="77777777" w:rsidTr="002B3B16">
        <w:trPr>
          <w:trHeight w:val="300"/>
          <w:jc w:val="center"/>
        </w:trPr>
        <w:tc>
          <w:tcPr>
            <w:tcW w:w="614" w:type="pct"/>
            <w:shd w:val="clear" w:color="auto" w:fill="auto"/>
            <w:hideMark/>
          </w:tcPr>
          <w:p w14:paraId="4FDDE8D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2</w:t>
            </w:r>
          </w:p>
        </w:tc>
        <w:tc>
          <w:tcPr>
            <w:tcW w:w="2980" w:type="pct"/>
            <w:shd w:val="clear" w:color="auto" w:fill="auto"/>
          </w:tcPr>
          <w:p w14:paraId="0F3B3F74"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hAnsi="Times New Roman" w:cs="Times New Roman"/>
                <w:sz w:val="18"/>
                <w:szCs w:val="18"/>
              </w:rPr>
              <w:t>Asignación de un ticket.</w:t>
            </w:r>
          </w:p>
        </w:tc>
        <w:tc>
          <w:tcPr>
            <w:tcW w:w="610" w:type="pct"/>
            <w:shd w:val="clear" w:color="auto" w:fill="auto"/>
            <w:hideMark/>
          </w:tcPr>
          <w:p w14:paraId="6EFDFE7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2117CCFC"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5045045E" w14:textId="77777777" w:rsidTr="002B3B16">
        <w:trPr>
          <w:trHeight w:val="300"/>
          <w:jc w:val="center"/>
        </w:trPr>
        <w:tc>
          <w:tcPr>
            <w:tcW w:w="614" w:type="pct"/>
            <w:shd w:val="clear" w:color="auto" w:fill="auto"/>
          </w:tcPr>
          <w:p w14:paraId="3ED8F68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3</w:t>
            </w:r>
          </w:p>
        </w:tc>
        <w:tc>
          <w:tcPr>
            <w:tcW w:w="2980" w:type="pct"/>
            <w:shd w:val="clear" w:color="auto" w:fill="auto"/>
          </w:tcPr>
          <w:p w14:paraId="24757879" w14:textId="77777777" w:rsidR="005532DA" w:rsidRPr="00F03AE2" w:rsidRDefault="005532DA" w:rsidP="008B3AA5">
            <w:pPr>
              <w:spacing w:after="0" w:line="360" w:lineRule="auto"/>
              <w:jc w:val="both"/>
              <w:rPr>
                <w:rFonts w:ascii="Times New Roman" w:hAnsi="Times New Roman" w:cs="Times New Roman"/>
                <w:sz w:val="18"/>
                <w:szCs w:val="18"/>
              </w:rPr>
            </w:pPr>
            <w:r w:rsidRPr="00F03AE2">
              <w:rPr>
                <w:rFonts w:ascii="Times New Roman" w:eastAsia="Times New Roman" w:hAnsi="Times New Roman" w:cs="Times New Roman"/>
                <w:color w:val="000000"/>
                <w:sz w:val="18"/>
                <w:szCs w:val="18"/>
                <w:lang w:eastAsia="es-EC"/>
              </w:rPr>
              <w:t>Transferir un ticket</w:t>
            </w:r>
          </w:p>
        </w:tc>
        <w:tc>
          <w:tcPr>
            <w:tcW w:w="610" w:type="pct"/>
            <w:shd w:val="clear" w:color="auto" w:fill="auto"/>
          </w:tcPr>
          <w:p w14:paraId="499B89FB"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tcPr>
          <w:p w14:paraId="6F093BB8"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1FFDEB40" w14:textId="77777777" w:rsidTr="002B3B16">
        <w:trPr>
          <w:trHeight w:val="300"/>
          <w:jc w:val="center"/>
        </w:trPr>
        <w:tc>
          <w:tcPr>
            <w:tcW w:w="614" w:type="pct"/>
            <w:shd w:val="clear" w:color="auto" w:fill="auto"/>
            <w:hideMark/>
          </w:tcPr>
          <w:p w14:paraId="02C5742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4</w:t>
            </w:r>
          </w:p>
        </w:tc>
        <w:tc>
          <w:tcPr>
            <w:tcW w:w="2980" w:type="pct"/>
            <w:shd w:val="clear" w:color="auto" w:fill="auto"/>
          </w:tcPr>
          <w:p w14:paraId="6C0696A5"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Creación de </w:t>
            </w:r>
            <w:r w:rsidR="00F03491" w:rsidRPr="00F03AE2">
              <w:rPr>
                <w:rFonts w:ascii="Times New Roman" w:eastAsia="Times New Roman" w:hAnsi="Times New Roman" w:cs="Times New Roman"/>
                <w:color w:val="000000"/>
                <w:sz w:val="18"/>
                <w:szCs w:val="18"/>
                <w:lang w:eastAsia="es-EC"/>
              </w:rPr>
              <w:t>bitácora</w:t>
            </w:r>
            <w:r w:rsidRPr="00F03AE2">
              <w:rPr>
                <w:rFonts w:ascii="Times New Roman" w:eastAsia="Times New Roman" w:hAnsi="Times New Roman" w:cs="Times New Roman"/>
                <w:color w:val="000000"/>
                <w:sz w:val="18"/>
                <w:szCs w:val="18"/>
                <w:lang w:eastAsia="es-EC"/>
              </w:rPr>
              <w:t xml:space="preserve"> de ticket.</w:t>
            </w:r>
          </w:p>
        </w:tc>
        <w:tc>
          <w:tcPr>
            <w:tcW w:w="610" w:type="pct"/>
            <w:shd w:val="clear" w:color="auto" w:fill="auto"/>
            <w:hideMark/>
          </w:tcPr>
          <w:p w14:paraId="53CE2FE7"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28109A58"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5D45552" w14:textId="77777777" w:rsidTr="002B3B16">
        <w:trPr>
          <w:trHeight w:val="300"/>
          <w:jc w:val="center"/>
        </w:trPr>
        <w:tc>
          <w:tcPr>
            <w:tcW w:w="614" w:type="pct"/>
            <w:shd w:val="clear" w:color="auto" w:fill="auto"/>
            <w:hideMark/>
          </w:tcPr>
          <w:p w14:paraId="6B36C27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5</w:t>
            </w:r>
          </w:p>
        </w:tc>
        <w:tc>
          <w:tcPr>
            <w:tcW w:w="2980" w:type="pct"/>
            <w:shd w:val="clear" w:color="auto" w:fill="auto"/>
          </w:tcPr>
          <w:p w14:paraId="2ECEAB91"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Cambio de estado del ticket.</w:t>
            </w:r>
          </w:p>
        </w:tc>
        <w:tc>
          <w:tcPr>
            <w:tcW w:w="610" w:type="pct"/>
            <w:shd w:val="clear" w:color="auto" w:fill="auto"/>
            <w:hideMark/>
          </w:tcPr>
          <w:p w14:paraId="4998A1D5"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7F853F24"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2</w:t>
            </w:r>
          </w:p>
        </w:tc>
      </w:tr>
      <w:tr w:rsidR="005532DA" w:rsidRPr="00F03AE2" w14:paraId="3D0A10C0" w14:textId="77777777" w:rsidTr="002B3B16">
        <w:trPr>
          <w:trHeight w:val="300"/>
          <w:jc w:val="center"/>
        </w:trPr>
        <w:tc>
          <w:tcPr>
            <w:tcW w:w="614" w:type="pct"/>
            <w:shd w:val="clear" w:color="auto" w:fill="auto"/>
            <w:hideMark/>
          </w:tcPr>
          <w:p w14:paraId="2DD9ED67"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6</w:t>
            </w:r>
          </w:p>
        </w:tc>
        <w:tc>
          <w:tcPr>
            <w:tcW w:w="2980" w:type="pct"/>
            <w:shd w:val="clear" w:color="auto" w:fill="auto"/>
          </w:tcPr>
          <w:p w14:paraId="1C754E41"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Búsqueda de tickets.</w:t>
            </w:r>
          </w:p>
        </w:tc>
        <w:tc>
          <w:tcPr>
            <w:tcW w:w="610" w:type="pct"/>
            <w:shd w:val="clear" w:color="auto" w:fill="auto"/>
            <w:hideMark/>
          </w:tcPr>
          <w:p w14:paraId="5B47D22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lta</w:t>
            </w:r>
          </w:p>
        </w:tc>
        <w:tc>
          <w:tcPr>
            <w:tcW w:w="796" w:type="pct"/>
            <w:shd w:val="clear" w:color="auto" w:fill="auto"/>
            <w:hideMark/>
          </w:tcPr>
          <w:p w14:paraId="6D56FBE2"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2</w:t>
            </w:r>
          </w:p>
        </w:tc>
      </w:tr>
      <w:tr w:rsidR="005532DA" w:rsidRPr="00F03AE2" w14:paraId="328AE8C4" w14:textId="77777777" w:rsidTr="002B3B16">
        <w:trPr>
          <w:trHeight w:val="299"/>
          <w:jc w:val="center"/>
        </w:trPr>
        <w:tc>
          <w:tcPr>
            <w:tcW w:w="614" w:type="pct"/>
            <w:shd w:val="clear" w:color="auto" w:fill="auto"/>
          </w:tcPr>
          <w:p w14:paraId="46317522"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7</w:t>
            </w:r>
          </w:p>
        </w:tc>
        <w:tc>
          <w:tcPr>
            <w:tcW w:w="2980" w:type="pct"/>
            <w:shd w:val="clear" w:color="auto" w:fill="auto"/>
          </w:tcPr>
          <w:p w14:paraId="72677BF4"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isualización de la lista de todos los tickets  asignados.</w:t>
            </w:r>
          </w:p>
        </w:tc>
        <w:tc>
          <w:tcPr>
            <w:tcW w:w="610" w:type="pct"/>
            <w:shd w:val="clear" w:color="auto" w:fill="auto"/>
          </w:tcPr>
          <w:p w14:paraId="070B415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55D690A1"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2</w:t>
            </w:r>
          </w:p>
          <w:p w14:paraId="23774B27"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p>
        </w:tc>
      </w:tr>
      <w:tr w:rsidR="005532DA" w:rsidRPr="00F03AE2" w14:paraId="6665CC25" w14:textId="77777777" w:rsidTr="002B3B16">
        <w:trPr>
          <w:trHeight w:val="300"/>
          <w:jc w:val="center"/>
        </w:trPr>
        <w:tc>
          <w:tcPr>
            <w:tcW w:w="614" w:type="pct"/>
            <w:shd w:val="clear" w:color="auto" w:fill="auto"/>
          </w:tcPr>
          <w:p w14:paraId="161079A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8</w:t>
            </w:r>
          </w:p>
        </w:tc>
        <w:tc>
          <w:tcPr>
            <w:tcW w:w="2980" w:type="pct"/>
            <w:shd w:val="clear" w:color="auto" w:fill="auto"/>
          </w:tcPr>
          <w:p w14:paraId="1116C179"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odos tickets creados.</w:t>
            </w:r>
          </w:p>
        </w:tc>
        <w:tc>
          <w:tcPr>
            <w:tcW w:w="610" w:type="pct"/>
            <w:shd w:val="clear" w:color="auto" w:fill="auto"/>
          </w:tcPr>
          <w:p w14:paraId="31090A56"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42DE54BE"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2987ABDB" w14:textId="77777777" w:rsidTr="002B3B16">
        <w:trPr>
          <w:trHeight w:val="300"/>
          <w:jc w:val="center"/>
        </w:trPr>
        <w:tc>
          <w:tcPr>
            <w:tcW w:w="614" w:type="pct"/>
            <w:shd w:val="clear" w:color="auto" w:fill="auto"/>
          </w:tcPr>
          <w:p w14:paraId="6A55A07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9</w:t>
            </w:r>
          </w:p>
        </w:tc>
        <w:tc>
          <w:tcPr>
            <w:tcW w:w="2980" w:type="pct"/>
            <w:shd w:val="clear" w:color="auto" w:fill="auto"/>
          </w:tcPr>
          <w:p w14:paraId="71F94307"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odos tickets nuevos.</w:t>
            </w:r>
          </w:p>
        </w:tc>
        <w:tc>
          <w:tcPr>
            <w:tcW w:w="610" w:type="pct"/>
            <w:shd w:val="clear" w:color="auto" w:fill="auto"/>
          </w:tcPr>
          <w:p w14:paraId="028D48ED"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01335670"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436ED878" w14:textId="77777777" w:rsidTr="002B3B16">
        <w:trPr>
          <w:trHeight w:val="300"/>
          <w:jc w:val="center"/>
        </w:trPr>
        <w:tc>
          <w:tcPr>
            <w:tcW w:w="614" w:type="pct"/>
            <w:shd w:val="clear" w:color="auto" w:fill="auto"/>
          </w:tcPr>
          <w:p w14:paraId="54D8BEA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0</w:t>
            </w:r>
          </w:p>
        </w:tc>
        <w:tc>
          <w:tcPr>
            <w:tcW w:w="2980" w:type="pct"/>
            <w:shd w:val="clear" w:color="auto" w:fill="auto"/>
          </w:tcPr>
          <w:p w14:paraId="1A15F787"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odos tickets abiertos.</w:t>
            </w:r>
          </w:p>
        </w:tc>
        <w:tc>
          <w:tcPr>
            <w:tcW w:w="610" w:type="pct"/>
            <w:shd w:val="clear" w:color="auto" w:fill="auto"/>
          </w:tcPr>
          <w:p w14:paraId="57C5A758"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54B1C8BD"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1B33696B" w14:textId="77777777" w:rsidTr="002B3B16">
        <w:trPr>
          <w:trHeight w:val="300"/>
          <w:jc w:val="center"/>
        </w:trPr>
        <w:tc>
          <w:tcPr>
            <w:tcW w:w="614" w:type="pct"/>
            <w:shd w:val="clear" w:color="auto" w:fill="auto"/>
          </w:tcPr>
          <w:p w14:paraId="0E735D52"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1</w:t>
            </w:r>
          </w:p>
        </w:tc>
        <w:tc>
          <w:tcPr>
            <w:tcW w:w="2980" w:type="pct"/>
            <w:shd w:val="clear" w:color="auto" w:fill="auto"/>
          </w:tcPr>
          <w:p w14:paraId="7ACFD193" w14:textId="77777777" w:rsidR="005532DA" w:rsidRPr="00F03AE2" w:rsidRDefault="005532DA" w:rsidP="008B3AA5">
            <w:pPr>
              <w:spacing w:after="0" w:line="360" w:lineRule="auto"/>
              <w:jc w:val="both"/>
              <w:rPr>
                <w:rFonts w:ascii="Times New Roman" w:hAnsi="Times New Roman" w:cs="Times New Roman"/>
                <w:b/>
                <w:sz w:val="18"/>
                <w:szCs w:val="18"/>
              </w:rPr>
            </w:pPr>
            <w:r w:rsidRPr="00F03AE2">
              <w:rPr>
                <w:rFonts w:ascii="Times New Roman" w:hAnsi="Times New Roman" w:cs="Times New Roman"/>
                <w:sz w:val="18"/>
                <w:szCs w:val="18"/>
              </w:rPr>
              <w:t>Reporte con la lista de todos tickets cerrados.</w:t>
            </w:r>
          </w:p>
        </w:tc>
        <w:tc>
          <w:tcPr>
            <w:tcW w:w="610" w:type="pct"/>
            <w:shd w:val="clear" w:color="auto" w:fill="auto"/>
          </w:tcPr>
          <w:p w14:paraId="11A7FCDA"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749BE1D4"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7D8420D0" w14:textId="77777777" w:rsidTr="002B3B16">
        <w:trPr>
          <w:trHeight w:val="300"/>
          <w:jc w:val="center"/>
        </w:trPr>
        <w:tc>
          <w:tcPr>
            <w:tcW w:w="614" w:type="pct"/>
            <w:shd w:val="clear" w:color="auto" w:fill="auto"/>
          </w:tcPr>
          <w:p w14:paraId="1E5FFAD3"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2</w:t>
            </w:r>
          </w:p>
        </w:tc>
        <w:tc>
          <w:tcPr>
            <w:tcW w:w="2980" w:type="pct"/>
            <w:shd w:val="clear" w:color="auto" w:fill="auto"/>
          </w:tcPr>
          <w:p w14:paraId="63263908"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ickets por área DTIC.</w:t>
            </w:r>
          </w:p>
        </w:tc>
        <w:tc>
          <w:tcPr>
            <w:tcW w:w="610" w:type="pct"/>
            <w:shd w:val="clear" w:color="auto" w:fill="auto"/>
          </w:tcPr>
          <w:p w14:paraId="4C66D394"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1FCFAF48"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19D372AF" w14:textId="77777777" w:rsidTr="002B3B16">
        <w:trPr>
          <w:trHeight w:val="300"/>
          <w:jc w:val="center"/>
        </w:trPr>
        <w:tc>
          <w:tcPr>
            <w:tcW w:w="614" w:type="pct"/>
            <w:shd w:val="clear" w:color="auto" w:fill="auto"/>
          </w:tcPr>
          <w:p w14:paraId="50EBCC97"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3</w:t>
            </w:r>
          </w:p>
        </w:tc>
        <w:tc>
          <w:tcPr>
            <w:tcW w:w="2980" w:type="pct"/>
            <w:shd w:val="clear" w:color="auto" w:fill="auto"/>
          </w:tcPr>
          <w:p w14:paraId="01148E9B"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ickets del área.</w:t>
            </w:r>
          </w:p>
        </w:tc>
        <w:tc>
          <w:tcPr>
            <w:tcW w:w="610" w:type="pct"/>
            <w:shd w:val="clear" w:color="auto" w:fill="auto"/>
          </w:tcPr>
          <w:p w14:paraId="0CAF8A4E"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45599C71"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0BD57AA9" w14:textId="77777777" w:rsidTr="002B3B16">
        <w:trPr>
          <w:trHeight w:val="300"/>
          <w:jc w:val="center"/>
        </w:trPr>
        <w:tc>
          <w:tcPr>
            <w:tcW w:w="614" w:type="pct"/>
            <w:shd w:val="clear" w:color="auto" w:fill="auto"/>
          </w:tcPr>
          <w:p w14:paraId="5FE35447"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4</w:t>
            </w:r>
          </w:p>
        </w:tc>
        <w:tc>
          <w:tcPr>
            <w:tcW w:w="2980" w:type="pct"/>
            <w:shd w:val="clear" w:color="auto" w:fill="auto"/>
          </w:tcPr>
          <w:p w14:paraId="2F25042E"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con la lista de tickets por Dependencia o Facultad ESPOCH</w:t>
            </w:r>
          </w:p>
        </w:tc>
        <w:tc>
          <w:tcPr>
            <w:tcW w:w="610" w:type="pct"/>
            <w:shd w:val="clear" w:color="auto" w:fill="auto"/>
          </w:tcPr>
          <w:p w14:paraId="3A1E312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334F7F5A"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95A006F" w14:textId="77777777" w:rsidTr="002B3B16">
        <w:trPr>
          <w:trHeight w:val="300"/>
          <w:jc w:val="center"/>
        </w:trPr>
        <w:tc>
          <w:tcPr>
            <w:tcW w:w="614" w:type="pct"/>
            <w:shd w:val="clear" w:color="auto" w:fill="auto"/>
          </w:tcPr>
          <w:p w14:paraId="17CF6C8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5</w:t>
            </w:r>
          </w:p>
        </w:tc>
        <w:tc>
          <w:tcPr>
            <w:tcW w:w="2980" w:type="pct"/>
            <w:shd w:val="clear" w:color="auto" w:fill="auto"/>
          </w:tcPr>
          <w:p w14:paraId="0B8252CE" w14:textId="77777777" w:rsidR="005532DA" w:rsidRPr="00F03AE2" w:rsidRDefault="00F03491"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de</w:t>
            </w:r>
            <w:r w:rsidR="005532DA" w:rsidRPr="00F03AE2">
              <w:rPr>
                <w:rFonts w:ascii="Times New Roman" w:eastAsia="Times New Roman" w:hAnsi="Times New Roman" w:cs="Times New Roman"/>
                <w:color w:val="000000"/>
                <w:sz w:val="18"/>
                <w:szCs w:val="18"/>
                <w:lang w:eastAsia="es-EC"/>
              </w:rPr>
              <w:t xml:space="preserve"> la </w:t>
            </w:r>
            <w:r w:rsidRPr="00F03AE2">
              <w:rPr>
                <w:rFonts w:ascii="Times New Roman" w:eastAsia="Times New Roman" w:hAnsi="Times New Roman" w:cs="Times New Roman"/>
                <w:color w:val="000000"/>
                <w:sz w:val="18"/>
                <w:szCs w:val="18"/>
                <w:lang w:eastAsia="es-EC"/>
              </w:rPr>
              <w:t>bitácora</w:t>
            </w:r>
            <w:r w:rsidR="005532DA" w:rsidRPr="00F03AE2">
              <w:rPr>
                <w:rFonts w:ascii="Times New Roman" w:eastAsia="Times New Roman" w:hAnsi="Times New Roman" w:cs="Times New Roman"/>
                <w:color w:val="000000"/>
                <w:sz w:val="18"/>
                <w:szCs w:val="18"/>
                <w:lang w:eastAsia="es-EC"/>
              </w:rPr>
              <w:t xml:space="preserve"> del ticket.</w:t>
            </w:r>
          </w:p>
        </w:tc>
        <w:tc>
          <w:tcPr>
            <w:tcW w:w="610" w:type="pct"/>
            <w:shd w:val="clear" w:color="auto" w:fill="auto"/>
          </w:tcPr>
          <w:p w14:paraId="21AF5652"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5E8F4514"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DE9661F" w14:textId="77777777" w:rsidTr="002B3B16">
        <w:trPr>
          <w:trHeight w:val="300"/>
          <w:jc w:val="center"/>
        </w:trPr>
        <w:tc>
          <w:tcPr>
            <w:tcW w:w="614" w:type="pct"/>
            <w:shd w:val="clear" w:color="auto" w:fill="auto"/>
          </w:tcPr>
          <w:p w14:paraId="4CCF78F1"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6</w:t>
            </w:r>
          </w:p>
        </w:tc>
        <w:tc>
          <w:tcPr>
            <w:tcW w:w="2980" w:type="pct"/>
            <w:shd w:val="clear" w:color="auto" w:fill="auto"/>
          </w:tcPr>
          <w:p w14:paraId="4E5F8E7D"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del ticket por técnico.</w:t>
            </w:r>
          </w:p>
        </w:tc>
        <w:tc>
          <w:tcPr>
            <w:tcW w:w="610" w:type="pct"/>
            <w:shd w:val="clear" w:color="auto" w:fill="auto"/>
          </w:tcPr>
          <w:p w14:paraId="42EA428D" w14:textId="77777777" w:rsidR="005532DA" w:rsidRPr="00F03AE2" w:rsidRDefault="00C64CE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3007FFB4"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2A898CBE" w14:textId="77777777" w:rsidTr="002B3B16">
        <w:trPr>
          <w:trHeight w:val="300"/>
          <w:jc w:val="center"/>
        </w:trPr>
        <w:tc>
          <w:tcPr>
            <w:tcW w:w="614" w:type="pct"/>
            <w:shd w:val="clear" w:color="auto" w:fill="auto"/>
          </w:tcPr>
          <w:p w14:paraId="3DFF82E9" w14:textId="77777777" w:rsidR="005532DA" w:rsidRPr="00F03AE2" w:rsidRDefault="005532DA"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w:t>
            </w:r>
            <w:r w:rsidR="00E21810" w:rsidRPr="00F03AE2">
              <w:rPr>
                <w:rFonts w:ascii="Times New Roman" w:eastAsia="Times New Roman" w:hAnsi="Times New Roman" w:cs="Times New Roman"/>
                <w:color w:val="000000"/>
                <w:sz w:val="18"/>
                <w:szCs w:val="18"/>
                <w:lang w:eastAsia="es-EC"/>
              </w:rPr>
              <w:t>6</w:t>
            </w:r>
          </w:p>
        </w:tc>
        <w:tc>
          <w:tcPr>
            <w:tcW w:w="2980" w:type="pct"/>
            <w:shd w:val="clear" w:color="auto" w:fill="auto"/>
          </w:tcPr>
          <w:p w14:paraId="0E4E01B5"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Elaboración del Manual de Usuario del SDSI-DTIC</w:t>
            </w:r>
          </w:p>
        </w:tc>
        <w:tc>
          <w:tcPr>
            <w:tcW w:w="610" w:type="pct"/>
            <w:shd w:val="clear" w:color="auto" w:fill="auto"/>
          </w:tcPr>
          <w:p w14:paraId="61A44728" w14:textId="77777777" w:rsidR="005532DA" w:rsidRPr="00F03AE2" w:rsidRDefault="00C64CE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764AB187"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33B794BD" w14:textId="77777777" w:rsidTr="002B3B16">
        <w:trPr>
          <w:trHeight w:val="300"/>
          <w:jc w:val="center"/>
        </w:trPr>
        <w:tc>
          <w:tcPr>
            <w:tcW w:w="614" w:type="pct"/>
            <w:shd w:val="clear" w:color="auto" w:fill="auto"/>
          </w:tcPr>
          <w:p w14:paraId="79E922DF" w14:textId="77777777" w:rsidR="005532DA"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7</w:t>
            </w:r>
          </w:p>
        </w:tc>
        <w:tc>
          <w:tcPr>
            <w:tcW w:w="2980" w:type="pct"/>
            <w:shd w:val="clear" w:color="auto" w:fill="auto"/>
          </w:tcPr>
          <w:p w14:paraId="7FEBBAA5"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Elaboración del Manual de Instalación del SDSI-DTIC</w:t>
            </w:r>
          </w:p>
        </w:tc>
        <w:tc>
          <w:tcPr>
            <w:tcW w:w="610" w:type="pct"/>
            <w:shd w:val="clear" w:color="auto" w:fill="auto"/>
          </w:tcPr>
          <w:p w14:paraId="1164530A" w14:textId="77777777" w:rsidR="005532DA" w:rsidRPr="00F03AE2" w:rsidRDefault="00C64CE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50D26D4A"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r w:rsidR="005532DA" w:rsidRPr="00F03AE2" w14:paraId="2EE0BC86" w14:textId="77777777" w:rsidTr="002B3B16">
        <w:trPr>
          <w:trHeight w:val="300"/>
          <w:jc w:val="center"/>
        </w:trPr>
        <w:tc>
          <w:tcPr>
            <w:tcW w:w="614" w:type="pct"/>
            <w:shd w:val="clear" w:color="auto" w:fill="auto"/>
          </w:tcPr>
          <w:p w14:paraId="24D1DCDF" w14:textId="77777777" w:rsidR="005532DA"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8</w:t>
            </w:r>
          </w:p>
        </w:tc>
        <w:tc>
          <w:tcPr>
            <w:tcW w:w="2980" w:type="pct"/>
            <w:shd w:val="clear" w:color="auto" w:fill="auto"/>
          </w:tcPr>
          <w:p w14:paraId="2213120F" w14:textId="77777777" w:rsidR="005532DA" w:rsidRPr="00F03AE2" w:rsidRDefault="005532DA"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mplantación del Sistema</w:t>
            </w:r>
          </w:p>
        </w:tc>
        <w:tc>
          <w:tcPr>
            <w:tcW w:w="610" w:type="pct"/>
            <w:shd w:val="clear" w:color="auto" w:fill="auto"/>
          </w:tcPr>
          <w:p w14:paraId="50A88205" w14:textId="77777777" w:rsidR="005532DA" w:rsidRPr="00F03AE2" w:rsidRDefault="00C64CE1"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rmal</w:t>
            </w:r>
          </w:p>
        </w:tc>
        <w:tc>
          <w:tcPr>
            <w:tcW w:w="796" w:type="pct"/>
            <w:shd w:val="clear" w:color="auto" w:fill="auto"/>
          </w:tcPr>
          <w:p w14:paraId="6B90D8F9" w14:textId="77777777" w:rsidR="005532DA" w:rsidRPr="00F03AE2" w:rsidRDefault="005532DA" w:rsidP="008B3AA5">
            <w:pPr>
              <w:spacing w:after="0" w:line="360" w:lineRule="auto"/>
              <w:jc w:val="right"/>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3</w:t>
            </w:r>
          </w:p>
        </w:tc>
      </w:tr>
    </w:tbl>
    <w:p w14:paraId="7EAD2217" w14:textId="22187FBA" w:rsidR="00EE6E09" w:rsidRPr="00F03AE2" w:rsidRDefault="004704C6" w:rsidP="008B3AA5">
      <w:pPr>
        <w:spacing w:after="0" w:line="360" w:lineRule="auto"/>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5301BC26" w14:textId="77777777" w:rsidR="00205A22" w:rsidRPr="00F03AE2" w:rsidRDefault="00205A22" w:rsidP="008B3AA5">
      <w:pPr>
        <w:pStyle w:val="Prrafodelista"/>
        <w:spacing w:after="0" w:line="360" w:lineRule="auto"/>
        <w:ind w:left="360"/>
        <w:jc w:val="center"/>
        <w:rPr>
          <w:rFonts w:ascii="Times New Roman" w:hAnsi="Times New Roman" w:cs="Times New Roman"/>
          <w:sz w:val="24"/>
          <w:szCs w:val="24"/>
        </w:rPr>
      </w:pPr>
    </w:p>
    <w:p w14:paraId="141555A0" w14:textId="77777777" w:rsidR="00FE4BB0" w:rsidRPr="00F03AE2" w:rsidRDefault="00205A22"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Product Backlog contiene en total </w:t>
      </w:r>
      <w:r w:rsidR="00E21810" w:rsidRPr="00F03AE2">
        <w:rPr>
          <w:rFonts w:ascii="Times New Roman" w:hAnsi="Times New Roman" w:cs="Times New Roman"/>
          <w:szCs w:val="24"/>
        </w:rPr>
        <w:t>44</w:t>
      </w:r>
      <w:r w:rsidRPr="00F03AE2">
        <w:rPr>
          <w:rFonts w:ascii="Times New Roman" w:hAnsi="Times New Roman" w:cs="Times New Roman"/>
          <w:szCs w:val="24"/>
        </w:rPr>
        <w:t xml:space="preserve"> historias, donde </w:t>
      </w:r>
      <w:r w:rsidR="00E21810" w:rsidRPr="00F03AE2">
        <w:rPr>
          <w:rFonts w:ascii="Times New Roman" w:hAnsi="Times New Roman" w:cs="Times New Roman"/>
          <w:szCs w:val="24"/>
        </w:rPr>
        <w:t>8</w:t>
      </w:r>
      <w:r w:rsidRPr="00F03AE2">
        <w:rPr>
          <w:rFonts w:ascii="Times New Roman" w:hAnsi="Times New Roman" w:cs="Times New Roman"/>
          <w:szCs w:val="24"/>
        </w:rPr>
        <w:t xml:space="preserve"> corresponden a las historias técnicas</w:t>
      </w:r>
      <w:r w:rsidR="002039FA" w:rsidRPr="00F03AE2">
        <w:rPr>
          <w:rFonts w:ascii="Times New Roman" w:hAnsi="Times New Roman" w:cs="Times New Roman"/>
          <w:szCs w:val="24"/>
        </w:rPr>
        <w:t xml:space="preserve"> correspondientes al diseño de base de datos, arquitectura, in</w:t>
      </w:r>
      <w:r w:rsidR="00E21810" w:rsidRPr="00F03AE2">
        <w:rPr>
          <w:rFonts w:ascii="Times New Roman" w:hAnsi="Times New Roman" w:cs="Times New Roman"/>
          <w:szCs w:val="24"/>
        </w:rPr>
        <w:t xml:space="preserve">terfaces de usuario del sistema, </w:t>
      </w:r>
      <w:r w:rsidR="002039FA" w:rsidRPr="00F03AE2">
        <w:rPr>
          <w:rFonts w:ascii="Times New Roman" w:hAnsi="Times New Roman" w:cs="Times New Roman"/>
          <w:szCs w:val="24"/>
        </w:rPr>
        <w:t>la construcción del Product Backlog</w:t>
      </w:r>
      <w:r w:rsidR="00E21810" w:rsidRPr="00F03AE2">
        <w:rPr>
          <w:rFonts w:ascii="Times New Roman" w:hAnsi="Times New Roman" w:cs="Times New Roman"/>
          <w:szCs w:val="24"/>
        </w:rPr>
        <w:t xml:space="preserve"> y los manuales e instalación y usuario</w:t>
      </w:r>
      <w:r w:rsidR="002039FA" w:rsidRPr="00F03AE2">
        <w:rPr>
          <w:rFonts w:ascii="Times New Roman" w:hAnsi="Times New Roman" w:cs="Times New Roman"/>
          <w:szCs w:val="24"/>
        </w:rPr>
        <w:t xml:space="preserve">.  </w:t>
      </w:r>
    </w:p>
    <w:p w14:paraId="595D7357" w14:textId="77777777" w:rsidR="00FE4BB0" w:rsidRPr="00F03AE2" w:rsidRDefault="00FE4BB0" w:rsidP="008B3AA5">
      <w:pPr>
        <w:spacing w:after="0" w:line="360" w:lineRule="auto"/>
        <w:jc w:val="both"/>
        <w:rPr>
          <w:rFonts w:ascii="Times New Roman" w:hAnsi="Times New Roman" w:cs="Times New Roman"/>
          <w:szCs w:val="24"/>
        </w:rPr>
      </w:pPr>
    </w:p>
    <w:p w14:paraId="049BD7F3" w14:textId="11829366" w:rsidR="00F26D8C" w:rsidRPr="00F03AE2" w:rsidRDefault="002039FA"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También existen</w:t>
      </w:r>
      <w:r w:rsidR="00205A22" w:rsidRPr="00F03AE2">
        <w:rPr>
          <w:rFonts w:ascii="Times New Roman" w:hAnsi="Times New Roman" w:cs="Times New Roman"/>
          <w:szCs w:val="24"/>
        </w:rPr>
        <w:t xml:space="preserve"> 3</w:t>
      </w:r>
      <w:r w:rsidR="00E21810" w:rsidRPr="00F03AE2">
        <w:rPr>
          <w:rFonts w:ascii="Times New Roman" w:hAnsi="Times New Roman" w:cs="Times New Roman"/>
          <w:szCs w:val="24"/>
        </w:rPr>
        <w:t>6</w:t>
      </w:r>
      <w:r w:rsidR="00205A22" w:rsidRPr="00F03AE2">
        <w:rPr>
          <w:rFonts w:ascii="Times New Roman" w:hAnsi="Times New Roman" w:cs="Times New Roman"/>
          <w:szCs w:val="24"/>
        </w:rPr>
        <w:t xml:space="preserve"> a historias de usuario</w:t>
      </w:r>
      <w:r w:rsidRPr="00F03AE2">
        <w:rPr>
          <w:rFonts w:ascii="Times New Roman" w:hAnsi="Times New Roman" w:cs="Times New Roman"/>
          <w:szCs w:val="24"/>
        </w:rPr>
        <w:t xml:space="preserve"> que definen los requerimientos específicos del SDSI-DTIC</w:t>
      </w:r>
      <w:r w:rsidR="00205A22" w:rsidRPr="00F03AE2">
        <w:rPr>
          <w:rFonts w:ascii="Times New Roman" w:hAnsi="Times New Roman" w:cs="Times New Roman"/>
          <w:szCs w:val="24"/>
        </w:rPr>
        <w:t>.</w:t>
      </w:r>
      <w:r w:rsidR="009C78EE" w:rsidRPr="00F03AE2">
        <w:rPr>
          <w:rFonts w:ascii="Times New Roman" w:hAnsi="Times New Roman" w:cs="Times New Roman"/>
          <w:szCs w:val="24"/>
        </w:rPr>
        <w:t xml:space="preserve"> Con un total de </w:t>
      </w:r>
      <w:r w:rsidR="00E21810" w:rsidRPr="00F03AE2">
        <w:rPr>
          <w:rFonts w:ascii="Times New Roman" w:hAnsi="Times New Roman" w:cs="Times New Roman"/>
          <w:szCs w:val="24"/>
        </w:rPr>
        <w:t>136 puntos estimados en conjunto con todas las historias.</w:t>
      </w:r>
    </w:p>
    <w:p w14:paraId="69B82618" w14:textId="77777777" w:rsidR="00F26D8C" w:rsidRPr="00F03AE2" w:rsidRDefault="00F26D8C" w:rsidP="008B3AA5">
      <w:pPr>
        <w:spacing w:after="0" w:line="360" w:lineRule="auto"/>
        <w:jc w:val="both"/>
        <w:rPr>
          <w:rFonts w:ascii="Times New Roman" w:hAnsi="Times New Roman" w:cs="Times New Roman"/>
          <w:szCs w:val="24"/>
        </w:rPr>
      </w:pPr>
    </w:p>
    <w:p w14:paraId="33E19AA3" w14:textId="6138FC61" w:rsidR="002B18A5" w:rsidRPr="00F03AE2" w:rsidRDefault="00007D9D" w:rsidP="00F53C45">
      <w:pPr>
        <w:pStyle w:val="11"/>
        <w:numPr>
          <w:ilvl w:val="1"/>
          <w:numId w:val="100"/>
        </w:numPr>
        <w:spacing w:before="0" w:line="360" w:lineRule="auto"/>
        <w:rPr>
          <w:rFonts w:cs="Times New Roman"/>
          <w:szCs w:val="24"/>
        </w:rPr>
      </w:pPr>
      <w:bookmarkStart w:id="237" w:name="_Toc421023294"/>
      <w:bookmarkStart w:id="238" w:name="_Toc425344939"/>
      <w:r w:rsidRPr="00F03AE2">
        <w:rPr>
          <w:rFonts w:cs="Times New Roman"/>
          <w:szCs w:val="24"/>
        </w:rPr>
        <w:t>Planificación</w:t>
      </w:r>
      <w:bookmarkEnd w:id="237"/>
      <w:r w:rsidRPr="00F03AE2">
        <w:rPr>
          <w:rFonts w:cs="Times New Roman"/>
          <w:szCs w:val="24"/>
        </w:rPr>
        <w:t xml:space="preserve"> Scrum</w:t>
      </w:r>
      <w:bookmarkEnd w:id="238"/>
    </w:p>
    <w:p w14:paraId="2CBED063" w14:textId="77777777" w:rsidR="00F26D8C" w:rsidRPr="00F03AE2" w:rsidRDefault="00F26D8C" w:rsidP="008B3AA5">
      <w:pPr>
        <w:spacing w:after="0" w:line="360" w:lineRule="auto"/>
        <w:jc w:val="both"/>
        <w:rPr>
          <w:rFonts w:ascii="Times New Roman" w:hAnsi="Times New Roman" w:cs="Times New Roman"/>
          <w:szCs w:val="24"/>
        </w:rPr>
      </w:pPr>
    </w:p>
    <w:p w14:paraId="2687E7FC" w14:textId="75B467ED" w:rsidR="00FE4BB0" w:rsidRPr="00F03AE2" w:rsidRDefault="009C78EE" w:rsidP="008B3AA5">
      <w:pPr>
        <w:spacing w:after="0" w:line="360" w:lineRule="auto"/>
        <w:jc w:val="both"/>
        <w:rPr>
          <w:rFonts w:ascii="Times New Roman" w:hAnsi="Times New Roman" w:cs="Times New Roman"/>
          <w:b/>
          <w:szCs w:val="24"/>
        </w:rPr>
      </w:pPr>
      <w:r w:rsidRPr="00F03AE2">
        <w:rPr>
          <w:rFonts w:ascii="Times New Roman" w:hAnsi="Times New Roman" w:cs="Times New Roman"/>
          <w:szCs w:val="24"/>
        </w:rPr>
        <w:t>A continuación se realizará la planificación de todas las historias de usuario y té</w:t>
      </w:r>
      <w:r w:rsidR="00F03491" w:rsidRPr="00F03AE2">
        <w:rPr>
          <w:rFonts w:ascii="Times New Roman" w:hAnsi="Times New Roman" w:cs="Times New Roman"/>
          <w:szCs w:val="24"/>
        </w:rPr>
        <w:t>cnicas descritas en el Product B</w:t>
      </w:r>
      <w:r w:rsidRPr="00F03AE2">
        <w:rPr>
          <w:rFonts w:ascii="Times New Roman" w:hAnsi="Times New Roman" w:cs="Times New Roman"/>
          <w:szCs w:val="24"/>
        </w:rPr>
        <w:t xml:space="preserve">acklog de la Tabla </w:t>
      </w:r>
      <w:r w:rsidR="00DE40BE" w:rsidRPr="00F03AE2">
        <w:rPr>
          <w:rFonts w:ascii="Times New Roman" w:hAnsi="Times New Roman" w:cs="Times New Roman"/>
          <w:szCs w:val="24"/>
        </w:rPr>
        <w:t>2-</w:t>
      </w:r>
      <w:r w:rsidR="00007D9D" w:rsidRPr="00F03AE2">
        <w:rPr>
          <w:rFonts w:ascii="Times New Roman" w:hAnsi="Times New Roman" w:cs="Times New Roman"/>
          <w:szCs w:val="24"/>
        </w:rPr>
        <w:t>4</w:t>
      </w:r>
      <w:r w:rsidR="00FE4BB0" w:rsidRPr="00F03AE2">
        <w:rPr>
          <w:rFonts w:ascii="Times New Roman" w:hAnsi="Times New Roman" w:cs="Times New Roman"/>
          <w:szCs w:val="24"/>
        </w:rPr>
        <w:t>.</w:t>
      </w:r>
      <w:r w:rsidR="00F03491" w:rsidRPr="00F03AE2">
        <w:rPr>
          <w:rFonts w:ascii="Times New Roman" w:hAnsi="Times New Roman" w:cs="Times New Roman"/>
          <w:b/>
          <w:szCs w:val="24"/>
        </w:rPr>
        <w:t xml:space="preserve"> </w:t>
      </w:r>
    </w:p>
    <w:p w14:paraId="6AEFFEF8" w14:textId="77777777" w:rsidR="00FE4BB0" w:rsidRPr="00F03AE2" w:rsidRDefault="00FE4BB0" w:rsidP="008B3AA5">
      <w:pPr>
        <w:spacing w:after="0" w:line="360" w:lineRule="auto"/>
        <w:jc w:val="both"/>
        <w:rPr>
          <w:rFonts w:ascii="Times New Roman" w:hAnsi="Times New Roman" w:cs="Times New Roman"/>
          <w:b/>
          <w:szCs w:val="24"/>
        </w:rPr>
      </w:pPr>
    </w:p>
    <w:p w14:paraId="2F4D2821" w14:textId="46DB6CF6" w:rsidR="007C0729" w:rsidRPr="00F03AE2" w:rsidRDefault="007C072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l tiempo estimado de realización de este proyecto es de 4 meses entre las siguientes fechas:</w:t>
      </w:r>
    </w:p>
    <w:p w14:paraId="3E093C60" w14:textId="77777777" w:rsidR="004704C6" w:rsidRPr="00F03AE2" w:rsidRDefault="004704C6" w:rsidP="008B3AA5">
      <w:pPr>
        <w:spacing w:after="0" w:line="360" w:lineRule="auto"/>
        <w:jc w:val="both"/>
        <w:rPr>
          <w:rFonts w:ascii="Times New Roman" w:hAnsi="Times New Roman" w:cs="Times New Roman"/>
          <w:szCs w:val="24"/>
        </w:rPr>
      </w:pPr>
    </w:p>
    <w:p w14:paraId="035E062C" w14:textId="77777777" w:rsidR="007C0729" w:rsidRPr="00F03AE2" w:rsidRDefault="007C0729" w:rsidP="008B3AA5">
      <w:pPr>
        <w:spacing w:after="0" w:line="360" w:lineRule="auto"/>
        <w:jc w:val="center"/>
        <w:rPr>
          <w:rFonts w:ascii="Times New Roman" w:hAnsi="Times New Roman" w:cs="Times New Roman"/>
          <w:szCs w:val="24"/>
        </w:rPr>
      </w:pPr>
      <w:r w:rsidRPr="00F03AE2">
        <w:rPr>
          <w:rFonts w:ascii="Times New Roman" w:hAnsi="Times New Roman" w:cs="Times New Roman"/>
          <w:b/>
          <w:szCs w:val="24"/>
        </w:rPr>
        <w:t>Fecha de inicio</w:t>
      </w:r>
      <w:r w:rsidR="004704C6" w:rsidRPr="00F03AE2">
        <w:rPr>
          <w:rFonts w:ascii="Times New Roman" w:hAnsi="Times New Roman" w:cs="Times New Roman"/>
          <w:b/>
          <w:szCs w:val="24"/>
        </w:rPr>
        <w:t>:</w:t>
      </w:r>
      <w:r w:rsidR="004704C6" w:rsidRPr="00F03AE2">
        <w:rPr>
          <w:rFonts w:ascii="Times New Roman" w:hAnsi="Times New Roman" w:cs="Times New Roman"/>
          <w:szCs w:val="24"/>
        </w:rPr>
        <w:t xml:space="preserve"> 05</w:t>
      </w:r>
      <w:r w:rsidRPr="00F03AE2">
        <w:rPr>
          <w:rFonts w:ascii="Times New Roman" w:hAnsi="Times New Roman" w:cs="Times New Roman"/>
          <w:szCs w:val="24"/>
        </w:rPr>
        <w:t xml:space="preserve"> de Enero de 2015</w:t>
      </w:r>
    </w:p>
    <w:p w14:paraId="491F6A8D" w14:textId="77777777" w:rsidR="007C0729" w:rsidRPr="00F03AE2" w:rsidRDefault="007C0729" w:rsidP="008B3AA5">
      <w:pPr>
        <w:spacing w:after="0" w:line="360" w:lineRule="auto"/>
        <w:jc w:val="center"/>
        <w:rPr>
          <w:rFonts w:ascii="Times New Roman" w:hAnsi="Times New Roman" w:cs="Times New Roman"/>
          <w:szCs w:val="24"/>
        </w:rPr>
      </w:pPr>
      <w:r w:rsidRPr="00F03AE2">
        <w:rPr>
          <w:rFonts w:ascii="Times New Roman" w:hAnsi="Times New Roman" w:cs="Times New Roman"/>
          <w:b/>
          <w:szCs w:val="24"/>
        </w:rPr>
        <w:t>Fecha de Fin:</w:t>
      </w:r>
      <w:r w:rsidRPr="00F03AE2">
        <w:rPr>
          <w:rFonts w:ascii="Times New Roman" w:hAnsi="Times New Roman" w:cs="Times New Roman"/>
          <w:szCs w:val="24"/>
        </w:rPr>
        <w:t xml:space="preserve"> 01 de Mayo de 2015</w:t>
      </w:r>
    </w:p>
    <w:p w14:paraId="3084B848" w14:textId="23D4E527" w:rsidR="007C0729" w:rsidRPr="00F03AE2" w:rsidRDefault="00A900CE"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w:t>
      </w:r>
      <w:r w:rsidR="004704C6" w:rsidRPr="00F03AE2">
        <w:rPr>
          <w:rFonts w:ascii="Times New Roman" w:hAnsi="Times New Roman" w:cs="Times New Roman"/>
          <w:szCs w:val="24"/>
        </w:rPr>
        <w:t xml:space="preserve">Figura </w:t>
      </w:r>
      <w:r w:rsidR="00DE40BE" w:rsidRPr="00F03AE2">
        <w:rPr>
          <w:rFonts w:ascii="Times New Roman" w:hAnsi="Times New Roman" w:cs="Times New Roman"/>
          <w:szCs w:val="24"/>
        </w:rPr>
        <w:t>2-</w:t>
      </w:r>
      <w:r w:rsidR="00007D9D" w:rsidRPr="00F03AE2">
        <w:rPr>
          <w:rFonts w:ascii="Times New Roman" w:hAnsi="Times New Roman" w:cs="Times New Roman"/>
          <w:szCs w:val="24"/>
        </w:rPr>
        <w:t>4</w:t>
      </w:r>
      <w:r w:rsidRPr="00F03AE2">
        <w:rPr>
          <w:rFonts w:ascii="Times New Roman" w:hAnsi="Times New Roman" w:cs="Times New Roman"/>
          <w:szCs w:val="24"/>
        </w:rPr>
        <w:t xml:space="preserve"> presenta la planificación general de los Sprint y su duración.</w:t>
      </w:r>
    </w:p>
    <w:p w14:paraId="6BA58282" w14:textId="77777777" w:rsidR="00652B40" w:rsidRPr="00F03AE2" w:rsidRDefault="00652B40" w:rsidP="008B3AA5">
      <w:pPr>
        <w:spacing w:after="0" w:line="360" w:lineRule="auto"/>
        <w:jc w:val="both"/>
        <w:rPr>
          <w:rFonts w:ascii="Times New Roman" w:hAnsi="Times New Roman" w:cs="Times New Roman"/>
          <w:szCs w:val="24"/>
        </w:rPr>
      </w:pPr>
    </w:p>
    <w:p w14:paraId="6E9E728D" w14:textId="77777777" w:rsidR="007C0729" w:rsidRPr="00F03AE2" w:rsidRDefault="007C0729" w:rsidP="002B3B16">
      <w:pPr>
        <w:spacing w:after="0" w:line="240" w:lineRule="auto"/>
        <w:jc w:val="both"/>
        <w:rPr>
          <w:rFonts w:ascii="Times New Roman" w:hAnsi="Times New Roman" w:cs="Times New Roman"/>
          <w:sz w:val="24"/>
          <w:szCs w:val="24"/>
        </w:rPr>
      </w:pPr>
      <w:r w:rsidRPr="00F03AE2">
        <w:rPr>
          <w:noProof/>
          <w:lang w:val="es-ES" w:eastAsia="es-ES"/>
        </w:rPr>
        <w:drawing>
          <wp:inline distT="0" distB="0" distL="0" distR="0" wp14:anchorId="1B1D4AC3" wp14:editId="75A3AAF6">
            <wp:extent cx="5400040" cy="1224951"/>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5462" cy="1226181"/>
                    </a:xfrm>
                    <a:prstGeom prst="rect">
                      <a:avLst/>
                    </a:prstGeom>
                  </pic:spPr>
                </pic:pic>
              </a:graphicData>
            </a:graphic>
          </wp:inline>
        </w:drawing>
      </w:r>
    </w:p>
    <w:p w14:paraId="4F9D879A" w14:textId="69362B33" w:rsidR="009F2DD4" w:rsidRPr="00F03AE2" w:rsidRDefault="004704C6" w:rsidP="002B3B16">
      <w:pPr>
        <w:pStyle w:val="Figura"/>
        <w:spacing w:before="0" w:line="240" w:lineRule="auto"/>
        <w:jc w:val="left"/>
        <w:rPr>
          <w:rFonts w:cs="Times New Roman"/>
          <w:b w:val="0"/>
          <w:szCs w:val="24"/>
        </w:rPr>
      </w:pPr>
      <w:bookmarkStart w:id="239" w:name="_Toc425188964"/>
      <w:r w:rsidRPr="00F03AE2">
        <w:rPr>
          <w:rFonts w:cs="Times New Roman"/>
          <w:szCs w:val="24"/>
        </w:rPr>
        <w:t xml:space="preserve">Figura. </w:t>
      </w:r>
      <w:r w:rsidR="00DE40BE" w:rsidRPr="00F03AE2">
        <w:rPr>
          <w:rFonts w:cs="Times New Roman"/>
          <w:szCs w:val="24"/>
        </w:rPr>
        <w:t>2-</w:t>
      </w:r>
      <w:r w:rsidR="00007D9D"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Planificación previa de desarrollo</w:t>
      </w:r>
      <w:bookmarkEnd w:id="239"/>
    </w:p>
    <w:p w14:paraId="69680CDD" w14:textId="4B931FC7" w:rsidR="007C0729" w:rsidRPr="00F03AE2" w:rsidRDefault="000527DB" w:rsidP="002B3B16">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413C1DD3" w14:textId="77777777" w:rsidR="002B3B16" w:rsidRPr="00F03AE2" w:rsidRDefault="002B3B16" w:rsidP="008B3AA5">
      <w:pPr>
        <w:spacing w:after="0" w:line="360" w:lineRule="auto"/>
        <w:jc w:val="both"/>
        <w:rPr>
          <w:rFonts w:ascii="Times New Roman" w:hAnsi="Times New Roman" w:cs="Times New Roman"/>
        </w:rPr>
      </w:pPr>
    </w:p>
    <w:p w14:paraId="57D12263" w14:textId="77777777" w:rsidR="007C0729" w:rsidRPr="00F03AE2" w:rsidRDefault="00A900CE" w:rsidP="008B3AA5">
      <w:pPr>
        <w:spacing w:after="0" w:line="360" w:lineRule="auto"/>
        <w:jc w:val="both"/>
        <w:rPr>
          <w:rFonts w:ascii="Times New Roman" w:hAnsi="Times New Roman" w:cs="Times New Roman"/>
        </w:rPr>
      </w:pPr>
      <w:r w:rsidRPr="00F03AE2">
        <w:rPr>
          <w:rFonts w:ascii="Times New Roman" w:hAnsi="Times New Roman" w:cs="Times New Roman"/>
        </w:rPr>
        <w:t>La duración de todo el proyecto será de 4 meses,  asignando 20 días laborables a cada uno de los Sprints.</w:t>
      </w:r>
    </w:p>
    <w:p w14:paraId="4950C0B0" w14:textId="77777777" w:rsidR="00141F87" w:rsidRPr="00F03AE2" w:rsidRDefault="00141F87" w:rsidP="008B3AA5">
      <w:pPr>
        <w:spacing w:after="0" w:line="360" w:lineRule="auto"/>
        <w:jc w:val="center"/>
        <w:rPr>
          <w:rFonts w:ascii="Times New Roman" w:hAnsi="Times New Roman" w:cs="Times New Roman"/>
        </w:rPr>
      </w:pPr>
    </w:p>
    <w:p w14:paraId="39FCEE03" w14:textId="77777777" w:rsidR="00DD5C67" w:rsidRPr="00F03AE2" w:rsidRDefault="00DD5C67" w:rsidP="00F53C45">
      <w:pPr>
        <w:pStyle w:val="Estilo111"/>
        <w:numPr>
          <w:ilvl w:val="2"/>
          <w:numId w:val="100"/>
        </w:numPr>
        <w:spacing w:before="0" w:line="360" w:lineRule="auto"/>
        <w:rPr>
          <w:rFonts w:cs="Times New Roman"/>
          <w:szCs w:val="22"/>
        </w:rPr>
      </w:pPr>
      <w:bookmarkStart w:id="240" w:name="_Toc425344940"/>
      <w:r w:rsidRPr="00F03AE2">
        <w:rPr>
          <w:rFonts w:cs="Times New Roman"/>
          <w:szCs w:val="22"/>
        </w:rPr>
        <w:t>Especificación de actividades del Product Backlog</w:t>
      </w:r>
      <w:bookmarkEnd w:id="240"/>
    </w:p>
    <w:p w14:paraId="3F26A449" w14:textId="77777777" w:rsidR="00141F87" w:rsidRPr="00F03AE2" w:rsidRDefault="00141F87" w:rsidP="008B3AA5">
      <w:pPr>
        <w:spacing w:after="0" w:line="360" w:lineRule="auto"/>
        <w:jc w:val="both"/>
        <w:rPr>
          <w:rFonts w:ascii="Times New Roman" w:hAnsi="Times New Roman" w:cs="Times New Roman"/>
        </w:rPr>
      </w:pPr>
    </w:p>
    <w:p w14:paraId="487964A7" w14:textId="2AF78BC7" w:rsidR="00E17CCC" w:rsidRPr="00F03AE2" w:rsidRDefault="009777D5" w:rsidP="008B3AA5">
      <w:pPr>
        <w:spacing w:after="0" w:line="360" w:lineRule="auto"/>
        <w:jc w:val="both"/>
        <w:rPr>
          <w:rFonts w:ascii="Times New Roman" w:hAnsi="Times New Roman" w:cs="Times New Roman"/>
        </w:rPr>
      </w:pPr>
      <w:r w:rsidRPr="00F03AE2">
        <w:rPr>
          <w:rFonts w:ascii="Times New Roman" w:hAnsi="Times New Roman" w:cs="Times New Roman"/>
        </w:rPr>
        <w:t xml:space="preserve">Para el desarrollo del sistema, se han establecido </w:t>
      </w:r>
      <w:r w:rsidR="00A900CE" w:rsidRPr="00F03AE2">
        <w:rPr>
          <w:rFonts w:ascii="Times New Roman" w:hAnsi="Times New Roman" w:cs="Times New Roman"/>
        </w:rPr>
        <w:t>cuatro</w:t>
      </w:r>
      <w:r w:rsidRPr="00F03AE2">
        <w:rPr>
          <w:rFonts w:ascii="Times New Roman" w:hAnsi="Times New Roman" w:cs="Times New Roman"/>
        </w:rPr>
        <w:t xml:space="preserve"> productos entregables (sprint), </w:t>
      </w:r>
      <w:r w:rsidR="00A900CE" w:rsidRPr="00F03AE2">
        <w:rPr>
          <w:rFonts w:ascii="Times New Roman" w:hAnsi="Times New Roman" w:cs="Times New Roman"/>
        </w:rPr>
        <w:t>la</w:t>
      </w:r>
      <w:r w:rsidR="00F03491" w:rsidRPr="00F03AE2">
        <w:rPr>
          <w:rFonts w:ascii="Times New Roman" w:hAnsi="Times New Roman" w:cs="Times New Roman"/>
        </w:rPr>
        <w:t xml:space="preserve"> </w:t>
      </w:r>
      <w:r w:rsidR="00E17CCC" w:rsidRPr="00F03AE2">
        <w:rPr>
          <w:rFonts w:ascii="Times New Roman" w:hAnsi="Times New Roman" w:cs="Times New Roman"/>
        </w:rPr>
        <w:t xml:space="preserve">Tabla </w:t>
      </w:r>
      <w:r w:rsidR="00DE40BE" w:rsidRPr="00F03AE2">
        <w:rPr>
          <w:rFonts w:ascii="Times New Roman" w:hAnsi="Times New Roman" w:cs="Times New Roman"/>
        </w:rPr>
        <w:t>3-</w:t>
      </w:r>
      <w:r w:rsidR="00007D9D" w:rsidRPr="00F03AE2">
        <w:rPr>
          <w:rFonts w:ascii="Times New Roman" w:hAnsi="Times New Roman" w:cs="Times New Roman"/>
        </w:rPr>
        <w:t>4</w:t>
      </w:r>
      <w:r w:rsidR="00E17CCC" w:rsidRPr="00F03AE2">
        <w:rPr>
          <w:rFonts w:ascii="Times New Roman" w:hAnsi="Times New Roman" w:cs="Times New Roman"/>
        </w:rPr>
        <w:t xml:space="preserve"> contiene la lista de</w:t>
      </w:r>
      <w:r w:rsidR="009C78EE" w:rsidRPr="00F03AE2">
        <w:rPr>
          <w:rFonts w:ascii="Times New Roman" w:hAnsi="Times New Roman" w:cs="Times New Roman"/>
        </w:rPr>
        <w:t xml:space="preserve"> todas las historias de usuario y </w:t>
      </w:r>
      <w:r w:rsidR="00A86146" w:rsidRPr="00F03AE2">
        <w:rPr>
          <w:rFonts w:ascii="Times New Roman" w:hAnsi="Times New Roman" w:cs="Times New Roman"/>
        </w:rPr>
        <w:t>técnicas</w:t>
      </w:r>
      <w:r w:rsidR="00F03491" w:rsidRPr="00F03AE2">
        <w:rPr>
          <w:rFonts w:ascii="Times New Roman" w:hAnsi="Times New Roman" w:cs="Times New Roman"/>
        </w:rPr>
        <w:t xml:space="preserve"> </w:t>
      </w:r>
      <w:r w:rsidR="007C0729" w:rsidRPr="00F03AE2">
        <w:rPr>
          <w:rFonts w:ascii="Times New Roman" w:hAnsi="Times New Roman" w:cs="Times New Roman"/>
        </w:rPr>
        <w:t>asignadas</w:t>
      </w:r>
      <w:r w:rsidR="00391411" w:rsidRPr="00F03AE2">
        <w:rPr>
          <w:rFonts w:ascii="Times New Roman" w:hAnsi="Times New Roman" w:cs="Times New Roman"/>
        </w:rPr>
        <w:t xml:space="preserve"> a cada uno de los Sprints</w:t>
      </w:r>
      <w:r w:rsidR="007C0729" w:rsidRPr="00F03AE2">
        <w:rPr>
          <w:rFonts w:ascii="Times New Roman" w:hAnsi="Times New Roman" w:cs="Times New Roman"/>
        </w:rPr>
        <w:t xml:space="preserve">. </w:t>
      </w:r>
    </w:p>
    <w:p w14:paraId="172FE1DC" w14:textId="77777777" w:rsidR="00DE40BE" w:rsidRPr="00F03AE2" w:rsidRDefault="00DE40BE" w:rsidP="008B3AA5">
      <w:pPr>
        <w:spacing w:after="0" w:line="360" w:lineRule="auto"/>
        <w:jc w:val="both"/>
        <w:rPr>
          <w:rFonts w:ascii="Times New Roman" w:hAnsi="Times New Roman" w:cs="Times New Roman"/>
        </w:rPr>
      </w:pPr>
    </w:p>
    <w:p w14:paraId="39884DED" w14:textId="00ED7659" w:rsidR="00E17CCC" w:rsidRPr="00F03AE2" w:rsidRDefault="00652B40" w:rsidP="008B3AA5">
      <w:pPr>
        <w:pStyle w:val="Tablas"/>
        <w:spacing w:before="0" w:line="360" w:lineRule="auto"/>
        <w:jc w:val="left"/>
        <w:rPr>
          <w:rFonts w:cs="Times New Roman"/>
        </w:rPr>
      </w:pPr>
      <w:bookmarkStart w:id="241" w:name="_Toc421816460"/>
      <w:r w:rsidRPr="00F03AE2">
        <w:rPr>
          <w:rFonts w:cs="Times New Roman"/>
        </w:rPr>
        <w:t xml:space="preserve">  </w:t>
      </w:r>
      <w:bookmarkStart w:id="242" w:name="_Toc426542903"/>
      <w:r w:rsidRPr="00F03AE2">
        <w:rPr>
          <w:rFonts w:cs="Times New Roman"/>
        </w:rPr>
        <w:t>Tabla</w:t>
      </w:r>
      <w:r w:rsidR="00F26D8C" w:rsidRPr="00F03AE2">
        <w:rPr>
          <w:rFonts w:cs="Times New Roman"/>
        </w:rPr>
        <w:t xml:space="preserve"> </w:t>
      </w:r>
      <w:r w:rsidR="00DE40BE" w:rsidRPr="00F03AE2">
        <w:rPr>
          <w:rFonts w:cs="Times New Roman"/>
        </w:rPr>
        <w:t>3-</w:t>
      </w:r>
      <w:r w:rsidR="00007D9D" w:rsidRPr="00F03AE2">
        <w:rPr>
          <w:rFonts w:cs="Times New Roman"/>
        </w:rPr>
        <w:t>4</w:t>
      </w:r>
      <w:r w:rsidRPr="00F03AE2">
        <w:rPr>
          <w:rFonts w:cs="Times New Roman"/>
        </w:rPr>
        <w:t>:</w:t>
      </w:r>
      <w:r w:rsidR="00F26D8C" w:rsidRPr="00F03AE2">
        <w:rPr>
          <w:rFonts w:cs="Times New Roman"/>
        </w:rPr>
        <w:t xml:space="preserve"> </w:t>
      </w:r>
      <w:bookmarkEnd w:id="241"/>
      <w:r w:rsidR="004704C6" w:rsidRPr="00F03AE2">
        <w:rPr>
          <w:rFonts w:cs="Times New Roman"/>
          <w:b w:val="0"/>
        </w:rPr>
        <w:t>Planificación de historias de usuario y técnicas</w:t>
      </w:r>
      <w:bookmarkEnd w:id="242"/>
    </w:p>
    <w:tbl>
      <w:tblPr>
        <w:tblW w:w="82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27"/>
        <w:gridCol w:w="7532"/>
      </w:tblGrid>
      <w:tr w:rsidR="00E905D9" w:rsidRPr="00F03AE2" w14:paraId="66AAE6AC" w14:textId="77777777" w:rsidTr="00A86146">
        <w:trPr>
          <w:trHeight w:val="615"/>
          <w:jc w:val="center"/>
        </w:trPr>
        <w:tc>
          <w:tcPr>
            <w:tcW w:w="0" w:type="auto"/>
            <w:gridSpan w:val="2"/>
            <w:shd w:val="clear" w:color="auto" w:fill="auto"/>
            <w:vAlign w:val="center"/>
          </w:tcPr>
          <w:p w14:paraId="3D224481" w14:textId="77777777" w:rsidR="00A86146" w:rsidRPr="00F03AE2" w:rsidRDefault="009C78EE" w:rsidP="008B3AA5">
            <w:pPr>
              <w:spacing w:after="0" w:line="360" w:lineRule="auto"/>
              <w:jc w:val="center"/>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SPRINT 0</w:t>
            </w:r>
          </w:p>
        </w:tc>
      </w:tr>
      <w:tr w:rsidR="00A86146" w:rsidRPr="00F03AE2" w14:paraId="51C8E3DD" w14:textId="77777777" w:rsidTr="00A86146">
        <w:trPr>
          <w:trHeight w:val="300"/>
          <w:jc w:val="center"/>
        </w:trPr>
        <w:tc>
          <w:tcPr>
            <w:tcW w:w="0" w:type="auto"/>
            <w:shd w:val="clear" w:color="auto" w:fill="auto"/>
            <w:hideMark/>
          </w:tcPr>
          <w:p w14:paraId="45603E35"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1</w:t>
            </w:r>
          </w:p>
        </w:tc>
        <w:tc>
          <w:tcPr>
            <w:tcW w:w="7532" w:type="dxa"/>
            <w:shd w:val="clear" w:color="auto" w:fill="auto"/>
          </w:tcPr>
          <w:p w14:paraId="183F5C69" w14:textId="77777777" w:rsidR="00A86146" w:rsidRPr="00F03AE2" w:rsidRDefault="009E392B"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hAnsi="Times New Roman" w:cs="Times New Roman"/>
                <w:sz w:val="18"/>
                <w:szCs w:val="18"/>
              </w:rPr>
              <w:t>Diseño</w:t>
            </w:r>
            <w:r w:rsidR="00A86146" w:rsidRPr="00F03AE2">
              <w:rPr>
                <w:rFonts w:ascii="Times New Roman" w:hAnsi="Times New Roman" w:cs="Times New Roman"/>
                <w:sz w:val="18"/>
                <w:szCs w:val="18"/>
              </w:rPr>
              <w:t xml:space="preserve"> del esquema de la Base de Datos</w:t>
            </w:r>
          </w:p>
        </w:tc>
      </w:tr>
      <w:tr w:rsidR="00A86146" w:rsidRPr="00F03AE2" w14:paraId="3D853403" w14:textId="77777777" w:rsidTr="00A86146">
        <w:trPr>
          <w:trHeight w:val="300"/>
          <w:jc w:val="center"/>
        </w:trPr>
        <w:tc>
          <w:tcPr>
            <w:tcW w:w="0" w:type="auto"/>
            <w:shd w:val="clear" w:color="auto" w:fill="auto"/>
          </w:tcPr>
          <w:p w14:paraId="22DA6636"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2</w:t>
            </w:r>
          </w:p>
        </w:tc>
        <w:tc>
          <w:tcPr>
            <w:tcW w:w="7532" w:type="dxa"/>
            <w:shd w:val="clear" w:color="auto" w:fill="auto"/>
          </w:tcPr>
          <w:p w14:paraId="2F8FDFB0" w14:textId="77777777" w:rsidR="00A86146" w:rsidRPr="00F03AE2" w:rsidRDefault="009E392B"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Diseño</w:t>
            </w:r>
            <w:r w:rsidR="00F03491" w:rsidRPr="00F03AE2">
              <w:rPr>
                <w:rFonts w:ascii="Times New Roman" w:hAnsi="Times New Roman" w:cs="Times New Roman"/>
                <w:sz w:val="18"/>
                <w:szCs w:val="18"/>
              </w:rPr>
              <w:t xml:space="preserve"> </w:t>
            </w:r>
            <w:r w:rsidR="005532DA" w:rsidRPr="00F03AE2">
              <w:rPr>
                <w:rFonts w:ascii="Times New Roman" w:hAnsi="Times New Roman" w:cs="Times New Roman"/>
                <w:sz w:val="18"/>
                <w:szCs w:val="18"/>
              </w:rPr>
              <w:t xml:space="preserve">de la Arquitectura </w:t>
            </w:r>
            <w:r w:rsidR="00A86146" w:rsidRPr="00F03AE2">
              <w:rPr>
                <w:rFonts w:ascii="Times New Roman" w:hAnsi="Times New Roman" w:cs="Times New Roman"/>
                <w:sz w:val="18"/>
                <w:szCs w:val="18"/>
              </w:rPr>
              <w:t>del SDSI-DTIC</w:t>
            </w:r>
          </w:p>
        </w:tc>
      </w:tr>
      <w:tr w:rsidR="00A86146" w:rsidRPr="00F03AE2" w14:paraId="0B673BC4" w14:textId="77777777" w:rsidTr="00A86146">
        <w:trPr>
          <w:trHeight w:val="300"/>
          <w:jc w:val="center"/>
        </w:trPr>
        <w:tc>
          <w:tcPr>
            <w:tcW w:w="0" w:type="auto"/>
            <w:shd w:val="clear" w:color="auto" w:fill="auto"/>
          </w:tcPr>
          <w:p w14:paraId="3A291F19"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3</w:t>
            </w:r>
          </w:p>
        </w:tc>
        <w:tc>
          <w:tcPr>
            <w:tcW w:w="7532" w:type="dxa"/>
            <w:shd w:val="clear" w:color="auto" w:fill="auto"/>
          </w:tcPr>
          <w:p w14:paraId="569ACAE9" w14:textId="77777777" w:rsidR="00A86146" w:rsidRPr="00F03AE2" w:rsidRDefault="009E392B"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Diseño</w:t>
            </w:r>
            <w:r w:rsidR="00A86146" w:rsidRPr="00F03AE2">
              <w:rPr>
                <w:rFonts w:ascii="Times New Roman" w:hAnsi="Times New Roman" w:cs="Times New Roman"/>
                <w:sz w:val="18"/>
                <w:szCs w:val="18"/>
              </w:rPr>
              <w:t xml:space="preserve"> de las Interfaces de Usuario</w:t>
            </w:r>
          </w:p>
        </w:tc>
      </w:tr>
      <w:tr w:rsidR="00E21810" w:rsidRPr="00F03AE2" w14:paraId="561ED59B" w14:textId="77777777" w:rsidTr="00A86146">
        <w:trPr>
          <w:trHeight w:val="300"/>
          <w:jc w:val="center"/>
        </w:trPr>
        <w:tc>
          <w:tcPr>
            <w:tcW w:w="0" w:type="auto"/>
            <w:shd w:val="clear" w:color="auto" w:fill="auto"/>
          </w:tcPr>
          <w:p w14:paraId="126C8FFE" w14:textId="77777777" w:rsidR="00E21810"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4</w:t>
            </w:r>
          </w:p>
        </w:tc>
        <w:tc>
          <w:tcPr>
            <w:tcW w:w="7532" w:type="dxa"/>
            <w:shd w:val="clear" w:color="auto" w:fill="auto"/>
          </w:tcPr>
          <w:p w14:paraId="69DCC92E" w14:textId="77777777" w:rsidR="00E21810" w:rsidRPr="00F03AE2" w:rsidRDefault="00E21810"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Codificación del Sistema</w:t>
            </w:r>
          </w:p>
        </w:tc>
      </w:tr>
      <w:tr w:rsidR="00A86146" w:rsidRPr="00F03AE2" w14:paraId="719BB65E" w14:textId="77777777" w:rsidTr="00A86146">
        <w:trPr>
          <w:trHeight w:val="300"/>
          <w:jc w:val="center"/>
        </w:trPr>
        <w:tc>
          <w:tcPr>
            <w:tcW w:w="0" w:type="auto"/>
            <w:shd w:val="clear" w:color="auto" w:fill="auto"/>
          </w:tcPr>
          <w:p w14:paraId="77F58AB9"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w:t>
            </w:r>
            <w:r w:rsidR="00E21810" w:rsidRPr="00F03AE2">
              <w:rPr>
                <w:rFonts w:ascii="Times New Roman" w:eastAsia="Times New Roman" w:hAnsi="Times New Roman" w:cs="Times New Roman"/>
                <w:color w:val="000000"/>
                <w:sz w:val="18"/>
                <w:szCs w:val="18"/>
                <w:lang w:eastAsia="es-EC"/>
              </w:rPr>
              <w:t>5</w:t>
            </w:r>
          </w:p>
        </w:tc>
        <w:tc>
          <w:tcPr>
            <w:tcW w:w="7532" w:type="dxa"/>
            <w:shd w:val="clear" w:color="auto" w:fill="auto"/>
          </w:tcPr>
          <w:p w14:paraId="21D7DF3C" w14:textId="77777777" w:rsidR="00A86146" w:rsidRPr="00F03AE2" w:rsidRDefault="00A86146"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Construcción del Product Backlog</w:t>
            </w:r>
          </w:p>
        </w:tc>
      </w:tr>
      <w:tr w:rsidR="009C78EE" w:rsidRPr="00F03AE2" w14:paraId="6B1A5AEC" w14:textId="77777777" w:rsidTr="00A86146">
        <w:trPr>
          <w:trHeight w:val="300"/>
          <w:jc w:val="center"/>
        </w:trPr>
        <w:tc>
          <w:tcPr>
            <w:tcW w:w="0" w:type="auto"/>
            <w:gridSpan w:val="2"/>
            <w:shd w:val="clear" w:color="auto" w:fill="auto"/>
          </w:tcPr>
          <w:p w14:paraId="7DB02F7A" w14:textId="77777777" w:rsidR="00A73387" w:rsidRPr="00F03AE2" w:rsidRDefault="009C78EE" w:rsidP="008B3AA5">
            <w:pPr>
              <w:spacing w:after="0" w:line="360" w:lineRule="auto"/>
              <w:rPr>
                <w:rFonts w:ascii="Times New Roman" w:eastAsia="Times New Roman" w:hAnsi="Times New Roman" w:cs="Times New Roman"/>
                <w:b/>
                <w:color w:val="000000"/>
                <w:sz w:val="18"/>
                <w:szCs w:val="18"/>
                <w:lang w:eastAsia="es-EC"/>
              </w:rPr>
            </w:pPr>
            <w:r w:rsidRPr="00F03AE2">
              <w:rPr>
                <w:rFonts w:ascii="Times New Roman" w:eastAsia="Times New Roman" w:hAnsi="Times New Roman" w:cs="Times New Roman"/>
                <w:b/>
                <w:color w:val="000000"/>
                <w:sz w:val="18"/>
                <w:szCs w:val="18"/>
                <w:lang w:eastAsia="es-EC"/>
              </w:rPr>
              <w:t>SPRINT 1</w:t>
            </w:r>
          </w:p>
        </w:tc>
      </w:tr>
      <w:tr w:rsidR="00A86146" w:rsidRPr="00F03AE2" w14:paraId="108A7D6F" w14:textId="77777777" w:rsidTr="00A86146">
        <w:trPr>
          <w:trHeight w:val="300"/>
          <w:jc w:val="center"/>
        </w:trPr>
        <w:tc>
          <w:tcPr>
            <w:tcW w:w="0" w:type="auto"/>
            <w:shd w:val="clear" w:color="auto" w:fill="auto"/>
            <w:hideMark/>
          </w:tcPr>
          <w:p w14:paraId="6D1EF675"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w:t>
            </w:r>
          </w:p>
        </w:tc>
        <w:tc>
          <w:tcPr>
            <w:tcW w:w="7532" w:type="dxa"/>
            <w:shd w:val="clear" w:color="auto" w:fill="auto"/>
          </w:tcPr>
          <w:p w14:paraId="57E1E7E7" w14:textId="77777777" w:rsidR="00A86146" w:rsidRPr="00F03AE2" w:rsidRDefault="00DD5C6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utentificación de usuarios</w:t>
            </w:r>
          </w:p>
        </w:tc>
      </w:tr>
      <w:tr w:rsidR="00A86146" w:rsidRPr="00F03AE2" w14:paraId="5A0E4193" w14:textId="77777777" w:rsidTr="00A86146">
        <w:trPr>
          <w:trHeight w:val="300"/>
          <w:jc w:val="center"/>
        </w:trPr>
        <w:tc>
          <w:tcPr>
            <w:tcW w:w="0" w:type="auto"/>
            <w:shd w:val="clear" w:color="auto" w:fill="auto"/>
            <w:hideMark/>
          </w:tcPr>
          <w:p w14:paraId="2BFAD01C"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w:t>
            </w:r>
          </w:p>
        </w:tc>
        <w:tc>
          <w:tcPr>
            <w:tcW w:w="7532" w:type="dxa"/>
            <w:shd w:val="clear" w:color="auto" w:fill="auto"/>
          </w:tcPr>
          <w:p w14:paraId="500E9245" w14:textId="77777777" w:rsidR="00A86146" w:rsidRPr="00F03AE2" w:rsidRDefault="0065459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gistro y Visualización</w:t>
            </w:r>
            <w:r w:rsidR="00DD5C67" w:rsidRPr="00F03AE2">
              <w:rPr>
                <w:rFonts w:ascii="Times New Roman" w:eastAsia="Times New Roman" w:hAnsi="Times New Roman" w:cs="Times New Roman"/>
                <w:color w:val="000000"/>
                <w:sz w:val="18"/>
                <w:szCs w:val="18"/>
                <w:lang w:eastAsia="es-EC"/>
              </w:rPr>
              <w:t xml:space="preserve"> de usuarios</w:t>
            </w:r>
          </w:p>
        </w:tc>
      </w:tr>
      <w:tr w:rsidR="00A86146" w:rsidRPr="00F03AE2" w14:paraId="49398454" w14:textId="77777777" w:rsidTr="00A86146">
        <w:trPr>
          <w:trHeight w:val="300"/>
          <w:jc w:val="center"/>
        </w:trPr>
        <w:tc>
          <w:tcPr>
            <w:tcW w:w="0" w:type="auto"/>
            <w:shd w:val="clear" w:color="auto" w:fill="auto"/>
            <w:hideMark/>
          </w:tcPr>
          <w:p w14:paraId="6FF67C71"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w:t>
            </w:r>
          </w:p>
        </w:tc>
        <w:tc>
          <w:tcPr>
            <w:tcW w:w="7532" w:type="dxa"/>
            <w:shd w:val="clear" w:color="auto" w:fill="auto"/>
          </w:tcPr>
          <w:p w14:paraId="5E10E54C" w14:textId="77777777" w:rsidR="00A86146" w:rsidRPr="00F03AE2" w:rsidRDefault="00DD5C6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de usuarios</w:t>
            </w:r>
          </w:p>
        </w:tc>
      </w:tr>
      <w:tr w:rsidR="00A86146" w:rsidRPr="00F03AE2" w14:paraId="526AB70E" w14:textId="77777777" w:rsidTr="00A86146">
        <w:trPr>
          <w:trHeight w:val="300"/>
          <w:jc w:val="center"/>
        </w:trPr>
        <w:tc>
          <w:tcPr>
            <w:tcW w:w="0" w:type="auto"/>
            <w:shd w:val="clear" w:color="auto" w:fill="auto"/>
          </w:tcPr>
          <w:p w14:paraId="3E965DB0"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4</w:t>
            </w:r>
          </w:p>
        </w:tc>
        <w:tc>
          <w:tcPr>
            <w:tcW w:w="7532" w:type="dxa"/>
            <w:shd w:val="clear" w:color="auto" w:fill="auto"/>
          </w:tcPr>
          <w:p w14:paraId="2994F43E" w14:textId="77777777" w:rsidR="00A86146" w:rsidRPr="00F03AE2" w:rsidRDefault="00391411"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ar</w:t>
            </w:r>
            <w:r w:rsidR="00DD5C67" w:rsidRPr="00F03AE2">
              <w:rPr>
                <w:rFonts w:ascii="Times New Roman" w:eastAsia="Times New Roman" w:hAnsi="Times New Roman" w:cs="Times New Roman"/>
                <w:color w:val="000000"/>
                <w:sz w:val="18"/>
                <w:szCs w:val="18"/>
                <w:lang w:eastAsia="es-EC"/>
              </w:rPr>
              <w:t xml:space="preserve"> usuarios</w:t>
            </w:r>
          </w:p>
        </w:tc>
      </w:tr>
      <w:tr w:rsidR="00A86146" w:rsidRPr="00F03AE2" w14:paraId="65966E93" w14:textId="77777777" w:rsidTr="00A86146">
        <w:trPr>
          <w:trHeight w:val="300"/>
          <w:jc w:val="center"/>
        </w:trPr>
        <w:tc>
          <w:tcPr>
            <w:tcW w:w="0" w:type="auto"/>
            <w:shd w:val="clear" w:color="auto" w:fill="auto"/>
            <w:hideMark/>
          </w:tcPr>
          <w:p w14:paraId="62FD6754"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5</w:t>
            </w:r>
          </w:p>
        </w:tc>
        <w:tc>
          <w:tcPr>
            <w:tcW w:w="7532" w:type="dxa"/>
            <w:shd w:val="clear" w:color="auto" w:fill="auto"/>
          </w:tcPr>
          <w:p w14:paraId="2E71FA27" w14:textId="77777777" w:rsidR="00A86146" w:rsidRPr="00F03AE2" w:rsidRDefault="00DD5C6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de</w:t>
            </w:r>
            <w:r w:rsidR="00A86146" w:rsidRPr="00F03AE2">
              <w:rPr>
                <w:rFonts w:ascii="Times New Roman" w:eastAsia="Times New Roman" w:hAnsi="Times New Roman" w:cs="Times New Roman"/>
                <w:color w:val="000000"/>
                <w:sz w:val="18"/>
                <w:szCs w:val="18"/>
                <w:lang w:eastAsia="es-EC"/>
              </w:rPr>
              <w:t xml:space="preserve"> información de los roles de trabajo de los usuarios</w:t>
            </w:r>
          </w:p>
        </w:tc>
      </w:tr>
      <w:tr w:rsidR="00A86146" w:rsidRPr="00F03AE2" w14:paraId="1FA3C5A6" w14:textId="77777777" w:rsidTr="00A86146">
        <w:trPr>
          <w:trHeight w:val="300"/>
          <w:jc w:val="center"/>
        </w:trPr>
        <w:tc>
          <w:tcPr>
            <w:tcW w:w="0" w:type="auto"/>
            <w:shd w:val="clear" w:color="auto" w:fill="auto"/>
          </w:tcPr>
          <w:p w14:paraId="571CF762"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6</w:t>
            </w:r>
          </w:p>
        </w:tc>
        <w:tc>
          <w:tcPr>
            <w:tcW w:w="7532" w:type="dxa"/>
            <w:shd w:val="clear" w:color="auto" w:fill="auto"/>
          </w:tcPr>
          <w:p w14:paraId="0D4B5FB8" w14:textId="77777777" w:rsidR="00A86146" w:rsidRPr="00F03AE2" w:rsidRDefault="00DD5C6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w:t>
            </w:r>
            <w:r w:rsidR="00391411" w:rsidRPr="00F03AE2">
              <w:rPr>
                <w:rFonts w:ascii="Times New Roman" w:eastAsia="Times New Roman" w:hAnsi="Times New Roman" w:cs="Times New Roman"/>
                <w:color w:val="000000"/>
                <w:sz w:val="18"/>
                <w:szCs w:val="18"/>
                <w:lang w:eastAsia="es-EC"/>
              </w:rPr>
              <w:t xml:space="preserve">alidar </w:t>
            </w:r>
            <w:r w:rsidR="00A86146" w:rsidRPr="00F03AE2">
              <w:rPr>
                <w:rFonts w:ascii="Times New Roman" w:eastAsia="Times New Roman" w:hAnsi="Times New Roman" w:cs="Times New Roman"/>
                <w:color w:val="000000"/>
                <w:sz w:val="18"/>
                <w:szCs w:val="18"/>
                <w:lang w:eastAsia="es-EC"/>
              </w:rPr>
              <w:t>roles de trabajo de los usuarios.</w:t>
            </w:r>
          </w:p>
        </w:tc>
      </w:tr>
      <w:tr w:rsidR="00A86146" w:rsidRPr="00F03AE2" w14:paraId="0EA2E045" w14:textId="77777777" w:rsidTr="00A86146">
        <w:trPr>
          <w:trHeight w:val="300"/>
          <w:jc w:val="center"/>
        </w:trPr>
        <w:tc>
          <w:tcPr>
            <w:tcW w:w="0" w:type="auto"/>
            <w:shd w:val="clear" w:color="auto" w:fill="auto"/>
            <w:hideMark/>
          </w:tcPr>
          <w:p w14:paraId="68E246CC"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7</w:t>
            </w:r>
          </w:p>
        </w:tc>
        <w:tc>
          <w:tcPr>
            <w:tcW w:w="7532" w:type="dxa"/>
            <w:shd w:val="clear" w:color="auto" w:fill="auto"/>
          </w:tcPr>
          <w:p w14:paraId="4BC2E39D" w14:textId="77777777" w:rsidR="00A86146" w:rsidRPr="00F03AE2" w:rsidRDefault="00391411"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w:t>
            </w:r>
            <w:r w:rsidR="00A86146" w:rsidRPr="00F03AE2">
              <w:rPr>
                <w:rFonts w:ascii="Times New Roman" w:eastAsia="Times New Roman" w:hAnsi="Times New Roman" w:cs="Times New Roman"/>
                <w:color w:val="000000"/>
                <w:sz w:val="18"/>
                <w:szCs w:val="18"/>
                <w:lang w:eastAsia="es-EC"/>
              </w:rPr>
              <w:t xml:space="preserve"> la información de los grupos o áreas de trabajo.</w:t>
            </w:r>
          </w:p>
        </w:tc>
      </w:tr>
      <w:tr w:rsidR="00A86146" w:rsidRPr="00F03AE2" w14:paraId="370589B0" w14:textId="77777777" w:rsidTr="00A86146">
        <w:trPr>
          <w:trHeight w:val="300"/>
          <w:jc w:val="center"/>
        </w:trPr>
        <w:tc>
          <w:tcPr>
            <w:tcW w:w="0" w:type="auto"/>
            <w:shd w:val="clear" w:color="auto" w:fill="auto"/>
          </w:tcPr>
          <w:p w14:paraId="19826F91"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8</w:t>
            </w:r>
          </w:p>
        </w:tc>
        <w:tc>
          <w:tcPr>
            <w:tcW w:w="7532" w:type="dxa"/>
            <w:shd w:val="clear" w:color="auto" w:fill="auto"/>
          </w:tcPr>
          <w:p w14:paraId="3BFEBF81" w14:textId="77777777" w:rsidR="00A86146" w:rsidRPr="00F03AE2" w:rsidRDefault="00391411"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ez</w:t>
            </w:r>
            <w:r w:rsidR="00A86146" w:rsidRPr="00F03AE2">
              <w:rPr>
                <w:rFonts w:ascii="Times New Roman" w:eastAsia="Times New Roman" w:hAnsi="Times New Roman" w:cs="Times New Roman"/>
                <w:color w:val="000000"/>
                <w:sz w:val="18"/>
                <w:szCs w:val="18"/>
                <w:lang w:eastAsia="es-EC"/>
              </w:rPr>
              <w:t xml:space="preserve"> a los grupos o áreas de trabajo.</w:t>
            </w:r>
          </w:p>
        </w:tc>
      </w:tr>
      <w:tr w:rsidR="00A86146" w:rsidRPr="00F03AE2" w14:paraId="69942E6B" w14:textId="77777777" w:rsidTr="00A86146">
        <w:trPr>
          <w:trHeight w:val="300"/>
          <w:jc w:val="center"/>
        </w:trPr>
        <w:tc>
          <w:tcPr>
            <w:tcW w:w="0" w:type="auto"/>
            <w:shd w:val="clear" w:color="auto" w:fill="auto"/>
            <w:hideMark/>
          </w:tcPr>
          <w:p w14:paraId="6A7FE5E6"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9</w:t>
            </w:r>
          </w:p>
        </w:tc>
        <w:tc>
          <w:tcPr>
            <w:tcW w:w="7532" w:type="dxa"/>
            <w:shd w:val="clear" w:color="auto" w:fill="auto"/>
          </w:tcPr>
          <w:p w14:paraId="47A394E7" w14:textId="77777777" w:rsidR="00A86146" w:rsidRPr="00F03AE2" w:rsidRDefault="0065459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gistro y Visualización</w:t>
            </w:r>
            <w:r w:rsidR="00391411" w:rsidRPr="00F03AE2">
              <w:rPr>
                <w:rFonts w:ascii="Times New Roman" w:eastAsia="Times New Roman" w:hAnsi="Times New Roman" w:cs="Times New Roman"/>
                <w:color w:val="000000"/>
                <w:sz w:val="18"/>
                <w:szCs w:val="18"/>
                <w:lang w:eastAsia="es-EC"/>
              </w:rPr>
              <w:t xml:space="preserve"> de</w:t>
            </w:r>
            <w:r w:rsidR="00A86146" w:rsidRPr="00F03AE2">
              <w:rPr>
                <w:rFonts w:ascii="Times New Roman" w:eastAsia="Times New Roman" w:hAnsi="Times New Roman" w:cs="Times New Roman"/>
                <w:color w:val="000000"/>
                <w:sz w:val="18"/>
                <w:szCs w:val="18"/>
                <w:lang w:eastAsia="es-EC"/>
              </w:rPr>
              <w:t xml:space="preserve"> información de las facultades o dependencias existentes en la ESPOCH</w:t>
            </w:r>
          </w:p>
        </w:tc>
      </w:tr>
      <w:tr w:rsidR="00A86146" w:rsidRPr="00F03AE2" w14:paraId="4298325F" w14:textId="77777777" w:rsidTr="00A86146">
        <w:trPr>
          <w:trHeight w:val="300"/>
          <w:jc w:val="center"/>
        </w:trPr>
        <w:tc>
          <w:tcPr>
            <w:tcW w:w="0" w:type="auto"/>
            <w:shd w:val="clear" w:color="auto" w:fill="auto"/>
            <w:hideMark/>
          </w:tcPr>
          <w:p w14:paraId="74C5AA2A"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0</w:t>
            </w:r>
          </w:p>
        </w:tc>
        <w:tc>
          <w:tcPr>
            <w:tcW w:w="7532" w:type="dxa"/>
            <w:shd w:val="clear" w:color="auto" w:fill="auto"/>
          </w:tcPr>
          <w:p w14:paraId="5E1E11A8" w14:textId="77777777" w:rsidR="00A86146" w:rsidRPr="00F03AE2" w:rsidRDefault="00C9606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cación de</w:t>
            </w:r>
            <w:r w:rsidR="00A86146" w:rsidRPr="00F03AE2">
              <w:rPr>
                <w:rFonts w:ascii="Times New Roman" w:eastAsia="Times New Roman" w:hAnsi="Times New Roman" w:cs="Times New Roman"/>
                <w:color w:val="000000"/>
                <w:sz w:val="18"/>
                <w:szCs w:val="18"/>
                <w:lang w:eastAsia="es-EC"/>
              </w:rPr>
              <w:t xml:space="preserve"> información de las facultades o dependencias </w:t>
            </w:r>
          </w:p>
        </w:tc>
      </w:tr>
      <w:tr w:rsidR="00A86146" w:rsidRPr="00F03AE2" w14:paraId="7E8332E6" w14:textId="77777777" w:rsidTr="00A86146">
        <w:trPr>
          <w:trHeight w:val="300"/>
          <w:jc w:val="center"/>
        </w:trPr>
        <w:tc>
          <w:tcPr>
            <w:tcW w:w="0" w:type="auto"/>
            <w:shd w:val="clear" w:color="auto" w:fill="auto"/>
          </w:tcPr>
          <w:p w14:paraId="63D14645"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1</w:t>
            </w:r>
          </w:p>
        </w:tc>
        <w:tc>
          <w:tcPr>
            <w:tcW w:w="7532" w:type="dxa"/>
            <w:shd w:val="clear" w:color="auto" w:fill="auto"/>
          </w:tcPr>
          <w:p w14:paraId="6E81A426" w14:textId="77777777" w:rsidR="00A86146" w:rsidRPr="00F03AE2" w:rsidRDefault="00C9606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Eliminar </w:t>
            </w:r>
            <w:r w:rsidR="00A86146" w:rsidRPr="00F03AE2">
              <w:rPr>
                <w:rFonts w:ascii="Times New Roman" w:eastAsia="Times New Roman" w:hAnsi="Times New Roman" w:cs="Times New Roman"/>
                <w:color w:val="000000"/>
                <w:sz w:val="18"/>
                <w:szCs w:val="18"/>
                <w:lang w:eastAsia="es-EC"/>
              </w:rPr>
              <w:t xml:space="preserve">a una facultad o dependencia de la ESPOCH </w:t>
            </w:r>
          </w:p>
        </w:tc>
      </w:tr>
      <w:tr w:rsidR="00A86146" w:rsidRPr="00F03AE2" w14:paraId="601425CE" w14:textId="77777777" w:rsidTr="00A86146">
        <w:trPr>
          <w:trHeight w:val="300"/>
          <w:jc w:val="center"/>
        </w:trPr>
        <w:tc>
          <w:tcPr>
            <w:tcW w:w="0" w:type="auto"/>
            <w:shd w:val="clear" w:color="auto" w:fill="auto"/>
            <w:hideMark/>
          </w:tcPr>
          <w:p w14:paraId="0A448D61"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2</w:t>
            </w:r>
          </w:p>
        </w:tc>
        <w:tc>
          <w:tcPr>
            <w:tcW w:w="7532" w:type="dxa"/>
            <w:shd w:val="clear" w:color="auto" w:fill="auto"/>
          </w:tcPr>
          <w:p w14:paraId="02F08467" w14:textId="77777777" w:rsidR="00A86146" w:rsidRPr="00F03AE2" w:rsidRDefault="00654597" w:rsidP="008B3AA5">
            <w:pPr>
              <w:spacing w:after="0" w:line="360" w:lineRule="auto"/>
              <w:jc w:val="both"/>
              <w:rPr>
                <w:rFonts w:ascii="Times New Roman" w:hAnsi="Times New Roman" w:cs="Times New Roman"/>
                <w:b/>
                <w:sz w:val="18"/>
                <w:szCs w:val="18"/>
              </w:rPr>
            </w:pPr>
            <w:r w:rsidRPr="00F03AE2">
              <w:rPr>
                <w:rFonts w:ascii="Times New Roman" w:eastAsia="Times New Roman" w:hAnsi="Times New Roman" w:cs="Times New Roman"/>
                <w:color w:val="000000"/>
                <w:sz w:val="18"/>
                <w:szCs w:val="18"/>
                <w:lang w:eastAsia="es-EC"/>
              </w:rPr>
              <w:t>Registro y Visualización</w:t>
            </w:r>
            <w:r w:rsidR="00C9606E" w:rsidRPr="00F03AE2">
              <w:rPr>
                <w:rFonts w:ascii="Times New Roman" w:hAnsi="Times New Roman" w:cs="Times New Roman"/>
                <w:sz w:val="18"/>
                <w:szCs w:val="18"/>
              </w:rPr>
              <w:t xml:space="preserve"> de</w:t>
            </w:r>
            <w:r w:rsidR="00A86146" w:rsidRPr="00F03AE2">
              <w:rPr>
                <w:rFonts w:ascii="Times New Roman" w:hAnsi="Times New Roman" w:cs="Times New Roman"/>
                <w:sz w:val="18"/>
                <w:szCs w:val="18"/>
              </w:rPr>
              <w:t xml:space="preserve"> un nuevo tipo de ticket </w:t>
            </w:r>
          </w:p>
        </w:tc>
      </w:tr>
      <w:tr w:rsidR="00A86146" w:rsidRPr="00F03AE2" w14:paraId="16F866CC" w14:textId="77777777" w:rsidTr="00A86146">
        <w:trPr>
          <w:trHeight w:val="300"/>
          <w:jc w:val="center"/>
        </w:trPr>
        <w:tc>
          <w:tcPr>
            <w:tcW w:w="0" w:type="auto"/>
            <w:shd w:val="clear" w:color="auto" w:fill="auto"/>
          </w:tcPr>
          <w:p w14:paraId="7FFB2720"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3</w:t>
            </w:r>
          </w:p>
        </w:tc>
        <w:tc>
          <w:tcPr>
            <w:tcW w:w="7532" w:type="dxa"/>
            <w:shd w:val="clear" w:color="auto" w:fill="auto"/>
          </w:tcPr>
          <w:p w14:paraId="6118FEEB" w14:textId="4E41EC56" w:rsidR="00A86146" w:rsidRPr="00F03AE2" w:rsidRDefault="00C9606E" w:rsidP="002B3B16">
            <w:pPr>
              <w:spacing w:after="0" w:line="360" w:lineRule="auto"/>
              <w:rPr>
                <w:rFonts w:ascii="Times New Roman" w:hAnsi="Times New Roman" w:cs="Times New Roman"/>
                <w:sz w:val="18"/>
                <w:szCs w:val="18"/>
              </w:rPr>
            </w:pPr>
            <w:r w:rsidRPr="00F03AE2">
              <w:rPr>
                <w:rFonts w:ascii="Times New Roman" w:hAnsi="Times New Roman" w:cs="Times New Roman"/>
                <w:sz w:val="18"/>
                <w:szCs w:val="18"/>
              </w:rPr>
              <w:t>Modificación de</w:t>
            </w:r>
            <w:r w:rsidR="00A86146" w:rsidRPr="00F03AE2">
              <w:rPr>
                <w:rFonts w:ascii="Times New Roman" w:hAnsi="Times New Roman" w:cs="Times New Roman"/>
                <w:sz w:val="18"/>
                <w:szCs w:val="18"/>
              </w:rPr>
              <w:t xml:space="preserve"> información de un tipo de </w:t>
            </w:r>
            <w:r w:rsidRPr="00F03AE2">
              <w:rPr>
                <w:rFonts w:ascii="Times New Roman" w:hAnsi="Times New Roman" w:cs="Times New Roman"/>
                <w:sz w:val="18"/>
                <w:szCs w:val="18"/>
              </w:rPr>
              <w:t>ticket</w:t>
            </w:r>
            <w:r w:rsidR="002B3B16" w:rsidRPr="00F03AE2">
              <w:rPr>
                <w:rFonts w:ascii="Times New Roman" w:hAnsi="Times New Roman" w:cs="Times New Roman"/>
                <w:sz w:val="18"/>
                <w:szCs w:val="18"/>
              </w:rPr>
              <w:t>.                                                                 (continuará)</w:t>
            </w:r>
          </w:p>
        </w:tc>
      </w:tr>
      <w:tr w:rsidR="00A86146" w:rsidRPr="00F03AE2" w14:paraId="64AC49D4" w14:textId="77777777" w:rsidTr="00A86146">
        <w:trPr>
          <w:trHeight w:val="300"/>
          <w:jc w:val="center"/>
        </w:trPr>
        <w:tc>
          <w:tcPr>
            <w:tcW w:w="0" w:type="auto"/>
            <w:shd w:val="clear" w:color="auto" w:fill="auto"/>
          </w:tcPr>
          <w:p w14:paraId="528C6963"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4</w:t>
            </w:r>
          </w:p>
        </w:tc>
        <w:tc>
          <w:tcPr>
            <w:tcW w:w="7532" w:type="dxa"/>
            <w:shd w:val="clear" w:color="auto" w:fill="auto"/>
          </w:tcPr>
          <w:p w14:paraId="6FB3ED87" w14:textId="37E1CAAA" w:rsidR="00A86146" w:rsidRPr="00F03AE2" w:rsidRDefault="002B3B16" w:rsidP="002B3B16">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 xml:space="preserve">(continuación) </w:t>
            </w:r>
            <w:r w:rsidR="00C9606E" w:rsidRPr="00F03AE2">
              <w:rPr>
                <w:rFonts w:ascii="Times New Roman" w:hAnsi="Times New Roman" w:cs="Times New Roman"/>
                <w:sz w:val="18"/>
                <w:szCs w:val="18"/>
              </w:rPr>
              <w:t>Visualización de</w:t>
            </w:r>
            <w:r w:rsidR="00A86146" w:rsidRPr="00F03AE2">
              <w:rPr>
                <w:rFonts w:ascii="Times New Roman" w:hAnsi="Times New Roman" w:cs="Times New Roman"/>
                <w:sz w:val="18"/>
                <w:szCs w:val="18"/>
              </w:rPr>
              <w:t xml:space="preserve"> la información correspondiente a los estados posibles que tendrá un ticket.</w:t>
            </w:r>
            <w:r w:rsidRPr="00F03AE2">
              <w:rPr>
                <w:rFonts w:ascii="Times New Roman" w:hAnsi="Times New Roman" w:cs="Times New Roman"/>
                <w:sz w:val="18"/>
                <w:szCs w:val="18"/>
              </w:rPr>
              <w:t xml:space="preserve"> </w:t>
            </w:r>
          </w:p>
        </w:tc>
      </w:tr>
      <w:tr w:rsidR="00A86146" w:rsidRPr="00F03AE2" w14:paraId="08D98CA6" w14:textId="77777777" w:rsidTr="00A86146">
        <w:trPr>
          <w:trHeight w:val="560"/>
          <w:jc w:val="center"/>
        </w:trPr>
        <w:tc>
          <w:tcPr>
            <w:tcW w:w="0" w:type="auto"/>
            <w:shd w:val="clear" w:color="auto" w:fill="auto"/>
          </w:tcPr>
          <w:p w14:paraId="40993889"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5</w:t>
            </w:r>
          </w:p>
        </w:tc>
        <w:tc>
          <w:tcPr>
            <w:tcW w:w="7532" w:type="dxa"/>
            <w:shd w:val="clear" w:color="auto" w:fill="auto"/>
          </w:tcPr>
          <w:p w14:paraId="511AB689" w14:textId="77777777" w:rsidR="00A86146" w:rsidRPr="00F03AE2" w:rsidRDefault="00654597" w:rsidP="008B3AA5">
            <w:pPr>
              <w:spacing w:after="0" w:line="360" w:lineRule="auto"/>
              <w:jc w:val="both"/>
              <w:rPr>
                <w:rFonts w:ascii="Times New Roman" w:hAnsi="Times New Roman" w:cs="Times New Roman"/>
                <w:sz w:val="18"/>
                <w:szCs w:val="18"/>
              </w:rPr>
            </w:pPr>
            <w:r w:rsidRPr="00F03AE2">
              <w:rPr>
                <w:rFonts w:ascii="Times New Roman" w:eastAsia="Times New Roman" w:hAnsi="Times New Roman" w:cs="Times New Roman"/>
                <w:color w:val="000000"/>
                <w:sz w:val="18"/>
                <w:szCs w:val="18"/>
                <w:lang w:eastAsia="es-EC"/>
              </w:rPr>
              <w:t>Registro y Visualización</w:t>
            </w:r>
            <w:r w:rsidR="00C9606E" w:rsidRPr="00F03AE2">
              <w:rPr>
                <w:rFonts w:ascii="Times New Roman" w:hAnsi="Times New Roman" w:cs="Times New Roman"/>
                <w:sz w:val="18"/>
                <w:szCs w:val="18"/>
              </w:rPr>
              <w:t xml:space="preserve"> de</w:t>
            </w:r>
            <w:r w:rsidR="00A86146" w:rsidRPr="00F03AE2">
              <w:rPr>
                <w:rFonts w:ascii="Times New Roman" w:hAnsi="Times New Roman" w:cs="Times New Roman"/>
                <w:sz w:val="18"/>
                <w:szCs w:val="18"/>
              </w:rPr>
              <w:t xml:space="preserve"> una nueva prioridad de ticket. </w:t>
            </w:r>
          </w:p>
        </w:tc>
      </w:tr>
      <w:tr w:rsidR="00A86146" w:rsidRPr="00F03AE2" w14:paraId="29911CEE" w14:textId="77777777" w:rsidTr="00A86146">
        <w:trPr>
          <w:trHeight w:val="300"/>
          <w:jc w:val="center"/>
        </w:trPr>
        <w:tc>
          <w:tcPr>
            <w:tcW w:w="0" w:type="auto"/>
            <w:shd w:val="clear" w:color="auto" w:fill="auto"/>
          </w:tcPr>
          <w:p w14:paraId="1CF57ED8"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6</w:t>
            </w:r>
          </w:p>
        </w:tc>
        <w:tc>
          <w:tcPr>
            <w:tcW w:w="7532" w:type="dxa"/>
            <w:shd w:val="clear" w:color="auto" w:fill="auto"/>
          </w:tcPr>
          <w:p w14:paraId="110FE356" w14:textId="77777777" w:rsidR="00A86146" w:rsidRPr="00F03AE2" w:rsidRDefault="00C9606E" w:rsidP="008B3AA5">
            <w:pPr>
              <w:spacing w:after="0" w:line="36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w:t>
            </w:r>
            <w:r w:rsidR="00A86146" w:rsidRPr="00F03AE2">
              <w:rPr>
                <w:rFonts w:ascii="Times New Roman" w:hAnsi="Times New Roman" w:cs="Times New Roman"/>
                <w:sz w:val="18"/>
                <w:szCs w:val="18"/>
              </w:rPr>
              <w:t xml:space="preserve"> la información de una prioridad de ticket</w:t>
            </w:r>
          </w:p>
        </w:tc>
      </w:tr>
      <w:tr w:rsidR="00A86146" w:rsidRPr="00F03AE2" w14:paraId="55F72225" w14:textId="77777777" w:rsidTr="00A86146">
        <w:trPr>
          <w:trHeight w:val="300"/>
          <w:jc w:val="center"/>
        </w:trPr>
        <w:tc>
          <w:tcPr>
            <w:tcW w:w="0" w:type="auto"/>
            <w:gridSpan w:val="2"/>
            <w:shd w:val="clear" w:color="auto" w:fill="auto"/>
          </w:tcPr>
          <w:p w14:paraId="3F0FA343" w14:textId="77777777" w:rsidR="00A73387" w:rsidRPr="00F03AE2" w:rsidRDefault="00A86146" w:rsidP="008B3AA5">
            <w:pPr>
              <w:spacing w:after="0" w:line="360" w:lineRule="auto"/>
              <w:rPr>
                <w:rFonts w:ascii="Times New Roman" w:eastAsia="Times New Roman" w:hAnsi="Times New Roman" w:cs="Times New Roman"/>
                <w:b/>
                <w:color w:val="000000"/>
                <w:sz w:val="18"/>
                <w:szCs w:val="18"/>
                <w:lang w:eastAsia="es-EC"/>
              </w:rPr>
            </w:pPr>
            <w:r w:rsidRPr="00F03AE2">
              <w:rPr>
                <w:rFonts w:ascii="Times New Roman" w:eastAsia="Times New Roman" w:hAnsi="Times New Roman" w:cs="Times New Roman"/>
                <w:b/>
                <w:color w:val="000000"/>
                <w:sz w:val="18"/>
                <w:szCs w:val="18"/>
                <w:lang w:eastAsia="es-EC"/>
              </w:rPr>
              <w:t>SPRINT 2</w:t>
            </w:r>
          </w:p>
        </w:tc>
      </w:tr>
      <w:tr w:rsidR="00A86146" w:rsidRPr="00F03AE2" w14:paraId="52DFD65B" w14:textId="77777777" w:rsidTr="00A86146">
        <w:trPr>
          <w:trHeight w:val="300"/>
          <w:jc w:val="center"/>
        </w:trPr>
        <w:tc>
          <w:tcPr>
            <w:tcW w:w="0" w:type="auto"/>
            <w:shd w:val="clear" w:color="auto" w:fill="auto"/>
            <w:hideMark/>
          </w:tcPr>
          <w:p w14:paraId="04E5D95C"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7</w:t>
            </w:r>
          </w:p>
        </w:tc>
        <w:tc>
          <w:tcPr>
            <w:tcW w:w="7532" w:type="dxa"/>
            <w:shd w:val="clear" w:color="auto" w:fill="auto"/>
          </w:tcPr>
          <w:p w14:paraId="00D051D4" w14:textId="77777777" w:rsidR="00A86146" w:rsidRPr="00F03AE2" w:rsidRDefault="00C9606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isualización de</w:t>
            </w:r>
            <w:r w:rsidR="00A86146" w:rsidRPr="00F03AE2">
              <w:rPr>
                <w:rFonts w:ascii="Times New Roman" w:eastAsia="Times New Roman" w:hAnsi="Times New Roman" w:cs="Times New Roman"/>
                <w:color w:val="000000"/>
                <w:sz w:val="18"/>
                <w:szCs w:val="18"/>
                <w:lang w:eastAsia="es-EC"/>
              </w:rPr>
              <w:t xml:space="preserve"> la lista de todos los tickets  asignados.</w:t>
            </w:r>
          </w:p>
        </w:tc>
      </w:tr>
      <w:tr w:rsidR="00A86146" w:rsidRPr="00F03AE2" w14:paraId="5631AA50" w14:textId="77777777" w:rsidTr="00A86146">
        <w:trPr>
          <w:trHeight w:val="300"/>
          <w:jc w:val="center"/>
        </w:trPr>
        <w:tc>
          <w:tcPr>
            <w:tcW w:w="0" w:type="auto"/>
            <w:shd w:val="clear" w:color="auto" w:fill="auto"/>
            <w:hideMark/>
          </w:tcPr>
          <w:p w14:paraId="702F3E91"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8</w:t>
            </w:r>
          </w:p>
        </w:tc>
        <w:tc>
          <w:tcPr>
            <w:tcW w:w="7532" w:type="dxa"/>
            <w:shd w:val="clear" w:color="auto" w:fill="auto"/>
          </w:tcPr>
          <w:p w14:paraId="5F80405A" w14:textId="77777777" w:rsidR="00A86146" w:rsidRPr="00F03AE2" w:rsidRDefault="00C9606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Generar</w:t>
            </w:r>
            <w:r w:rsidR="00A86146" w:rsidRPr="00F03AE2">
              <w:rPr>
                <w:rFonts w:ascii="Times New Roman" w:eastAsia="Times New Roman" w:hAnsi="Times New Roman" w:cs="Times New Roman"/>
                <w:color w:val="000000"/>
                <w:sz w:val="18"/>
                <w:szCs w:val="18"/>
                <w:lang w:eastAsia="es-EC"/>
              </w:rPr>
              <w:t xml:space="preserve"> un ticket o caso.</w:t>
            </w:r>
          </w:p>
        </w:tc>
      </w:tr>
      <w:tr w:rsidR="00A86146" w:rsidRPr="00F03AE2" w14:paraId="285DE9CF" w14:textId="77777777" w:rsidTr="00A86146">
        <w:trPr>
          <w:trHeight w:val="300"/>
          <w:jc w:val="center"/>
        </w:trPr>
        <w:tc>
          <w:tcPr>
            <w:tcW w:w="0" w:type="auto"/>
            <w:shd w:val="clear" w:color="auto" w:fill="auto"/>
            <w:hideMark/>
          </w:tcPr>
          <w:p w14:paraId="4A5FB54D"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19</w:t>
            </w:r>
          </w:p>
        </w:tc>
        <w:tc>
          <w:tcPr>
            <w:tcW w:w="7532" w:type="dxa"/>
            <w:shd w:val="clear" w:color="auto" w:fill="auto"/>
          </w:tcPr>
          <w:p w14:paraId="54BB1693" w14:textId="77777777" w:rsidR="00A86146" w:rsidRPr="00F03AE2" w:rsidRDefault="00C9606E"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isualización de</w:t>
            </w:r>
            <w:r w:rsidR="00A86146" w:rsidRPr="00F03AE2">
              <w:rPr>
                <w:rFonts w:ascii="Times New Roman" w:eastAsia="Times New Roman" w:hAnsi="Times New Roman" w:cs="Times New Roman"/>
                <w:color w:val="000000"/>
                <w:sz w:val="18"/>
                <w:szCs w:val="18"/>
                <w:lang w:eastAsia="es-EC"/>
              </w:rPr>
              <w:t xml:space="preserve">l ticket generado </w:t>
            </w:r>
          </w:p>
        </w:tc>
      </w:tr>
      <w:tr w:rsidR="00FA41B7" w:rsidRPr="00F03AE2" w14:paraId="2F8D3467" w14:textId="77777777" w:rsidTr="00A86146">
        <w:trPr>
          <w:trHeight w:val="300"/>
          <w:jc w:val="center"/>
        </w:trPr>
        <w:tc>
          <w:tcPr>
            <w:tcW w:w="0" w:type="auto"/>
            <w:shd w:val="clear" w:color="auto" w:fill="auto"/>
          </w:tcPr>
          <w:p w14:paraId="35DF6CF6" w14:textId="77777777" w:rsidR="00FA41B7" w:rsidRPr="00F03AE2" w:rsidRDefault="00FA41B7"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0</w:t>
            </w:r>
          </w:p>
        </w:tc>
        <w:tc>
          <w:tcPr>
            <w:tcW w:w="7532" w:type="dxa"/>
            <w:shd w:val="clear" w:color="auto" w:fill="auto"/>
          </w:tcPr>
          <w:p w14:paraId="5763ED23" w14:textId="77777777" w:rsidR="00FA41B7" w:rsidRPr="00F03AE2" w:rsidRDefault="00FA41B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Atención de un</w:t>
            </w:r>
            <w:r w:rsidR="00F03491" w:rsidRPr="00F03AE2">
              <w:rPr>
                <w:rFonts w:ascii="Times New Roman" w:eastAsia="Times New Roman" w:hAnsi="Times New Roman" w:cs="Times New Roman"/>
                <w:color w:val="000000"/>
                <w:sz w:val="18"/>
                <w:szCs w:val="18"/>
                <w:lang w:eastAsia="es-EC"/>
              </w:rPr>
              <w:t xml:space="preserve"> </w:t>
            </w:r>
            <w:r w:rsidRPr="00F03AE2">
              <w:rPr>
                <w:rFonts w:ascii="Times New Roman" w:eastAsia="Times New Roman" w:hAnsi="Times New Roman" w:cs="Times New Roman"/>
                <w:color w:val="000000"/>
                <w:sz w:val="18"/>
                <w:szCs w:val="18"/>
                <w:lang w:eastAsia="es-EC"/>
              </w:rPr>
              <w:t>ticket.</w:t>
            </w:r>
          </w:p>
        </w:tc>
      </w:tr>
      <w:tr w:rsidR="00FA41B7" w:rsidRPr="00F03AE2" w14:paraId="10040B15" w14:textId="77777777" w:rsidTr="00A86146">
        <w:trPr>
          <w:trHeight w:val="300"/>
          <w:jc w:val="center"/>
        </w:trPr>
        <w:tc>
          <w:tcPr>
            <w:tcW w:w="0" w:type="auto"/>
            <w:shd w:val="clear" w:color="auto" w:fill="auto"/>
            <w:hideMark/>
          </w:tcPr>
          <w:p w14:paraId="57202158" w14:textId="77777777" w:rsidR="00FA41B7" w:rsidRPr="00F03AE2" w:rsidRDefault="00FA41B7"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1</w:t>
            </w:r>
          </w:p>
        </w:tc>
        <w:tc>
          <w:tcPr>
            <w:tcW w:w="7532" w:type="dxa"/>
            <w:shd w:val="clear" w:color="auto" w:fill="auto"/>
          </w:tcPr>
          <w:p w14:paraId="06AC0337" w14:textId="77777777" w:rsidR="00FA41B7" w:rsidRPr="00F03AE2" w:rsidRDefault="00FA41B7"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Transferir un ticket.</w:t>
            </w:r>
          </w:p>
        </w:tc>
      </w:tr>
      <w:tr w:rsidR="00A86146" w:rsidRPr="00F03AE2" w14:paraId="34BAC4FC" w14:textId="77777777" w:rsidTr="00A86146">
        <w:trPr>
          <w:trHeight w:val="300"/>
          <w:jc w:val="center"/>
        </w:trPr>
        <w:tc>
          <w:tcPr>
            <w:tcW w:w="0" w:type="auto"/>
            <w:shd w:val="clear" w:color="auto" w:fill="auto"/>
            <w:hideMark/>
          </w:tcPr>
          <w:p w14:paraId="0629DDA7"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2</w:t>
            </w:r>
          </w:p>
        </w:tc>
        <w:tc>
          <w:tcPr>
            <w:tcW w:w="7532" w:type="dxa"/>
            <w:shd w:val="clear" w:color="auto" w:fill="auto"/>
          </w:tcPr>
          <w:p w14:paraId="0F290BEA"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hAnsi="Times New Roman" w:cs="Times New Roman"/>
                <w:sz w:val="18"/>
                <w:szCs w:val="18"/>
              </w:rPr>
              <w:t>Asignación de un ticket.</w:t>
            </w:r>
          </w:p>
        </w:tc>
      </w:tr>
      <w:tr w:rsidR="00A86146" w:rsidRPr="00F03AE2" w14:paraId="77B63126" w14:textId="77777777" w:rsidTr="00A86146">
        <w:trPr>
          <w:trHeight w:val="300"/>
          <w:jc w:val="center"/>
        </w:trPr>
        <w:tc>
          <w:tcPr>
            <w:tcW w:w="0" w:type="auto"/>
            <w:shd w:val="clear" w:color="auto" w:fill="auto"/>
            <w:hideMark/>
          </w:tcPr>
          <w:p w14:paraId="7C23BB21"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w:t>
            </w:r>
            <w:r w:rsidR="009777D5" w:rsidRPr="00F03AE2">
              <w:rPr>
                <w:rFonts w:ascii="Times New Roman" w:eastAsia="Times New Roman" w:hAnsi="Times New Roman" w:cs="Times New Roman"/>
                <w:color w:val="000000"/>
                <w:sz w:val="18"/>
                <w:szCs w:val="18"/>
                <w:lang w:eastAsia="es-EC"/>
              </w:rPr>
              <w:t>3</w:t>
            </w:r>
          </w:p>
        </w:tc>
        <w:tc>
          <w:tcPr>
            <w:tcW w:w="7532" w:type="dxa"/>
            <w:shd w:val="clear" w:color="auto" w:fill="auto"/>
          </w:tcPr>
          <w:p w14:paraId="01CEDB0D"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Transferir un ticket</w:t>
            </w:r>
          </w:p>
        </w:tc>
      </w:tr>
      <w:tr w:rsidR="00A86146" w:rsidRPr="00F03AE2" w14:paraId="14B18AD1" w14:textId="77777777" w:rsidTr="00A86146">
        <w:trPr>
          <w:trHeight w:val="300"/>
          <w:jc w:val="center"/>
        </w:trPr>
        <w:tc>
          <w:tcPr>
            <w:tcW w:w="0" w:type="auto"/>
            <w:shd w:val="clear" w:color="auto" w:fill="auto"/>
            <w:hideMark/>
          </w:tcPr>
          <w:p w14:paraId="23887E30"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4</w:t>
            </w:r>
          </w:p>
        </w:tc>
        <w:tc>
          <w:tcPr>
            <w:tcW w:w="7532" w:type="dxa"/>
            <w:shd w:val="clear" w:color="auto" w:fill="auto"/>
          </w:tcPr>
          <w:p w14:paraId="465DB9E6"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 xml:space="preserve">Creación de </w:t>
            </w:r>
            <w:r w:rsidR="00F03491" w:rsidRPr="00F03AE2">
              <w:rPr>
                <w:rFonts w:ascii="Times New Roman" w:eastAsia="Times New Roman" w:hAnsi="Times New Roman" w:cs="Times New Roman"/>
                <w:color w:val="000000"/>
                <w:sz w:val="18"/>
                <w:szCs w:val="18"/>
                <w:lang w:eastAsia="es-EC"/>
              </w:rPr>
              <w:t>bitácora</w:t>
            </w:r>
            <w:r w:rsidRPr="00F03AE2">
              <w:rPr>
                <w:rFonts w:ascii="Times New Roman" w:eastAsia="Times New Roman" w:hAnsi="Times New Roman" w:cs="Times New Roman"/>
                <w:color w:val="000000"/>
                <w:sz w:val="18"/>
                <w:szCs w:val="18"/>
                <w:lang w:eastAsia="es-EC"/>
              </w:rPr>
              <w:t xml:space="preserve"> de ticket.</w:t>
            </w:r>
          </w:p>
        </w:tc>
      </w:tr>
      <w:tr w:rsidR="00A86146" w:rsidRPr="00F03AE2" w14:paraId="32793F8A" w14:textId="77777777" w:rsidTr="00A86146">
        <w:trPr>
          <w:trHeight w:val="300"/>
          <w:jc w:val="center"/>
        </w:trPr>
        <w:tc>
          <w:tcPr>
            <w:tcW w:w="0" w:type="auto"/>
            <w:shd w:val="clear" w:color="auto" w:fill="auto"/>
            <w:hideMark/>
          </w:tcPr>
          <w:p w14:paraId="7A273ABB"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5</w:t>
            </w:r>
          </w:p>
        </w:tc>
        <w:tc>
          <w:tcPr>
            <w:tcW w:w="7532" w:type="dxa"/>
            <w:shd w:val="clear" w:color="auto" w:fill="auto"/>
          </w:tcPr>
          <w:p w14:paraId="4E050AB9"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Cambio de estado del ticket.</w:t>
            </w:r>
          </w:p>
        </w:tc>
      </w:tr>
      <w:tr w:rsidR="00A86146" w:rsidRPr="00F03AE2" w14:paraId="1A9C814D" w14:textId="77777777" w:rsidTr="00A86146">
        <w:trPr>
          <w:trHeight w:val="285"/>
          <w:jc w:val="center"/>
        </w:trPr>
        <w:tc>
          <w:tcPr>
            <w:tcW w:w="0" w:type="auto"/>
            <w:shd w:val="clear" w:color="auto" w:fill="auto"/>
          </w:tcPr>
          <w:p w14:paraId="70874CEC"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6</w:t>
            </w:r>
          </w:p>
        </w:tc>
        <w:tc>
          <w:tcPr>
            <w:tcW w:w="7532" w:type="dxa"/>
            <w:shd w:val="clear" w:color="auto" w:fill="auto"/>
          </w:tcPr>
          <w:p w14:paraId="119EF7FE"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Búsqueda de tickets.</w:t>
            </w:r>
          </w:p>
        </w:tc>
      </w:tr>
      <w:tr w:rsidR="00A86146" w:rsidRPr="00F03AE2" w14:paraId="3AE1E1E8" w14:textId="77777777" w:rsidTr="00A86146">
        <w:trPr>
          <w:trHeight w:val="285"/>
          <w:jc w:val="center"/>
        </w:trPr>
        <w:tc>
          <w:tcPr>
            <w:tcW w:w="0" w:type="auto"/>
            <w:gridSpan w:val="2"/>
            <w:shd w:val="clear" w:color="auto" w:fill="auto"/>
          </w:tcPr>
          <w:p w14:paraId="01191907" w14:textId="77777777" w:rsidR="00A73387" w:rsidRPr="00F03AE2" w:rsidRDefault="00A86146" w:rsidP="008B3AA5">
            <w:pPr>
              <w:spacing w:after="0" w:line="360" w:lineRule="auto"/>
              <w:rPr>
                <w:rFonts w:ascii="Times New Roman" w:eastAsia="Times New Roman" w:hAnsi="Times New Roman" w:cs="Times New Roman"/>
                <w:b/>
                <w:color w:val="000000"/>
                <w:sz w:val="18"/>
                <w:szCs w:val="18"/>
                <w:lang w:eastAsia="es-EC"/>
              </w:rPr>
            </w:pPr>
            <w:r w:rsidRPr="00F03AE2">
              <w:rPr>
                <w:rFonts w:ascii="Times New Roman" w:eastAsia="Times New Roman" w:hAnsi="Times New Roman" w:cs="Times New Roman"/>
                <w:b/>
                <w:color w:val="000000"/>
                <w:sz w:val="18"/>
                <w:szCs w:val="18"/>
                <w:lang w:eastAsia="es-EC"/>
              </w:rPr>
              <w:t>SPRINT 3</w:t>
            </w:r>
          </w:p>
        </w:tc>
      </w:tr>
      <w:tr w:rsidR="00A86146" w:rsidRPr="00F03AE2" w14:paraId="731EFBC9" w14:textId="77777777" w:rsidTr="00A86146">
        <w:trPr>
          <w:trHeight w:val="300"/>
          <w:jc w:val="center"/>
        </w:trPr>
        <w:tc>
          <w:tcPr>
            <w:tcW w:w="0" w:type="auto"/>
            <w:shd w:val="clear" w:color="auto" w:fill="auto"/>
          </w:tcPr>
          <w:p w14:paraId="06A45C40"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w:t>
            </w:r>
            <w:r w:rsidR="009777D5" w:rsidRPr="00F03AE2">
              <w:rPr>
                <w:rFonts w:ascii="Times New Roman" w:eastAsia="Times New Roman" w:hAnsi="Times New Roman" w:cs="Times New Roman"/>
                <w:color w:val="000000"/>
                <w:sz w:val="18"/>
                <w:szCs w:val="18"/>
                <w:lang w:eastAsia="es-EC"/>
              </w:rPr>
              <w:t>7</w:t>
            </w:r>
          </w:p>
        </w:tc>
        <w:tc>
          <w:tcPr>
            <w:tcW w:w="7532" w:type="dxa"/>
            <w:shd w:val="clear" w:color="auto" w:fill="auto"/>
          </w:tcPr>
          <w:p w14:paraId="6A73AF75"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con la lista de todos tickets creados.</w:t>
            </w:r>
          </w:p>
        </w:tc>
      </w:tr>
      <w:tr w:rsidR="00A86146" w:rsidRPr="00F03AE2" w14:paraId="389FB7C2" w14:textId="77777777" w:rsidTr="00A86146">
        <w:trPr>
          <w:trHeight w:val="300"/>
          <w:jc w:val="center"/>
        </w:trPr>
        <w:tc>
          <w:tcPr>
            <w:tcW w:w="0" w:type="auto"/>
            <w:shd w:val="clear" w:color="auto" w:fill="auto"/>
          </w:tcPr>
          <w:p w14:paraId="06AE3786"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8</w:t>
            </w:r>
          </w:p>
        </w:tc>
        <w:tc>
          <w:tcPr>
            <w:tcW w:w="7532" w:type="dxa"/>
            <w:shd w:val="clear" w:color="auto" w:fill="auto"/>
          </w:tcPr>
          <w:p w14:paraId="6494B990"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w:t>
            </w:r>
            <w:r w:rsidR="00A86146" w:rsidRPr="00F03AE2">
              <w:rPr>
                <w:rFonts w:ascii="Times New Roman" w:eastAsia="Times New Roman" w:hAnsi="Times New Roman" w:cs="Times New Roman"/>
                <w:color w:val="000000"/>
                <w:sz w:val="18"/>
                <w:szCs w:val="18"/>
                <w:lang w:eastAsia="es-EC"/>
              </w:rPr>
              <w:t>eporte con la lista de todos tickets nuevos.</w:t>
            </w:r>
          </w:p>
        </w:tc>
      </w:tr>
      <w:tr w:rsidR="00A86146" w:rsidRPr="00F03AE2" w14:paraId="00E10B20" w14:textId="77777777" w:rsidTr="00A86146">
        <w:trPr>
          <w:trHeight w:val="300"/>
          <w:jc w:val="center"/>
        </w:trPr>
        <w:tc>
          <w:tcPr>
            <w:tcW w:w="0" w:type="auto"/>
            <w:shd w:val="clear" w:color="auto" w:fill="auto"/>
          </w:tcPr>
          <w:p w14:paraId="62595D46"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29</w:t>
            </w:r>
          </w:p>
        </w:tc>
        <w:tc>
          <w:tcPr>
            <w:tcW w:w="7532" w:type="dxa"/>
            <w:shd w:val="clear" w:color="auto" w:fill="auto"/>
          </w:tcPr>
          <w:p w14:paraId="195C316E"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con la lista de todos tickets abiertos.</w:t>
            </w:r>
          </w:p>
        </w:tc>
      </w:tr>
      <w:tr w:rsidR="00A86146" w:rsidRPr="00F03AE2" w14:paraId="76871CFE" w14:textId="77777777" w:rsidTr="00A86146">
        <w:trPr>
          <w:trHeight w:val="300"/>
          <w:jc w:val="center"/>
        </w:trPr>
        <w:tc>
          <w:tcPr>
            <w:tcW w:w="0" w:type="auto"/>
            <w:shd w:val="clear" w:color="auto" w:fill="auto"/>
          </w:tcPr>
          <w:p w14:paraId="54748D03"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0</w:t>
            </w:r>
          </w:p>
        </w:tc>
        <w:tc>
          <w:tcPr>
            <w:tcW w:w="7532" w:type="dxa"/>
            <w:shd w:val="clear" w:color="auto" w:fill="auto"/>
          </w:tcPr>
          <w:p w14:paraId="16528363" w14:textId="77777777" w:rsidR="00A86146" w:rsidRPr="00F03AE2" w:rsidRDefault="009777D5" w:rsidP="008B3AA5">
            <w:pPr>
              <w:spacing w:after="0" w:line="360" w:lineRule="auto"/>
              <w:jc w:val="both"/>
              <w:rPr>
                <w:rFonts w:ascii="Times New Roman" w:hAnsi="Times New Roman" w:cs="Times New Roman"/>
                <w:b/>
                <w:sz w:val="18"/>
                <w:szCs w:val="18"/>
              </w:rPr>
            </w:pPr>
            <w:r w:rsidRPr="00F03AE2">
              <w:rPr>
                <w:rFonts w:ascii="Times New Roman" w:hAnsi="Times New Roman" w:cs="Times New Roman"/>
                <w:sz w:val="18"/>
                <w:szCs w:val="18"/>
              </w:rPr>
              <w:t>Reporte</w:t>
            </w:r>
            <w:r w:rsidR="00A86146" w:rsidRPr="00F03AE2">
              <w:rPr>
                <w:rFonts w:ascii="Times New Roman" w:hAnsi="Times New Roman" w:cs="Times New Roman"/>
                <w:sz w:val="18"/>
                <w:szCs w:val="18"/>
              </w:rPr>
              <w:t xml:space="preserve"> con la lista de todos tickets cerrados.</w:t>
            </w:r>
          </w:p>
        </w:tc>
      </w:tr>
      <w:tr w:rsidR="00A86146" w:rsidRPr="00F03AE2" w14:paraId="2995BC7B" w14:textId="77777777" w:rsidTr="00A86146">
        <w:trPr>
          <w:trHeight w:val="300"/>
          <w:jc w:val="center"/>
        </w:trPr>
        <w:tc>
          <w:tcPr>
            <w:tcW w:w="0" w:type="auto"/>
            <w:shd w:val="clear" w:color="auto" w:fill="auto"/>
          </w:tcPr>
          <w:p w14:paraId="387026AC"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1</w:t>
            </w:r>
          </w:p>
        </w:tc>
        <w:tc>
          <w:tcPr>
            <w:tcW w:w="7532" w:type="dxa"/>
            <w:shd w:val="clear" w:color="auto" w:fill="auto"/>
          </w:tcPr>
          <w:p w14:paraId="41886BA0"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con la lista de tickets por área DTIC.</w:t>
            </w:r>
          </w:p>
        </w:tc>
      </w:tr>
      <w:tr w:rsidR="00A86146" w:rsidRPr="00F03AE2" w14:paraId="525B7C2D" w14:textId="77777777" w:rsidTr="00A86146">
        <w:trPr>
          <w:trHeight w:val="300"/>
          <w:jc w:val="center"/>
        </w:trPr>
        <w:tc>
          <w:tcPr>
            <w:tcW w:w="0" w:type="auto"/>
            <w:shd w:val="clear" w:color="auto" w:fill="auto"/>
          </w:tcPr>
          <w:p w14:paraId="706C8EFA"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2</w:t>
            </w:r>
          </w:p>
        </w:tc>
        <w:tc>
          <w:tcPr>
            <w:tcW w:w="7532" w:type="dxa"/>
            <w:shd w:val="clear" w:color="auto" w:fill="auto"/>
          </w:tcPr>
          <w:p w14:paraId="0FB5F3ED"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con la lista de tickets del área.</w:t>
            </w:r>
          </w:p>
        </w:tc>
      </w:tr>
      <w:tr w:rsidR="00A86146" w:rsidRPr="00F03AE2" w14:paraId="3A7885FC" w14:textId="77777777" w:rsidTr="00A86146">
        <w:trPr>
          <w:trHeight w:val="300"/>
          <w:jc w:val="center"/>
        </w:trPr>
        <w:tc>
          <w:tcPr>
            <w:tcW w:w="0" w:type="auto"/>
            <w:shd w:val="clear" w:color="auto" w:fill="auto"/>
          </w:tcPr>
          <w:p w14:paraId="1AB7A337"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3</w:t>
            </w:r>
          </w:p>
        </w:tc>
        <w:tc>
          <w:tcPr>
            <w:tcW w:w="7532" w:type="dxa"/>
            <w:shd w:val="clear" w:color="auto" w:fill="auto"/>
          </w:tcPr>
          <w:p w14:paraId="11FD38CB"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con la lista de tickets por Dependencia o Facultad ESPOCH</w:t>
            </w:r>
          </w:p>
        </w:tc>
      </w:tr>
      <w:tr w:rsidR="00A86146" w:rsidRPr="00F03AE2" w14:paraId="1160CFA9" w14:textId="77777777" w:rsidTr="00A86146">
        <w:trPr>
          <w:trHeight w:val="300"/>
          <w:jc w:val="center"/>
        </w:trPr>
        <w:tc>
          <w:tcPr>
            <w:tcW w:w="0" w:type="auto"/>
            <w:shd w:val="clear" w:color="auto" w:fill="auto"/>
          </w:tcPr>
          <w:p w14:paraId="3CB8DDE7"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4</w:t>
            </w:r>
          </w:p>
        </w:tc>
        <w:tc>
          <w:tcPr>
            <w:tcW w:w="7532" w:type="dxa"/>
            <w:shd w:val="clear" w:color="auto" w:fill="auto"/>
          </w:tcPr>
          <w:p w14:paraId="1B25BA17"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F03491" w:rsidRPr="00F03AE2">
              <w:rPr>
                <w:rFonts w:ascii="Times New Roman" w:eastAsia="Times New Roman" w:hAnsi="Times New Roman" w:cs="Times New Roman"/>
                <w:color w:val="000000"/>
                <w:sz w:val="18"/>
                <w:szCs w:val="18"/>
                <w:lang w:eastAsia="es-EC"/>
              </w:rPr>
              <w:t xml:space="preserve"> </w:t>
            </w:r>
            <w:r w:rsidRPr="00F03AE2">
              <w:rPr>
                <w:rFonts w:ascii="Times New Roman" w:eastAsia="Times New Roman" w:hAnsi="Times New Roman" w:cs="Times New Roman"/>
                <w:color w:val="000000"/>
                <w:sz w:val="18"/>
                <w:szCs w:val="18"/>
                <w:lang w:eastAsia="es-EC"/>
              </w:rPr>
              <w:t xml:space="preserve">de la </w:t>
            </w:r>
            <w:r w:rsidR="00F03491" w:rsidRPr="00F03AE2">
              <w:rPr>
                <w:rFonts w:ascii="Times New Roman" w:eastAsia="Times New Roman" w:hAnsi="Times New Roman" w:cs="Times New Roman"/>
                <w:color w:val="000000"/>
                <w:sz w:val="18"/>
                <w:szCs w:val="18"/>
                <w:lang w:eastAsia="es-EC"/>
              </w:rPr>
              <w:t>bitácora</w:t>
            </w:r>
            <w:r w:rsidRPr="00F03AE2">
              <w:rPr>
                <w:rFonts w:ascii="Times New Roman" w:eastAsia="Times New Roman" w:hAnsi="Times New Roman" w:cs="Times New Roman"/>
                <w:color w:val="000000"/>
                <w:sz w:val="18"/>
                <w:szCs w:val="18"/>
                <w:lang w:eastAsia="es-EC"/>
              </w:rPr>
              <w:t xml:space="preserve"> del ticket.</w:t>
            </w:r>
          </w:p>
        </w:tc>
      </w:tr>
      <w:tr w:rsidR="00A86146" w:rsidRPr="00F03AE2" w14:paraId="5609DB3D" w14:textId="77777777" w:rsidTr="00A86146">
        <w:trPr>
          <w:trHeight w:val="300"/>
          <w:jc w:val="center"/>
        </w:trPr>
        <w:tc>
          <w:tcPr>
            <w:tcW w:w="0" w:type="auto"/>
            <w:shd w:val="clear" w:color="auto" w:fill="auto"/>
          </w:tcPr>
          <w:p w14:paraId="4A0B4EED" w14:textId="77777777" w:rsidR="00A86146" w:rsidRPr="00F03AE2" w:rsidRDefault="009777D5"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5</w:t>
            </w:r>
          </w:p>
        </w:tc>
        <w:tc>
          <w:tcPr>
            <w:tcW w:w="7532" w:type="dxa"/>
            <w:shd w:val="clear" w:color="auto" w:fill="auto"/>
          </w:tcPr>
          <w:p w14:paraId="2EDFAD58" w14:textId="77777777" w:rsidR="00A86146" w:rsidRPr="00F03AE2" w:rsidRDefault="009777D5"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w:t>
            </w:r>
            <w:r w:rsidR="00A86146" w:rsidRPr="00F03AE2">
              <w:rPr>
                <w:rFonts w:ascii="Times New Roman" w:eastAsia="Times New Roman" w:hAnsi="Times New Roman" w:cs="Times New Roman"/>
                <w:color w:val="000000"/>
                <w:sz w:val="18"/>
                <w:szCs w:val="18"/>
                <w:lang w:eastAsia="es-EC"/>
              </w:rPr>
              <w:t xml:space="preserve"> del </w:t>
            </w:r>
            <w:r w:rsidR="00E21810" w:rsidRPr="00F03AE2">
              <w:rPr>
                <w:rFonts w:ascii="Times New Roman" w:eastAsia="Times New Roman" w:hAnsi="Times New Roman" w:cs="Times New Roman"/>
                <w:color w:val="000000"/>
                <w:sz w:val="18"/>
                <w:szCs w:val="18"/>
                <w:lang w:eastAsia="es-EC"/>
              </w:rPr>
              <w:t>ticket generado o atendido.</w:t>
            </w:r>
          </w:p>
        </w:tc>
      </w:tr>
      <w:tr w:rsidR="00E21810" w:rsidRPr="00F03AE2" w14:paraId="1511BD2B" w14:textId="77777777" w:rsidTr="00A86146">
        <w:trPr>
          <w:trHeight w:val="300"/>
          <w:jc w:val="center"/>
        </w:trPr>
        <w:tc>
          <w:tcPr>
            <w:tcW w:w="0" w:type="auto"/>
            <w:shd w:val="clear" w:color="auto" w:fill="auto"/>
          </w:tcPr>
          <w:p w14:paraId="532C9DEF" w14:textId="77777777" w:rsidR="00E21810"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U36</w:t>
            </w:r>
          </w:p>
        </w:tc>
        <w:tc>
          <w:tcPr>
            <w:tcW w:w="7532" w:type="dxa"/>
            <w:shd w:val="clear" w:color="auto" w:fill="auto"/>
          </w:tcPr>
          <w:p w14:paraId="71B3AD71" w14:textId="77777777" w:rsidR="00E21810" w:rsidRPr="00F03AE2" w:rsidRDefault="00E21810"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eporte de tickets por técnico.</w:t>
            </w:r>
          </w:p>
        </w:tc>
      </w:tr>
      <w:tr w:rsidR="00A86146" w:rsidRPr="00F03AE2" w14:paraId="43B3F8C0" w14:textId="77777777" w:rsidTr="00A86146">
        <w:trPr>
          <w:trHeight w:val="300"/>
          <w:jc w:val="center"/>
        </w:trPr>
        <w:tc>
          <w:tcPr>
            <w:tcW w:w="0" w:type="auto"/>
            <w:shd w:val="clear" w:color="auto" w:fill="auto"/>
          </w:tcPr>
          <w:p w14:paraId="6492CA80" w14:textId="77777777" w:rsidR="00A86146" w:rsidRPr="00F03AE2" w:rsidRDefault="00A86146"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w:t>
            </w:r>
            <w:r w:rsidR="00E21810" w:rsidRPr="00F03AE2">
              <w:rPr>
                <w:rFonts w:ascii="Times New Roman" w:eastAsia="Times New Roman" w:hAnsi="Times New Roman" w:cs="Times New Roman"/>
                <w:color w:val="000000"/>
                <w:sz w:val="18"/>
                <w:szCs w:val="18"/>
                <w:lang w:eastAsia="es-EC"/>
              </w:rPr>
              <w:t>6</w:t>
            </w:r>
          </w:p>
        </w:tc>
        <w:tc>
          <w:tcPr>
            <w:tcW w:w="7532" w:type="dxa"/>
            <w:shd w:val="clear" w:color="auto" w:fill="auto"/>
          </w:tcPr>
          <w:p w14:paraId="6E6F6CF6" w14:textId="77777777" w:rsidR="00A86146" w:rsidRPr="00F03AE2" w:rsidRDefault="00A86146"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Elaboración del Manual de Usuario del SDSI-DTIC</w:t>
            </w:r>
          </w:p>
        </w:tc>
      </w:tr>
      <w:tr w:rsidR="00A86146" w:rsidRPr="00F03AE2" w14:paraId="11B6FC89" w14:textId="77777777" w:rsidTr="00A86146">
        <w:trPr>
          <w:trHeight w:val="300"/>
          <w:jc w:val="center"/>
        </w:trPr>
        <w:tc>
          <w:tcPr>
            <w:tcW w:w="0" w:type="auto"/>
            <w:shd w:val="clear" w:color="auto" w:fill="auto"/>
          </w:tcPr>
          <w:p w14:paraId="6A5AC06E" w14:textId="77777777" w:rsidR="00A86146"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7</w:t>
            </w:r>
          </w:p>
        </w:tc>
        <w:tc>
          <w:tcPr>
            <w:tcW w:w="7532" w:type="dxa"/>
            <w:shd w:val="clear" w:color="auto" w:fill="auto"/>
          </w:tcPr>
          <w:p w14:paraId="36951E45" w14:textId="77777777" w:rsidR="00A86146" w:rsidRPr="00F03AE2" w:rsidRDefault="00A86146"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Elaboración del Manual de Instalación del SDSI-DTIC</w:t>
            </w:r>
          </w:p>
        </w:tc>
      </w:tr>
      <w:tr w:rsidR="00A86146" w:rsidRPr="00F03AE2" w14:paraId="70EFA6C1" w14:textId="77777777" w:rsidTr="00A86146">
        <w:trPr>
          <w:trHeight w:val="300"/>
          <w:jc w:val="center"/>
        </w:trPr>
        <w:tc>
          <w:tcPr>
            <w:tcW w:w="0" w:type="auto"/>
            <w:shd w:val="clear" w:color="auto" w:fill="auto"/>
          </w:tcPr>
          <w:p w14:paraId="3402C17A" w14:textId="77777777" w:rsidR="00A86146" w:rsidRPr="00F03AE2" w:rsidRDefault="00E21810" w:rsidP="008B3AA5">
            <w:pPr>
              <w:spacing w:after="0" w:line="36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HT8</w:t>
            </w:r>
          </w:p>
        </w:tc>
        <w:tc>
          <w:tcPr>
            <w:tcW w:w="7532" w:type="dxa"/>
            <w:shd w:val="clear" w:color="auto" w:fill="auto"/>
          </w:tcPr>
          <w:p w14:paraId="68C53784" w14:textId="77777777" w:rsidR="00A86146" w:rsidRPr="00F03AE2" w:rsidRDefault="00A86146" w:rsidP="008B3AA5">
            <w:pPr>
              <w:spacing w:after="0" w:line="360" w:lineRule="auto"/>
              <w:jc w:val="both"/>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mplantación del Sistema</w:t>
            </w:r>
          </w:p>
        </w:tc>
      </w:tr>
    </w:tbl>
    <w:p w14:paraId="34DD3838" w14:textId="1F626512" w:rsidR="00E17CCC" w:rsidRPr="00F03AE2" w:rsidRDefault="004704C6"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sz w:val="16"/>
          <w:szCs w:val="24"/>
        </w:rPr>
        <w:t xml:space="preserve">: María José Samaniego </w:t>
      </w:r>
    </w:p>
    <w:p w14:paraId="25C28ACC" w14:textId="77777777" w:rsidR="00E17CCC" w:rsidRPr="00F03AE2" w:rsidRDefault="00E17CCC" w:rsidP="008B3AA5">
      <w:pPr>
        <w:pStyle w:val="Prrafodelista"/>
        <w:spacing w:after="0" w:line="360" w:lineRule="auto"/>
        <w:ind w:left="360"/>
        <w:jc w:val="center"/>
        <w:rPr>
          <w:rFonts w:ascii="Times New Roman" w:hAnsi="Times New Roman" w:cs="Times New Roman"/>
          <w:sz w:val="24"/>
          <w:szCs w:val="24"/>
        </w:rPr>
      </w:pPr>
    </w:p>
    <w:p w14:paraId="591D0B8B" w14:textId="77777777" w:rsidR="00007D9D" w:rsidRPr="00F03AE2" w:rsidRDefault="0001553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Sprint </w:t>
      </w:r>
      <w:r w:rsidR="007C0729" w:rsidRPr="00F03AE2">
        <w:rPr>
          <w:rFonts w:ascii="Times New Roman" w:hAnsi="Times New Roman" w:cs="Times New Roman"/>
          <w:szCs w:val="24"/>
        </w:rPr>
        <w:t xml:space="preserve">0, contiene </w:t>
      </w:r>
      <w:r w:rsidR="00E21810" w:rsidRPr="00F03AE2">
        <w:rPr>
          <w:rFonts w:ascii="Times New Roman" w:hAnsi="Times New Roman" w:cs="Times New Roman"/>
          <w:szCs w:val="24"/>
        </w:rPr>
        <w:t>5</w:t>
      </w:r>
      <w:r w:rsidR="007C0729" w:rsidRPr="00F03AE2">
        <w:rPr>
          <w:rFonts w:ascii="Times New Roman" w:hAnsi="Times New Roman" w:cs="Times New Roman"/>
          <w:szCs w:val="24"/>
        </w:rPr>
        <w:t xml:space="preserve"> historias técnicas las cuales corresponden al diseño de la solución del Sistema de Seguimiento de Incidentes para la infraestructura de redes de la ESPOCH.</w:t>
      </w:r>
      <w:r w:rsidR="00F03491" w:rsidRPr="00F03AE2">
        <w:rPr>
          <w:rFonts w:ascii="Times New Roman" w:hAnsi="Times New Roman" w:cs="Times New Roman"/>
          <w:szCs w:val="24"/>
        </w:rPr>
        <w:t xml:space="preserve"> </w:t>
      </w:r>
      <w:r w:rsidRPr="00F03AE2">
        <w:rPr>
          <w:rFonts w:ascii="Times New Roman" w:hAnsi="Times New Roman" w:cs="Times New Roman"/>
          <w:szCs w:val="24"/>
        </w:rPr>
        <w:t xml:space="preserve">El Sprint 1 </w:t>
      </w:r>
      <w:r w:rsidR="00377349" w:rsidRPr="00F03AE2">
        <w:rPr>
          <w:rFonts w:ascii="Times New Roman" w:hAnsi="Times New Roman" w:cs="Times New Roman"/>
          <w:szCs w:val="24"/>
        </w:rPr>
        <w:t xml:space="preserve">contiene 16 historias de usuario, que en conjunto forman el </w:t>
      </w:r>
      <w:r w:rsidR="00DE1A50" w:rsidRPr="00F03AE2">
        <w:rPr>
          <w:rFonts w:ascii="Times New Roman" w:hAnsi="Times New Roman" w:cs="Times New Roman"/>
          <w:szCs w:val="24"/>
        </w:rPr>
        <w:t>módulo</w:t>
      </w:r>
      <w:r w:rsidR="00377349" w:rsidRPr="00F03AE2">
        <w:rPr>
          <w:rFonts w:ascii="Times New Roman" w:hAnsi="Times New Roman" w:cs="Times New Roman"/>
          <w:szCs w:val="24"/>
        </w:rPr>
        <w:t xml:space="preserve"> de administración de usuarios y de </w:t>
      </w:r>
      <w:r w:rsidR="00DE1A50" w:rsidRPr="00F03AE2">
        <w:rPr>
          <w:rFonts w:ascii="Times New Roman" w:hAnsi="Times New Roman" w:cs="Times New Roman"/>
          <w:szCs w:val="24"/>
        </w:rPr>
        <w:t>información</w:t>
      </w:r>
      <w:r w:rsidR="00377349" w:rsidRPr="00F03AE2">
        <w:rPr>
          <w:rFonts w:ascii="Times New Roman" w:hAnsi="Times New Roman" w:cs="Times New Roman"/>
          <w:szCs w:val="24"/>
        </w:rPr>
        <w:t xml:space="preserve"> de los tickets.</w:t>
      </w:r>
      <w:r w:rsidR="00F03491" w:rsidRPr="00F03AE2">
        <w:rPr>
          <w:rFonts w:ascii="Times New Roman" w:hAnsi="Times New Roman" w:cs="Times New Roman"/>
          <w:szCs w:val="24"/>
        </w:rPr>
        <w:t xml:space="preserve"> </w:t>
      </w:r>
    </w:p>
    <w:p w14:paraId="17B70425" w14:textId="77777777" w:rsidR="00007D9D" w:rsidRPr="00F03AE2" w:rsidRDefault="00007D9D" w:rsidP="008B3AA5">
      <w:pPr>
        <w:spacing w:after="0" w:line="360" w:lineRule="auto"/>
        <w:jc w:val="both"/>
        <w:rPr>
          <w:rFonts w:ascii="Times New Roman" w:hAnsi="Times New Roman" w:cs="Times New Roman"/>
          <w:szCs w:val="24"/>
        </w:rPr>
      </w:pPr>
    </w:p>
    <w:p w14:paraId="33536E68" w14:textId="4A50C589" w:rsidR="00DE1A50" w:rsidRPr="00F03AE2" w:rsidRDefault="0001553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Sprint 2 </w:t>
      </w:r>
      <w:r w:rsidR="00DE1A50" w:rsidRPr="00F03AE2">
        <w:rPr>
          <w:rFonts w:ascii="Times New Roman" w:hAnsi="Times New Roman" w:cs="Times New Roman"/>
          <w:szCs w:val="24"/>
        </w:rPr>
        <w:t>contiene 11 historias de usuario, que forman el módulo de seguimiento de incidentes.</w:t>
      </w:r>
    </w:p>
    <w:p w14:paraId="22BF4B66" w14:textId="77777777" w:rsidR="00DE1A50" w:rsidRPr="00F03AE2" w:rsidRDefault="00DE1A50" w:rsidP="008B3AA5">
      <w:pPr>
        <w:spacing w:after="0" w:line="360" w:lineRule="auto"/>
        <w:jc w:val="both"/>
        <w:rPr>
          <w:rFonts w:ascii="Times New Roman" w:hAnsi="Times New Roman" w:cs="Times New Roman"/>
          <w:szCs w:val="24"/>
        </w:rPr>
      </w:pPr>
    </w:p>
    <w:p w14:paraId="1FBC43B3" w14:textId="77777777" w:rsidR="00015539" w:rsidRPr="00F03AE2" w:rsidRDefault="00DE1A50"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Y por último e</w:t>
      </w:r>
      <w:r w:rsidR="00015539" w:rsidRPr="00F03AE2">
        <w:rPr>
          <w:rFonts w:ascii="Times New Roman" w:hAnsi="Times New Roman" w:cs="Times New Roman"/>
          <w:szCs w:val="24"/>
        </w:rPr>
        <w:t xml:space="preserve">l Sprint 3 </w:t>
      </w:r>
      <w:r w:rsidRPr="00F03AE2">
        <w:rPr>
          <w:rFonts w:ascii="Times New Roman" w:hAnsi="Times New Roman" w:cs="Times New Roman"/>
          <w:szCs w:val="24"/>
        </w:rPr>
        <w:t xml:space="preserve"> con 12 de historias, divididas en 3 historias técnicas y 9 historias de usuario para el módulo de reportes del sistema, además de la implantación del sistema en la Dirección de T</w:t>
      </w:r>
      <w:r w:rsidR="004444F4" w:rsidRPr="00F03AE2">
        <w:rPr>
          <w:rFonts w:ascii="Times New Roman" w:hAnsi="Times New Roman" w:cs="Times New Roman"/>
          <w:szCs w:val="24"/>
        </w:rPr>
        <w:t>e</w:t>
      </w:r>
      <w:r w:rsidRPr="00F03AE2">
        <w:rPr>
          <w:rFonts w:ascii="Times New Roman" w:hAnsi="Times New Roman" w:cs="Times New Roman"/>
          <w:szCs w:val="24"/>
        </w:rPr>
        <w:t>cnologías de la Información y Comunicación de la ESPOCH, con sus correspondientes manuales.</w:t>
      </w:r>
    </w:p>
    <w:p w14:paraId="147DF3FC" w14:textId="77777777" w:rsidR="00141F87" w:rsidRPr="00F03AE2" w:rsidRDefault="00141F87" w:rsidP="008B3AA5">
      <w:pPr>
        <w:spacing w:after="0" w:line="360" w:lineRule="auto"/>
        <w:jc w:val="both"/>
        <w:rPr>
          <w:rFonts w:ascii="Times New Roman" w:hAnsi="Times New Roman" w:cs="Times New Roman"/>
          <w:szCs w:val="24"/>
        </w:rPr>
      </w:pPr>
    </w:p>
    <w:p w14:paraId="3F05C8BD" w14:textId="77777777" w:rsidR="00EC738D" w:rsidRPr="00F03AE2" w:rsidRDefault="0085238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A continuación se detalla el primer sprint del sistema, dentro del cual se asignó las historias técnicas y a ellas las tareas de ingeniería que se realizaron en el mismo.</w:t>
      </w:r>
    </w:p>
    <w:p w14:paraId="5BF2CB5B" w14:textId="77777777" w:rsidR="00141F87" w:rsidRPr="00F03AE2" w:rsidRDefault="00141F87" w:rsidP="008B3AA5">
      <w:pPr>
        <w:spacing w:after="0" w:line="360" w:lineRule="auto"/>
        <w:jc w:val="both"/>
        <w:rPr>
          <w:rFonts w:ascii="Times New Roman" w:hAnsi="Times New Roman" w:cs="Times New Roman"/>
          <w:szCs w:val="24"/>
        </w:rPr>
      </w:pPr>
    </w:p>
    <w:p w14:paraId="4C516EB6" w14:textId="4262888B" w:rsidR="0088186D" w:rsidRPr="00F03AE2" w:rsidRDefault="00007D9D" w:rsidP="00F53C45">
      <w:pPr>
        <w:pStyle w:val="11"/>
        <w:numPr>
          <w:ilvl w:val="1"/>
          <w:numId w:val="100"/>
        </w:numPr>
        <w:spacing w:before="0" w:line="360" w:lineRule="auto"/>
        <w:rPr>
          <w:rFonts w:cs="Times New Roman"/>
          <w:szCs w:val="24"/>
        </w:rPr>
      </w:pPr>
      <w:bookmarkStart w:id="243" w:name="_Toc421023297"/>
      <w:bookmarkStart w:id="244" w:name="_Toc425344941"/>
      <w:r w:rsidRPr="00F03AE2">
        <w:rPr>
          <w:rFonts w:cs="Times New Roman"/>
          <w:szCs w:val="24"/>
        </w:rPr>
        <w:t>Sprint</w:t>
      </w:r>
      <w:bookmarkEnd w:id="243"/>
      <w:r w:rsidRPr="00F03AE2">
        <w:rPr>
          <w:rFonts w:cs="Times New Roman"/>
          <w:szCs w:val="24"/>
        </w:rPr>
        <w:t>s</w:t>
      </w:r>
      <w:bookmarkEnd w:id="244"/>
    </w:p>
    <w:p w14:paraId="0C6CA82F" w14:textId="77777777" w:rsidR="00F26D8C" w:rsidRPr="00F03AE2" w:rsidRDefault="00F26D8C" w:rsidP="008B3AA5">
      <w:pPr>
        <w:spacing w:after="0" w:line="360" w:lineRule="auto"/>
        <w:rPr>
          <w:rFonts w:ascii="Times New Roman" w:hAnsi="Times New Roman" w:cs="Times New Roman"/>
          <w:szCs w:val="24"/>
        </w:rPr>
      </w:pPr>
    </w:p>
    <w:p w14:paraId="3F7CCCFF" w14:textId="00A329EC" w:rsidR="008E42E3" w:rsidRPr="00F03AE2" w:rsidRDefault="00D634F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Sprint Planning meeting realizado el día </w:t>
      </w:r>
      <w:r w:rsidR="00A900CE" w:rsidRPr="00F03AE2">
        <w:rPr>
          <w:rFonts w:ascii="Times New Roman" w:hAnsi="Times New Roman" w:cs="Times New Roman"/>
          <w:szCs w:val="24"/>
        </w:rPr>
        <w:t>05</w:t>
      </w:r>
      <w:r w:rsidRPr="00F03AE2">
        <w:rPr>
          <w:rFonts w:ascii="Times New Roman" w:hAnsi="Times New Roman" w:cs="Times New Roman"/>
          <w:szCs w:val="24"/>
        </w:rPr>
        <w:t xml:space="preserve"> de </w:t>
      </w:r>
      <w:r w:rsidR="00A900CE" w:rsidRPr="00F03AE2">
        <w:rPr>
          <w:rFonts w:ascii="Times New Roman" w:hAnsi="Times New Roman" w:cs="Times New Roman"/>
          <w:szCs w:val="24"/>
        </w:rPr>
        <w:t>enero</w:t>
      </w:r>
      <w:r w:rsidRPr="00F03AE2">
        <w:rPr>
          <w:rFonts w:ascii="Times New Roman" w:hAnsi="Times New Roman" w:cs="Times New Roman"/>
          <w:szCs w:val="24"/>
        </w:rPr>
        <w:t xml:space="preserve"> del 201</w:t>
      </w:r>
      <w:r w:rsidR="00A900CE" w:rsidRPr="00F03AE2">
        <w:rPr>
          <w:rFonts w:ascii="Times New Roman" w:hAnsi="Times New Roman" w:cs="Times New Roman"/>
          <w:szCs w:val="24"/>
        </w:rPr>
        <w:t>5</w:t>
      </w:r>
      <w:r w:rsidRPr="00F03AE2">
        <w:rPr>
          <w:rFonts w:ascii="Times New Roman" w:hAnsi="Times New Roman" w:cs="Times New Roman"/>
          <w:szCs w:val="24"/>
        </w:rPr>
        <w:t xml:space="preserve"> se definieron cada una de las tareas</w:t>
      </w:r>
      <w:r w:rsidR="00852387" w:rsidRPr="00F03AE2">
        <w:rPr>
          <w:rFonts w:ascii="Times New Roman" w:hAnsi="Times New Roman" w:cs="Times New Roman"/>
          <w:szCs w:val="24"/>
        </w:rPr>
        <w:t xml:space="preserve"> de ingeniería</w:t>
      </w:r>
      <w:r w:rsidRPr="00F03AE2">
        <w:rPr>
          <w:rFonts w:ascii="Times New Roman" w:hAnsi="Times New Roman" w:cs="Times New Roman"/>
          <w:szCs w:val="24"/>
        </w:rPr>
        <w:t xml:space="preserve"> dentro de cada historia técnica de esta iteración para dar comienzo al proyecto.</w:t>
      </w:r>
      <w:r w:rsidR="00F03491" w:rsidRPr="00F03AE2">
        <w:rPr>
          <w:rFonts w:ascii="Times New Roman" w:hAnsi="Times New Roman" w:cs="Times New Roman"/>
          <w:szCs w:val="24"/>
        </w:rPr>
        <w:t xml:space="preserve"> </w:t>
      </w:r>
      <w:r w:rsidRPr="00F03AE2">
        <w:rPr>
          <w:rFonts w:ascii="Times New Roman" w:hAnsi="Times New Roman" w:cs="Times New Roman"/>
          <w:szCs w:val="24"/>
        </w:rPr>
        <w:t xml:space="preserve">El Sprint Backlog de </w:t>
      </w:r>
      <w:r w:rsidR="003C06FA" w:rsidRPr="00F03AE2">
        <w:rPr>
          <w:rFonts w:ascii="Times New Roman" w:hAnsi="Times New Roman" w:cs="Times New Roman"/>
          <w:szCs w:val="24"/>
        </w:rPr>
        <w:t>las 4 iteraciones</w:t>
      </w:r>
      <w:r w:rsidR="00F03491" w:rsidRPr="00F03AE2">
        <w:rPr>
          <w:rFonts w:ascii="Times New Roman" w:hAnsi="Times New Roman" w:cs="Times New Roman"/>
          <w:szCs w:val="24"/>
        </w:rPr>
        <w:t xml:space="preserve"> </w:t>
      </w:r>
      <w:r w:rsidR="003C06FA" w:rsidRPr="00F03AE2">
        <w:rPr>
          <w:rFonts w:ascii="Times New Roman" w:hAnsi="Times New Roman" w:cs="Times New Roman"/>
          <w:szCs w:val="24"/>
        </w:rPr>
        <w:t>contiene</w:t>
      </w:r>
      <w:r w:rsidRPr="00F03AE2">
        <w:rPr>
          <w:rFonts w:ascii="Times New Roman" w:hAnsi="Times New Roman" w:cs="Times New Roman"/>
          <w:szCs w:val="24"/>
        </w:rPr>
        <w:t xml:space="preserve"> la información de todas las tareas</w:t>
      </w:r>
      <w:r w:rsidR="00F03491" w:rsidRPr="00F03AE2">
        <w:rPr>
          <w:rFonts w:ascii="Times New Roman" w:hAnsi="Times New Roman" w:cs="Times New Roman"/>
          <w:szCs w:val="24"/>
        </w:rPr>
        <w:t xml:space="preserve"> </w:t>
      </w:r>
      <w:r w:rsidRPr="00F03AE2">
        <w:rPr>
          <w:rFonts w:ascii="Times New Roman" w:hAnsi="Times New Roman" w:cs="Times New Roman"/>
          <w:szCs w:val="24"/>
        </w:rPr>
        <w:t xml:space="preserve">programadas </w:t>
      </w:r>
      <w:r w:rsidR="000766B6" w:rsidRPr="00F03AE2">
        <w:rPr>
          <w:rFonts w:ascii="Times New Roman" w:hAnsi="Times New Roman" w:cs="Times New Roman"/>
          <w:szCs w:val="24"/>
        </w:rPr>
        <w:t>(</w:t>
      </w:r>
      <w:r w:rsidR="00295561" w:rsidRPr="00F03AE2">
        <w:rPr>
          <w:rFonts w:ascii="Times New Roman" w:hAnsi="Times New Roman" w:cs="Times New Roman"/>
          <w:szCs w:val="24"/>
        </w:rPr>
        <w:t>Ver</w:t>
      </w:r>
      <w:r w:rsidR="000766B6" w:rsidRPr="00F03AE2">
        <w:rPr>
          <w:rFonts w:ascii="Times New Roman" w:hAnsi="Times New Roman" w:cs="Times New Roman"/>
          <w:szCs w:val="24"/>
        </w:rPr>
        <w:t xml:space="preserve"> Anexo B</w:t>
      </w:r>
      <w:r w:rsidR="00055E5D" w:rsidRPr="00F03AE2">
        <w:rPr>
          <w:rFonts w:ascii="Times New Roman" w:hAnsi="Times New Roman" w:cs="Times New Roman"/>
          <w:szCs w:val="24"/>
        </w:rPr>
        <w:t>3</w:t>
      </w:r>
      <w:r w:rsidR="000766B6" w:rsidRPr="00F03AE2">
        <w:rPr>
          <w:rFonts w:ascii="Times New Roman" w:hAnsi="Times New Roman" w:cs="Times New Roman"/>
          <w:szCs w:val="24"/>
        </w:rPr>
        <w:t xml:space="preserve">). </w:t>
      </w:r>
    </w:p>
    <w:p w14:paraId="31D115C6" w14:textId="77777777" w:rsidR="003C06FA" w:rsidRPr="00F03AE2" w:rsidRDefault="003C06FA" w:rsidP="008B3AA5">
      <w:pPr>
        <w:spacing w:after="0" w:line="360" w:lineRule="auto"/>
        <w:jc w:val="both"/>
        <w:rPr>
          <w:rFonts w:ascii="Times New Roman" w:hAnsi="Times New Roman" w:cs="Times New Roman"/>
          <w:szCs w:val="24"/>
        </w:rPr>
      </w:pPr>
    </w:p>
    <w:p w14:paraId="3D3D1D2E" w14:textId="29928101" w:rsidR="00852387" w:rsidRPr="00F03AE2" w:rsidRDefault="0085238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DE40BE" w:rsidRPr="00F03AE2">
        <w:rPr>
          <w:rFonts w:ascii="Times New Roman" w:hAnsi="Times New Roman" w:cs="Times New Roman"/>
          <w:szCs w:val="24"/>
        </w:rPr>
        <w:t>4-5</w:t>
      </w:r>
      <w:r w:rsidR="000E7F6A" w:rsidRPr="00F03AE2">
        <w:rPr>
          <w:rFonts w:ascii="Times New Roman" w:hAnsi="Times New Roman" w:cs="Times New Roman"/>
          <w:szCs w:val="24"/>
        </w:rPr>
        <w:t xml:space="preserve"> detalla la primera historia </w:t>
      </w:r>
      <w:r w:rsidRPr="00F03AE2">
        <w:rPr>
          <w:rFonts w:ascii="Times New Roman" w:hAnsi="Times New Roman" w:cs="Times New Roman"/>
          <w:szCs w:val="24"/>
        </w:rPr>
        <w:t xml:space="preserve">correspondiente al sprint 1 del sistema formada por: el identificador HU1, donde las primeras siglas identifican con orden ascendente; el usuario que tendrá acceso a esta funcionalidad,  un nombre breve y descriptivo, la prioridad del negocio la cual está establecida en el Product </w:t>
      </w:r>
      <w:r w:rsidR="004704C6" w:rsidRPr="00F03AE2">
        <w:rPr>
          <w:rFonts w:ascii="Times New Roman" w:hAnsi="Times New Roman" w:cs="Times New Roman"/>
          <w:szCs w:val="24"/>
        </w:rPr>
        <w:t>Backlog</w:t>
      </w:r>
      <w:r w:rsidRPr="00F03AE2">
        <w:rPr>
          <w:rFonts w:ascii="Times New Roman" w:hAnsi="Times New Roman" w:cs="Times New Roman"/>
          <w:szCs w:val="24"/>
        </w:rPr>
        <w:t>, el riesgo en el desarrollo establecida por el programador, los puntos asignados a la historia, la iteración a la que está asignada, el programador responsable, además de una descripción de lo que se desea realizar. Y las observaciones en el caso de que las hubiera.</w:t>
      </w:r>
    </w:p>
    <w:p w14:paraId="6FF00DC7" w14:textId="77777777" w:rsidR="002B3B16" w:rsidRPr="00F03AE2" w:rsidRDefault="002B3B16" w:rsidP="008B3AA5">
      <w:pPr>
        <w:pStyle w:val="Tablas"/>
        <w:spacing w:before="0" w:line="360" w:lineRule="auto"/>
        <w:jc w:val="left"/>
        <w:rPr>
          <w:rFonts w:eastAsiaTheme="minorHAnsi" w:cs="Times New Roman"/>
          <w:b w:val="0"/>
          <w:szCs w:val="24"/>
        </w:rPr>
      </w:pPr>
    </w:p>
    <w:p w14:paraId="333D7C8C" w14:textId="741B275C" w:rsidR="00BB406B" w:rsidRPr="00F03AE2" w:rsidRDefault="00652B40" w:rsidP="008B3AA5">
      <w:pPr>
        <w:pStyle w:val="Tablas"/>
        <w:spacing w:before="0" w:line="360" w:lineRule="auto"/>
        <w:jc w:val="left"/>
        <w:rPr>
          <w:rFonts w:cs="Times New Roman"/>
          <w:szCs w:val="24"/>
        </w:rPr>
      </w:pPr>
      <w:bookmarkStart w:id="245" w:name="_Toc426542904"/>
      <w:r w:rsidRPr="00F03AE2">
        <w:rPr>
          <w:rFonts w:cs="Times New Roman"/>
          <w:szCs w:val="24"/>
        </w:rPr>
        <w:t>Tabla</w:t>
      </w:r>
      <w:r w:rsidR="00BB406B" w:rsidRPr="00F03AE2">
        <w:rPr>
          <w:rFonts w:cs="Times New Roman"/>
          <w:szCs w:val="24"/>
        </w:rPr>
        <w:t xml:space="preserve"> </w:t>
      </w:r>
      <w:r w:rsidR="00DE40BE" w:rsidRPr="00F03AE2">
        <w:rPr>
          <w:rFonts w:cs="Times New Roman"/>
          <w:szCs w:val="24"/>
        </w:rPr>
        <w:t>4-</w:t>
      </w:r>
      <w:r w:rsidR="00007D9D" w:rsidRPr="00F03AE2">
        <w:rPr>
          <w:rFonts w:cs="Times New Roman"/>
          <w:szCs w:val="24"/>
        </w:rPr>
        <w:t>4</w:t>
      </w:r>
      <w:r w:rsidRPr="00F03AE2">
        <w:rPr>
          <w:rFonts w:cs="Times New Roman"/>
          <w:szCs w:val="24"/>
        </w:rPr>
        <w:t>:</w:t>
      </w:r>
      <w:r w:rsidR="00BB406B" w:rsidRPr="00F03AE2">
        <w:rPr>
          <w:rFonts w:cs="Times New Roman"/>
          <w:szCs w:val="24"/>
        </w:rPr>
        <w:t xml:space="preserve"> </w:t>
      </w:r>
      <w:r w:rsidR="004704C6" w:rsidRPr="00F03AE2">
        <w:rPr>
          <w:rFonts w:cs="Times New Roman"/>
          <w:b w:val="0"/>
          <w:szCs w:val="24"/>
        </w:rPr>
        <w:t>Historia técnica diseño de la base de datos</w:t>
      </w:r>
      <w:bookmarkEnd w:id="245"/>
    </w:p>
    <w:tbl>
      <w:tblPr>
        <w:tblStyle w:val="Tablaconcuadrcula"/>
        <w:tblW w:w="0" w:type="auto"/>
        <w:tblInd w:w="-5" w:type="dxa"/>
        <w:tblLook w:val="04A0" w:firstRow="1" w:lastRow="0" w:firstColumn="1" w:lastColumn="0" w:noHBand="0" w:noVBand="1"/>
      </w:tblPr>
      <w:tblGrid>
        <w:gridCol w:w="4259"/>
        <w:gridCol w:w="4240"/>
      </w:tblGrid>
      <w:tr w:rsidR="00BB406B" w:rsidRPr="00F03AE2" w14:paraId="1C91692C" w14:textId="77777777" w:rsidTr="002B3B16">
        <w:tc>
          <w:tcPr>
            <w:tcW w:w="8499" w:type="dxa"/>
            <w:gridSpan w:val="2"/>
          </w:tcPr>
          <w:p w14:paraId="58DFCB91" w14:textId="77777777" w:rsidR="00BB406B" w:rsidRPr="00F03AE2" w:rsidRDefault="00BB406B"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Historia Técnica</w:t>
            </w:r>
          </w:p>
        </w:tc>
      </w:tr>
      <w:tr w:rsidR="00EA787C" w:rsidRPr="00F03AE2" w14:paraId="6F911DEA" w14:textId="77777777" w:rsidTr="002B3B16">
        <w:tc>
          <w:tcPr>
            <w:tcW w:w="8499" w:type="dxa"/>
            <w:gridSpan w:val="2"/>
          </w:tcPr>
          <w:p w14:paraId="117C7B41" w14:textId="77777777" w:rsidR="00EA787C" w:rsidRPr="00F03AE2" w:rsidRDefault="00EA787C"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HT1</w:t>
            </w:r>
          </w:p>
        </w:tc>
      </w:tr>
      <w:tr w:rsidR="00BB406B" w:rsidRPr="00F03AE2" w14:paraId="79A6BB2D" w14:textId="77777777" w:rsidTr="002B3B16">
        <w:tc>
          <w:tcPr>
            <w:tcW w:w="8499" w:type="dxa"/>
            <w:gridSpan w:val="2"/>
          </w:tcPr>
          <w:p w14:paraId="2D3587C7"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4704C6" w:rsidRPr="00F03AE2">
              <w:rPr>
                <w:rFonts w:ascii="Times New Roman" w:hAnsi="Times New Roman" w:cs="Times New Roman"/>
                <w:b/>
                <w:sz w:val="18"/>
                <w:szCs w:val="24"/>
              </w:rPr>
              <w:t>Historia:</w:t>
            </w:r>
            <w:r w:rsidR="004704C6" w:rsidRPr="00F03AE2">
              <w:rPr>
                <w:rFonts w:ascii="Times New Roman" w:hAnsi="Times New Roman" w:cs="Times New Roman"/>
                <w:sz w:val="18"/>
                <w:szCs w:val="24"/>
              </w:rPr>
              <w:t xml:space="preserve"> Diseño</w:t>
            </w:r>
            <w:r w:rsidR="00EA787C" w:rsidRPr="00F03AE2">
              <w:rPr>
                <w:rFonts w:ascii="Times New Roman" w:hAnsi="Times New Roman" w:cs="Times New Roman"/>
                <w:sz w:val="18"/>
                <w:szCs w:val="24"/>
              </w:rPr>
              <w:t xml:space="preserve"> del esquema de la Base de Datos</w:t>
            </w:r>
          </w:p>
        </w:tc>
      </w:tr>
      <w:tr w:rsidR="00BB406B" w:rsidRPr="00F03AE2" w14:paraId="4BE4542C" w14:textId="77777777" w:rsidTr="002B3B16">
        <w:tc>
          <w:tcPr>
            <w:tcW w:w="4259" w:type="dxa"/>
          </w:tcPr>
          <w:p w14:paraId="0C679E0B"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Prioridad en Negocio:</w:t>
            </w:r>
            <w:r w:rsidRPr="00F03AE2">
              <w:rPr>
                <w:rFonts w:ascii="Times New Roman" w:hAnsi="Times New Roman" w:cs="Times New Roman"/>
                <w:sz w:val="18"/>
                <w:szCs w:val="24"/>
              </w:rPr>
              <w:t xml:space="preserve">  Muy Alta</w:t>
            </w:r>
          </w:p>
          <w:p w14:paraId="7E26C6A9"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uy Alta/Alta / Media / Baja)</w:t>
            </w:r>
          </w:p>
        </w:tc>
        <w:tc>
          <w:tcPr>
            <w:tcW w:w="4240" w:type="dxa"/>
          </w:tcPr>
          <w:p w14:paraId="30A04A37"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Riesgo en Desarrollo:</w:t>
            </w:r>
            <w:r w:rsidRPr="00F03AE2">
              <w:rPr>
                <w:rFonts w:ascii="Times New Roman" w:hAnsi="Times New Roman" w:cs="Times New Roman"/>
                <w:sz w:val="18"/>
                <w:szCs w:val="24"/>
              </w:rPr>
              <w:t xml:space="preserve"> Alta</w:t>
            </w:r>
          </w:p>
          <w:p w14:paraId="104BED89" w14:textId="77777777" w:rsidR="00BB406B" w:rsidRPr="00F03AE2" w:rsidRDefault="00BB406B" w:rsidP="008B3AA5">
            <w:pPr>
              <w:pStyle w:val="Default"/>
              <w:rPr>
                <w:rFonts w:ascii="Times New Roman" w:hAnsi="Times New Roman" w:cs="Times New Roman"/>
                <w:sz w:val="18"/>
                <w:szCs w:val="20"/>
              </w:rPr>
            </w:pPr>
            <w:r w:rsidRPr="00F03AE2">
              <w:rPr>
                <w:rFonts w:ascii="Times New Roman" w:hAnsi="Times New Roman" w:cs="Times New Roman"/>
                <w:sz w:val="18"/>
                <w:szCs w:val="20"/>
              </w:rPr>
              <w:t xml:space="preserve">(Alta / Media / Baja) </w:t>
            </w:r>
          </w:p>
        </w:tc>
      </w:tr>
      <w:tr w:rsidR="00BB406B" w:rsidRPr="00F03AE2" w14:paraId="1414C8A1" w14:textId="77777777" w:rsidTr="002B3B16">
        <w:tc>
          <w:tcPr>
            <w:tcW w:w="4259" w:type="dxa"/>
          </w:tcPr>
          <w:p w14:paraId="117DE6B1"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untos Estimados: </w:t>
            </w:r>
            <w:r w:rsidRPr="00F03AE2">
              <w:rPr>
                <w:rFonts w:ascii="Times New Roman" w:hAnsi="Times New Roman" w:cs="Times New Roman"/>
                <w:sz w:val="18"/>
                <w:szCs w:val="24"/>
              </w:rPr>
              <w:t>5</w:t>
            </w:r>
          </w:p>
        </w:tc>
        <w:tc>
          <w:tcPr>
            <w:tcW w:w="4240" w:type="dxa"/>
          </w:tcPr>
          <w:p w14:paraId="2607CB73"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teración Asignada</w:t>
            </w:r>
            <w:r w:rsidR="004704C6" w:rsidRPr="00F03AE2">
              <w:rPr>
                <w:rFonts w:ascii="Times New Roman" w:hAnsi="Times New Roman" w:cs="Times New Roman"/>
                <w:b/>
                <w:sz w:val="18"/>
                <w:szCs w:val="24"/>
              </w:rPr>
              <w:t>:</w:t>
            </w:r>
            <w:r w:rsidR="004704C6" w:rsidRPr="00F03AE2">
              <w:rPr>
                <w:rFonts w:ascii="Times New Roman" w:hAnsi="Times New Roman" w:cs="Times New Roman"/>
                <w:sz w:val="18"/>
                <w:szCs w:val="24"/>
              </w:rPr>
              <w:t xml:space="preserve"> 0</w:t>
            </w:r>
          </w:p>
        </w:tc>
      </w:tr>
      <w:tr w:rsidR="00BB406B" w:rsidRPr="00F03AE2" w14:paraId="4707F46C" w14:textId="77777777" w:rsidTr="002B3B16">
        <w:tc>
          <w:tcPr>
            <w:tcW w:w="8499" w:type="dxa"/>
            <w:gridSpan w:val="2"/>
          </w:tcPr>
          <w:p w14:paraId="7C6197C2" w14:textId="77777777" w:rsidR="00BB406B" w:rsidRPr="00F03AE2" w:rsidRDefault="00BB406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e Samaniego Larrea</w:t>
            </w:r>
          </w:p>
        </w:tc>
      </w:tr>
      <w:tr w:rsidR="00BB406B" w:rsidRPr="00F03AE2" w14:paraId="10896C24" w14:textId="77777777" w:rsidTr="002B3B16">
        <w:trPr>
          <w:trHeight w:val="547"/>
        </w:trPr>
        <w:tc>
          <w:tcPr>
            <w:tcW w:w="8499" w:type="dxa"/>
            <w:gridSpan w:val="2"/>
          </w:tcPr>
          <w:p w14:paraId="1738B252" w14:textId="77777777" w:rsidR="00BB406B" w:rsidRPr="00F03AE2" w:rsidRDefault="00BB406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751DBA85" w14:textId="77777777" w:rsidR="00BB406B" w:rsidRPr="00F03AE2" w:rsidRDefault="00EA787C"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Como equipo de desarrollo se </w:t>
            </w:r>
            <w:r w:rsidR="004704C6" w:rsidRPr="00F03AE2">
              <w:rPr>
                <w:rFonts w:ascii="Times New Roman" w:hAnsi="Times New Roman" w:cs="Times New Roman"/>
                <w:sz w:val="18"/>
                <w:szCs w:val="24"/>
              </w:rPr>
              <w:t>necesita crear</w:t>
            </w:r>
            <w:r w:rsidRPr="00F03AE2">
              <w:rPr>
                <w:rFonts w:ascii="Times New Roman" w:hAnsi="Times New Roman" w:cs="Times New Roman"/>
                <w:sz w:val="18"/>
                <w:szCs w:val="24"/>
              </w:rPr>
              <w:t xml:space="preserve"> el diseño de la base de datos.</w:t>
            </w:r>
          </w:p>
        </w:tc>
      </w:tr>
      <w:tr w:rsidR="00BB406B" w:rsidRPr="00F03AE2" w14:paraId="271A03E9" w14:textId="77777777" w:rsidTr="002B3B16">
        <w:trPr>
          <w:trHeight w:val="547"/>
        </w:trPr>
        <w:tc>
          <w:tcPr>
            <w:tcW w:w="8499" w:type="dxa"/>
            <w:gridSpan w:val="2"/>
          </w:tcPr>
          <w:p w14:paraId="0306633E" w14:textId="77777777" w:rsidR="00BB406B" w:rsidRPr="00F03AE2" w:rsidRDefault="00BB406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Observaciones: </w:t>
            </w:r>
          </w:p>
        </w:tc>
      </w:tr>
    </w:tbl>
    <w:p w14:paraId="2C14D8F1" w14:textId="5E875002" w:rsidR="00836A5B"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sz w:val="16"/>
          <w:szCs w:val="24"/>
        </w:rPr>
        <w:t xml:space="preserve">: María José Samaniego </w:t>
      </w:r>
    </w:p>
    <w:p w14:paraId="36D3511F" w14:textId="77777777" w:rsidR="004444F4" w:rsidRPr="00F03AE2" w:rsidRDefault="004444F4" w:rsidP="008B3AA5">
      <w:pPr>
        <w:spacing w:after="0" w:line="360" w:lineRule="auto"/>
        <w:jc w:val="both"/>
        <w:rPr>
          <w:rFonts w:ascii="Times New Roman" w:hAnsi="Times New Roman" w:cs="Times New Roman"/>
          <w:sz w:val="24"/>
          <w:szCs w:val="24"/>
        </w:rPr>
      </w:pPr>
    </w:p>
    <w:p w14:paraId="63DBD53F" w14:textId="68D20066" w:rsidR="00EA787C" w:rsidRPr="00F03AE2" w:rsidRDefault="00EA787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652B40" w:rsidRPr="00F03AE2">
        <w:rPr>
          <w:rFonts w:ascii="Times New Roman" w:hAnsi="Times New Roman" w:cs="Times New Roman"/>
          <w:szCs w:val="24"/>
        </w:rPr>
        <w:t>5</w:t>
      </w:r>
      <w:r w:rsidR="004704C6" w:rsidRPr="00F03AE2">
        <w:rPr>
          <w:rFonts w:ascii="Times New Roman" w:hAnsi="Times New Roman" w:cs="Times New Roman"/>
          <w:szCs w:val="24"/>
        </w:rPr>
        <w:t>-</w:t>
      </w:r>
      <w:r w:rsidR="00007D9D" w:rsidRPr="00F03AE2">
        <w:rPr>
          <w:rFonts w:ascii="Times New Roman" w:hAnsi="Times New Roman" w:cs="Times New Roman"/>
          <w:szCs w:val="24"/>
        </w:rPr>
        <w:t>4</w:t>
      </w:r>
      <w:r w:rsidRPr="00F03AE2">
        <w:rPr>
          <w:rFonts w:ascii="Times New Roman" w:hAnsi="Times New Roman" w:cs="Times New Roman"/>
          <w:szCs w:val="24"/>
        </w:rPr>
        <w:t xml:space="preserve"> detalla la primera tarea</w:t>
      </w:r>
      <w:r w:rsidR="004164D4" w:rsidRPr="00F03AE2">
        <w:rPr>
          <w:rFonts w:ascii="Times New Roman" w:hAnsi="Times New Roman" w:cs="Times New Roman"/>
          <w:szCs w:val="24"/>
        </w:rPr>
        <w:t xml:space="preserve"> de ingeniería</w:t>
      </w:r>
      <w:r w:rsidRPr="00F03AE2">
        <w:rPr>
          <w:rFonts w:ascii="Times New Roman" w:hAnsi="Times New Roman" w:cs="Times New Roman"/>
          <w:szCs w:val="24"/>
        </w:rPr>
        <w:t xml:space="preserve"> correspondiente a la historia de </w:t>
      </w:r>
      <w:r w:rsidR="002D01FB" w:rsidRPr="00F03AE2">
        <w:rPr>
          <w:rFonts w:ascii="Times New Roman" w:hAnsi="Times New Roman" w:cs="Times New Roman"/>
          <w:szCs w:val="24"/>
        </w:rPr>
        <w:t>técnica</w:t>
      </w:r>
      <w:r w:rsidRPr="00F03AE2">
        <w:rPr>
          <w:rFonts w:ascii="Times New Roman" w:hAnsi="Times New Roman" w:cs="Times New Roman"/>
          <w:szCs w:val="24"/>
        </w:rPr>
        <w:t xml:space="preserve"> 1, </w:t>
      </w:r>
      <w:r w:rsidR="007E2818" w:rsidRPr="00F03AE2">
        <w:rPr>
          <w:rFonts w:ascii="Times New Roman" w:hAnsi="Times New Roman" w:cs="Times New Roman"/>
          <w:szCs w:val="24"/>
        </w:rPr>
        <w:t xml:space="preserve">contiene </w:t>
      </w:r>
      <w:r w:rsidR="004164D4" w:rsidRPr="00F03AE2">
        <w:rPr>
          <w:rFonts w:ascii="Times New Roman" w:hAnsi="Times New Roman" w:cs="Times New Roman"/>
          <w:szCs w:val="24"/>
        </w:rPr>
        <w:t>el identificador de la tarea</w:t>
      </w:r>
      <w:r w:rsidRPr="00F03AE2">
        <w:rPr>
          <w:rFonts w:ascii="Times New Roman" w:hAnsi="Times New Roman" w:cs="Times New Roman"/>
          <w:szCs w:val="24"/>
        </w:rPr>
        <w:t xml:space="preserve">, el número de la historia a la cual pertenece, el tipo de tarea, </w:t>
      </w:r>
      <w:r w:rsidR="001B5393" w:rsidRPr="00F03AE2">
        <w:rPr>
          <w:rFonts w:ascii="Times New Roman" w:hAnsi="Times New Roman" w:cs="Times New Roman"/>
          <w:szCs w:val="24"/>
        </w:rPr>
        <w:t xml:space="preserve">los puntos estimados, </w:t>
      </w:r>
      <w:r w:rsidRPr="00F03AE2">
        <w:rPr>
          <w:rFonts w:ascii="Times New Roman" w:hAnsi="Times New Roman" w:cs="Times New Roman"/>
          <w:szCs w:val="24"/>
        </w:rPr>
        <w:t>el responsable de la tarea y una breve descripción sobre cómo se llevó a cabo la misma.</w:t>
      </w:r>
    </w:p>
    <w:p w14:paraId="674D73D1" w14:textId="77777777" w:rsidR="002B3B16" w:rsidRPr="00F03AE2" w:rsidRDefault="002B3B16" w:rsidP="008B3AA5">
      <w:pPr>
        <w:spacing w:after="0" w:line="360" w:lineRule="auto"/>
        <w:jc w:val="both"/>
        <w:rPr>
          <w:rFonts w:ascii="Times New Roman" w:hAnsi="Times New Roman" w:cs="Times New Roman"/>
          <w:szCs w:val="24"/>
        </w:rPr>
      </w:pPr>
    </w:p>
    <w:p w14:paraId="7D6F9A43" w14:textId="7DD31D9F" w:rsidR="00DC21F7" w:rsidRPr="00F03AE2" w:rsidRDefault="00652B40" w:rsidP="008B3AA5">
      <w:pPr>
        <w:pStyle w:val="Tablas"/>
        <w:spacing w:before="0" w:line="360" w:lineRule="auto"/>
        <w:jc w:val="left"/>
        <w:rPr>
          <w:rFonts w:cs="Times New Roman"/>
          <w:b w:val="0"/>
          <w:szCs w:val="24"/>
        </w:rPr>
      </w:pPr>
      <w:bookmarkStart w:id="246" w:name="_Toc426542905"/>
      <w:r w:rsidRPr="00F03AE2">
        <w:rPr>
          <w:rFonts w:cs="Times New Roman"/>
          <w:szCs w:val="24"/>
        </w:rPr>
        <w:t>Tabla</w:t>
      </w:r>
      <w:r w:rsidR="004164D4" w:rsidRPr="00F03AE2">
        <w:rPr>
          <w:rFonts w:cs="Times New Roman"/>
          <w:szCs w:val="24"/>
        </w:rPr>
        <w:t xml:space="preserve"> </w:t>
      </w:r>
      <w:r w:rsidRPr="00F03AE2">
        <w:rPr>
          <w:rFonts w:cs="Times New Roman"/>
          <w:szCs w:val="24"/>
        </w:rPr>
        <w:t>5</w:t>
      </w:r>
      <w:r w:rsidR="004704C6" w:rsidRPr="00F03AE2">
        <w:rPr>
          <w:rFonts w:cs="Times New Roman"/>
          <w:szCs w:val="24"/>
        </w:rPr>
        <w:t>-</w:t>
      </w:r>
      <w:r w:rsidR="00007D9D" w:rsidRPr="00F03AE2">
        <w:rPr>
          <w:rFonts w:cs="Times New Roman"/>
          <w:szCs w:val="24"/>
        </w:rPr>
        <w:t>4</w:t>
      </w:r>
      <w:r w:rsidRPr="00F03AE2">
        <w:rPr>
          <w:rFonts w:cs="Times New Roman"/>
          <w:szCs w:val="24"/>
        </w:rPr>
        <w:t>:</w:t>
      </w:r>
      <w:r w:rsidR="004164D4" w:rsidRPr="00F03AE2">
        <w:rPr>
          <w:rFonts w:cs="Times New Roman"/>
          <w:szCs w:val="24"/>
        </w:rPr>
        <w:t xml:space="preserve"> </w:t>
      </w:r>
      <w:r w:rsidR="004704C6" w:rsidRPr="00F03AE2">
        <w:rPr>
          <w:rFonts w:cs="Times New Roman"/>
          <w:b w:val="0"/>
          <w:szCs w:val="24"/>
        </w:rPr>
        <w:t>Tarea de ingeniería de historia técnica 1</w:t>
      </w:r>
      <w:bookmarkEnd w:id="246"/>
    </w:p>
    <w:tbl>
      <w:tblPr>
        <w:tblStyle w:val="Tablaconcuadrcula"/>
        <w:tblW w:w="0" w:type="auto"/>
        <w:tblInd w:w="-5" w:type="dxa"/>
        <w:tblLook w:val="04A0" w:firstRow="1" w:lastRow="0" w:firstColumn="1" w:lastColumn="0" w:noHBand="0" w:noVBand="1"/>
      </w:tblPr>
      <w:tblGrid>
        <w:gridCol w:w="8499"/>
      </w:tblGrid>
      <w:tr w:rsidR="004164D4" w:rsidRPr="00F03AE2" w14:paraId="232EEAC3" w14:textId="77777777" w:rsidTr="002B3B16">
        <w:tc>
          <w:tcPr>
            <w:tcW w:w="8499" w:type="dxa"/>
          </w:tcPr>
          <w:p w14:paraId="3D7DEE62" w14:textId="77777777" w:rsidR="004164D4" w:rsidRPr="00F03AE2" w:rsidRDefault="00743F8D"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Tarea de Ingeniería</w:t>
            </w:r>
          </w:p>
        </w:tc>
      </w:tr>
      <w:tr w:rsidR="001B5393" w:rsidRPr="00F03AE2" w14:paraId="0EB65FC7" w14:textId="77777777" w:rsidTr="002B3B16">
        <w:tc>
          <w:tcPr>
            <w:tcW w:w="8499" w:type="dxa"/>
          </w:tcPr>
          <w:p w14:paraId="59F1076A" w14:textId="77777777" w:rsidR="001B5393" w:rsidRPr="00F03AE2" w:rsidRDefault="001B5393"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Historia Técnica</w:t>
            </w:r>
            <w:r w:rsidR="00B956B3" w:rsidRPr="00F03AE2">
              <w:rPr>
                <w:rFonts w:ascii="Times New Roman" w:hAnsi="Times New Roman" w:cs="Times New Roman"/>
                <w:b/>
                <w:sz w:val="18"/>
                <w:szCs w:val="24"/>
              </w:rPr>
              <w:t xml:space="preserve"> que pertenece</w:t>
            </w:r>
            <w:r w:rsidRPr="00F03AE2">
              <w:rPr>
                <w:rFonts w:ascii="Times New Roman" w:hAnsi="Times New Roman" w:cs="Times New Roman"/>
                <w:b/>
                <w:sz w:val="18"/>
                <w:szCs w:val="24"/>
              </w:rPr>
              <w:t xml:space="preserve">: </w:t>
            </w:r>
            <w:r w:rsidRPr="00F03AE2">
              <w:rPr>
                <w:rFonts w:ascii="Times New Roman" w:hAnsi="Times New Roman" w:cs="Times New Roman"/>
                <w:sz w:val="18"/>
                <w:szCs w:val="24"/>
              </w:rPr>
              <w:t>HT1</w:t>
            </w:r>
          </w:p>
        </w:tc>
      </w:tr>
      <w:tr w:rsidR="004164D4" w:rsidRPr="00F03AE2" w14:paraId="5BB11F1C" w14:textId="77777777" w:rsidTr="002B3B16">
        <w:tc>
          <w:tcPr>
            <w:tcW w:w="8499" w:type="dxa"/>
          </w:tcPr>
          <w:p w14:paraId="058508D9" w14:textId="77777777" w:rsidR="004164D4" w:rsidRPr="00F03AE2" w:rsidRDefault="004164D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T</w:t>
            </w:r>
            <w:r w:rsidR="00743F8D" w:rsidRPr="00F03AE2">
              <w:rPr>
                <w:rFonts w:ascii="Times New Roman" w:hAnsi="Times New Roman" w:cs="Times New Roman"/>
                <w:sz w:val="18"/>
                <w:szCs w:val="24"/>
              </w:rPr>
              <w:t>I</w:t>
            </w:r>
            <w:r w:rsidRPr="00F03AE2">
              <w:rPr>
                <w:rFonts w:ascii="Times New Roman" w:hAnsi="Times New Roman" w:cs="Times New Roman"/>
                <w:sz w:val="18"/>
                <w:szCs w:val="24"/>
              </w:rPr>
              <w:t>1</w:t>
            </w:r>
          </w:p>
        </w:tc>
      </w:tr>
      <w:tr w:rsidR="004164D4" w:rsidRPr="00F03AE2" w14:paraId="5A4B9FA6" w14:textId="77777777" w:rsidTr="002B3B16">
        <w:tc>
          <w:tcPr>
            <w:tcW w:w="8499" w:type="dxa"/>
          </w:tcPr>
          <w:p w14:paraId="35034A71" w14:textId="77777777" w:rsidR="004164D4" w:rsidRPr="00F03AE2" w:rsidRDefault="004164D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Tarea:</w:t>
            </w:r>
            <w:r w:rsidR="00F03491" w:rsidRPr="00F03AE2">
              <w:rPr>
                <w:rFonts w:ascii="Times New Roman" w:hAnsi="Times New Roman" w:cs="Times New Roman"/>
                <w:sz w:val="18"/>
                <w:szCs w:val="24"/>
              </w:rPr>
              <w:t xml:space="preserve"> Creación</w:t>
            </w:r>
            <w:r w:rsidR="00743F8D" w:rsidRPr="00F03AE2">
              <w:rPr>
                <w:rFonts w:ascii="Times New Roman" w:hAnsi="Times New Roman" w:cs="Times New Roman"/>
                <w:sz w:val="18"/>
                <w:szCs w:val="24"/>
              </w:rPr>
              <w:t xml:space="preserve"> del </w:t>
            </w:r>
            <w:r w:rsidR="001B5393" w:rsidRPr="00F03AE2">
              <w:rPr>
                <w:rFonts w:ascii="Times New Roman" w:hAnsi="Times New Roman" w:cs="Times New Roman"/>
                <w:sz w:val="18"/>
                <w:szCs w:val="24"/>
              </w:rPr>
              <w:t>diseño conceptual</w:t>
            </w:r>
          </w:p>
        </w:tc>
      </w:tr>
      <w:tr w:rsidR="009D3CE3" w:rsidRPr="00F03AE2" w14:paraId="6F42024A" w14:textId="77777777" w:rsidTr="002B3B16">
        <w:tc>
          <w:tcPr>
            <w:tcW w:w="8499" w:type="dxa"/>
          </w:tcPr>
          <w:p w14:paraId="223891E7" w14:textId="77777777" w:rsidR="009D3CE3" w:rsidRPr="00F03AE2" w:rsidRDefault="009D3CE3"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Tipo de Tarea: </w:t>
            </w:r>
            <w:r w:rsidRPr="00F03AE2">
              <w:rPr>
                <w:rFonts w:ascii="Times New Roman" w:hAnsi="Times New Roman" w:cs="Times New Roman"/>
                <w:sz w:val="18"/>
                <w:szCs w:val="24"/>
              </w:rPr>
              <w:t>Desarrollo</w:t>
            </w:r>
          </w:p>
        </w:tc>
      </w:tr>
      <w:tr w:rsidR="004164D4" w:rsidRPr="00F03AE2" w14:paraId="161E5DA4" w14:textId="77777777" w:rsidTr="002B3B16">
        <w:tc>
          <w:tcPr>
            <w:tcW w:w="8499" w:type="dxa"/>
          </w:tcPr>
          <w:p w14:paraId="525EB3A3" w14:textId="77777777" w:rsidR="004164D4" w:rsidRPr="00F03AE2" w:rsidRDefault="004164D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w:t>
            </w:r>
            <w:r w:rsidR="00743F8D" w:rsidRPr="00F03AE2">
              <w:rPr>
                <w:rFonts w:ascii="Times New Roman" w:hAnsi="Times New Roman" w:cs="Times New Roman"/>
                <w:sz w:val="18"/>
                <w:szCs w:val="24"/>
              </w:rPr>
              <w:t>é</w:t>
            </w:r>
            <w:r w:rsidRPr="00F03AE2">
              <w:rPr>
                <w:rFonts w:ascii="Times New Roman" w:hAnsi="Times New Roman" w:cs="Times New Roman"/>
                <w:sz w:val="18"/>
                <w:szCs w:val="24"/>
              </w:rPr>
              <w:t xml:space="preserve"> Samaniego Larrea</w:t>
            </w:r>
          </w:p>
        </w:tc>
      </w:tr>
      <w:tr w:rsidR="004164D4" w:rsidRPr="00F03AE2" w14:paraId="1D4ADC0D" w14:textId="77777777" w:rsidTr="002B3B16">
        <w:trPr>
          <w:trHeight w:val="547"/>
        </w:trPr>
        <w:tc>
          <w:tcPr>
            <w:tcW w:w="8499" w:type="dxa"/>
          </w:tcPr>
          <w:p w14:paraId="25FB25DC" w14:textId="77777777" w:rsidR="004164D4" w:rsidRPr="00F03AE2" w:rsidRDefault="004164D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2EE83520" w14:textId="77777777" w:rsidR="004164D4" w:rsidRPr="00F03AE2" w:rsidRDefault="00743F8D"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Se diseñará la base de datos por medio del diagrama</w:t>
            </w:r>
            <w:r w:rsidR="0062765A" w:rsidRPr="00F03AE2">
              <w:rPr>
                <w:rFonts w:ascii="Times New Roman" w:hAnsi="Times New Roman" w:cs="Times New Roman"/>
                <w:sz w:val="18"/>
                <w:szCs w:val="24"/>
              </w:rPr>
              <w:t xml:space="preserve"> entidad relación</w:t>
            </w:r>
            <w:r w:rsidR="001B5393" w:rsidRPr="00F03AE2">
              <w:rPr>
                <w:rFonts w:ascii="Times New Roman" w:hAnsi="Times New Roman" w:cs="Times New Roman"/>
                <w:sz w:val="18"/>
                <w:szCs w:val="24"/>
              </w:rPr>
              <w:t xml:space="preserve"> notación </w:t>
            </w:r>
            <w:r w:rsidR="004D4F86" w:rsidRPr="00F03AE2">
              <w:rPr>
                <w:rFonts w:ascii="Times New Roman" w:hAnsi="Times New Roman" w:cs="Times New Roman"/>
                <w:sz w:val="18"/>
                <w:szCs w:val="24"/>
              </w:rPr>
              <w:t>UML (</w:t>
            </w:r>
            <w:r w:rsidR="001B5393" w:rsidRPr="00F03AE2">
              <w:rPr>
                <w:rFonts w:ascii="Times New Roman" w:hAnsi="Times New Roman" w:cs="Times New Roman"/>
                <w:sz w:val="18"/>
                <w:szCs w:val="24"/>
              </w:rPr>
              <w:t>diagrama de clases de los modelos)</w:t>
            </w:r>
            <w:r w:rsidR="0062765A" w:rsidRPr="00F03AE2">
              <w:rPr>
                <w:rFonts w:ascii="Times New Roman" w:hAnsi="Times New Roman" w:cs="Times New Roman"/>
                <w:sz w:val="18"/>
                <w:szCs w:val="24"/>
              </w:rPr>
              <w:t xml:space="preserve">, tomando en cuenta los requisitos </w:t>
            </w:r>
            <w:r w:rsidR="00F03491" w:rsidRPr="00F03AE2">
              <w:rPr>
                <w:rFonts w:ascii="Times New Roman" w:hAnsi="Times New Roman" w:cs="Times New Roman"/>
                <w:sz w:val="18"/>
                <w:szCs w:val="24"/>
              </w:rPr>
              <w:t>iníciales</w:t>
            </w:r>
            <w:r w:rsidR="0062765A" w:rsidRPr="00F03AE2">
              <w:rPr>
                <w:rFonts w:ascii="Times New Roman" w:hAnsi="Times New Roman" w:cs="Times New Roman"/>
                <w:sz w:val="18"/>
                <w:szCs w:val="24"/>
              </w:rPr>
              <w:t xml:space="preserve"> del cliente.</w:t>
            </w:r>
          </w:p>
        </w:tc>
      </w:tr>
    </w:tbl>
    <w:p w14:paraId="5BE8A6E1" w14:textId="346A615A" w:rsidR="00836A5B"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2B941C47" w14:textId="77777777" w:rsidR="002B3B16" w:rsidRPr="00F03AE2" w:rsidRDefault="002B3B16" w:rsidP="008B3AA5">
      <w:pPr>
        <w:spacing w:after="0" w:line="360" w:lineRule="auto"/>
        <w:jc w:val="both"/>
        <w:rPr>
          <w:rFonts w:ascii="Times New Roman" w:hAnsi="Times New Roman" w:cs="Times New Roman"/>
          <w:szCs w:val="24"/>
        </w:rPr>
      </w:pPr>
    </w:p>
    <w:p w14:paraId="2A5627BE" w14:textId="6BC8B353" w:rsidR="002D01FB" w:rsidRPr="00F03AE2" w:rsidRDefault="002D01F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DE40BE" w:rsidRPr="00F03AE2">
        <w:rPr>
          <w:rFonts w:ascii="Times New Roman" w:hAnsi="Times New Roman" w:cs="Times New Roman"/>
          <w:szCs w:val="24"/>
        </w:rPr>
        <w:t>6-</w:t>
      </w:r>
      <w:r w:rsidR="00007D9D" w:rsidRPr="00F03AE2">
        <w:rPr>
          <w:rFonts w:ascii="Times New Roman" w:hAnsi="Times New Roman" w:cs="Times New Roman"/>
          <w:szCs w:val="24"/>
        </w:rPr>
        <w:t>4</w:t>
      </w:r>
      <w:r w:rsidR="00F03491" w:rsidRPr="00F03AE2">
        <w:rPr>
          <w:rFonts w:ascii="Times New Roman" w:hAnsi="Times New Roman" w:cs="Times New Roman"/>
          <w:szCs w:val="24"/>
        </w:rPr>
        <w:t xml:space="preserve"> contiene</w:t>
      </w:r>
      <w:r w:rsidRPr="00F03AE2">
        <w:rPr>
          <w:rFonts w:ascii="Times New Roman" w:hAnsi="Times New Roman" w:cs="Times New Roman"/>
          <w:szCs w:val="24"/>
        </w:rPr>
        <w:t xml:space="preserve"> la prueba de aceptación  correspondiente a la </w:t>
      </w:r>
      <w:r w:rsidR="00DC21F7" w:rsidRPr="00F03AE2">
        <w:rPr>
          <w:rFonts w:ascii="Times New Roman" w:hAnsi="Times New Roman" w:cs="Times New Roman"/>
          <w:szCs w:val="24"/>
        </w:rPr>
        <w:t>historia técnica 1</w:t>
      </w:r>
      <w:r w:rsidRPr="00F03AE2">
        <w:rPr>
          <w:rFonts w:ascii="Times New Roman" w:hAnsi="Times New Roman" w:cs="Times New Roman"/>
          <w:szCs w:val="24"/>
        </w:rPr>
        <w:t xml:space="preserve">, en la cual se detalla el identificador de la </w:t>
      </w:r>
      <w:r w:rsidR="004D4F86" w:rsidRPr="00F03AE2">
        <w:rPr>
          <w:rFonts w:ascii="Times New Roman" w:hAnsi="Times New Roman" w:cs="Times New Roman"/>
          <w:szCs w:val="24"/>
        </w:rPr>
        <w:t>prueba</w:t>
      </w:r>
      <w:r w:rsidRPr="00F03AE2">
        <w:rPr>
          <w:rFonts w:ascii="Times New Roman" w:hAnsi="Times New Roman" w:cs="Times New Roman"/>
          <w:szCs w:val="24"/>
        </w:rPr>
        <w:t xml:space="preserve">, el </w:t>
      </w:r>
      <w:r w:rsidR="004D4F86" w:rsidRPr="00F03AE2">
        <w:rPr>
          <w:rFonts w:ascii="Times New Roman" w:hAnsi="Times New Roman" w:cs="Times New Roman"/>
          <w:szCs w:val="24"/>
        </w:rPr>
        <w:t>nombre de la prueba, el</w:t>
      </w:r>
      <w:r w:rsidR="001B5393" w:rsidRPr="00F03AE2">
        <w:rPr>
          <w:rFonts w:ascii="Times New Roman" w:hAnsi="Times New Roman" w:cs="Times New Roman"/>
          <w:szCs w:val="24"/>
        </w:rPr>
        <w:t xml:space="preserve"> identificador de la historia de </w:t>
      </w:r>
      <w:r w:rsidR="00F03491" w:rsidRPr="00F03AE2">
        <w:rPr>
          <w:rFonts w:ascii="Times New Roman" w:hAnsi="Times New Roman" w:cs="Times New Roman"/>
          <w:szCs w:val="24"/>
        </w:rPr>
        <w:t>usuario y</w:t>
      </w:r>
      <w:r w:rsidR="004D4F86" w:rsidRPr="00F03AE2">
        <w:rPr>
          <w:rFonts w:ascii="Times New Roman" w:hAnsi="Times New Roman" w:cs="Times New Roman"/>
          <w:szCs w:val="24"/>
        </w:rPr>
        <w:t xml:space="preserve"> tarea a la cual pertenece, el responsable de la </w:t>
      </w:r>
      <w:r w:rsidR="000E7F6A" w:rsidRPr="00F03AE2">
        <w:rPr>
          <w:rFonts w:ascii="Times New Roman" w:hAnsi="Times New Roman" w:cs="Times New Roman"/>
          <w:szCs w:val="24"/>
        </w:rPr>
        <w:t>prueba</w:t>
      </w:r>
      <w:r w:rsidR="004D4F86" w:rsidRPr="00F03AE2">
        <w:rPr>
          <w:rFonts w:ascii="Times New Roman" w:hAnsi="Times New Roman" w:cs="Times New Roman"/>
          <w:szCs w:val="24"/>
        </w:rPr>
        <w:t>,</w:t>
      </w:r>
      <w:r w:rsidRPr="00F03AE2">
        <w:rPr>
          <w:rFonts w:ascii="Times New Roman" w:hAnsi="Times New Roman" w:cs="Times New Roman"/>
          <w:szCs w:val="24"/>
        </w:rPr>
        <w:t xml:space="preserve"> una breve descripción sobre cómo se llevó a cabo la mism</w:t>
      </w:r>
      <w:r w:rsidR="004D4F86" w:rsidRPr="00F03AE2">
        <w:rPr>
          <w:rFonts w:ascii="Times New Roman" w:hAnsi="Times New Roman" w:cs="Times New Roman"/>
          <w:szCs w:val="24"/>
        </w:rPr>
        <w:t>a, las precondiciones, la ejecución del mismo, las post condiciones y los resultados obtenidos.</w:t>
      </w:r>
    </w:p>
    <w:p w14:paraId="6A0B831F" w14:textId="77777777" w:rsidR="00DE40BE" w:rsidRPr="00F03AE2" w:rsidRDefault="00DE40BE" w:rsidP="008B3AA5">
      <w:pPr>
        <w:spacing w:after="0" w:line="360" w:lineRule="auto"/>
        <w:jc w:val="both"/>
        <w:rPr>
          <w:rFonts w:ascii="Times New Roman" w:hAnsi="Times New Roman" w:cs="Times New Roman"/>
          <w:szCs w:val="24"/>
        </w:rPr>
      </w:pPr>
    </w:p>
    <w:p w14:paraId="094E612E" w14:textId="13073791" w:rsidR="002D01FB" w:rsidRPr="00F03AE2" w:rsidRDefault="00652B40" w:rsidP="008B3AA5">
      <w:pPr>
        <w:pStyle w:val="Tablas"/>
        <w:spacing w:before="0" w:line="360" w:lineRule="auto"/>
        <w:jc w:val="left"/>
        <w:rPr>
          <w:rFonts w:cs="Times New Roman"/>
          <w:b w:val="0"/>
          <w:szCs w:val="24"/>
        </w:rPr>
      </w:pPr>
      <w:bookmarkStart w:id="247" w:name="_Toc426542906"/>
      <w:r w:rsidRPr="00F03AE2">
        <w:rPr>
          <w:rFonts w:cs="Times New Roman"/>
          <w:szCs w:val="24"/>
        </w:rPr>
        <w:t>Tabla</w:t>
      </w:r>
      <w:r w:rsidR="002D01FB" w:rsidRPr="00F03AE2">
        <w:rPr>
          <w:rFonts w:cs="Times New Roman"/>
          <w:szCs w:val="24"/>
        </w:rPr>
        <w:t xml:space="preserve"> </w:t>
      </w:r>
      <w:r w:rsidR="00DE40BE" w:rsidRPr="00F03AE2">
        <w:rPr>
          <w:rFonts w:cs="Times New Roman"/>
          <w:szCs w:val="24"/>
        </w:rPr>
        <w:t>6-</w:t>
      </w:r>
      <w:r w:rsidR="00007D9D" w:rsidRPr="00F03AE2">
        <w:rPr>
          <w:rFonts w:cs="Times New Roman"/>
          <w:szCs w:val="24"/>
        </w:rPr>
        <w:t>4</w:t>
      </w:r>
      <w:r w:rsidRPr="00F03AE2">
        <w:rPr>
          <w:rFonts w:cs="Times New Roman"/>
          <w:szCs w:val="24"/>
        </w:rPr>
        <w:t>:</w:t>
      </w:r>
      <w:r w:rsidR="002D01FB" w:rsidRPr="00F03AE2">
        <w:rPr>
          <w:rFonts w:cs="Times New Roman"/>
          <w:szCs w:val="24"/>
        </w:rPr>
        <w:t xml:space="preserve"> </w:t>
      </w:r>
      <w:r w:rsidR="004704C6" w:rsidRPr="00F03AE2">
        <w:rPr>
          <w:rFonts w:cs="Times New Roman"/>
          <w:b w:val="0"/>
          <w:szCs w:val="24"/>
        </w:rPr>
        <w:t>Prueba de aceptación historia técnica 1</w:t>
      </w:r>
      <w:bookmarkEnd w:id="247"/>
    </w:p>
    <w:tbl>
      <w:tblPr>
        <w:tblStyle w:val="Tablaconcuadrcula"/>
        <w:tblW w:w="0" w:type="auto"/>
        <w:tblInd w:w="-5" w:type="dxa"/>
        <w:tblLook w:val="04A0" w:firstRow="1" w:lastRow="0" w:firstColumn="1" w:lastColumn="0" w:noHBand="0" w:noVBand="1"/>
      </w:tblPr>
      <w:tblGrid>
        <w:gridCol w:w="4013"/>
        <w:gridCol w:w="4486"/>
      </w:tblGrid>
      <w:tr w:rsidR="002D01FB" w:rsidRPr="00F03AE2" w14:paraId="6730E9DB" w14:textId="77777777" w:rsidTr="002B3B16">
        <w:tc>
          <w:tcPr>
            <w:tcW w:w="8499" w:type="dxa"/>
            <w:gridSpan w:val="2"/>
          </w:tcPr>
          <w:p w14:paraId="1EF2E466" w14:textId="77777777" w:rsidR="002D01FB" w:rsidRPr="00F03AE2" w:rsidRDefault="002D01FB"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 xml:space="preserve">Prueba de Aceptación </w:t>
            </w:r>
          </w:p>
        </w:tc>
      </w:tr>
      <w:tr w:rsidR="002D01FB" w:rsidRPr="00F03AE2" w14:paraId="3B8C7EB3" w14:textId="77777777" w:rsidTr="002B3B16">
        <w:tc>
          <w:tcPr>
            <w:tcW w:w="8499" w:type="dxa"/>
            <w:gridSpan w:val="2"/>
          </w:tcPr>
          <w:p w14:paraId="5A88575D" w14:textId="77777777" w:rsidR="002D01FB" w:rsidRPr="00F03AE2" w:rsidRDefault="002D01F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PA1</w:t>
            </w:r>
          </w:p>
        </w:tc>
      </w:tr>
      <w:tr w:rsidR="002D01FB" w:rsidRPr="00F03AE2" w14:paraId="5871A073" w14:textId="77777777" w:rsidTr="002B3B16">
        <w:tc>
          <w:tcPr>
            <w:tcW w:w="8499" w:type="dxa"/>
            <w:gridSpan w:val="2"/>
          </w:tcPr>
          <w:p w14:paraId="17E572CB" w14:textId="77777777" w:rsidR="002D01FB" w:rsidRPr="00F03AE2" w:rsidRDefault="002D01F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4704C6" w:rsidRPr="00F03AE2">
              <w:rPr>
                <w:rFonts w:ascii="Times New Roman" w:hAnsi="Times New Roman" w:cs="Times New Roman"/>
                <w:b/>
                <w:sz w:val="18"/>
                <w:szCs w:val="24"/>
              </w:rPr>
              <w:t>Prueba:</w:t>
            </w:r>
            <w:r w:rsidR="004704C6" w:rsidRPr="00F03AE2">
              <w:rPr>
                <w:rFonts w:ascii="Times New Roman" w:hAnsi="Times New Roman" w:cs="Times New Roman"/>
                <w:sz w:val="18"/>
                <w:szCs w:val="24"/>
              </w:rPr>
              <w:t xml:space="preserve"> Test</w:t>
            </w:r>
            <w:r w:rsidRPr="00F03AE2">
              <w:rPr>
                <w:rFonts w:ascii="Times New Roman" w:hAnsi="Times New Roman" w:cs="Times New Roman"/>
                <w:sz w:val="18"/>
                <w:szCs w:val="24"/>
              </w:rPr>
              <w:t xml:space="preserve"> de normalización</w:t>
            </w:r>
            <w:r w:rsidR="001B5393" w:rsidRPr="00F03AE2">
              <w:rPr>
                <w:rFonts w:ascii="Times New Roman" w:hAnsi="Times New Roman" w:cs="Times New Roman"/>
                <w:sz w:val="18"/>
                <w:szCs w:val="24"/>
              </w:rPr>
              <w:t xml:space="preserve"> del esquema conceptual</w:t>
            </w:r>
          </w:p>
        </w:tc>
      </w:tr>
      <w:tr w:rsidR="00E21810" w:rsidRPr="00F03AE2" w14:paraId="211399BC" w14:textId="77777777" w:rsidTr="002B3B16">
        <w:tc>
          <w:tcPr>
            <w:tcW w:w="8499" w:type="dxa"/>
            <w:gridSpan w:val="2"/>
          </w:tcPr>
          <w:p w14:paraId="1A25394A" w14:textId="77777777" w:rsidR="00E21810" w:rsidRPr="00F03AE2" w:rsidRDefault="00E21810"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N° de Historia que pertenece:</w:t>
            </w:r>
            <w:r w:rsidRPr="00F03AE2">
              <w:rPr>
                <w:rFonts w:ascii="Times New Roman" w:hAnsi="Times New Roman" w:cs="Times New Roman"/>
                <w:sz w:val="18"/>
                <w:szCs w:val="24"/>
              </w:rPr>
              <w:t xml:space="preserve"> HT1</w:t>
            </w:r>
          </w:p>
        </w:tc>
      </w:tr>
      <w:tr w:rsidR="002D01FB" w:rsidRPr="00F03AE2" w14:paraId="25A011A0" w14:textId="77777777" w:rsidTr="002B3B16">
        <w:tc>
          <w:tcPr>
            <w:tcW w:w="8499" w:type="dxa"/>
            <w:gridSpan w:val="2"/>
          </w:tcPr>
          <w:p w14:paraId="07FD9093" w14:textId="77777777" w:rsidR="002D01FB" w:rsidRPr="00F03AE2" w:rsidRDefault="002D01FB"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é Samaniego Larrea</w:t>
            </w:r>
          </w:p>
        </w:tc>
      </w:tr>
      <w:tr w:rsidR="002D01FB" w:rsidRPr="00F03AE2" w14:paraId="47146C3E" w14:textId="77777777" w:rsidTr="002B3B16">
        <w:trPr>
          <w:trHeight w:val="874"/>
        </w:trPr>
        <w:tc>
          <w:tcPr>
            <w:tcW w:w="8499" w:type="dxa"/>
            <w:gridSpan w:val="2"/>
          </w:tcPr>
          <w:p w14:paraId="08D0DFC6" w14:textId="77777777" w:rsidR="002D01FB" w:rsidRPr="00F03AE2" w:rsidRDefault="002D01F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50256EB1" w14:textId="6E50EC1C" w:rsidR="00652B40" w:rsidRPr="00F03AE2" w:rsidRDefault="002D01FB"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Se verifica</w:t>
            </w:r>
            <w:r w:rsidR="001B5393" w:rsidRPr="00F03AE2">
              <w:rPr>
                <w:rFonts w:ascii="Times New Roman" w:hAnsi="Times New Roman" w:cs="Times New Roman"/>
                <w:sz w:val="18"/>
                <w:szCs w:val="24"/>
              </w:rPr>
              <w:t xml:space="preserve"> que las tablas creadas en la base de datos, estén normalizadas hasta la tercera forma.</w:t>
            </w:r>
          </w:p>
          <w:p w14:paraId="10FF718C" w14:textId="339A3D05" w:rsidR="002D01FB" w:rsidRPr="00F03AE2" w:rsidRDefault="002D01FB" w:rsidP="008B3AA5">
            <w:pPr>
              <w:tabs>
                <w:tab w:val="left" w:pos="1725"/>
              </w:tabs>
              <w:spacing w:line="360" w:lineRule="auto"/>
              <w:rPr>
                <w:rFonts w:ascii="Times New Roman" w:hAnsi="Times New Roman" w:cs="Times New Roman"/>
                <w:sz w:val="18"/>
                <w:szCs w:val="24"/>
              </w:rPr>
            </w:pPr>
          </w:p>
        </w:tc>
      </w:tr>
      <w:tr w:rsidR="002D01FB" w:rsidRPr="00F03AE2" w14:paraId="38C13DBC" w14:textId="77777777" w:rsidTr="002B3B16">
        <w:trPr>
          <w:trHeight w:val="547"/>
        </w:trPr>
        <w:tc>
          <w:tcPr>
            <w:tcW w:w="4013" w:type="dxa"/>
          </w:tcPr>
          <w:p w14:paraId="75896E99" w14:textId="77777777" w:rsidR="002D01FB" w:rsidRPr="00F03AE2" w:rsidRDefault="00F03491" w:rsidP="008B3AA5">
            <w:pPr>
              <w:spacing w:line="360" w:lineRule="auto"/>
              <w:jc w:val="both"/>
              <w:rPr>
                <w:rFonts w:ascii="Times New Roman" w:hAnsi="Times New Roman" w:cs="Times New Roman"/>
                <w:sz w:val="18"/>
                <w:szCs w:val="24"/>
              </w:rPr>
            </w:pPr>
            <w:r w:rsidRPr="00F03AE2">
              <w:rPr>
                <w:rFonts w:ascii="Times New Roman" w:hAnsi="Times New Roman" w:cs="Times New Roman"/>
                <w:b/>
                <w:sz w:val="18"/>
                <w:szCs w:val="24"/>
              </w:rPr>
              <w:t>Precondiciones:</w:t>
            </w:r>
            <w:r w:rsidRPr="00F03AE2">
              <w:rPr>
                <w:rFonts w:ascii="Times New Roman" w:hAnsi="Times New Roman" w:cs="Times New Roman"/>
                <w:sz w:val="18"/>
                <w:szCs w:val="24"/>
              </w:rPr>
              <w:t xml:space="preserve"> Tener</w:t>
            </w:r>
            <w:r w:rsidR="001B5393" w:rsidRPr="00F03AE2">
              <w:rPr>
                <w:rFonts w:ascii="Times New Roman" w:hAnsi="Times New Roman" w:cs="Times New Roman"/>
                <w:sz w:val="18"/>
                <w:szCs w:val="24"/>
              </w:rPr>
              <w:t xml:space="preserve"> creado el diagrama de entidad relación con notación UML</w:t>
            </w:r>
          </w:p>
        </w:tc>
        <w:tc>
          <w:tcPr>
            <w:tcW w:w="4486" w:type="dxa"/>
          </w:tcPr>
          <w:p w14:paraId="3464C8E3" w14:textId="77777777" w:rsidR="002D01FB" w:rsidRPr="00F03AE2" w:rsidRDefault="002D01F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jecución:</w:t>
            </w:r>
          </w:p>
          <w:p w14:paraId="197B761F" w14:textId="77777777" w:rsidR="001B5393" w:rsidRPr="00F03AE2" w:rsidRDefault="001B5393" w:rsidP="00F53C45">
            <w:pPr>
              <w:pStyle w:val="Prrafodelista"/>
              <w:numPr>
                <w:ilvl w:val="0"/>
                <w:numId w:val="46"/>
              </w:numPr>
              <w:spacing w:line="360" w:lineRule="auto"/>
              <w:rPr>
                <w:rFonts w:ascii="Times New Roman" w:hAnsi="Times New Roman" w:cs="Times New Roman"/>
                <w:sz w:val="18"/>
                <w:szCs w:val="24"/>
              </w:rPr>
            </w:pPr>
            <w:r w:rsidRPr="00F03AE2">
              <w:rPr>
                <w:rFonts w:ascii="Times New Roman" w:hAnsi="Times New Roman" w:cs="Times New Roman"/>
                <w:sz w:val="18"/>
                <w:szCs w:val="24"/>
              </w:rPr>
              <w:t>Revisar que no exista asociaciones binarias</w:t>
            </w:r>
            <w:r w:rsidR="004D4F86" w:rsidRPr="00F03AE2">
              <w:rPr>
                <w:rFonts w:ascii="Times New Roman" w:hAnsi="Times New Roman" w:cs="Times New Roman"/>
                <w:sz w:val="18"/>
                <w:szCs w:val="24"/>
              </w:rPr>
              <w:t xml:space="preserve"> entre las clases.</w:t>
            </w:r>
          </w:p>
          <w:p w14:paraId="306F4BF2" w14:textId="77777777" w:rsidR="004D4F86" w:rsidRPr="00F03AE2" w:rsidRDefault="004D4F86" w:rsidP="00F53C45">
            <w:pPr>
              <w:pStyle w:val="Prrafodelista"/>
              <w:numPr>
                <w:ilvl w:val="0"/>
                <w:numId w:val="46"/>
              </w:numPr>
              <w:spacing w:line="360" w:lineRule="auto"/>
              <w:rPr>
                <w:rFonts w:ascii="Times New Roman" w:hAnsi="Times New Roman" w:cs="Times New Roman"/>
                <w:sz w:val="18"/>
                <w:szCs w:val="24"/>
              </w:rPr>
            </w:pPr>
            <w:r w:rsidRPr="00F03AE2">
              <w:rPr>
                <w:rFonts w:ascii="Times New Roman" w:hAnsi="Times New Roman" w:cs="Times New Roman"/>
                <w:sz w:val="18"/>
                <w:szCs w:val="24"/>
              </w:rPr>
              <w:t>Revisar que no existan clases asociativas.</w:t>
            </w:r>
          </w:p>
        </w:tc>
      </w:tr>
      <w:tr w:rsidR="002D01FB" w:rsidRPr="00F03AE2" w14:paraId="5F4A5C6A" w14:textId="77777777" w:rsidTr="002B3B16">
        <w:trPr>
          <w:trHeight w:val="547"/>
        </w:trPr>
        <w:tc>
          <w:tcPr>
            <w:tcW w:w="4013" w:type="dxa"/>
          </w:tcPr>
          <w:p w14:paraId="686A1F53" w14:textId="77777777" w:rsidR="002D01FB" w:rsidRPr="00F03AE2" w:rsidRDefault="002D01F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Post condiciones:</w:t>
            </w:r>
          </w:p>
          <w:p w14:paraId="4A409EAD" w14:textId="77777777" w:rsidR="004D4F86" w:rsidRPr="00F03AE2" w:rsidRDefault="004D4F86"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Obtención de un diagrama entidad relación con notación UML o diagrama de clases normalizado.</w:t>
            </w:r>
          </w:p>
        </w:tc>
        <w:tc>
          <w:tcPr>
            <w:tcW w:w="4486" w:type="dxa"/>
          </w:tcPr>
          <w:p w14:paraId="2C141F6D" w14:textId="77777777" w:rsidR="002D01FB" w:rsidRPr="00F03AE2" w:rsidRDefault="002D01FB"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valuación</w:t>
            </w:r>
            <w:r w:rsidR="004D4F86" w:rsidRPr="00F03AE2">
              <w:rPr>
                <w:rFonts w:ascii="Times New Roman" w:hAnsi="Times New Roman" w:cs="Times New Roman"/>
                <w:b/>
                <w:sz w:val="18"/>
                <w:szCs w:val="24"/>
              </w:rPr>
              <w:t xml:space="preserve"> de Prueba</w:t>
            </w:r>
            <w:r w:rsidRPr="00F03AE2">
              <w:rPr>
                <w:rFonts w:ascii="Times New Roman" w:hAnsi="Times New Roman" w:cs="Times New Roman"/>
                <w:b/>
                <w:sz w:val="18"/>
                <w:szCs w:val="24"/>
              </w:rPr>
              <w:t>:</w:t>
            </w:r>
          </w:p>
          <w:p w14:paraId="1B066481" w14:textId="77777777" w:rsidR="004D4F86" w:rsidRPr="00F03AE2" w:rsidRDefault="004D4F86"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Exitosa</w:t>
            </w:r>
          </w:p>
        </w:tc>
      </w:tr>
    </w:tbl>
    <w:p w14:paraId="42C82726" w14:textId="33BCFD89" w:rsidR="00836A5B" w:rsidRPr="00F03AE2" w:rsidRDefault="002746FF"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63B7461A" w14:textId="77777777" w:rsidR="00007D9D" w:rsidRPr="00F03AE2" w:rsidRDefault="00007D9D" w:rsidP="008B3AA5">
      <w:pPr>
        <w:spacing w:after="0" w:line="360" w:lineRule="auto"/>
        <w:jc w:val="both"/>
        <w:rPr>
          <w:rFonts w:ascii="Times New Roman" w:hAnsi="Times New Roman" w:cs="Times New Roman"/>
          <w:szCs w:val="24"/>
        </w:rPr>
      </w:pPr>
    </w:p>
    <w:p w14:paraId="7DC65180" w14:textId="77777777" w:rsidR="002D01FB" w:rsidRPr="00F03AE2" w:rsidRDefault="000E7F6A"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Al culminar las pruebas de aceptación de  la historia técnica 1, se obtuvo un total de 2 pruebas las cuales resultaron exitosas con un 100 % de aceptación cumpliendo con los requerimientos del cliente, procediendo a crear la base de datos y sus respectivas tablas.</w:t>
      </w:r>
    </w:p>
    <w:p w14:paraId="5EC2C4BD" w14:textId="77777777" w:rsidR="002746FF" w:rsidRPr="00F03AE2" w:rsidRDefault="002746FF" w:rsidP="008B3AA5">
      <w:pPr>
        <w:spacing w:after="0" w:line="360" w:lineRule="auto"/>
        <w:jc w:val="both"/>
        <w:rPr>
          <w:rFonts w:ascii="Times New Roman" w:hAnsi="Times New Roman" w:cs="Times New Roman"/>
          <w:b/>
          <w:szCs w:val="24"/>
        </w:rPr>
      </w:pPr>
    </w:p>
    <w:p w14:paraId="538B9874" w14:textId="77777777" w:rsidR="008E42E3" w:rsidRPr="00F03AE2" w:rsidRDefault="008E42E3"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t>Diseño de la Base de Datos</w:t>
      </w:r>
    </w:p>
    <w:p w14:paraId="74575253" w14:textId="77777777" w:rsidR="002B3B16" w:rsidRPr="00F03AE2" w:rsidRDefault="002B3B16" w:rsidP="008B3AA5">
      <w:pPr>
        <w:spacing w:after="0" w:line="360" w:lineRule="auto"/>
        <w:jc w:val="both"/>
        <w:rPr>
          <w:rFonts w:ascii="Times New Roman" w:hAnsi="Times New Roman" w:cs="Times New Roman"/>
          <w:b/>
          <w:szCs w:val="24"/>
        </w:rPr>
      </w:pPr>
    </w:p>
    <w:p w14:paraId="2D647CE6" w14:textId="0885184C" w:rsidR="00F26D8C" w:rsidRPr="00F03AE2" w:rsidRDefault="000866D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A partir </w:t>
      </w:r>
      <w:r w:rsidR="000E7F6A" w:rsidRPr="00F03AE2">
        <w:rPr>
          <w:rFonts w:ascii="Times New Roman" w:hAnsi="Times New Roman" w:cs="Times New Roman"/>
          <w:szCs w:val="24"/>
        </w:rPr>
        <w:t xml:space="preserve"> del diseño conceptual normalizado de la base de datos </w:t>
      </w:r>
      <w:r w:rsidRPr="00F03AE2">
        <w:rPr>
          <w:rFonts w:ascii="Times New Roman" w:hAnsi="Times New Roman" w:cs="Times New Roman"/>
          <w:szCs w:val="24"/>
        </w:rPr>
        <w:t>(</w:t>
      </w:r>
      <w:r w:rsidR="00295561" w:rsidRPr="00F03AE2">
        <w:rPr>
          <w:rFonts w:ascii="Times New Roman" w:hAnsi="Times New Roman" w:cs="Times New Roman"/>
          <w:szCs w:val="24"/>
        </w:rPr>
        <w:t>Ver</w:t>
      </w:r>
      <w:r w:rsidR="00055E5D" w:rsidRPr="00F03AE2">
        <w:rPr>
          <w:rFonts w:ascii="Times New Roman" w:hAnsi="Times New Roman" w:cs="Times New Roman"/>
          <w:szCs w:val="24"/>
        </w:rPr>
        <w:t xml:space="preserve"> Anexo B</w:t>
      </w:r>
      <w:r w:rsidRPr="00F03AE2">
        <w:rPr>
          <w:rFonts w:ascii="Times New Roman" w:hAnsi="Times New Roman" w:cs="Times New Roman"/>
          <w:szCs w:val="24"/>
        </w:rPr>
        <w:t xml:space="preserve">3), se crea el </w:t>
      </w:r>
      <w:r w:rsidR="00D01036" w:rsidRPr="00F03AE2">
        <w:rPr>
          <w:rFonts w:ascii="Times New Roman" w:hAnsi="Times New Roman" w:cs="Times New Roman"/>
          <w:szCs w:val="24"/>
        </w:rPr>
        <w:t xml:space="preserve">diseño de la base de </w:t>
      </w:r>
      <w:r w:rsidR="00F03491" w:rsidRPr="00F03AE2">
        <w:rPr>
          <w:rFonts w:ascii="Times New Roman" w:hAnsi="Times New Roman" w:cs="Times New Roman"/>
          <w:szCs w:val="24"/>
        </w:rPr>
        <w:t>datos con</w:t>
      </w:r>
      <w:r w:rsidR="000E7F6A" w:rsidRPr="00F03AE2">
        <w:rPr>
          <w:rFonts w:ascii="Times New Roman" w:hAnsi="Times New Roman" w:cs="Times New Roman"/>
          <w:szCs w:val="24"/>
        </w:rPr>
        <w:t xml:space="preserve"> las tablas relacionales</w:t>
      </w:r>
      <w:r w:rsidRPr="00F03AE2">
        <w:rPr>
          <w:rFonts w:ascii="Times New Roman" w:hAnsi="Times New Roman" w:cs="Times New Roman"/>
          <w:szCs w:val="24"/>
        </w:rPr>
        <w:t xml:space="preserve"> representado en </w:t>
      </w:r>
      <w:r w:rsidR="00F03491" w:rsidRPr="00F03AE2">
        <w:rPr>
          <w:rFonts w:ascii="Times New Roman" w:hAnsi="Times New Roman" w:cs="Times New Roman"/>
          <w:szCs w:val="24"/>
        </w:rPr>
        <w:t>la Figura</w:t>
      </w:r>
      <w:r w:rsidR="00037191" w:rsidRPr="00F03AE2">
        <w:rPr>
          <w:rFonts w:ascii="Times New Roman" w:hAnsi="Times New Roman" w:cs="Times New Roman"/>
          <w:szCs w:val="24"/>
        </w:rPr>
        <w:t xml:space="preserve"> </w:t>
      </w:r>
      <w:r w:rsidR="00DE40BE" w:rsidRPr="00F03AE2">
        <w:rPr>
          <w:rFonts w:ascii="Times New Roman" w:hAnsi="Times New Roman" w:cs="Times New Roman"/>
          <w:szCs w:val="24"/>
        </w:rPr>
        <w:t>3-</w:t>
      </w:r>
      <w:r w:rsidR="00007D9D" w:rsidRPr="00F03AE2">
        <w:rPr>
          <w:rFonts w:ascii="Times New Roman" w:hAnsi="Times New Roman" w:cs="Times New Roman"/>
          <w:szCs w:val="24"/>
        </w:rPr>
        <w:t>4</w:t>
      </w:r>
      <w:r w:rsidR="005017B4" w:rsidRPr="00F03AE2">
        <w:rPr>
          <w:rFonts w:ascii="Times New Roman" w:hAnsi="Times New Roman" w:cs="Times New Roman"/>
          <w:szCs w:val="24"/>
        </w:rPr>
        <w:t>.</w:t>
      </w:r>
    </w:p>
    <w:p w14:paraId="03184678" w14:textId="77777777" w:rsidR="00141F87" w:rsidRPr="00F03AE2" w:rsidRDefault="00141F87" w:rsidP="008B3AA5">
      <w:pPr>
        <w:spacing w:after="0" w:line="360" w:lineRule="auto"/>
        <w:jc w:val="both"/>
        <w:rPr>
          <w:rFonts w:ascii="Times New Roman" w:hAnsi="Times New Roman" w:cs="Times New Roman"/>
          <w:sz w:val="24"/>
          <w:szCs w:val="24"/>
        </w:rPr>
      </w:pPr>
    </w:p>
    <w:p w14:paraId="555424F0" w14:textId="77777777" w:rsidR="005017B4" w:rsidRPr="00F03AE2" w:rsidRDefault="00D01036" w:rsidP="002B3B16">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52EE403C" wp14:editId="1B4CB710">
            <wp:extent cx="4133850" cy="4593167"/>
            <wp:effectExtent l="114300" t="114300" r="114300" b="150495"/>
            <wp:docPr id="13" name="Imagen 13" descr="F:\Politecnica\TESIS\Capitulos_Tesis\ANEXOS\modelorelacional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itecnica\TESIS\Capitulos_Tesis\ANEXOS\modelorelacionaluml.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35613" cy="459512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19DFA3" w14:textId="5EE26771" w:rsidR="009F2DD4" w:rsidRPr="00F03AE2" w:rsidRDefault="002746FF" w:rsidP="002B3B16">
      <w:pPr>
        <w:pStyle w:val="Figura"/>
        <w:spacing w:before="0" w:line="240" w:lineRule="auto"/>
        <w:ind w:firstLine="708"/>
        <w:jc w:val="left"/>
        <w:rPr>
          <w:rFonts w:cs="Times New Roman"/>
          <w:b w:val="0"/>
          <w:szCs w:val="24"/>
        </w:rPr>
      </w:pPr>
      <w:bookmarkStart w:id="248" w:name="_Toc425188965"/>
      <w:r w:rsidRPr="00F03AE2">
        <w:rPr>
          <w:rFonts w:cs="Times New Roman"/>
          <w:szCs w:val="24"/>
        </w:rPr>
        <w:t xml:space="preserve">    </w:t>
      </w:r>
      <w:r w:rsidR="004704C6" w:rsidRPr="00F03AE2">
        <w:rPr>
          <w:rFonts w:cs="Times New Roman"/>
          <w:szCs w:val="24"/>
        </w:rPr>
        <w:t xml:space="preserve">Figura. </w:t>
      </w:r>
      <w:r w:rsidR="00DE40BE" w:rsidRPr="00F03AE2">
        <w:rPr>
          <w:rFonts w:cs="Times New Roman"/>
          <w:szCs w:val="24"/>
        </w:rPr>
        <w:t>3-</w:t>
      </w:r>
      <w:r w:rsidR="00007D9D"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Diagrama Entidad Relación SDSI-DTIC</w:t>
      </w:r>
      <w:bookmarkEnd w:id="248"/>
    </w:p>
    <w:p w14:paraId="33A52F88" w14:textId="7B43AE87" w:rsidR="00836A5B" w:rsidRPr="00F03AE2" w:rsidRDefault="002746FF" w:rsidP="002B3B16">
      <w:pPr>
        <w:spacing w:after="0" w:line="240" w:lineRule="auto"/>
        <w:ind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631D3A8A" w14:textId="77777777" w:rsidR="009F2DD4" w:rsidRPr="00F03AE2" w:rsidRDefault="009F2DD4" w:rsidP="008B3AA5">
      <w:pPr>
        <w:spacing w:after="0" w:line="360" w:lineRule="auto"/>
        <w:jc w:val="center"/>
        <w:rPr>
          <w:rFonts w:ascii="Times New Roman" w:hAnsi="Times New Roman" w:cs="Times New Roman"/>
          <w:sz w:val="16"/>
          <w:szCs w:val="24"/>
        </w:rPr>
      </w:pPr>
    </w:p>
    <w:p w14:paraId="560B6DB5" w14:textId="77777777" w:rsidR="00007D9D" w:rsidRPr="00F03AE2" w:rsidRDefault="00007D9D" w:rsidP="008B3AA5">
      <w:pPr>
        <w:spacing w:after="0" w:line="360" w:lineRule="auto"/>
        <w:jc w:val="both"/>
        <w:rPr>
          <w:rFonts w:ascii="Times New Roman" w:hAnsi="Times New Roman" w:cs="Times New Roman"/>
          <w:szCs w:val="24"/>
        </w:rPr>
      </w:pPr>
    </w:p>
    <w:p w14:paraId="735B9A92" w14:textId="77777777" w:rsidR="004704C6" w:rsidRPr="00F03AE2" w:rsidRDefault="00D312F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El SDSI-DTIC contendrá 9 </w:t>
      </w:r>
      <w:r w:rsidR="00D01036" w:rsidRPr="00F03AE2">
        <w:rPr>
          <w:rFonts w:ascii="Times New Roman" w:hAnsi="Times New Roman" w:cs="Times New Roman"/>
          <w:szCs w:val="24"/>
        </w:rPr>
        <w:t>entidades</w:t>
      </w:r>
      <w:r w:rsidRPr="00F03AE2">
        <w:rPr>
          <w:rFonts w:ascii="Times New Roman" w:hAnsi="Times New Roman" w:cs="Times New Roman"/>
          <w:szCs w:val="24"/>
        </w:rPr>
        <w:t>, las cuales corresponden a Roles, Grupos, Usuarios, Tipo de Ticket, Prioridades, Estados, Departamentos, Respuestas, y Tickets</w:t>
      </w:r>
      <w:r w:rsidR="001E6D68" w:rsidRPr="00F03AE2">
        <w:rPr>
          <w:rFonts w:ascii="Times New Roman" w:hAnsi="Times New Roman" w:cs="Times New Roman"/>
          <w:szCs w:val="24"/>
        </w:rPr>
        <w:t>, cada una de ellas con su respectiva clave primaria.</w:t>
      </w:r>
    </w:p>
    <w:p w14:paraId="14008D78" w14:textId="77777777" w:rsidR="00DE40BE" w:rsidRPr="00F03AE2" w:rsidRDefault="00DE40BE" w:rsidP="008B3AA5">
      <w:pPr>
        <w:spacing w:after="0" w:line="360" w:lineRule="auto"/>
        <w:jc w:val="both"/>
        <w:rPr>
          <w:rFonts w:ascii="Times New Roman" w:hAnsi="Times New Roman" w:cs="Times New Roman"/>
          <w:szCs w:val="24"/>
        </w:rPr>
      </w:pPr>
    </w:p>
    <w:p w14:paraId="1C45B619" w14:textId="00067D46" w:rsidR="000766B6" w:rsidRPr="00F03AE2" w:rsidRDefault="001E6D6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ada </w:t>
      </w:r>
      <w:r w:rsidR="00D01036" w:rsidRPr="00F03AE2">
        <w:rPr>
          <w:rFonts w:ascii="Times New Roman" w:hAnsi="Times New Roman" w:cs="Times New Roman"/>
          <w:szCs w:val="24"/>
        </w:rPr>
        <w:t>entidad</w:t>
      </w:r>
      <w:r w:rsidRPr="00F03AE2">
        <w:rPr>
          <w:rFonts w:ascii="Times New Roman" w:hAnsi="Times New Roman" w:cs="Times New Roman"/>
          <w:szCs w:val="24"/>
        </w:rPr>
        <w:t xml:space="preserve"> será representad</w:t>
      </w:r>
      <w:r w:rsidR="004704C6" w:rsidRPr="00F03AE2">
        <w:rPr>
          <w:rFonts w:ascii="Times New Roman" w:hAnsi="Times New Roman" w:cs="Times New Roman"/>
          <w:szCs w:val="24"/>
        </w:rPr>
        <w:t xml:space="preserve">a como un modelo en el sistema. </w:t>
      </w:r>
      <w:r w:rsidRPr="00F03AE2">
        <w:rPr>
          <w:rFonts w:ascii="Times New Roman" w:hAnsi="Times New Roman" w:cs="Times New Roman"/>
          <w:szCs w:val="24"/>
        </w:rPr>
        <w:t>Todas estas entidades s</w:t>
      </w:r>
      <w:r w:rsidR="000766B6" w:rsidRPr="00F03AE2">
        <w:rPr>
          <w:rFonts w:ascii="Times New Roman" w:hAnsi="Times New Roman" w:cs="Times New Roman"/>
          <w:szCs w:val="24"/>
        </w:rPr>
        <w:t xml:space="preserve">irven en conjunto para la generación de un ticket por parte de los usuarios registrados para el uso del sistema y a su vez dar un seguimiento del incidente reportado. </w:t>
      </w:r>
    </w:p>
    <w:p w14:paraId="43CF1A32" w14:textId="77777777" w:rsidR="00DE40BE" w:rsidRPr="00F03AE2" w:rsidRDefault="00DE40BE" w:rsidP="008B3AA5">
      <w:pPr>
        <w:spacing w:after="0" w:line="360" w:lineRule="auto"/>
        <w:jc w:val="both"/>
        <w:rPr>
          <w:rFonts w:ascii="Times New Roman" w:hAnsi="Times New Roman" w:cs="Times New Roman"/>
          <w:szCs w:val="24"/>
        </w:rPr>
      </w:pPr>
    </w:p>
    <w:p w14:paraId="55E506D3" w14:textId="3AAE9045" w:rsidR="00024204" w:rsidRPr="00F03AE2" w:rsidRDefault="0002420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DE40BE" w:rsidRPr="00F03AE2">
        <w:rPr>
          <w:rFonts w:ascii="Times New Roman" w:hAnsi="Times New Roman" w:cs="Times New Roman"/>
          <w:szCs w:val="24"/>
        </w:rPr>
        <w:t>7-</w:t>
      </w:r>
      <w:r w:rsidR="00007D9D" w:rsidRPr="00F03AE2">
        <w:rPr>
          <w:rFonts w:ascii="Times New Roman" w:hAnsi="Times New Roman" w:cs="Times New Roman"/>
          <w:szCs w:val="24"/>
        </w:rPr>
        <w:t>4</w:t>
      </w:r>
      <w:r w:rsidRPr="00F03AE2">
        <w:rPr>
          <w:rFonts w:ascii="Times New Roman" w:hAnsi="Times New Roman" w:cs="Times New Roman"/>
          <w:szCs w:val="24"/>
        </w:rPr>
        <w:t xml:space="preserve"> detalla la segunda historia técnica, siguiendo el modelo de la historia técnica 1. </w:t>
      </w:r>
    </w:p>
    <w:p w14:paraId="4E43C0B7" w14:textId="77777777" w:rsidR="00024204" w:rsidRPr="00F03AE2" w:rsidRDefault="00024204" w:rsidP="008B3AA5">
      <w:pPr>
        <w:spacing w:after="0" w:line="360" w:lineRule="auto"/>
        <w:jc w:val="both"/>
        <w:rPr>
          <w:rFonts w:ascii="Times New Roman" w:hAnsi="Times New Roman" w:cs="Times New Roman"/>
          <w:szCs w:val="24"/>
        </w:rPr>
      </w:pPr>
    </w:p>
    <w:p w14:paraId="1845142F" w14:textId="732AA551" w:rsidR="00024204" w:rsidRPr="00F03AE2" w:rsidRDefault="002B3B16" w:rsidP="008B3AA5">
      <w:pPr>
        <w:pStyle w:val="Tablas"/>
        <w:spacing w:before="0" w:line="360" w:lineRule="auto"/>
        <w:jc w:val="left"/>
        <w:rPr>
          <w:rFonts w:cs="Times New Roman"/>
          <w:szCs w:val="24"/>
        </w:rPr>
      </w:pPr>
      <w:r w:rsidRPr="00F03AE2">
        <w:rPr>
          <w:rFonts w:cs="Times New Roman"/>
          <w:szCs w:val="24"/>
        </w:rPr>
        <w:t xml:space="preserve"> </w:t>
      </w:r>
      <w:bookmarkStart w:id="249" w:name="_Toc426542907"/>
      <w:r w:rsidR="00037191" w:rsidRPr="00F03AE2">
        <w:rPr>
          <w:rFonts w:cs="Times New Roman"/>
          <w:szCs w:val="24"/>
        </w:rPr>
        <w:t>Tabla</w:t>
      </w:r>
      <w:r w:rsidR="00024204" w:rsidRPr="00F03AE2">
        <w:rPr>
          <w:rFonts w:cs="Times New Roman"/>
          <w:szCs w:val="24"/>
        </w:rPr>
        <w:t xml:space="preserve"> </w:t>
      </w:r>
      <w:r w:rsidR="00DE40BE" w:rsidRPr="00F03AE2">
        <w:rPr>
          <w:rFonts w:cs="Times New Roman"/>
          <w:szCs w:val="24"/>
        </w:rPr>
        <w:t>7-</w:t>
      </w:r>
      <w:r w:rsidR="00007D9D" w:rsidRPr="00F03AE2">
        <w:rPr>
          <w:rFonts w:cs="Times New Roman"/>
          <w:szCs w:val="24"/>
        </w:rPr>
        <w:t>4</w:t>
      </w:r>
      <w:r w:rsidR="00FA511B" w:rsidRPr="00F03AE2">
        <w:rPr>
          <w:rFonts w:cs="Times New Roman"/>
          <w:szCs w:val="24"/>
        </w:rPr>
        <w:t>:</w:t>
      </w:r>
      <w:r w:rsidR="00024204" w:rsidRPr="00F03AE2">
        <w:rPr>
          <w:rFonts w:cs="Times New Roman"/>
          <w:szCs w:val="24"/>
        </w:rPr>
        <w:t xml:space="preserve"> </w:t>
      </w:r>
      <w:r w:rsidR="004704C6" w:rsidRPr="00F03AE2">
        <w:rPr>
          <w:rFonts w:cs="Times New Roman"/>
          <w:b w:val="0"/>
          <w:szCs w:val="24"/>
        </w:rPr>
        <w:t>Historia técnica diseño de la arquitectura del sistema</w:t>
      </w:r>
      <w:bookmarkEnd w:id="249"/>
    </w:p>
    <w:tbl>
      <w:tblPr>
        <w:tblStyle w:val="Tablaconcuadrcula"/>
        <w:tblW w:w="0" w:type="auto"/>
        <w:tblInd w:w="108" w:type="dxa"/>
        <w:tblLook w:val="04A0" w:firstRow="1" w:lastRow="0" w:firstColumn="1" w:lastColumn="0" w:noHBand="0" w:noVBand="1"/>
      </w:tblPr>
      <w:tblGrid>
        <w:gridCol w:w="4146"/>
        <w:gridCol w:w="4240"/>
      </w:tblGrid>
      <w:tr w:rsidR="00024204" w:rsidRPr="00F03AE2" w14:paraId="5BC19307" w14:textId="77777777" w:rsidTr="00037191">
        <w:tc>
          <w:tcPr>
            <w:tcW w:w="8386" w:type="dxa"/>
            <w:gridSpan w:val="2"/>
          </w:tcPr>
          <w:p w14:paraId="2D241189" w14:textId="77777777" w:rsidR="00024204" w:rsidRPr="00F03AE2" w:rsidRDefault="00024204"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Historia Técnica</w:t>
            </w:r>
          </w:p>
        </w:tc>
      </w:tr>
      <w:tr w:rsidR="00024204" w:rsidRPr="00F03AE2" w14:paraId="23B518E9" w14:textId="77777777" w:rsidTr="00037191">
        <w:tc>
          <w:tcPr>
            <w:tcW w:w="8386" w:type="dxa"/>
            <w:gridSpan w:val="2"/>
          </w:tcPr>
          <w:p w14:paraId="2C3260B7"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HT2</w:t>
            </w:r>
          </w:p>
        </w:tc>
      </w:tr>
      <w:tr w:rsidR="00024204" w:rsidRPr="00F03AE2" w14:paraId="324C22D4" w14:textId="77777777" w:rsidTr="00037191">
        <w:tc>
          <w:tcPr>
            <w:tcW w:w="8386" w:type="dxa"/>
            <w:gridSpan w:val="2"/>
          </w:tcPr>
          <w:p w14:paraId="7589609B" w14:textId="77777777" w:rsidR="00024204" w:rsidRPr="00F03AE2" w:rsidRDefault="00024204" w:rsidP="008B3AA5">
            <w:pPr>
              <w:spacing w:line="360" w:lineRule="auto"/>
              <w:jc w:val="both"/>
              <w:rPr>
                <w:rFonts w:ascii="Times New Roman" w:hAnsi="Times New Roman" w:cs="Times New Roman"/>
                <w:sz w:val="18"/>
                <w:szCs w:val="24"/>
              </w:rPr>
            </w:pPr>
            <w:r w:rsidRPr="00F03AE2">
              <w:rPr>
                <w:rFonts w:ascii="Times New Roman" w:hAnsi="Times New Roman" w:cs="Times New Roman"/>
                <w:b/>
                <w:sz w:val="18"/>
                <w:szCs w:val="24"/>
              </w:rPr>
              <w:t>Nombre de la Historia:</w:t>
            </w:r>
            <w:r w:rsidRPr="00F03AE2">
              <w:rPr>
                <w:rFonts w:ascii="Times New Roman" w:hAnsi="Times New Roman" w:cs="Times New Roman"/>
                <w:sz w:val="18"/>
                <w:szCs w:val="24"/>
              </w:rPr>
              <w:t xml:space="preserve"> Diseño de la Arquitectura del Sistema.</w:t>
            </w:r>
          </w:p>
        </w:tc>
      </w:tr>
      <w:tr w:rsidR="00024204" w:rsidRPr="00F03AE2" w14:paraId="0AEB65A3" w14:textId="77777777" w:rsidTr="00037191">
        <w:tc>
          <w:tcPr>
            <w:tcW w:w="4146" w:type="dxa"/>
          </w:tcPr>
          <w:p w14:paraId="2DE0F70F"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Prioridad en Negocio:</w:t>
            </w:r>
            <w:r w:rsidRPr="00F03AE2">
              <w:rPr>
                <w:rFonts w:ascii="Times New Roman" w:hAnsi="Times New Roman" w:cs="Times New Roman"/>
                <w:sz w:val="18"/>
                <w:szCs w:val="24"/>
              </w:rPr>
              <w:t xml:space="preserve">  Muy Alta</w:t>
            </w:r>
          </w:p>
          <w:p w14:paraId="2A72BE56"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uy Alta/Alta / Media / Baja)</w:t>
            </w:r>
          </w:p>
        </w:tc>
        <w:tc>
          <w:tcPr>
            <w:tcW w:w="4240" w:type="dxa"/>
          </w:tcPr>
          <w:p w14:paraId="0EFCB273"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Riesgo en Desarrollo:</w:t>
            </w:r>
            <w:r w:rsidRPr="00F03AE2">
              <w:rPr>
                <w:rFonts w:ascii="Times New Roman" w:hAnsi="Times New Roman" w:cs="Times New Roman"/>
                <w:sz w:val="18"/>
                <w:szCs w:val="24"/>
              </w:rPr>
              <w:t xml:space="preserve"> Alta</w:t>
            </w:r>
          </w:p>
          <w:p w14:paraId="0F56AB04" w14:textId="77777777" w:rsidR="00024204" w:rsidRPr="00F03AE2" w:rsidRDefault="00024204" w:rsidP="008B3AA5">
            <w:pPr>
              <w:pStyle w:val="Default"/>
              <w:rPr>
                <w:rFonts w:ascii="Times New Roman" w:hAnsi="Times New Roman" w:cs="Times New Roman"/>
                <w:sz w:val="18"/>
                <w:szCs w:val="20"/>
              </w:rPr>
            </w:pPr>
            <w:r w:rsidRPr="00F03AE2">
              <w:rPr>
                <w:rFonts w:ascii="Times New Roman" w:hAnsi="Times New Roman" w:cs="Times New Roman"/>
                <w:sz w:val="18"/>
                <w:szCs w:val="20"/>
              </w:rPr>
              <w:t xml:space="preserve">(Alta / Media / Baja) </w:t>
            </w:r>
          </w:p>
        </w:tc>
      </w:tr>
      <w:tr w:rsidR="00024204" w:rsidRPr="00F03AE2" w14:paraId="0137F638" w14:textId="77777777" w:rsidTr="00037191">
        <w:tc>
          <w:tcPr>
            <w:tcW w:w="4146" w:type="dxa"/>
          </w:tcPr>
          <w:p w14:paraId="03A6E600"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untos Estimados: </w:t>
            </w:r>
            <w:r w:rsidRPr="00F03AE2">
              <w:rPr>
                <w:rFonts w:ascii="Times New Roman" w:hAnsi="Times New Roman" w:cs="Times New Roman"/>
                <w:sz w:val="18"/>
                <w:szCs w:val="24"/>
              </w:rPr>
              <w:t>5</w:t>
            </w:r>
          </w:p>
        </w:tc>
        <w:tc>
          <w:tcPr>
            <w:tcW w:w="4240" w:type="dxa"/>
          </w:tcPr>
          <w:p w14:paraId="34D241ED"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teración Asignada</w:t>
            </w:r>
            <w:r w:rsidR="004704C6" w:rsidRPr="00F03AE2">
              <w:rPr>
                <w:rFonts w:ascii="Times New Roman" w:hAnsi="Times New Roman" w:cs="Times New Roman"/>
                <w:b/>
                <w:sz w:val="18"/>
                <w:szCs w:val="24"/>
              </w:rPr>
              <w:t>:</w:t>
            </w:r>
            <w:r w:rsidR="004704C6" w:rsidRPr="00F03AE2">
              <w:rPr>
                <w:rFonts w:ascii="Times New Roman" w:hAnsi="Times New Roman" w:cs="Times New Roman"/>
                <w:sz w:val="18"/>
                <w:szCs w:val="24"/>
              </w:rPr>
              <w:t xml:space="preserve"> 0</w:t>
            </w:r>
          </w:p>
        </w:tc>
      </w:tr>
      <w:tr w:rsidR="00024204" w:rsidRPr="00F03AE2" w14:paraId="64C7B433" w14:textId="77777777" w:rsidTr="00037191">
        <w:tc>
          <w:tcPr>
            <w:tcW w:w="8386" w:type="dxa"/>
            <w:gridSpan w:val="2"/>
          </w:tcPr>
          <w:p w14:paraId="5AED8301"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 xml:space="preserve">María </w:t>
            </w:r>
            <w:r w:rsidR="00F03491" w:rsidRPr="00F03AE2">
              <w:rPr>
                <w:rFonts w:ascii="Times New Roman" w:hAnsi="Times New Roman" w:cs="Times New Roman"/>
                <w:sz w:val="18"/>
                <w:szCs w:val="24"/>
              </w:rPr>
              <w:t>José</w:t>
            </w:r>
            <w:r w:rsidRPr="00F03AE2">
              <w:rPr>
                <w:rFonts w:ascii="Times New Roman" w:hAnsi="Times New Roman" w:cs="Times New Roman"/>
                <w:sz w:val="18"/>
                <w:szCs w:val="24"/>
              </w:rPr>
              <w:t xml:space="preserve"> Samaniego Larrea</w:t>
            </w:r>
          </w:p>
        </w:tc>
      </w:tr>
      <w:tr w:rsidR="00024204" w:rsidRPr="00F03AE2" w14:paraId="3082575C" w14:textId="77777777" w:rsidTr="00037191">
        <w:trPr>
          <w:trHeight w:val="547"/>
        </w:trPr>
        <w:tc>
          <w:tcPr>
            <w:tcW w:w="8386" w:type="dxa"/>
            <w:gridSpan w:val="2"/>
          </w:tcPr>
          <w:p w14:paraId="5C58F0FA"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5B21889A" w14:textId="77777777" w:rsidR="00024204" w:rsidRPr="00F03AE2" w:rsidRDefault="00024204"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Como equipo de desarrollo se </w:t>
            </w:r>
            <w:r w:rsidR="00F03491" w:rsidRPr="00F03AE2">
              <w:rPr>
                <w:rFonts w:ascii="Times New Roman" w:hAnsi="Times New Roman" w:cs="Times New Roman"/>
                <w:sz w:val="18"/>
                <w:szCs w:val="24"/>
              </w:rPr>
              <w:t>necesita crear</w:t>
            </w:r>
            <w:r w:rsidRPr="00F03AE2">
              <w:rPr>
                <w:rFonts w:ascii="Times New Roman" w:hAnsi="Times New Roman" w:cs="Times New Roman"/>
                <w:sz w:val="18"/>
                <w:szCs w:val="24"/>
              </w:rPr>
              <w:t xml:space="preserve"> el diseño de la arquitectura del SDSI-DTIC.</w:t>
            </w:r>
          </w:p>
        </w:tc>
      </w:tr>
      <w:tr w:rsidR="00024204" w:rsidRPr="00F03AE2" w14:paraId="1F3CFC66" w14:textId="77777777" w:rsidTr="00037191">
        <w:trPr>
          <w:trHeight w:val="547"/>
        </w:trPr>
        <w:tc>
          <w:tcPr>
            <w:tcW w:w="8386" w:type="dxa"/>
            <w:gridSpan w:val="2"/>
          </w:tcPr>
          <w:p w14:paraId="135E2EFB"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Observaciones: </w:t>
            </w:r>
          </w:p>
        </w:tc>
      </w:tr>
    </w:tbl>
    <w:p w14:paraId="01AB84CA" w14:textId="75004104" w:rsidR="00024204" w:rsidRPr="00F03AE2" w:rsidRDefault="002746FF"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024204" w:rsidRPr="00F03AE2">
        <w:rPr>
          <w:rFonts w:ascii="Times New Roman" w:hAnsi="Times New Roman" w:cs="Times New Roman"/>
          <w:b/>
          <w:sz w:val="16"/>
          <w:szCs w:val="24"/>
        </w:rPr>
        <w:t>:</w:t>
      </w:r>
      <w:r w:rsidR="00024204" w:rsidRPr="00F03AE2">
        <w:rPr>
          <w:rFonts w:ascii="Times New Roman" w:hAnsi="Times New Roman" w:cs="Times New Roman"/>
          <w:sz w:val="16"/>
          <w:szCs w:val="24"/>
        </w:rPr>
        <w:t xml:space="preserve"> María José Samaniego </w:t>
      </w:r>
    </w:p>
    <w:p w14:paraId="2C11E18C" w14:textId="77777777" w:rsidR="00D01036" w:rsidRPr="00F03AE2" w:rsidRDefault="00D01036" w:rsidP="008B3AA5">
      <w:pPr>
        <w:spacing w:after="0" w:line="360" w:lineRule="auto"/>
        <w:jc w:val="both"/>
        <w:rPr>
          <w:rFonts w:ascii="Times New Roman" w:hAnsi="Times New Roman" w:cs="Times New Roman"/>
          <w:sz w:val="24"/>
          <w:szCs w:val="24"/>
        </w:rPr>
      </w:pPr>
    </w:p>
    <w:p w14:paraId="45067920" w14:textId="242CEE41" w:rsidR="00024204" w:rsidRPr="00F03AE2" w:rsidRDefault="0002420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DE40BE" w:rsidRPr="00F03AE2">
        <w:rPr>
          <w:rFonts w:ascii="Times New Roman" w:hAnsi="Times New Roman" w:cs="Times New Roman"/>
          <w:szCs w:val="24"/>
        </w:rPr>
        <w:t>8-</w:t>
      </w:r>
      <w:r w:rsidR="00007D9D" w:rsidRPr="00F03AE2">
        <w:rPr>
          <w:rFonts w:ascii="Times New Roman" w:hAnsi="Times New Roman" w:cs="Times New Roman"/>
          <w:szCs w:val="24"/>
        </w:rPr>
        <w:t>4</w:t>
      </w:r>
      <w:r w:rsidR="00F03491" w:rsidRPr="00F03AE2">
        <w:rPr>
          <w:rFonts w:ascii="Times New Roman" w:hAnsi="Times New Roman" w:cs="Times New Roman"/>
          <w:b/>
          <w:szCs w:val="24"/>
        </w:rPr>
        <w:t xml:space="preserve"> </w:t>
      </w:r>
      <w:r w:rsidR="007E2818" w:rsidRPr="00F03AE2">
        <w:rPr>
          <w:rFonts w:ascii="Times New Roman" w:hAnsi="Times New Roman" w:cs="Times New Roman"/>
          <w:szCs w:val="24"/>
        </w:rPr>
        <w:t xml:space="preserve">describe </w:t>
      </w:r>
      <w:r w:rsidRPr="00F03AE2">
        <w:rPr>
          <w:rFonts w:ascii="Times New Roman" w:hAnsi="Times New Roman" w:cs="Times New Roman"/>
          <w:szCs w:val="24"/>
        </w:rPr>
        <w:t>la primera tarea de ingeniería correspondiente a la historia de técnica</w:t>
      </w:r>
      <w:r w:rsidR="007E2818" w:rsidRPr="00F03AE2">
        <w:rPr>
          <w:rFonts w:ascii="Times New Roman" w:hAnsi="Times New Roman" w:cs="Times New Roman"/>
          <w:szCs w:val="24"/>
        </w:rPr>
        <w:t xml:space="preserve"> 2</w:t>
      </w:r>
      <w:r w:rsidRPr="00F03AE2">
        <w:rPr>
          <w:rFonts w:ascii="Times New Roman" w:hAnsi="Times New Roman" w:cs="Times New Roman"/>
          <w:szCs w:val="24"/>
        </w:rPr>
        <w:t xml:space="preserve">, </w:t>
      </w:r>
      <w:r w:rsidR="007E2818" w:rsidRPr="00F03AE2">
        <w:rPr>
          <w:rFonts w:ascii="Times New Roman" w:hAnsi="Times New Roman" w:cs="Times New Roman"/>
          <w:szCs w:val="24"/>
        </w:rPr>
        <w:t xml:space="preserve"> que corresponde al diagrama de despliegue del sistema representando la topología de hardware del sistema sobre</w:t>
      </w:r>
      <w:r w:rsidR="00CB2D04" w:rsidRPr="00F03AE2">
        <w:rPr>
          <w:rFonts w:ascii="Times New Roman" w:hAnsi="Times New Roman" w:cs="Times New Roman"/>
          <w:szCs w:val="24"/>
        </w:rPr>
        <w:t xml:space="preserve"> el que funcionara el SDSI-DTIC, además del diagrama de componentes representando las tres capas de Modelo Vista y Controlador.</w:t>
      </w:r>
    </w:p>
    <w:p w14:paraId="24619320" w14:textId="77777777" w:rsidR="00024204" w:rsidRPr="00F03AE2" w:rsidRDefault="00024204" w:rsidP="008B3AA5">
      <w:pPr>
        <w:spacing w:after="0" w:line="360" w:lineRule="auto"/>
        <w:jc w:val="both"/>
        <w:rPr>
          <w:rFonts w:ascii="Times New Roman" w:hAnsi="Times New Roman" w:cs="Times New Roman"/>
          <w:sz w:val="18"/>
          <w:szCs w:val="24"/>
        </w:rPr>
      </w:pPr>
    </w:p>
    <w:p w14:paraId="4E55E593" w14:textId="597DA267" w:rsidR="00024204" w:rsidRPr="00F03AE2" w:rsidRDefault="002746FF" w:rsidP="008B3AA5">
      <w:pPr>
        <w:pStyle w:val="Tablas"/>
        <w:spacing w:before="0" w:line="360" w:lineRule="auto"/>
        <w:jc w:val="left"/>
        <w:rPr>
          <w:rFonts w:cs="Times New Roman"/>
          <w:b w:val="0"/>
          <w:szCs w:val="24"/>
        </w:rPr>
      </w:pPr>
      <w:r w:rsidRPr="00F03AE2">
        <w:rPr>
          <w:rFonts w:cs="Times New Roman"/>
          <w:szCs w:val="24"/>
        </w:rPr>
        <w:t xml:space="preserve">  </w:t>
      </w:r>
      <w:bookmarkStart w:id="250" w:name="_Toc426542908"/>
      <w:r w:rsidR="00FA511B" w:rsidRPr="00F03AE2">
        <w:rPr>
          <w:rFonts w:cs="Times New Roman"/>
          <w:szCs w:val="24"/>
        </w:rPr>
        <w:t>Tabla</w:t>
      </w:r>
      <w:r w:rsidR="00024204" w:rsidRPr="00F03AE2">
        <w:rPr>
          <w:rFonts w:cs="Times New Roman"/>
          <w:szCs w:val="24"/>
        </w:rPr>
        <w:t xml:space="preserve"> </w:t>
      </w:r>
      <w:r w:rsidR="00DE40BE" w:rsidRPr="00F03AE2">
        <w:rPr>
          <w:rFonts w:cs="Times New Roman"/>
          <w:szCs w:val="24"/>
        </w:rPr>
        <w:t>8-</w:t>
      </w:r>
      <w:r w:rsidR="00007D9D" w:rsidRPr="00F03AE2">
        <w:rPr>
          <w:rFonts w:cs="Times New Roman"/>
          <w:szCs w:val="24"/>
        </w:rPr>
        <w:t>4</w:t>
      </w:r>
      <w:r w:rsidR="00FA511B" w:rsidRPr="00F03AE2">
        <w:rPr>
          <w:rFonts w:cs="Times New Roman"/>
          <w:szCs w:val="24"/>
        </w:rPr>
        <w:t>:</w:t>
      </w:r>
      <w:r w:rsidR="00024204" w:rsidRPr="00F03AE2">
        <w:rPr>
          <w:rFonts w:cs="Times New Roman"/>
          <w:szCs w:val="24"/>
        </w:rPr>
        <w:t xml:space="preserve"> </w:t>
      </w:r>
      <w:r w:rsidR="00FA511B" w:rsidRPr="00F03AE2">
        <w:rPr>
          <w:rFonts w:cs="Times New Roman"/>
          <w:b w:val="0"/>
          <w:szCs w:val="24"/>
        </w:rPr>
        <w:t>Tarea de ingeniería de historia técnica 2</w:t>
      </w:r>
      <w:bookmarkEnd w:id="250"/>
    </w:p>
    <w:tbl>
      <w:tblPr>
        <w:tblStyle w:val="Tablaconcuadrcula"/>
        <w:tblW w:w="0" w:type="auto"/>
        <w:tblInd w:w="108" w:type="dxa"/>
        <w:tblLook w:val="04A0" w:firstRow="1" w:lastRow="0" w:firstColumn="1" w:lastColumn="0" w:noHBand="0" w:noVBand="1"/>
      </w:tblPr>
      <w:tblGrid>
        <w:gridCol w:w="8386"/>
      </w:tblGrid>
      <w:tr w:rsidR="00024204" w:rsidRPr="00F03AE2" w14:paraId="6DA0840D" w14:textId="77777777" w:rsidTr="00FA511B">
        <w:tc>
          <w:tcPr>
            <w:tcW w:w="8386" w:type="dxa"/>
          </w:tcPr>
          <w:p w14:paraId="50552606" w14:textId="77777777" w:rsidR="00024204" w:rsidRPr="00F03AE2" w:rsidRDefault="00024204"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Tarea de Ingeniería</w:t>
            </w:r>
          </w:p>
        </w:tc>
      </w:tr>
      <w:tr w:rsidR="00024204" w:rsidRPr="00F03AE2" w14:paraId="35E3BC6B" w14:textId="77777777" w:rsidTr="00FA511B">
        <w:tc>
          <w:tcPr>
            <w:tcW w:w="8386" w:type="dxa"/>
          </w:tcPr>
          <w:p w14:paraId="41F6D8B0"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Historia Técnica que pertenece: </w:t>
            </w:r>
            <w:r w:rsidR="00240B29" w:rsidRPr="00F03AE2">
              <w:rPr>
                <w:rFonts w:ascii="Times New Roman" w:hAnsi="Times New Roman" w:cs="Times New Roman"/>
                <w:sz w:val="18"/>
                <w:szCs w:val="24"/>
              </w:rPr>
              <w:t>HT2</w:t>
            </w:r>
          </w:p>
        </w:tc>
      </w:tr>
      <w:tr w:rsidR="00024204" w:rsidRPr="00F03AE2" w14:paraId="7162C997" w14:textId="77777777" w:rsidTr="00FA511B">
        <w:tc>
          <w:tcPr>
            <w:tcW w:w="8386" w:type="dxa"/>
          </w:tcPr>
          <w:p w14:paraId="7CC01E99"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TI</w:t>
            </w:r>
            <w:r w:rsidR="00240B29" w:rsidRPr="00F03AE2">
              <w:rPr>
                <w:rFonts w:ascii="Times New Roman" w:hAnsi="Times New Roman" w:cs="Times New Roman"/>
                <w:sz w:val="18"/>
                <w:szCs w:val="24"/>
              </w:rPr>
              <w:t>2</w:t>
            </w:r>
          </w:p>
        </w:tc>
      </w:tr>
      <w:tr w:rsidR="00024204" w:rsidRPr="00F03AE2" w14:paraId="2D59D982" w14:textId="77777777" w:rsidTr="00FA511B">
        <w:tc>
          <w:tcPr>
            <w:tcW w:w="8386" w:type="dxa"/>
          </w:tcPr>
          <w:p w14:paraId="75DCA95A"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Tarea:</w:t>
            </w:r>
            <w:r w:rsidR="00F03491" w:rsidRPr="00F03AE2">
              <w:rPr>
                <w:rFonts w:ascii="Times New Roman" w:hAnsi="Times New Roman" w:cs="Times New Roman"/>
                <w:sz w:val="18"/>
                <w:szCs w:val="24"/>
              </w:rPr>
              <w:t xml:space="preserve"> Creación</w:t>
            </w:r>
            <w:r w:rsidRPr="00F03AE2">
              <w:rPr>
                <w:rFonts w:ascii="Times New Roman" w:hAnsi="Times New Roman" w:cs="Times New Roman"/>
                <w:sz w:val="18"/>
                <w:szCs w:val="24"/>
              </w:rPr>
              <w:t xml:space="preserve"> del </w:t>
            </w:r>
            <w:r w:rsidR="007E2818" w:rsidRPr="00F03AE2">
              <w:rPr>
                <w:rFonts w:ascii="Times New Roman" w:hAnsi="Times New Roman" w:cs="Times New Roman"/>
                <w:sz w:val="18"/>
                <w:szCs w:val="24"/>
              </w:rPr>
              <w:t>diagrama de despliegue</w:t>
            </w:r>
            <w:r w:rsidR="00CB2D04" w:rsidRPr="00F03AE2">
              <w:rPr>
                <w:rFonts w:ascii="Times New Roman" w:hAnsi="Times New Roman" w:cs="Times New Roman"/>
                <w:sz w:val="18"/>
                <w:szCs w:val="24"/>
              </w:rPr>
              <w:t xml:space="preserve"> y componentes.</w:t>
            </w:r>
          </w:p>
        </w:tc>
      </w:tr>
      <w:tr w:rsidR="00024204" w:rsidRPr="00F03AE2" w14:paraId="16FC4494" w14:textId="77777777" w:rsidTr="00FA511B">
        <w:tc>
          <w:tcPr>
            <w:tcW w:w="8386" w:type="dxa"/>
          </w:tcPr>
          <w:p w14:paraId="6AFA14C9"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Tipo de Tarea: </w:t>
            </w:r>
            <w:r w:rsidRPr="00F03AE2">
              <w:rPr>
                <w:rFonts w:ascii="Times New Roman" w:hAnsi="Times New Roman" w:cs="Times New Roman"/>
                <w:sz w:val="18"/>
                <w:szCs w:val="24"/>
              </w:rPr>
              <w:t>Desarrollo</w:t>
            </w:r>
          </w:p>
        </w:tc>
      </w:tr>
      <w:tr w:rsidR="00024204" w:rsidRPr="00F03AE2" w14:paraId="2D4D1C17" w14:textId="77777777" w:rsidTr="00FA511B">
        <w:tc>
          <w:tcPr>
            <w:tcW w:w="8386" w:type="dxa"/>
          </w:tcPr>
          <w:p w14:paraId="66DFA86C"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é Samaniego Larrea</w:t>
            </w:r>
          </w:p>
        </w:tc>
      </w:tr>
      <w:tr w:rsidR="00024204" w:rsidRPr="00F03AE2" w14:paraId="498076C8" w14:textId="77777777" w:rsidTr="00FA511B">
        <w:trPr>
          <w:trHeight w:val="547"/>
        </w:trPr>
        <w:tc>
          <w:tcPr>
            <w:tcW w:w="8386" w:type="dxa"/>
          </w:tcPr>
          <w:p w14:paraId="023B6491"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3B8DC9B8" w14:textId="77777777" w:rsidR="00024204" w:rsidRPr="00F03AE2" w:rsidRDefault="00024204"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Se </w:t>
            </w:r>
            <w:r w:rsidR="007E2818" w:rsidRPr="00F03AE2">
              <w:rPr>
                <w:rFonts w:ascii="Times New Roman" w:hAnsi="Times New Roman" w:cs="Times New Roman"/>
                <w:sz w:val="18"/>
                <w:szCs w:val="24"/>
              </w:rPr>
              <w:t>creará el diagrama de despliegue</w:t>
            </w:r>
            <w:r w:rsidR="00CB2D04" w:rsidRPr="00F03AE2">
              <w:rPr>
                <w:rFonts w:ascii="Times New Roman" w:hAnsi="Times New Roman" w:cs="Times New Roman"/>
                <w:sz w:val="18"/>
                <w:szCs w:val="24"/>
              </w:rPr>
              <w:t xml:space="preserve"> y componentes</w:t>
            </w:r>
            <w:r w:rsidR="009E54D5" w:rsidRPr="00F03AE2">
              <w:rPr>
                <w:rFonts w:ascii="Times New Roman" w:hAnsi="Times New Roman" w:cs="Times New Roman"/>
                <w:sz w:val="18"/>
                <w:szCs w:val="24"/>
              </w:rPr>
              <w:t xml:space="preserve"> para el sistema SDSI-DTIC.</w:t>
            </w:r>
          </w:p>
        </w:tc>
      </w:tr>
    </w:tbl>
    <w:p w14:paraId="6059A674" w14:textId="7D113E66" w:rsidR="00024204" w:rsidRPr="00F03AE2" w:rsidRDefault="002746FF"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024204" w:rsidRPr="00F03AE2">
        <w:rPr>
          <w:rFonts w:ascii="Times New Roman" w:hAnsi="Times New Roman" w:cs="Times New Roman"/>
          <w:b/>
          <w:sz w:val="16"/>
          <w:szCs w:val="24"/>
        </w:rPr>
        <w:t>:</w:t>
      </w:r>
      <w:r w:rsidR="00024204" w:rsidRPr="00F03AE2">
        <w:rPr>
          <w:rFonts w:ascii="Times New Roman" w:hAnsi="Times New Roman" w:cs="Times New Roman"/>
          <w:sz w:val="16"/>
          <w:szCs w:val="24"/>
        </w:rPr>
        <w:t xml:space="preserve"> María José Samaniego </w:t>
      </w:r>
    </w:p>
    <w:p w14:paraId="6789DB0B" w14:textId="77777777" w:rsidR="00DE40BE" w:rsidRPr="00F03AE2" w:rsidRDefault="00DE40BE" w:rsidP="008B3AA5">
      <w:pPr>
        <w:spacing w:after="0" w:line="360" w:lineRule="auto"/>
        <w:jc w:val="both"/>
        <w:rPr>
          <w:rFonts w:ascii="Times New Roman" w:hAnsi="Times New Roman" w:cs="Times New Roman"/>
          <w:szCs w:val="24"/>
        </w:rPr>
      </w:pPr>
    </w:p>
    <w:p w14:paraId="2473763E" w14:textId="7DBFCDD5" w:rsidR="00024204" w:rsidRPr="00F03AE2" w:rsidRDefault="0002420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w:t>
      </w:r>
      <w:r w:rsidR="007E2818" w:rsidRPr="00F03AE2">
        <w:rPr>
          <w:rFonts w:ascii="Times New Roman" w:hAnsi="Times New Roman" w:cs="Times New Roman"/>
          <w:szCs w:val="24"/>
        </w:rPr>
        <w:t xml:space="preserve">Tabla </w:t>
      </w:r>
      <w:r w:rsidR="00DE40BE" w:rsidRPr="00F03AE2">
        <w:rPr>
          <w:rFonts w:ascii="Times New Roman" w:hAnsi="Times New Roman" w:cs="Times New Roman"/>
          <w:szCs w:val="24"/>
        </w:rPr>
        <w:t>9-</w:t>
      </w:r>
      <w:r w:rsidR="00007D9D" w:rsidRPr="00F03AE2">
        <w:rPr>
          <w:rFonts w:ascii="Times New Roman" w:hAnsi="Times New Roman" w:cs="Times New Roman"/>
          <w:szCs w:val="24"/>
        </w:rPr>
        <w:t>4</w:t>
      </w:r>
      <w:r w:rsidR="00F03491" w:rsidRPr="00F03AE2">
        <w:rPr>
          <w:rFonts w:ascii="Times New Roman" w:hAnsi="Times New Roman" w:cs="Times New Roman"/>
          <w:b/>
          <w:szCs w:val="24"/>
        </w:rPr>
        <w:t xml:space="preserve"> </w:t>
      </w:r>
      <w:r w:rsidRPr="00F03AE2">
        <w:rPr>
          <w:rFonts w:ascii="Times New Roman" w:hAnsi="Times New Roman" w:cs="Times New Roman"/>
          <w:szCs w:val="24"/>
        </w:rPr>
        <w:t xml:space="preserve">contiene la prueba de aceptación  correspondiente a la </w:t>
      </w:r>
      <w:r w:rsidR="00DC21F7" w:rsidRPr="00F03AE2">
        <w:rPr>
          <w:rFonts w:ascii="Times New Roman" w:hAnsi="Times New Roman" w:cs="Times New Roman"/>
          <w:szCs w:val="24"/>
        </w:rPr>
        <w:t>historia técnica</w:t>
      </w:r>
      <w:r w:rsidR="00FA511B" w:rsidRPr="00F03AE2">
        <w:rPr>
          <w:rFonts w:ascii="Times New Roman" w:hAnsi="Times New Roman" w:cs="Times New Roman"/>
          <w:szCs w:val="24"/>
        </w:rPr>
        <w:t xml:space="preserve"> </w:t>
      </w:r>
      <w:r w:rsidR="00DC21F7" w:rsidRPr="00F03AE2">
        <w:rPr>
          <w:rFonts w:ascii="Times New Roman" w:hAnsi="Times New Roman" w:cs="Times New Roman"/>
          <w:szCs w:val="24"/>
        </w:rPr>
        <w:t>2</w:t>
      </w:r>
      <w:r w:rsidR="009E54D5" w:rsidRPr="00F03AE2">
        <w:rPr>
          <w:rFonts w:ascii="Times New Roman" w:hAnsi="Times New Roman" w:cs="Times New Roman"/>
          <w:szCs w:val="24"/>
        </w:rPr>
        <w:t>.</w:t>
      </w:r>
    </w:p>
    <w:p w14:paraId="7C8BEAE8" w14:textId="77777777" w:rsidR="00D01036" w:rsidRPr="00F03AE2" w:rsidRDefault="00D01036" w:rsidP="008B3AA5">
      <w:pPr>
        <w:spacing w:after="0" w:line="360" w:lineRule="auto"/>
        <w:jc w:val="both"/>
        <w:rPr>
          <w:rFonts w:ascii="Times New Roman" w:hAnsi="Times New Roman" w:cs="Times New Roman"/>
          <w:szCs w:val="24"/>
        </w:rPr>
      </w:pPr>
    </w:p>
    <w:p w14:paraId="46150199" w14:textId="77777777" w:rsidR="002B3B16" w:rsidRPr="00F03AE2" w:rsidRDefault="002B3B16" w:rsidP="008B3AA5">
      <w:pPr>
        <w:spacing w:after="0" w:line="360" w:lineRule="auto"/>
        <w:jc w:val="both"/>
        <w:rPr>
          <w:rFonts w:ascii="Times New Roman" w:hAnsi="Times New Roman" w:cs="Times New Roman"/>
          <w:szCs w:val="24"/>
        </w:rPr>
      </w:pPr>
    </w:p>
    <w:p w14:paraId="1EBFC3F0" w14:textId="16B640BD" w:rsidR="00024204" w:rsidRPr="00F03AE2" w:rsidRDefault="00D32E40" w:rsidP="008B3AA5">
      <w:pPr>
        <w:pStyle w:val="Tablas"/>
        <w:spacing w:before="0" w:line="360" w:lineRule="auto"/>
        <w:jc w:val="left"/>
        <w:rPr>
          <w:rFonts w:cs="Times New Roman"/>
          <w:b w:val="0"/>
          <w:szCs w:val="24"/>
        </w:rPr>
      </w:pPr>
      <w:r w:rsidRPr="00F03AE2">
        <w:rPr>
          <w:rFonts w:cs="Times New Roman"/>
          <w:szCs w:val="24"/>
        </w:rPr>
        <w:t xml:space="preserve">  </w:t>
      </w:r>
      <w:bookmarkStart w:id="251" w:name="_Toc426542909"/>
      <w:r w:rsidR="00FA511B" w:rsidRPr="00F03AE2">
        <w:rPr>
          <w:rFonts w:cs="Times New Roman"/>
          <w:szCs w:val="24"/>
        </w:rPr>
        <w:t>Tabla</w:t>
      </w:r>
      <w:r w:rsidR="007E2818" w:rsidRPr="00F03AE2">
        <w:rPr>
          <w:rFonts w:cs="Times New Roman"/>
          <w:szCs w:val="24"/>
        </w:rPr>
        <w:t xml:space="preserve"> </w:t>
      </w:r>
      <w:r w:rsidR="00DE40BE" w:rsidRPr="00F03AE2">
        <w:rPr>
          <w:rFonts w:cs="Times New Roman"/>
          <w:szCs w:val="24"/>
        </w:rPr>
        <w:t>9-</w:t>
      </w:r>
      <w:r w:rsidR="00007D9D" w:rsidRPr="00F03AE2">
        <w:rPr>
          <w:rFonts w:cs="Times New Roman"/>
          <w:szCs w:val="24"/>
        </w:rPr>
        <w:t>4</w:t>
      </w:r>
      <w:r w:rsidR="00FA511B" w:rsidRPr="00F03AE2">
        <w:rPr>
          <w:rFonts w:cs="Times New Roman"/>
          <w:szCs w:val="24"/>
        </w:rPr>
        <w:t>:</w:t>
      </w:r>
      <w:r w:rsidR="00024204" w:rsidRPr="00F03AE2">
        <w:rPr>
          <w:rFonts w:cs="Times New Roman"/>
          <w:szCs w:val="24"/>
        </w:rPr>
        <w:t xml:space="preserve"> </w:t>
      </w:r>
      <w:r w:rsidR="004704C6" w:rsidRPr="00F03AE2">
        <w:rPr>
          <w:rFonts w:cs="Times New Roman"/>
          <w:b w:val="0"/>
          <w:szCs w:val="24"/>
        </w:rPr>
        <w:t>Prueba de aceptación historia técnica 2</w:t>
      </w:r>
      <w:bookmarkEnd w:id="251"/>
    </w:p>
    <w:tbl>
      <w:tblPr>
        <w:tblStyle w:val="Tablaconcuadrcula"/>
        <w:tblW w:w="0" w:type="auto"/>
        <w:tblInd w:w="108" w:type="dxa"/>
        <w:tblLook w:val="04A0" w:firstRow="1" w:lastRow="0" w:firstColumn="1" w:lastColumn="0" w:noHBand="0" w:noVBand="1"/>
      </w:tblPr>
      <w:tblGrid>
        <w:gridCol w:w="3900"/>
        <w:gridCol w:w="4486"/>
      </w:tblGrid>
      <w:tr w:rsidR="00024204" w:rsidRPr="00F03AE2" w14:paraId="6D1DBFD2" w14:textId="77777777" w:rsidTr="00FA511B">
        <w:tc>
          <w:tcPr>
            <w:tcW w:w="8386" w:type="dxa"/>
            <w:gridSpan w:val="2"/>
          </w:tcPr>
          <w:p w14:paraId="3DCC9931" w14:textId="77777777" w:rsidR="00024204" w:rsidRPr="00F03AE2" w:rsidRDefault="00024204"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 xml:space="preserve">Prueba de Aceptación </w:t>
            </w:r>
          </w:p>
        </w:tc>
      </w:tr>
      <w:tr w:rsidR="00024204" w:rsidRPr="00F03AE2" w14:paraId="3330F3AA" w14:textId="77777777" w:rsidTr="00FA511B">
        <w:tc>
          <w:tcPr>
            <w:tcW w:w="8386" w:type="dxa"/>
            <w:gridSpan w:val="2"/>
          </w:tcPr>
          <w:p w14:paraId="2954BF05"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PA</w:t>
            </w:r>
            <w:r w:rsidR="0028044B" w:rsidRPr="00F03AE2">
              <w:rPr>
                <w:rFonts w:ascii="Times New Roman" w:hAnsi="Times New Roman" w:cs="Times New Roman"/>
                <w:sz w:val="18"/>
                <w:szCs w:val="24"/>
              </w:rPr>
              <w:t>2</w:t>
            </w:r>
          </w:p>
        </w:tc>
      </w:tr>
      <w:tr w:rsidR="00024204" w:rsidRPr="00F03AE2" w14:paraId="4A2951E6" w14:textId="77777777" w:rsidTr="00FA511B">
        <w:tc>
          <w:tcPr>
            <w:tcW w:w="8386" w:type="dxa"/>
            <w:gridSpan w:val="2"/>
          </w:tcPr>
          <w:p w14:paraId="78009A38"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Prueba:</w:t>
            </w:r>
            <w:r w:rsidR="00F03491" w:rsidRPr="00F03AE2">
              <w:rPr>
                <w:rFonts w:ascii="Times New Roman" w:hAnsi="Times New Roman" w:cs="Times New Roman"/>
                <w:sz w:val="18"/>
                <w:szCs w:val="24"/>
              </w:rPr>
              <w:t xml:space="preserve"> Test</w:t>
            </w:r>
            <w:r w:rsidRPr="00F03AE2">
              <w:rPr>
                <w:rFonts w:ascii="Times New Roman" w:hAnsi="Times New Roman" w:cs="Times New Roman"/>
                <w:sz w:val="18"/>
                <w:szCs w:val="24"/>
              </w:rPr>
              <w:t xml:space="preserve"> de </w:t>
            </w:r>
            <w:r w:rsidR="00D01036" w:rsidRPr="00F03AE2">
              <w:rPr>
                <w:rFonts w:ascii="Times New Roman" w:hAnsi="Times New Roman" w:cs="Times New Roman"/>
                <w:sz w:val="18"/>
                <w:szCs w:val="24"/>
              </w:rPr>
              <w:t>Arquitectura del Sistema</w:t>
            </w:r>
          </w:p>
        </w:tc>
      </w:tr>
      <w:tr w:rsidR="00024204" w:rsidRPr="00F03AE2" w14:paraId="2E981772" w14:textId="77777777" w:rsidTr="00FA511B">
        <w:tc>
          <w:tcPr>
            <w:tcW w:w="8386" w:type="dxa"/>
            <w:gridSpan w:val="2"/>
          </w:tcPr>
          <w:p w14:paraId="2E37D2A0"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N° de Historia que pertenece:</w:t>
            </w:r>
            <w:r w:rsidRPr="00F03AE2">
              <w:rPr>
                <w:rFonts w:ascii="Times New Roman" w:hAnsi="Times New Roman" w:cs="Times New Roman"/>
                <w:sz w:val="18"/>
                <w:szCs w:val="24"/>
              </w:rPr>
              <w:t xml:space="preserve"> HT</w:t>
            </w:r>
            <w:r w:rsidR="00D01036" w:rsidRPr="00F03AE2">
              <w:rPr>
                <w:rFonts w:ascii="Times New Roman" w:hAnsi="Times New Roman" w:cs="Times New Roman"/>
                <w:sz w:val="18"/>
                <w:szCs w:val="24"/>
              </w:rPr>
              <w:t>2</w:t>
            </w:r>
          </w:p>
        </w:tc>
      </w:tr>
      <w:tr w:rsidR="00024204" w:rsidRPr="00F03AE2" w14:paraId="6DBE7251" w14:textId="77777777" w:rsidTr="00FA511B">
        <w:tc>
          <w:tcPr>
            <w:tcW w:w="8386" w:type="dxa"/>
            <w:gridSpan w:val="2"/>
          </w:tcPr>
          <w:p w14:paraId="1BC849A8"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é Samaniego Larrea</w:t>
            </w:r>
          </w:p>
        </w:tc>
      </w:tr>
      <w:tr w:rsidR="00024204" w:rsidRPr="00F03AE2" w14:paraId="305539AF" w14:textId="77777777" w:rsidTr="00FA511B">
        <w:trPr>
          <w:trHeight w:val="415"/>
        </w:trPr>
        <w:tc>
          <w:tcPr>
            <w:tcW w:w="8386" w:type="dxa"/>
            <w:gridSpan w:val="2"/>
          </w:tcPr>
          <w:p w14:paraId="3E3487C9"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0049F554" w14:textId="0CAF7998" w:rsidR="00024204" w:rsidRPr="00F03AE2" w:rsidRDefault="00024204"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Se verifica </w:t>
            </w:r>
            <w:r w:rsidR="0028044B" w:rsidRPr="00F03AE2">
              <w:rPr>
                <w:rFonts w:ascii="Times New Roman" w:hAnsi="Times New Roman" w:cs="Times New Roman"/>
                <w:sz w:val="18"/>
                <w:szCs w:val="24"/>
              </w:rPr>
              <w:t>la conexión a la base de datos con la aplicación web.</w:t>
            </w:r>
            <w:r w:rsidR="00D32E40" w:rsidRPr="00F03AE2">
              <w:rPr>
                <w:rFonts w:ascii="Times New Roman" w:hAnsi="Times New Roman" w:cs="Times New Roman"/>
                <w:sz w:val="18"/>
                <w:szCs w:val="24"/>
              </w:rPr>
              <w:t>(continuación…)</w:t>
            </w:r>
          </w:p>
        </w:tc>
      </w:tr>
      <w:tr w:rsidR="00024204" w:rsidRPr="00F03AE2" w14:paraId="5AFEB1B2" w14:textId="77777777" w:rsidTr="00FA511B">
        <w:trPr>
          <w:trHeight w:val="547"/>
        </w:trPr>
        <w:tc>
          <w:tcPr>
            <w:tcW w:w="3900" w:type="dxa"/>
          </w:tcPr>
          <w:p w14:paraId="5092C1D2" w14:textId="77777777" w:rsidR="00024204" w:rsidRPr="00F03AE2" w:rsidRDefault="00024204" w:rsidP="008B3AA5">
            <w:pPr>
              <w:spacing w:line="360" w:lineRule="auto"/>
              <w:jc w:val="both"/>
              <w:rPr>
                <w:rFonts w:ascii="Times New Roman" w:hAnsi="Times New Roman" w:cs="Times New Roman"/>
                <w:sz w:val="18"/>
                <w:szCs w:val="24"/>
              </w:rPr>
            </w:pPr>
            <w:r w:rsidRPr="00F03AE2">
              <w:rPr>
                <w:rFonts w:ascii="Times New Roman" w:hAnsi="Times New Roman" w:cs="Times New Roman"/>
                <w:b/>
                <w:sz w:val="18"/>
                <w:szCs w:val="24"/>
              </w:rPr>
              <w:t>Precondiciones</w:t>
            </w:r>
            <w:r w:rsidR="0028044B" w:rsidRPr="00F03AE2">
              <w:rPr>
                <w:rFonts w:ascii="Times New Roman" w:hAnsi="Times New Roman" w:cs="Times New Roman"/>
                <w:b/>
                <w:sz w:val="18"/>
                <w:szCs w:val="24"/>
              </w:rPr>
              <w:t xml:space="preserve">: </w:t>
            </w:r>
            <w:r w:rsidR="0028044B" w:rsidRPr="00F03AE2">
              <w:rPr>
                <w:rFonts w:ascii="Times New Roman" w:hAnsi="Times New Roman" w:cs="Times New Roman"/>
                <w:sz w:val="18"/>
                <w:szCs w:val="24"/>
              </w:rPr>
              <w:t>Dar los permisos necesarios a la base de datos para su conexión.</w:t>
            </w:r>
          </w:p>
        </w:tc>
        <w:tc>
          <w:tcPr>
            <w:tcW w:w="4486" w:type="dxa"/>
          </w:tcPr>
          <w:p w14:paraId="292275F3"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jecución:</w:t>
            </w:r>
          </w:p>
          <w:p w14:paraId="2A13AAE5" w14:textId="77777777" w:rsidR="00024204" w:rsidRPr="00F03AE2" w:rsidRDefault="0028044B" w:rsidP="00F53C45">
            <w:pPr>
              <w:pStyle w:val="Prrafodelista"/>
              <w:numPr>
                <w:ilvl w:val="0"/>
                <w:numId w:val="80"/>
              </w:numPr>
              <w:spacing w:line="360" w:lineRule="auto"/>
              <w:rPr>
                <w:rFonts w:ascii="Times New Roman" w:hAnsi="Times New Roman" w:cs="Times New Roman"/>
                <w:sz w:val="18"/>
                <w:szCs w:val="24"/>
              </w:rPr>
            </w:pPr>
            <w:r w:rsidRPr="00F03AE2">
              <w:rPr>
                <w:rFonts w:ascii="Times New Roman" w:hAnsi="Times New Roman" w:cs="Times New Roman"/>
                <w:sz w:val="18"/>
                <w:szCs w:val="24"/>
              </w:rPr>
              <w:t>Configuración del archivo database.php de la aplicación con los datos de la base de datos.</w:t>
            </w:r>
          </w:p>
          <w:p w14:paraId="4F8FCED5" w14:textId="77777777" w:rsidR="00024204" w:rsidRPr="00F03AE2" w:rsidRDefault="00024204" w:rsidP="008B3AA5">
            <w:pPr>
              <w:pStyle w:val="Prrafodelista"/>
              <w:spacing w:line="360" w:lineRule="auto"/>
              <w:rPr>
                <w:rFonts w:ascii="Times New Roman" w:hAnsi="Times New Roman" w:cs="Times New Roman"/>
                <w:sz w:val="18"/>
                <w:szCs w:val="24"/>
              </w:rPr>
            </w:pPr>
          </w:p>
        </w:tc>
      </w:tr>
      <w:tr w:rsidR="00024204" w:rsidRPr="00F03AE2" w14:paraId="133B99AD" w14:textId="77777777" w:rsidTr="00FA511B">
        <w:trPr>
          <w:trHeight w:val="547"/>
        </w:trPr>
        <w:tc>
          <w:tcPr>
            <w:tcW w:w="3900" w:type="dxa"/>
          </w:tcPr>
          <w:p w14:paraId="77F3DE37"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Post condiciones:</w:t>
            </w:r>
          </w:p>
          <w:p w14:paraId="61A0DB0A" w14:textId="77777777" w:rsidR="00024204" w:rsidRPr="00F03AE2" w:rsidRDefault="0028044B"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ensaje de confirmación de la conexión.</w:t>
            </w:r>
          </w:p>
        </w:tc>
        <w:tc>
          <w:tcPr>
            <w:tcW w:w="4486" w:type="dxa"/>
          </w:tcPr>
          <w:p w14:paraId="73000099" w14:textId="77777777" w:rsidR="00024204" w:rsidRPr="00F03AE2" w:rsidRDefault="0002420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valuación de Prueba:</w:t>
            </w:r>
          </w:p>
          <w:p w14:paraId="6223D1FC" w14:textId="77777777" w:rsidR="00024204" w:rsidRPr="00F03AE2" w:rsidRDefault="00024204"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Exitosa</w:t>
            </w:r>
          </w:p>
        </w:tc>
      </w:tr>
    </w:tbl>
    <w:p w14:paraId="70832F40" w14:textId="57158234" w:rsidR="00024204" w:rsidRPr="00F03AE2" w:rsidRDefault="00D32E40"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024204" w:rsidRPr="00F03AE2">
        <w:rPr>
          <w:rFonts w:ascii="Times New Roman" w:hAnsi="Times New Roman" w:cs="Times New Roman"/>
          <w:b/>
          <w:sz w:val="16"/>
          <w:szCs w:val="24"/>
        </w:rPr>
        <w:t>:</w:t>
      </w:r>
      <w:r w:rsidR="00024204" w:rsidRPr="00F03AE2">
        <w:rPr>
          <w:rFonts w:ascii="Times New Roman" w:hAnsi="Times New Roman" w:cs="Times New Roman"/>
          <w:sz w:val="16"/>
          <w:szCs w:val="24"/>
        </w:rPr>
        <w:t xml:space="preserve"> María José Samaniego </w:t>
      </w:r>
    </w:p>
    <w:p w14:paraId="73B8AD4C" w14:textId="77777777" w:rsidR="00024204" w:rsidRPr="00F03AE2" w:rsidRDefault="00024204" w:rsidP="008B3AA5">
      <w:pPr>
        <w:spacing w:after="0" w:line="360" w:lineRule="auto"/>
        <w:jc w:val="both"/>
        <w:rPr>
          <w:rFonts w:ascii="Times New Roman" w:hAnsi="Times New Roman" w:cs="Times New Roman"/>
          <w:sz w:val="24"/>
          <w:szCs w:val="24"/>
        </w:rPr>
      </w:pPr>
    </w:p>
    <w:p w14:paraId="0EDD30FA" w14:textId="77777777" w:rsidR="00024204" w:rsidRPr="00F03AE2" w:rsidRDefault="0002420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Al culminar las pruebas de aceptación de  la historia técnica </w:t>
      </w:r>
      <w:r w:rsidR="0028044B" w:rsidRPr="00F03AE2">
        <w:rPr>
          <w:rFonts w:ascii="Times New Roman" w:hAnsi="Times New Roman" w:cs="Times New Roman"/>
          <w:szCs w:val="24"/>
        </w:rPr>
        <w:t>2</w:t>
      </w:r>
      <w:r w:rsidRPr="00F03AE2">
        <w:rPr>
          <w:rFonts w:ascii="Times New Roman" w:hAnsi="Times New Roman" w:cs="Times New Roman"/>
          <w:szCs w:val="24"/>
        </w:rPr>
        <w:t xml:space="preserve">, se obtuvo un total de </w:t>
      </w:r>
      <w:r w:rsidR="0028044B" w:rsidRPr="00F03AE2">
        <w:rPr>
          <w:rFonts w:ascii="Times New Roman" w:hAnsi="Times New Roman" w:cs="Times New Roman"/>
          <w:szCs w:val="24"/>
        </w:rPr>
        <w:t>1 prueba</w:t>
      </w:r>
      <w:r w:rsidRPr="00F03AE2">
        <w:rPr>
          <w:rFonts w:ascii="Times New Roman" w:hAnsi="Times New Roman" w:cs="Times New Roman"/>
          <w:szCs w:val="24"/>
        </w:rPr>
        <w:t xml:space="preserve"> las cual result</w:t>
      </w:r>
      <w:r w:rsidR="0028044B" w:rsidRPr="00F03AE2">
        <w:rPr>
          <w:rFonts w:ascii="Times New Roman" w:hAnsi="Times New Roman" w:cs="Times New Roman"/>
          <w:szCs w:val="24"/>
        </w:rPr>
        <w:t>ó exitosa</w:t>
      </w:r>
      <w:r w:rsidRPr="00F03AE2">
        <w:rPr>
          <w:rFonts w:ascii="Times New Roman" w:hAnsi="Times New Roman" w:cs="Times New Roman"/>
          <w:szCs w:val="24"/>
        </w:rPr>
        <w:t xml:space="preserve"> con un 100 % de aceptación cumpliendo con los requerimientos del cliente, procediendo a crear </w:t>
      </w:r>
      <w:r w:rsidR="0028044B" w:rsidRPr="00F03AE2">
        <w:rPr>
          <w:rFonts w:ascii="Times New Roman" w:hAnsi="Times New Roman" w:cs="Times New Roman"/>
          <w:szCs w:val="24"/>
        </w:rPr>
        <w:t>el proyecto para su desarrollo.</w:t>
      </w:r>
    </w:p>
    <w:p w14:paraId="56AC9DBE" w14:textId="77777777" w:rsidR="0028044B" w:rsidRPr="00F03AE2" w:rsidRDefault="0028044B" w:rsidP="008B3AA5">
      <w:pPr>
        <w:spacing w:after="0" w:line="360" w:lineRule="auto"/>
        <w:jc w:val="both"/>
        <w:rPr>
          <w:rFonts w:ascii="Times New Roman" w:hAnsi="Times New Roman" w:cs="Times New Roman"/>
          <w:szCs w:val="24"/>
        </w:rPr>
      </w:pPr>
    </w:p>
    <w:p w14:paraId="372C6155" w14:textId="77777777" w:rsidR="008E42E3" w:rsidRPr="00F03AE2" w:rsidRDefault="00AA2D8C"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t>Arquitectura</w:t>
      </w:r>
      <w:r w:rsidR="008E42E3" w:rsidRPr="00F03AE2">
        <w:rPr>
          <w:rFonts w:ascii="Times New Roman" w:hAnsi="Times New Roman" w:cs="Times New Roman"/>
          <w:b/>
          <w:szCs w:val="24"/>
        </w:rPr>
        <w:t xml:space="preserve"> General del Sistema</w:t>
      </w:r>
    </w:p>
    <w:p w14:paraId="3C9ED584" w14:textId="77777777" w:rsidR="006326B2" w:rsidRPr="00F03AE2" w:rsidRDefault="006326B2" w:rsidP="008B3AA5">
      <w:pPr>
        <w:spacing w:after="0" w:line="360" w:lineRule="auto"/>
        <w:jc w:val="both"/>
        <w:rPr>
          <w:rFonts w:ascii="Times New Roman" w:hAnsi="Times New Roman" w:cs="Times New Roman"/>
          <w:szCs w:val="24"/>
        </w:rPr>
      </w:pPr>
    </w:p>
    <w:p w14:paraId="3472086A" w14:textId="39183AA4" w:rsidR="004704C6" w:rsidRPr="00F03AE2" w:rsidRDefault="008E42E3"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arquitectura general </w:t>
      </w:r>
      <w:r w:rsidR="006326B2" w:rsidRPr="00F03AE2">
        <w:rPr>
          <w:rFonts w:ascii="Times New Roman" w:hAnsi="Times New Roman" w:cs="Times New Roman"/>
          <w:szCs w:val="24"/>
        </w:rPr>
        <w:t>que se utilizará</w:t>
      </w:r>
      <w:r w:rsidRPr="00F03AE2">
        <w:rPr>
          <w:rFonts w:ascii="Times New Roman" w:hAnsi="Times New Roman" w:cs="Times New Roman"/>
          <w:szCs w:val="24"/>
        </w:rPr>
        <w:t xml:space="preserve"> para el desarrollo del SDSI-DTIC será </w:t>
      </w:r>
      <w:r w:rsidR="006326B2" w:rsidRPr="00F03AE2">
        <w:rPr>
          <w:rFonts w:ascii="Times New Roman" w:hAnsi="Times New Roman" w:cs="Times New Roman"/>
          <w:szCs w:val="24"/>
        </w:rPr>
        <w:t>una a</w:t>
      </w:r>
      <w:r w:rsidRPr="00F03AE2">
        <w:rPr>
          <w:rFonts w:ascii="Times New Roman" w:hAnsi="Times New Roman" w:cs="Times New Roman"/>
          <w:szCs w:val="24"/>
        </w:rPr>
        <w:t>rquitectura de tres capas MVC (Modelo-Vista-Controlador) la cual es util</w:t>
      </w:r>
      <w:r w:rsidR="004704C6" w:rsidRPr="00F03AE2">
        <w:rPr>
          <w:rFonts w:ascii="Times New Roman" w:hAnsi="Times New Roman" w:cs="Times New Roman"/>
          <w:szCs w:val="24"/>
        </w:rPr>
        <w:t xml:space="preserve">izada por el framework CakePHP. </w:t>
      </w:r>
      <w:r w:rsidR="00972420" w:rsidRPr="00F03AE2">
        <w:rPr>
          <w:rFonts w:ascii="Times New Roman" w:hAnsi="Times New Roman" w:cs="Times New Roman"/>
          <w:szCs w:val="24"/>
        </w:rPr>
        <w:t xml:space="preserve">La </w:t>
      </w:r>
      <w:r w:rsidR="004704C6" w:rsidRPr="00F03AE2">
        <w:rPr>
          <w:rFonts w:ascii="Times New Roman" w:hAnsi="Times New Roman" w:cs="Times New Roman"/>
          <w:szCs w:val="24"/>
        </w:rPr>
        <w:t xml:space="preserve">Figura </w:t>
      </w:r>
      <w:r w:rsidR="00E50EC4" w:rsidRPr="00F03AE2">
        <w:rPr>
          <w:rFonts w:ascii="Times New Roman" w:hAnsi="Times New Roman" w:cs="Times New Roman"/>
          <w:szCs w:val="24"/>
        </w:rPr>
        <w:t>4-</w:t>
      </w:r>
      <w:r w:rsidR="00E664E9" w:rsidRPr="00F03AE2">
        <w:rPr>
          <w:rFonts w:ascii="Times New Roman" w:hAnsi="Times New Roman" w:cs="Times New Roman"/>
          <w:szCs w:val="24"/>
        </w:rPr>
        <w:t>4</w:t>
      </w:r>
      <w:r w:rsidR="004704C6" w:rsidRPr="00F03AE2">
        <w:rPr>
          <w:rFonts w:ascii="Times New Roman" w:hAnsi="Times New Roman" w:cs="Times New Roman"/>
          <w:b/>
          <w:szCs w:val="24"/>
        </w:rPr>
        <w:t xml:space="preserve"> </w:t>
      </w:r>
      <w:r w:rsidR="00972420" w:rsidRPr="00F03AE2">
        <w:rPr>
          <w:rFonts w:ascii="Times New Roman" w:hAnsi="Times New Roman" w:cs="Times New Roman"/>
          <w:szCs w:val="24"/>
        </w:rPr>
        <w:t xml:space="preserve">demuestra la arquitectura general del SDSI-DTIC, donde el servidor físico </w:t>
      </w:r>
      <w:r w:rsidR="00B86FEA" w:rsidRPr="00F03AE2">
        <w:rPr>
          <w:rFonts w:ascii="Times New Roman" w:hAnsi="Times New Roman" w:cs="Times New Roman"/>
          <w:szCs w:val="24"/>
        </w:rPr>
        <w:t xml:space="preserve">funcionará como servidor de base de datos, y de </w:t>
      </w:r>
      <w:r w:rsidR="00F03491" w:rsidRPr="00F03AE2">
        <w:rPr>
          <w:rFonts w:ascii="Times New Roman" w:hAnsi="Times New Roman" w:cs="Times New Roman"/>
          <w:szCs w:val="24"/>
        </w:rPr>
        <w:t>aplicación.</w:t>
      </w:r>
    </w:p>
    <w:p w14:paraId="0A7EA310" w14:textId="379ECB28" w:rsidR="00972420" w:rsidRPr="00F03AE2" w:rsidRDefault="00F03491"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n</w:t>
      </w:r>
      <w:r w:rsidR="004677C6" w:rsidRPr="00F03AE2">
        <w:rPr>
          <w:rFonts w:ascii="Times New Roman" w:hAnsi="Times New Roman" w:cs="Times New Roman"/>
          <w:szCs w:val="24"/>
        </w:rPr>
        <w:t xml:space="preserve"> cuanto al  usuario, cada dependencia o facultad de la ESPOCH cuenta con una máquina y una </w:t>
      </w:r>
      <w:r w:rsidRPr="00F03AE2">
        <w:rPr>
          <w:rFonts w:ascii="Times New Roman" w:hAnsi="Times New Roman" w:cs="Times New Roman"/>
          <w:szCs w:val="24"/>
        </w:rPr>
        <w:t>impresora. Los</w:t>
      </w:r>
      <w:r w:rsidR="00EB66A3" w:rsidRPr="00F03AE2">
        <w:rPr>
          <w:rFonts w:ascii="Times New Roman" w:hAnsi="Times New Roman" w:cs="Times New Roman"/>
          <w:szCs w:val="24"/>
        </w:rPr>
        <w:t xml:space="preserve"> diagramas de componentes y despliegue se encuentran en el Anexo B</w:t>
      </w:r>
      <w:r w:rsidR="007B6C79" w:rsidRPr="00F03AE2">
        <w:rPr>
          <w:rFonts w:ascii="Times New Roman" w:hAnsi="Times New Roman" w:cs="Times New Roman"/>
          <w:szCs w:val="24"/>
        </w:rPr>
        <w:t>1</w:t>
      </w:r>
      <w:r w:rsidR="00EB66A3" w:rsidRPr="00F03AE2">
        <w:rPr>
          <w:rFonts w:ascii="Times New Roman" w:hAnsi="Times New Roman" w:cs="Times New Roman"/>
          <w:szCs w:val="24"/>
        </w:rPr>
        <w:t>.</w:t>
      </w:r>
    </w:p>
    <w:p w14:paraId="2EEB1716" w14:textId="77777777" w:rsidR="002B3B16" w:rsidRPr="00F03AE2" w:rsidRDefault="002B3B16" w:rsidP="008B3AA5">
      <w:pPr>
        <w:spacing w:after="0" w:line="360" w:lineRule="auto"/>
        <w:jc w:val="both"/>
        <w:rPr>
          <w:rFonts w:ascii="Times New Roman" w:hAnsi="Times New Roman" w:cs="Times New Roman"/>
          <w:szCs w:val="24"/>
        </w:rPr>
      </w:pPr>
    </w:p>
    <w:p w14:paraId="08875C1B" w14:textId="77777777" w:rsidR="008E42E3" w:rsidRPr="00F03AE2" w:rsidRDefault="008E42E3"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721ADC36" wp14:editId="51468228">
            <wp:extent cx="3522177" cy="1786168"/>
            <wp:effectExtent l="114300" t="114300" r="97790" b="119380"/>
            <wp:docPr id="29" name="Imagen 29" descr="F:\Politecnica\TESIS\Capitulos_Tesis\ANEXOS\Arquitecturafis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Politecnica\TESIS\Capitulos_Tesis\ANEXOS\Arquitecturafisica.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42851" cy="179665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E538EC" w14:textId="032DF860" w:rsidR="009F2DD4" w:rsidRPr="00F03AE2" w:rsidRDefault="009F2DD4" w:rsidP="008B3AA5">
      <w:pPr>
        <w:pStyle w:val="Figura"/>
        <w:spacing w:before="0" w:line="240" w:lineRule="auto"/>
        <w:ind w:left="708" w:firstLine="708"/>
        <w:jc w:val="left"/>
        <w:rPr>
          <w:rFonts w:cs="Times New Roman"/>
          <w:b w:val="0"/>
          <w:szCs w:val="24"/>
        </w:rPr>
      </w:pPr>
      <w:bookmarkStart w:id="252" w:name="_Toc421023304"/>
      <w:bookmarkStart w:id="253" w:name="_Toc425188966"/>
      <w:r w:rsidRPr="00F03AE2">
        <w:rPr>
          <w:rFonts w:cs="Times New Roman"/>
          <w:szCs w:val="24"/>
        </w:rPr>
        <w:t xml:space="preserve">Figura. </w:t>
      </w:r>
      <w:r w:rsidR="00E50EC4" w:rsidRPr="00F03AE2">
        <w:rPr>
          <w:rFonts w:cs="Times New Roman"/>
          <w:szCs w:val="24"/>
        </w:rPr>
        <w:t>4-</w:t>
      </w:r>
      <w:r w:rsidR="00E664E9" w:rsidRPr="00F03AE2">
        <w:rPr>
          <w:rFonts w:cs="Times New Roman"/>
          <w:szCs w:val="24"/>
        </w:rPr>
        <w:t>4</w:t>
      </w:r>
      <w:r w:rsidRPr="00F03AE2">
        <w:rPr>
          <w:rFonts w:cs="Times New Roman"/>
          <w:szCs w:val="24"/>
        </w:rPr>
        <w:t xml:space="preserve">. </w:t>
      </w:r>
      <w:r w:rsidRPr="00F03AE2">
        <w:rPr>
          <w:rFonts w:cs="Times New Roman"/>
          <w:b w:val="0"/>
          <w:szCs w:val="24"/>
        </w:rPr>
        <w:t>Arquitectura General del SDSI-DTIC</w:t>
      </w:r>
      <w:bookmarkEnd w:id="252"/>
      <w:bookmarkEnd w:id="253"/>
    </w:p>
    <w:p w14:paraId="33C589A8" w14:textId="4022A603" w:rsidR="00836A5B" w:rsidRPr="00F03AE2" w:rsidRDefault="000527DB" w:rsidP="008B3AA5">
      <w:pPr>
        <w:spacing w:after="0" w:line="240" w:lineRule="auto"/>
        <w:ind w:left="708" w:firstLine="708"/>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4CE420EE" w14:textId="77777777" w:rsidR="00AA2D8C" w:rsidRPr="00F03AE2" w:rsidRDefault="00AA2D8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Para la implantación del Sistema de Seguimiento de Incidentes DTIC-ESPOCH, la Dirección de Tecnologías de la Información y Comunicación cuenta con un servidor físico con las siguientes características:  </w:t>
      </w:r>
    </w:p>
    <w:p w14:paraId="66D02173" w14:textId="77777777" w:rsidR="00540564" w:rsidRPr="00F03AE2" w:rsidRDefault="00540564" w:rsidP="008B3AA5">
      <w:pPr>
        <w:spacing w:after="0" w:line="360" w:lineRule="auto"/>
        <w:jc w:val="both"/>
        <w:rPr>
          <w:rFonts w:ascii="Times New Roman" w:hAnsi="Times New Roman" w:cs="Times New Roman"/>
          <w:szCs w:val="24"/>
        </w:rPr>
      </w:pPr>
    </w:p>
    <w:p w14:paraId="59A0348F" w14:textId="77777777" w:rsidR="00AA2D8C" w:rsidRPr="00F03AE2" w:rsidRDefault="00AA2D8C" w:rsidP="008B3AA5">
      <w:pPr>
        <w:pStyle w:val="Prrafodelista"/>
        <w:numPr>
          <w:ilvl w:val="0"/>
          <w:numId w:val="34"/>
        </w:numPr>
        <w:spacing w:after="0" w:line="360" w:lineRule="auto"/>
        <w:jc w:val="both"/>
        <w:rPr>
          <w:rFonts w:ascii="Times New Roman" w:hAnsi="Times New Roman" w:cs="Times New Roman"/>
          <w:szCs w:val="24"/>
        </w:rPr>
      </w:pPr>
      <w:r w:rsidRPr="00F03AE2">
        <w:rPr>
          <w:rFonts w:ascii="Times New Roman" w:hAnsi="Times New Roman" w:cs="Times New Roman"/>
          <w:szCs w:val="24"/>
        </w:rPr>
        <w:t>Marca IBM</w:t>
      </w:r>
    </w:p>
    <w:p w14:paraId="4BDF7451" w14:textId="77777777" w:rsidR="00EC780B" w:rsidRPr="00F03AE2" w:rsidRDefault="00EC780B" w:rsidP="00EC780B">
      <w:pPr>
        <w:spacing w:after="0" w:line="360" w:lineRule="auto"/>
        <w:jc w:val="both"/>
        <w:rPr>
          <w:rFonts w:ascii="Times New Roman" w:hAnsi="Times New Roman" w:cs="Times New Roman"/>
          <w:szCs w:val="24"/>
        </w:rPr>
      </w:pPr>
    </w:p>
    <w:p w14:paraId="720D2E7C" w14:textId="77777777" w:rsidR="00AA2D8C" w:rsidRPr="00F03AE2" w:rsidRDefault="00AA2D8C" w:rsidP="008B3AA5">
      <w:pPr>
        <w:pStyle w:val="Prrafodelista"/>
        <w:numPr>
          <w:ilvl w:val="0"/>
          <w:numId w:val="34"/>
        </w:num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Modelo: x3200 M2 </w:t>
      </w:r>
    </w:p>
    <w:p w14:paraId="29D83339" w14:textId="77777777" w:rsidR="00EC780B" w:rsidRPr="00F03AE2" w:rsidRDefault="00EC780B" w:rsidP="00EC780B">
      <w:pPr>
        <w:spacing w:after="0" w:line="360" w:lineRule="auto"/>
        <w:jc w:val="both"/>
        <w:rPr>
          <w:rFonts w:ascii="Times New Roman" w:hAnsi="Times New Roman" w:cs="Times New Roman"/>
          <w:szCs w:val="24"/>
        </w:rPr>
      </w:pPr>
    </w:p>
    <w:p w14:paraId="7EBD3165" w14:textId="77777777" w:rsidR="00AA2D8C" w:rsidRPr="00F03AE2" w:rsidRDefault="00AA2D8C" w:rsidP="008B3AA5">
      <w:pPr>
        <w:pStyle w:val="Prrafodelista"/>
        <w:numPr>
          <w:ilvl w:val="0"/>
          <w:numId w:val="34"/>
        </w:numPr>
        <w:spacing w:after="0" w:line="360" w:lineRule="auto"/>
        <w:jc w:val="both"/>
        <w:rPr>
          <w:rFonts w:ascii="Times New Roman" w:hAnsi="Times New Roman" w:cs="Times New Roman"/>
          <w:szCs w:val="24"/>
        </w:rPr>
      </w:pPr>
      <w:r w:rsidRPr="00F03AE2">
        <w:rPr>
          <w:rFonts w:ascii="Times New Roman" w:hAnsi="Times New Roman" w:cs="Times New Roman"/>
          <w:szCs w:val="24"/>
        </w:rPr>
        <w:t>Procesador Intel Xeon E3110 32 3 GHz</w:t>
      </w:r>
    </w:p>
    <w:p w14:paraId="4693AEBA" w14:textId="77777777" w:rsidR="00EC780B" w:rsidRPr="00F03AE2" w:rsidRDefault="00EC780B" w:rsidP="00EC780B">
      <w:pPr>
        <w:spacing w:after="0" w:line="360" w:lineRule="auto"/>
        <w:jc w:val="both"/>
        <w:rPr>
          <w:rFonts w:ascii="Times New Roman" w:hAnsi="Times New Roman" w:cs="Times New Roman"/>
          <w:szCs w:val="24"/>
        </w:rPr>
      </w:pPr>
    </w:p>
    <w:p w14:paraId="3B1CF4B1" w14:textId="77777777" w:rsidR="00AA2D8C" w:rsidRPr="00F03AE2" w:rsidRDefault="00AA2D8C" w:rsidP="008B3AA5">
      <w:pPr>
        <w:pStyle w:val="Prrafodelista"/>
        <w:numPr>
          <w:ilvl w:val="0"/>
          <w:numId w:val="34"/>
        </w:numPr>
        <w:spacing w:after="0" w:line="360" w:lineRule="auto"/>
        <w:jc w:val="both"/>
        <w:rPr>
          <w:rFonts w:ascii="Times New Roman" w:hAnsi="Times New Roman" w:cs="Times New Roman"/>
          <w:szCs w:val="24"/>
        </w:rPr>
      </w:pPr>
      <w:r w:rsidRPr="00F03AE2">
        <w:rPr>
          <w:rFonts w:ascii="Times New Roman" w:hAnsi="Times New Roman" w:cs="Times New Roman"/>
          <w:szCs w:val="24"/>
        </w:rPr>
        <w:t>Memoria RAM: 1.79 GB RAM</w:t>
      </w:r>
    </w:p>
    <w:p w14:paraId="60E3EDA9" w14:textId="77777777" w:rsidR="00AA2D8C" w:rsidRPr="00F03AE2" w:rsidRDefault="00AA2D8C" w:rsidP="008B3AA5">
      <w:pPr>
        <w:spacing w:after="0" w:line="360" w:lineRule="auto"/>
        <w:jc w:val="both"/>
        <w:rPr>
          <w:rFonts w:ascii="Times New Roman" w:hAnsi="Times New Roman" w:cs="Times New Roman"/>
          <w:szCs w:val="24"/>
        </w:rPr>
      </w:pPr>
    </w:p>
    <w:p w14:paraId="2321518D" w14:textId="3B7CF399" w:rsidR="000544B1" w:rsidRPr="00F03AE2" w:rsidRDefault="004677C6"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Se puede observar en el escenario mostrado en la Figura </w:t>
      </w:r>
      <w:r w:rsidR="00E50EC4" w:rsidRPr="00F03AE2">
        <w:rPr>
          <w:rFonts w:ascii="Times New Roman" w:hAnsi="Times New Roman" w:cs="Times New Roman"/>
          <w:szCs w:val="24"/>
        </w:rPr>
        <w:t>4-</w:t>
      </w:r>
      <w:r w:rsidR="00E664E9" w:rsidRPr="00F03AE2">
        <w:rPr>
          <w:rFonts w:ascii="Times New Roman" w:hAnsi="Times New Roman" w:cs="Times New Roman"/>
          <w:szCs w:val="24"/>
        </w:rPr>
        <w:t>4</w:t>
      </w:r>
      <w:r w:rsidR="00FA511B" w:rsidRPr="00F03AE2">
        <w:rPr>
          <w:rFonts w:ascii="Times New Roman" w:hAnsi="Times New Roman" w:cs="Times New Roman"/>
          <w:szCs w:val="24"/>
        </w:rPr>
        <w:t xml:space="preserve"> </w:t>
      </w:r>
      <w:r w:rsidRPr="00F03AE2">
        <w:rPr>
          <w:rFonts w:ascii="Times New Roman" w:hAnsi="Times New Roman" w:cs="Times New Roman"/>
          <w:szCs w:val="24"/>
        </w:rPr>
        <w:t xml:space="preserve"> que se utilizará  una red privada con la tecnología Internet para acceder a SDSI-DTIC.</w:t>
      </w:r>
    </w:p>
    <w:p w14:paraId="30AE8A59" w14:textId="77777777" w:rsidR="005577BA" w:rsidRPr="00F03AE2" w:rsidRDefault="005577BA" w:rsidP="008B3AA5">
      <w:pPr>
        <w:spacing w:after="0" w:line="360" w:lineRule="auto"/>
        <w:jc w:val="both"/>
        <w:rPr>
          <w:rFonts w:ascii="Times New Roman" w:hAnsi="Times New Roman" w:cs="Times New Roman"/>
          <w:szCs w:val="24"/>
        </w:rPr>
      </w:pPr>
    </w:p>
    <w:p w14:paraId="1A1B737A" w14:textId="07CC1B0C" w:rsidR="00DC21F7" w:rsidRPr="00F03AE2" w:rsidRDefault="00DC21F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FA511B" w:rsidRPr="00F03AE2">
        <w:rPr>
          <w:rFonts w:ascii="Times New Roman" w:hAnsi="Times New Roman" w:cs="Times New Roman"/>
          <w:szCs w:val="24"/>
        </w:rPr>
        <w:t>5</w:t>
      </w:r>
      <w:r w:rsidR="004704C6" w:rsidRPr="00F03AE2">
        <w:rPr>
          <w:rFonts w:ascii="Times New Roman" w:hAnsi="Times New Roman" w:cs="Times New Roman"/>
          <w:szCs w:val="24"/>
        </w:rPr>
        <w:t>-</w:t>
      </w:r>
      <w:r w:rsidR="00E664E9" w:rsidRPr="00F03AE2">
        <w:rPr>
          <w:rFonts w:ascii="Times New Roman" w:hAnsi="Times New Roman" w:cs="Times New Roman"/>
          <w:szCs w:val="24"/>
        </w:rPr>
        <w:t>4</w:t>
      </w:r>
      <w:r w:rsidRPr="00F03AE2">
        <w:rPr>
          <w:rFonts w:ascii="Times New Roman" w:hAnsi="Times New Roman" w:cs="Times New Roman"/>
          <w:szCs w:val="24"/>
        </w:rPr>
        <w:t xml:space="preserve"> detalla la tercera historia técnica, correspondiente al diseño de interfaces del sistema.</w:t>
      </w:r>
    </w:p>
    <w:p w14:paraId="2A29C964" w14:textId="77777777" w:rsidR="00DC21F7" w:rsidRPr="00F03AE2" w:rsidRDefault="00DC21F7" w:rsidP="008B3AA5">
      <w:pPr>
        <w:spacing w:after="0" w:line="360" w:lineRule="auto"/>
        <w:jc w:val="both"/>
        <w:rPr>
          <w:rFonts w:ascii="Times New Roman" w:hAnsi="Times New Roman" w:cs="Times New Roman"/>
          <w:szCs w:val="24"/>
        </w:rPr>
      </w:pPr>
    </w:p>
    <w:p w14:paraId="201FD267" w14:textId="0CEDDD39" w:rsidR="00DC21F7" w:rsidRPr="00F03AE2" w:rsidRDefault="00FA511B" w:rsidP="008B3AA5">
      <w:pPr>
        <w:pStyle w:val="Tablas"/>
        <w:spacing w:before="0" w:line="360" w:lineRule="auto"/>
        <w:jc w:val="left"/>
        <w:rPr>
          <w:rFonts w:cs="Times New Roman"/>
          <w:b w:val="0"/>
          <w:szCs w:val="24"/>
        </w:rPr>
      </w:pPr>
      <w:bookmarkStart w:id="254" w:name="_Toc426542910"/>
      <w:r w:rsidRPr="00F03AE2">
        <w:rPr>
          <w:rFonts w:cs="Times New Roman"/>
          <w:szCs w:val="24"/>
        </w:rPr>
        <w:t>Tabla</w:t>
      </w:r>
      <w:r w:rsidR="00DC21F7" w:rsidRPr="00F03AE2">
        <w:rPr>
          <w:rFonts w:cs="Times New Roman"/>
          <w:szCs w:val="24"/>
        </w:rPr>
        <w:t xml:space="preserve"> </w:t>
      </w:r>
      <w:r w:rsidR="00E50EC4" w:rsidRPr="00F03AE2">
        <w:rPr>
          <w:rFonts w:cs="Times New Roman"/>
          <w:szCs w:val="24"/>
        </w:rPr>
        <w:t>10-</w:t>
      </w:r>
      <w:r w:rsidR="00E664E9" w:rsidRPr="00F03AE2">
        <w:rPr>
          <w:rFonts w:cs="Times New Roman"/>
          <w:szCs w:val="24"/>
        </w:rPr>
        <w:t>4</w:t>
      </w:r>
      <w:r w:rsidRPr="00F03AE2">
        <w:rPr>
          <w:rFonts w:cs="Times New Roman"/>
          <w:szCs w:val="24"/>
        </w:rPr>
        <w:t>:</w:t>
      </w:r>
      <w:r w:rsidR="00DC21F7" w:rsidRPr="00F03AE2">
        <w:rPr>
          <w:rFonts w:cs="Times New Roman"/>
          <w:szCs w:val="24"/>
        </w:rPr>
        <w:t xml:space="preserve"> </w:t>
      </w:r>
      <w:r w:rsidR="004704C6" w:rsidRPr="00F03AE2">
        <w:rPr>
          <w:rFonts w:cs="Times New Roman"/>
          <w:b w:val="0"/>
          <w:szCs w:val="24"/>
        </w:rPr>
        <w:t>Historia técnica diseño de las interfaces de usuario SDSI-DTIC</w:t>
      </w:r>
      <w:bookmarkEnd w:id="254"/>
    </w:p>
    <w:tbl>
      <w:tblPr>
        <w:tblStyle w:val="Tablaconcuadrcula"/>
        <w:tblW w:w="0" w:type="auto"/>
        <w:tblInd w:w="-5" w:type="dxa"/>
        <w:tblLook w:val="04A0" w:firstRow="1" w:lastRow="0" w:firstColumn="1" w:lastColumn="0" w:noHBand="0" w:noVBand="1"/>
      </w:tblPr>
      <w:tblGrid>
        <w:gridCol w:w="4259"/>
        <w:gridCol w:w="4240"/>
      </w:tblGrid>
      <w:tr w:rsidR="00DC21F7" w:rsidRPr="00F03AE2" w14:paraId="098CFB6E" w14:textId="77777777" w:rsidTr="00D32E40">
        <w:tc>
          <w:tcPr>
            <w:tcW w:w="8499" w:type="dxa"/>
            <w:gridSpan w:val="2"/>
          </w:tcPr>
          <w:p w14:paraId="7FD7816C" w14:textId="77777777" w:rsidR="00DC21F7" w:rsidRPr="00F03AE2" w:rsidRDefault="00DC21F7"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Historia Técnica</w:t>
            </w:r>
          </w:p>
        </w:tc>
      </w:tr>
      <w:tr w:rsidR="00DC21F7" w:rsidRPr="00F03AE2" w14:paraId="26E21BA2" w14:textId="77777777" w:rsidTr="00D32E40">
        <w:tc>
          <w:tcPr>
            <w:tcW w:w="8499" w:type="dxa"/>
            <w:gridSpan w:val="2"/>
          </w:tcPr>
          <w:p w14:paraId="009673B8"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HT3</w:t>
            </w:r>
          </w:p>
        </w:tc>
      </w:tr>
      <w:tr w:rsidR="00DC21F7" w:rsidRPr="00F03AE2" w14:paraId="11DD98E1" w14:textId="77777777" w:rsidTr="00D32E40">
        <w:tc>
          <w:tcPr>
            <w:tcW w:w="8499" w:type="dxa"/>
            <w:gridSpan w:val="2"/>
          </w:tcPr>
          <w:p w14:paraId="4B4ADBC3"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Nombre de la Historia:</w:t>
            </w:r>
            <w:r w:rsidRPr="00F03AE2">
              <w:rPr>
                <w:rFonts w:ascii="Times New Roman" w:hAnsi="Times New Roman" w:cs="Times New Roman"/>
                <w:sz w:val="18"/>
                <w:szCs w:val="24"/>
              </w:rPr>
              <w:t xml:space="preserve"> Diseño de las Interfaces de Usuario del SDSI-DTIC.</w:t>
            </w:r>
          </w:p>
        </w:tc>
      </w:tr>
      <w:tr w:rsidR="00DC21F7" w:rsidRPr="00F03AE2" w14:paraId="6C90B3CA" w14:textId="77777777" w:rsidTr="00D32E40">
        <w:tc>
          <w:tcPr>
            <w:tcW w:w="4259" w:type="dxa"/>
          </w:tcPr>
          <w:p w14:paraId="7D3EA10A"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Prioridad en Negocio:</w:t>
            </w:r>
            <w:r w:rsidRPr="00F03AE2">
              <w:rPr>
                <w:rFonts w:ascii="Times New Roman" w:hAnsi="Times New Roman" w:cs="Times New Roman"/>
                <w:sz w:val="18"/>
                <w:szCs w:val="24"/>
              </w:rPr>
              <w:t xml:space="preserve">  Muy Alta</w:t>
            </w:r>
          </w:p>
          <w:p w14:paraId="66B4EA67"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uy Alta/Alta / Media / Baja)</w:t>
            </w:r>
          </w:p>
        </w:tc>
        <w:tc>
          <w:tcPr>
            <w:tcW w:w="4240" w:type="dxa"/>
          </w:tcPr>
          <w:p w14:paraId="45914F4E"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Riesgo en Desarrollo:</w:t>
            </w:r>
            <w:r w:rsidRPr="00F03AE2">
              <w:rPr>
                <w:rFonts w:ascii="Times New Roman" w:hAnsi="Times New Roman" w:cs="Times New Roman"/>
                <w:sz w:val="18"/>
                <w:szCs w:val="24"/>
              </w:rPr>
              <w:t xml:space="preserve"> Alta</w:t>
            </w:r>
          </w:p>
          <w:p w14:paraId="729C2DA9" w14:textId="77777777" w:rsidR="00DC21F7" w:rsidRPr="00F03AE2" w:rsidRDefault="00DC21F7" w:rsidP="008B3AA5">
            <w:pPr>
              <w:pStyle w:val="Default"/>
              <w:rPr>
                <w:rFonts w:ascii="Times New Roman" w:hAnsi="Times New Roman" w:cs="Times New Roman"/>
                <w:sz w:val="18"/>
                <w:szCs w:val="20"/>
              </w:rPr>
            </w:pPr>
            <w:r w:rsidRPr="00F03AE2">
              <w:rPr>
                <w:rFonts w:ascii="Times New Roman" w:hAnsi="Times New Roman" w:cs="Times New Roman"/>
                <w:sz w:val="18"/>
                <w:szCs w:val="20"/>
              </w:rPr>
              <w:t xml:space="preserve">(Alta / Media / Baja) </w:t>
            </w:r>
          </w:p>
        </w:tc>
      </w:tr>
      <w:tr w:rsidR="00DC21F7" w:rsidRPr="00F03AE2" w14:paraId="14DA7FD1" w14:textId="77777777" w:rsidTr="00D32E40">
        <w:tc>
          <w:tcPr>
            <w:tcW w:w="4259" w:type="dxa"/>
          </w:tcPr>
          <w:p w14:paraId="064E2EEB"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untos Estimados: </w:t>
            </w:r>
            <w:r w:rsidRPr="00F03AE2">
              <w:rPr>
                <w:rFonts w:ascii="Times New Roman" w:hAnsi="Times New Roman" w:cs="Times New Roman"/>
                <w:sz w:val="18"/>
                <w:szCs w:val="24"/>
              </w:rPr>
              <w:t>5</w:t>
            </w:r>
          </w:p>
        </w:tc>
        <w:tc>
          <w:tcPr>
            <w:tcW w:w="4240" w:type="dxa"/>
          </w:tcPr>
          <w:p w14:paraId="006A9B75"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teración Asignada</w:t>
            </w:r>
            <w:r w:rsidR="004704C6" w:rsidRPr="00F03AE2">
              <w:rPr>
                <w:rFonts w:ascii="Times New Roman" w:hAnsi="Times New Roman" w:cs="Times New Roman"/>
                <w:b/>
                <w:sz w:val="18"/>
                <w:szCs w:val="24"/>
              </w:rPr>
              <w:t>:</w:t>
            </w:r>
            <w:r w:rsidR="004704C6" w:rsidRPr="00F03AE2">
              <w:rPr>
                <w:rFonts w:ascii="Times New Roman" w:hAnsi="Times New Roman" w:cs="Times New Roman"/>
                <w:sz w:val="18"/>
                <w:szCs w:val="24"/>
              </w:rPr>
              <w:t xml:space="preserve"> 0</w:t>
            </w:r>
          </w:p>
        </w:tc>
      </w:tr>
      <w:tr w:rsidR="00DC21F7" w:rsidRPr="00F03AE2" w14:paraId="775064BD" w14:textId="77777777" w:rsidTr="00D32E40">
        <w:tc>
          <w:tcPr>
            <w:tcW w:w="8499" w:type="dxa"/>
            <w:gridSpan w:val="2"/>
          </w:tcPr>
          <w:p w14:paraId="1D664421" w14:textId="77777777" w:rsidR="00DC21F7" w:rsidRPr="00F03AE2" w:rsidRDefault="00DC21F7"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 xml:space="preserve">María </w:t>
            </w:r>
            <w:r w:rsidR="00F03491" w:rsidRPr="00F03AE2">
              <w:rPr>
                <w:rFonts w:ascii="Times New Roman" w:hAnsi="Times New Roman" w:cs="Times New Roman"/>
                <w:sz w:val="18"/>
                <w:szCs w:val="24"/>
              </w:rPr>
              <w:t>José</w:t>
            </w:r>
            <w:r w:rsidRPr="00F03AE2">
              <w:rPr>
                <w:rFonts w:ascii="Times New Roman" w:hAnsi="Times New Roman" w:cs="Times New Roman"/>
                <w:sz w:val="18"/>
                <w:szCs w:val="24"/>
              </w:rPr>
              <w:t xml:space="preserve"> Samaniego Larrea</w:t>
            </w:r>
          </w:p>
        </w:tc>
      </w:tr>
      <w:tr w:rsidR="00DC21F7" w:rsidRPr="00F03AE2" w14:paraId="721A693E" w14:textId="77777777" w:rsidTr="00D32E40">
        <w:trPr>
          <w:trHeight w:val="547"/>
        </w:trPr>
        <w:tc>
          <w:tcPr>
            <w:tcW w:w="8499" w:type="dxa"/>
            <w:gridSpan w:val="2"/>
          </w:tcPr>
          <w:p w14:paraId="62359870" w14:textId="77777777" w:rsidR="00DC21F7" w:rsidRPr="00F03AE2" w:rsidRDefault="00DC21F7"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3D25E6F7" w14:textId="77777777" w:rsidR="00DC21F7" w:rsidRPr="00F03AE2" w:rsidRDefault="00DC21F7"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Como equipo de desarrollo se </w:t>
            </w:r>
            <w:r w:rsidR="00F03491" w:rsidRPr="00F03AE2">
              <w:rPr>
                <w:rFonts w:ascii="Times New Roman" w:hAnsi="Times New Roman" w:cs="Times New Roman"/>
                <w:sz w:val="18"/>
                <w:szCs w:val="24"/>
              </w:rPr>
              <w:t>necesita crear</w:t>
            </w:r>
            <w:r w:rsidRPr="00F03AE2">
              <w:rPr>
                <w:rFonts w:ascii="Times New Roman" w:hAnsi="Times New Roman" w:cs="Times New Roman"/>
                <w:sz w:val="18"/>
                <w:szCs w:val="24"/>
              </w:rPr>
              <w:t xml:space="preserve"> el diseño de interfaces para el SDSI-DTIC.</w:t>
            </w:r>
          </w:p>
        </w:tc>
      </w:tr>
      <w:tr w:rsidR="00DC21F7" w:rsidRPr="00F03AE2" w14:paraId="2F64F9F9" w14:textId="77777777" w:rsidTr="00D32E40">
        <w:trPr>
          <w:trHeight w:val="547"/>
        </w:trPr>
        <w:tc>
          <w:tcPr>
            <w:tcW w:w="8499" w:type="dxa"/>
            <w:gridSpan w:val="2"/>
          </w:tcPr>
          <w:p w14:paraId="7A4475B7" w14:textId="77777777" w:rsidR="00DC21F7" w:rsidRPr="00F03AE2" w:rsidRDefault="00DC21F7"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Observaciones: </w:t>
            </w:r>
          </w:p>
        </w:tc>
      </w:tr>
    </w:tbl>
    <w:p w14:paraId="4FD68F1C" w14:textId="31E72FF2" w:rsidR="00DC21F7"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DC21F7" w:rsidRPr="00F03AE2">
        <w:rPr>
          <w:rFonts w:ascii="Times New Roman" w:hAnsi="Times New Roman" w:cs="Times New Roman"/>
          <w:b/>
          <w:sz w:val="16"/>
          <w:szCs w:val="24"/>
        </w:rPr>
        <w:t>:</w:t>
      </w:r>
      <w:r w:rsidR="00DC21F7" w:rsidRPr="00F03AE2">
        <w:rPr>
          <w:rFonts w:ascii="Times New Roman" w:hAnsi="Times New Roman" w:cs="Times New Roman"/>
          <w:sz w:val="16"/>
          <w:szCs w:val="24"/>
        </w:rPr>
        <w:t xml:space="preserve"> María José Samaniego </w:t>
      </w:r>
    </w:p>
    <w:p w14:paraId="753D1436" w14:textId="77777777" w:rsidR="00BB1C99" w:rsidRPr="00F03AE2" w:rsidRDefault="00BB1C99" w:rsidP="008B3AA5">
      <w:pPr>
        <w:spacing w:after="0" w:line="360" w:lineRule="auto"/>
        <w:jc w:val="center"/>
        <w:rPr>
          <w:rFonts w:ascii="Times New Roman" w:hAnsi="Times New Roman" w:cs="Times New Roman"/>
          <w:sz w:val="16"/>
          <w:szCs w:val="24"/>
        </w:rPr>
      </w:pPr>
    </w:p>
    <w:p w14:paraId="433D632A" w14:textId="423241FC" w:rsidR="00DC21F7" w:rsidRPr="00F03AE2" w:rsidRDefault="00DC21F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E50EC4" w:rsidRPr="00F03AE2">
        <w:rPr>
          <w:rFonts w:ascii="Times New Roman" w:hAnsi="Times New Roman" w:cs="Times New Roman"/>
          <w:szCs w:val="24"/>
        </w:rPr>
        <w:t>11-</w:t>
      </w:r>
      <w:r w:rsidR="00E664E9" w:rsidRPr="00F03AE2">
        <w:rPr>
          <w:rFonts w:ascii="Times New Roman" w:hAnsi="Times New Roman" w:cs="Times New Roman"/>
          <w:szCs w:val="24"/>
        </w:rPr>
        <w:t>4</w:t>
      </w:r>
      <w:r w:rsidRPr="00F03AE2">
        <w:rPr>
          <w:rFonts w:ascii="Times New Roman" w:hAnsi="Times New Roman" w:cs="Times New Roman"/>
          <w:b/>
          <w:szCs w:val="24"/>
        </w:rPr>
        <w:t xml:space="preserve"> </w:t>
      </w:r>
      <w:r w:rsidRPr="00F03AE2">
        <w:rPr>
          <w:rFonts w:ascii="Times New Roman" w:hAnsi="Times New Roman" w:cs="Times New Roman"/>
          <w:szCs w:val="24"/>
        </w:rPr>
        <w:t>contiene la prueba de aceptación  correspondiente al diseño de interfaces de usuario.</w:t>
      </w:r>
    </w:p>
    <w:p w14:paraId="5F0571CA" w14:textId="77777777" w:rsidR="005577BA" w:rsidRPr="00F03AE2" w:rsidRDefault="005577BA" w:rsidP="008B3AA5">
      <w:pPr>
        <w:spacing w:after="0" w:line="360" w:lineRule="auto"/>
        <w:jc w:val="both"/>
        <w:rPr>
          <w:rFonts w:ascii="Times New Roman" w:hAnsi="Times New Roman" w:cs="Times New Roman"/>
          <w:szCs w:val="24"/>
        </w:rPr>
      </w:pPr>
    </w:p>
    <w:p w14:paraId="3F2D8D9E" w14:textId="77777777" w:rsidR="002B3B16" w:rsidRPr="00F03AE2" w:rsidRDefault="002B3B16" w:rsidP="008B3AA5">
      <w:pPr>
        <w:spacing w:after="0" w:line="360" w:lineRule="auto"/>
        <w:jc w:val="both"/>
        <w:rPr>
          <w:rFonts w:ascii="Times New Roman" w:hAnsi="Times New Roman" w:cs="Times New Roman"/>
          <w:szCs w:val="24"/>
        </w:rPr>
      </w:pPr>
    </w:p>
    <w:p w14:paraId="519EBF30" w14:textId="77777777" w:rsidR="002B3B16" w:rsidRPr="00F03AE2" w:rsidRDefault="002B3B16" w:rsidP="008B3AA5">
      <w:pPr>
        <w:spacing w:after="0" w:line="360" w:lineRule="auto"/>
        <w:jc w:val="both"/>
        <w:rPr>
          <w:rFonts w:ascii="Times New Roman" w:hAnsi="Times New Roman" w:cs="Times New Roman"/>
          <w:szCs w:val="24"/>
        </w:rPr>
      </w:pPr>
    </w:p>
    <w:p w14:paraId="149141F5" w14:textId="77777777" w:rsidR="002B3B16" w:rsidRPr="00F03AE2" w:rsidRDefault="002B3B16" w:rsidP="008B3AA5">
      <w:pPr>
        <w:spacing w:after="0" w:line="360" w:lineRule="auto"/>
        <w:jc w:val="both"/>
        <w:rPr>
          <w:rFonts w:ascii="Times New Roman" w:hAnsi="Times New Roman" w:cs="Times New Roman"/>
          <w:szCs w:val="24"/>
        </w:rPr>
      </w:pPr>
    </w:p>
    <w:p w14:paraId="239C0456" w14:textId="77777777" w:rsidR="002B3B16" w:rsidRPr="00F03AE2" w:rsidRDefault="002B3B16" w:rsidP="008B3AA5">
      <w:pPr>
        <w:spacing w:after="0" w:line="360" w:lineRule="auto"/>
        <w:jc w:val="both"/>
        <w:rPr>
          <w:rFonts w:ascii="Times New Roman" w:hAnsi="Times New Roman" w:cs="Times New Roman"/>
          <w:szCs w:val="24"/>
        </w:rPr>
      </w:pPr>
    </w:p>
    <w:p w14:paraId="407117EA" w14:textId="101112BB" w:rsidR="00DC21F7" w:rsidRPr="00F03AE2" w:rsidRDefault="00FA511B" w:rsidP="008B3AA5">
      <w:pPr>
        <w:pStyle w:val="Tablas"/>
        <w:spacing w:before="0" w:line="360" w:lineRule="auto"/>
        <w:jc w:val="left"/>
        <w:rPr>
          <w:rFonts w:cs="Times New Roman"/>
          <w:b w:val="0"/>
          <w:szCs w:val="24"/>
        </w:rPr>
      </w:pPr>
      <w:bookmarkStart w:id="255" w:name="_Toc426542911"/>
      <w:r w:rsidRPr="00F03AE2">
        <w:rPr>
          <w:rFonts w:cs="Times New Roman"/>
          <w:szCs w:val="24"/>
        </w:rPr>
        <w:t xml:space="preserve">Tabla </w:t>
      </w:r>
      <w:r w:rsidR="00E50EC4" w:rsidRPr="00F03AE2">
        <w:rPr>
          <w:rFonts w:cs="Times New Roman"/>
          <w:szCs w:val="24"/>
        </w:rPr>
        <w:t>11-</w:t>
      </w:r>
      <w:r w:rsidR="00E664E9" w:rsidRPr="00F03AE2">
        <w:rPr>
          <w:rFonts w:cs="Times New Roman"/>
          <w:szCs w:val="24"/>
        </w:rPr>
        <w:t>4</w:t>
      </w:r>
      <w:r w:rsidRPr="00F03AE2">
        <w:rPr>
          <w:rFonts w:cs="Times New Roman"/>
          <w:szCs w:val="24"/>
        </w:rPr>
        <w:t>:</w:t>
      </w:r>
      <w:r w:rsidR="00DC21F7" w:rsidRPr="00F03AE2">
        <w:rPr>
          <w:rFonts w:cs="Times New Roman"/>
          <w:szCs w:val="24"/>
        </w:rPr>
        <w:t xml:space="preserve"> </w:t>
      </w:r>
      <w:r w:rsidR="004704C6" w:rsidRPr="00F03AE2">
        <w:rPr>
          <w:rFonts w:cs="Times New Roman"/>
          <w:b w:val="0"/>
          <w:szCs w:val="24"/>
        </w:rPr>
        <w:t>Prueba de aceptación historia técnica 3</w:t>
      </w:r>
      <w:bookmarkEnd w:id="255"/>
    </w:p>
    <w:tbl>
      <w:tblPr>
        <w:tblStyle w:val="Tablaconcuadrcula"/>
        <w:tblW w:w="0" w:type="auto"/>
        <w:tblInd w:w="-5" w:type="dxa"/>
        <w:tblLook w:val="04A0" w:firstRow="1" w:lastRow="0" w:firstColumn="1" w:lastColumn="0" w:noHBand="0" w:noVBand="1"/>
      </w:tblPr>
      <w:tblGrid>
        <w:gridCol w:w="4013"/>
        <w:gridCol w:w="4486"/>
      </w:tblGrid>
      <w:tr w:rsidR="00DC21F7" w:rsidRPr="00F03AE2" w14:paraId="557C8582" w14:textId="77777777" w:rsidTr="00D32E40">
        <w:tc>
          <w:tcPr>
            <w:tcW w:w="8499" w:type="dxa"/>
            <w:gridSpan w:val="2"/>
          </w:tcPr>
          <w:p w14:paraId="4DAF3477" w14:textId="77777777" w:rsidR="00DC21F7" w:rsidRPr="00F03AE2" w:rsidRDefault="00DC21F7" w:rsidP="002B3B16">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 xml:space="preserve">Prueba de Aceptación </w:t>
            </w:r>
          </w:p>
        </w:tc>
      </w:tr>
      <w:tr w:rsidR="00DC21F7" w:rsidRPr="00F03AE2" w14:paraId="09DD71CD" w14:textId="77777777" w:rsidTr="00D32E40">
        <w:tc>
          <w:tcPr>
            <w:tcW w:w="8499" w:type="dxa"/>
            <w:gridSpan w:val="2"/>
          </w:tcPr>
          <w:p w14:paraId="251AA29F" w14:textId="77777777" w:rsidR="00DC21F7" w:rsidRPr="00F03AE2" w:rsidRDefault="00DC21F7" w:rsidP="002B3B16">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PA3</w:t>
            </w:r>
          </w:p>
        </w:tc>
      </w:tr>
      <w:tr w:rsidR="00DC21F7" w:rsidRPr="00F03AE2" w14:paraId="75BC589A" w14:textId="77777777" w:rsidTr="00D32E40">
        <w:tc>
          <w:tcPr>
            <w:tcW w:w="8499" w:type="dxa"/>
            <w:gridSpan w:val="2"/>
          </w:tcPr>
          <w:p w14:paraId="0F637641" w14:textId="77777777" w:rsidR="00DC21F7" w:rsidRPr="00F03AE2" w:rsidRDefault="00DC21F7" w:rsidP="002B3B16">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Prueba:</w:t>
            </w:r>
            <w:r w:rsidR="00F03491" w:rsidRPr="00F03AE2">
              <w:rPr>
                <w:rFonts w:ascii="Times New Roman" w:hAnsi="Times New Roman" w:cs="Times New Roman"/>
                <w:sz w:val="18"/>
                <w:szCs w:val="24"/>
              </w:rPr>
              <w:t xml:space="preserve"> Diseño</w:t>
            </w:r>
            <w:r w:rsidRPr="00F03AE2">
              <w:rPr>
                <w:rFonts w:ascii="Times New Roman" w:hAnsi="Times New Roman" w:cs="Times New Roman"/>
                <w:sz w:val="18"/>
                <w:szCs w:val="24"/>
              </w:rPr>
              <w:t xml:space="preserve"> de Interfaces</w:t>
            </w:r>
          </w:p>
        </w:tc>
      </w:tr>
      <w:tr w:rsidR="00DC21F7" w:rsidRPr="00F03AE2" w14:paraId="772A291E" w14:textId="77777777" w:rsidTr="00D32E40">
        <w:tc>
          <w:tcPr>
            <w:tcW w:w="8499" w:type="dxa"/>
            <w:gridSpan w:val="2"/>
          </w:tcPr>
          <w:p w14:paraId="55A0069A" w14:textId="77777777" w:rsidR="00DC21F7" w:rsidRPr="00F03AE2" w:rsidRDefault="00DC21F7" w:rsidP="002B3B16">
            <w:pPr>
              <w:spacing w:line="360" w:lineRule="auto"/>
              <w:rPr>
                <w:rFonts w:ascii="Times New Roman" w:hAnsi="Times New Roman" w:cs="Times New Roman"/>
                <w:sz w:val="18"/>
                <w:szCs w:val="24"/>
              </w:rPr>
            </w:pPr>
            <w:r w:rsidRPr="00F03AE2">
              <w:rPr>
                <w:rFonts w:ascii="Times New Roman" w:hAnsi="Times New Roman" w:cs="Times New Roman"/>
                <w:b/>
                <w:sz w:val="18"/>
                <w:szCs w:val="24"/>
              </w:rPr>
              <w:t>N° de Historia que pertenece:</w:t>
            </w:r>
            <w:r w:rsidRPr="00F03AE2">
              <w:rPr>
                <w:rFonts w:ascii="Times New Roman" w:hAnsi="Times New Roman" w:cs="Times New Roman"/>
                <w:sz w:val="18"/>
                <w:szCs w:val="24"/>
              </w:rPr>
              <w:t xml:space="preserve"> HT3</w:t>
            </w:r>
          </w:p>
        </w:tc>
      </w:tr>
      <w:tr w:rsidR="00DC21F7" w:rsidRPr="00F03AE2" w14:paraId="5154633A" w14:textId="77777777" w:rsidTr="00D32E40">
        <w:tc>
          <w:tcPr>
            <w:tcW w:w="8499" w:type="dxa"/>
            <w:gridSpan w:val="2"/>
          </w:tcPr>
          <w:p w14:paraId="277868AC" w14:textId="77777777" w:rsidR="00DC21F7" w:rsidRPr="00F03AE2" w:rsidRDefault="00DC21F7" w:rsidP="002B3B16">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é Samaniego Larrea</w:t>
            </w:r>
          </w:p>
        </w:tc>
      </w:tr>
      <w:tr w:rsidR="00DC21F7" w:rsidRPr="00F03AE2" w14:paraId="5E77CF6E" w14:textId="77777777" w:rsidTr="00D32E40">
        <w:trPr>
          <w:trHeight w:val="1309"/>
        </w:trPr>
        <w:tc>
          <w:tcPr>
            <w:tcW w:w="8499" w:type="dxa"/>
            <w:gridSpan w:val="2"/>
          </w:tcPr>
          <w:p w14:paraId="2D6F929F" w14:textId="77777777" w:rsidR="00DC21F7" w:rsidRPr="00F03AE2" w:rsidRDefault="00DC21F7" w:rsidP="002B3B16">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2C589C7A" w14:textId="77777777" w:rsidR="00DC21F7" w:rsidRPr="00F03AE2" w:rsidRDefault="00DC21F7" w:rsidP="002B3B16">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Se verifica que todas las interfaces de usuario cumplan la plantilla de diseño de la interfaz  del sistema.</w:t>
            </w:r>
          </w:p>
        </w:tc>
      </w:tr>
      <w:tr w:rsidR="00DC21F7" w:rsidRPr="00F03AE2" w14:paraId="25545E60" w14:textId="77777777" w:rsidTr="00D32E40">
        <w:trPr>
          <w:trHeight w:val="1369"/>
        </w:trPr>
        <w:tc>
          <w:tcPr>
            <w:tcW w:w="4013" w:type="dxa"/>
          </w:tcPr>
          <w:p w14:paraId="355DAA5E" w14:textId="77777777" w:rsidR="00DC21F7" w:rsidRPr="00F03AE2" w:rsidRDefault="00DC21F7" w:rsidP="002B3B16">
            <w:pPr>
              <w:spacing w:line="360" w:lineRule="auto"/>
              <w:jc w:val="both"/>
              <w:rPr>
                <w:rFonts w:ascii="Times New Roman" w:hAnsi="Times New Roman" w:cs="Times New Roman"/>
                <w:sz w:val="18"/>
                <w:szCs w:val="24"/>
              </w:rPr>
            </w:pPr>
            <w:r w:rsidRPr="00F03AE2">
              <w:rPr>
                <w:rFonts w:ascii="Times New Roman" w:hAnsi="Times New Roman" w:cs="Times New Roman"/>
                <w:b/>
                <w:sz w:val="18"/>
                <w:szCs w:val="24"/>
              </w:rPr>
              <w:t xml:space="preserve">Precondiciones: </w:t>
            </w:r>
            <w:r w:rsidR="00BB1C99" w:rsidRPr="00F03AE2">
              <w:rPr>
                <w:rFonts w:ascii="Times New Roman" w:hAnsi="Times New Roman" w:cs="Times New Roman"/>
                <w:sz w:val="18"/>
                <w:szCs w:val="24"/>
              </w:rPr>
              <w:t>Tener la plantilla de diseño de interfaces de acuerdo a los requerimientos del cliente.</w:t>
            </w:r>
          </w:p>
        </w:tc>
        <w:tc>
          <w:tcPr>
            <w:tcW w:w="4486" w:type="dxa"/>
          </w:tcPr>
          <w:p w14:paraId="655DB834" w14:textId="77777777" w:rsidR="00DC21F7" w:rsidRPr="00F03AE2" w:rsidRDefault="00DC21F7" w:rsidP="002B3B16">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jecución:</w:t>
            </w:r>
          </w:p>
          <w:p w14:paraId="57709DD9" w14:textId="77777777" w:rsidR="00DC21F7" w:rsidRPr="00F03AE2" w:rsidRDefault="00BB1C99" w:rsidP="002B3B16">
            <w:pPr>
              <w:pStyle w:val="Prrafodelista"/>
              <w:numPr>
                <w:ilvl w:val="0"/>
                <w:numId w:val="81"/>
              </w:numPr>
              <w:spacing w:line="360" w:lineRule="auto"/>
              <w:rPr>
                <w:rFonts w:ascii="Times New Roman" w:hAnsi="Times New Roman" w:cs="Times New Roman"/>
                <w:sz w:val="18"/>
                <w:szCs w:val="24"/>
              </w:rPr>
            </w:pPr>
            <w:r w:rsidRPr="00F03AE2">
              <w:rPr>
                <w:rFonts w:ascii="Times New Roman" w:hAnsi="Times New Roman" w:cs="Times New Roman"/>
                <w:sz w:val="18"/>
                <w:szCs w:val="24"/>
              </w:rPr>
              <w:t>Crear el diseño de las demás vistas del sistema de acuerdo a la plantilla de diseño.</w:t>
            </w:r>
          </w:p>
          <w:p w14:paraId="16646A72" w14:textId="77777777" w:rsidR="00DC21F7" w:rsidRPr="00F03AE2" w:rsidRDefault="00DC21F7" w:rsidP="002B3B16">
            <w:pPr>
              <w:pStyle w:val="Prrafodelista"/>
              <w:spacing w:line="360" w:lineRule="auto"/>
              <w:rPr>
                <w:rFonts w:ascii="Times New Roman" w:hAnsi="Times New Roman" w:cs="Times New Roman"/>
                <w:sz w:val="18"/>
                <w:szCs w:val="24"/>
              </w:rPr>
            </w:pPr>
          </w:p>
        </w:tc>
      </w:tr>
      <w:tr w:rsidR="00DC21F7" w:rsidRPr="00F03AE2" w14:paraId="2638ADC2" w14:textId="77777777" w:rsidTr="00D32E40">
        <w:trPr>
          <w:trHeight w:val="547"/>
        </w:trPr>
        <w:tc>
          <w:tcPr>
            <w:tcW w:w="4013" w:type="dxa"/>
          </w:tcPr>
          <w:p w14:paraId="30B53CE0" w14:textId="77777777" w:rsidR="00DC21F7" w:rsidRPr="00F03AE2" w:rsidRDefault="00DC21F7" w:rsidP="002B3B16">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Post condiciones:</w:t>
            </w:r>
          </w:p>
          <w:p w14:paraId="33ED3977" w14:textId="77777777" w:rsidR="00DC21F7" w:rsidRPr="00F03AE2" w:rsidRDefault="00BB1C99" w:rsidP="002B3B16">
            <w:pPr>
              <w:spacing w:line="360" w:lineRule="auto"/>
              <w:rPr>
                <w:rFonts w:ascii="Times New Roman" w:hAnsi="Times New Roman" w:cs="Times New Roman"/>
                <w:sz w:val="18"/>
                <w:szCs w:val="24"/>
              </w:rPr>
            </w:pPr>
            <w:r w:rsidRPr="00F03AE2">
              <w:rPr>
                <w:rFonts w:ascii="Times New Roman" w:hAnsi="Times New Roman" w:cs="Times New Roman"/>
                <w:sz w:val="18"/>
                <w:szCs w:val="24"/>
              </w:rPr>
              <w:t>Ninguna</w:t>
            </w:r>
          </w:p>
        </w:tc>
        <w:tc>
          <w:tcPr>
            <w:tcW w:w="4486" w:type="dxa"/>
          </w:tcPr>
          <w:p w14:paraId="2EC246C6" w14:textId="77777777" w:rsidR="00DC21F7" w:rsidRPr="00F03AE2" w:rsidRDefault="00DC21F7" w:rsidP="002B3B16">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valuación de Prueba:</w:t>
            </w:r>
          </w:p>
          <w:p w14:paraId="6E21EAC6" w14:textId="77777777" w:rsidR="00DC21F7" w:rsidRPr="00F03AE2" w:rsidRDefault="00DC21F7" w:rsidP="002B3B16">
            <w:pPr>
              <w:spacing w:line="360" w:lineRule="auto"/>
              <w:rPr>
                <w:rFonts w:ascii="Times New Roman" w:hAnsi="Times New Roman" w:cs="Times New Roman"/>
                <w:sz w:val="18"/>
                <w:szCs w:val="24"/>
              </w:rPr>
            </w:pPr>
            <w:r w:rsidRPr="00F03AE2">
              <w:rPr>
                <w:rFonts w:ascii="Times New Roman" w:hAnsi="Times New Roman" w:cs="Times New Roman"/>
                <w:sz w:val="18"/>
                <w:szCs w:val="24"/>
              </w:rPr>
              <w:t>Exitosa</w:t>
            </w:r>
          </w:p>
        </w:tc>
      </w:tr>
    </w:tbl>
    <w:p w14:paraId="676EC0D1" w14:textId="309ACF69" w:rsidR="00DC21F7"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DC21F7" w:rsidRPr="00F03AE2">
        <w:rPr>
          <w:rFonts w:ascii="Times New Roman" w:hAnsi="Times New Roman" w:cs="Times New Roman"/>
          <w:b/>
          <w:sz w:val="16"/>
          <w:szCs w:val="24"/>
        </w:rPr>
        <w:t>:</w:t>
      </w:r>
      <w:r w:rsidR="00DC21F7" w:rsidRPr="00F03AE2">
        <w:rPr>
          <w:rFonts w:ascii="Times New Roman" w:hAnsi="Times New Roman" w:cs="Times New Roman"/>
          <w:sz w:val="16"/>
          <w:szCs w:val="24"/>
        </w:rPr>
        <w:t xml:space="preserve"> María José Samaniego </w:t>
      </w:r>
    </w:p>
    <w:p w14:paraId="0217E601" w14:textId="77777777" w:rsidR="00EC780B" w:rsidRPr="00F03AE2" w:rsidRDefault="00EC780B" w:rsidP="008B3AA5">
      <w:pPr>
        <w:spacing w:after="0" w:line="360" w:lineRule="auto"/>
        <w:jc w:val="both"/>
        <w:rPr>
          <w:rFonts w:ascii="Times New Roman" w:hAnsi="Times New Roman" w:cs="Times New Roman"/>
          <w:szCs w:val="24"/>
        </w:rPr>
      </w:pPr>
    </w:p>
    <w:p w14:paraId="47687508" w14:textId="6F2C9A7A" w:rsidR="0028044B" w:rsidRPr="00F03AE2" w:rsidRDefault="00DC21F7"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Al culminar las pruebas de aceptación de  la historia técnica </w:t>
      </w:r>
      <w:r w:rsidR="00BB1C99" w:rsidRPr="00F03AE2">
        <w:rPr>
          <w:rFonts w:ascii="Times New Roman" w:hAnsi="Times New Roman" w:cs="Times New Roman"/>
          <w:szCs w:val="24"/>
        </w:rPr>
        <w:t>3</w:t>
      </w:r>
      <w:r w:rsidRPr="00F03AE2">
        <w:rPr>
          <w:rFonts w:ascii="Times New Roman" w:hAnsi="Times New Roman" w:cs="Times New Roman"/>
          <w:szCs w:val="24"/>
        </w:rPr>
        <w:t xml:space="preserve">, se obtuvo un total de 1 prueba las cual resultó exitosa con un 100 % de aceptación cumpliendo con los requerimientos del cliente, procediendo a crear </w:t>
      </w:r>
      <w:r w:rsidR="00E50EC4" w:rsidRPr="00F03AE2">
        <w:rPr>
          <w:rFonts w:ascii="Times New Roman" w:hAnsi="Times New Roman" w:cs="Times New Roman"/>
          <w:szCs w:val="24"/>
        </w:rPr>
        <w:t>el proyecto para su desarrollo.</w:t>
      </w:r>
    </w:p>
    <w:p w14:paraId="1D2F26BE" w14:textId="77777777" w:rsidR="00E50EC4" w:rsidRPr="00F03AE2" w:rsidRDefault="00E50EC4" w:rsidP="008B3AA5">
      <w:pPr>
        <w:spacing w:after="0" w:line="360" w:lineRule="auto"/>
        <w:jc w:val="both"/>
        <w:rPr>
          <w:rFonts w:ascii="Times New Roman" w:hAnsi="Times New Roman" w:cs="Times New Roman"/>
          <w:szCs w:val="24"/>
        </w:rPr>
      </w:pPr>
    </w:p>
    <w:p w14:paraId="0D5E9205" w14:textId="77777777" w:rsidR="000544B1" w:rsidRPr="00F03AE2" w:rsidRDefault="000544B1" w:rsidP="008B3AA5">
      <w:pPr>
        <w:pStyle w:val="1111"/>
        <w:spacing w:after="0" w:line="360" w:lineRule="auto"/>
        <w:rPr>
          <w:rFonts w:ascii="Times New Roman" w:hAnsi="Times New Roman" w:cs="Times New Roman"/>
          <w:szCs w:val="24"/>
        </w:rPr>
      </w:pPr>
      <w:r w:rsidRPr="00F03AE2">
        <w:rPr>
          <w:rFonts w:ascii="Times New Roman" w:hAnsi="Times New Roman" w:cs="Times New Roman"/>
          <w:szCs w:val="24"/>
        </w:rPr>
        <w:t>Diseño de Interfaces del Sistema</w:t>
      </w:r>
    </w:p>
    <w:p w14:paraId="001482B1" w14:textId="77777777" w:rsidR="002F21B8" w:rsidRPr="00F03AE2" w:rsidRDefault="002F21B8" w:rsidP="008B3AA5">
      <w:pPr>
        <w:spacing w:after="0" w:line="360" w:lineRule="auto"/>
        <w:jc w:val="both"/>
        <w:rPr>
          <w:rFonts w:ascii="Times New Roman" w:hAnsi="Times New Roman" w:cs="Times New Roman"/>
          <w:szCs w:val="24"/>
        </w:rPr>
      </w:pPr>
    </w:p>
    <w:p w14:paraId="2DE66E9C" w14:textId="77777777" w:rsidR="000544B1" w:rsidRPr="00F03AE2" w:rsidRDefault="000544B1"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s interfaces de usuario </w:t>
      </w:r>
      <w:r w:rsidR="002D22DF" w:rsidRPr="00F03AE2">
        <w:rPr>
          <w:rFonts w:ascii="Times New Roman" w:hAnsi="Times New Roman" w:cs="Times New Roman"/>
          <w:szCs w:val="24"/>
        </w:rPr>
        <w:t xml:space="preserve">se diseñaron en base a los requerimientos previamente establecidos. </w:t>
      </w:r>
      <w:r w:rsidRPr="00F03AE2">
        <w:rPr>
          <w:rFonts w:ascii="Times New Roman" w:hAnsi="Times New Roman" w:cs="Times New Roman"/>
          <w:szCs w:val="24"/>
        </w:rPr>
        <w:t>El SDSI-DTIC contiene una estructura jerárquica, permitiendo de esta manera al usuario saber en qué punto de la aplicación se encuentra y así pod</w:t>
      </w:r>
      <w:r w:rsidR="004677C6" w:rsidRPr="00F03AE2">
        <w:rPr>
          <w:rFonts w:ascii="Times New Roman" w:hAnsi="Times New Roman" w:cs="Times New Roman"/>
          <w:szCs w:val="24"/>
        </w:rPr>
        <w:t xml:space="preserve">er pasar a otro sin dificultad. </w:t>
      </w:r>
    </w:p>
    <w:p w14:paraId="7C2E13E3" w14:textId="77777777" w:rsidR="002D22DF" w:rsidRPr="00F03AE2" w:rsidRDefault="002D22DF" w:rsidP="008B3AA5">
      <w:pPr>
        <w:spacing w:after="0" w:line="360" w:lineRule="auto"/>
        <w:jc w:val="both"/>
        <w:rPr>
          <w:rFonts w:ascii="Times New Roman" w:hAnsi="Times New Roman" w:cs="Times New Roman"/>
          <w:szCs w:val="24"/>
        </w:rPr>
      </w:pPr>
    </w:p>
    <w:p w14:paraId="0EBDE24E" w14:textId="77777777" w:rsidR="00F26D8C" w:rsidRPr="00F03AE2" w:rsidRDefault="002F21B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Para la realización de las vistas se utilizó las siguientes características:</w:t>
      </w:r>
    </w:p>
    <w:p w14:paraId="02E20031" w14:textId="77777777" w:rsidR="005577BA" w:rsidRPr="00F03AE2" w:rsidRDefault="005577BA" w:rsidP="008B3AA5">
      <w:pPr>
        <w:spacing w:after="0" w:line="360" w:lineRule="auto"/>
        <w:jc w:val="both"/>
        <w:rPr>
          <w:rFonts w:ascii="Times New Roman" w:hAnsi="Times New Roman" w:cs="Times New Roman"/>
          <w:b/>
          <w:szCs w:val="24"/>
        </w:rPr>
      </w:pPr>
    </w:p>
    <w:p w14:paraId="7328E08B" w14:textId="77777777" w:rsidR="002F21B8" w:rsidRPr="00F03AE2" w:rsidRDefault="002F21B8"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Banner: </w:t>
      </w:r>
      <w:r w:rsidRPr="00F03AE2">
        <w:rPr>
          <w:rFonts w:ascii="Times New Roman" w:hAnsi="Times New Roman" w:cs="Times New Roman"/>
          <w:szCs w:val="24"/>
        </w:rPr>
        <w:t>Contiene una imagen en la parte superior izquierda, dentro de la misma se encuentra el logo de la ESPOCH, en la parte derecha se encuentra una imagen con el logo de DTIC, en el centro se coloca tanto el nombre del sistema con el logo del mismo.</w:t>
      </w:r>
    </w:p>
    <w:p w14:paraId="2A180829" w14:textId="77777777" w:rsidR="006032D5" w:rsidRPr="00F03AE2" w:rsidRDefault="006032D5" w:rsidP="008B3AA5">
      <w:pPr>
        <w:spacing w:after="0" w:line="360" w:lineRule="auto"/>
        <w:jc w:val="both"/>
        <w:rPr>
          <w:rFonts w:ascii="Times New Roman" w:hAnsi="Times New Roman" w:cs="Times New Roman"/>
          <w:szCs w:val="24"/>
        </w:rPr>
      </w:pPr>
    </w:p>
    <w:p w14:paraId="023B1861" w14:textId="77777777" w:rsidR="002F21B8" w:rsidRPr="00F03AE2" w:rsidRDefault="002F21B8"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Submenú: </w:t>
      </w:r>
      <w:r w:rsidRPr="00F03AE2">
        <w:rPr>
          <w:rFonts w:ascii="Times New Roman" w:hAnsi="Times New Roman" w:cs="Times New Roman"/>
          <w:szCs w:val="24"/>
        </w:rPr>
        <w:t>En la parte izquierda se encuentra la fecha actual, la parte derecha se encuentra un menú desplegable correspondiente a la sesión.</w:t>
      </w:r>
    </w:p>
    <w:p w14:paraId="5ACEE604" w14:textId="77777777" w:rsidR="002B3B16" w:rsidRPr="00F03AE2" w:rsidRDefault="002B3B16" w:rsidP="008B3AA5">
      <w:pPr>
        <w:spacing w:after="0" w:line="360" w:lineRule="auto"/>
        <w:jc w:val="both"/>
        <w:rPr>
          <w:rFonts w:ascii="Times New Roman" w:hAnsi="Times New Roman" w:cs="Times New Roman"/>
          <w:szCs w:val="24"/>
        </w:rPr>
      </w:pPr>
    </w:p>
    <w:p w14:paraId="3022F9A9" w14:textId="36613209" w:rsidR="00866203" w:rsidRPr="00F03AE2" w:rsidRDefault="002F21B8"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Menú Principal</w:t>
      </w:r>
      <w:r w:rsidR="004554BA" w:rsidRPr="00F03AE2">
        <w:rPr>
          <w:rFonts w:ascii="Times New Roman" w:hAnsi="Times New Roman" w:cs="Times New Roman"/>
          <w:b/>
          <w:szCs w:val="24"/>
        </w:rPr>
        <w:t>:</w:t>
      </w:r>
      <w:r w:rsidRPr="00F03AE2">
        <w:rPr>
          <w:rFonts w:ascii="Times New Roman" w:hAnsi="Times New Roman" w:cs="Times New Roman"/>
          <w:szCs w:val="24"/>
        </w:rPr>
        <w:t xml:space="preserve"> </w:t>
      </w:r>
      <w:r w:rsidR="00866203" w:rsidRPr="00F03AE2">
        <w:rPr>
          <w:rFonts w:ascii="Times New Roman" w:hAnsi="Times New Roman" w:cs="Times New Roman"/>
          <w:szCs w:val="24"/>
        </w:rPr>
        <w:t>Permiten agrupar opciones de navegación para el sistema. Se realizó mediante listas ordenadas desplegables.</w:t>
      </w:r>
    </w:p>
    <w:p w14:paraId="69DF58DA" w14:textId="77777777" w:rsidR="00EC780B" w:rsidRPr="00F03AE2" w:rsidRDefault="00EC780B" w:rsidP="008B3AA5">
      <w:pPr>
        <w:spacing w:after="0" w:line="360" w:lineRule="auto"/>
        <w:jc w:val="both"/>
        <w:rPr>
          <w:rFonts w:ascii="Times New Roman" w:hAnsi="Times New Roman" w:cs="Times New Roman"/>
          <w:b/>
          <w:szCs w:val="24"/>
        </w:rPr>
      </w:pPr>
    </w:p>
    <w:p w14:paraId="48D0999E" w14:textId="77777777" w:rsidR="00866203" w:rsidRPr="00F03AE2" w:rsidRDefault="00866203"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Pie de Página:</w:t>
      </w:r>
      <w:r w:rsidRPr="00F03AE2">
        <w:rPr>
          <w:rFonts w:ascii="Times New Roman" w:hAnsi="Times New Roman" w:cs="Times New Roman"/>
          <w:szCs w:val="24"/>
        </w:rPr>
        <w:t xml:space="preserve"> Contiene la información de la institución, además de dos link con los términos de uso y él acerca de, del sistema. </w:t>
      </w:r>
    </w:p>
    <w:p w14:paraId="4E5B1646" w14:textId="77777777" w:rsidR="002B3B16" w:rsidRPr="00F03AE2" w:rsidRDefault="002B3B16" w:rsidP="008B3AA5">
      <w:pPr>
        <w:spacing w:after="0" w:line="360" w:lineRule="auto"/>
        <w:jc w:val="both"/>
        <w:rPr>
          <w:rFonts w:ascii="Times New Roman" w:hAnsi="Times New Roman" w:cs="Times New Roman"/>
          <w:szCs w:val="24"/>
        </w:rPr>
      </w:pPr>
    </w:p>
    <w:p w14:paraId="05A22F59" w14:textId="77777777" w:rsidR="00866203" w:rsidRPr="00F03AE2" w:rsidRDefault="00866203"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Campos Requeridos</w:t>
      </w:r>
      <w:r w:rsidRPr="00F03AE2">
        <w:rPr>
          <w:rFonts w:ascii="Times New Roman" w:hAnsi="Times New Roman" w:cs="Times New Roman"/>
          <w:szCs w:val="24"/>
        </w:rPr>
        <w:t>: son cuadros de texto necesarios para el ingreso de información para las funcionalidades de ingreso y modificación.</w:t>
      </w:r>
    </w:p>
    <w:p w14:paraId="177247B6" w14:textId="77777777" w:rsidR="002B3B16" w:rsidRPr="00F03AE2" w:rsidRDefault="002B3B16" w:rsidP="008B3AA5">
      <w:pPr>
        <w:spacing w:after="0" w:line="360" w:lineRule="auto"/>
        <w:jc w:val="both"/>
        <w:rPr>
          <w:rFonts w:ascii="Times New Roman" w:hAnsi="Times New Roman" w:cs="Times New Roman"/>
          <w:szCs w:val="24"/>
        </w:rPr>
      </w:pPr>
    </w:p>
    <w:p w14:paraId="39FF20DB" w14:textId="77777777" w:rsidR="00866203" w:rsidRPr="00F03AE2" w:rsidRDefault="00866203"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Modales:</w:t>
      </w:r>
      <w:r w:rsidRPr="00F03AE2">
        <w:rPr>
          <w:rFonts w:ascii="Times New Roman" w:hAnsi="Times New Roman" w:cs="Times New Roman"/>
          <w:szCs w:val="24"/>
        </w:rPr>
        <w:t xml:space="preserve"> Son las ventanas de dialogo que se utilizaran para el ingreso y modificación de información.</w:t>
      </w:r>
    </w:p>
    <w:p w14:paraId="1635C126" w14:textId="77777777" w:rsidR="002B3B16" w:rsidRPr="00F03AE2" w:rsidRDefault="002B3B16" w:rsidP="008B3AA5">
      <w:pPr>
        <w:spacing w:after="0" w:line="360" w:lineRule="auto"/>
        <w:jc w:val="both"/>
        <w:rPr>
          <w:rFonts w:ascii="Times New Roman" w:hAnsi="Times New Roman" w:cs="Times New Roman"/>
          <w:szCs w:val="24"/>
        </w:rPr>
      </w:pPr>
    </w:p>
    <w:p w14:paraId="0B9C3BE4" w14:textId="77777777" w:rsidR="00866203" w:rsidRPr="00F03AE2" w:rsidRDefault="00866203"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Listas desplegables: </w:t>
      </w:r>
      <w:r w:rsidRPr="00F03AE2">
        <w:rPr>
          <w:rFonts w:ascii="Times New Roman" w:hAnsi="Times New Roman" w:cs="Times New Roman"/>
          <w:szCs w:val="24"/>
        </w:rPr>
        <w:t xml:space="preserve">son utilizadas en la </w:t>
      </w:r>
      <w:r w:rsidR="00F03491" w:rsidRPr="00F03AE2">
        <w:rPr>
          <w:rFonts w:ascii="Times New Roman" w:hAnsi="Times New Roman" w:cs="Times New Roman"/>
          <w:szCs w:val="24"/>
        </w:rPr>
        <w:t>inserción o</w:t>
      </w:r>
      <w:r w:rsidRPr="00F03AE2">
        <w:rPr>
          <w:rFonts w:ascii="Times New Roman" w:hAnsi="Times New Roman" w:cs="Times New Roman"/>
          <w:szCs w:val="24"/>
        </w:rPr>
        <w:t xml:space="preserve"> actualización de datos, como por ejemplo roles de usuario, grupos de trabajo, facultad o dependencia, prioridad o estado  del ticket, y  técnicos.</w:t>
      </w:r>
    </w:p>
    <w:p w14:paraId="273F92D7" w14:textId="77777777" w:rsidR="002B3B16" w:rsidRPr="00F03AE2" w:rsidRDefault="002B3B16" w:rsidP="008B3AA5">
      <w:pPr>
        <w:spacing w:after="0" w:line="360" w:lineRule="auto"/>
        <w:jc w:val="both"/>
        <w:rPr>
          <w:rFonts w:ascii="Times New Roman" w:hAnsi="Times New Roman" w:cs="Times New Roman"/>
          <w:szCs w:val="24"/>
        </w:rPr>
      </w:pPr>
    </w:p>
    <w:p w14:paraId="03B25480" w14:textId="77777777" w:rsidR="00866203" w:rsidRPr="00F03AE2" w:rsidRDefault="00866203"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Botones de Comando: </w:t>
      </w:r>
      <w:r w:rsidRPr="00F03AE2">
        <w:rPr>
          <w:rFonts w:ascii="Times New Roman" w:hAnsi="Times New Roman" w:cs="Times New Roman"/>
          <w:szCs w:val="24"/>
        </w:rPr>
        <w:t>Estos se utilizan para dar finalización a las tareas de insertar</w:t>
      </w:r>
      <w:r w:rsidR="00BD5884" w:rsidRPr="00F03AE2">
        <w:rPr>
          <w:rFonts w:ascii="Times New Roman" w:hAnsi="Times New Roman" w:cs="Times New Roman"/>
          <w:szCs w:val="24"/>
        </w:rPr>
        <w:t>, actualizar información, además para cancelar la acción.</w:t>
      </w:r>
    </w:p>
    <w:p w14:paraId="4CF1193F" w14:textId="77777777" w:rsidR="002B3B16" w:rsidRPr="00F03AE2" w:rsidRDefault="002B3B16" w:rsidP="008B3AA5">
      <w:pPr>
        <w:spacing w:after="0" w:line="360" w:lineRule="auto"/>
        <w:jc w:val="both"/>
        <w:rPr>
          <w:rFonts w:ascii="Times New Roman" w:hAnsi="Times New Roman" w:cs="Times New Roman"/>
          <w:szCs w:val="24"/>
        </w:rPr>
      </w:pPr>
    </w:p>
    <w:p w14:paraId="6B606E97" w14:textId="77777777" w:rsidR="00BD5884" w:rsidRPr="00F03AE2" w:rsidRDefault="00BD5884"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Tablas:</w:t>
      </w:r>
      <w:r w:rsidRPr="00F03AE2">
        <w:rPr>
          <w:rFonts w:ascii="Times New Roman" w:hAnsi="Times New Roman" w:cs="Times New Roman"/>
          <w:szCs w:val="24"/>
        </w:rPr>
        <w:t xml:space="preserve"> Estas son utilizadas para listar la información ingresada.</w:t>
      </w:r>
    </w:p>
    <w:p w14:paraId="5862693E" w14:textId="77777777" w:rsidR="002B3B16" w:rsidRPr="00F03AE2" w:rsidRDefault="002B3B16" w:rsidP="008B3AA5">
      <w:pPr>
        <w:spacing w:after="0" w:line="360" w:lineRule="auto"/>
        <w:jc w:val="both"/>
        <w:rPr>
          <w:rFonts w:ascii="Times New Roman" w:hAnsi="Times New Roman" w:cs="Times New Roman"/>
          <w:szCs w:val="24"/>
        </w:rPr>
      </w:pPr>
    </w:p>
    <w:p w14:paraId="6D7F8A9E" w14:textId="77777777" w:rsidR="00BD5884" w:rsidRPr="00F03AE2" w:rsidRDefault="00BD5884"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Tabs de Navegación</w:t>
      </w:r>
      <w:r w:rsidRPr="00F03AE2">
        <w:rPr>
          <w:rFonts w:ascii="Times New Roman" w:hAnsi="Times New Roman" w:cs="Times New Roman"/>
          <w:szCs w:val="24"/>
        </w:rPr>
        <w:t>: Estas son utilizadas para separar acciones o información.</w:t>
      </w:r>
    </w:p>
    <w:p w14:paraId="526C43D1" w14:textId="77777777" w:rsidR="002B3B16" w:rsidRPr="00F03AE2" w:rsidRDefault="002B3B16" w:rsidP="008B3AA5">
      <w:pPr>
        <w:spacing w:after="0" w:line="360" w:lineRule="auto"/>
        <w:jc w:val="both"/>
        <w:rPr>
          <w:rFonts w:ascii="Times New Roman" w:hAnsi="Times New Roman" w:cs="Times New Roman"/>
          <w:szCs w:val="24"/>
        </w:rPr>
      </w:pPr>
    </w:p>
    <w:p w14:paraId="50F5C1AA" w14:textId="77777777" w:rsidR="00BD5884" w:rsidRPr="00F03AE2" w:rsidRDefault="00BD5884"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Mensajes de alerta</w:t>
      </w:r>
      <w:r w:rsidRPr="00F03AE2">
        <w:rPr>
          <w:rFonts w:ascii="Times New Roman" w:hAnsi="Times New Roman" w:cs="Times New Roman"/>
          <w:szCs w:val="24"/>
        </w:rPr>
        <w:t>: Estos contendrán información  de éxito o fallo  al momento de realizar una acción de inserción, actualización o eliminación de datos.</w:t>
      </w:r>
    </w:p>
    <w:p w14:paraId="1E729008" w14:textId="77777777" w:rsidR="002B3B16" w:rsidRPr="00F03AE2" w:rsidRDefault="002B3B16" w:rsidP="008B3AA5">
      <w:pPr>
        <w:spacing w:after="0" w:line="360" w:lineRule="auto"/>
        <w:jc w:val="both"/>
        <w:rPr>
          <w:rFonts w:ascii="Times New Roman" w:hAnsi="Times New Roman" w:cs="Times New Roman"/>
          <w:szCs w:val="24"/>
        </w:rPr>
      </w:pPr>
    </w:p>
    <w:p w14:paraId="7F1370BE" w14:textId="77777777" w:rsidR="000B038B" w:rsidRPr="00F03AE2" w:rsidRDefault="000B038B" w:rsidP="008B3AA5">
      <w:pPr>
        <w:spacing w:after="0" w:line="360" w:lineRule="auto"/>
        <w:jc w:val="both"/>
        <w:rPr>
          <w:rFonts w:ascii="Times New Roman" w:hAnsi="Times New Roman" w:cs="Times New Roman"/>
          <w:szCs w:val="24"/>
        </w:rPr>
      </w:pPr>
      <w:r w:rsidRPr="00F03AE2">
        <w:rPr>
          <w:rFonts w:ascii="Times New Roman" w:hAnsi="Times New Roman" w:cs="Times New Roman"/>
          <w:b/>
          <w:szCs w:val="24"/>
        </w:rPr>
        <w:t>Paneles</w:t>
      </w:r>
      <w:r w:rsidRPr="00F03AE2">
        <w:rPr>
          <w:rFonts w:ascii="Times New Roman" w:hAnsi="Times New Roman" w:cs="Times New Roman"/>
          <w:szCs w:val="24"/>
        </w:rPr>
        <w:t>: Contendrán información del ticket que se ingrese o actualice.</w:t>
      </w:r>
    </w:p>
    <w:p w14:paraId="27D92EFF" w14:textId="77777777" w:rsidR="00BD5884" w:rsidRPr="00F03AE2" w:rsidRDefault="00BD5884" w:rsidP="008B3AA5">
      <w:pPr>
        <w:spacing w:after="0" w:line="360" w:lineRule="auto"/>
        <w:jc w:val="both"/>
        <w:rPr>
          <w:rFonts w:ascii="Times New Roman" w:hAnsi="Times New Roman" w:cs="Times New Roman"/>
          <w:szCs w:val="24"/>
        </w:rPr>
      </w:pPr>
    </w:p>
    <w:p w14:paraId="51ECBDC9" w14:textId="2911F033" w:rsidR="002F21B8" w:rsidRPr="00F03AE2" w:rsidRDefault="002F21B8"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w:t>
      </w:r>
      <w:r w:rsidR="004704C6" w:rsidRPr="00F03AE2">
        <w:rPr>
          <w:rFonts w:ascii="Times New Roman" w:hAnsi="Times New Roman" w:cs="Times New Roman"/>
          <w:szCs w:val="24"/>
        </w:rPr>
        <w:t xml:space="preserve">Figura </w:t>
      </w:r>
      <w:r w:rsidR="00FA511B" w:rsidRPr="00F03AE2">
        <w:rPr>
          <w:rFonts w:ascii="Times New Roman" w:hAnsi="Times New Roman" w:cs="Times New Roman"/>
          <w:szCs w:val="24"/>
        </w:rPr>
        <w:t>5</w:t>
      </w:r>
      <w:r w:rsidR="004704C6" w:rsidRPr="00F03AE2">
        <w:rPr>
          <w:rFonts w:ascii="Times New Roman" w:hAnsi="Times New Roman" w:cs="Times New Roman"/>
          <w:szCs w:val="24"/>
        </w:rPr>
        <w:t>-</w:t>
      </w:r>
      <w:r w:rsidR="00E664E9" w:rsidRPr="00F03AE2">
        <w:rPr>
          <w:rFonts w:ascii="Times New Roman" w:hAnsi="Times New Roman" w:cs="Times New Roman"/>
          <w:szCs w:val="24"/>
        </w:rPr>
        <w:t>4</w:t>
      </w:r>
      <w:r w:rsidR="00BD5884" w:rsidRPr="00F03AE2">
        <w:rPr>
          <w:rFonts w:ascii="Times New Roman" w:hAnsi="Times New Roman" w:cs="Times New Roman"/>
          <w:szCs w:val="24"/>
        </w:rPr>
        <w:t xml:space="preserve"> muestra un ejemplo de la interfaz principal de usuario</w:t>
      </w:r>
      <w:r w:rsidR="00BB1C99" w:rsidRPr="00F03AE2">
        <w:rPr>
          <w:rFonts w:ascii="Times New Roman" w:hAnsi="Times New Roman" w:cs="Times New Roman"/>
          <w:szCs w:val="24"/>
        </w:rPr>
        <w:t>, la cual servirá de plantilla para las demás vistas del sistema.</w:t>
      </w:r>
    </w:p>
    <w:p w14:paraId="459D36E2" w14:textId="77777777" w:rsidR="00E50EC4" w:rsidRPr="00F03AE2" w:rsidRDefault="00E50EC4" w:rsidP="008B3AA5">
      <w:pPr>
        <w:spacing w:after="0" w:line="360" w:lineRule="auto"/>
        <w:jc w:val="both"/>
        <w:rPr>
          <w:rFonts w:ascii="Times New Roman" w:hAnsi="Times New Roman" w:cs="Times New Roman"/>
          <w:szCs w:val="24"/>
        </w:rPr>
      </w:pPr>
    </w:p>
    <w:p w14:paraId="76627958" w14:textId="77777777" w:rsidR="00F26D8C" w:rsidRPr="00F03AE2" w:rsidRDefault="00BD5884" w:rsidP="008B3AA5">
      <w:pPr>
        <w:spacing w:after="0" w:line="240" w:lineRule="auto"/>
        <w:jc w:val="both"/>
        <w:rPr>
          <w:rFonts w:ascii="Times New Roman" w:hAnsi="Times New Roman" w:cs="Times New Roman"/>
          <w:sz w:val="24"/>
          <w:szCs w:val="24"/>
        </w:rPr>
      </w:pPr>
      <w:r w:rsidRPr="00F03AE2">
        <w:rPr>
          <w:noProof/>
          <w:lang w:val="es-ES" w:eastAsia="es-ES"/>
        </w:rPr>
        <w:drawing>
          <wp:inline distT="0" distB="0" distL="0" distR="0" wp14:anchorId="224F6636" wp14:editId="5B10EB00">
            <wp:extent cx="5400040" cy="2487295"/>
            <wp:effectExtent l="0" t="0" r="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2487295"/>
                    </a:xfrm>
                    <a:prstGeom prst="rect">
                      <a:avLst/>
                    </a:prstGeom>
                  </pic:spPr>
                </pic:pic>
              </a:graphicData>
            </a:graphic>
          </wp:inline>
        </w:drawing>
      </w:r>
    </w:p>
    <w:p w14:paraId="3AD61477" w14:textId="0655C28D" w:rsidR="009F2DD4" w:rsidRPr="00F03AE2" w:rsidRDefault="004704C6" w:rsidP="008B3AA5">
      <w:pPr>
        <w:pStyle w:val="Figura"/>
        <w:spacing w:before="0" w:line="240" w:lineRule="auto"/>
        <w:jc w:val="left"/>
        <w:rPr>
          <w:rFonts w:cs="Times New Roman"/>
          <w:b w:val="0"/>
          <w:szCs w:val="24"/>
        </w:rPr>
      </w:pPr>
      <w:bookmarkStart w:id="256" w:name="_Toc421023315"/>
      <w:bookmarkStart w:id="257" w:name="_Toc425188967"/>
      <w:r w:rsidRPr="00F03AE2">
        <w:rPr>
          <w:rFonts w:cs="Times New Roman"/>
          <w:szCs w:val="24"/>
        </w:rPr>
        <w:t xml:space="preserve">Figura. </w:t>
      </w:r>
      <w:r w:rsidR="00FA511B" w:rsidRPr="00F03AE2">
        <w:rPr>
          <w:rFonts w:cs="Times New Roman"/>
          <w:szCs w:val="24"/>
        </w:rPr>
        <w:t>5</w:t>
      </w:r>
      <w:r w:rsidRPr="00F03AE2">
        <w:rPr>
          <w:rFonts w:cs="Times New Roman"/>
          <w:szCs w:val="24"/>
        </w:rPr>
        <w:t>-</w:t>
      </w:r>
      <w:r w:rsidR="00E664E9"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Diseño de interfaz del sistema SDSI-DTIC</w:t>
      </w:r>
      <w:bookmarkEnd w:id="256"/>
      <w:bookmarkEnd w:id="257"/>
    </w:p>
    <w:p w14:paraId="41DBEE93" w14:textId="179982A7" w:rsidR="00836A5B" w:rsidRPr="00F03AE2" w:rsidRDefault="000527DB" w:rsidP="008B3AA5">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2D5C52F9" w14:textId="77777777" w:rsidR="002D22DF" w:rsidRPr="00F03AE2" w:rsidRDefault="002D22DF" w:rsidP="008B3AA5">
      <w:pPr>
        <w:spacing w:after="0" w:line="360" w:lineRule="auto"/>
        <w:jc w:val="both"/>
        <w:rPr>
          <w:rFonts w:ascii="Times New Roman" w:hAnsi="Times New Roman" w:cs="Times New Roman"/>
          <w:sz w:val="24"/>
          <w:szCs w:val="24"/>
        </w:rPr>
      </w:pPr>
    </w:p>
    <w:p w14:paraId="49E7DE91" w14:textId="3F39570C" w:rsidR="00BD5884" w:rsidRPr="00F03AE2" w:rsidRDefault="00BD5884"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pantalla de Autentificación de usuarios se muestra en la </w:t>
      </w:r>
      <w:r w:rsidR="004704C6" w:rsidRPr="00F03AE2">
        <w:rPr>
          <w:rFonts w:ascii="Times New Roman" w:hAnsi="Times New Roman" w:cs="Times New Roman"/>
          <w:szCs w:val="24"/>
        </w:rPr>
        <w:t xml:space="preserve">Figura </w:t>
      </w:r>
      <w:r w:rsidR="00317946">
        <w:rPr>
          <w:rFonts w:ascii="Times New Roman" w:hAnsi="Times New Roman" w:cs="Times New Roman"/>
          <w:szCs w:val="24"/>
        </w:rPr>
        <w:t>6</w:t>
      </w:r>
      <w:r w:rsidR="004704C6" w:rsidRPr="00F03AE2">
        <w:rPr>
          <w:rFonts w:ascii="Times New Roman" w:hAnsi="Times New Roman" w:cs="Times New Roman"/>
          <w:szCs w:val="24"/>
        </w:rPr>
        <w:t>-</w:t>
      </w:r>
      <w:r w:rsidR="00E664E9" w:rsidRPr="00F03AE2">
        <w:rPr>
          <w:rFonts w:ascii="Times New Roman" w:hAnsi="Times New Roman" w:cs="Times New Roman"/>
          <w:szCs w:val="24"/>
        </w:rPr>
        <w:t>4</w:t>
      </w:r>
      <w:r w:rsidRPr="00F03AE2">
        <w:rPr>
          <w:rFonts w:ascii="Times New Roman" w:hAnsi="Times New Roman" w:cs="Times New Roman"/>
          <w:szCs w:val="24"/>
        </w:rPr>
        <w:t>, donde se validar</w:t>
      </w:r>
      <w:r w:rsidR="000951BB" w:rsidRPr="00F03AE2">
        <w:rPr>
          <w:rFonts w:ascii="Times New Roman" w:hAnsi="Times New Roman" w:cs="Times New Roman"/>
          <w:szCs w:val="24"/>
        </w:rPr>
        <w:t>á</w:t>
      </w:r>
      <w:r w:rsidRPr="00F03AE2">
        <w:rPr>
          <w:rFonts w:ascii="Times New Roman" w:hAnsi="Times New Roman" w:cs="Times New Roman"/>
          <w:szCs w:val="24"/>
        </w:rPr>
        <w:t xml:space="preserve"> el</w:t>
      </w:r>
      <w:r w:rsidR="000951BB" w:rsidRPr="00F03AE2">
        <w:rPr>
          <w:rFonts w:ascii="Times New Roman" w:hAnsi="Times New Roman" w:cs="Times New Roman"/>
          <w:szCs w:val="24"/>
        </w:rPr>
        <w:t xml:space="preserve"> nombre de usuario y contraseña contenidos en campos requeridos y  estos serán enviados por medio del botón de comando Iniciar Sesión.</w:t>
      </w:r>
    </w:p>
    <w:p w14:paraId="59D7C494" w14:textId="77777777" w:rsidR="00E50EC4" w:rsidRPr="00F03AE2" w:rsidRDefault="00E50EC4" w:rsidP="008B3AA5">
      <w:pPr>
        <w:spacing w:after="0" w:line="360" w:lineRule="auto"/>
        <w:jc w:val="both"/>
        <w:rPr>
          <w:rFonts w:ascii="Times New Roman" w:hAnsi="Times New Roman" w:cs="Times New Roman"/>
          <w:szCs w:val="24"/>
        </w:rPr>
      </w:pPr>
    </w:p>
    <w:p w14:paraId="713F8440" w14:textId="77777777" w:rsidR="000951BB" w:rsidRPr="00F03AE2" w:rsidRDefault="000951BB" w:rsidP="008B3AA5">
      <w:pPr>
        <w:spacing w:after="0" w:line="240" w:lineRule="auto"/>
        <w:jc w:val="center"/>
      </w:pPr>
      <w:r w:rsidRPr="00F03AE2">
        <w:rPr>
          <w:noProof/>
          <w:lang w:val="es-ES" w:eastAsia="es-ES"/>
        </w:rPr>
        <w:drawing>
          <wp:inline distT="0" distB="0" distL="0" distR="0" wp14:anchorId="3314407C" wp14:editId="7DC411E9">
            <wp:extent cx="5206698" cy="2501660"/>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43489" cy="2519337"/>
                    </a:xfrm>
                    <a:prstGeom prst="rect">
                      <a:avLst/>
                    </a:prstGeom>
                  </pic:spPr>
                </pic:pic>
              </a:graphicData>
            </a:graphic>
          </wp:inline>
        </w:drawing>
      </w:r>
    </w:p>
    <w:p w14:paraId="2CC18649" w14:textId="2F76393B" w:rsidR="009F2DD4" w:rsidRPr="00F03AE2" w:rsidRDefault="00EC780B" w:rsidP="008B3AA5">
      <w:pPr>
        <w:pStyle w:val="Figura"/>
        <w:spacing w:before="0" w:line="240" w:lineRule="auto"/>
        <w:jc w:val="left"/>
        <w:rPr>
          <w:rFonts w:cs="Times New Roman"/>
          <w:b w:val="0"/>
          <w:szCs w:val="24"/>
        </w:rPr>
      </w:pPr>
      <w:bookmarkStart w:id="258" w:name="_Toc425188968"/>
      <w:r w:rsidRPr="00F03AE2">
        <w:rPr>
          <w:rFonts w:cs="Times New Roman"/>
          <w:szCs w:val="24"/>
        </w:rPr>
        <w:t xml:space="preserve">   </w:t>
      </w:r>
      <w:r w:rsidR="009F2DD4" w:rsidRPr="00F03AE2">
        <w:rPr>
          <w:rFonts w:cs="Times New Roman"/>
          <w:szCs w:val="24"/>
        </w:rPr>
        <w:t xml:space="preserve">Figura. </w:t>
      </w:r>
      <w:r w:rsidR="00317946">
        <w:rPr>
          <w:rFonts w:cs="Times New Roman"/>
          <w:szCs w:val="24"/>
        </w:rPr>
        <w:t>6</w:t>
      </w:r>
      <w:r w:rsidR="000A5A09" w:rsidRPr="00F03AE2">
        <w:rPr>
          <w:rFonts w:cs="Times New Roman"/>
          <w:szCs w:val="24"/>
        </w:rPr>
        <w:t>-</w:t>
      </w:r>
      <w:r w:rsidR="00317946">
        <w:rPr>
          <w:rFonts w:cs="Times New Roman"/>
          <w:szCs w:val="24"/>
        </w:rPr>
        <w:t>4</w:t>
      </w:r>
      <w:r w:rsidR="009F2DD4" w:rsidRPr="00F03AE2">
        <w:rPr>
          <w:rFonts w:cs="Times New Roman"/>
          <w:szCs w:val="24"/>
        </w:rPr>
        <w:t xml:space="preserve">. </w:t>
      </w:r>
      <w:r w:rsidR="009F2DD4" w:rsidRPr="00F03AE2">
        <w:rPr>
          <w:rFonts w:cs="Times New Roman"/>
          <w:b w:val="0"/>
          <w:szCs w:val="24"/>
        </w:rPr>
        <w:t>Interfaz de Autentificación</w:t>
      </w:r>
      <w:bookmarkEnd w:id="258"/>
    </w:p>
    <w:p w14:paraId="17495BE3" w14:textId="53576A19" w:rsidR="00836A5B" w:rsidRPr="00F03AE2" w:rsidRDefault="00EC780B" w:rsidP="008B3AA5">
      <w:pPr>
        <w:spacing w:after="0" w:line="240" w:lineRule="auto"/>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6EBC6E0E" w14:textId="77777777" w:rsidR="005A1A31" w:rsidRPr="00F03AE2" w:rsidRDefault="005A1A31" w:rsidP="008B3AA5">
      <w:pPr>
        <w:spacing w:after="0" w:line="360" w:lineRule="auto"/>
        <w:jc w:val="both"/>
        <w:rPr>
          <w:rFonts w:ascii="Times New Roman" w:hAnsi="Times New Roman" w:cs="Times New Roman"/>
          <w:szCs w:val="24"/>
        </w:rPr>
      </w:pPr>
    </w:p>
    <w:p w14:paraId="447ECAA8" w14:textId="4401A6F5" w:rsidR="000951BB" w:rsidRPr="00F03AE2" w:rsidRDefault="000951B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Un ejemplo de interfaz para el ingreso de datos se muestra en la </w:t>
      </w:r>
      <w:r w:rsidR="004704C6" w:rsidRPr="00F03AE2">
        <w:rPr>
          <w:rFonts w:ascii="Times New Roman" w:hAnsi="Times New Roman" w:cs="Times New Roman"/>
          <w:szCs w:val="24"/>
        </w:rPr>
        <w:t xml:space="preserve">Figura </w:t>
      </w:r>
      <w:r w:rsidR="00E50EC4" w:rsidRPr="00F03AE2">
        <w:rPr>
          <w:rFonts w:ascii="Times New Roman" w:hAnsi="Times New Roman" w:cs="Times New Roman"/>
          <w:szCs w:val="24"/>
        </w:rPr>
        <w:t>7-</w:t>
      </w:r>
      <w:r w:rsidR="00E664E9" w:rsidRPr="00F03AE2">
        <w:rPr>
          <w:rFonts w:ascii="Times New Roman" w:hAnsi="Times New Roman" w:cs="Times New Roman"/>
          <w:szCs w:val="24"/>
        </w:rPr>
        <w:t>4</w:t>
      </w:r>
      <w:r w:rsidRPr="00F03AE2">
        <w:rPr>
          <w:rFonts w:ascii="Times New Roman" w:hAnsi="Times New Roman" w:cs="Times New Roman"/>
          <w:szCs w:val="24"/>
        </w:rPr>
        <w:t xml:space="preserve"> Esta se encuentra contenida dentro de una ventana modal. Cabe mencionar que la misma ventana se utilizara para la actualización de información.</w:t>
      </w:r>
    </w:p>
    <w:p w14:paraId="4D45EAD5" w14:textId="77777777" w:rsidR="00E664E9" w:rsidRPr="00F03AE2" w:rsidRDefault="00E664E9" w:rsidP="008B3AA5">
      <w:pPr>
        <w:spacing w:after="0" w:line="360" w:lineRule="auto"/>
        <w:jc w:val="both"/>
        <w:rPr>
          <w:rFonts w:ascii="Times New Roman" w:hAnsi="Times New Roman" w:cs="Times New Roman"/>
          <w:szCs w:val="24"/>
        </w:rPr>
      </w:pPr>
    </w:p>
    <w:p w14:paraId="357FC576" w14:textId="77777777" w:rsidR="000951BB" w:rsidRPr="00F03AE2" w:rsidRDefault="000951BB" w:rsidP="008B3AA5">
      <w:pPr>
        <w:spacing w:after="0" w:line="240" w:lineRule="auto"/>
        <w:jc w:val="center"/>
        <w:rPr>
          <w:rFonts w:ascii="Times New Roman" w:hAnsi="Times New Roman" w:cs="Times New Roman"/>
          <w:sz w:val="24"/>
          <w:szCs w:val="24"/>
        </w:rPr>
      </w:pPr>
      <w:r w:rsidRPr="00F03AE2">
        <w:rPr>
          <w:noProof/>
          <w:lang w:val="es-ES" w:eastAsia="es-ES"/>
        </w:rPr>
        <w:drawing>
          <wp:inline distT="0" distB="0" distL="0" distR="0" wp14:anchorId="6A231987" wp14:editId="3E82A790">
            <wp:extent cx="3048357" cy="3398808"/>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9167" cy="3433160"/>
                    </a:xfrm>
                    <a:prstGeom prst="rect">
                      <a:avLst/>
                    </a:prstGeom>
                  </pic:spPr>
                </pic:pic>
              </a:graphicData>
            </a:graphic>
          </wp:inline>
        </w:drawing>
      </w:r>
    </w:p>
    <w:p w14:paraId="01C70BA0" w14:textId="2E3F4BA6" w:rsidR="009F2DD4" w:rsidRPr="00F03AE2" w:rsidRDefault="000A5A09" w:rsidP="008B3AA5">
      <w:pPr>
        <w:pStyle w:val="Figura"/>
        <w:spacing w:before="0" w:line="240" w:lineRule="auto"/>
        <w:ind w:left="1416"/>
        <w:jc w:val="left"/>
        <w:rPr>
          <w:rFonts w:cs="Times New Roman"/>
          <w:b w:val="0"/>
          <w:szCs w:val="24"/>
        </w:rPr>
      </w:pPr>
      <w:r w:rsidRPr="00F03AE2">
        <w:rPr>
          <w:rFonts w:cs="Times New Roman"/>
          <w:szCs w:val="24"/>
        </w:rPr>
        <w:t xml:space="preserve">        </w:t>
      </w:r>
      <w:bookmarkStart w:id="259" w:name="_Toc425188969"/>
      <w:r w:rsidR="009F2DD4" w:rsidRPr="00F03AE2">
        <w:rPr>
          <w:rFonts w:cs="Times New Roman"/>
          <w:szCs w:val="24"/>
        </w:rPr>
        <w:t xml:space="preserve">Figura. </w:t>
      </w:r>
      <w:r w:rsidR="00E50EC4" w:rsidRPr="00F03AE2">
        <w:rPr>
          <w:rFonts w:cs="Times New Roman"/>
          <w:szCs w:val="24"/>
        </w:rPr>
        <w:t>7-</w:t>
      </w:r>
      <w:r w:rsidR="00E664E9"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Interfaz de Ingreso de Datos</w:t>
      </w:r>
      <w:bookmarkEnd w:id="259"/>
    </w:p>
    <w:p w14:paraId="4C159EBD" w14:textId="13CCDC0D" w:rsidR="00836A5B" w:rsidRPr="00F03AE2" w:rsidRDefault="000A5A09" w:rsidP="008B3AA5">
      <w:pPr>
        <w:spacing w:after="0" w:line="240" w:lineRule="auto"/>
        <w:ind w:left="708"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4704C6"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0E6ECEF6" w14:textId="77777777" w:rsidR="00E664E9" w:rsidRPr="00F03AE2" w:rsidRDefault="00E664E9" w:rsidP="008B3AA5">
      <w:pPr>
        <w:spacing w:after="0" w:line="360" w:lineRule="auto"/>
        <w:jc w:val="both"/>
        <w:rPr>
          <w:rFonts w:ascii="Times New Roman" w:hAnsi="Times New Roman" w:cs="Times New Roman"/>
          <w:szCs w:val="24"/>
        </w:rPr>
      </w:pPr>
    </w:p>
    <w:p w14:paraId="0E4ECAD1" w14:textId="77777777" w:rsidR="00E664E9" w:rsidRPr="00F03AE2" w:rsidRDefault="00E664E9" w:rsidP="008B3AA5">
      <w:pPr>
        <w:spacing w:after="0" w:line="360" w:lineRule="auto"/>
        <w:jc w:val="both"/>
        <w:rPr>
          <w:rFonts w:ascii="Times New Roman" w:hAnsi="Times New Roman" w:cs="Times New Roman"/>
          <w:szCs w:val="24"/>
        </w:rPr>
      </w:pPr>
    </w:p>
    <w:p w14:paraId="2B4A5505" w14:textId="77777777" w:rsidR="000951BB" w:rsidRPr="00F03AE2" w:rsidRDefault="000951B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Para el reporte de incidentes se utilizar</w:t>
      </w:r>
      <w:r w:rsidR="000B038B" w:rsidRPr="00F03AE2">
        <w:rPr>
          <w:rFonts w:ascii="Times New Roman" w:hAnsi="Times New Roman" w:cs="Times New Roman"/>
          <w:szCs w:val="24"/>
        </w:rPr>
        <w:t>á</w:t>
      </w:r>
      <w:r w:rsidRPr="00F03AE2">
        <w:rPr>
          <w:rFonts w:ascii="Times New Roman" w:hAnsi="Times New Roman" w:cs="Times New Roman"/>
          <w:szCs w:val="24"/>
        </w:rPr>
        <w:t xml:space="preserve"> la misma estructura de la figura anterior, a excepción de que no estará contenida dentro de una ventana modal.</w:t>
      </w:r>
    </w:p>
    <w:p w14:paraId="5DAC6D77" w14:textId="77777777" w:rsidR="000B038B" w:rsidRPr="00F03AE2" w:rsidRDefault="000B038B" w:rsidP="008B3AA5">
      <w:pPr>
        <w:spacing w:after="0" w:line="360" w:lineRule="auto"/>
        <w:jc w:val="both"/>
        <w:rPr>
          <w:rFonts w:ascii="Times New Roman" w:hAnsi="Times New Roman" w:cs="Times New Roman"/>
          <w:szCs w:val="24"/>
        </w:rPr>
      </w:pPr>
    </w:p>
    <w:p w14:paraId="22BF2A99" w14:textId="77777777" w:rsidR="00E664E9" w:rsidRPr="00F03AE2" w:rsidRDefault="000A5A0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Los tickets separan</w:t>
      </w:r>
      <w:r w:rsidR="000B038B" w:rsidRPr="00F03AE2">
        <w:rPr>
          <w:rFonts w:ascii="Times New Roman" w:hAnsi="Times New Roman" w:cs="Times New Roman"/>
          <w:szCs w:val="24"/>
        </w:rPr>
        <w:t xml:space="preserve"> la información</w:t>
      </w:r>
      <w:r w:rsidRPr="00F03AE2">
        <w:rPr>
          <w:rFonts w:ascii="Times New Roman" w:hAnsi="Times New Roman" w:cs="Times New Roman"/>
          <w:szCs w:val="24"/>
        </w:rPr>
        <w:t xml:space="preserve"> correspondiente a este por paneles, tal como información general, historial de respuestas con hora exacta a la que se envió la respuesta y el destinatario</w:t>
      </w:r>
      <w:r w:rsidR="000B038B" w:rsidRPr="00F03AE2">
        <w:rPr>
          <w:rFonts w:ascii="Times New Roman" w:hAnsi="Times New Roman" w:cs="Times New Roman"/>
          <w:szCs w:val="24"/>
        </w:rPr>
        <w:t xml:space="preserve">, y </w:t>
      </w:r>
      <w:r w:rsidRPr="00F03AE2">
        <w:rPr>
          <w:rFonts w:ascii="Times New Roman" w:hAnsi="Times New Roman" w:cs="Times New Roman"/>
          <w:szCs w:val="24"/>
        </w:rPr>
        <w:t xml:space="preserve">además con </w:t>
      </w:r>
      <w:r w:rsidR="000B038B" w:rsidRPr="00F03AE2">
        <w:rPr>
          <w:rFonts w:ascii="Times New Roman" w:hAnsi="Times New Roman" w:cs="Times New Roman"/>
          <w:szCs w:val="24"/>
        </w:rPr>
        <w:t xml:space="preserve">una navegación por medio de Tabs. </w:t>
      </w:r>
    </w:p>
    <w:p w14:paraId="01F7BD01" w14:textId="77777777" w:rsidR="00E664E9" w:rsidRPr="00F03AE2" w:rsidRDefault="00E664E9" w:rsidP="008B3AA5">
      <w:pPr>
        <w:spacing w:after="0" w:line="360" w:lineRule="auto"/>
        <w:jc w:val="both"/>
        <w:rPr>
          <w:rFonts w:ascii="Times New Roman" w:hAnsi="Times New Roman" w:cs="Times New Roman"/>
          <w:szCs w:val="24"/>
        </w:rPr>
      </w:pPr>
    </w:p>
    <w:p w14:paraId="3AF06777" w14:textId="678D24F0" w:rsidR="000B038B" w:rsidRPr="00F03AE2" w:rsidRDefault="000B038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Cada Tab contendrá campos de ingreso de datos, listas desplegables y botones de comando, tal y como se muestra en la figura a continuación</w:t>
      </w:r>
      <w:r w:rsidR="00D32E40" w:rsidRPr="00F03AE2">
        <w:rPr>
          <w:rFonts w:ascii="Times New Roman" w:hAnsi="Times New Roman" w:cs="Times New Roman"/>
          <w:szCs w:val="24"/>
        </w:rPr>
        <w:t xml:space="preserve"> en la siguiente página</w:t>
      </w:r>
      <w:r w:rsidRPr="00F03AE2">
        <w:rPr>
          <w:rFonts w:ascii="Times New Roman" w:hAnsi="Times New Roman" w:cs="Times New Roman"/>
          <w:szCs w:val="24"/>
        </w:rPr>
        <w:t>.</w:t>
      </w:r>
    </w:p>
    <w:p w14:paraId="33BE1606" w14:textId="77777777" w:rsidR="000B038B" w:rsidRPr="00F03AE2" w:rsidRDefault="000B038B" w:rsidP="008B3AA5">
      <w:pPr>
        <w:spacing w:after="0" w:line="360" w:lineRule="auto"/>
        <w:jc w:val="both"/>
        <w:rPr>
          <w:rFonts w:ascii="Times New Roman" w:hAnsi="Times New Roman" w:cs="Times New Roman"/>
          <w:sz w:val="24"/>
          <w:szCs w:val="24"/>
        </w:rPr>
      </w:pPr>
    </w:p>
    <w:p w14:paraId="1E5FBD32" w14:textId="77777777" w:rsidR="000B038B" w:rsidRPr="00F03AE2" w:rsidRDefault="00D738A3" w:rsidP="008B3AA5">
      <w:pPr>
        <w:spacing w:after="0" w:line="240" w:lineRule="auto"/>
        <w:jc w:val="center"/>
        <w:rPr>
          <w:rFonts w:ascii="Times New Roman" w:hAnsi="Times New Roman" w:cs="Times New Roman"/>
          <w:sz w:val="24"/>
          <w:szCs w:val="24"/>
        </w:rPr>
      </w:pPr>
      <w:r w:rsidRPr="00F03AE2">
        <w:rPr>
          <w:noProof/>
          <w:lang w:val="es-ES" w:eastAsia="es-ES"/>
        </w:rPr>
        <w:drawing>
          <wp:inline distT="0" distB="0" distL="0" distR="0" wp14:anchorId="492B06DD" wp14:editId="12B32082">
            <wp:extent cx="4514553" cy="4816549"/>
            <wp:effectExtent l="0" t="0" r="635" b="317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18552" cy="4820816"/>
                    </a:xfrm>
                    <a:prstGeom prst="rect">
                      <a:avLst/>
                    </a:prstGeom>
                    <a:noFill/>
                    <a:ln>
                      <a:noFill/>
                    </a:ln>
                  </pic:spPr>
                </pic:pic>
              </a:graphicData>
            </a:graphic>
          </wp:inline>
        </w:drawing>
      </w:r>
    </w:p>
    <w:p w14:paraId="59E9F8E9" w14:textId="4AAA5455" w:rsidR="009F2DD4" w:rsidRPr="00F03AE2" w:rsidRDefault="004704C6" w:rsidP="008B3AA5">
      <w:pPr>
        <w:pStyle w:val="Figura"/>
        <w:spacing w:before="0" w:line="240" w:lineRule="auto"/>
        <w:ind w:firstLine="708"/>
        <w:jc w:val="left"/>
        <w:rPr>
          <w:rFonts w:cs="Times New Roman"/>
          <w:b w:val="0"/>
          <w:szCs w:val="24"/>
        </w:rPr>
      </w:pPr>
      <w:r w:rsidRPr="00F03AE2">
        <w:rPr>
          <w:rFonts w:cs="Times New Roman"/>
          <w:szCs w:val="24"/>
        </w:rPr>
        <w:t xml:space="preserve"> </w:t>
      </w:r>
      <w:bookmarkStart w:id="260" w:name="_Toc425188970"/>
      <w:r w:rsidR="009F2DD4" w:rsidRPr="00F03AE2">
        <w:rPr>
          <w:rFonts w:cs="Times New Roman"/>
          <w:szCs w:val="24"/>
        </w:rPr>
        <w:t xml:space="preserve">Figura. </w:t>
      </w:r>
      <w:r w:rsidR="00E50EC4" w:rsidRPr="00F03AE2">
        <w:rPr>
          <w:rFonts w:cs="Times New Roman"/>
          <w:szCs w:val="24"/>
        </w:rPr>
        <w:t>8-</w:t>
      </w:r>
      <w:r w:rsidR="00E664E9"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Interfaz de Seguimiento de Incidentes</w:t>
      </w:r>
      <w:bookmarkEnd w:id="260"/>
    </w:p>
    <w:p w14:paraId="7FFEE300" w14:textId="0AE4F97A" w:rsidR="00836A5B" w:rsidRPr="00F03AE2" w:rsidRDefault="004704C6" w:rsidP="008B3AA5">
      <w:pPr>
        <w:spacing w:after="0" w:line="240" w:lineRule="auto"/>
        <w:ind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b/>
          <w:sz w:val="16"/>
          <w:szCs w:val="24"/>
        </w:rPr>
        <w:t>:</w:t>
      </w:r>
      <w:r w:rsidR="00836A5B" w:rsidRPr="00F03AE2">
        <w:rPr>
          <w:rFonts w:ascii="Times New Roman" w:hAnsi="Times New Roman" w:cs="Times New Roman"/>
          <w:sz w:val="16"/>
          <w:szCs w:val="24"/>
        </w:rPr>
        <w:t xml:space="preserve"> María José Samaniego </w:t>
      </w:r>
    </w:p>
    <w:p w14:paraId="70576777" w14:textId="77777777" w:rsidR="000B038B" w:rsidRPr="00F03AE2" w:rsidRDefault="000B038B" w:rsidP="008B3AA5">
      <w:pPr>
        <w:spacing w:after="0" w:line="360" w:lineRule="auto"/>
        <w:jc w:val="both"/>
        <w:rPr>
          <w:rFonts w:ascii="Times New Roman" w:hAnsi="Times New Roman" w:cs="Times New Roman"/>
          <w:sz w:val="24"/>
          <w:szCs w:val="24"/>
        </w:rPr>
      </w:pPr>
    </w:p>
    <w:p w14:paraId="534BD12E" w14:textId="77777777" w:rsidR="000A5A09" w:rsidRPr="00F03AE2" w:rsidRDefault="000B038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os reportes que se generan dentro del sistema </w:t>
      </w:r>
      <w:r w:rsidR="00BD5A59" w:rsidRPr="00F03AE2">
        <w:rPr>
          <w:rFonts w:ascii="Times New Roman" w:hAnsi="Times New Roman" w:cs="Times New Roman"/>
          <w:szCs w:val="24"/>
        </w:rPr>
        <w:t xml:space="preserve">están estructurados por un banner, con los logos de la Escuela Superior Politécnica de Chimborazo a la izquierda, a la derecha el de la Dirección de Tecnologías de la Información  y Comunicación, en el medio con la información de la institución. </w:t>
      </w:r>
    </w:p>
    <w:p w14:paraId="30F3D3C3" w14:textId="77777777" w:rsidR="000A5A09" w:rsidRPr="00F03AE2" w:rsidRDefault="000A5A09" w:rsidP="008B3AA5">
      <w:pPr>
        <w:spacing w:after="0" w:line="360" w:lineRule="auto"/>
        <w:jc w:val="both"/>
        <w:rPr>
          <w:rFonts w:ascii="Times New Roman" w:hAnsi="Times New Roman" w:cs="Times New Roman"/>
          <w:szCs w:val="24"/>
        </w:rPr>
      </w:pPr>
    </w:p>
    <w:p w14:paraId="642932CB" w14:textId="3DB522A5" w:rsidR="00BD5A59" w:rsidRPr="00F03AE2" w:rsidRDefault="00BD5A5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Contará con </w:t>
      </w:r>
      <w:r w:rsidR="009D0A7F" w:rsidRPr="00F03AE2">
        <w:rPr>
          <w:rFonts w:ascii="Times New Roman" w:hAnsi="Times New Roman" w:cs="Times New Roman"/>
          <w:szCs w:val="24"/>
        </w:rPr>
        <w:t>un banner, con el nombre de la institución y un logo al lado izquierdo y derecho, de la ESPOCH y DTIC respectivamente. Además de un</w:t>
      </w:r>
      <w:r w:rsidRPr="00F03AE2">
        <w:rPr>
          <w:rFonts w:ascii="Times New Roman" w:hAnsi="Times New Roman" w:cs="Times New Roman"/>
          <w:szCs w:val="24"/>
        </w:rPr>
        <w:t xml:space="preserve"> título identificando el </w:t>
      </w:r>
      <w:r w:rsidR="000A5A09" w:rsidRPr="00F03AE2">
        <w:rPr>
          <w:rFonts w:ascii="Times New Roman" w:hAnsi="Times New Roman" w:cs="Times New Roman"/>
          <w:szCs w:val="24"/>
        </w:rPr>
        <w:t xml:space="preserve">tipo de </w:t>
      </w:r>
      <w:r w:rsidRPr="00F03AE2">
        <w:rPr>
          <w:rFonts w:ascii="Times New Roman" w:hAnsi="Times New Roman" w:cs="Times New Roman"/>
          <w:szCs w:val="24"/>
        </w:rPr>
        <w:t>reporte</w:t>
      </w:r>
      <w:r w:rsidR="000A5A09" w:rsidRPr="00F03AE2">
        <w:rPr>
          <w:rFonts w:ascii="Times New Roman" w:hAnsi="Times New Roman" w:cs="Times New Roman"/>
          <w:szCs w:val="24"/>
        </w:rPr>
        <w:t xml:space="preserve"> genera</w:t>
      </w:r>
      <w:r w:rsidRPr="00F03AE2">
        <w:rPr>
          <w:rFonts w:ascii="Times New Roman" w:hAnsi="Times New Roman" w:cs="Times New Roman"/>
          <w:szCs w:val="24"/>
        </w:rPr>
        <w:t xml:space="preserve"> y una tabla que contiene la información</w:t>
      </w:r>
      <w:r w:rsidR="009D0A7F" w:rsidRPr="00F03AE2">
        <w:rPr>
          <w:rFonts w:ascii="Times New Roman" w:hAnsi="Times New Roman" w:cs="Times New Roman"/>
          <w:szCs w:val="24"/>
        </w:rPr>
        <w:t xml:space="preserve"> solicitada</w:t>
      </w:r>
      <w:r w:rsidRPr="00F03AE2">
        <w:rPr>
          <w:rFonts w:ascii="Times New Roman" w:hAnsi="Times New Roman" w:cs="Times New Roman"/>
          <w:szCs w:val="24"/>
        </w:rPr>
        <w:t xml:space="preserve"> tal y como se muestra en la </w:t>
      </w:r>
      <w:r w:rsidR="009D0A7F" w:rsidRPr="00F03AE2">
        <w:rPr>
          <w:rFonts w:ascii="Times New Roman" w:hAnsi="Times New Roman" w:cs="Times New Roman"/>
          <w:szCs w:val="24"/>
        </w:rPr>
        <w:t>a continuación.</w:t>
      </w:r>
    </w:p>
    <w:p w14:paraId="1B8E8B9C" w14:textId="77777777" w:rsidR="00BD5A59" w:rsidRPr="00F03AE2" w:rsidRDefault="00BD5A59" w:rsidP="008B3AA5">
      <w:pPr>
        <w:spacing w:after="0" w:line="360" w:lineRule="auto"/>
        <w:jc w:val="both"/>
        <w:rPr>
          <w:rFonts w:ascii="Times New Roman" w:hAnsi="Times New Roman" w:cs="Times New Roman"/>
          <w:sz w:val="24"/>
          <w:szCs w:val="24"/>
        </w:rPr>
      </w:pPr>
    </w:p>
    <w:p w14:paraId="468EAECC" w14:textId="77777777" w:rsidR="000B038B" w:rsidRPr="00F03AE2" w:rsidRDefault="000B038B" w:rsidP="008B3AA5">
      <w:pPr>
        <w:spacing w:after="0" w:line="240" w:lineRule="auto"/>
        <w:jc w:val="center"/>
        <w:rPr>
          <w:rFonts w:ascii="Times New Roman" w:hAnsi="Times New Roman" w:cs="Times New Roman"/>
          <w:sz w:val="24"/>
          <w:szCs w:val="24"/>
        </w:rPr>
      </w:pPr>
      <w:r w:rsidRPr="00F03AE2">
        <w:rPr>
          <w:noProof/>
          <w:lang w:val="es-ES" w:eastAsia="es-ES"/>
        </w:rPr>
        <w:drawing>
          <wp:inline distT="0" distB="0" distL="0" distR="0" wp14:anchorId="7CF2D4FE" wp14:editId="0AE21634">
            <wp:extent cx="5103628" cy="3641076"/>
            <wp:effectExtent l="19050" t="0" r="1772"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08347" cy="3644443"/>
                    </a:xfrm>
                    <a:prstGeom prst="rect">
                      <a:avLst/>
                    </a:prstGeom>
                  </pic:spPr>
                </pic:pic>
              </a:graphicData>
            </a:graphic>
          </wp:inline>
        </w:drawing>
      </w:r>
    </w:p>
    <w:p w14:paraId="6AD49AC1" w14:textId="4D692024" w:rsidR="009F2DD4" w:rsidRPr="00F03AE2" w:rsidRDefault="009C71B7" w:rsidP="008B3AA5">
      <w:pPr>
        <w:pStyle w:val="Figura"/>
        <w:spacing w:before="0" w:line="240" w:lineRule="auto"/>
        <w:jc w:val="left"/>
        <w:rPr>
          <w:rFonts w:cs="Times New Roman"/>
          <w:b w:val="0"/>
          <w:szCs w:val="24"/>
        </w:rPr>
      </w:pPr>
      <w:r w:rsidRPr="00F03AE2">
        <w:rPr>
          <w:rFonts w:cs="Times New Roman"/>
          <w:szCs w:val="24"/>
        </w:rPr>
        <w:t xml:space="preserve">     </w:t>
      </w:r>
      <w:bookmarkStart w:id="261" w:name="_Toc425188971"/>
      <w:r w:rsidR="009D0A7F" w:rsidRPr="00F03AE2">
        <w:rPr>
          <w:rFonts w:cs="Times New Roman"/>
          <w:szCs w:val="24"/>
        </w:rPr>
        <w:t xml:space="preserve">Figura. </w:t>
      </w:r>
      <w:r w:rsidR="00E50EC4" w:rsidRPr="00F03AE2">
        <w:rPr>
          <w:rFonts w:cs="Times New Roman"/>
          <w:szCs w:val="24"/>
        </w:rPr>
        <w:t>9-</w:t>
      </w:r>
      <w:r w:rsidR="00E664E9" w:rsidRPr="00F03AE2">
        <w:rPr>
          <w:rFonts w:cs="Times New Roman"/>
          <w:szCs w:val="24"/>
        </w:rPr>
        <w:t>4</w:t>
      </w:r>
      <w:r w:rsidR="009F2DD4" w:rsidRPr="00F03AE2">
        <w:rPr>
          <w:rFonts w:cs="Times New Roman"/>
          <w:szCs w:val="24"/>
        </w:rPr>
        <w:t xml:space="preserve">. </w:t>
      </w:r>
      <w:r w:rsidR="009F2DD4" w:rsidRPr="00F03AE2">
        <w:rPr>
          <w:rFonts w:cs="Times New Roman"/>
          <w:b w:val="0"/>
          <w:szCs w:val="24"/>
        </w:rPr>
        <w:t>Interfaz de Reportes</w:t>
      </w:r>
      <w:bookmarkEnd w:id="261"/>
    </w:p>
    <w:p w14:paraId="7941C55C" w14:textId="719B3923" w:rsidR="00836A5B" w:rsidRPr="00F03AE2" w:rsidRDefault="009C71B7" w:rsidP="008B3AA5">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836A5B" w:rsidRPr="00F03AE2">
        <w:rPr>
          <w:rFonts w:ascii="Times New Roman" w:hAnsi="Times New Roman" w:cs="Times New Roman"/>
          <w:sz w:val="16"/>
          <w:szCs w:val="24"/>
        </w:rPr>
        <w:t xml:space="preserve">: María José Samaniego </w:t>
      </w:r>
    </w:p>
    <w:p w14:paraId="6B3D6650" w14:textId="77777777" w:rsidR="000B038B" w:rsidRPr="00F03AE2" w:rsidRDefault="000B038B" w:rsidP="008B3AA5">
      <w:pPr>
        <w:spacing w:after="0" w:line="360" w:lineRule="auto"/>
        <w:jc w:val="both"/>
        <w:rPr>
          <w:rFonts w:ascii="Times New Roman" w:hAnsi="Times New Roman" w:cs="Times New Roman"/>
          <w:sz w:val="24"/>
          <w:szCs w:val="24"/>
        </w:rPr>
      </w:pPr>
    </w:p>
    <w:p w14:paraId="2D8AE9B3" w14:textId="6C81B445" w:rsidR="000544B1" w:rsidRPr="00F03AE2" w:rsidRDefault="000B038B"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Las interfaces de usuario se di</w:t>
      </w:r>
      <w:r w:rsidR="000544B1" w:rsidRPr="00F03AE2">
        <w:rPr>
          <w:rFonts w:ascii="Times New Roman" w:hAnsi="Times New Roman" w:cs="Times New Roman"/>
          <w:szCs w:val="24"/>
        </w:rPr>
        <w:t xml:space="preserve">señaron en base </w:t>
      </w:r>
      <w:r w:rsidR="002D22DF" w:rsidRPr="00F03AE2">
        <w:rPr>
          <w:rFonts w:ascii="Times New Roman" w:hAnsi="Times New Roman" w:cs="Times New Roman"/>
          <w:szCs w:val="24"/>
        </w:rPr>
        <w:t>a</w:t>
      </w:r>
      <w:r w:rsidR="000544B1" w:rsidRPr="00F03AE2">
        <w:rPr>
          <w:rFonts w:ascii="Times New Roman" w:hAnsi="Times New Roman" w:cs="Times New Roman"/>
          <w:szCs w:val="24"/>
        </w:rPr>
        <w:t xml:space="preserve"> la </w:t>
      </w:r>
      <w:r w:rsidR="00C9646F" w:rsidRPr="00F03AE2">
        <w:rPr>
          <w:rFonts w:ascii="Times New Roman" w:hAnsi="Times New Roman" w:cs="Times New Roman"/>
          <w:szCs w:val="24"/>
        </w:rPr>
        <w:t xml:space="preserve">Figura </w:t>
      </w:r>
      <w:r w:rsidR="009D0A7F" w:rsidRPr="00F03AE2">
        <w:rPr>
          <w:rFonts w:ascii="Times New Roman" w:hAnsi="Times New Roman" w:cs="Times New Roman"/>
          <w:szCs w:val="24"/>
        </w:rPr>
        <w:t>5</w:t>
      </w:r>
      <w:r w:rsidR="00C9646F" w:rsidRPr="00F03AE2">
        <w:rPr>
          <w:rFonts w:ascii="Times New Roman" w:hAnsi="Times New Roman" w:cs="Times New Roman"/>
          <w:szCs w:val="24"/>
        </w:rPr>
        <w:t>-</w:t>
      </w:r>
      <w:r w:rsidR="00E664E9" w:rsidRPr="00F03AE2">
        <w:rPr>
          <w:rFonts w:ascii="Times New Roman" w:hAnsi="Times New Roman" w:cs="Times New Roman"/>
          <w:szCs w:val="24"/>
        </w:rPr>
        <w:t>4</w:t>
      </w:r>
      <w:r w:rsidR="00836A5B" w:rsidRPr="00F03AE2">
        <w:rPr>
          <w:rFonts w:ascii="Times New Roman" w:hAnsi="Times New Roman" w:cs="Times New Roman"/>
          <w:szCs w:val="24"/>
        </w:rPr>
        <w:t xml:space="preserve"> por tal motivo para la </w:t>
      </w:r>
      <w:r w:rsidR="000544B1" w:rsidRPr="00F03AE2">
        <w:rPr>
          <w:rFonts w:ascii="Times New Roman" w:hAnsi="Times New Roman" w:cs="Times New Roman"/>
          <w:szCs w:val="24"/>
        </w:rPr>
        <w:t>implementación del sistema SDSI-DTIC se considera las siguientes interfaces:</w:t>
      </w:r>
      <w:r w:rsidR="000544B1" w:rsidRPr="00F03AE2">
        <w:rPr>
          <w:rFonts w:ascii="Times New Roman" w:hAnsi="Times New Roman" w:cs="Times New Roman"/>
          <w:szCs w:val="24"/>
        </w:rPr>
        <w:cr/>
      </w:r>
    </w:p>
    <w:p w14:paraId="45343B63"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Interfaz de Autentificación: </w:t>
      </w:r>
      <w:r w:rsidRPr="00F03AE2">
        <w:rPr>
          <w:rFonts w:ascii="Times New Roman" w:hAnsi="Times New Roman" w:cs="Times New Roman"/>
          <w:szCs w:val="24"/>
        </w:rPr>
        <w:t>Esta funcionalidad permitirá realizar la autenticación del usuario con el nombre de usuario y la contraseña.</w:t>
      </w:r>
    </w:p>
    <w:p w14:paraId="2C0C33FC" w14:textId="77777777" w:rsidR="002B3B16" w:rsidRPr="00F03AE2" w:rsidRDefault="002B3B16" w:rsidP="002B3B16">
      <w:pPr>
        <w:pStyle w:val="Prrafodelista"/>
        <w:spacing w:after="0" w:line="360" w:lineRule="auto"/>
        <w:ind w:left="360"/>
        <w:jc w:val="both"/>
        <w:rPr>
          <w:rFonts w:ascii="Times New Roman" w:hAnsi="Times New Roman" w:cs="Times New Roman"/>
          <w:szCs w:val="24"/>
        </w:rPr>
      </w:pPr>
    </w:p>
    <w:p w14:paraId="7FD72A1D"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 xml:space="preserve">Interfaz Principal: </w:t>
      </w:r>
      <w:r w:rsidRPr="00F03AE2">
        <w:rPr>
          <w:rFonts w:ascii="Times New Roman" w:hAnsi="Times New Roman" w:cs="Times New Roman"/>
          <w:szCs w:val="24"/>
        </w:rPr>
        <w:t>La funcionalidad de esta interfaz es dar a conocer las opciones del menú principal según el rol del usuario. Además de brindar información sobre la estructura de servicio del sistema.</w:t>
      </w:r>
    </w:p>
    <w:p w14:paraId="6B332369" w14:textId="77777777" w:rsidR="002B3B16" w:rsidRPr="00F03AE2" w:rsidRDefault="002B3B16" w:rsidP="002B3B16">
      <w:pPr>
        <w:spacing w:after="0" w:line="360" w:lineRule="auto"/>
        <w:jc w:val="both"/>
        <w:rPr>
          <w:rFonts w:ascii="Times New Roman" w:hAnsi="Times New Roman" w:cs="Times New Roman"/>
          <w:szCs w:val="24"/>
        </w:rPr>
      </w:pPr>
    </w:p>
    <w:p w14:paraId="7C77A2FA"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roles de usuario</w:t>
      </w:r>
      <w:r w:rsidRPr="00F03AE2">
        <w:rPr>
          <w:rFonts w:ascii="Times New Roman" w:hAnsi="Times New Roman" w:cs="Times New Roman"/>
          <w:szCs w:val="24"/>
        </w:rPr>
        <w:t>: Permite visualizar los roles que se le asignaran a un usuario en su creación, además de la opción de editar.</w:t>
      </w:r>
    </w:p>
    <w:p w14:paraId="047C5026" w14:textId="77777777" w:rsidR="002B3B16" w:rsidRPr="00F03AE2" w:rsidRDefault="002B3B16" w:rsidP="002B3B16">
      <w:pPr>
        <w:spacing w:after="0" w:line="360" w:lineRule="auto"/>
        <w:jc w:val="both"/>
        <w:rPr>
          <w:rFonts w:ascii="Times New Roman" w:hAnsi="Times New Roman" w:cs="Times New Roman"/>
          <w:szCs w:val="24"/>
        </w:rPr>
      </w:pPr>
    </w:p>
    <w:p w14:paraId="14B4482F"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grupos de trabajo</w:t>
      </w:r>
      <w:r w:rsidRPr="00F03AE2">
        <w:rPr>
          <w:rFonts w:ascii="Times New Roman" w:hAnsi="Times New Roman" w:cs="Times New Roman"/>
          <w:szCs w:val="24"/>
        </w:rPr>
        <w:t>: Permite visualizar grupos de trabajo existentes, además de la opción de editar.</w:t>
      </w:r>
    </w:p>
    <w:p w14:paraId="34995668" w14:textId="77777777" w:rsidR="002B3B16" w:rsidRPr="00F03AE2" w:rsidRDefault="002B3B16" w:rsidP="002B3B16">
      <w:pPr>
        <w:spacing w:after="0" w:line="360" w:lineRule="auto"/>
        <w:jc w:val="both"/>
        <w:rPr>
          <w:rFonts w:ascii="Times New Roman" w:hAnsi="Times New Roman" w:cs="Times New Roman"/>
          <w:szCs w:val="24"/>
        </w:rPr>
      </w:pPr>
    </w:p>
    <w:p w14:paraId="6341F42F"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usuarios</w:t>
      </w:r>
      <w:r w:rsidRPr="00F03AE2">
        <w:rPr>
          <w:rFonts w:ascii="Times New Roman" w:hAnsi="Times New Roman" w:cs="Times New Roman"/>
          <w:szCs w:val="24"/>
        </w:rPr>
        <w:t>: Permite visualizar los usuarios existentes, además de la opción de ingresar, editar y validación de cada uno de ellos.</w:t>
      </w:r>
    </w:p>
    <w:p w14:paraId="7441A95B"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estados de un ticket</w:t>
      </w:r>
      <w:r w:rsidRPr="00F03AE2">
        <w:rPr>
          <w:rFonts w:ascii="Times New Roman" w:hAnsi="Times New Roman" w:cs="Times New Roman"/>
          <w:szCs w:val="24"/>
        </w:rPr>
        <w:t xml:space="preserve">: Permite visualizar los estados existentes. </w:t>
      </w:r>
    </w:p>
    <w:p w14:paraId="44D8F1FD" w14:textId="77777777" w:rsidR="002B3B16" w:rsidRPr="00F03AE2" w:rsidRDefault="002B3B16" w:rsidP="002B3B16">
      <w:pPr>
        <w:spacing w:after="0" w:line="360" w:lineRule="auto"/>
        <w:jc w:val="both"/>
        <w:rPr>
          <w:rFonts w:ascii="Times New Roman" w:hAnsi="Times New Roman" w:cs="Times New Roman"/>
          <w:szCs w:val="24"/>
        </w:rPr>
      </w:pPr>
    </w:p>
    <w:p w14:paraId="160AF2AF"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prioridades de un ticket</w:t>
      </w:r>
      <w:r w:rsidRPr="00F03AE2">
        <w:rPr>
          <w:rFonts w:ascii="Times New Roman" w:hAnsi="Times New Roman" w:cs="Times New Roman"/>
          <w:szCs w:val="24"/>
        </w:rPr>
        <w:t>: Permite visualizar las prioridades existentes, además de la opción de ingresar una nueva y editar.</w:t>
      </w:r>
    </w:p>
    <w:p w14:paraId="2A5A5F37" w14:textId="77777777" w:rsidR="002B3B16" w:rsidRPr="00F03AE2" w:rsidRDefault="002B3B16" w:rsidP="002B3B16">
      <w:pPr>
        <w:spacing w:after="0" w:line="360" w:lineRule="auto"/>
        <w:jc w:val="both"/>
        <w:rPr>
          <w:rFonts w:ascii="Times New Roman" w:hAnsi="Times New Roman" w:cs="Times New Roman"/>
          <w:szCs w:val="24"/>
        </w:rPr>
      </w:pPr>
    </w:p>
    <w:p w14:paraId="3D0CE955" w14:textId="0F50796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tipos de tickets</w:t>
      </w:r>
      <w:r w:rsidR="005A1A31" w:rsidRPr="00F03AE2">
        <w:rPr>
          <w:rFonts w:ascii="Times New Roman" w:hAnsi="Times New Roman" w:cs="Times New Roman"/>
          <w:b/>
          <w:szCs w:val="24"/>
        </w:rPr>
        <w:t>:</w:t>
      </w:r>
      <w:r w:rsidRPr="00F03AE2">
        <w:rPr>
          <w:rFonts w:ascii="Times New Roman" w:hAnsi="Times New Roman" w:cs="Times New Roman"/>
          <w:szCs w:val="24"/>
        </w:rPr>
        <w:t xml:space="preserve"> Permite visualizar los tipos de tickets existentes, además de la opción de ingresar y editar.</w:t>
      </w:r>
    </w:p>
    <w:p w14:paraId="2265B5EA" w14:textId="77777777" w:rsidR="002B3B16" w:rsidRPr="00F03AE2" w:rsidRDefault="002B3B16" w:rsidP="002B3B16">
      <w:pPr>
        <w:spacing w:after="0" w:line="360" w:lineRule="auto"/>
        <w:jc w:val="both"/>
        <w:rPr>
          <w:rFonts w:ascii="Times New Roman" w:hAnsi="Times New Roman" w:cs="Times New Roman"/>
          <w:szCs w:val="24"/>
        </w:rPr>
      </w:pPr>
    </w:p>
    <w:p w14:paraId="33603FD7"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Administración de facultades o dependencias ESPOCH</w:t>
      </w:r>
      <w:r w:rsidRPr="00F03AE2">
        <w:rPr>
          <w:rFonts w:ascii="Times New Roman" w:hAnsi="Times New Roman" w:cs="Times New Roman"/>
          <w:szCs w:val="24"/>
        </w:rPr>
        <w:t>: Permite visualizar las facultades o dependencias existentes, además de la opción de ingresar una nueva y editar.</w:t>
      </w:r>
    </w:p>
    <w:p w14:paraId="29723C68" w14:textId="77777777" w:rsidR="002B3B16" w:rsidRPr="00F03AE2" w:rsidRDefault="002B3B16" w:rsidP="002B3B16">
      <w:pPr>
        <w:spacing w:after="0" w:line="360" w:lineRule="auto"/>
        <w:jc w:val="both"/>
        <w:rPr>
          <w:rFonts w:ascii="Times New Roman" w:hAnsi="Times New Roman" w:cs="Times New Roman"/>
          <w:szCs w:val="24"/>
        </w:rPr>
      </w:pPr>
    </w:p>
    <w:p w14:paraId="0E7DEC68"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Gestión de Tickets</w:t>
      </w:r>
      <w:r w:rsidRPr="00F03AE2">
        <w:rPr>
          <w:rFonts w:ascii="Times New Roman" w:hAnsi="Times New Roman" w:cs="Times New Roman"/>
          <w:szCs w:val="24"/>
        </w:rPr>
        <w:t>: Permite ver la lista de todos los tickets, abiertos y cerrados, la generación de un nuevo ticket y la búsqueda de un ticket por contenido del mismo.</w:t>
      </w:r>
    </w:p>
    <w:p w14:paraId="075105AE" w14:textId="77777777" w:rsidR="002B3B16" w:rsidRPr="00F03AE2" w:rsidRDefault="002B3B16" w:rsidP="002B3B16">
      <w:pPr>
        <w:spacing w:after="0" w:line="360" w:lineRule="auto"/>
        <w:jc w:val="both"/>
        <w:rPr>
          <w:rFonts w:ascii="Times New Roman" w:hAnsi="Times New Roman" w:cs="Times New Roman"/>
          <w:szCs w:val="24"/>
        </w:rPr>
      </w:pPr>
    </w:p>
    <w:p w14:paraId="0FE30855" w14:textId="77777777" w:rsidR="000544B1"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Visualización del Ticket</w:t>
      </w:r>
      <w:r w:rsidRPr="00F03AE2">
        <w:rPr>
          <w:rFonts w:ascii="Times New Roman" w:hAnsi="Times New Roman" w:cs="Times New Roman"/>
          <w:szCs w:val="24"/>
        </w:rPr>
        <w:t>: Permite  ver la información de un ticket seleccionado y dar tratamiento al mismo.</w:t>
      </w:r>
    </w:p>
    <w:p w14:paraId="779360DD" w14:textId="77777777" w:rsidR="002B3B16" w:rsidRPr="00F03AE2" w:rsidRDefault="002B3B16" w:rsidP="002B3B16">
      <w:pPr>
        <w:spacing w:after="0" w:line="360" w:lineRule="auto"/>
        <w:jc w:val="both"/>
        <w:rPr>
          <w:rFonts w:ascii="Times New Roman" w:hAnsi="Times New Roman" w:cs="Times New Roman"/>
          <w:szCs w:val="24"/>
        </w:rPr>
      </w:pPr>
    </w:p>
    <w:p w14:paraId="13C36159" w14:textId="77777777" w:rsidR="00AB077D" w:rsidRPr="00F03AE2" w:rsidRDefault="000544B1" w:rsidP="008B3AA5">
      <w:pPr>
        <w:pStyle w:val="Prrafodelista"/>
        <w:numPr>
          <w:ilvl w:val="0"/>
          <w:numId w:val="33"/>
        </w:numPr>
        <w:spacing w:after="0" w:line="360" w:lineRule="auto"/>
        <w:jc w:val="both"/>
        <w:rPr>
          <w:rFonts w:ascii="Times New Roman" w:hAnsi="Times New Roman" w:cs="Times New Roman"/>
          <w:szCs w:val="24"/>
        </w:rPr>
      </w:pPr>
      <w:r w:rsidRPr="00F03AE2">
        <w:rPr>
          <w:rFonts w:ascii="Times New Roman" w:hAnsi="Times New Roman" w:cs="Times New Roman"/>
          <w:b/>
          <w:szCs w:val="24"/>
        </w:rPr>
        <w:t>Interfaz de Reportes</w:t>
      </w:r>
      <w:r w:rsidRPr="00F03AE2">
        <w:rPr>
          <w:rFonts w:ascii="Times New Roman" w:hAnsi="Times New Roman" w:cs="Times New Roman"/>
          <w:szCs w:val="24"/>
        </w:rPr>
        <w:t>: Esta funcionalidad permite escoger el tipo de reporte que se desee generar.</w:t>
      </w:r>
    </w:p>
    <w:p w14:paraId="7656BE33" w14:textId="77777777" w:rsidR="00540564" w:rsidRPr="00F03AE2" w:rsidRDefault="00540564" w:rsidP="008B3AA5">
      <w:pPr>
        <w:pStyle w:val="Prrafodelista"/>
        <w:spacing w:after="0" w:line="360" w:lineRule="auto"/>
        <w:jc w:val="both"/>
        <w:rPr>
          <w:rFonts w:ascii="Times New Roman" w:hAnsi="Times New Roman" w:cs="Times New Roman"/>
          <w:szCs w:val="24"/>
        </w:rPr>
      </w:pPr>
    </w:p>
    <w:p w14:paraId="78CBA5B5" w14:textId="27C9082A" w:rsidR="00BB1C99" w:rsidRPr="00F03AE2" w:rsidRDefault="00BB1C9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E50EC4" w:rsidRPr="00F03AE2">
        <w:rPr>
          <w:rFonts w:ascii="Times New Roman" w:hAnsi="Times New Roman" w:cs="Times New Roman"/>
          <w:szCs w:val="24"/>
        </w:rPr>
        <w:t>12-</w:t>
      </w:r>
      <w:r w:rsidR="00E664E9" w:rsidRPr="00F03AE2">
        <w:rPr>
          <w:rFonts w:ascii="Times New Roman" w:hAnsi="Times New Roman" w:cs="Times New Roman"/>
          <w:szCs w:val="24"/>
        </w:rPr>
        <w:t>4</w:t>
      </w:r>
      <w:r w:rsidRPr="00F03AE2">
        <w:rPr>
          <w:rFonts w:ascii="Times New Roman" w:hAnsi="Times New Roman" w:cs="Times New Roman"/>
          <w:szCs w:val="24"/>
        </w:rPr>
        <w:t xml:space="preserve"> detalla la tercera historia técnica, correspondiente a la codificación del sistema, la cual corresponde a las convenciones establecidas por el framework para el desarrollo.</w:t>
      </w:r>
    </w:p>
    <w:p w14:paraId="37A10245" w14:textId="77777777" w:rsidR="00BB1C99" w:rsidRPr="00F03AE2" w:rsidRDefault="00BB1C99" w:rsidP="008B3AA5">
      <w:pPr>
        <w:spacing w:after="0" w:line="360" w:lineRule="auto"/>
        <w:jc w:val="both"/>
        <w:rPr>
          <w:rFonts w:ascii="Times New Roman" w:hAnsi="Times New Roman" w:cs="Times New Roman"/>
          <w:szCs w:val="24"/>
        </w:rPr>
      </w:pPr>
    </w:p>
    <w:p w14:paraId="36E0F219" w14:textId="66230232" w:rsidR="00BB1C99" w:rsidRPr="00F03AE2" w:rsidRDefault="009D0A7F" w:rsidP="008B3AA5">
      <w:pPr>
        <w:pStyle w:val="Tablas"/>
        <w:spacing w:before="0" w:line="360" w:lineRule="auto"/>
        <w:jc w:val="left"/>
        <w:rPr>
          <w:rFonts w:cs="Times New Roman"/>
          <w:b w:val="0"/>
          <w:szCs w:val="24"/>
        </w:rPr>
      </w:pPr>
      <w:bookmarkStart w:id="262" w:name="_Toc426542912"/>
      <w:r w:rsidRPr="00F03AE2">
        <w:rPr>
          <w:rFonts w:cs="Times New Roman"/>
          <w:szCs w:val="24"/>
        </w:rPr>
        <w:t>Tabla</w:t>
      </w:r>
      <w:r w:rsidR="00BB1C99" w:rsidRPr="00F03AE2">
        <w:rPr>
          <w:rFonts w:cs="Times New Roman"/>
          <w:szCs w:val="24"/>
        </w:rPr>
        <w:t xml:space="preserve"> </w:t>
      </w:r>
      <w:r w:rsidR="00E50EC4" w:rsidRPr="00F03AE2">
        <w:rPr>
          <w:rFonts w:cs="Times New Roman"/>
          <w:szCs w:val="24"/>
        </w:rPr>
        <w:t>12-</w:t>
      </w:r>
      <w:r w:rsidR="00E664E9" w:rsidRPr="00F03AE2">
        <w:rPr>
          <w:rFonts w:cs="Times New Roman"/>
          <w:szCs w:val="24"/>
        </w:rPr>
        <w:t>4</w:t>
      </w:r>
      <w:r w:rsidRPr="00F03AE2">
        <w:rPr>
          <w:rFonts w:cs="Times New Roman"/>
          <w:szCs w:val="24"/>
        </w:rPr>
        <w:t>:</w:t>
      </w:r>
      <w:r w:rsidR="00BB1C99" w:rsidRPr="00F03AE2">
        <w:rPr>
          <w:rFonts w:cs="Times New Roman"/>
          <w:szCs w:val="24"/>
        </w:rPr>
        <w:t xml:space="preserve"> </w:t>
      </w:r>
      <w:r w:rsidR="00C9646F" w:rsidRPr="00F03AE2">
        <w:rPr>
          <w:rFonts w:cs="Times New Roman"/>
          <w:b w:val="0"/>
          <w:szCs w:val="24"/>
        </w:rPr>
        <w:t>Historia técnica codificación del SDSI-DTIC</w:t>
      </w:r>
      <w:bookmarkEnd w:id="262"/>
    </w:p>
    <w:tbl>
      <w:tblPr>
        <w:tblStyle w:val="Tablaconcuadrcula"/>
        <w:tblW w:w="0" w:type="auto"/>
        <w:tblInd w:w="-5" w:type="dxa"/>
        <w:tblLook w:val="04A0" w:firstRow="1" w:lastRow="0" w:firstColumn="1" w:lastColumn="0" w:noHBand="0" w:noVBand="1"/>
      </w:tblPr>
      <w:tblGrid>
        <w:gridCol w:w="4259"/>
        <w:gridCol w:w="4240"/>
      </w:tblGrid>
      <w:tr w:rsidR="00BB1C99" w:rsidRPr="00F03AE2" w14:paraId="1F59FA89" w14:textId="77777777" w:rsidTr="002B3B16">
        <w:tc>
          <w:tcPr>
            <w:tcW w:w="8499" w:type="dxa"/>
            <w:gridSpan w:val="2"/>
          </w:tcPr>
          <w:p w14:paraId="6EB48B89" w14:textId="77777777" w:rsidR="00BB1C99" w:rsidRPr="00F03AE2" w:rsidRDefault="00BB1C99"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Historia Técnica</w:t>
            </w:r>
          </w:p>
        </w:tc>
      </w:tr>
      <w:tr w:rsidR="00BB1C99" w:rsidRPr="00F03AE2" w14:paraId="79CB1165" w14:textId="77777777" w:rsidTr="002B3B16">
        <w:tc>
          <w:tcPr>
            <w:tcW w:w="8499" w:type="dxa"/>
            <w:gridSpan w:val="2"/>
          </w:tcPr>
          <w:p w14:paraId="59ED25AC"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HT4</w:t>
            </w:r>
          </w:p>
        </w:tc>
      </w:tr>
      <w:tr w:rsidR="00BB1C99" w:rsidRPr="00F03AE2" w14:paraId="5C42D802" w14:textId="77777777" w:rsidTr="002B3B16">
        <w:tc>
          <w:tcPr>
            <w:tcW w:w="8499" w:type="dxa"/>
            <w:gridSpan w:val="2"/>
          </w:tcPr>
          <w:p w14:paraId="7E674EB1"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Historia:</w:t>
            </w:r>
            <w:r w:rsidR="00F03491" w:rsidRPr="00F03AE2">
              <w:rPr>
                <w:rFonts w:ascii="Times New Roman" w:hAnsi="Times New Roman" w:cs="Times New Roman"/>
                <w:sz w:val="18"/>
                <w:szCs w:val="24"/>
              </w:rPr>
              <w:t xml:space="preserve"> Codificación</w:t>
            </w:r>
            <w:r w:rsidRPr="00F03AE2">
              <w:rPr>
                <w:rFonts w:ascii="Times New Roman" w:hAnsi="Times New Roman" w:cs="Times New Roman"/>
                <w:sz w:val="18"/>
                <w:szCs w:val="24"/>
              </w:rPr>
              <w:t xml:space="preserve"> del Sistema</w:t>
            </w:r>
          </w:p>
        </w:tc>
      </w:tr>
      <w:tr w:rsidR="00BB1C99" w:rsidRPr="00F03AE2" w14:paraId="1087FD6B" w14:textId="77777777" w:rsidTr="002B3B16">
        <w:tc>
          <w:tcPr>
            <w:tcW w:w="4259" w:type="dxa"/>
          </w:tcPr>
          <w:p w14:paraId="0B659A60"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Prioridad en Negocio:</w:t>
            </w:r>
            <w:r w:rsidRPr="00F03AE2">
              <w:rPr>
                <w:rFonts w:ascii="Times New Roman" w:hAnsi="Times New Roman" w:cs="Times New Roman"/>
                <w:sz w:val="18"/>
                <w:szCs w:val="24"/>
              </w:rPr>
              <w:t xml:space="preserve">  Muy Alta</w:t>
            </w:r>
          </w:p>
          <w:p w14:paraId="53DFF997"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uy Alta/Alta / Media / Baja)</w:t>
            </w:r>
          </w:p>
        </w:tc>
        <w:tc>
          <w:tcPr>
            <w:tcW w:w="4240" w:type="dxa"/>
          </w:tcPr>
          <w:p w14:paraId="5276EFD8"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Riesgo en Desarrollo:</w:t>
            </w:r>
            <w:r w:rsidRPr="00F03AE2">
              <w:rPr>
                <w:rFonts w:ascii="Times New Roman" w:hAnsi="Times New Roman" w:cs="Times New Roman"/>
                <w:sz w:val="18"/>
                <w:szCs w:val="24"/>
              </w:rPr>
              <w:t xml:space="preserve"> Alta</w:t>
            </w:r>
          </w:p>
          <w:p w14:paraId="37DC1114" w14:textId="77777777" w:rsidR="00BB1C99" w:rsidRPr="00F03AE2" w:rsidRDefault="00BB1C99" w:rsidP="008B3AA5">
            <w:pPr>
              <w:pStyle w:val="Default"/>
              <w:rPr>
                <w:rFonts w:ascii="Times New Roman" w:hAnsi="Times New Roman" w:cs="Times New Roman"/>
                <w:sz w:val="18"/>
                <w:szCs w:val="20"/>
              </w:rPr>
            </w:pPr>
            <w:r w:rsidRPr="00F03AE2">
              <w:rPr>
                <w:rFonts w:ascii="Times New Roman" w:hAnsi="Times New Roman" w:cs="Times New Roman"/>
                <w:sz w:val="18"/>
                <w:szCs w:val="20"/>
              </w:rPr>
              <w:t xml:space="preserve">(Alta / Media / Baja) </w:t>
            </w:r>
          </w:p>
        </w:tc>
      </w:tr>
      <w:tr w:rsidR="00BB1C99" w:rsidRPr="00F03AE2" w14:paraId="3B471A9B" w14:textId="77777777" w:rsidTr="002B3B16">
        <w:tc>
          <w:tcPr>
            <w:tcW w:w="4259" w:type="dxa"/>
          </w:tcPr>
          <w:p w14:paraId="4C119A7B"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untos Estimados: </w:t>
            </w:r>
            <w:r w:rsidRPr="00F03AE2">
              <w:rPr>
                <w:rFonts w:ascii="Times New Roman" w:hAnsi="Times New Roman" w:cs="Times New Roman"/>
                <w:sz w:val="18"/>
                <w:szCs w:val="24"/>
              </w:rPr>
              <w:t>5</w:t>
            </w:r>
          </w:p>
        </w:tc>
        <w:tc>
          <w:tcPr>
            <w:tcW w:w="4240" w:type="dxa"/>
          </w:tcPr>
          <w:p w14:paraId="5A604BC1"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teración Asignada</w:t>
            </w:r>
            <w:r w:rsidR="00C9646F" w:rsidRPr="00F03AE2">
              <w:rPr>
                <w:rFonts w:ascii="Times New Roman" w:hAnsi="Times New Roman" w:cs="Times New Roman"/>
                <w:b/>
                <w:sz w:val="18"/>
                <w:szCs w:val="24"/>
              </w:rPr>
              <w:t>:</w:t>
            </w:r>
            <w:r w:rsidR="00C9646F" w:rsidRPr="00F03AE2">
              <w:rPr>
                <w:rFonts w:ascii="Times New Roman" w:hAnsi="Times New Roman" w:cs="Times New Roman"/>
                <w:sz w:val="18"/>
                <w:szCs w:val="24"/>
              </w:rPr>
              <w:t xml:space="preserve"> 0</w:t>
            </w:r>
          </w:p>
        </w:tc>
      </w:tr>
      <w:tr w:rsidR="00BB1C99" w:rsidRPr="00F03AE2" w14:paraId="42C91EDB" w14:textId="77777777" w:rsidTr="002B3B16">
        <w:tc>
          <w:tcPr>
            <w:tcW w:w="8499" w:type="dxa"/>
            <w:gridSpan w:val="2"/>
          </w:tcPr>
          <w:p w14:paraId="31D490F0"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 xml:space="preserve">María </w:t>
            </w:r>
            <w:r w:rsidR="00F03491" w:rsidRPr="00F03AE2">
              <w:rPr>
                <w:rFonts w:ascii="Times New Roman" w:hAnsi="Times New Roman" w:cs="Times New Roman"/>
                <w:sz w:val="18"/>
                <w:szCs w:val="24"/>
              </w:rPr>
              <w:t>José</w:t>
            </w:r>
            <w:r w:rsidRPr="00F03AE2">
              <w:rPr>
                <w:rFonts w:ascii="Times New Roman" w:hAnsi="Times New Roman" w:cs="Times New Roman"/>
                <w:sz w:val="18"/>
                <w:szCs w:val="24"/>
              </w:rPr>
              <w:t xml:space="preserve"> Samaniego Larrea</w:t>
            </w:r>
          </w:p>
        </w:tc>
      </w:tr>
      <w:tr w:rsidR="00BB1C99" w:rsidRPr="00F03AE2" w14:paraId="730842DB" w14:textId="77777777" w:rsidTr="002B3B16">
        <w:trPr>
          <w:trHeight w:val="547"/>
        </w:trPr>
        <w:tc>
          <w:tcPr>
            <w:tcW w:w="8499" w:type="dxa"/>
            <w:gridSpan w:val="2"/>
          </w:tcPr>
          <w:p w14:paraId="38B17EF7"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0C60A78B" w14:textId="77777777" w:rsidR="00BB1C99" w:rsidRPr="00F03AE2" w:rsidRDefault="00BB1C99"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Como equipo de desarrollo se necesita  seleccionar un estándar de convenciones para proceder a la codificación del sistema</w:t>
            </w:r>
          </w:p>
        </w:tc>
      </w:tr>
      <w:tr w:rsidR="00BB1C99" w:rsidRPr="00F03AE2" w14:paraId="6BFD1859" w14:textId="77777777" w:rsidTr="002B3B16">
        <w:trPr>
          <w:trHeight w:val="547"/>
        </w:trPr>
        <w:tc>
          <w:tcPr>
            <w:tcW w:w="8499" w:type="dxa"/>
            <w:gridSpan w:val="2"/>
          </w:tcPr>
          <w:p w14:paraId="1EF9B0B7"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Observaciones: </w:t>
            </w:r>
          </w:p>
        </w:tc>
      </w:tr>
    </w:tbl>
    <w:p w14:paraId="679BED30" w14:textId="782A596D" w:rsidR="00BB1C99"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BB1C99" w:rsidRPr="00F03AE2">
        <w:rPr>
          <w:rFonts w:ascii="Times New Roman" w:hAnsi="Times New Roman" w:cs="Times New Roman"/>
          <w:b/>
          <w:sz w:val="16"/>
          <w:szCs w:val="24"/>
        </w:rPr>
        <w:t>:</w:t>
      </w:r>
      <w:r w:rsidR="00BB1C99" w:rsidRPr="00F03AE2">
        <w:rPr>
          <w:rFonts w:ascii="Times New Roman" w:hAnsi="Times New Roman" w:cs="Times New Roman"/>
          <w:sz w:val="16"/>
          <w:szCs w:val="24"/>
        </w:rPr>
        <w:t xml:space="preserve"> María José Samaniego </w:t>
      </w:r>
    </w:p>
    <w:p w14:paraId="63E74924" w14:textId="0023CEC5" w:rsidR="00BB1C99" w:rsidRPr="00F03AE2" w:rsidRDefault="00BB1C9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E50EC4" w:rsidRPr="00F03AE2">
        <w:rPr>
          <w:rFonts w:ascii="Times New Roman" w:hAnsi="Times New Roman" w:cs="Times New Roman"/>
          <w:szCs w:val="24"/>
        </w:rPr>
        <w:t>13-</w:t>
      </w:r>
      <w:r w:rsidR="00E664E9" w:rsidRPr="00F03AE2">
        <w:rPr>
          <w:rFonts w:ascii="Times New Roman" w:hAnsi="Times New Roman" w:cs="Times New Roman"/>
          <w:szCs w:val="24"/>
        </w:rPr>
        <w:t>4</w:t>
      </w:r>
      <w:r w:rsidRPr="00F03AE2">
        <w:rPr>
          <w:rFonts w:ascii="Times New Roman" w:hAnsi="Times New Roman" w:cs="Times New Roman"/>
          <w:szCs w:val="24"/>
        </w:rPr>
        <w:t xml:space="preserve"> contiene la prueba de aceptación  correspondiente a la codificación del sistema. </w:t>
      </w:r>
    </w:p>
    <w:p w14:paraId="4F6761A6" w14:textId="77777777" w:rsidR="00D32E40" w:rsidRPr="00F03AE2" w:rsidRDefault="00D32E40" w:rsidP="008B3AA5">
      <w:pPr>
        <w:pStyle w:val="Tablas"/>
        <w:spacing w:before="0" w:line="360" w:lineRule="auto"/>
        <w:jc w:val="left"/>
        <w:rPr>
          <w:rFonts w:cs="Times New Roman"/>
        </w:rPr>
      </w:pPr>
    </w:p>
    <w:p w14:paraId="4F64F5D3" w14:textId="7AF40BD4" w:rsidR="00BB1C99" w:rsidRPr="00F03AE2" w:rsidRDefault="009D0A7F" w:rsidP="008B3AA5">
      <w:pPr>
        <w:pStyle w:val="Tablas"/>
        <w:spacing w:before="0" w:line="360" w:lineRule="auto"/>
        <w:jc w:val="left"/>
        <w:rPr>
          <w:rFonts w:cs="Times New Roman"/>
        </w:rPr>
      </w:pPr>
      <w:bookmarkStart w:id="263" w:name="_Toc426542913"/>
      <w:r w:rsidRPr="00F03AE2">
        <w:rPr>
          <w:rFonts w:cs="Times New Roman"/>
        </w:rPr>
        <w:t>Tabla</w:t>
      </w:r>
      <w:r w:rsidR="00BB1C99" w:rsidRPr="00F03AE2">
        <w:rPr>
          <w:rFonts w:cs="Times New Roman"/>
        </w:rPr>
        <w:t xml:space="preserve"> </w:t>
      </w:r>
      <w:r w:rsidR="00E50EC4" w:rsidRPr="00F03AE2">
        <w:rPr>
          <w:rFonts w:cs="Times New Roman"/>
        </w:rPr>
        <w:t>13-</w:t>
      </w:r>
      <w:r w:rsidR="00E664E9" w:rsidRPr="00F03AE2">
        <w:rPr>
          <w:rFonts w:cs="Times New Roman"/>
        </w:rPr>
        <w:t>4</w:t>
      </w:r>
      <w:r w:rsidRPr="00F03AE2">
        <w:rPr>
          <w:rFonts w:cs="Times New Roman"/>
        </w:rPr>
        <w:t>:</w:t>
      </w:r>
      <w:r w:rsidR="00BB1C99" w:rsidRPr="00F03AE2">
        <w:rPr>
          <w:rFonts w:cs="Times New Roman"/>
        </w:rPr>
        <w:t xml:space="preserve"> </w:t>
      </w:r>
      <w:r w:rsidR="00C9646F" w:rsidRPr="00F03AE2">
        <w:rPr>
          <w:rFonts w:cs="Times New Roman"/>
          <w:b w:val="0"/>
        </w:rPr>
        <w:t>Prueba de aceptación historia técnica 4</w:t>
      </w:r>
      <w:bookmarkEnd w:id="263"/>
    </w:p>
    <w:tbl>
      <w:tblPr>
        <w:tblStyle w:val="Tablaconcuadrcula"/>
        <w:tblW w:w="0" w:type="auto"/>
        <w:tblInd w:w="-5" w:type="dxa"/>
        <w:tblLook w:val="04A0" w:firstRow="1" w:lastRow="0" w:firstColumn="1" w:lastColumn="0" w:noHBand="0" w:noVBand="1"/>
      </w:tblPr>
      <w:tblGrid>
        <w:gridCol w:w="4013"/>
        <w:gridCol w:w="4486"/>
      </w:tblGrid>
      <w:tr w:rsidR="00BB1C99" w:rsidRPr="00F03AE2" w14:paraId="411F6735" w14:textId="77777777" w:rsidTr="00D32E40">
        <w:tc>
          <w:tcPr>
            <w:tcW w:w="8499" w:type="dxa"/>
            <w:gridSpan w:val="2"/>
          </w:tcPr>
          <w:p w14:paraId="6F378CBF" w14:textId="77777777" w:rsidR="00BB1C99" w:rsidRPr="00F03AE2" w:rsidRDefault="00BB1C99"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 xml:space="preserve">Prueba de Aceptación </w:t>
            </w:r>
          </w:p>
        </w:tc>
      </w:tr>
      <w:tr w:rsidR="00BB1C99" w:rsidRPr="00F03AE2" w14:paraId="33A66F0B" w14:textId="77777777" w:rsidTr="00D32E40">
        <w:tc>
          <w:tcPr>
            <w:tcW w:w="8499" w:type="dxa"/>
            <w:gridSpan w:val="2"/>
          </w:tcPr>
          <w:p w14:paraId="6CC744C7"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PA4</w:t>
            </w:r>
          </w:p>
        </w:tc>
      </w:tr>
      <w:tr w:rsidR="00BB1C99" w:rsidRPr="00F03AE2" w14:paraId="548F318D" w14:textId="77777777" w:rsidTr="00D32E40">
        <w:tc>
          <w:tcPr>
            <w:tcW w:w="8499" w:type="dxa"/>
            <w:gridSpan w:val="2"/>
          </w:tcPr>
          <w:p w14:paraId="12FED071"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F03491" w:rsidRPr="00F03AE2">
              <w:rPr>
                <w:rFonts w:ascii="Times New Roman" w:hAnsi="Times New Roman" w:cs="Times New Roman"/>
                <w:b/>
                <w:sz w:val="18"/>
                <w:szCs w:val="24"/>
              </w:rPr>
              <w:t>Prueba:</w:t>
            </w:r>
            <w:r w:rsidR="00F03491" w:rsidRPr="00F03AE2">
              <w:rPr>
                <w:rFonts w:ascii="Times New Roman" w:hAnsi="Times New Roman" w:cs="Times New Roman"/>
                <w:sz w:val="18"/>
                <w:szCs w:val="24"/>
              </w:rPr>
              <w:t xml:space="preserve"> Codificación</w:t>
            </w:r>
            <w:r w:rsidRPr="00F03AE2">
              <w:rPr>
                <w:rFonts w:ascii="Times New Roman" w:hAnsi="Times New Roman" w:cs="Times New Roman"/>
                <w:sz w:val="18"/>
                <w:szCs w:val="24"/>
              </w:rPr>
              <w:t xml:space="preserve"> del sistema</w:t>
            </w:r>
          </w:p>
        </w:tc>
      </w:tr>
      <w:tr w:rsidR="00BB1C99" w:rsidRPr="00F03AE2" w14:paraId="2EB6834B" w14:textId="77777777" w:rsidTr="00D32E40">
        <w:tc>
          <w:tcPr>
            <w:tcW w:w="8499" w:type="dxa"/>
            <w:gridSpan w:val="2"/>
          </w:tcPr>
          <w:p w14:paraId="146CD866"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N° de Historia que pertenece:</w:t>
            </w:r>
            <w:r w:rsidRPr="00F03AE2">
              <w:rPr>
                <w:rFonts w:ascii="Times New Roman" w:hAnsi="Times New Roman" w:cs="Times New Roman"/>
                <w:sz w:val="18"/>
                <w:szCs w:val="24"/>
              </w:rPr>
              <w:t xml:space="preserve"> HT4</w:t>
            </w:r>
          </w:p>
        </w:tc>
      </w:tr>
      <w:tr w:rsidR="00BB1C99" w:rsidRPr="00F03AE2" w14:paraId="2CC5F01E" w14:textId="77777777" w:rsidTr="00D32E40">
        <w:tc>
          <w:tcPr>
            <w:tcW w:w="8499" w:type="dxa"/>
            <w:gridSpan w:val="2"/>
          </w:tcPr>
          <w:p w14:paraId="2AD79D9A"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María José Samaniego Larrea</w:t>
            </w:r>
          </w:p>
        </w:tc>
      </w:tr>
      <w:tr w:rsidR="00BB1C99" w:rsidRPr="00F03AE2" w14:paraId="0CFB337C" w14:textId="77777777" w:rsidTr="00D32E40">
        <w:trPr>
          <w:trHeight w:val="1309"/>
        </w:trPr>
        <w:tc>
          <w:tcPr>
            <w:tcW w:w="8499" w:type="dxa"/>
            <w:gridSpan w:val="2"/>
          </w:tcPr>
          <w:p w14:paraId="40997A34"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5AF1E56B" w14:textId="77777777" w:rsidR="00BB1C99" w:rsidRPr="00F03AE2" w:rsidRDefault="00BB1C99"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Se elabora un documento resumen de las convenciones para la codificación del sistema presentado por el CakePHP. </w:t>
            </w:r>
          </w:p>
        </w:tc>
      </w:tr>
      <w:tr w:rsidR="00BB1C99" w:rsidRPr="00F03AE2" w14:paraId="4959ACE7" w14:textId="77777777" w:rsidTr="00D32E40">
        <w:trPr>
          <w:trHeight w:val="547"/>
        </w:trPr>
        <w:tc>
          <w:tcPr>
            <w:tcW w:w="4013" w:type="dxa"/>
          </w:tcPr>
          <w:p w14:paraId="1BF2C7F5" w14:textId="77777777" w:rsidR="00BB1C99" w:rsidRPr="00F03AE2" w:rsidRDefault="00BB1C99" w:rsidP="008B3AA5">
            <w:pPr>
              <w:spacing w:line="360" w:lineRule="auto"/>
              <w:jc w:val="both"/>
              <w:rPr>
                <w:rFonts w:ascii="Times New Roman" w:hAnsi="Times New Roman" w:cs="Times New Roman"/>
                <w:sz w:val="18"/>
                <w:szCs w:val="24"/>
              </w:rPr>
            </w:pPr>
            <w:r w:rsidRPr="00F03AE2">
              <w:rPr>
                <w:rFonts w:ascii="Times New Roman" w:hAnsi="Times New Roman" w:cs="Times New Roman"/>
                <w:b/>
                <w:sz w:val="18"/>
                <w:szCs w:val="24"/>
              </w:rPr>
              <w:t xml:space="preserve">Precondiciones: </w:t>
            </w:r>
            <w:r w:rsidRPr="00F03AE2">
              <w:rPr>
                <w:rFonts w:ascii="Times New Roman" w:hAnsi="Times New Roman" w:cs="Times New Roman"/>
                <w:sz w:val="18"/>
                <w:szCs w:val="24"/>
              </w:rPr>
              <w:t>Entendimiento de las convenciones de CakePHP.</w:t>
            </w:r>
          </w:p>
        </w:tc>
        <w:tc>
          <w:tcPr>
            <w:tcW w:w="4486" w:type="dxa"/>
          </w:tcPr>
          <w:p w14:paraId="4BEDC66A"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jecución:</w:t>
            </w:r>
          </w:p>
          <w:p w14:paraId="7BE1A420" w14:textId="77777777" w:rsidR="00BB1C99" w:rsidRPr="00F03AE2" w:rsidRDefault="00BB1C99" w:rsidP="00F53C45">
            <w:pPr>
              <w:pStyle w:val="Prrafodelista"/>
              <w:numPr>
                <w:ilvl w:val="0"/>
                <w:numId w:val="82"/>
              </w:numPr>
              <w:spacing w:line="360" w:lineRule="auto"/>
              <w:rPr>
                <w:rFonts w:ascii="Times New Roman" w:hAnsi="Times New Roman" w:cs="Times New Roman"/>
                <w:sz w:val="18"/>
                <w:szCs w:val="24"/>
              </w:rPr>
            </w:pPr>
            <w:r w:rsidRPr="00F03AE2">
              <w:rPr>
                <w:rFonts w:ascii="Times New Roman" w:hAnsi="Times New Roman" w:cs="Times New Roman"/>
                <w:sz w:val="18"/>
                <w:szCs w:val="24"/>
              </w:rPr>
              <w:t>Creación de los archivos del proyecto siguiendo las convenciones recomendadas por el framework, los cuales corresponden al modelo, vista controlador</w:t>
            </w:r>
          </w:p>
          <w:p w14:paraId="1A6254BE" w14:textId="77777777" w:rsidR="00BB1C99" w:rsidRPr="00F03AE2" w:rsidRDefault="00BB1C99" w:rsidP="008B3AA5">
            <w:pPr>
              <w:pStyle w:val="Prrafodelista"/>
              <w:spacing w:line="360" w:lineRule="auto"/>
              <w:rPr>
                <w:rFonts w:ascii="Times New Roman" w:hAnsi="Times New Roman" w:cs="Times New Roman"/>
                <w:sz w:val="18"/>
                <w:szCs w:val="24"/>
              </w:rPr>
            </w:pPr>
          </w:p>
        </w:tc>
      </w:tr>
      <w:tr w:rsidR="00BB1C99" w:rsidRPr="00F03AE2" w14:paraId="06D5D000" w14:textId="77777777" w:rsidTr="00D32E40">
        <w:trPr>
          <w:trHeight w:val="547"/>
        </w:trPr>
        <w:tc>
          <w:tcPr>
            <w:tcW w:w="4013" w:type="dxa"/>
          </w:tcPr>
          <w:p w14:paraId="104AF662"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Post condiciones:</w:t>
            </w:r>
          </w:p>
          <w:p w14:paraId="26DAC6A0"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Ninguna</w:t>
            </w:r>
          </w:p>
        </w:tc>
        <w:tc>
          <w:tcPr>
            <w:tcW w:w="4486" w:type="dxa"/>
          </w:tcPr>
          <w:p w14:paraId="3202A45E" w14:textId="77777777" w:rsidR="00BB1C99" w:rsidRPr="00F03AE2" w:rsidRDefault="00BB1C99"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valuación de Prueba:</w:t>
            </w:r>
          </w:p>
          <w:p w14:paraId="2A68857D" w14:textId="77777777" w:rsidR="00BB1C99" w:rsidRPr="00F03AE2" w:rsidRDefault="00BB1C99"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Exitosa</w:t>
            </w:r>
          </w:p>
        </w:tc>
      </w:tr>
    </w:tbl>
    <w:p w14:paraId="53993D55" w14:textId="52DC526D" w:rsidR="00BB1C99"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BB1C99" w:rsidRPr="00F03AE2">
        <w:rPr>
          <w:rFonts w:ascii="Times New Roman" w:hAnsi="Times New Roman" w:cs="Times New Roman"/>
          <w:b/>
          <w:sz w:val="16"/>
          <w:szCs w:val="24"/>
        </w:rPr>
        <w:t>:</w:t>
      </w:r>
      <w:r w:rsidR="00BB1C99" w:rsidRPr="00F03AE2">
        <w:rPr>
          <w:rFonts w:ascii="Times New Roman" w:hAnsi="Times New Roman" w:cs="Times New Roman"/>
          <w:sz w:val="16"/>
          <w:szCs w:val="24"/>
        </w:rPr>
        <w:t xml:space="preserve"> María José Samaniego </w:t>
      </w:r>
    </w:p>
    <w:p w14:paraId="38D2BB99" w14:textId="77777777" w:rsidR="00BB1C99" w:rsidRPr="00F03AE2" w:rsidRDefault="00BB1C99" w:rsidP="008B3AA5">
      <w:pPr>
        <w:spacing w:after="0" w:line="360" w:lineRule="auto"/>
        <w:jc w:val="both"/>
        <w:rPr>
          <w:rFonts w:ascii="Times New Roman" w:hAnsi="Times New Roman" w:cs="Times New Roman"/>
          <w:sz w:val="24"/>
          <w:szCs w:val="24"/>
        </w:rPr>
      </w:pPr>
    </w:p>
    <w:p w14:paraId="0773AEA2" w14:textId="77777777" w:rsidR="00BB1C99" w:rsidRPr="00F03AE2" w:rsidRDefault="00BB1C9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Al culminar las pruebas de aceptación de  la historia técnica 3, se obtuvo un total de 1 prueba las cual resultó exitosa con un 100 % de aceptación cumpliendo con los requerimientos del cliente, procediendo a crear el proyecto para su desarrollo.</w:t>
      </w:r>
    </w:p>
    <w:p w14:paraId="7BFF2C5A" w14:textId="77777777" w:rsidR="00BB1C99" w:rsidRPr="00F03AE2" w:rsidRDefault="00BB1C99" w:rsidP="008B3AA5">
      <w:pPr>
        <w:pStyle w:val="Prrafodelista"/>
        <w:spacing w:after="0" w:line="360" w:lineRule="auto"/>
        <w:jc w:val="both"/>
        <w:rPr>
          <w:rFonts w:ascii="Times New Roman" w:hAnsi="Times New Roman" w:cs="Times New Roman"/>
          <w:szCs w:val="24"/>
        </w:rPr>
      </w:pPr>
    </w:p>
    <w:p w14:paraId="07557F0C" w14:textId="77777777" w:rsidR="00BB1C99" w:rsidRPr="00F03AE2" w:rsidRDefault="00BB1C99" w:rsidP="008B3AA5">
      <w:pPr>
        <w:spacing w:after="0" w:line="360" w:lineRule="auto"/>
        <w:jc w:val="both"/>
        <w:rPr>
          <w:rFonts w:ascii="Times New Roman" w:hAnsi="Times New Roman" w:cs="Times New Roman"/>
          <w:b/>
          <w:szCs w:val="24"/>
        </w:rPr>
      </w:pPr>
      <w:r w:rsidRPr="00F03AE2">
        <w:rPr>
          <w:rFonts w:ascii="Times New Roman" w:hAnsi="Times New Roman" w:cs="Times New Roman"/>
          <w:b/>
          <w:szCs w:val="24"/>
        </w:rPr>
        <w:t>Codificación del Sistema</w:t>
      </w:r>
    </w:p>
    <w:p w14:paraId="72EAFE1C" w14:textId="77777777" w:rsidR="002B3B16" w:rsidRPr="00F03AE2" w:rsidRDefault="002B3B16" w:rsidP="008B3AA5">
      <w:pPr>
        <w:spacing w:after="0" w:line="360" w:lineRule="auto"/>
        <w:jc w:val="both"/>
        <w:rPr>
          <w:rFonts w:ascii="Times New Roman" w:hAnsi="Times New Roman" w:cs="Times New Roman"/>
          <w:b/>
          <w:szCs w:val="24"/>
        </w:rPr>
      </w:pPr>
    </w:p>
    <w:p w14:paraId="75F796B2" w14:textId="6EF4B734" w:rsidR="00540564" w:rsidRPr="00F03AE2" w:rsidRDefault="00BB1C99"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Para el desarrollo del sistema, se seguirán las convenciones</w:t>
      </w:r>
      <w:r w:rsidR="008A7D74" w:rsidRPr="00F03AE2">
        <w:rPr>
          <w:rFonts w:ascii="Times New Roman" w:hAnsi="Times New Roman" w:cs="Times New Roman"/>
          <w:sz w:val="16"/>
          <w:szCs w:val="16"/>
        </w:rPr>
        <w:fldChar w:fldCharType="begin"/>
      </w:r>
      <w:r w:rsidR="00034BB6" w:rsidRPr="00F03AE2">
        <w:rPr>
          <w:rFonts w:ascii="Times New Roman" w:hAnsi="Times New Roman" w:cs="Times New Roman"/>
          <w:sz w:val="16"/>
          <w:szCs w:val="16"/>
        </w:rPr>
        <w:instrText xml:space="preserve"> ADDIN ZOTERO_ITEM CSL_CITATION {"citationID":"Ci27SsQ4","properties":{"formattedCitation":"{\\rtf (\\uc0\\u8220{}CakePHP Conventions \\uc0\\u8212{} CakePHP Cookbook 2.x documentation,\\uc0\\u8221{} n.d.)}","plainCitation":"(“CakePHP Conventions — CakePHP Cookbook 2.x documentation,” n.d.)"},"citationItems":[{"id":149,"uris":["http://zotero.org/users/local/UBoVLAxq/items/B88JBFMR"],"uri":["http://zotero.org/users/local/UBoVLAxq/items/B88JBFMR"],"itemData":{"id":149,"type":"webpage","title":"CakePHP Conventions — CakePHP Cookbook 2.x documentation","URL":"http://book.cakephp.org/2.0/en/getting-started/cakephp-conventions.html","accessed":{"date-parts":[["2014",8,13]]}}}],"schema":"https://github.com/citation-style-language/schema/raw/master/csl-citation.json"} </w:instrText>
      </w:r>
      <w:r w:rsidR="008A7D74" w:rsidRPr="00F03AE2">
        <w:rPr>
          <w:rFonts w:ascii="Times New Roman" w:hAnsi="Times New Roman" w:cs="Times New Roman"/>
          <w:sz w:val="16"/>
          <w:szCs w:val="16"/>
        </w:rPr>
        <w:fldChar w:fldCharType="separate"/>
      </w:r>
      <w:r w:rsidR="002B3B16" w:rsidRPr="00F03AE2">
        <w:rPr>
          <w:rFonts w:ascii="Times New Roman" w:hAnsi="Times New Roman" w:cs="Times New Roman"/>
          <w:sz w:val="16"/>
          <w:szCs w:val="16"/>
        </w:rPr>
        <w:t>(</w:t>
      </w:r>
      <w:r w:rsidR="00034BB6" w:rsidRPr="00F03AE2">
        <w:rPr>
          <w:rFonts w:ascii="Times New Roman" w:hAnsi="Times New Roman" w:cs="Times New Roman"/>
          <w:sz w:val="16"/>
          <w:szCs w:val="16"/>
        </w:rPr>
        <w:t>CakePHP Conventions — CakePH</w:t>
      </w:r>
      <w:r w:rsidR="00324A0D" w:rsidRPr="00F03AE2">
        <w:rPr>
          <w:rFonts w:ascii="Times New Roman" w:hAnsi="Times New Roman" w:cs="Times New Roman"/>
          <w:sz w:val="16"/>
          <w:szCs w:val="16"/>
        </w:rPr>
        <w:t>P Cookbook 2.x documentation, s.f</w:t>
      </w:r>
      <w:r w:rsidR="00034BB6" w:rsidRPr="00F03AE2">
        <w:rPr>
          <w:rFonts w:ascii="Times New Roman" w:hAnsi="Times New Roman" w:cs="Times New Roman"/>
          <w:sz w:val="16"/>
          <w:szCs w:val="16"/>
        </w:rPr>
        <w:t>.)</w:t>
      </w:r>
      <w:r w:rsidR="008A7D74" w:rsidRPr="00F03AE2">
        <w:rPr>
          <w:rFonts w:ascii="Times New Roman" w:hAnsi="Times New Roman" w:cs="Times New Roman"/>
          <w:sz w:val="16"/>
          <w:szCs w:val="16"/>
        </w:rPr>
        <w:fldChar w:fldCharType="end"/>
      </w:r>
      <w:r w:rsidR="00F36B59" w:rsidRPr="00F03AE2">
        <w:rPr>
          <w:rFonts w:ascii="Times New Roman" w:hAnsi="Times New Roman" w:cs="Times New Roman"/>
          <w:szCs w:val="24"/>
        </w:rPr>
        <w:t xml:space="preserve">, </w:t>
      </w:r>
      <w:r w:rsidRPr="00F03AE2">
        <w:rPr>
          <w:rFonts w:ascii="Times New Roman" w:hAnsi="Times New Roman" w:cs="Times New Roman"/>
          <w:szCs w:val="24"/>
        </w:rPr>
        <w:t>establecidas por el framework CakePHP, para los distintos nombres archivo de los modelos, controladores y vistas.</w:t>
      </w:r>
    </w:p>
    <w:p w14:paraId="365D125E" w14:textId="77777777" w:rsidR="00540564" w:rsidRPr="00F03AE2" w:rsidRDefault="00540564" w:rsidP="008B3AA5">
      <w:pPr>
        <w:spacing w:after="0" w:line="360" w:lineRule="auto"/>
        <w:jc w:val="both"/>
        <w:rPr>
          <w:rFonts w:ascii="Times New Roman" w:hAnsi="Times New Roman" w:cs="Times New Roman"/>
          <w:szCs w:val="24"/>
        </w:rPr>
      </w:pPr>
    </w:p>
    <w:p w14:paraId="2B96629D" w14:textId="4A4E5284" w:rsidR="00540564" w:rsidRPr="00F03AE2" w:rsidRDefault="00692EE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s historias de usuario describen una funcionalidad que, por sí misma, aporta valor al usuario y a la vez están escritas  en lenguaje del cliente. </w:t>
      </w:r>
      <w:r w:rsidR="00540564" w:rsidRPr="00F03AE2">
        <w:rPr>
          <w:rFonts w:ascii="Times New Roman" w:hAnsi="Times New Roman" w:cs="Times New Roman"/>
          <w:szCs w:val="24"/>
        </w:rPr>
        <w:t xml:space="preserve">La Tabla </w:t>
      </w:r>
      <w:r w:rsidR="00E50EC4" w:rsidRPr="00F03AE2">
        <w:rPr>
          <w:rFonts w:ascii="Times New Roman" w:hAnsi="Times New Roman" w:cs="Times New Roman"/>
          <w:szCs w:val="24"/>
        </w:rPr>
        <w:t>14-</w:t>
      </w:r>
      <w:r w:rsidR="00E664E9" w:rsidRPr="00F03AE2">
        <w:rPr>
          <w:rFonts w:ascii="Times New Roman" w:hAnsi="Times New Roman" w:cs="Times New Roman"/>
          <w:szCs w:val="24"/>
        </w:rPr>
        <w:t>4</w:t>
      </w:r>
      <w:r w:rsidR="00540564" w:rsidRPr="00F03AE2">
        <w:rPr>
          <w:rFonts w:ascii="Times New Roman" w:hAnsi="Times New Roman" w:cs="Times New Roman"/>
          <w:b/>
          <w:szCs w:val="24"/>
        </w:rPr>
        <w:t xml:space="preserve"> </w:t>
      </w:r>
      <w:r w:rsidR="00540564" w:rsidRPr="00F03AE2">
        <w:rPr>
          <w:rFonts w:ascii="Times New Roman" w:hAnsi="Times New Roman" w:cs="Times New Roman"/>
          <w:szCs w:val="24"/>
        </w:rPr>
        <w:t xml:space="preserve">contiene una historia de usuario modelo, correspondiente a la autentificación de usuarios. </w:t>
      </w:r>
    </w:p>
    <w:p w14:paraId="4351D8EF" w14:textId="4B757C5F" w:rsidR="00692EED" w:rsidRPr="00F03AE2" w:rsidRDefault="005A1A31" w:rsidP="008B3AA5">
      <w:pPr>
        <w:tabs>
          <w:tab w:val="left" w:pos="5570"/>
        </w:tabs>
        <w:spacing w:after="0" w:line="360" w:lineRule="auto"/>
        <w:jc w:val="both"/>
        <w:rPr>
          <w:rFonts w:ascii="Times New Roman" w:hAnsi="Times New Roman" w:cs="Times New Roman"/>
          <w:szCs w:val="24"/>
        </w:rPr>
      </w:pPr>
      <w:r w:rsidRPr="00F03AE2">
        <w:rPr>
          <w:rFonts w:ascii="Times New Roman" w:hAnsi="Times New Roman" w:cs="Times New Roman"/>
          <w:szCs w:val="24"/>
        </w:rPr>
        <w:tab/>
      </w:r>
    </w:p>
    <w:p w14:paraId="35FC0FA2" w14:textId="77777777" w:rsidR="00692EED" w:rsidRPr="00F03AE2" w:rsidRDefault="00692EE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estructura de la historia de usuario está formada por: el identificador HU1, donde las primeras siglas identifican que es una historia de usuario y seguido del número siguiendo un orden ascendente; el usuario que tendrá acceso a esta funcionalidad,  un nombre breve y descriptivo, la prioridad del negocio la cual está establecida en el Product </w:t>
      </w:r>
      <w:r w:rsidR="004E625F" w:rsidRPr="00F03AE2">
        <w:rPr>
          <w:rFonts w:ascii="Times New Roman" w:hAnsi="Times New Roman" w:cs="Times New Roman"/>
          <w:szCs w:val="24"/>
        </w:rPr>
        <w:t>B</w:t>
      </w:r>
      <w:r w:rsidRPr="00F03AE2">
        <w:rPr>
          <w:rFonts w:ascii="Times New Roman" w:hAnsi="Times New Roman" w:cs="Times New Roman"/>
          <w:szCs w:val="24"/>
        </w:rPr>
        <w:t>acklog, el riesgo en el desarrollo establecida por el programador, los puntos estimados de la historia, la iteración a la que está asignada, el programador responsable de que esta historia se cumpla, además de una descripción de lo que se desea realizar. Y las observaciones en el caso de que las hubiera.</w:t>
      </w:r>
    </w:p>
    <w:p w14:paraId="21F08648" w14:textId="77777777" w:rsidR="00473C4E" w:rsidRPr="00F03AE2" w:rsidRDefault="00473C4E" w:rsidP="008B3AA5">
      <w:pPr>
        <w:spacing w:after="0" w:line="360" w:lineRule="auto"/>
        <w:jc w:val="both"/>
        <w:rPr>
          <w:rFonts w:ascii="Times New Roman" w:hAnsi="Times New Roman" w:cs="Times New Roman"/>
          <w:szCs w:val="24"/>
        </w:rPr>
      </w:pPr>
    </w:p>
    <w:p w14:paraId="235C3620" w14:textId="251F65FD" w:rsidR="00540564" w:rsidRPr="00F03AE2" w:rsidRDefault="009D0A7F" w:rsidP="008B3AA5">
      <w:pPr>
        <w:pStyle w:val="Tablas"/>
        <w:spacing w:before="0" w:line="360" w:lineRule="auto"/>
        <w:jc w:val="left"/>
        <w:rPr>
          <w:rFonts w:cs="Times New Roman"/>
          <w:szCs w:val="24"/>
        </w:rPr>
      </w:pPr>
      <w:bookmarkStart w:id="264" w:name="_Toc426542914"/>
      <w:r w:rsidRPr="00F03AE2">
        <w:rPr>
          <w:rFonts w:cs="Times New Roman"/>
          <w:szCs w:val="24"/>
        </w:rPr>
        <w:t>Tabla</w:t>
      </w:r>
      <w:r w:rsidR="00540564" w:rsidRPr="00F03AE2">
        <w:rPr>
          <w:rFonts w:cs="Times New Roman"/>
          <w:szCs w:val="24"/>
        </w:rPr>
        <w:t xml:space="preserve"> </w:t>
      </w:r>
      <w:r w:rsidR="00E50EC4" w:rsidRPr="00F03AE2">
        <w:rPr>
          <w:rFonts w:cs="Times New Roman"/>
          <w:szCs w:val="24"/>
        </w:rPr>
        <w:t>14-</w:t>
      </w:r>
      <w:r w:rsidR="00E664E9" w:rsidRPr="00F03AE2">
        <w:rPr>
          <w:rFonts w:cs="Times New Roman"/>
          <w:szCs w:val="24"/>
        </w:rPr>
        <w:t>4</w:t>
      </w:r>
      <w:r w:rsidRPr="00F03AE2">
        <w:rPr>
          <w:rFonts w:cs="Times New Roman"/>
          <w:szCs w:val="24"/>
        </w:rPr>
        <w:t>:</w:t>
      </w:r>
      <w:r w:rsidR="00540564" w:rsidRPr="00F03AE2">
        <w:rPr>
          <w:rFonts w:cs="Times New Roman"/>
          <w:szCs w:val="24"/>
        </w:rPr>
        <w:t xml:space="preserve"> </w:t>
      </w:r>
      <w:r w:rsidR="00C9646F" w:rsidRPr="00F03AE2">
        <w:rPr>
          <w:rFonts w:cs="Times New Roman"/>
          <w:b w:val="0"/>
          <w:szCs w:val="24"/>
        </w:rPr>
        <w:t>Historia de usuario autentificación</w:t>
      </w:r>
      <w:bookmarkEnd w:id="264"/>
    </w:p>
    <w:tbl>
      <w:tblPr>
        <w:tblStyle w:val="Tablaconcuadrcula"/>
        <w:tblW w:w="0" w:type="auto"/>
        <w:tblInd w:w="-5" w:type="dxa"/>
        <w:tblLook w:val="04A0" w:firstRow="1" w:lastRow="0" w:firstColumn="1" w:lastColumn="0" w:noHBand="0" w:noVBand="1"/>
      </w:tblPr>
      <w:tblGrid>
        <w:gridCol w:w="4250"/>
        <w:gridCol w:w="4249"/>
      </w:tblGrid>
      <w:tr w:rsidR="00540564" w:rsidRPr="00F03AE2" w14:paraId="2BC951C3" w14:textId="77777777" w:rsidTr="00D32E40">
        <w:tc>
          <w:tcPr>
            <w:tcW w:w="8499" w:type="dxa"/>
            <w:gridSpan w:val="2"/>
          </w:tcPr>
          <w:p w14:paraId="2395256B" w14:textId="77777777" w:rsidR="00540564" w:rsidRPr="00F03AE2" w:rsidRDefault="00540564"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Historia de Usuario</w:t>
            </w:r>
          </w:p>
        </w:tc>
      </w:tr>
      <w:tr w:rsidR="00540564" w:rsidRPr="00F03AE2" w14:paraId="2BC3E8E2" w14:textId="77777777" w:rsidTr="00D32E40">
        <w:tc>
          <w:tcPr>
            <w:tcW w:w="4250" w:type="dxa"/>
          </w:tcPr>
          <w:p w14:paraId="65528226"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HU1</w:t>
            </w:r>
          </w:p>
        </w:tc>
        <w:tc>
          <w:tcPr>
            <w:tcW w:w="4249" w:type="dxa"/>
          </w:tcPr>
          <w:p w14:paraId="2957E39E" w14:textId="77777777" w:rsidR="00540564" w:rsidRPr="00F03AE2" w:rsidRDefault="004E625F"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Usuario:</w:t>
            </w:r>
            <w:r w:rsidRPr="00F03AE2">
              <w:rPr>
                <w:rFonts w:ascii="Times New Roman" w:hAnsi="Times New Roman" w:cs="Times New Roman"/>
                <w:sz w:val="18"/>
                <w:szCs w:val="24"/>
              </w:rPr>
              <w:t xml:space="preserve"> Técnico</w:t>
            </w:r>
            <w:r w:rsidR="00540564" w:rsidRPr="00F03AE2">
              <w:rPr>
                <w:rFonts w:ascii="Times New Roman" w:hAnsi="Times New Roman" w:cs="Times New Roman"/>
                <w:sz w:val="18"/>
                <w:szCs w:val="24"/>
              </w:rPr>
              <w:t xml:space="preserve"> DTIC</w:t>
            </w:r>
          </w:p>
        </w:tc>
      </w:tr>
      <w:tr w:rsidR="00540564" w:rsidRPr="00F03AE2" w14:paraId="018950EF" w14:textId="77777777" w:rsidTr="00D32E40">
        <w:tc>
          <w:tcPr>
            <w:tcW w:w="8499" w:type="dxa"/>
            <w:gridSpan w:val="2"/>
          </w:tcPr>
          <w:p w14:paraId="15CA00B1"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Nombre de la Historia:</w:t>
            </w:r>
            <w:r w:rsidRPr="00F03AE2">
              <w:rPr>
                <w:rFonts w:ascii="Times New Roman" w:hAnsi="Times New Roman" w:cs="Times New Roman"/>
                <w:sz w:val="18"/>
                <w:szCs w:val="24"/>
              </w:rPr>
              <w:t xml:space="preserve"> Autentificar Usuario</w:t>
            </w:r>
          </w:p>
        </w:tc>
      </w:tr>
      <w:tr w:rsidR="00540564" w:rsidRPr="00F03AE2" w14:paraId="5EC22659" w14:textId="77777777" w:rsidTr="00D32E40">
        <w:tc>
          <w:tcPr>
            <w:tcW w:w="4250" w:type="dxa"/>
          </w:tcPr>
          <w:p w14:paraId="0BF29102"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Prioridad en Negocio:</w:t>
            </w:r>
            <w:r w:rsidRPr="00F03AE2">
              <w:rPr>
                <w:rFonts w:ascii="Times New Roman" w:hAnsi="Times New Roman" w:cs="Times New Roman"/>
                <w:sz w:val="18"/>
                <w:szCs w:val="24"/>
              </w:rPr>
              <w:t xml:space="preserve">  Muy Alta</w:t>
            </w:r>
          </w:p>
          <w:p w14:paraId="73B1A555"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Muy Alta/Alta / Media / Baja)</w:t>
            </w:r>
          </w:p>
        </w:tc>
        <w:tc>
          <w:tcPr>
            <w:tcW w:w="4249" w:type="dxa"/>
          </w:tcPr>
          <w:p w14:paraId="0120AEA6"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Riesgo en Desarrollo:</w:t>
            </w:r>
            <w:r w:rsidRPr="00F03AE2">
              <w:rPr>
                <w:rFonts w:ascii="Times New Roman" w:hAnsi="Times New Roman" w:cs="Times New Roman"/>
                <w:sz w:val="18"/>
                <w:szCs w:val="24"/>
              </w:rPr>
              <w:t xml:space="preserve"> Alta</w:t>
            </w:r>
          </w:p>
          <w:p w14:paraId="5DD8BC71"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Alta / Normal/Medio/ Bajo)</w:t>
            </w:r>
          </w:p>
        </w:tc>
      </w:tr>
      <w:tr w:rsidR="00540564" w:rsidRPr="00F03AE2" w14:paraId="20C00C92" w14:textId="77777777" w:rsidTr="00D32E40">
        <w:tc>
          <w:tcPr>
            <w:tcW w:w="4250" w:type="dxa"/>
          </w:tcPr>
          <w:p w14:paraId="59460DD4"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untos Estimados:  </w:t>
            </w:r>
            <w:r w:rsidRPr="00F03AE2">
              <w:rPr>
                <w:rFonts w:ascii="Times New Roman" w:hAnsi="Times New Roman" w:cs="Times New Roman"/>
                <w:sz w:val="18"/>
                <w:szCs w:val="24"/>
              </w:rPr>
              <w:t>3</w:t>
            </w:r>
          </w:p>
        </w:tc>
        <w:tc>
          <w:tcPr>
            <w:tcW w:w="4249" w:type="dxa"/>
          </w:tcPr>
          <w:p w14:paraId="6F8D74A0"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teración Asignada:</w:t>
            </w:r>
            <w:r w:rsidRPr="00F03AE2">
              <w:rPr>
                <w:rFonts w:ascii="Times New Roman" w:hAnsi="Times New Roman" w:cs="Times New Roman"/>
                <w:sz w:val="18"/>
                <w:szCs w:val="24"/>
              </w:rPr>
              <w:t xml:space="preserve"> 1</w:t>
            </w:r>
          </w:p>
        </w:tc>
      </w:tr>
      <w:tr w:rsidR="00540564" w:rsidRPr="00F03AE2" w14:paraId="1092187C" w14:textId="77777777" w:rsidTr="00D32E40">
        <w:tc>
          <w:tcPr>
            <w:tcW w:w="8499" w:type="dxa"/>
            <w:gridSpan w:val="2"/>
          </w:tcPr>
          <w:p w14:paraId="02AF0CFE" w14:textId="77777777" w:rsidR="00540564" w:rsidRPr="00F03AE2" w:rsidRDefault="00540564"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Programador Responsable: </w:t>
            </w:r>
            <w:r w:rsidRPr="00F03AE2">
              <w:rPr>
                <w:rFonts w:ascii="Times New Roman" w:hAnsi="Times New Roman" w:cs="Times New Roman"/>
                <w:sz w:val="18"/>
                <w:szCs w:val="24"/>
              </w:rPr>
              <w:t xml:space="preserve">María </w:t>
            </w:r>
            <w:r w:rsidR="004E625F" w:rsidRPr="00F03AE2">
              <w:rPr>
                <w:rFonts w:ascii="Times New Roman" w:hAnsi="Times New Roman" w:cs="Times New Roman"/>
                <w:sz w:val="18"/>
                <w:szCs w:val="24"/>
              </w:rPr>
              <w:t>José</w:t>
            </w:r>
            <w:r w:rsidRPr="00F03AE2">
              <w:rPr>
                <w:rFonts w:ascii="Times New Roman" w:hAnsi="Times New Roman" w:cs="Times New Roman"/>
                <w:sz w:val="18"/>
                <w:szCs w:val="24"/>
              </w:rPr>
              <w:t xml:space="preserve"> Samaniego Larrea</w:t>
            </w:r>
          </w:p>
        </w:tc>
      </w:tr>
      <w:tr w:rsidR="00540564" w:rsidRPr="00F03AE2" w14:paraId="409DEEFB" w14:textId="77777777" w:rsidTr="00D32E40">
        <w:trPr>
          <w:trHeight w:val="547"/>
        </w:trPr>
        <w:tc>
          <w:tcPr>
            <w:tcW w:w="8499" w:type="dxa"/>
            <w:gridSpan w:val="2"/>
          </w:tcPr>
          <w:p w14:paraId="4FC206F8" w14:textId="77777777" w:rsidR="00540564" w:rsidRPr="00F03AE2" w:rsidRDefault="0054056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escripción:</w:t>
            </w:r>
          </w:p>
          <w:p w14:paraId="6192323B" w14:textId="77777777" w:rsidR="00540564" w:rsidRPr="00F03AE2" w:rsidRDefault="00540564"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Como Técnico DTIC </w:t>
            </w:r>
            <w:r w:rsidR="004E625F" w:rsidRPr="00F03AE2">
              <w:rPr>
                <w:rFonts w:ascii="Times New Roman" w:hAnsi="Times New Roman" w:cs="Times New Roman"/>
                <w:sz w:val="18"/>
                <w:szCs w:val="24"/>
              </w:rPr>
              <w:t>deseo autentificarme</w:t>
            </w:r>
            <w:r w:rsidRPr="00F03AE2">
              <w:rPr>
                <w:rFonts w:ascii="Times New Roman" w:hAnsi="Times New Roman" w:cs="Times New Roman"/>
                <w:sz w:val="18"/>
                <w:szCs w:val="24"/>
              </w:rPr>
              <w:t xml:space="preserve"> al sistema, para poder acceder a las funcionalidades asignadas.</w:t>
            </w:r>
          </w:p>
        </w:tc>
      </w:tr>
      <w:tr w:rsidR="00540564" w:rsidRPr="00F03AE2" w14:paraId="5E392E14" w14:textId="77777777" w:rsidTr="00D32E40">
        <w:trPr>
          <w:trHeight w:val="547"/>
        </w:trPr>
        <w:tc>
          <w:tcPr>
            <w:tcW w:w="8499" w:type="dxa"/>
            <w:gridSpan w:val="2"/>
          </w:tcPr>
          <w:p w14:paraId="05E5DC18" w14:textId="77777777" w:rsidR="00540564" w:rsidRPr="00F03AE2" w:rsidRDefault="00540564"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 xml:space="preserve">Observaciones: </w:t>
            </w:r>
          </w:p>
        </w:tc>
      </w:tr>
    </w:tbl>
    <w:p w14:paraId="52A9994B" w14:textId="311819C3" w:rsidR="00692EED"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692EED" w:rsidRPr="00F03AE2">
        <w:rPr>
          <w:rFonts w:ascii="Times New Roman" w:hAnsi="Times New Roman" w:cs="Times New Roman"/>
          <w:b/>
          <w:sz w:val="16"/>
          <w:szCs w:val="24"/>
        </w:rPr>
        <w:t>:</w:t>
      </w:r>
      <w:r w:rsidR="00692EED" w:rsidRPr="00F03AE2">
        <w:rPr>
          <w:rFonts w:ascii="Times New Roman" w:hAnsi="Times New Roman" w:cs="Times New Roman"/>
          <w:sz w:val="16"/>
          <w:szCs w:val="24"/>
        </w:rPr>
        <w:t xml:space="preserve"> María José Samaniego </w:t>
      </w:r>
    </w:p>
    <w:p w14:paraId="4F6ABEE4" w14:textId="77777777" w:rsidR="00473C4E" w:rsidRPr="00F03AE2" w:rsidRDefault="00473C4E" w:rsidP="008B3AA5">
      <w:pPr>
        <w:spacing w:after="0" w:line="360" w:lineRule="auto"/>
        <w:rPr>
          <w:rFonts w:ascii="Times New Roman" w:hAnsi="Times New Roman" w:cs="Times New Roman"/>
          <w:sz w:val="24"/>
          <w:szCs w:val="24"/>
        </w:rPr>
      </w:pPr>
    </w:p>
    <w:p w14:paraId="4D2A1934" w14:textId="3367BF90" w:rsidR="00692EED" w:rsidRPr="00F03AE2" w:rsidRDefault="00692EED" w:rsidP="008B3AA5">
      <w:pPr>
        <w:spacing w:after="0" w:line="360" w:lineRule="auto"/>
        <w:jc w:val="both"/>
        <w:rPr>
          <w:rFonts w:ascii="Times New Roman" w:hAnsi="Times New Roman" w:cs="Times New Roman"/>
          <w:sz w:val="24"/>
          <w:szCs w:val="24"/>
        </w:rPr>
      </w:pPr>
      <w:r w:rsidRPr="00F03AE2">
        <w:rPr>
          <w:rFonts w:ascii="Times New Roman" w:hAnsi="Times New Roman" w:cs="Times New Roman"/>
          <w:szCs w:val="24"/>
        </w:rPr>
        <w:t xml:space="preserve">La Tabla </w:t>
      </w:r>
      <w:r w:rsidR="00E50EC4" w:rsidRPr="00F03AE2">
        <w:rPr>
          <w:rFonts w:ascii="Times New Roman" w:hAnsi="Times New Roman" w:cs="Times New Roman"/>
          <w:szCs w:val="24"/>
        </w:rPr>
        <w:t>15-</w:t>
      </w:r>
      <w:r w:rsidR="00E664E9" w:rsidRPr="00F03AE2">
        <w:rPr>
          <w:rFonts w:ascii="Times New Roman" w:hAnsi="Times New Roman" w:cs="Times New Roman"/>
          <w:szCs w:val="24"/>
        </w:rPr>
        <w:t>4</w:t>
      </w:r>
      <w:r w:rsidRPr="00F03AE2">
        <w:rPr>
          <w:rFonts w:ascii="Times New Roman" w:hAnsi="Times New Roman" w:cs="Times New Roman"/>
          <w:szCs w:val="24"/>
        </w:rPr>
        <w:t xml:space="preserve">  contiene una de las tareas de ingeniería, correspondiente a la autentificación de usuarios, con la conexión a la base de datos desde la aplicación</w:t>
      </w:r>
      <w:r w:rsidRPr="00F03AE2">
        <w:rPr>
          <w:rFonts w:ascii="Times New Roman" w:hAnsi="Times New Roman" w:cs="Times New Roman"/>
          <w:sz w:val="24"/>
          <w:szCs w:val="24"/>
        </w:rPr>
        <w:t>.</w:t>
      </w:r>
    </w:p>
    <w:p w14:paraId="53A86AEC" w14:textId="77777777" w:rsidR="00C9646F" w:rsidRPr="00F03AE2" w:rsidRDefault="00C9646F" w:rsidP="008B3AA5">
      <w:pPr>
        <w:spacing w:after="0" w:line="360" w:lineRule="auto"/>
        <w:jc w:val="both"/>
        <w:rPr>
          <w:rFonts w:ascii="Times New Roman" w:hAnsi="Times New Roman" w:cs="Times New Roman"/>
          <w:sz w:val="24"/>
          <w:szCs w:val="24"/>
        </w:rPr>
      </w:pPr>
    </w:p>
    <w:p w14:paraId="7F1AD046" w14:textId="05137CDE" w:rsidR="00692EED" w:rsidRPr="00F03AE2" w:rsidRDefault="00770F3A" w:rsidP="008B3AA5">
      <w:pPr>
        <w:pStyle w:val="Tablas"/>
        <w:spacing w:before="0" w:line="360" w:lineRule="auto"/>
        <w:jc w:val="left"/>
        <w:rPr>
          <w:rFonts w:cs="Times New Roman"/>
          <w:b w:val="0"/>
        </w:rPr>
      </w:pPr>
      <w:bookmarkStart w:id="265" w:name="_Toc426542915"/>
      <w:r w:rsidRPr="00F03AE2">
        <w:rPr>
          <w:rFonts w:cs="Times New Roman"/>
        </w:rPr>
        <w:t>Tabla</w:t>
      </w:r>
      <w:r w:rsidR="00692EED" w:rsidRPr="00F03AE2">
        <w:rPr>
          <w:rFonts w:cs="Times New Roman"/>
        </w:rPr>
        <w:t xml:space="preserve"> </w:t>
      </w:r>
      <w:r w:rsidR="00E50EC4" w:rsidRPr="00F03AE2">
        <w:rPr>
          <w:rFonts w:cs="Times New Roman"/>
        </w:rPr>
        <w:t>15-</w:t>
      </w:r>
      <w:r w:rsidR="00E664E9" w:rsidRPr="00F03AE2">
        <w:rPr>
          <w:rFonts w:cs="Times New Roman"/>
        </w:rPr>
        <w:t>4</w:t>
      </w:r>
      <w:r w:rsidR="009D0A7F" w:rsidRPr="00F03AE2">
        <w:rPr>
          <w:rFonts w:cs="Times New Roman"/>
        </w:rPr>
        <w:t>:</w:t>
      </w:r>
      <w:r w:rsidR="00692EED" w:rsidRPr="00F03AE2">
        <w:rPr>
          <w:rFonts w:cs="Times New Roman"/>
        </w:rPr>
        <w:t xml:space="preserve"> </w:t>
      </w:r>
      <w:r w:rsidR="00C9646F" w:rsidRPr="00F03AE2">
        <w:rPr>
          <w:rFonts w:cs="Times New Roman"/>
          <w:b w:val="0"/>
        </w:rPr>
        <w:t>Tarea de ingeniería de autentificación</w:t>
      </w:r>
      <w:bookmarkEnd w:id="265"/>
    </w:p>
    <w:tbl>
      <w:tblPr>
        <w:tblStyle w:val="Tablaconcuadrcula"/>
        <w:tblW w:w="0" w:type="auto"/>
        <w:tblInd w:w="-5" w:type="dxa"/>
        <w:tblLook w:val="04A0" w:firstRow="1" w:lastRow="0" w:firstColumn="1" w:lastColumn="0" w:noHBand="0" w:noVBand="1"/>
      </w:tblPr>
      <w:tblGrid>
        <w:gridCol w:w="8499"/>
      </w:tblGrid>
      <w:tr w:rsidR="00540564" w:rsidRPr="00F03AE2" w14:paraId="35D61D3D" w14:textId="77777777" w:rsidTr="00D32E40">
        <w:tc>
          <w:tcPr>
            <w:tcW w:w="8499" w:type="dxa"/>
          </w:tcPr>
          <w:p w14:paraId="42B506E3" w14:textId="77777777" w:rsidR="00540564" w:rsidRPr="00F03AE2" w:rsidRDefault="00540564" w:rsidP="008B3AA5">
            <w:pPr>
              <w:spacing w:line="360" w:lineRule="auto"/>
              <w:jc w:val="right"/>
              <w:rPr>
                <w:rFonts w:ascii="Times New Roman" w:hAnsi="Times New Roman" w:cs="Times New Roman"/>
                <w:b/>
                <w:sz w:val="18"/>
              </w:rPr>
            </w:pPr>
            <w:r w:rsidRPr="00F03AE2">
              <w:rPr>
                <w:rFonts w:ascii="Times New Roman" w:hAnsi="Times New Roman" w:cs="Times New Roman"/>
                <w:b/>
                <w:sz w:val="18"/>
              </w:rPr>
              <w:t>Tarea de Ingeniería</w:t>
            </w:r>
          </w:p>
        </w:tc>
      </w:tr>
      <w:tr w:rsidR="00540564" w:rsidRPr="00F03AE2" w14:paraId="30554768" w14:textId="77777777" w:rsidTr="00D32E40">
        <w:tc>
          <w:tcPr>
            <w:tcW w:w="8499" w:type="dxa"/>
          </w:tcPr>
          <w:p w14:paraId="722C80C7" w14:textId="77777777" w:rsidR="00540564" w:rsidRPr="00F03AE2" w:rsidRDefault="00540564" w:rsidP="008B3AA5">
            <w:pPr>
              <w:spacing w:line="360" w:lineRule="auto"/>
              <w:rPr>
                <w:rFonts w:ascii="Times New Roman" w:hAnsi="Times New Roman" w:cs="Times New Roman"/>
                <w:b/>
                <w:sz w:val="18"/>
              </w:rPr>
            </w:pPr>
            <w:r w:rsidRPr="00F03AE2">
              <w:rPr>
                <w:rFonts w:ascii="Times New Roman" w:hAnsi="Times New Roman" w:cs="Times New Roman"/>
                <w:b/>
                <w:sz w:val="18"/>
              </w:rPr>
              <w:t xml:space="preserve">Historia de Usuario que pertenece: </w:t>
            </w:r>
            <w:r w:rsidRPr="00F03AE2">
              <w:rPr>
                <w:rFonts w:ascii="Times New Roman" w:hAnsi="Times New Roman" w:cs="Times New Roman"/>
                <w:sz w:val="18"/>
              </w:rPr>
              <w:t>HU1</w:t>
            </w:r>
          </w:p>
        </w:tc>
      </w:tr>
      <w:tr w:rsidR="00540564" w:rsidRPr="00F03AE2" w14:paraId="0DC8BDA5" w14:textId="77777777" w:rsidTr="00D32E40">
        <w:tc>
          <w:tcPr>
            <w:tcW w:w="8499" w:type="dxa"/>
          </w:tcPr>
          <w:p w14:paraId="52A13706" w14:textId="77777777" w:rsidR="00540564" w:rsidRPr="00F03AE2" w:rsidRDefault="00540564" w:rsidP="008B3AA5">
            <w:pPr>
              <w:spacing w:line="360" w:lineRule="auto"/>
              <w:rPr>
                <w:rFonts w:ascii="Times New Roman" w:hAnsi="Times New Roman" w:cs="Times New Roman"/>
                <w:sz w:val="18"/>
              </w:rPr>
            </w:pPr>
            <w:r w:rsidRPr="00F03AE2">
              <w:rPr>
                <w:rFonts w:ascii="Times New Roman" w:hAnsi="Times New Roman" w:cs="Times New Roman"/>
                <w:b/>
                <w:sz w:val="18"/>
              </w:rPr>
              <w:t>Identificador:</w:t>
            </w:r>
            <w:r w:rsidRPr="00F03AE2">
              <w:rPr>
                <w:rFonts w:ascii="Times New Roman" w:hAnsi="Times New Roman" w:cs="Times New Roman"/>
                <w:sz w:val="18"/>
              </w:rPr>
              <w:t xml:space="preserve"> TI3</w:t>
            </w:r>
          </w:p>
        </w:tc>
      </w:tr>
      <w:tr w:rsidR="00540564" w:rsidRPr="00F03AE2" w14:paraId="0FDD8EFA" w14:textId="77777777" w:rsidTr="00D32E40">
        <w:tc>
          <w:tcPr>
            <w:tcW w:w="8499" w:type="dxa"/>
          </w:tcPr>
          <w:p w14:paraId="69201BF6" w14:textId="77777777" w:rsidR="00540564" w:rsidRPr="00F03AE2" w:rsidRDefault="00540564"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Nombre de la </w:t>
            </w:r>
            <w:r w:rsidR="004E625F" w:rsidRPr="00F03AE2">
              <w:rPr>
                <w:rFonts w:ascii="Times New Roman" w:hAnsi="Times New Roman" w:cs="Times New Roman"/>
                <w:b/>
                <w:sz w:val="18"/>
              </w:rPr>
              <w:t>Tarea:</w:t>
            </w:r>
            <w:r w:rsidR="004E625F" w:rsidRPr="00F03AE2">
              <w:rPr>
                <w:rFonts w:ascii="Times New Roman" w:hAnsi="Times New Roman" w:cs="Times New Roman"/>
                <w:sz w:val="18"/>
              </w:rPr>
              <w:t xml:space="preserve"> Conexión</w:t>
            </w:r>
            <w:r w:rsidRPr="00F03AE2">
              <w:rPr>
                <w:rFonts w:ascii="Times New Roman" w:hAnsi="Times New Roman" w:cs="Times New Roman"/>
                <w:sz w:val="18"/>
              </w:rPr>
              <w:t xml:space="preserve"> con la base de datos desde la aplicación.</w:t>
            </w:r>
          </w:p>
        </w:tc>
      </w:tr>
      <w:tr w:rsidR="00540564" w:rsidRPr="00F03AE2" w14:paraId="679172B1" w14:textId="77777777" w:rsidTr="00D32E40">
        <w:tc>
          <w:tcPr>
            <w:tcW w:w="8499" w:type="dxa"/>
          </w:tcPr>
          <w:p w14:paraId="41C2C1CB" w14:textId="77777777" w:rsidR="00540564" w:rsidRPr="00F03AE2" w:rsidRDefault="00540564"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Tipo de Tarea: </w:t>
            </w:r>
            <w:r w:rsidRPr="00F03AE2">
              <w:rPr>
                <w:rFonts w:ascii="Times New Roman" w:hAnsi="Times New Roman" w:cs="Times New Roman"/>
                <w:sz w:val="18"/>
              </w:rPr>
              <w:t>Desarrollo</w:t>
            </w:r>
          </w:p>
        </w:tc>
      </w:tr>
      <w:tr w:rsidR="00540564" w:rsidRPr="00F03AE2" w14:paraId="15D0A125" w14:textId="77777777" w:rsidTr="00D32E40">
        <w:tc>
          <w:tcPr>
            <w:tcW w:w="8499" w:type="dxa"/>
          </w:tcPr>
          <w:p w14:paraId="51E9EA5C" w14:textId="77777777" w:rsidR="00540564" w:rsidRPr="00F03AE2" w:rsidRDefault="00540564"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Programador Responsable: </w:t>
            </w:r>
            <w:r w:rsidRPr="00F03AE2">
              <w:rPr>
                <w:rFonts w:ascii="Times New Roman" w:hAnsi="Times New Roman" w:cs="Times New Roman"/>
                <w:sz w:val="18"/>
              </w:rPr>
              <w:t>María José Samaniego Larrea</w:t>
            </w:r>
          </w:p>
        </w:tc>
      </w:tr>
      <w:tr w:rsidR="00540564" w:rsidRPr="00F03AE2" w14:paraId="693092E7" w14:textId="77777777" w:rsidTr="00D32E40">
        <w:trPr>
          <w:trHeight w:val="547"/>
        </w:trPr>
        <w:tc>
          <w:tcPr>
            <w:tcW w:w="8499" w:type="dxa"/>
          </w:tcPr>
          <w:p w14:paraId="7FC2B41F" w14:textId="77777777" w:rsidR="00540564" w:rsidRPr="00F03AE2" w:rsidRDefault="00540564" w:rsidP="008B3AA5">
            <w:pPr>
              <w:spacing w:line="360" w:lineRule="auto"/>
              <w:rPr>
                <w:rFonts w:ascii="Times New Roman" w:hAnsi="Times New Roman" w:cs="Times New Roman"/>
                <w:b/>
                <w:sz w:val="18"/>
              </w:rPr>
            </w:pPr>
            <w:r w:rsidRPr="00F03AE2">
              <w:rPr>
                <w:rFonts w:ascii="Times New Roman" w:hAnsi="Times New Roman" w:cs="Times New Roman"/>
                <w:b/>
                <w:sz w:val="18"/>
              </w:rPr>
              <w:t>Descripción:</w:t>
            </w:r>
          </w:p>
          <w:p w14:paraId="6B85057E" w14:textId="77777777" w:rsidR="00540564" w:rsidRPr="00F03AE2" w:rsidRDefault="00540564" w:rsidP="008B3AA5">
            <w:pPr>
              <w:spacing w:line="360" w:lineRule="auto"/>
              <w:jc w:val="both"/>
              <w:rPr>
                <w:rFonts w:ascii="Times New Roman" w:hAnsi="Times New Roman" w:cs="Times New Roman"/>
                <w:sz w:val="18"/>
              </w:rPr>
            </w:pPr>
            <w:r w:rsidRPr="00F03AE2">
              <w:rPr>
                <w:rFonts w:ascii="Times New Roman" w:hAnsi="Times New Roman" w:cs="Times New Roman"/>
                <w:sz w:val="18"/>
              </w:rPr>
              <w:t>Se configurara el archivo database.php, y se procederá a ingresar los datos respectivos a la base de datos creada para el sistema.</w:t>
            </w:r>
          </w:p>
        </w:tc>
      </w:tr>
    </w:tbl>
    <w:p w14:paraId="0780A9EC" w14:textId="35C3ECA7" w:rsidR="00692EED"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692EED" w:rsidRPr="00F03AE2">
        <w:rPr>
          <w:rFonts w:ascii="Times New Roman" w:hAnsi="Times New Roman" w:cs="Times New Roman"/>
          <w:b/>
          <w:sz w:val="16"/>
          <w:szCs w:val="24"/>
        </w:rPr>
        <w:t>:</w:t>
      </w:r>
      <w:r w:rsidR="00692EED" w:rsidRPr="00F03AE2">
        <w:rPr>
          <w:rFonts w:ascii="Times New Roman" w:hAnsi="Times New Roman" w:cs="Times New Roman"/>
          <w:sz w:val="16"/>
          <w:szCs w:val="24"/>
        </w:rPr>
        <w:t xml:space="preserve"> María José Samaniego </w:t>
      </w:r>
    </w:p>
    <w:p w14:paraId="6E037BD4" w14:textId="77777777" w:rsidR="00F36B59" w:rsidRPr="00F03AE2" w:rsidRDefault="00F36B59" w:rsidP="008B3AA5">
      <w:pPr>
        <w:spacing w:after="0" w:line="360" w:lineRule="auto"/>
        <w:jc w:val="both"/>
        <w:rPr>
          <w:rFonts w:ascii="Times New Roman" w:hAnsi="Times New Roman" w:cs="Times New Roman"/>
          <w:sz w:val="24"/>
          <w:szCs w:val="24"/>
        </w:rPr>
      </w:pPr>
    </w:p>
    <w:p w14:paraId="16B25D98" w14:textId="2DF4ADC0" w:rsidR="00692EED" w:rsidRPr="00F03AE2" w:rsidRDefault="00692EED"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Tabla </w:t>
      </w:r>
      <w:r w:rsidR="00E50EC4" w:rsidRPr="00F03AE2">
        <w:rPr>
          <w:rFonts w:ascii="Times New Roman" w:hAnsi="Times New Roman" w:cs="Times New Roman"/>
          <w:szCs w:val="24"/>
        </w:rPr>
        <w:t>16-</w:t>
      </w:r>
      <w:r w:rsidR="00E664E9" w:rsidRPr="00F03AE2">
        <w:rPr>
          <w:rFonts w:ascii="Times New Roman" w:hAnsi="Times New Roman" w:cs="Times New Roman"/>
          <w:szCs w:val="24"/>
        </w:rPr>
        <w:t>4</w:t>
      </w:r>
      <w:r w:rsidRPr="00F03AE2">
        <w:rPr>
          <w:rFonts w:ascii="Times New Roman" w:hAnsi="Times New Roman" w:cs="Times New Roman"/>
          <w:szCs w:val="24"/>
        </w:rPr>
        <w:t xml:space="preserve">  contiene la prueba de aceptación correspondiente a la autentificación de us</w:t>
      </w:r>
      <w:r w:rsidR="008C56DC" w:rsidRPr="00F03AE2">
        <w:rPr>
          <w:rFonts w:ascii="Times New Roman" w:hAnsi="Times New Roman" w:cs="Times New Roman"/>
          <w:szCs w:val="24"/>
        </w:rPr>
        <w:t>uarios, la cual resulto exitosa, en el ingreso de nombre de usuario y contraseña.</w:t>
      </w:r>
    </w:p>
    <w:p w14:paraId="3D952D56" w14:textId="77777777" w:rsidR="00E664E9" w:rsidRPr="00F03AE2" w:rsidRDefault="00E664E9" w:rsidP="008B3AA5">
      <w:pPr>
        <w:spacing w:after="0" w:line="360" w:lineRule="auto"/>
        <w:jc w:val="both"/>
        <w:rPr>
          <w:rFonts w:ascii="Times New Roman" w:hAnsi="Times New Roman" w:cs="Times New Roman"/>
          <w:szCs w:val="24"/>
        </w:rPr>
      </w:pPr>
    </w:p>
    <w:p w14:paraId="3D2539F4" w14:textId="77777777" w:rsidR="002B3B16" w:rsidRPr="00F03AE2" w:rsidRDefault="002B3B16" w:rsidP="008B3AA5">
      <w:pPr>
        <w:spacing w:after="0" w:line="360" w:lineRule="auto"/>
        <w:jc w:val="both"/>
        <w:rPr>
          <w:rFonts w:ascii="Times New Roman" w:hAnsi="Times New Roman" w:cs="Times New Roman"/>
          <w:szCs w:val="24"/>
        </w:rPr>
      </w:pPr>
    </w:p>
    <w:p w14:paraId="1E7919BC" w14:textId="7083639D" w:rsidR="00692EED" w:rsidRPr="00F03AE2" w:rsidRDefault="009D0A7F" w:rsidP="008B3AA5">
      <w:pPr>
        <w:pStyle w:val="Tablas"/>
        <w:spacing w:before="0" w:line="360" w:lineRule="auto"/>
        <w:jc w:val="left"/>
        <w:rPr>
          <w:rFonts w:cs="Times New Roman"/>
          <w:szCs w:val="24"/>
        </w:rPr>
      </w:pPr>
      <w:bookmarkStart w:id="266" w:name="_Toc426542916"/>
      <w:r w:rsidRPr="00F03AE2">
        <w:rPr>
          <w:rFonts w:cs="Times New Roman"/>
          <w:szCs w:val="24"/>
        </w:rPr>
        <w:t>Tabla</w:t>
      </w:r>
      <w:r w:rsidR="00692EED" w:rsidRPr="00F03AE2">
        <w:rPr>
          <w:rFonts w:cs="Times New Roman"/>
          <w:szCs w:val="24"/>
        </w:rPr>
        <w:t xml:space="preserve"> </w:t>
      </w:r>
      <w:r w:rsidR="00E50EC4" w:rsidRPr="00F03AE2">
        <w:rPr>
          <w:rFonts w:cs="Times New Roman"/>
          <w:szCs w:val="24"/>
        </w:rPr>
        <w:t>16-</w:t>
      </w:r>
      <w:r w:rsidR="00E664E9" w:rsidRPr="00F03AE2">
        <w:rPr>
          <w:rFonts w:cs="Times New Roman"/>
          <w:szCs w:val="24"/>
        </w:rPr>
        <w:t>4</w:t>
      </w:r>
      <w:r w:rsidRPr="00F03AE2">
        <w:rPr>
          <w:rFonts w:cs="Times New Roman"/>
          <w:szCs w:val="24"/>
        </w:rPr>
        <w:t>:</w:t>
      </w:r>
      <w:r w:rsidR="00692EED" w:rsidRPr="00F03AE2">
        <w:rPr>
          <w:rFonts w:cs="Times New Roman"/>
          <w:szCs w:val="24"/>
        </w:rPr>
        <w:t xml:space="preserve"> </w:t>
      </w:r>
      <w:r w:rsidR="00C9646F" w:rsidRPr="00F03AE2">
        <w:rPr>
          <w:rFonts w:cs="Times New Roman"/>
          <w:b w:val="0"/>
          <w:szCs w:val="24"/>
        </w:rPr>
        <w:t>Prueba de aceptación autentificación</w:t>
      </w:r>
      <w:bookmarkEnd w:id="266"/>
    </w:p>
    <w:tbl>
      <w:tblPr>
        <w:tblStyle w:val="Tablaconcuadrcula"/>
        <w:tblW w:w="0" w:type="auto"/>
        <w:tblInd w:w="-5" w:type="dxa"/>
        <w:tblLook w:val="04A0" w:firstRow="1" w:lastRow="0" w:firstColumn="1" w:lastColumn="0" w:noHBand="0" w:noVBand="1"/>
      </w:tblPr>
      <w:tblGrid>
        <w:gridCol w:w="4013"/>
        <w:gridCol w:w="4486"/>
      </w:tblGrid>
      <w:tr w:rsidR="00692EED" w:rsidRPr="00F03AE2" w14:paraId="0955F730" w14:textId="77777777" w:rsidTr="00D32E40">
        <w:tc>
          <w:tcPr>
            <w:tcW w:w="8499" w:type="dxa"/>
            <w:gridSpan w:val="2"/>
          </w:tcPr>
          <w:p w14:paraId="26DD0D5A" w14:textId="77777777" w:rsidR="00692EED" w:rsidRPr="00F03AE2" w:rsidRDefault="00692EED" w:rsidP="008B3AA5">
            <w:pPr>
              <w:spacing w:line="360" w:lineRule="auto"/>
              <w:jc w:val="right"/>
              <w:rPr>
                <w:rFonts w:ascii="Times New Roman" w:hAnsi="Times New Roman" w:cs="Times New Roman"/>
                <w:b/>
                <w:sz w:val="18"/>
                <w:szCs w:val="24"/>
              </w:rPr>
            </w:pPr>
            <w:r w:rsidRPr="00F03AE2">
              <w:rPr>
                <w:rFonts w:ascii="Times New Roman" w:hAnsi="Times New Roman" w:cs="Times New Roman"/>
                <w:b/>
                <w:sz w:val="18"/>
                <w:szCs w:val="24"/>
              </w:rPr>
              <w:t xml:space="preserve">Prueba de Aceptación </w:t>
            </w:r>
          </w:p>
        </w:tc>
      </w:tr>
      <w:tr w:rsidR="00692EED" w:rsidRPr="00F03AE2" w14:paraId="78B175F9" w14:textId="77777777" w:rsidTr="00D32E40">
        <w:tc>
          <w:tcPr>
            <w:tcW w:w="8499" w:type="dxa"/>
            <w:gridSpan w:val="2"/>
          </w:tcPr>
          <w:p w14:paraId="41F89679" w14:textId="77777777" w:rsidR="00692EED" w:rsidRPr="00F03AE2" w:rsidRDefault="00692EED"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Identificador:</w:t>
            </w:r>
            <w:r w:rsidRPr="00F03AE2">
              <w:rPr>
                <w:rFonts w:ascii="Times New Roman" w:hAnsi="Times New Roman" w:cs="Times New Roman"/>
                <w:sz w:val="18"/>
                <w:szCs w:val="24"/>
              </w:rPr>
              <w:t xml:space="preserve"> PA5</w:t>
            </w:r>
          </w:p>
        </w:tc>
      </w:tr>
      <w:tr w:rsidR="00692EED" w:rsidRPr="00F03AE2" w14:paraId="0345B1B3" w14:textId="77777777" w:rsidTr="00D32E40">
        <w:tc>
          <w:tcPr>
            <w:tcW w:w="8499" w:type="dxa"/>
            <w:gridSpan w:val="2"/>
          </w:tcPr>
          <w:p w14:paraId="4B07BF60" w14:textId="77777777" w:rsidR="00692EED" w:rsidRPr="00F03AE2" w:rsidRDefault="00692EED" w:rsidP="008B3AA5">
            <w:pPr>
              <w:spacing w:line="360" w:lineRule="auto"/>
              <w:rPr>
                <w:rFonts w:ascii="Times New Roman" w:hAnsi="Times New Roman" w:cs="Times New Roman"/>
                <w:sz w:val="18"/>
                <w:szCs w:val="24"/>
              </w:rPr>
            </w:pPr>
            <w:r w:rsidRPr="00F03AE2">
              <w:rPr>
                <w:rFonts w:ascii="Times New Roman" w:hAnsi="Times New Roman" w:cs="Times New Roman"/>
                <w:b/>
                <w:sz w:val="18"/>
                <w:szCs w:val="24"/>
              </w:rPr>
              <w:t xml:space="preserve">Nombre de la </w:t>
            </w:r>
            <w:r w:rsidR="004E625F" w:rsidRPr="00F03AE2">
              <w:rPr>
                <w:rFonts w:ascii="Times New Roman" w:hAnsi="Times New Roman" w:cs="Times New Roman"/>
                <w:b/>
                <w:sz w:val="18"/>
                <w:szCs w:val="24"/>
              </w:rPr>
              <w:t>Prueba:</w:t>
            </w:r>
            <w:r w:rsidR="004E625F" w:rsidRPr="00F03AE2">
              <w:rPr>
                <w:rFonts w:ascii="Times New Roman" w:hAnsi="Times New Roman" w:cs="Times New Roman"/>
                <w:sz w:val="18"/>
                <w:szCs w:val="24"/>
              </w:rPr>
              <w:t xml:space="preserve"> Autentificación</w:t>
            </w:r>
            <w:r w:rsidRPr="00F03AE2">
              <w:rPr>
                <w:rFonts w:ascii="Times New Roman" w:hAnsi="Times New Roman" w:cs="Times New Roman"/>
                <w:sz w:val="18"/>
                <w:szCs w:val="24"/>
              </w:rPr>
              <w:t xml:space="preserve"> de Usuario</w:t>
            </w:r>
          </w:p>
        </w:tc>
      </w:tr>
      <w:tr w:rsidR="00692EED" w:rsidRPr="00F03AE2" w14:paraId="29CFCB46" w14:textId="77777777" w:rsidTr="00D32E40">
        <w:trPr>
          <w:trHeight w:val="1309"/>
        </w:trPr>
        <w:tc>
          <w:tcPr>
            <w:tcW w:w="8499" w:type="dxa"/>
            <w:gridSpan w:val="2"/>
          </w:tcPr>
          <w:p w14:paraId="1AB099D8" w14:textId="2A69997B" w:rsidR="00692EED" w:rsidRPr="00F03AE2" w:rsidRDefault="00D32E40"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D</w:t>
            </w:r>
            <w:r w:rsidR="00692EED" w:rsidRPr="00F03AE2">
              <w:rPr>
                <w:rFonts w:ascii="Times New Roman" w:hAnsi="Times New Roman" w:cs="Times New Roman"/>
                <w:b/>
                <w:sz w:val="18"/>
                <w:szCs w:val="24"/>
              </w:rPr>
              <w:t>escripción:</w:t>
            </w:r>
          </w:p>
          <w:p w14:paraId="040AB509" w14:textId="77777777" w:rsidR="00692EED" w:rsidRPr="00F03AE2" w:rsidRDefault="00692EED"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 xml:space="preserve">Este permitirá que el usuario se </w:t>
            </w:r>
            <w:r w:rsidR="00473C4E" w:rsidRPr="00F03AE2">
              <w:rPr>
                <w:rFonts w:ascii="Times New Roman" w:hAnsi="Times New Roman" w:cs="Times New Roman"/>
                <w:sz w:val="18"/>
                <w:szCs w:val="24"/>
              </w:rPr>
              <w:t>pueda</w:t>
            </w:r>
            <w:r w:rsidRPr="00F03AE2">
              <w:rPr>
                <w:rFonts w:ascii="Times New Roman" w:hAnsi="Times New Roman" w:cs="Times New Roman"/>
                <w:sz w:val="18"/>
                <w:szCs w:val="24"/>
              </w:rPr>
              <w:t xml:space="preserve"> autentificar en el sistema para hacer uso de las funcionalidades del sistema.</w:t>
            </w:r>
          </w:p>
        </w:tc>
      </w:tr>
      <w:tr w:rsidR="00692EED" w:rsidRPr="00F03AE2" w14:paraId="31F4B49D" w14:textId="77777777" w:rsidTr="00D32E40">
        <w:trPr>
          <w:trHeight w:val="547"/>
        </w:trPr>
        <w:tc>
          <w:tcPr>
            <w:tcW w:w="4013" w:type="dxa"/>
          </w:tcPr>
          <w:p w14:paraId="23B60E54" w14:textId="77777777" w:rsidR="00692EED" w:rsidRPr="00F03AE2" w:rsidRDefault="00692EED" w:rsidP="008B3AA5">
            <w:pPr>
              <w:spacing w:line="360" w:lineRule="auto"/>
              <w:jc w:val="both"/>
              <w:rPr>
                <w:rFonts w:ascii="Times New Roman" w:hAnsi="Times New Roman" w:cs="Times New Roman"/>
                <w:b/>
                <w:sz w:val="18"/>
                <w:szCs w:val="24"/>
              </w:rPr>
            </w:pPr>
            <w:r w:rsidRPr="00F03AE2">
              <w:rPr>
                <w:rFonts w:ascii="Times New Roman" w:hAnsi="Times New Roman" w:cs="Times New Roman"/>
                <w:b/>
                <w:sz w:val="18"/>
                <w:szCs w:val="24"/>
              </w:rPr>
              <w:t xml:space="preserve">Precondiciones:  </w:t>
            </w:r>
          </w:p>
          <w:p w14:paraId="1A507473" w14:textId="77777777" w:rsidR="00692EED" w:rsidRPr="00F03AE2" w:rsidRDefault="00692EED" w:rsidP="008B3AA5">
            <w:pPr>
              <w:spacing w:line="360" w:lineRule="auto"/>
              <w:jc w:val="both"/>
              <w:rPr>
                <w:rFonts w:ascii="Times New Roman" w:hAnsi="Times New Roman" w:cs="Times New Roman"/>
                <w:sz w:val="18"/>
                <w:szCs w:val="24"/>
              </w:rPr>
            </w:pPr>
            <w:r w:rsidRPr="00F03AE2">
              <w:rPr>
                <w:rFonts w:ascii="Times New Roman" w:hAnsi="Times New Roman" w:cs="Times New Roman"/>
                <w:sz w:val="18"/>
                <w:szCs w:val="24"/>
              </w:rPr>
              <w:t>Este se llevara a cabo si el usuario se encuentra registrado en la base de datos.</w:t>
            </w:r>
          </w:p>
        </w:tc>
        <w:tc>
          <w:tcPr>
            <w:tcW w:w="4486" w:type="dxa"/>
          </w:tcPr>
          <w:p w14:paraId="1B9021A4" w14:textId="77777777" w:rsidR="00692EED" w:rsidRPr="00F03AE2" w:rsidRDefault="00692EED"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jecución:</w:t>
            </w:r>
          </w:p>
          <w:p w14:paraId="03675D75" w14:textId="77777777" w:rsidR="00692EED" w:rsidRPr="00F03AE2" w:rsidRDefault="00692EED" w:rsidP="00F53C45">
            <w:pPr>
              <w:pStyle w:val="Prrafodelista"/>
              <w:numPr>
                <w:ilvl w:val="0"/>
                <w:numId w:val="47"/>
              </w:numPr>
              <w:spacing w:line="360" w:lineRule="auto"/>
              <w:rPr>
                <w:rFonts w:ascii="Times New Roman" w:hAnsi="Times New Roman" w:cs="Times New Roman"/>
                <w:sz w:val="18"/>
                <w:szCs w:val="24"/>
              </w:rPr>
            </w:pPr>
            <w:r w:rsidRPr="00F03AE2">
              <w:rPr>
                <w:rFonts w:ascii="Times New Roman" w:hAnsi="Times New Roman" w:cs="Times New Roman"/>
                <w:sz w:val="18"/>
                <w:szCs w:val="24"/>
              </w:rPr>
              <w:t>Ingresar al Sistema</w:t>
            </w:r>
          </w:p>
          <w:p w14:paraId="2F7912EB" w14:textId="77777777" w:rsidR="00692EED" w:rsidRPr="00F03AE2" w:rsidRDefault="00692EED" w:rsidP="00F53C45">
            <w:pPr>
              <w:pStyle w:val="Prrafodelista"/>
              <w:numPr>
                <w:ilvl w:val="0"/>
                <w:numId w:val="47"/>
              </w:numPr>
              <w:spacing w:line="360" w:lineRule="auto"/>
              <w:rPr>
                <w:rFonts w:ascii="Times New Roman" w:hAnsi="Times New Roman" w:cs="Times New Roman"/>
                <w:sz w:val="18"/>
                <w:szCs w:val="24"/>
              </w:rPr>
            </w:pPr>
            <w:r w:rsidRPr="00F03AE2">
              <w:rPr>
                <w:rFonts w:ascii="Times New Roman" w:hAnsi="Times New Roman" w:cs="Times New Roman"/>
                <w:sz w:val="18"/>
                <w:szCs w:val="24"/>
              </w:rPr>
              <w:t>Ingresar el nombre de usuario correcto y contraseña correcto</w:t>
            </w:r>
          </w:p>
          <w:p w14:paraId="52D78ACD" w14:textId="77777777" w:rsidR="00692EED" w:rsidRPr="00F03AE2" w:rsidRDefault="00692EED" w:rsidP="00F53C45">
            <w:pPr>
              <w:pStyle w:val="Prrafodelista"/>
              <w:numPr>
                <w:ilvl w:val="0"/>
                <w:numId w:val="47"/>
              </w:numPr>
              <w:spacing w:line="360" w:lineRule="auto"/>
              <w:rPr>
                <w:rFonts w:ascii="Times New Roman" w:hAnsi="Times New Roman" w:cs="Times New Roman"/>
                <w:sz w:val="18"/>
                <w:szCs w:val="24"/>
              </w:rPr>
            </w:pPr>
            <w:r w:rsidRPr="00F03AE2">
              <w:rPr>
                <w:rFonts w:ascii="Times New Roman" w:hAnsi="Times New Roman" w:cs="Times New Roman"/>
                <w:sz w:val="18"/>
                <w:szCs w:val="24"/>
              </w:rPr>
              <w:t>Presionar Iniciar Sesión.</w:t>
            </w:r>
          </w:p>
        </w:tc>
      </w:tr>
      <w:tr w:rsidR="00692EED" w:rsidRPr="00F03AE2" w14:paraId="514AAEB1" w14:textId="77777777" w:rsidTr="00D32E40">
        <w:trPr>
          <w:trHeight w:val="547"/>
        </w:trPr>
        <w:tc>
          <w:tcPr>
            <w:tcW w:w="4013" w:type="dxa"/>
          </w:tcPr>
          <w:p w14:paraId="13C1B238" w14:textId="77777777" w:rsidR="00692EED" w:rsidRPr="00F03AE2" w:rsidRDefault="00692EED"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Post condiciones:</w:t>
            </w:r>
          </w:p>
          <w:p w14:paraId="08DED741" w14:textId="77777777" w:rsidR="00692EED" w:rsidRPr="00F03AE2" w:rsidRDefault="00692EED"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El sistema permite el acceso al usuario, identificándolo correctamente y mostrándole la pantalla de bienvenida.</w:t>
            </w:r>
          </w:p>
        </w:tc>
        <w:tc>
          <w:tcPr>
            <w:tcW w:w="4486" w:type="dxa"/>
          </w:tcPr>
          <w:p w14:paraId="67F481F9" w14:textId="77777777" w:rsidR="00692EED" w:rsidRPr="00F03AE2" w:rsidRDefault="00692EED" w:rsidP="008B3AA5">
            <w:pPr>
              <w:spacing w:line="360" w:lineRule="auto"/>
              <w:rPr>
                <w:rFonts w:ascii="Times New Roman" w:hAnsi="Times New Roman" w:cs="Times New Roman"/>
                <w:b/>
                <w:sz w:val="18"/>
                <w:szCs w:val="24"/>
              </w:rPr>
            </w:pPr>
            <w:r w:rsidRPr="00F03AE2">
              <w:rPr>
                <w:rFonts w:ascii="Times New Roman" w:hAnsi="Times New Roman" w:cs="Times New Roman"/>
                <w:b/>
                <w:sz w:val="18"/>
                <w:szCs w:val="24"/>
              </w:rPr>
              <w:t>Evaluación de Prueba:</w:t>
            </w:r>
          </w:p>
          <w:p w14:paraId="2A2B117D" w14:textId="77777777" w:rsidR="00692EED" w:rsidRPr="00F03AE2" w:rsidRDefault="00692EED" w:rsidP="008B3AA5">
            <w:pPr>
              <w:spacing w:line="360" w:lineRule="auto"/>
              <w:rPr>
                <w:rFonts w:ascii="Times New Roman" w:hAnsi="Times New Roman" w:cs="Times New Roman"/>
                <w:sz w:val="18"/>
                <w:szCs w:val="24"/>
              </w:rPr>
            </w:pPr>
            <w:r w:rsidRPr="00F03AE2">
              <w:rPr>
                <w:rFonts w:ascii="Times New Roman" w:hAnsi="Times New Roman" w:cs="Times New Roman"/>
                <w:sz w:val="18"/>
                <w:szCs w:val="24"/>
              </w:rPr>
              <w:t>Exitosa</w:t>
            </w:r>
          </w:p>
        </w:tc>
      </w:tr>
    </w:tbl>
    <w:p w14:paraId="391CA4AD" w14:textId="0330C712" w:rsidR="00692EED" w:rsidRPr="00F03AE2" w:rsidRDefault="000527DB" w:rsidP="008B3AA5">
      <w:pPr>
        <w:spacing w:after="0" w:line="360" w:lineRule="auto"/>
        <w:rPr>
          <w:rFonts w:ascii="Times New Roman" w:hAnsi="Times New Roman" w:cs="Times New Roman"/>
          <w:sz w:val="16"/>
          <w:szCs w:val="24"/>
        </w:rPr>
      </w:pPr>
      <w:r w:rsidRPr="00F03AE2">
        <w:rPr>
          <w:rFonts w:ascii="Times New Roman" w:hAnsi="Times New Roman" w:cs="Times New Roman"/>
          <w:b/>
          <w:sz w:val="16"/>
          <w:szCs w:val="24"/>
        </w:rPr>
        <w:t>Fuente</w:t>
      </w:r>
      <w:r w:rsidR="00692EED" w:rsidRPr="00F03AE2">
        <w:rPr>
          <w:rFonts w:ascii="Times New Roman" w:hAnsi="Times New Roman" w:cs="Times New Roman"/>
          <w:b/>
          <w:sz w:val="16"/>
          <w:szCs w:val="24"/>
        </w:rPr>
        <w:t>:</w:t>
      </w:r>
      <w:r w:rsidR="00692EED" w:rsidRPr="00F03AE2">
        <w:rPr>
          <w:rFonts w:ascii="Times New Roman" w:hAnsi="Times New Roman" w:cs="Times New Roman"/>
          <w:sz w:val="16"/>
          <w:szCs w:val="24"/>
        </w:rPr>
        <w:t xml:space="preserve"> María José Samaniego </w:t>
      </w:r>
    </w:p>
    <w:p w14:paraId="544F9B1F" w14:textId="77777777" w:rsidR="00E664E9" w:rsidRPr="00F03AE2" w:rsidRDefault="00E664E9" w:rsidP="008B3AA5">
      <w:pPr>
        <w:spacing w:after="0" w:line="360" w:lineRule="auto"/>
        <w:jc w:val="both"/>
        <w:rPr>
          <w:rFonts w:ascii="Times New Roman" w:hAnsi="Times New Roman" w:cs="Times New Roman"/>
          <w:szCs w:val="24"/>
        </w:rPr>
      </w:pPr>
    </w:p>
    <w:p w14:paraId="1AE65BAA" w14:textId="77777777" w:rsidR="00066948" w:rsidRPr="00F03AE2" w:rsidRDefault="008C56D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De un total de 37 pruebas de aceptación de cada una de las historias técnicas</w:t>
      </w:r>
      <w:r w:rsidR="004E625F" w:rsidRPr="00F03AE2">
        <w:rPr>
          <w:rFonts w:ascii="Times New Roman" w:hAnsi="Times New Roman" w:cs="Times New Roman"/>
          <w:szCs w:val="24"/>
        </w:rPr>
        <w:t xml:space="preserve"> y de usuario que conforman el Producto B</w:t>
      </w:r>
      <w:r w:rsidRPr="00F03AE2">
        <w:rPr>
          <w:rFonts w:ascii="Times New Roman" w:hAnsi="Times New Roman" w:cs="Times New Roman"/>
          <w:szCs w:val="24"/>
        </w:rPr>
        <w:t>acklog,  se logró identificar que el sistema  presenta un 5% errores correspondientes a los mensajes de confirmación de las funcionalidades de la aplicación, los cuales se verificarán nuevamente para obtener los resultados esperados.</w:t>
      </w:r>
    </w:p>
    <w:p w14:paraId="125741EE" w14:textId="77777777" w:rsidR="00066948" w:rsidRPr="00F03AE2" w:rsidRDefault="00066948" w:rsidP="008B3AA5">
      <w:pPr>
        <w:spacing w:after="0" w:line="360" w:lineRule="auto"/>
        <w:jc w:val="both"/>
        <w:rPr>
          <w:rFonts w:ascii="Times New Roman" w:hAnsi="Times New Roman" w:cs="Times New Roman"/>
          <w:szCs w:val="24"/>
        </w:rPr>
      </w:pPr>
    </w:p>
    <w:p w14:paraId="388911A4" w14:textId="77777777" w:rsidR="008C56DC" w:rsidRPr="00F03AE2" w:rsidRDefault="008C56D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Para de esta manera llegar al cumplimiento de las historias de usuario y técnicas, por lo cual el Sistema de Seguimiento de Incidentes para la Infraestructura de Red fue aceptado y  recibido por la Dirección  de Tecnologías de la  Información y Comunicación  de la Escuela Superior Politécnica de Chimborazo.</w:t>
      </w:r>
    </w:p>
    <w:p w14:paraId="7D7693AC" w14:textId="77777777" w:rsidR="00C9646F" w:rsidRPr="00F03AE2" w:rsidRDefault="00C9646F" w:rsidP="008B3AA5">
      <w:pPr>
        <w:spacing w:after="0" w:line="360" w:lineRule="auto"/>
        <w:jc w:val="both"/>
        <w:rPr>
          <w:rFonts w:ascii="Times New Roman" w:hAnsi="Times New Roman" w:cs="Times New Roman"/>
          <w:szCs w:val="24"/>
        </w:rPr>
      </w:pPr>
    </w:p>
    <w:p w14:paraId="490C182F" w14:textId="77777777" w:rsidR="00540564" w:rsidRPr="00F03AE2" w:rsidRDefault="00692EED" w:rsidP="008B3AA5">
      <w:pPr>
        <w:spacing w:after="0" w:line="360" w:lineRule="auto"/>
        <w:jc w:val="both"/>
        <w:rPr>
          <w:rFonts w:ascii="Times New Roman" w:hAnsi="Times New Roman" w:cs="Times New Roman"/>
          <w:b/>
          <w:szCs w:val="24"/>
        </w:rPr>
      </w:pPr>
      <w:r w:rsidRPr="00F03AE2">
        <w:rPr>
          <w:rFonts w:ascii="Times New Roman" w:hAnsi="Times New Roman" w:cs="Times New Roman"/>
          <w:szCs w:val="24"/>
        </w:rPr>
        <w:t>Las demás tareas de ingeniería, historias de usuario y pruebas de aceptación,  junto con los demás Sprints que se utilizaron en el desarrollo del sistema se encuentran en el Anexo B</w:t>
      </w:r>
      <w:r w:rsidRPr="00F03AE2">
        <w:rPr>
          <w:rFonts w:ascii="Times New Roman" w:hAnsi="Times New Roman" w:cs="Times New Roman"/>
          <w:b/>
          <w:szCs w:val="24"/>
        </w:rPr>
        <w:t>.</w:t>
      </w:r>
    </w:p>
    <w:p w14:paraId="137EA572" w14:textId="77777777" w:rsidR="00473C4E" w:rsidRPr="00F03AE2" w:rsidRDefault="00473C4E" w:rsidP="008B3AA5">
      <w:pPr>
        <w:spacing w:after="0" w:line="360" w:lineRule="auto"/>
        <w:jc w:val="both"/>
        <w:rPr>
          <w:rFonts w:ascii="Times New Roman" w:hAnsi="Times New Roman" w:cs="Times New Roman"/>
          <w:b/>
          <w:sz w:val="24"/>
          <w:szCs w:val="24"/>
        </w:rPr>
      </w:pPr>
    </w:p>
    <w:p w14:paraId="7C9DB5FD" w14:textId="1F02F6A6" w:rsidR="00C856AB" w:rsidRPr="00F03AE2" w:rsidRDefault="00E664E9" w:rsidP="00F53C45">
      <w:pPr>
        <w:pStyle w:val="11"/>
        <w:numPr>
          <w:ilvl w:val="1"/>
          <w:numId w:val="100"/>
        </w:numPr>
        <w:spacing w:before="0"/>
        <w:rPr>
          <w:rFonts w:cs="Times New Roman"/>
          <w:sz w:val="20"/>
        </w:rPr>
      </w:pPr>
      <w:bookmarkStart w:id="267" w:name="_Toc425344942"/>
      <w:r w:rsidRPr="00F03AE2">
        <w:rPr>
          <w:rFonts w:cs="Times New Roman"/>
        </w:rPr>
        <w:t>Sistema de seguimiento de incidentes con Burn up Chart</w:t>
      </w:r>
      <w:bookmarkEnd w:id="267"/>
    </w:p>
    <w:p w14:paraId="5EB752B9" w14:textId="77777777" w:rsidR="00DB7E93" w:rsidRPr="00F03AE2" w:rsidRDefault="00DB7E93" w:rsidP="008B3AA5">
      <w:pPr>
        <w:spacing w:after="0" w:line="360" w:lineRule="auto"/>
        <w:jc w:val="both"/>
        <w:rPr>
          <w:rFonts w:ascii="Times New Roman" w:hAnsi="Times New Roman" w:cs="Times New Roman"/>
          <w:szCs w:val="24"/>
        </w:rPr>
      </w:pPr>
    </w:p>
    <w:p w14:paraId="39ED7240" w14:textId="034BFABC" w:rsidR="00C9646F" w:rsidRPr="00F03AE2" w:rsidRDefault="00A305EC"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El Burn Up  Chart de l</w:t>
      </w:r>
      <w:r w:rsidR="00C856AB" w:rsidRPr="00F03AE2">
        <w:rPr>
          <w:rFonts w:ascii="Times New Roman" w:hAnsi="Times New Roman" w:cs="Times New Roman"/>
          <w:szCs w:val="24"/>
        </w:rPr>
        <w:t xml:space="preserve">a </w:t>
      </w:r>
      <w:r w:rsidR="00C0240D" w:rsidRPr="00F03AE2">
        <w:rPr>
          <w:rFonts w:ascii="Times New Roman" w:hAnsi="Times New Roman" w:cs="Times New Roman"/>
          <w:szCs w:val="24"/>
        </w:rPr>
        <w:t>F</w:t>
      </w:r>
      <w:r w:rsidR="00C856AB" w:rsidRPr="00F03AE2">
        <w:rPr>
          <w:rFonts w:ascii="Times New Roman" w:hAnsi="Times New Roman" w:cs="Times New Roman"/>
          <w:szCs w:val="24"/>
        </w:rPr>
        <w:t xml:space="preserve">igura </w:t>
      </w:r>
      <w:r w:rsidR="009D0A7F" w:rsidRPr="00F03AE2">
        <w:rPr>
          <w:rFonts w:ascii="Times New Roman" w:hAnsi="Times New Roman" w:cs="Times New Roman"/>
          <w:szCs w:val="24"/>
        </w:rPr>
        <w:t>5</w:t>
      </w:r>
      <w:r w:rsidR="00C9646F" w:rsidRPr="00F03AE2">
        <w:rPr>
          <w:rFonts w:ascii="Times New Roman" w:hAnsi="Times New Roman" w:cs="Times New Roman"/>
          <w:szCs w:val="24"/>
        </w:rPr>
        <w:t>-</w:t>
      </w:r>
      <w:r w:rsidR="00E664E9" w:rsidRPr="00F03AE2">
        <w:rPr>
          <w:rFonts w:ascii="Times New Roman" w:hAnsi="Times New Roman" w:cs="Times New Roman"/>
          <w:szCs w:val="24"/>
        </w:rPr>
        <w:t>4</w:t>
      </w:r>
      <w:r w:rsidR="00C856AB" w:rsidRPr="00F03AE2">
        <w:rPr>
          <w:rFonts w:ascii="Times New Roman" w:hAnsi="Times New Roman" w:cs="Times New Roman"/>
          <w:szCs w:val="24"/>
        </w:rPr>
        <w:t xml:space="preserve"> muestra las </w:t>
      </w:r>
      <w:r w:rsidRPr="00F03AE2">
        <w:rPr>
          <w:rFonts w:ascii="Times New Roman" w:hAnsi="Times New Roman" w:cs="Times New Roman"/>
          <w:szCs w:val="24"/>
        </w:rPr>
        <w:t xml:space="preserve">4 </w:t>
      </w:r>
      <w:r w:rsidR="00C856AB" w:rsidRPr="00F03AE2">
        <w:rPr>
          <w:rFonts w:ascii="Times New Roman" w:hAnsi="Times New Roman" w:cs="Times New Roman"/>
          <w:szCs w:val="24"/>
        </w:rPr>
        <w:t>iteraciones</w:t>
      </w:r>
      <w:r w:rsidRPr="00F03AE2">
        <w:rPr>
          <w:rFonts w:ascii="Times New Roman" w:hAnsi="Times New Roman" w:cs="Times New Roman"/>
          <w:szCs w:val="24"/>
        </w:rPr>
        <w:t xml:space="preserve"> definidas para el desarrollo del SDSI-DTIC</w:t>
      </w:r>
      <w:r w:rsidR="00C856AB" w:rsidRPr="00F03AE2">
        <w:rPr>
          <w:rFonts w:ascii="Times New Roman" w:hAnsi="Times New Roman" w:cs="Times New Roman"/>
          <w:szCs w:val="24"/>
        </w:rPr>
        <w:t xml:space="preserve">, cada iteración tiene una fecha de inicio y de fin, </w:t>
      </w:r>
      <w:r w:rsidRPr="00F03AE2">
        <w:rPr>
          <w:rFonts w:ascii="Times New Roman" w:hAnsi="Times New Roman" w:cs="Times New Roman"/>
          <w:szCs w:val="24"/>
        </w:rPr>
        <w:t>permitiendo observar como aumentan los puntos de cada historia de usuario a lo largo del proyecto.</w:t>
      </w:r>
      <w:r w:rsidR="00C9646F" w:rsidRPr="00F03AE2">
        <w:rPr>
          <w:rFonts w:ascii="Times New Roman" w:hAnsi="Times New Roman" w:cs="Times New Roman"/>
          <w:szCs w:val="24"/>
        </w:rPr>
        <w:t xml:space="preserve"> </w:t>
      </w:r>
    </w:p>
    <w:p w14:paraId="6544E26E" w14:textId="77777777" w:rsidR="00C9646F" w:rsidRPr="00F03AE2" w:rsidRDefault="00C9646F" w:rsidP="008B3AA5">
      <w:pPr>
        <w:spacing w:after="0" w:line="360" w:lineRule="auto"/>
        <w:jc w:val="both"/>
        <w:rPr>
          <w:rFonts w:ascii="Times New Roman" w:hAnsi="Times New Roman" w:cs="Times New Roman"/>
          <w:szCs w:val="24"/>
        </w:rPr>
      </w:pPr>
    </w:p>
    <w:p w14:paraId="1EAF865B" w14:textId="77777777" w:rsidR="00DB7E93" w:rsidRPr="00F03AE2" w:rsidRDefault="00DB7E93" w:rsidP="008B3AA5">
      <w:pPr>
        <w:spacing w:after="0" w:line="360" w:lineRule="auto"/>
        <w:jc w:val="both"/>
        <w:rPr>
          <w:rFonts w:ascii="Times New Roman" w:hAnsi="Times New Roman" w:cs="Times New Roman"/>
          <w:szCs w:val="24"/>
        </w:rPr>
      </w:pPr>
      <w:r w:rsidRPr="00F03AE2">
        <w:rPr>
          <w:rFonts w:ascii="Times New Roman" w:hAnsi="Times New Roman" w:cs="Times New Roman"/>
          <w:szCs w:val="24"/>
        </w:rPr>
        <w:t xml:space="preserve">La planificación inicial tenía estimado 130 puntos de historias en total, pero como se puede observar en la figura, se tuvo que añadir más historias de usuario y técnicas en el último Sprint, lo que significa más trabajo añadido por el cliente. Todas las tareas requeridas fueron completadas. </w:t>
      </w:r>
    </w:p>
    <w:p w14:paraId="59866DD3" w14:textId="77777777" w:rsidR="00E664E9" w:rsidRPr="00F03AE2" w:rsidRDefault="00E664E9" w:rsidP="008B3AA5">
      <w:pPr>
        <w:spacing w:after="0" w:line="360" w:lineRule="auto"/>
        <w:jc w:val="both"/>
        <w:rPr>
          <w:rFonts w:ascii="Times New Roman" w:hAnsi="Times New Roman" w:cs="Times New Roman"/>
          <w:szCs w:val="24"/>
        </w:rPr>
      </w:pPr>
    </w:p>
    <w:p w14:paraId="4EC21638" w14:textId="77777777" w:rsidR="00C856AB" w:rsidRPr="00F03AE2" w:rsidRDefault="00C0240D" w:rsidP="008B3AA5">
      <w:pPr>
        <w:pStyle w:val="Prrafodelista"/>
        <w:spacing w:after="0" w:line="240" w:lineRule="auto"/>
        <w:jc w:val="both"/>
        <w:rPr>
          <w:rFonts w:ascii="Times New Roman" w:hAnsi="Times New Roman" w:cs="Times New Roman"/>
          <w:sz w:val="24"/>
          <w:szCs w:val="24"/>
        </w:rPr>
      </w:pPr>
      <w:r w:rsidRPr="00F03AE2">
        <w:rPr>
          <w:noProof/>
          <w:lang w:val="es-ES" w:eastAsia="es-ES"/>
        </w:rPr>
        <w:drawing>
          <wp:inline distT="0" distB="0" distL="0" distR="0" wp14:anchorId="1E7A7B2B" wp14:editId="5BD3F5E3">
            <wp:extent cx="4345054" cy="2979493"/>
            <wp:effectExtent l="19050" t="0" r="17396"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DB2EED" w14:textId="1E12FD26" w:rsidR="009F2DD4" w:rsidRPr="00F03AE2" w:rsidRDefault="009F2DD4" w:rsidP="008B3AA5">
      <w:pPr>
        <w:pStyle w:val="Figura"/>
        <w:spacing w:before="0" w:line="240" w:lineRule="auto"/>
        <w:ind w:firstLine="708"/>
        <w:jc w:val="left"/>
        <w:rPr>
          <w:rFonts w:cs="Times New Roman"/>
          <w:b w:val="0"/>
          <w:szCs w:val="24"/>
          <w:lang w:val="en-US"/>
        </w:rPr>
      </w:pPr>
      <w:bookmarkStart w:id="268" w:name="_Toc425188972"/>
      <w:r w:rsidRPr="00F03AE2">
        <w:rPr>
          <w:rFonts w:cs="Times New Roman"/>
          <w:szCs w:val="24"/>
          <w:lang w:val="en-US"/>
        </w:rPr>
        <w:t xml:space="preserve">Figura. </w:t>
      </w:r>
      <w:r w:rsidR="00E50EC4" w:rsidRPr="00F03AE2">
        <w:rPr>
          <w:rFonts w:cs="Times New Roman"/>
          <w:szCs w:val="24"/>
          <w:lang w:val="en-US"/>
        </w:rPr>
        <w:t>10-</w:t>
      </w:r>
      <w:r w:rsidR="00E664E9" w:rsidRPr="00F03AE2">
        <w:rPr>
          <w:rFonts w:cs="Times New Roman"/>
          <w:szCs w:val="24"/>
          <w:lang w:val="en-US"/>
        </w:rPr>
        <w:t>4</w:t>
      </w:r>
      <w:r w:rsidRPr="00F03AE2">
        <w:rPr>
          <w:rFonts w:cs="Times New Roman"/>
          <w:szCs w:val="24"/>
          <w:lang w:val="en-US"/>
        </w:rPr>
        <w:t xml:space="preserve">. </w:t>
      </w:r>
      <w:r w:rsidRPr="00F03AE2">
        <w:rPr>
          <w:rFonts w:cs="Times New Roman"/>
          <w:b w:val="0"/>
          <w:szCs w:val="24"/>
          <w:lang w:val="en-US"/>
        </w:rPr>
        <w:t>Burn-Up Chart SDSI-DTIC</w:t>
      </w:r>
      <w:bookmarkEnd w:id="268"/>
    </w:p>
    <w:p w14:paraId="21A3DFA4" w14:textId="37F201C1" w:rsidR="00B771CF" w:rsidRPr="00F03AE2" w:rsidRDefault="000527DB" w:rsidP="008B3AA5">
      <w:pPr>
        <w:spacing w:after="0" w:line="240" w:lineRule="auto"/>
        <w:ind w:firstLine="708"/>
        <w:rPr>
          <w:rFonts w:ascii="Times New Roman" w:hAnsi="Times New Roman" w:cs="Times New Roman"/>
          <w:sz w:val="16"/>
          <w:szCs w:val="24"/>
        </w:rPr>
      </w:pPr>
      <w:r w:rsidRPr="00F03AE2">
        <w:rPr>
          <w:rFonts w:ascii="Times New Roman" w:hAnsi="Times New Roman" w:cs="Times New Roman"/>
          <w:b/>
          <w:sz w:val="16"/>
          <w:szCs w:val="24"/>
        </w:rPr>
        <w:t>Fuente</w:t>
      </w:r>
      <w:r w:rsidR="00B771CF" w:rsidRPr="00F03AE2">
        <w:rPr>
          <w:rFonts w:ascii="Times New Roman" w:hAnsi="Times New Roman" w:cs="Times New Roman"/>
          <w:b/>
          <w:sz w:val="16"/>
          <w:szCs w:val="24"/>
        </w:rPr>
        <w:t>:</w:t>
      </w:r>
      <w:r w:rsidR="00B771CF" w:rsidRPr="00F03AE2">
        <w:rPr>
          <w:rFonts w:ascii="Times New Roman" w:hAnsi="Times New Roman" w:cs="Times New Roman"/>
          <w:sz w:val="16"/>
          <w:szCs w:val="24"/>
        </w:rPr>
        <w:t xml:space="preserve"> María José Samaniego </w:t>
      </w:r>
    </w:p>
    <w:p w14:paraId="26C74A21" w14:textId="77777777" w:rsidR="0055412C" w:rsidRPr="00F03AE2" w:rsidRDefault="0055412C" w:rsidP="008B3AA5">
      <w:pPr>
        <w:spacing w:after="0" w:line="360" w:lineRule="auto"/>
        <w:jc w:val="both"/>
        <w:rPr>
          <w:rFonts w:ascii="Times New Roman" w:hAnsi="Times New Roman" w:cs="Times New Roman"/>
          <w:sz w:val="24"/>
          <w:szCs w:val="24"/>
        </w:rPr>
      </w:pPr>
    </w:p>
    <w:p w14:paraId="4673ACA1" w14:textId="77777777" w:rsidR="00473C4E" w:rsidRPr="00F03AE2" w:rsidRDefault="00473C4E" w:rsidP="008B3AA5">
      <w:pPr>
        <w:spacing w:after="0" w:line="360" w:lineRule="auto"/>
        <w:jc w:val="center"/>
        <w:rPr>
          <w:rFonts w:ascii="Times New Roman" w:hAnsi="Times New Roman" w:cs="Times New Roman"/>
          <w:b/>
          <w:sz w:val="28"/>
          <w:szCs w:val="24"/>
        </w:rPr>
      </w:pPr>
    </w:p>
    <w:p w14:paraId="5EB271C1" w14:textId="77777777" w:rsidR="00C9646F" w:rsidRPr="00F03AE2" w:rsidRDefault="00C9646F" w:rsidP="008B3AA5">
      <w:pPr>
        <w:spacing w:after="0" w:line="360" w:lineRule="auto"/>
        <w:jc w:val="center"/>
        <w:rPr>
          <w:rFonts w:ascii="Times New Roman" w:hAnsi="Times New Roman" w:cs="Times New Roman"/>
          <w:b/>
          <w:sz w:val="28"/>
          <w:szCs w:val="24"/>
        </w:rPr>
      </w:pPr>
    </w:p>
    <w:p w14:paraId="7EC2EE13" w14:textId="77777777" w:rsidR="00C9646F" w:rsidRPr="00F03AE2" w:rsidRDefault="00C9646F" w:rsidP="008B3AA5">
      <w:pPr>
        <w:spacing w:after="0" w:line="360" w:lineRule="auto"/>
        <w:jc w:val="center"/>
        <w:rPr>
          <w:rFonts w:ascii="Times New Roman" w:hAnsi="Times New Roman" w:cs="Times New Roman"/>
          <w:b/>
          <w:sz w:val="28"/>
          <w:szCs w:val="24"/>
        </w:rPr>
      </w:pPr>
    </w:p>
    <w:p w14:paraId="17343D80" w14:textId="77777777" w:rsidR="00C9646F" w:rsidRPr="00F03AE2" w:rsidRDefault="00C9646F" w:rsidP="008B3AA5">
      <w:pPr>
        <w:spacing w:after="0" w:line="360" w:lineRule="auto"/>
        <w:jc w:val="center"/>
        <w:rPr>
          <w:rFonts w:ascii="Times New Roman" w:hAnsi="Times New Roman" w:cs="Times New Roman"/>
          <w:b/>
          <w:sz w:val="28"/>
          <w:szCs w:val="24"/>
        </w:rPr>
      </w:pPr>
    </w:p>
    <w:p w14:paraId="4A280EDF" w14:textId="77777777" w:rsidR="00C9646F" w:rsidRPr="00F03AE2" w:rsidRDefault="00C9646F" w:rsidP="008B3AA5">
      <w:pPr>
        <w:spacing w:after="0" w:line="360" w:lineRule="auto"/>
        <w:jc w:val="center"/>
        <w:rPr>
          <w:rFonts w:ascii="Times New Roman" w:hAnsi="Times New Roman" w:cs="Times New Roman"/>
          <w:b/>
          <w:sz w:val="28"/>
          <w:szCs w:val="24"/>
        </w:rPr>
      </w:pPr>
    </w:p>
    <w:p w14:paraId="7DCF63C4" w14:textId="77777777" w:rsidR="00C9646F" w:rsidRPr="00F03AE2" w:rsidRDefault="00C9646F" w:rsidP="008B3AA5">
      <w:pPr>
        <w:spacing w:after="0" w:line="360" w:lineRule="auto"/>
        <w:jc w:val="center"/>
        <w:rPr>
          <w:rFonts w:ascii="Times New Roman" w:hAnsi="Times New Roman" w:cs="Times New Roman"/>
          <w:b/>
          <w:sz w:val="28"/>
          <w:szCs w:val="24"/>
        </w:rPr>
      </w:pPr>
    </w:p>
    <w:p w14:paraId="18333F7B" w14:textId="77777777" w:rsidR="00C9646F" w:rsidRPr="00F03AE2" w:rsidRDefault="00C9646F" w:rsidP="008B3AA5">
      <w:pPr>
        <w:spacing w:after="0" w:line="360" w:lineRule="auto"/>
        <w:jc w:val="center"/>
        <w:rPr>
          <w:rFonts w:ascii="Times New Roman" w:hAnsi="Times New Roman" w:cs="Times New Roman"/>
          <w:b/>
          <w:sz w:val="28"/>
          <w:szCs w:val="24"/>
        </w:rPr>
      </w:pPr>
    </w:p>
    <w:p w14:paraId="01170D1B" w14:textId="77777777" w:rsidR="00C9646F" w:rsidRPr="00F03AE2" w:rsidRDefault="00C9646F" w:rsidP="008B3AA5">
      <w:pPr>
        <w:spacing w:after="0" w:line="360" w:lineRule="auto"/>
        <w:jc w:val="center"/>
        <w:rPr>
          <w:rFonts w:ascii="Times New Roman" w:hAnsi="Times New Roman" w:cs="Times New Roman"/>
          <w:b/>
          <w:sz w:val="28"/>
          <w:szCs w:val="24"/>
        </w:rPr>
      </w:pPr>
    </w:p>
    <w:p w14:paraId="6C5E79DB" w14:textId="77777777" w:rsidR="00C9646F" w:rsidRPr="00F03AE2" w:rsidRDefault="00C9646F" w:rsidP="008B3AA5">
      <w:pPr>
        <w:spacing w:after="0" w:line="360" w:lineRule="auto"/>
        <w:jc w:val="center"/>
        <w:rPr>
          <w:rFonts w:ascii="Times New Roman" w:hAnsi="Times New Roman" w:cs="Times New Roman"/>
          <w:b/>
          <w:sz w:val="28"/>
          <w:szCs w:val="24"/>
        </w:rPr>
      </w:pPr>
    </w:p>
    <w:p w14:paraId="15301B63" w14:textId="77777777" w:rsidR="00E664E9" w:rsidRPr="00F03AE2" w:rsidRDefault="00E664E9" w:rsidP="008B3AA5">
      <w:pPr>
        <w:spacing w:after="0" w:line="360" w:lineRule="auto"/>
        <w:jc w:val="center"/>
        <w:rPr>
          <w:rFonts w:ascii="Times New Roman" w:hAnsi="Times New Roman" w:cs="Times New Roman"/>
          <w:b/>
          <w:sz w:val="28"/>
          <w:szCs w:val="24"/>
        </w:rPr>
      </w:pPr>
    </w:p>
    <w:p w14:paraId="71974F5F" w14:textId="77777777" w:rsidR="00E664E9" w:rsidRPr="00F03AE2" w:rsidRDefault="00E664E9" w:rsidP="008B3AA5">
      <w:pPr>
        <w:spacing w:after="0" w:line="360" w:lineRule="auto"/>
        <w:jc w:val="center"/>
        <w:rPr>
          <w:rFonts w:ascii="Times New Roman" w:hAnsi="Times New Roman" w:cs="Times New Roman"/>
          <w:b/>
          <w:sz w:val="28"/>
          <w:szCs w:val="24"/>
        </w:rPr>
      </w:pPr>
    </w:p>
    <w:p w14:paraId="54CCE85F" w14:textId="77777777" w:rsidR="00E664E9" w:rsidRPr="00F03AE2" w:rsidRDefault="00E664E9" w:rsidP="008B3AA5">
      <w:pPr>
        <w:spacing w:after="0" w:line="360" w:lineRule="auto"/>
        <w:jc w:val="center"/>
        <w:rPr>
          <w:rFonts w:ascii="Times New Roman" w:hAnsi="Times New Roman" w:cs="Times New Roman"/>
          <w:b/>
          <w:sz w:val="28"/>
          <w:szCs w:val="24"/>
        </w:rPr>
      </w:pPr>
    </w:p>
    <w:p w14:paraId="7F75B779" w14:textId="77777777" w:rsidR="00F96609" w:rsidRPr="00F03AE2" w:rsidRDefault="00F96609" w:rsidP="008B3AA5">
      <w:pPr>
        <w:spacing w:after="0" w:line="360" w:lineRule="auto"/>
        <w:jc w:val="center"/>
        <w:rPr>
          <w:rFonts w:ascii="Times New Roman" w:hAnsi="Times New Roman" w:cs="Times New Roman"/>
          <w:b/>
          <w:sz w:val="28"/>
          <w:szCs w:val="24"/>
        </w:rPr>
      </w:pPr>
    </w:p>
    <w:p w14:paraId="715088F7" w14:textId="77777777" w:rsidR="00377D6F" w:rsidRPr="00F03AE2" w:rsidRDefault="00377D6F" w:rsidP="00D3198B">
      <w:pPr>
        <w:pStyle w:val="CAPITULO"/>
        <w:spacing w:before="0" w:line="360" w:lineRule="auto"/>
        <w:jc w:val="left"/>
      </w:pPr>
      <w:bookmarkStart w:id="269" w:name="_Toc425344943"/>
      <w:r w:rsidRPr="00F03AE2">
        <w:t>CONCLUSIONES</w:t>
      </w:r>
      <w:bookmarkEnd w:id="269"/>
    </w:p>
    <w:p w14:paraId="39A362F1" w14:textId="77777777" w:rsidR="00404001" w:rsidRPr="00F03AE2" w:rsidRDefault="00404001" w:rsidP="00D3198B">
      <w:pPr>
        <w:spacing w:after="0" w:line="360" w:lineRule="auto"/>
        <w:rPr>
          <w:rFonts w:ascii="Times New Roman" w:hAnsi="Times New Roman" w:cs="Times New Roman"/>
          <w:b/>
        </w:rPr>
      </w:pPr>
    </w:p>
    <w:p w14:paraId="659FD843" w14:textId="77777777" w:rsidR="002831C9" w:rsidRPr="00F03AE2" w:rsidRDefault="002831C9" w:rsidP="00D3198B">
      <w:pPr>
        <w:spacing w:after="0" w:line="360" w:lineRule="auto"/>
        <w:rPr>
          <w:rFonts w:ascii="Times New Roman" w:hAnsi="Times New Roman" w:cs="Times New Roman"/>
          <w:b/>
        </w:rPr>
      </w:pPr>
    </w:p>
    <w:p w14:paraId="4C179117" w14:textId="77777777" w:rsidR="00404001" w:rsidRPr="00F03AE2" w:rsidRDefault="00404001" w:rsidP="00D3198B">
      <w:pPr>
        <w:spacing w:after="0" w:line="360" w:lineRule="auto"/>
        <w:jc w:val="both"/>
        <w:rPr>
          <w:rFonts w:ascii="Times New Roman" w:hAnsi="Times New Roman" w:cs="Times New Roman"/>
        </w:rPr>
      </w:pPr>
      <w:r w:rsidRPr="00F03AE2">
        <w:rPr>
          <w:rFonts w:ascii="Times New Roman" w:hAnsi="Times New Roman" w:cs="Times New Roman"/>
        </w:rPr>
        <w:t xml:space="preserve">Al finalizar el </w:t>
      </w:r>
      <w:r w:rsidR="004D7F6D" w:rsidRPr="00F03AE2">
        <w:rPr>
          <w:rFonts w:ascii="Times New Roman" w:hAnsi="Times New Roman" w:cs="Times New Roman"/>
        </w:rPr>
        <w:t xml:space="preserve">trabajo de investigación “Estudio comparativo de productividad de frameworks PHP orientados a objetos para desarrollar el Sistema de Seguimiento de Incidentes de la Infraestructura de Red en la ESPOCH </w:t>
      </w:r>
      <w:r w:rsidRPr="00F03AE2">
        <w:rPr>
          <w:rFonts w:ascii="Times New Roman" w:hAnsi="Times New Roman" w:cs="Times New Roman"/>
        </w:rPr>
        <w:t xml:space="preserve"> se han obtenido las siguientes conclusiones:</w:t>
      </w:r>
    </w:p>
    <w:p w14:paraId="3F25FB85" w14:textId="77777777" w:rsidR="002334DB" w:rsidRPr="00F03AE2" w:rsidRDefault="002334DB" w:rsidP="00D3198B">
      <w:pPr>
        <w:pStyle w:val="Prrafodelista"/>
        <w:spacing w:after="0" w:line="360" w:lineRule="auto"/>
        <w:jc w:val="both"/>
        <w:rPr>
          <w:rFonts w:ascii="Times New Roman" w:hAnsi="Times New Roman" w:cs="Times New Roman"/>
          <w:b/>
        </w:rPr>
      </w:pPr>
    </w:p>
    <w:p w14:paraId="2F2EE0D4" w14:textId="77777777" w:rsidR="000526E5" w:rsidRPr="00F03AE2" w:rsidRDefault="000526E5" w:rsidP="00F53C45">
      <w:pPr>
        <w:pStyle w:val="Prrafodelista"/>
        <w:numPr>
          <w:ilvl w:val="0"/>
          <w:numId w:val="43"/>
        </w:numPr>
        <w:spacing w:after="0" w:line="360" w:lineRule="auto"/>
        <w:ind w:left="360"/>
        <w:jc w:val="both"/>
        <w:rPr>
          <w:rFonts w:ascii="Times New Roman" w:hAnsi="Times New Roman" w:cs="Times New Roman"/>
        </w:rPr>
      </w:pPr>
      <w:r w:rsidRPr="00F03AE2">
        <w:rPr>
          <w:rFonts w:ascii="Times New Roman" w:hAnsi="Times New Roman" w:cs="Times New Roman"/>
        </w:rPr>
        <w:t>El estudio comparativo entre los frameworks CakePHP y Laravel, determinó que CakePHP permite aumentar productividad  del programador a un mayor nivel en la construcción de aplicaciones web.</w:t>
      </w:r>
    </w:p>
    <w:p w14:paraId="3473F1BE" w14:textId="77777777" w:rsidR="000526E5" w:rsidRPr="00F03AE2" w:rsidRDefault="000526E5" w:rsidP="00E664E9">
      <w:pPr>
        <w:spacing w:after="0" w:line="360" w:lineRule="auto"/>
        <w:jc w:val="both"/>
        <w:rPr>
          <w:rFonts w:ascii="Times New Roman" w:hAnsi="Times New Roman" w:cs="Times New Roman"/>
          <w:b/>
        </w:rPr>
      </w:pPr>
    </w:p>
    <w:p w14:paraId="5F0DDFDC" w14:textId="77777777" w:rsidR="002334DB" w:rsidRPr="00F03AE2" w:rsidRDefault="00F00D5F" w:rsidP="00F53C45">
      <w:pPr>
        <w:pStyle w:val="Prrafodelista"/>
        <w:numPr>
          <w:ilvl w:val="0"/>
          <w:numId w:val="43"/>
        </w:numPr>
        <w:spacing w:after="0" w:line="360" w:lineRule="auto"/>
        <w:ind w:left="360"/>
        <w:jc w:val="both"/>
        <w:rPr>
          <w:rFonts w:ascii="Times New Roman" w:hAnsi="Times New Roman" w:cs="Times New Roman"/>
          <w:b/>
        </w:rPr>
      </w:pPr>
      <w:r w:rsidRPr="00F03AE2">
        <w:rPr>
          <w:rFonts w:ascii="Times New Roman" w:hAnsi="Times New Roman" w:cs="Times New Roman"/>
        </w:rPr>
        <w:t>En lo que se refiere a manejo de los modelos, CakePHP utiliza su propio lenguaje para enlazarse a las tablas de la base de datos</w:t>
      </w:r>
      <w:r w:rsidR="00F00A94" w:rsidRPr="00F03AE2">
        <w:rPr>
          <w:rFonts w:ascii="Times New Roman" w:hAnsi="Times New Roman" w:cs="Times New Roman"/>
        </w:rPr>
        <w:t xml:space="preserve"> todo en base a arrays</w:t>
      </w:r>
      <w:r w:rsidRPr="00F03AE2">
        <w:rPr>
          <w:rFonts w:ascii="Times New Roman" w:hAnsi="Times New Roman" w:cs="Times New Roman"/>
        </w:rPr>
        <w:t>, mientras que Laravel utiliza Eloquent</w:t>
      </w:r>
      <w:r w:rsidR="00F00A94" w:rsidRPr="00F03AE2">
        <w:rPr>
          <w:rFonts w:ascii="Times New Roman" w:hAnsi="Times New Roman" w:cs="Times New Roman"/>
        </w:rPr>
        <w:t xml:space="preserve"> como mapeo de Objeto-Relacional. Las vistas en CakePHP tiene la opción de utilizar el lenguaje de vistas, mientras que Laravel si la utiliza. Los controladores funcionan de manera similar.</w:t>
      </w:r>
    </w:p>
    <w:p w14:paraId="3251F2F5" w14:textId="77777777" w:rsidR="00F00A94" w:rsidRPr="00F03AE2" w:rsidRDefault="00F00A94" w:rsidP="00E664E9">
      <w:pPr>
        <w:pStyle w:val="Prrafodelista"/>
        <w:spacing w:after="0" w:line="360" w:lineRule="auto"/>
        <w:ind w:left="360"/>
        <w:rPr>
          <w:rFonts w:ascii="Times New Roman" w:hAnsi="Times New Roman" w:cs="Times New Roman"/>
          <w:b/>
        </w:rPr>
      </w:pPr>
    </w:p>
    <w:p w14:paraId="0CE27A66" w14:textId="77777777" w:rsidR="002334DB" w:rsidRPr="00F03AE2" w:rsidRDefault="00F604A3" w:rsidP="00F53C45">
      <w:pPr>
        <w:pStyle w:val="Prrafodelista"/>
        <w:numPr>
          <w:ilvl w:val="0"/>
          <w:numId w:val="43"/>
        </w:numPr>
        <w:spacing w:after="0" w:line="360" w:lineRule="auto"/>
        <w:ind w:left="360"/>
        <w:jc w:val="both"/>
        <w:rPr>
          <w:rFonts w:ascii="Times New Roman" w:hAnsi="Times New Roman" w:cs="Times New Roman"/>
          <w:b/>
        </w:rPr>
      </w:pPr>
      <w:r w:rsidRPr="00F03AE2">
        <w:rPr>
          <w:rFonts w:ascii="Times New Roman" w:hAnsi="Times New Roman" w:cs="Times New Roman"/>
        </w:rPr>
        <w:t>Los parámetros establecidos</w:t>
      </w:r>
      <w:r w:rsidR="00937C99" w:rsidRPr="00F03AE2">
        <w:rPr>
          <w:rFonts w:ascii="Times New Roman" w:hAnsi="Times New Roman" w:cs="Times New Roman"/>
        </w:rPr>
        <w:t xml:space="preserve"> y adaptados</w:t>
      </w:r>
      <w:r w:rsidRPr="00F03AE2">
        <w:rPr>
          <w:rFonts w:ascii="Times New Roman" w:hAnsi="Times New Roman" w:cs="Times New Roman"/>
        </w:rPr>
        <w:t xml:space="preserve"> en esta investigación para la medición de productividad según el estándar IEEE 1045-1992 son tamaño, esfuerzo e índice de productividad física</w:t>
      </w:r>
      <w:r w:rsidR="004F7C72" w:rsidRPr="00F03AE2">
        <w:rPr>
          <w:rFonts w:ascii="Times New Roman" w:hAnsi="Times New Roman" w:cs="Times New Roman"/>
        </w:rPr>
        <w:t>.</w:t>
      </w:r>
    </w:p>
    <w:p w14:paraId="677E42EA" w14:textId="77777777" w:rsidR="00F604A3" w:rsidRPr="00F03AE2" w:rsidRDefault="00F604A3" w:rsidP="00E664E9">
      <w:pPr>
        <w:pStyle w:val="Prrafodelista"/>
        <w:spacing w:after="0" w:line="360" w:lineRule="auto"/>
        <w:ind w:left="360"/>
        <w:rPr>
          <w:rFonts w:ascii="Times New Roman" w:hAnsi="Times New Roman" w:cs="Times New Roman"/>
          <w:b/>
        </w:rPr>
      </w:pPr>
    </w:p>
    <w:p w14:paraId="67EF0863" w14:textId="77777777" w:rsidR="00E60E09" w:rsidRPr="00F03AE2" w:rsidRDefault="004D7F6D" w:rsidP="00F53C45">
      <w:pPr>
        <w:pStyle w:val="Prrafodelista"/>
        <w:numPr>
          <w:ilvl w:val="0"/>
          <w:numId w:val="43"/>
        </w:numPr>
        <w:spacing w:after="0" w:line="360" w:lineRule="auto"/>
        <w:ind w:left="360"/>
        <w:jc w:val="both"/>
        <w:rPr>
          <w:rFonts w:ascii="Times New Roman" w:hAnsi="Times New Roman" w:cs="Times New Roman"/>
        </w:rPr>
      </w:pPr>
      <w:r w:rsidRPr="00F03AE2">
        <w:rPr>
          <w:rFonts w:ascii="Times New Roman" w:hAnsi="Times New Roman" w:cs="Times New Roman"/>
        </w:rPr>
        <w:t>Por medio de la creación de un prototipo de prueba con</w:t>
      </w:r>
      <w:r w:rsidR="003C6644" w:rsidRPr="00F03AE2">
        <w:rPr>
          <w:rFonts w:ascii="Times New Roman" w:hAnsi="Times New Roman" w:cs="Times New Roman"/>
        </w:rPr>
        <w:t xml:space="preserve"> CakePHP</w:t>
      </w:r>
      <w:r w:rsidRPr="00F03AE2">
        <w:rPr>
          <w:rFonts w:ascii="Times New Roman" w:hAnsi="Times New Roman" w:cs="Times New Roman"/>
        </w:rPr>
        <w:t xml:space="preserve"> y Laravel</w:t>
      </w:r>
      <w:r w:rsidR="003C6644" w:rsidRPr="00F03AE2">
        <w:rPr>
          <w:rFonts w:ascii="Times New Roman" w:hAnsi="Times New Roman" w:cs="Times New Roman"/>
        </w:rPr>
        <w:t xml:space="preserve">  </w:t>
      </w:r>
      <w:r w:rsidRPr="00F03AE2">
        <w:rPr>
          <w:rFonts w:ascii="Times New Roman" w:hAnsi="Times New Roman" w:cs="Times New Roman"/>
        </w:rPr>
        <w:t>se pud</w:t>
      </w:r>
      <w:r w:rsidR="00937C99" w:rsidRPr="00F03AE2">
        <w:rPr>
          <w:rFonts w:ascii="Times New Roman" w:hAnsi="Times New Roman" w:cs="Times New Roman"/>
        </w:rPr>
        <w:t>o recolectar la información para ser analizada  y posteriormente interpretada.</w:t>
      </w:r>
    </w:p>
    <w:p w14:paraId="2183898E" w14:textId="77777777" w:rsidR="00E60E09" w:rsidRPr="00F03AE2" w:rsidRDefault="00E60E09" w:rsidP="00E60E09">
      <w:pPr>
        <w:pStyle w:val="Prrafodelista"/>
        <w:rPr>
          <w:rFonts w:ascii="Times New Roman" w:hAnsi="Times New Roman" w:cs="Times New Roman"/>
        </w:rPr>
      </w:pPr>
    </w:p>
    <w:p w14:paraId="41AE7D47" w14:textId="5821BE04" w:rsidR="00FE0F21" w:rsidRPr="00F03AE2" w:rsidRDefault="00E60E09" w:rsidP="00F53C45">
      <w:pPr>
        <w:pStyle w:val="Prrafodelista"/>
        <w:numPr>
          <w:ilvl w:val="0"/>
          <w:numId w:val="43"/>
        </w:numPr>
        <w:spacing w:after="0" w:line="360" w:lineRule="auto"/>
        <w:ind w:left="360"/>
        <w:jc w:val="both"/>
        <w:rPr>
          <w:rFonts w:ascii="Times New Roman" w:hAnsi="Times New Roman" w:cs="Times New Roman"/>
        </w:rPr>
      </w:pPr>
      <w:r w:rsidRPr="00F03AE2">
        <w:rPr>
          <w:rFonts w:ascii="Times New Roman" w:hAnsi="Times New Roman" w:cs="Times New Roman"/>
        </w:rPr>
        <w:t>El framework CakePHP presenta mejores condiciones para el aumento de  productividad del programador con un promedio de 92.903 LDC/TE con respecto a Laravel con 39.102 LDC/TE, por lo tanto se procedió a crear el Sistema de Seguimiento de Incidentes de la Infraestructura de Red (SDSI-DTIC) para la Escuela Superior Politécnica de Chimborazo con el framework CakePHP.</w:t>
      </w:r>
    </w:p>
    <w:p w14:paraId="74F0D9DE" w14:textId="77777777" w:rsidR="00E60E09" w:rsidRPr="00F03AE2" w:rsidRDefault="00E60E09" w:rsidP="00E60E09">
      <w:pPr>
        <w:pStyle w:val="Prrafodelista"/>
        <w:rPr>
          <w:rFonts w:ascii="Times New Roman" w:hAnsi="Times New Roman" w:cs="Times New Roman"/>
        </w:rPr>
      </w:pPr>
    </w:p>
    <w:p w14:paraId="5E08DA31" w14:textId="3301EF58" w:rsidR="00106989" w:rsidRPr="00F03AE2" w:rsidRDefault="00F604A3" w:rsidP="00F53C45">
      <w:pPr>
        <w:pStyle w:val="Prrafodelista"/>
        <w:numPr>
          <w:ilvl w:val="0"/>
          <w:numId w:val="43"/>
        </w:numPr>
        <w:spacing w:after="0" w:line="360" w:lineRule="auto"/>
        <w:ind w:left="360"/>
        <w:jc w:val="both"/>
        <w:rPr>
          <w:rFonts w:ascii="Times New Roman" w:hAnsi="Times New Roman" w:cs="Times New Roman"/>
        </w:rPr>
      </w:pPr>
      <w:r w:rsidRPr="00F03AE2">
        <w:rPr>
          <w:rFonts w:ascii="Times New Roman" w:hAnsi="Times New Roman" w:cs="Times New Roman"/>
        </w:rPr>
        <w:t xml:space="preserve">El desarrollo del sistema SDSI-DTIC permitió automatizar la administración y seguimiento de incidencias en la Escuela Superior Politécnica de Chimborazo para una óptima atención al cliente con el fin de </w:t>
      </w:r>
      <w:r w:rsidR="004271DE" w:rsidRPr="00F03AE2">
        <w:rPr>
          <w:rFonts w:ascii="Times New Roman" w:hAnsi="Times New Roman" w:cs="Times New Roman"/>
        </w:rPr>
        <w:t>menorar los tiempos de trabajo</w:t>
      </w:r>
      <w:r w:rsidR="00D46376" w:rsidRPr="00F03AE2">
        <w:rPr>
          <w:rFonts w:ascii="Times New Roman" w:hAnsi="Times New Roman" w:cs="Times New Roman"/>
        </w:rPr>
        <w:t>.</w:t>
      </w:r>
    </w:p>
    <w:p w14:paraId="2D170CC7" w14:textId="77777777" w:rsidR="002C0685" w:rsidRPr="00F03AE2" w:rsidRDefault="002C0685" w:rsidP="008B3AA5">
      <w:pPr>
        <w:spacing w:after="0" w:line="360" w:lineRule="auto"/>
        <w:rPr>
          <w:rFonts w:ascii="Times New Roman" w:hAnsi="Times New Roman" w:cs="Times New Roman"/>
          <w:b/>
        </w:rPr>
      </w:pPr>
    </w:p>
    <w:p w14:paraId="529C8CC3" w14:textId="77777777" w:rsidR="00344DB0" w:rsidRPr="00F03AE2" w:rsidRDefault="00344DB0" w:rsidP="008B3AA5">
      <w:pPr>
        <w:spacing w:after="0" w:line="360" w:lineRule="auto"/>
        <w:jc w:val="center"/>
        <w:rPr>
          <w:rFonts w:ascii="Times New Roman" w:hAnsi="Times New Roman" w:cs="Times New Roman"/>
          <w:b/>
        </w:rPr>
      </w:pPr>
    </w:p>
    <w:p w14:paraId="6D4E3524" w14:textId="77777777" w:rsidR="00E664E9" w:rsidRPr="00F03AE2" w:rsidRDefault="00E664E9" w:rsidP="008B3AA5">
      <w:pPr>
        <w:spacing w:after="0" w:line="360" w:lineRule="auto"/>
        <w:jc w:val="center"/>
        <w:rPr>
          <w:rFonts w:ascii="Times New Roman" w:hAnsi="Times New Roman" w:cs="Times New Roman"/>
          <w:b/>
        </w:rPr>
      </w:pPr>
    </w:p>
    <w:p w14:paraId="53FB5DE6" w14:textId="77777777" w:rsidR="00E664E9" w:rsidRPr="00F03AE2" w:rsidRDefault="00E664E9" w:rsidP="008B3AA5">
      <w:pPr>
        <w:spacing w:after="0" w:line="360" w:lineRule="auto"/>
        <w:jc w:val="center"/>
        <w:rPr>
          <w:rFonts w:ascii="Times New Roman" w:hAnsi="Times New Roman" w:cs="Times New Roman"/>
          <w:b/>
        </w:rPr>
      </w:pPr>
    </w:p>
    <w:p w14:paraId="784C9237" w14:textId="77777777" w:rsidR="00377D6F" w:rsidRPr="00F03AE2" w:rsidRDefault="00377D6F" w:rsidP="00D3198B">
      <w:pPr>
        <w:pStyle w:val="CAPITULO"/>
        <w:spacing w:before="0" w:line="360" w:lineRule="auto"/>
        <w:jc w:val="left"/>
      </w:pPr>
      <w:bookmarkStart w:id="270" w:name="_Toc425344944"/>
      <w:r w:rsidRPr="00F03AE2">
        <w:t>RECOMENDACIONES</w:t>
      </w:r>
      <w:bookmarkEnd w:id="270"/>
    </w:p>
    <w:p w14:paraId="2C924B1B" w14:textId="77777777" w:rsidR="00F96609" w:rsidRPr="00F03AE2" w:rsidRDefault="00F96609" w:rsidP="00D3198B">
      <w:pPr>
        <w:spacing w:after="0" w:line="360" w:lineRule="auto"/>
        <w:jc w:val="center"/>
        <w:rPr>
          <w:rFonts w:ascii="Times New Roman" w:hAnsi="Times New Roman" w:cs="Times New Roman"/>
          <w:b/>
        </w:rPr>
      </w:pPr>
    </w:p>
    <w:p w14:paraId="3110F2F0" w14:textId="77777777" w:rsidR="008339BB" w:rsidRPr="00F03AE2" w:rsidRDefault="008339BB" w:rsidP="00D3198B">
      <w:pPr>
        <w:spacing w:after="0" w:line="360" w:lineRule="auto"/>
        <w:jc w:val="center"/>
        <w:rPr>
          <w:rFonts w:ascii="Times New Roman" w:hAnsi="Times New Roman" w:cs="Times New Roman"/>
          <w:b/>
        </w:rPr>
      </w:pPr>
    </w:p>
    <w:p w14:paraId="03581FDB" w14:textId="77777777" w:rsidR="0069416D" w:rsidRPr="00F03AE2" w:rsidRDefault="0069416D" w:rsidP="00F53C45">
      <w:pPr>
        <w:pStyle w:val="Prrafodelista"/>
        <w:numPr>
          <w:ilvl w:val="0"/>
          <w:numId w:val="44"/>
        </w:numPr>
        <w:spacing w:after="0" w:line="360" w:lineRule="auto"/>
        <w:ind w:left="360"/>
        <w:jc w:val="both"/>
        <w:rPr>
          <w:rFonts w:ascii="Times New Roman" w:hAnsi="Times New Roman" w:cs="Times New Roman"/>
          <w:b/>
        </w:rPr>
      </w:pPr>
      <w:r w:rsidRPr="00F03AE2">
        <w:rPr>
          <w:rFonts w:ascii="Times New Roman" w:hAnsi="Times New Roman" w:cs="Times New Roman"/>
        </w:rPr>
        <w:t xml:space="preserve">Se recomienda </w:t>
      </w:r>
      <w:r w:rsidR="008C0A8A" w:rsidRPr="00F03AE2">
        <w:rPr>
          <w:rFonts w:ascii="Times New Roman" w:hAnsi="Times New Roman" w:cs="Times New Roman"/>
        </w:rPr>
        <w:t xml:space="preserve">utilizar las convenciones sobre configuración de CakePHP, en base al idioma español para un mejor entendimiento del sistema que se </w:t>
      </w:r>
      <w:r w:rsidR="00FA398B" w:rsidRPr="00F03AE2">
        <w:rPr>
          <w:rFonts w:ascii="Times New Roman" w:hAnsi="Times New Roman" w:cs="Times New Roman"/>
        </w:rPr>
        <w:t>esté</w:t>
      </w:r>
      <w:r w:rsidR="008C0A8A" w:rsidRPr="00F03AE2">
        <w:rPr>
          <w:rFonts w:ascii="Times New Roman" w:hAnsi="Times New Roman" w:cs="Times New Roman"/>
        </w:rPr>
        <w:t xml:space="preserve"> desarrollando.</w:t>
      </w:r>
    </w:p>
    <w:p w14:paraId="66CACE40" w14:textId="77777777" w:rsidR="00FA398B" w:rsidRPr="00F03AE2" w:rsidRDefault="00FA398B" w:rsidP="00D3198B">
      <w:pPr>
        <w:spacing w:after="0" w:line="360" w:lineRule="auto"/>
        <w:jc w:val="both"/>
        <w:rPr>
          <w:rFonts w:ascii="Times New Roman" w:hAnsi="Times New Roman" w:cs="Times New Roman"/>
          <w:b/>
        </w:rPr>
      </w:pPr>
    </w:p>
    <w:p w14:paraId="6D4595DD" w14:textId="186CDC03" w:rsidR="0081485A" w:rsidRPr="00F03AE2" w:rsidRDefault="00FA398B" w:rsidP="006032D5">
      <w:pPr>
        <w:pStyle w:val="Prrafodelista"/>
        <w:numPr>
          <w:ilvl w:val="0"/>
          <w:numId w:val="44"/>
        </w:numPr>
        <w:spacing w:after="0" w:line="360" w:lineRule="auto"/>
        <w:ind w:left="360"/>
        <w:jc w:val="both"/>
        <w:rPr>
          <w:rFonts w:ascii="Times New Roman" w:hAnsi="Times New Roman" w:cs="Times New Roman"/>
          <w:b/>
        </w:rPr>
      </w:pPr>
      <w:r w:rsidRPr="00F03AE2">
        <w:rPr>
          <w:rFonts w:ascii="Times New Roman" w:hAnsi="Times New Roman" w:cs="Times New Roman"/>
        </w:rPr>
        <w:t xml:space="preserve">Debido a las constantes actualizaciones liberadas de CakePHP, se recomienda analizar la posibilidad de migrar el sistema a las </w:t>
      </w:r>
      <w:r w:rsidR="0081485A" w:rsidRPr="00F03AE2">
        <w:rPr>
          <w:rFonts w:ascii="Times New Roman" w:hAnsi="Times New Roman" w:cs="Times New Roman"/>
        </w:rPr>
        <w:t>últimas</w:t>
      </w:r>
      <w:r w:rsidRPr="00F03AE2">
        <w:rPr>
          <w:rFonts w:ascii="Times New Roman" w:hAnsi="Times New Roman" w:cs="Times New Roman"/>
        </w:rPr>
        <w:t xml:space="preserve"> versiones</w:t>
      </w:r>
      <w:r w:rsidR="0081485A" w:rsidRPr="00F03AE2">
        <w:rPr>
          <w:rFonts w:ascii="Times New Roman" w:hAnsi="Times New Roman" w:cs="Times New Roman"/>
        </w:rPr>
        <w:t>, para obtener así una aplicación más estable.</w:t>
      </w:r>
    </w:p>
    <w:p w14:paraId="21932C9C" w14:textId="77777777" w:rsidR="0081485A" w:rsidRPr="00F03AE2" w:rsidRDefault="0081485A" w:rsidP="00E664E9">
      <w:pPr>
        <w:pStyle w:val="Prrafodelista"/>
        <w:spacing w:after="0" w:line="360" w:lineRule="auto"/>
        <w:ind w:left="153"/>
        <w:rPr>
          <w:rFonts w:ascii="Times New Roman" w:hAnsi="Times New Roman" w:cs="Times New Roman"/>
          <w:b/>
        </w:rPr>
      </w:pPr>
    </w:p>
    <w:p w14:paraId="262310C0" w14:textId="76D7BFD3" w:rsidR="0081485A" w:rsidRPr="00F03AE2" w:rsidRDefault="0081485A" w:rsidP="00F53C45">
      <w:pPr>
        <w:pStyle w:val="Prrafodelista"/>
        <w:numPr>
          <w:ilvl w:val="0"/>
          <w:numId w:val="44"/>
        </w:numPr>
        <w:spacing w:after="0" w:line="360" w:lineRule="auto"/>
        <w:ind w:left="360"/>
        <w:jc w:val="both"/>
        <w:rPr>
          <w:rFonts w:ascii="Times New Roman" w:hAnsi="Times New Roman" w:cs="Times New Roman"/>
          <w:b/>
        </w:rPr>
      </w:pPr>
      <w:r w:rsidRPr="00F03AE2">
        <w:rPr>
          <w:rFonts w:ascii="Times New Roman" w:hAnsi="Times New Roman" w:cs="Times New Roman"/>
        </w:rPr>
        <w:t xml:space="preserve">El estudio realizado en esta investigación se centra en la productividad, por lo tanto es recomendable un estudio sobre la </w:t>
      </w:r>
      <w:r w:rsidR="004554BA" w:rsidRPr="00F03AE2">
        <w:rPr>
          <w:rFonts w:ascii="Times New Roman" w:hAnsi="Times New Roman" w:cs="Times New Roman"/>
        </w:rPr>
        <w:t xml:space="preserve">eficiencia, </w:t>
      </w:r>
      <w:r w:rsidRPr="00F03AE2">
        <w:rPr>
          <w:rFonts w:ascii="Times New Roman" w:hAnsi="Times New Roman" w:cs="Times New Roman"/>
        </w:rPr>
        <w:t xml:space="preserve">mantenibilidad y rendimiento que presenta CakePHP para de esta manera </w:t>
      </w:r>
      <w:r w:rsidR="00874F84" w:rsidRPr="00F03AE2">
        <w:rPr>
          <w:rFonts w:ascii="Times New Roman" w:hAnsi="Times New Roman" w:cs="Times New Roman"/>
        </w:rPr>
        <w:t>desarrollar</w:t>
      </w:r>
      <w:r w:rsidRPr="00F03AE2">
        <w:rPr>
          <w:rFonts w:ascii="Times New Roman" w:hAnsi="Times New Roman" w:cs="Times New Roman"/>
        </w:rPr>
        <w:t xml:space="preserve"> aplicaciones web óptimas.</w:t>
      </w:r>
    </w:p>
    <w:p w14:paraId="2A465272" w14:textId="77777777" w:rsidR="00D46376" w:rsidRPr="00F03AE2" w:rsidRDefault="00D46376" w:rsidP="00E664E9">
      <w:pPr>
        <w:pStyle w:val="Prrafodelista"/>
        <w:spacing w:after="0" w:line="360" w:lineRule="auto"/>
        <w:ind w:left="153"/>
        <w:jc w:val="both"/>
        <w:rPr>
          <w:rFonts w:ascii="Times New Roman" w:hAnsi="Times New Roman" w:cs="Times New Roman"/>
          <w:b/>
        </w:rPr>
      </w:pPr>
    </w:p>
    <w:p w14:paraId="66D597D5" w14:textId="77777777" w:rsidR="00D46376" w:rsidRPr="00F03AE2" w:rsidRDefault="00D46376" w:rsidP="00F53C45">
      <w:pPr>
        <w:pStyle w:val="Prrafodelista"/>
        <w:numPr>
          <w:ilvl w:val="0"/>
          <w:numId w:val="44"/>
        </w:numPr>
        <w:spacing w:after="0" w:line="360" w:lineRule="auto"/>
        <w:ind w:left="360"/>
        <w:jc w:val="both"/>
        <w:rPr>
          <w:rFonts w:ascii="Times New Roman" w:hAnsi="Times New Roman" w:cs="Times New Roman"/>
          <w:b/>
        </w:rPr>
      </w:pPr>
      <w:r w:rsidRPr="00F03AE2">
        <w:rPr>
          <w:rFonts w:ascii="Times New Roman" w:hAnsi="Times New Roman" w:cs="Times New Roman"/>
        </w:rPr>
        <w:t>E</w:t>
      </w:r>
      <w:r w:rsidR="00937C99" w:rsidRPr="00F03AE2">
        <w:rPr>
          <w:rFonts w:ascii="Times New Roman" w:hAnsi="Times New Roman" w:cs="Times New Roman"/>
        </w:rPr>
        <w:t xml:space="preserve">l presente </w:t>
      </w:r>
      <w:r w:rsidRPr="00F03AE2">
        <w:rPr>
          <w:rFonts w:ascii="Times New Roman" w:hAnsi="Times New Roman" w:cs="Times New Roman"/>
        </w:rPr>
        <w:t xml:space="preserve">estudio </w:t>
      </w:r>
      <w:r w:rsidR="00937C99" w:rsidRPr="00F03AE2">
        <w:rPr>
          <w:rFonts w:ascii="Times New Roman" w:hAnsi="Times New Roman" w:cs="Times New Roman"/>
        </w:rPr>
        <w:t>comparativo de productividad</w:t>
      </w:r>
      <w:r w:rsidRPr="00F03AE2">
        <w:rPr>
          <w:rFonts w:ascii="Times New Roman" w:hAnsi="Times New Roman" w:cs="Times New Roman"/>
        </w:rPr>
        <w:t xml:space="preserve"> se lo realizo </w:t>
      </w:r>
      <w:r w:rsidR="00937C99" w:rsidRPr="00F03AE2">
        <w:rPr>
          <w:rFonts w:ascii="Times New Roman" w:hAnsi="Times New Roman" w:cs="Times New Roman"/>
        </w:rPr>
        <w:t>utilizando</w:t>
      </w:r>
      <w:r w:rsidRPr="00F03AE2">
        <w:rPr>
          <w:rFonts w:ascii="Times New Roman" w:hAnsi="Times New Roman" w:cs="Times New Roman"/>
        </w:rPr>
        <w:t xml:space="preserve"> líneas de código, se recomienda utilizar otra medida directa </w:t>
      </w:r>
      <w:r w:rsidR="00937C99" w:rsidRPr="00F03AE2">
        <w:rPr>
          <w:rFonts w:ascii="Times New Roman" w:hAnsi="Times New Roman" w:cs="Times New Roman"/>
        </w:rPr>
        <w:t xml:space="preserve">de software </w:t>
      </w:r>
      <w:r w:rsidRPr="00F03AE2">
        <w:rPr>
          <w:rFonts w:ascii="Times New Roman" w:hAnsi="Times New Roman" w:cs="Times New Roman"/>
        </w:rPr>
        <w:t>para la métrica de tamaño</w:t>
      </w:r>
      <w:r w:rsidR="003A442A" w:rsidRPr="00F03AE2">
        <w:rPr>
          <w:rFonts w:ascii="Times New Roman" w:hAnsi="Times New Roman" w:cs="Times New Roman"/>
        </w:rPr>
        <w:t xml:space="preserve"> como número de clases</w:t>
      </w:r>
      <w:r w:rsidRPr="00F03AE2">
        <w:rPr>
          <w:rFonts w:ascii="Times New Roman" w:hAnsi="Times New Roman" w:cs="Times New Roman"/>
        </w:rPr>
        <w:t>.</w:t>
      </w:r>
    </w:p>
    <w:p w14:paraId="3B3A82AD" w14:textId="77777777" w:rsidR="00937C99" w:rsidRPr="00F03AE2" w:rsidRDefault="00937C99" w:rsidP="006032D5">
      <w:pPr>
        <w:spacing w:after="0" w:line="360" w:lineRule="auto"/>
        <w:rPr>
          <w:rFonts w:ascii="Times New Roman" w:hAnsi="Times New Roman" w:cs="Times New Roman"/>
          <w:b/>
        </w:rPr>
      </w:pPr>
    </w:p>
    <w:p w14:paraId="4EB3E76F" w14:textId="77777777" w:rsidR="00937C99" w:rsidRPr="00F03AE2" w:rsidRDefault="00937C99" w:rsidP="00F53C45">
      <w:pPr>
        <w:pStyle w:val="Prrafodelista"/>
        <w:numPr>
          <w:ilvl w:val="0"/>
          <w:numId w:val="44"/>
        </w:numPr>
        <w:spacing w:after="0" w:line="360" w:lineRule="auto"/>
        <w:ind w:left="360"/>
        <w:jc w:val="both"/>
        <w:rPr>
          <w:rFonts w:ascii="Times New Roman" w:hAnsi="Times New Roman" w:cs="Times New Roman"/>
          <w:b/>
        </w:rPr>
      </w:pPr>
      <w:r w:rsidRPr="00F03AE2">
        <w:rPr>
          <w:rFonts w:ascii="Times New Roman" w:hAnsi="Times New Roman" w:cs="Times New Roman"/>
        </w:rPr>
        <w:t>Debido a que se utilizó métricas orientadas al tamaño, se recomienda optar en utilizar las métricas orientadas a la función para la medición de productividad con aplicaciones web con diferentes funcionalidades.</w:t>
      </w:r>
    </w:p>
    <w:p w14:paraId="66C27D31" w14:textId="77777777" w:rsidR="00FA398B" w:rsidRPr="00F03AE2" w:rsidRDefault="00FA398B" w:rsidP="00E664E9">
      <w:pPr>
        <w:spacing w:after="0" w:line="360" w:lineRule="auto"/>
        <w:jc w:val="both"/>
        <w:textAlignment w:val="baseline"/>
        <w:rPr>
          <w:rFonts w:ascii="Times New Roman" w:eastAsia="Times New Roman" w:hAnsi="Times New Roman" w:cs="Times New Roman"/>
          <w:color w:val="000000"/>
          <w:lang w:eastAsia="es-EC"/>
        </w:rPr>
      </w:pPr>
    </w:p>
    <w:p w14:paraId="220F221C" w14:textId="193E7198" w:rsidR="007A3097" w:rsidRPr="00F03AE2" w:rsidRDefault="00FA398B" w:rsidP="00F53C45">
      <w:pPr>
        <w:numPr>
          <w:ilvl w:val="0"/>
          <w:numId w:val="44"/>
        </w:numPr>
        <w:spacing w:after="0" w:line="360" w:lineRule="auto"/>
        <w:ind w:left="360"/>
        <w:jc w:val="both"/>
        <w:textAlignment w:val="baseline"/>
        <w:rPr>
          <w:rFonts w:ascii="Times New Roman" w:eastAsia="Times New Roman" w:hAnsi="Times New Roman" w:cs="Times New Roman"/>
          <w:color w:val="000000"/>
          <w:lang w:eastAsia="es-EC"/>
        </w:rPr>
      </w:pPr>
      <w:r w:rsidRPr="00F03AE2">
        <w:rPr>
          <w:rFonts w:ascii="Times New Roman" w:eastAsia="Times New Roman" w:hAnsi="Times New Roman" w:cs="Times New Roman"/>
          <w:color w:val="000000"/>
          <w:lang w:eastAsia="es-EC"/>
        </w:rPr>
        <w:t>El SDSI-DTIC permite la administración y seguimiento de incidentes a nivel de la aplicación web dentro de la ESPOCH, por lo tanto se recomienda crear la funcionalidad de enviar notificaciones por correo electrónico.</w:t>
      </w:r>
    </w:p>
    <w:p w14:paraId="63C8C708" w14:textId="77777777" w:rsidR="00344DB0" w:rsidRPr="00F03AE2" w:rsidRDefault="00344DB0" w:rsidP="008B3AA5">
      <w:pPr>
        <w:spacing w:after="0" w:line="360" w:lineRule="auto"/>
        <w:jc w:val="both"/>
        <w:textAlignment w:val="baseline"/>
        <w:rPr>
          <w:rFonts w:ascii="Times New Roman" w:eastAsia="Times New Roman" w:hAnsi="Times New Roman" w:cs="Times New Roman"/>
          <w:color w:val="000000"/>
          <w:lang w:eastAsia="es-EC"/>
        </w:rPr>
      </w:pPr>
    </w:p>
    <w:p w14:paraId="474B4D7F" w14:textId="77777777" w:rsidR="00344DB0" w:rsidRPr="00F03AE2" w:rsidRDefault="00344DB0" w:rsidP="008B3AA5">
      <w:pPr>
        <w:spacing w:after="0" w:line="360" w:lineRule="auto"/>
        <w:rPr>
          <w:rFonts w:ascii="Times New Roman" w:eastAsia="Times New Roman" w:hAnsi="Times New Roman" w:cs="Times New Roman"/>
          <w:color w:val="000000"/>
          <w:lang w:eastAsia="es-EC"/>
        </w:rPr>
        <w:sectPr w:rsidR="00344DB0" w:rsidRPr="00F03AE2" w:rsidSect="00A71A01">
          <w:footerReference w:type="first" r:id="rId54"/>
          <w:pgSz w:w="11907" w:h="16839" w:code="9"/>
          <w:pgMar w:top="1418" w:right="1418" w:bottom="1418" w:left="1985" w:header="709" w:footer="1134" w:gutter="0"/>
          <w:pgNumType w:start="1"/>
          <w:cols w:space="708"/>
          <w:docGrid w:linePitch="360"/>
        </w:sectPr>
      </w:pPr>
    </w:p>
    <w:p w14:paraId="01D42B0A" w14:textId="20237447" w:rsidR="00E87C73" w:rsidRPr="00F03AE2" w:rsidRDefault="00E87C73" w:rsidP="008B3AA5">
      <w:pPr>
        <w:spacing w:after="0" w:line="360" w:lineRule="auto"/>
        <w:rPr>
          <w:rFonts w:ascii="Times New Roman" w:hAnsi="Times New Roman" w:cs="Times New Roman"/>
          <w:b/>
        </w:rPr>
      </w:pPr>
      <w:r w:rsidRPr="00F03AE2">
        <w:rPr>
          <w:rFonts w:ascii="Times New Roman" w:hAnsi="Times New Roman" w:cs="Times New Roman"/>
          <w:b/>
        </w:rPr>
        <w:t>GLOSARIO DE TÉRMINOS</w:t>
      </w:r>
    </w:p>
    <w:p w14:paraId="4383C49F" w14:textId="77777777" w:rsidR="00E87C73" w:rsidRPr="00F03AE2" w:rsidRDefault="00E87C73" w:rsidP="008B3AA5">
      <w:pPr>
        <w:spacing w:after="0" w:line="360" w:lineRule="auto"/>
        <w:jc w:val="both"/>
        <w:rPr>
          <w:rFonts w:ascii="Times New Roman" w:hAnsi="Times New Roman" w:cs="Times New Roman"/>
        </w:rPr>
      </w:pPr>
    </w:p>
    <w:p w14:paraId="4E9BFF32" w14:textId="77777777" w:rsidR="00344DB0" w:rsidRPr="00F03AE2" w:rsidRDefault="00344DB0" w:rsidP="008B3AA5">
      <w:pPr>
        <w:spacing w:after="0" w:line="360" w:lineRule="auto"/>
        <w:jc w:val="both"/>
        <w:rPr>
          <w:rFonts w:ascii="Times New Roman" w:hAnsi="Times New Roman" w:cs="Times New Roman"/>
        </w:rPr>
      </w:pP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0"/>
        <w:gridCol w:w="5456"/>
      </w:tblGrid>
      <w:tr w:rsidR="008339BB" w:rsidRPr="00F03AE2" w14:paraId="5DD57EE7" w14:textId="77777777" w:rsidTr="008339BB">
        <w:tc>
          <w:tcPr>
            <w:tcW w:w="2977" w:type="dxa"/>
          </w:tcPr>
          <w:p w14:paraId="5A7EC807"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Aplicación web: </w:t>
            </w:r>
          </w:p>
        </w:tc>
        <w:tc>
          <w:tcPr>
            <w:tcW w:w="5635" w:type="dxa"/>
          </w:tcPr>
          <w:p w14:paraId="4CCC89F6" w14:textId="28459AF8"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Es cualquier aplicación que usa un navegador web como cliente, y se encuentra almacenada en un servidor remoto.</w:t>
            </w:r>
          </w:p>
        </w:tc>
      </w:tr>
      <w:tr w:rsidR="008339BB" w:rsidRPr="00F03AE2" w14:paraId="5D0B3EFB" w14:textId="77777777" w:rsidTr="008339BB">
        <w:trPr>
          <w:trHeight w:val="1059"/>
        </w:trPr>
        <w:tc>
          <w:tcPr>
            <w:tcW w:w="2977" w:type="dxa"/>
          </w:tcPr>
          <w:p w14:paraId="28565241"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Convenciones: </w:t>
            </w:r>
          </w:p>
        </w:tc>
        <w:tc>
          <w:tcPr>
            <w:tcW w:w="5635" w:type="dxa"/>
          </w:tcPr>
          <w:p w14:paraId="129E46B5" w14:textId="77800B5D"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Las convenciones de código se utilizan para mejoran la lectura del software, permitiendo entender código nuevo mucho más rápidamente y más a fondo.</w:t>
            </w:r>
          </w:p>
        </w:tc>
      </w:tr>
      <w:tr w:rsidR="008339BB" w:rsidRPr="00F03AE2" w14:paraId="6224D25F" w14:textId="77777777" w:rsidTr="008339BB">
        <w:trPr>
          <w:trHeight w:val="1907"/>
        </w:trPr>
        <w:tc>
          <w:tcPr>
            <w:tcW w:w="2977" w:type="dxa"/>
          </w:tcPr>
          <w:p w14:paraId="23CA0FCC"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Desarrollador:</w:t>
            </w:r>
            <w:r w:rsidRPr="00F03AE2">
              <w:rPr>
                <w:rFonts w:ascii="Times New Roman" w:hAnsi="Times New Roman" w:cs="Times New Roman"/>
              </w:rPr>
              <w:t xml:space="preserve"> </w:t>
            </w:r>
          </w:p>
        </w:tc>
        <w:tc>
          <w:tcPr>
            <w:tcW w:w="5635" w:type="dxa"/>
          </w:tcPr>
          <w:p w14:paraId="19CCD56F" w14:textId="3F061752"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s un programador que se dedica a uno o más aspectos del proceso de desarrollo de software.</w:t>
            </w:r>
          </w:p>
        </w:tc>
      </w:tr>
      <w:tr w:rsidR="008339BB" w:rsidRPr="00F03AE2" w14:paraId="58478AFA" w14:textId="77777777" w:rsidTr="008339BB">
        <w:trPr>
          <w:trHeight w:val="834"/>
        </w:trPr>
        <w:tc>
          <w:tcPr>
            <w:tcW w:w="2977" w:type="dxa"/>
          </w:tcPr>
          <w:p w14:paraId="052F9EDB"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Esfuerzo:</w:t>
            </w:r>
            <w:r w:rsidRPr="00F03AE2">
              <w:rPr>
                <w:rFonts w:ascii="Times New Roman" w:hAnsi="Times New Roman" w:cs="Times New Roman"/>
              </w:rPr>
              <w:t xml:space="preserve">   </w:t>
            </w:r>
          </w:p>
        </w:tc>
        <w:tc>
          <w:tcPr>
            <w:tcW w:w="5635" w:type="dxa"/>
          </w:tcPr>
          <w:p w14:paraId="0EEDEA70" w14:textId="30251CEA"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mpleo de medios superiores a los normales para conseguir un fin determinado.</w:t>
            </w:r>
          </w:p>
        </w:tc>
      </w:tr>
      <w:tr w:rsidR="008339BB" w:rsidRPr="00F03AE2" w14:paraId="150F747B" w14:textId="77777777" w:rsidTr="008339BB">
        <w:trPr>
          <w:trHeight w:val="1115"/>
        </w:trPr>
        <w:tc>
          <w:tcPr>
            <w:tcW w:w="2977" w:type="dxa"/>
          </w:tcPr>
          <w:p w14:paraId="1A34FEB4"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Framework web: </w:t>
            </w:r>
          </w:p>
        </w:tc>
        <w:tc>
          <w:tcPr>
            <w:tcW w:w="5635" w:type="dxa"/>
          </w:tcPr>
          <w:p w14:paraId="7E1C0C43" w14:textId="7F4422A6"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Es una estructura de software compuesta de componentes personalizables e intercambiables para el desarrollo de una aplicación.</w:t>
            </w:r>
          </w:p>
        </w:tc>
      </w:tr>
      <w:tr w:rsidR="008339BB" w:rsidRPr="00F03AE2" w14:paraId="7D55DB87" w14:textId="77777777" w:rsidTr="008339BB">
        <w:trPr>
          <w:trHeight w:val="1528"/>
        </w:trPr>
        <w:tc>
          <w:tcPr>
            <w:tcW w:w="2977" w:type="dxa"/>
          </w:tcPr>
          <w:p w14:paraId="7731BE03"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Historia técnica:</w:t>
            </w:r>
            <w:r w:rsidRPr="00F03AE2">
              <w:rPr>
                <w:rFonts w:ascii="Times New Roman" w:hAnsi="Times New Roman" w:cs="Times New Roman"/>
              </w:rPr>
              <w:t xml:space="preserve"> </w:t>
            </w:r>
          </w:p>
        </w:tc>
        <w:tc>
          <w:tcPr>
            <w:tcW w:w="5635" w:type="dxa"/>
          </w:tcPr>
          <w:p w14:paraId="4A536BA8" w14:textId="5B2A2BB2"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Son requerimientos no funcionales que deben hacerse pero que no son un entregable ni están directamente relacionadas con ninguna historia específica, y no son de valor inmediato para el Dueño de Producto.</w:t>
            </w:r>
          </w:p>
        </w:tc>
      </w:tr>
      <w:tr w:rsidR="008339BB" w:rsidRPr="00F03AE2" w14:paraId="7BA715B4" w14:textId="77777777" w:rsidTr="008339BB">
        <w:trPr>
          <w:trHeight w:val="842"/>
        </w:trPr>
        <w:tc>
          <w:tcPr>
            <w:tcW w:w="2977" w:type="dxa"/>
          </w:tcPr>
          <w:p w14:paraId="039D99D7"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Historias de usuario:</w:t>
            </w:r>
            <w:r w:rsidRPr="00F03AE2">
              <w:rPr>
                <w:rFonts w:ascii="Times New Roman" w:hAnsi="Times New Roman" w:cs="Times New Roman"/>
              </w:rPr>
              <w:t xml:space="preserve"> </w:t>
            </w:r>
          </w:p>
        </w:tc>
        <w:tc>
          <w:tcPr>
            <w:tcW w:w="5635" w:type="dxa"/>
          </w:tcPr>
          <w:p w14:paraId="5023775D" w14:textId="54DC1D90"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 xml:space="preserve">Una historia de usuario describe una funcionalidad que, por sí misma, aporta valor al usuario. </w:t>
            </w:r>
          </w:p>
        </w:tc>
      </w:tr>
      <w:tr w:rsidR="008339BB" w:rsidRPr="00F03AE2" w14:paraId="05C42DC6" w14:textId="77777777" w:rsidTr="008339BB">
        <w:trPr>
          <w:trHeight w:val="698"/>
        </w:trPr>
        <w:tc>
          <w:tcPr>
            <w:tcW w:w="2977" w:type="dxa"/>
          </w:tcPr>
          <w:p w14:paraId="6E58193C"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Incidente:</w:t>
            </w:r>
            <w:r w:rsidRPr="00F03AE2">
              <w:rPr>
                <w:rFonts w:ascii="Times New Roman" w:hAnsi="Times New Roman" w:cs="Times New Roman"/>
              </w:rPr>
              <w:t xml:space="preserve"> </w:t>
            </w:r>
          </w:p>
        </w:tc>
        <w:tc>
          <w:tcPr>
            <w:tcW w:w="5635" w:type="dxa"/>
          </w:tcPr>
          <w:p w14:paraId="44CCF447" w14:textId="393DCFC0"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 xml:space="preserve">Es aquello que se interpone en el transcurso normal de una situación o de un evento.  </w:t>
            </w:r>
          </w:p>
        </w:tc>
      </w:tr>
      <w:tr w:rsidR="008339BB" w:rsidRPr="00F03AE2" w14:paraId="616855CB" w14:textId="77777777" w:rsidTr="008339BB">
        <w:tc>
          <w:tcPr>
            <w:tcW w:w="2977" w:type="dxa"/>
          </w:tcPr>
          <w:p w14:paraId="1C535B3D" w14:textId="77777777" w:rsidR="008339BB" w:rsidRPr="00F03AE2" w:rsidRDefault="008339BB" w:rsidP="008B3AA5">
            <w:pPr>
              <w:spacing w:line="360" w:lineRule="auto"/>
              <w:rPr>
                <w:rFonts w:ascii="Times New Roman" w:hAnsi="Times New Roman" w:cs="Times New Roman"/>
              </w:rPr>
            </w:pPr>
            <w:r w:rsidRPr="00F03AE2">
              <w:rPr>
                <w:rFonts w:ascii="Times New Roman" w:hAnsi="Times New Roman" w:cs="Times New Roman"/>
                <w:b/>
              </w:rPr>
              <w:t>Internacionalización de software:</w:t>
            </w:r>
            <w:r w:rsidRPr="00F03AE2">
              <w:rPr>
                <w:rFonts w:ascii="Times New Roman" w:hAnsi="Times New Roman" w:cs="Times New Roman"/>
              </w:rPr>
              <w:t xml:space="preserve"> </w:t>
            </w:r>
          </w:p>
        </w:tc>
        <w:tc>
          <w:tcPr>
            <w:tcW w:w="5635" w:type="dxa"/>
          </w:tcPr>
          <w:p w14:paraId="44E0068E" w14:textId="77777777" w:rsidR="008339BB" w:rsidRPr="00F03AE2" w:rsidRDefault="008339BB" w:rsidP="008B3AA5">
            <w:pPr>
              <w:spacing w:line="360" w:lineRule="auto"/>
              <w:rPr>
                <w:rFonts w:ascii="Times New Roman" w:hAnsi="Times New Roman" w:cs="Times New Roman"/>
              </w:rPr>
            </w:pPr>
            <w:r w:rsidRPr="00F03AE2">
              <w:rPr>
                <w:rFonts w:ascii="Times New Roman" w:hAnsi="Times New Roman" w:cs="Times New Roman"/>
              </w:rPr>
              <w:t>A menudo abreviada como i18n, es el proceso de generalización de un producto durante su desarrollo para que pueda admitir varios idiomas y convenciones culturales.</w:t>
            </w:r>
          </w:p>
        </w:tc>
      </w:tr>
      <w:tr w:rsidR="008339BB" w:rsidRPr="00F03AE2" w14:paraId="6671921D" w14:textId="77777777" w:rsidTr="008339BB">
        <w:trPr>
          <w:trHeight w:val="1975"/>
        </w:trPr>
        <w:tc>
          <w:tcPr>
            <w:tcW w:w="2977" w:type="dxa"/>
          </w:tcPr>
          <w:p w14:paraId="7AB02F46"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Metodología ágil: </w:t>
            </w:r>
          </w:p>
        </w:tc>
        <w:tc>
          <w:tcPr>
            <w:tcW w:w="5635" w:type="dxa"/>
          </w:tcPr>
          <w:p w14:paraId="54128B29" w14:textId="69D293F2"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Son una serie de técnicas para la gestión de proyectos que permiten incorporar cambios con rapidez en el desarrollo de software y que han surgido como contraposición a los métodos tradicionales de gestión como el de cascada.</w:t>
            </w:r>
          </w:p>
        </w:tc>
      </w:tr>
      <w:tr w:rsidR="008339BB" w:rsidRPr="00F03AE2" w14:paraId="4BCC197D" w14:textId="77777777" w:rsidTr="008339BB">
        <w:trPr>
          <w:trHeight w:val="1975"/>
        </w:trPr>
        <w:tc>
          <w:tcPr>
            <w:tcW w:w="2977" w:type="dxa"/>
          </w:tcPr>
          <w:p w14:paraId="2CF76D8D"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Métricas de software: </w:t>
            </w:r>
          </w:p>
        </w:tc>
        <w:tc>
          <w:tcPr>
            <w:tcW w:w="5635" w:type="dxa"/>
          </w:tcPr>
          <w:p w14:paraId="2B3282AE" w14:textId="5974B19D"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 xml:space="preserve">Es cualquier medida o conjunto de medidas destinadas a conocer o estimar el tamaño u otra propiedad de un software o un sistema de información, generalmente para realizar comparativas o para la planificación de proyectos de desarrollo. </w:t>
            </w:r>
          </w:p>
        </w:tc>
      </w:tr>
      <w:tr w:rsidR="008339BB" w:rsidRPr="00F03AE2" w14:paraId="00D8F674" w14:textId="77777777" w:rsidTr="008339BB">
        <w:trPr>
          <w:trHeight w:val="1131"/>
        </w:trPr>
        <w:tc>
          <w:tcPr>
            <w:tcW w:w="2977" w:type="dxa"/>
          </w:tcPr>
          <w:p w14:paraId="161E259A"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Patrón de diseño:</w:t>
            </w:r>
            <w:r w:rsidRPr="00F03AE2">
              <w:rPr>
                <w:rFonts w:ascii="Times New Roman" w:hAnsi="Times New Roman" w:cs="Times New Roman"/>
              </w:rPr>
              <w:t xml:space="preserve"> </w:t>
            </w:r>
          </w:p>
        </w:tc>
        <w:tc>
          <w:tcPr>
            <w:tcW w:w="5635" w:type="dxa"/>
          </w:tcPr>
          <w:p w14:paraId="1D9539D9" w14:textId="75B30A8C"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s una solución a un problema de diseño en el desarrollo de software y otros ámbitos referentes al diseño de interacción o interfaces.</w:t>
            </w:r>
          </w:p>
        </w:tc>
      </w:tr>
      <w:tr w:rsidR="008339BB" w:rsidRPr="00F03AE2" w14:paraId="6ADFDA0E" w14:textId="77777777" w:rsidTr="008339BB">
        <w:trPr>
          <w:trHeight w:val="681"/>
        </w:trPr>
        <w:tc>
          <w:tcPr>
            <w:tcW w:w="2977" w:type="dxa"/>
          </w:tcPr>
          <w:p w14:paraId="7CA8B452"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Productividad económica:</w:t>
            </w:r>
            <w:r w:rsidRPr="00F03AE2">
              <w:rPr>
                <w:rFonts w:ascii="Times New Roman" w:hAnsi="Times New Roman" w:cs="Times New Roman"/>
              </w:rPr>
              <w:t xml:space="preserve"> </w:t>
            </w:r>
          </w:p>
        </w:tc>
        <w:tc>
          <w:tcPr>
            <w:tcW w:w="5635" w:type="dxa"/>
          </w:tcPr>
          <w:p w14:paraId="6F1A9C02" w14:textId="4E694524"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s la relación del valor del producto producido con los costos de los recursos utilizados.</w:t>
            </w:r>
          </w:p>
        </w:tc>
      </w:tr>
      <w:tr w:rsidR="008339BB" w:rsidRPr="00F03AE2" w14:paraId="4CF35E57" w14:textId="77777777" w:rsidTr="008339BB">
        <w:trPr>
          <w:trHeight w:val="762"/>
        </w:trPr>
        <w:tc>
          <w:tcPr>
            <w:tcW w:w="2977" w:type="dxa"/>
          </w:tcPr>
          <w:p w14:paraId="29CE6913"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Productividad física:</w:t>
            </w:r>
            <w:r w:rsidRPr="00F03AE2">
              <w:rPr>
                <w:rFonts w:ascii="Times New Roman" w:hAnsi="Times New Roman" w:cs="Times New Roman"/>
              </w:rPr>
              <w:t xml:space="preserve"> </w:t>
            </w:r>
          </w:p>
        </w:tc>
        <w:tc>
          <w:tcPr>
            <w:tcW w:w="5635" w:type="dxa"/>
          </w:tcPr>
          <w:p w14:paraId="6EA1B6EC" w14:textId="06F705B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s la cantidad de producto que se puede obtener de una unidad de ese factor de producción en una unidad de tiempo.</w:t>
            </w:r>
          </w:p>
        </w:tc>
      </w:tr>
      <w:tr w:rsidR="008339BB" w:rsidRPr="00F03AE2" w14:paraId="3EF8A5AC" w14:textId="77777777" w:rsidTr="008339BB">
        <w:trPr>
          <w:trHeight w:val="702"/>
        </w:trPr>
        <w:tc>
          <w:tcPr>
            <w:tcW w:w="2977" w:type="dxa"/>
          </w:tcPr>
          <w:p w14:paraId="25CDBEE2"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Productividad funcional:</w:t>
            </w:r>
            <w:r w:rsidRPr="00F03AE2">
              <w:rPr>
                <w:rFonts w:ascii="Times New Roman" w:hAnsi="Times New Roman" w:cs="Times New Roman"/>
              </w:rPr>
              <w:t xml:space="preserve"> </w:t>
            </w:r>
          </w:p>
        </w:tc>
        <w:tc>
          <w:tcPr>
            <w:tcW w:w="5635" w:type="dxa"/>
          </w:tcPr>
          <w:p w14:paraId="6120B625" w14:textId="6ED5A02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Es la relación de la cantidad de funcionalidad entregada con el esfuerzo invertido.</w:t>
            </w:r>
          </w:p>
        </w:tc>
      </w:tr>
      <w:tr w:rsidR="008339BB" w:rsidRPr="00F03AE2" w14:paraId="7F5EE12B" w14:textId="77777777" w:rsidTr="008339BB">
        <w:trPr>
          <w:trHeight w:val="643"/>
        </w:trPr>
        <w:tc>
          <w:tcPr>
            <w:tcW w:w="2977" w:type="dxa"/>
          </w:tcPr>
          <w:p w14:paraId="356B9AD9"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Refactorización código</w:t>
            </w:r>
            <w:r w:rsidRPr="00F03AE2">
              <w:rPr>
                <w:rFonts w:ascii="Times New Roman" w:hAnsi="Times New Roman" w:cs="Times New Roman"/>
              </w:rPr>
              <w:t xml:space="preserve">: </w:t>
            </w:r>
          </w:p>
        </w:tc>
        <w:tc>
          <w:tcPr>
            <w:tcW w:w="5635" w:type="dxa"/>
          </w:tcPr>
          <w:p w14:paraId="7C2054B7" w14:textId="2107E745"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Consiste en tomar código ya existente y mejorarlo. De esta manera el código será más legible.</w:t>
            </w:r>
          </w:p>
        </w:tc>
      </w:tr>
      <w:tr w:rsidR="008339BB" w:rsidRPr="00F03AE2" w14:paraId="42B780EF" w14:textId="77777777" w:rsidTr="008339BB">
        <w:trPr>
          <w:trHeight w:val="1150"/>
        </w:trPr>
        <w:tc>
          <w:tcPr>
            <w:tcW w:w="2977" w:type="dxa"/>
          </w:tcPr>
          <w:p w14:paraId="37485AF3" w14:textId="77777777"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b/>
              </w:rPr>
              <w:t>Requerimiento de software:</w:t>
            </w:r>
            <w:r w:rsidRPr="00F03AE2">
              <w:rPr>
                <w:rFonts w:ascii="Times New Roman" w:hAnsi="Times New Roman" w:cs="Times New Roman"/>
              </w:rPr>
              <w:t xml:space="preserve"> </w:t>
            </w:r>
          </w:p>
        </w:tc>
        <w:tc>
          <w:tcPr>
            <w:tcW w:w="5635" w:type="dxa"/>
          </w:tcPr>
          <w:p w14:paraId="6DD5EB79" w14:textId="6D8D0469" w:rsidR="008339BB" w:rsidRPr="00F03AE2" w:rsidRDefault="008339BB" w:rsidP="008B3AA5">
            <w:pPr>
              <w:spacing w:line="360" w:lineRule="auto"/>
              <w:jc w:val="both"/>
              <w:rPr>
                <w:rFonts w:ascii="Times New Roman" w:hAnsi="Times New Roman" w:cs="Times New Roman"/>
              </w:rPr>
            </w:pPr>
            <w:r w:rsidRPr="00F03AE2">
              <w:rPr>
                <w:rFonts w:ascii="Times New Roman" w:hAnsi="Times New Roman" w:cs="Times New Roman"/>
              </w:rPr>
              <w:t>Son las características que debe tener el software instalado en una computadora para poder soportar y/o ejecutar una aplicación o un dispositivo específicos.</w:t>
            </w:r>
          </w:p>
        </w:tc>
      </w:tr>
      <w:tr w:rsidR="008339BB" w:rsidRPr="00F03AE2" w14:paraId="1DBEB4DD" w14:textId="77777777" w:rsidTr="008339BB">
        <w:trPr>
          <w:trHeight w:val="1407"/>
        </w:trPr>
        <w:tc>
          <w:tcPr>
            <w:tcW w:w="2977" w:type="dxa"/>
          </w:tcPr>
          <w:p w14:paraId="6AD9BA10" w14:textId="77777777" w:rsidR="008339BB" w:rsidRPr="00F03AE2" w:rsidRDefault="008339BB" w:rsidP="008B3AA5">
            <w:pPr>
              <w:spacing w:line="360" w:lineRule="auto"/>
              <w:rPr>
                <w:rFonts w:ascii="Times New Roman" w:hAnsi="Times New Roman" w:cs="Times New Roman"/>
                <w:b/>
              </w:rPr>
            </w:pPr>
            <w:r w:rsidRPr="00F03AE2">
              <w:rPr>
                <w:rFonts w:ascii="Times New Roman" w:hAnsi="Times New Roman" w:cs="Times New Roman"/>
                <w:b/>
              </w:rPr>
              <w:t xml:space="preserve">Reutilización de código: </w:t>
            </w:r>
          </w:p>
        </w:tc>
        <w:tc>
          <w:tcPr>
            <w:tcW w:w="5635" w:type="dxa"/>
          </w:tcPr>
          <w:p w14:paraId="3DC3DB3E" w14:textId="6613A3EB" w:rsidR="008339BB" w:rsidRPr="00F03AE2" w:rsidRDefault="008339BB" w:rsidP="008B3AA5">
            <w:pPr>
              <w:spacing w:line="360" w:lineRule="auto"/>
              <w:rPr>
                <w:rFonts w:ascii="Times New Roman" w:hAnsi="Times New Roman" w:cs="Times New Roman"/>
                <w:b/>
              </w:rPr>
            </w:pPr>
            <w:r w:rsidRPr="00F03AE2">
              <w:rPr>
                <w:rFonts w:ascii="Times New Roman" w:hAnsi="Times New Roman" w:cs="Times New Roman"/>
              </w:rPr>
              <w:t>La reutilización de código se refiere al comportamiento y a las técnicas que garantizan que una parte o la totalidad de un programa informático existente se puedan emplear en la construcción de otro programa.</w:t>
            </w:r>
          </w:p>
        </w:tc>
      </w:tr>
      <w:tr w:rsidR="008339BB" w:rsidRPr="00F03AE2" w14:paraId="6E1E1F90" w14:textId="77777777" w:rsidTr="008339BB">
        <w:trPr>
          <w:trHeight w:val="1146"/>
        </w:trPr>
        <w:tc>
          <w:tcPr>
            <w:tcW w:w="2977" w:type="dxa"/>
          </w:tcPr>
          <w:p w14:paraId="79DFFC00" w14:textId="77777777"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b/>
              </w:rPr>
              <w:t xml:space="preserve">Tickets: </w:t>
            </w:r>
          </w:p>
        </w:tc>
        <w:tc>
          <w:tcPr>
            <w:tcW w:w="5635" w:type="dxa"/>
          </w:tcPr>
          <w:p w14:paraId="20D3883C" w14:textId="73156171" w:rsidR="008339BB" w:rsidRPr="00F03AE2" w:rsidRDefault="008339BB" w:rsidP="008B3AA5">
            <w:pPr>
              <w:spacing w:line="360" w:lineRule="auto"/>
              <w:jc w:val="both"/>
              <w:rPr>
                <w:rFonts w:ascii="Times New Roman" w:hAnsi="Times New Roman" w:cs="Times New Roman"/>
                <w:b/>
              </w:rPr>
            </w:pPr>
            <w:r w:rsidRPr="00F03AE2">
              <w:rPr>
                <w:rFonts w:ascii="Times New Roman" w:hAnsi="Times New Roman" w:cs="Times New Roman"/>
              </w:rPr>
              <w:t>Es el resguardo que contiene datos que acreditan ciertos derechos, en la mayoría de los casos obtenidos mediante un pago o servicio.</w:t>
            </w:r>
          </w:p>
        </w:tc>
      </w:tr>
    </w:tbl>
    <w:p w14:paraId="446C3E87" w14:textId="77777777" w:rsidR="00E87C73" w:rsidRPr="00F03AE2" w:rsidRDefault="00E87C73" w:rsidP="008B3AA5">
      <w:pPr>
        <w:spacing w:after="0" w:line="360" w:lineRule="auto"/>
        <w:jc w:val="both"/>
        <w:rPr>
          <w:rFonts w:ascii="Times New Roman" w:hAnsi="Times New Roman" w:cs="Times New Roman"/>
        </w:rPr>
      </w:pPr>
    </w:p>
    <w:p w14:paraId="07A7A18E" w14:textId="77777777" w:rsidR="00F96609" w:rsidRPr="00F03AE2" w:rsidRDefault="00F96609" w:rsidP="008B3AA5">
      <w:pPr>
        <w:spacing w:after="0" w:line="360" w:lineRule="auto"/>
        <w:jc w:val="both"/>
        <w:rPr>
          <w:rFonts w:ascii="Times New Roman" w:hAnsi="Times New Roman" w:cs="Times New Roman"/>
        </w:rPr>
      </w:pPr>
    </w:p>
    <w:p w14:paraId="44ED7643" w14:textId="77777777" w:rsidR="00F96609" w:rsidRPr="00F03AE2" w:rsidRDefault="00F96609" w:rsidP="008B3AA5">
      <w:pPr>
        <w:spacing w:after="0" w:line="360" w:lineRule="auto"/>
        <w:rPr>
          <w:rFonts w:ascii="Times New Roman" w:hAnsi="Times New Roman" w:cs="Times New Roman"/>
        </w:rPr>
      </w:pPr>
    </w:p>
    <w:p w14:paraId="5341B40F" w14:textId="77777777" w:rsidR="00BB5FCD" w:rsidRPr="00F03AE2" w:rsidRDefault="00BB5FCD" w:rsidP="008B3AA5">
      <w:pPr>
        <w:spacing w:after="0" w:line="360" w:lineRule="auto"/>
        <w:jc w:val="both"/>
        <w:rPr>
          <w:rFonts w:ascii="Times New Roman" w:hAnsi="Times New Roman" w:cs="Times New Roman"/>
          <w:sz w:val="24"/>
          <w:szCs w:val="24"/>
        </w:rPr>
      </w:pPr>
    </w:p>
    <w:p w14:paraId="1AA58F0D" w14:textId="77777777" w:rsidR="00BB5FCD" w:rsidRPr="00F03AE2" w:rsidRDefault="00BB5FCD" w:rsidP="008B3AA5">
      <w:pPr>
        <w:spacing w:after="0" w:line="360" w:lineRule="auto"/>
        <w:jc w:val="both"/>
        <w:rPr>
          <w:rFonts w:ascii="Times New Roman" w:hAnsi="Times New Roman" w:cs="Times New Roman"/>
          <w:sz w:val="24"/>
          <w:szCs w:val="24"/>
        </w:rPr>
      </w:pPr>
    </w:p>
    <w:p w14:paraId="5C6D92E7" w14:textId="77777777" w:rsidR="00BB5FCD" w:rsidRPr="00F03AE2" w:rsidRDefault="00BB5FCD" w:rsidP="008B3AA5">
      <w:pPr>
        <w:spacing w:after="0" w:line="360" w:lineRule="auto"/>
        <w:jc w:val="both"/>
        <w:rPr>
          <w:rFonts w:ascii="Times New Roman" w:hAnsi="Times New Roman" w:cs="Times New Roman"/>
          <w:sz w:val="24"/>
          <w:szCs w:val="24"/>
        </w:rPr>
      </w:pPr>
    </w:p>
    <w:p w14:paraId="72A9960F" w14:textId="77777777" w:rsidR="00BB5FCD" w:rsidRDefault="00BB5FCD" w:rsidP="008B3AA5">
      <w:pPr>
        <w:spacing w:after="0" w:line="480" w:lineRule="auto"/>
        <w:jc w:val="center"/>
        <w:rPr>
          <w:rFonts w:ascii="Times New Roman" w:hAnsi="Times New Roman" w:cs="Times New Roman"/>
          <w:b/>
          <w:sz w:val="24"/>
          <w:szCs w:val="24"/>
        </w:rPr>
      </w:pPr>
    </w:p>
    <w:p w14:paraId="4A82F554" w14:textId="77777777" w:rsidR="00EF092A" w:rsidRPr="00F03AE2" w:rsidRDefault="00EF092A" w:rsidP="008B3AA5">
      <w:pPr>
        <w:spacing w:after="0" w:line="480" w:lineRule="auto"/>
        <w:jc w:val="center"/>
        <w:rPr>
          <w:rFonts w:ascii="Times New Roman" w:hAnsi="Times New Roman" w:cs="Times New Roman"/>
          <w:b/>
          <w:sz w:val="24"/>
          <w:szCs w:val="24"/>
        </w:rPr>
      </w:pPr>
    </w:p>
    <w:p w14:paraId="6EEEBE19" w14:textId="77777777" w:rsidR="00BB5FCD" w:rsidRPr="00F03AE2" w:rsidRDefault="00BB5FCD" w:rsidP="008B3AA5">
      <w:pPr>
        <w:spacing w:after="0" w:line="480" w:lineRule="auto"/>
        <w:jc w:val="center"/>
        <w:rPr>
          <w:rFonts w:ascii="Times New Roman" w:hAnsi="Times New Roman" w:cs="Times New Roman"/>
          <w:b/>
          <w:sz w:val="24"/>
          <w:szCs w:val="24"/>
        </w:rPr>
      </w:pPr>
    </w:p>
    <w:p w14:paraId="308A4CA0" w14:textId="77777777" w:rsidR="00EF092A" w:rsidRPr="00F03AE2" w:rsidRDefault="00EF092A" w:rsidP="00EF092A">
      <w:pPr>
        <w:spacing w:after="0" w:line="360" w:lineRule="auto"/>
        <w:rPr>
          <w:rFonts w:ascii="Times New Roman" w:hAnsi="Times New Roman" w:cs="Times New Roman"/>
          <w:b/>
        </w:rPr>
      </w:pPr>
      <w:r w:rsidRPr="00F03AE2">
        <w:rPr>
          <w:rFonts w:ascii="Times New Roman" w:hAnsi="Times New Roman" w:cs="Times New Roman"/>
          <w:b/>
        </w:rPr>
        <w:t>BIBLIOGRAFÍA</w:t>
      </w:r>
    </w:p>
    <w:p w14:paraId="44AA512B" w14:textId="77777777" w:rsidR="00EF092A" w:rsidRPr="00D45216" w:rsidRDefault="00EF092A" w:rsidP="00D45216">
      <w:pPr>
        <w:pStyle w:val="Bibliografa"/>
        <w:spacing w:line="360" w:lineRule="auto"/>
        <w:rPr>
          <w:rFonts w:ascii="Times New Roman" w:hAnsi="Times New Roman" w:cs="Times New Roman"/>
        </w:rPr>
      </w:pPr>
      <w:r w:rsidRPr="00D45216">
        <w:rPr>
          <w:rFonts w:ascii="Times New Roman" w:hAnsi="Times New Roman" w:cs="Times New Roman"/>
          <w:b/>
        </w:rPr>
        <w:fldChar w:fldCharType="begin"/>
      </w:r>
      <w:r w:rsidRPr="00D45216">
        <w:rPr>
          <w:rFonts w:ascii="Times New Roman" w:hAnsi="Times New Roman" w:cs="Times New Roman"/>
          <w:b/>
        </w:rPr>
        <w:instrText xml:space="preserve"> ADDIN ZOTERO_BIBL {"custom":[]} CSL_BIBLIOGRAPHY </w:instrText>
      </w:r>
      <w:r w:rsidRPr="00D45216">
        <w:rPr>
          <w:rFonts w:ascii="Times New Roman" w:hAnsi="Times New Roman" w:cs="Times New Roman"/>
          <w:b/>
        </w:rPr>
        <w:fldChar w:fldCharType="separate"/>
      </w:r>
    </w:p>
    <w:p w14:paraId="1DEC1BC7" w14:textId="0FE9AD97" w:rsidR="00AC24A5" w:rsidRPr="00D45216" w:rsidRDefault="006236F8" w:rsidP="00AC24A5">
      <w:pPr>
        <w:tabs>
          <w:tab w:val="left" w:pos="1402"/>
        </w:tabs>
        <w:spacing w:after="0" w:line="360" w:lineRule="auto"/>
        <w:rPr>
          <w:rFonts w:ascii="Times New Roman" w:hAnsi="Times New Roman" w:cs="Times New Roman"/>
        </w:rPr>
      </w:pPr>
      <w:r>
        <w:rPr>
          <w:rFonts w:ascii="Times New Roman" w:hAnsi="Times New Roman" w:cs="Times New Roman"/>
        </w:rPr>
        <w:t>[1]</w:t>
      </w:r>
      <w:r>
        <w:rPr>
          <w:rFonts w:ascii="Times New Roman" w:hAnsi="Times New Roman" w:cs="Times New Roman"/>
          <w:i/>
        </w:rPr>
        <w:t xml:space="preserve">        </w:t>
      </w:r>
      <w:r w:rsidR="00AC24A5" w:rsidRPr="00D45216">
        <w:rPr>
          <w:rFonts w:ascii="Times New Roman" w:hAnsi="Times New Roman" w:cs="Times New Roman"/>
          <w:i/>
        </w:rPr>
        <w:t xml:space="preserve">¿Cuál es la definición de PHP?, </w:t>
      </w:r>
      <w:r w:rsidR="00AC24A5" w:rsidRPr="00D45216">
        <w:rPr>
          <w:rFonts w:ascii="Times New Roman" w:hAnsi="Times New Roman" w:cs="Times New Roman"/>
        </w:rPr>
        <w:t xml:space="preserve">[en línea], s.f, [Consulta 07 de Julio 2015] </w:t>
      </w:r>
    </w:p>
    <w:p w14:paraId="05F268A1" w14:textId="77777777" w:rsidR="00AC24A5" w:rsidRPr="00D45216" w:rsidRDefault="00AC24A5" w:rsidP="00AC24A5">
      <w:pPr>
        <w:tabs>
          <w:tab w:val="left" w:pos="1402"/>
        </w:tabs>
        <w:spacing w:after="0" w:line="360" w:lineRule="auto"/>
        <w:rPr>
          <w:rFonts w:ascii="Times New Roman" w:hAnsi="Times New Roman" w:cs="Times New Roman"/>
        </w:rPr>
      </w:pPr>
      <w:r w:rsidRPr="00D45216">
        <w:rPr>
          <w:rFonts w:ascii="Times New Roman" w:hAnsi="Times New Roman" w:cs="Times New Roman"/>
        </w:rPr>
        <w:t xml:space="preserve">             Disponible en:</w:t>
      </w:r>
      <w:hyperlink r:id="rId55" w:history="1">
        <w:r w:rsidRPr="00D45216">
          <w:rPr>
            <w:rStyle w:val="Hipervnculo"/>
            <w:rFonts w:ascii="Times New Roman" w:hAnsi="Times New Roman" w:cs="Times New Roman"/>
          </w:rPr>
          <w:t xml:space="preserve"> http://www.alegsa.com.ar/Dic/php.php</w:t>
        </w:r>
      </w:hyperlink>
    </w:p>
    <w:p w14:paraId="3FA498F8" w14:textId="77777777" w:rsidR="00AC24A5" w:rsidRPr="00D45216" w:rsidRDefault="00AC24A5" w:rsidP="00AC24A5">
      <w:pPr>
        <w:spacing w:after="0" w:line="360" w:lineRule="auto"/>
        <w:ind w:left="12" w:firstLine="696"/>
        <w:rPr>
          <w:rFonts w:ascii="Times New Roman" w:hAnsi="Times New Roman" w:cs="Times New Roman"/>
        </w:rPr>
      </w:pPr>
    </w:p>
    <w:p w14:paraId="288D2994" w14:textId="6D506ACA"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2]</w:t>
      </w:r>
      <w:r w:rsidR="00AC24A5" w:rsidRPr="00D45216">
        <w:rPr>
          <w:rFonts w:ascii="Times New Roman" w:hAnsi="Times New Roman" w:cs="Times New Roman"/>
        </w:rPr>
        <w:tab/>
      </w:r>
      <w:r w:rsidR="00AC24A5" w:rsidRPr="00D45216">
        <w:rPr>
          <w:rFonts w:ascii="Times New Roman" w:hAnsi="Times New Roman" w:cs="Times New Roman"/>
          <w:i/>
        </w:rPr>
        <w:t>¿Deberías usar un framework para tu proyecto en Internet?</w:t>
      </w:r>
      <w:r w:rsidR="00AC24A5" w:rsidRPr="00D45216">
        <w:rPr>
          <w:rFonts w:ascii="Times New Roman" w:hAnsi="Times New Roman" w:cs="Times New Roman"/>
        </w:rPr>
        <w:t xml:space="preserve"> , [en línea], s.f, [Consulta 01 de Junio 2014]  Disponible en: </w:t>
      </w:r>
      <w:hyperlink r:id="rId56" w:history="1">
        <w:r w:rsidR="00AC24A5" w:rsidRPr="00D45216">
          <w:rPr>
            <w:rStyle w:val="Hipervnculo"/>
            <w:rFonts w:ascii="Times New Roman" w:hAnsi="Times New Roman" w:cs="Times New Roman"/>
          </w:rPr>
          <w:t>http://www.emprenderalia.com/deberias-usar-un-framework-para-tu-proyecto-web/</w:t>
        </w:r>
      </w:hyperlink>
    </w:p>
    <w:p w14:paraId="4A80D12E" w14:textId="77777777" w:rsidR="00AC24A5" w:rsidRPr="00D45216" w:rsidRDefault="00AC24A5" w:rsidP="00AC24A5">
      <w:pPr>
        <w:spacing w:after="0" w:line="360" w:lineRule="auto"/>
        <w:rPr>
          <w:rFonts w:ascii="Times New Roman" w:hAnsi="Times New Roman" w:cs="Times New Roman"/>
        </w:rPr>
      </w:pPr>
      <w:r w:rsidRPr="00D45216">
        <w:rPr>
          <w:rFonts w:ascii="Times New Roman" w:hAnsi="Times New Roman" w:cs="Times New Roman"/>
        </w:rPr>
        <w:tab/>
      </w:r>
    </w:p>
    <w:p w14:paraId="4AE5B750" w14:textId="37DFC0FE"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3]</w:t>
      </w:r>
      <w:r w:rsidR="00AC24A5" w:rsidRPr="00D45216">
        <w:rPr>
          <w:rFonts w:ascii="Times New Roman" w:hAnsi="Times New Roman" w:cs="Times New Roman"/>
        </w:rPr>
        <w:tab/>
      </w:r>
      <w:r w:rsidR="00AC24A5" w:rsidRPr="00D45216">
        <w:rPr>
          <w:rFonts w:ascii="Times New Roman" w:hAnsi="Times New Roman" w:cs="Times New Roman"/>
          <w:i/>
        </w:rPr>
        <w:t xml:space="preserve">¿Qué es JSP?, </w:t>
      </w:r>
      <w:r w:rsidR="00AC24A5" w:rsidRPr="00D45216">
        <w:rPr>
          <w:rFonts w:ascii="Times New Roman" w:hAnsi="Times New Roman" w:cs="Times New Roman"/>
        </w:rPr>
        <w:t>[en línea], s.f,  Disponible en:</w:t>
      </w:r>
    </w:p>
    <w:p w14:paraId="69B65D97" w14:textId="77777777" w:rsidR="00AC24A5" w:rsidRPr="00D45216" w:rsidRDefault="00AC24A5" w:rsidP="00AC24A5">
      <w:pPr>
        <w:pStyle w:val="Bibliografa"/>
        <w:spacing w:line="360" w:lineRule="auto"/>
        <w:ind w:hanging="12"/>
        <w:rPr>
          <w:rFonts w:ascii="Times New Roman" w:hAnsi="Times New Roman" w:cs="Times New Roman"/>
        </w:rPr>
      </w:pPr>
      <w:r w:rsidRPr="00D45216">
        <w:rPr>
          <w:rFonts w:ascii="Times New Roman" w:hAnsi="Times New Roman" w:cs="Times New Roman"/>
        </w:rPr>
        <w:t>http://www.oocities.org/es/rojasalazar02/ads/T2.html</w:t>
      </w:r>
    </w:p>
    <w:p w14:paraId="1431486B" w14:textId="77777777" w:rsidR="00AC24A5" w:rsidRPr="00D45216" w:rsidRDefault="00AC24A5" w:rsidP="00AC24A5">
      <w:pPr>
        <w:spacing w:after="0" w:line="360" w:lineRule="auto"/>
        <w:ind w:left="708"/>
        <w:rPr>
          <w:rFonts w:ascii="Times New Roman" w:hAnsi="Times New Roman" w:cs="Times New Roman"/>
        </w:rPr>
      </w:pPr>
      <w:r w:rsidRPr="00D45216">
        <w:rPr>
          <w:rFonts w:ascii="Times New Roman" w:hAnsi="Times New Roman" w:cs="Times New Roman"/>
        </w:rPr>
        <w:t>[Consulta 04 de Agosto 2014]</w:t>
      </w:r>
    </w:p>
    <w:p w14:paraId="41B3ED30" w14:textId="77777777" w:rsidR="00AC24A5" w:rsidRPr="00D45216" w:rsidRDefault="00AC24A5" w:rsidP="00AC24A5">
      <w:pPr>
        <w:spacing w:after="0" w:line="360" w:lineRule="auto"/>
        <w:ind w:left="708"/>
        <w:rPr>
          <w:rFonts w:ascii="Times New Roman" w:hAnsi="Times New Roman" w:cs="Times New Roman"/>
        </w:rPr>
      </w:pPr>
    </w:p>
    <w:p w14:paraId="2E9F2CBF" w14:textId="0E8A9953"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4]</w:t>
      </w:r>
      <w:r w:rsidR="00AC24A5" w:rsidRPr="00D45216">
        <w:rPr>
          <w:rFonts w:ascii="Times New Roman" w:hAnsi="Times New Roman" w:cs="Times New Roman"/>
        </w:rPr>
        <w:tab/>
      </w:r>
      <w:r w:rsidR="00AC24A5" w:rsidRPr="00D45216">
        <w:rPr>
          <w:rFonts w:ascii="Times New Roman" w:hAnsi="Times New Roman" w:cs="Times New Roman"/>
          <w:i/>
        </w:rPr>
        <w:t>A Guide to Using Eloquent ORM in Laravel</w:t>
      </w:r>
      <w:r w:rsidR="00AC24A5" w:rsidRPr="00D45216">
        <w:rPr>
          <w:rFonts w:ascii="Times New Roman" w:hAnsi="Times New Roman" w:cs="Times New Roman"/>
        </w:rPr>
        <w:t>, [en línea], s.f, [Consulta 15 de Agosto 2014]  Disponible en:</w:t>
      </w:r>
    </w:p>
    <w:p w14:paraId="2B845ADA" w14:textId="77777777" w:rsidR="00AC24A5" w:rsidRPr="00B6479E" w:rsidRDefault="00856519" w:rsidP="00AC24A5">
      <w:pPr>
        <w:pStyle w:val="Bibliografa"/>
        <w:spacing w:line="360" w:lineRule="auto"/>
        <w:ind w:hanging="12"/>
        <w:rPr>
          <w:rFonts w:ascii="Times New Roman" w:hAnsi="Times New Roman" w:cs="Times New Roman"/>
        </w:rPr>
      </w:pPr>
      <w:hyperlink r:id="rId57" w:history="1">
        <w:r w:rsidR="00AC24A5" w:rsidRPr="00B6479E">
          <w:rPr>
            <w:rStyle w:val="Hipervnculo"/>
            <w:rFonts w:ascii="Times New Roman" w:hAnsi="Times New Roman" w:cs="Times New Roman"/>
          </w:rPr>
          <w:t>http://scotch.io/tutorials/php/a-guide-to-using-eloquent-orm-in-laravel</w:t>
        </w:r>
      </w:hyperlink>
    </w:p>
    <w:p w14:paraId="4AEA69DD" w14:textId="5F4B280C" w:rsidR="00AC24A5" w:rsidRDefault="00AC24A5" w:rsidP="00AC24A5">
      <w:pPr>
        <w:spacing w:after="0" w:line="360" w:lineRule="auto"/>
        <w:rPr>
          <w:rFonts w:ascii="Times New Roman" w:hAnsi="Times New Roman" w:cs="Times New Roman"/>
        </w:rPr>
      </w:pPr>
      <w:r w:rsidRPr="00B6479E">
        <w:rPr>
          <w:rFonts w:ascii="Times New Roman" w:hAnsi="Times New Roman" w:cs="Times New Roman"/>
        </w:rPr>
        <w:tab/>
      </w:r>
      <w:r w:rsidR="00EF092A" w:rsidRPr="00D45216">
        <w:rPr>
          <w:rFonts w:ascii="Times New Roman" w:hAnsi="Times New Roman" w:cs="Times New Roman"/>
        </w:rPr>
        <w:tab/>
      </w:r>
    </w:p>
    <w:p w14:paraId="54F8BD8E" w14:textId="4313A682" w:rsidR="00EF092A" w:rsidRPr="00D45216" w:rsidRDefault="006236F8" w:rsidP="006236F8">
      <w:pPr>
        <w:spacing w:after="0" w:line="360" w:lineRule="auto"/>
        <w:ind w:left="705" w:hanging="705"/>
        <w:rPr>
          <w:rFonts w:ascii="Times New Roman" w:hAnsi="Times New Roman" w:cs="Times New Roman"/>
        </w:rPr>
      </w:pPr>
      <w:r>
        <w:rPr>
          <w:rFonts w:ascii="Times New Roman" w:hAnsi="Times New Roman" w:cs="Times New Roman"/>
        </w:rPr>
        <w:t>[5]</w:t>
      </w:r>
      <w:r>
        <w:rPr>
          <w:rFonts w:ascii="Times New Roman" w:hAnsi="Times New Roman" w:cs="Times New Roman"/>
        </w:rPr>
        <w:tab/>
      </w:r>
      <w:r w:rsidR="00EF092A" w:rsidRPr="00D45216">
        <w:rPr>
          <w:rFonts w:ascii="Times New Roman" w:hAnsi="Times New Roman" w:cs="Times New Roman"/>
          <w:b/>
        </w:rPr>
        <w:t>ALTEN, C</w:t>
      </w:r>
      <w:r w:rsidR="00EF092A" w:rsidRPr="00D45216">
        <w:rPr>
          <w:rFonts w:ascii="Times New Roman" w:hAnsi="Times New Roman" w:cs="Times New Roman"/>
        </w:rPr>
        <w:t xml:space="preserve">., </w:t>
      </w:r>
      <w:r w:rsidR="00EF092A" w:rsidRPr="00D45216">
        <w:rPr>
          <w:rFonts w:ascii="Times New Roman" w:hAnsi="Times New Roman" w:cs="Times New Roman"/>
          <w:i/>
        </w:rPr>
        <w:t>Mejora de la productividad en el desarrollo de aplicaciones con Frameworks,</w:t>
      </w:r>
      <w:r w:rsidR="00EF092A" w:rsidRPr="00D45216">
        <w:rPr>
          <w:rFonts w:ascii="Times New Roman" w:hAnsi="Times New Roman" w:cs="Times New Roman"/>
        </w:rPr>
        <w:t xml:space="preserve"> [en línea], 2009, p.1 [Consulta 05 de Mayo 2014].</w:t>
      </w:r>
    </w:p>
    <w:p w14:paraId="658CCFBE" w14:textId="77777777" w:rsidR="00EF092A" w:rsidRDefault="00EF092A" w:rsidP="00D45216">
      <w:pPr>
        <w:pStyle w:val="Bibliografa"/>
        <w:spacing w:line="360" w:lineRule="auto"/>
        <w:ind w:hanging="12"/>
        <w:rPr>
          <w:rStyle w:val="Hipervnculo"/>
          <w:rFonts w:ascii="Times New Roman" w:hAnsi="Times New Roman" w:cs="Times New Roman"/>
        </w:rPr>
      </w:pPr>
      <w:r w:rsidRPr="00D45216">
        <w:rPr>
          <w:rFonts w:ascii="Times New Roman" w:hAnsi="Times New Roman" w:cs="Times New Roman"/>
        </w:rPr>
        <w:t xml:space="preserve"> Disponible en: </w:t>
      </w:r>
      <w:hyperlink r:id="rId58" w:history="1">
        <w:r w:rsidRPr="00D45216">
          <w:rPr>
            <w:rStyle w:val="Hipervnculo"/>
            <w:rFonts w:ascii="Times New Roman" w:hAnsi="Times New Roman" w:cs="Times New Roman"/>
          </w:rPr>
          <w:t>http://www.capito.es/capitoweb/contenidos/Numero1/Reingenieria/alten.pdf</w:t>
        </w:r>
      </w:hyperlink>
    </w:p>
    <w:p w14:paraId="20E073AF" w14:textId="77777777" w:rsidR="00AC24A5" w:rsidRDefault="00AC24A5" w:rsidP="00AC24A5">
      <w:pPr>
        <w:pStyle w:val="Bibliografa"/>
        <w:spacing w:line="360" w:lineRule="auto"/>
        <w:ind w:hanging="12"/>
        <w:rPr>
          <w:rFonts w:ascii="Times New Roman" w:hAnsi="Times New Roman" w:cs="Times New Roman"/>
          <w:i/>
        </w:rPr>
      </w:pPr>
    </w:p>
    <w:p w14:paraId="5C9801B7" w14:textId="34CCF006"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r>
      <w:r w:rsidR="00AC24A5" w:rsidRPr="00D45216">
        <w:rPr>
          <w:rFonts w:ascii="Times New Roman" w:hAnsi="Times New Roman" w:cs="Times New Roman"/>
          <w:i/>
        </w:rPr>
        <w:t>Architecture of Laravel Applications - Laravel Book</w:t>
      </w:r>
      <w:r w:rsidR="00AC24A5" w:rsidRPr="00D45216">
        <w:rPr>
          <w:rFonts w:ascii="Times New Roman" w:hAnsi="Times New Roman" w:cs="Times New Roman"/>
        </w:rPr>
        <w:t>, [en línea], s.f, [Consulta 15 de Agosto 2014] Disponible en:</w:t>
      </w:r>
    </w:p>
    <w:p w14:paraId="4E86B527" w14:textId="77777777" w:rsidR="00AC24A5" w:rsidRDefault="00856519" w:rsidP="00AC24A5">
      <w:pPr>
        <w:pStyle w:val="Bibliografa"/>
        <w:spacing w:line="360" w:lineRule="auto"/>
        <w:ind w:hanging="12"/>
        <w:rPr>
          <w:rStyle w:val="Hipervnculo"/>
          <w:rFonts w:ascii="Times New Roman" w:hAnsi="Times New Roman" w:cs="Times New Roman"/>
        </w:rPr>
      </w:pPr>
      <w:hyperlink r:id="rId59" w:history="1">
        <w:r w:rsidR="00AC24A5" w:rsidRPr="00D45216">
          <w:rPr>
            <w:rStyle w:val="Hipervnculo"/>
            <w:rFonts w:ascii="Times New Roman" w:hAnsi="Times New Roman" w:cs="Times New Roman"/>
          </w:rPr>
          <w:t>http://laravelbook.com/laravel-architecture/</w:t>
        </w:r>
      </w:hyperlink>
    </w:p>
    <w:p w14:paraId="6BBEE4B2" w14:textId="77777777" w:rsidR="00AC24A5" w:rsidRDefault="00AC24A5" w:rsidP="00AC24A5"/>
    <w:p w14:paraId="7D71AC1E" w14:textId="56BD6C76" w:rsidR="00AC24A5" w:rsidRPr="00D45216" w:rsidRDefault="006236F8" w:rsidP="00AC24A5">
      <w:pPr>
        <w:tabs>
          <w:tab w:val="left" w:pos="1039"/>
          <w:tab w:val="left" w:pos="1778"/>
        </w:tabs>
        <w:spacing w:after="0" w:line="360" w:lineRule="auto"/>
        <w:rPr>
          <w:rFonts w:ascii="Times New Roman" w:hAnsi="Times New Roman" w:cs="Times New Roman"/>
        </w:rPr>
      </w:pPr>
      <w:r>
        <w:rPr>
          <w:rFonts w:ascii="Times New Roman" w:hAnsi="Times New Roman" w:cs="Times New Roman"/>
        </w:rPr>
        <w:t>[7]</w:t>
      </w:r>
      <w:r w:rsidR="00AC24A5" w:rsidRPr="00D45216">
        <w:rPr>
          <w:rFonts w:ascii="Times New Roman" w:hAnsi="Times New Roman" w:cs="Times New Roman"/>
        </w:rPr>
        <w:t xml:space="preserve">         </w:t>
      </w:r>
      <w:r w:rsidR="00AC24A5" w:rsidRPr="00D45216">
        <w:rPr>
          <w:rFonts w:ascii="Times New Roman" w:hAnsi="Times New Roman" w:cs="Times New Roman"/>
          <w:i/>
        </w:rPr>
        <w:t>Beneficios de Scrum | proyectos Ágiles</w:t>
      </w:r>
      <w:r w:rsidR="00AC24A5" w:rsidRPr="00D45216">
        <w:rPr>
          <w:rFonts w:ascii="Times New Roman" w:hAnsi="Times New Roman" w:cs="Times New Roman"/>
        </w:rPr>
        <w:t xml:space="preserve">, [en línea], s.f,   </w:t>
      </w:r>
    </w:p>
    <w:p w14:paraId="0CE5036C" w14:textId="77777777" w:rsidR="00AC24A5" w:rsidRPr="00D45216" w:rsidRDefault="00AC24A5" w:rsidP="00AC24A5">
      <w:pPr>
        <w:tabs>
          <w:tab w:val="left" w:pos="1039"/>
          <w:tab w:val="left" w:pos="1778"/>
        </w:tabs>
        <w:spacing w:after="0" w:line="360" w:lineRule="auto"/>
        <w:rPr>
          <w:rFonts w:ascii="Times New Roman" w:hAnsi="Times New Roman" w:cs="Times New Roman"/>
        </w:rPr>
      </w:pPr>
      <w:r w:rsidRPr="00D45216">
        <w:rPr>
          <w:rFonts w:ascii="Times New Roman" w:hAnsi="Times New Roman" w:cs="Times New Roman"/>
        </w:rPr>
        <w:t xml:space="preserve">             [Consulta 15 de Mayo 2015] Disponible en:</w:t>
      </w:r>
    </w:p>
    <w:p w14:paraId="48C0F7E9" w14:textId="77777777" w:rsidR="00AC24A5" w:rsidRPr="00D45216" w:rsidRDefault="00856519" w:rsidP="00AC24A5">
      <w:pPr>
        <w:pStyle w:val="Bibliografa"/>
        <w:spacing w:line="360" w:lineRule="auto"/>
        <w:ind w:hanging="12"/>
        <w:rPr>
          <w:rFonts w:ascii="Times New Roman" w:hAnsi="Times New Roman" w:cs="Times New Roman"/>
        </w:rPr>
      </w:pPr>
      <w:hyperlink r:id="rId60" w:history="1">
        <w:r w:rsidR="00AC24A5" w:rsidRPr="00D45216">
          <w:rPr>
            <w:rStyle w:val="Hipervnculo"/>
            <w:rFonts w:ascii="Times New Roman" w:hAnsi="Times New Roman" w:cs="Times New Roman"/>
          </w:rPr>
          <w:t>http://www.proyectosagiles.org/beneficios-de-scrum#productividad-calidad</w:t>
        </w:r>
      </w:hyperlink>
    </w:p>
    <w:p w14:paraId="2DF38FE5" w14:textId="77777777" w:rsidR="00AC24A5" w:rsidRPr="00D45216" w:rsidRDefault="00AC24A5" w:rsidP="00AC24A5">
      <w:pPr>
        <w:spacing w:after="0" w:line="360" w:lineRule="auto"/>
        <w:rPr>
          <w:rFonts w:ascii="Times New Roman" w:hAnsi="Times New Roman" w:cs="Times New Roman"/>
        </w:rPr>
      </w:pPr>
    </w:p>
    <w:p w14:paraId="73E40D65" w14:textId="01A18F93"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8]</w:t>
      </w:r>
      <w:r w:rsidR="00AC24A5" w:rsidRPr="00D45216">
        <w:rPr>
          <w:rFonts w:ascii="Times New Roman" w:hAnsi="Times New Roman" w:cs="Times New Roman"/>
        </w:rPr>
        <w:tab/>
      </w:r>
      <w:r w:rsidR="00AC24A5" w:rsidRPr="00D45216">
        <w:rPr>
          <w:rFonts w:ascii="Times New Roman" w:hAnsi="Times New Roman" w:cs="Times New Roman"/>
          <w:i/>
        </w:rPr>
        <w:t>Best PHP MVC frameworks of 2013</w:t>
      </w:r>
      <w:r w:rsidR="00AC24A5" w:rsidRPr="00D45216">
        <w:rPr>
          <w:rFonts w:ascii="Times New Roman" w:hAnsi="Times New Roman" w:cs="Times New Roman"/>
        </w:rPr>
        <w:t>, [en línea], s.f,  [Consulta 11 de Agosto 2014]  Disponible en:</w:t>
      </w:r>
    </w:p>
    <w:p w14:paraId="0EE2C74B" w14:textId="77777777" w:rsidR="00AC24A5" w:rsidRPr="00B6479E" w:rsidRDefault="00856519" w:rsidP="00AC24A5">
      <w:pPr>
        <w:pStyle w:val="Bibliografa"/>
        <w:spacing w:line="360" w:lineRule="auto"/>
        <w:ind w:hanging="12"/>
        <w:rPr>
          <w:rFonts w:ascii="Times New Roman" w:hAnsi="Times New Roman" w:cs="Times New Roman"/>
        </w:rPr>
      </w:pPr>
      <w:hyperlink r:id="rId61" w:history="1">
        <w:r w:rsidR="00AC24A5" w:rsidRPr="00B6479E">
          <w:rPr>
            <w:rStyle w:val="Hipervnculo"/>
            <w:rFonts w:ascii="Times New Roman" w:hAnsi="Times New Roman" w:cs="Times New Roman"/>
          </w:rPr>
          <w:t>http://jonathanmh.com/best-php-mvc-frameworks-of-2013/</w:t>
        </w:r>
      </w:hyperlink>
    </w:p>
    <w:p w14:paraId="2D04356E" w14:textId="77777777" w:rsidR="00AC24A5" w:rsidRPr="00B6479E" w:rsidRDefault="00AC24A5" w:rsidP="00AC24A5">
      <w:pPr>
        <w:spacing w:after="0" w:line="360" w:lineRule="auto"/>
        <w:rPr>
          <w:rFonts w:ascii="Times New Roman" w:hAnsi="Times New Roman" w:cs="Times New Roman"/>
        </w:rPr>
      </w:pPr>
      <w:r w:rsidRPr="00B6479E">
        <w:rPr>
          <w:rFonts w:ascii="Times New Roman" w:hAnsi="Times New Roman" w:cs="Times New Roman"/>
        </w:rPr>
        <w:tab/>
      </w:r>
    </w:p>
    <w:p w14:paraId="4B2B4750" w14:textId="75532721" w:rsidR="00AC24A5" w:rsidRPr="00B6479E" w:rsidRDefault="00AC24A5" w:rsidP="00AC24A5">
      <w:pPr>
        <w:pStyle w:val="Bibliografa"/>
        <w:spacing w:line="360" w:lineRule="auto"/>
        <w:rPr>
          <w:rFonts w:ascii="Times New Roman" w:hAnsi="Times New Roman" w:cs="Times New Roman"/>
        </w:rPr>
      </w:pPr>
      <w:r w:rsidRPr="00D45216">
        <w:rPr>
          <w:rFonts w:ascii="Times New Roman" w:hAnsi="Times New Roman" w:cs="Times New Roman"/>
        </w:rPr>
        <w:tab/>
      </w:r>
    </w:p>
    <w:p w14:paraId="31531D4E" w14:textId="77777777" w:rsidR="00AC24A5" w:rsidRPr="00AC24A5" w:rsidRDefault="00AC24A5" w:rsidP="00AC24A5"/>
    <w:p w14:paraId="40AC53B1" w14:textId="02A378B6" w:rsidR="00EF092A" w:rsidRPr="00D45216" w:rsidRDefault="006236F8" w:rsidP="00D45216">
      <w:pPr>
        <w:spacing w:after="0" w:line="360" w:lineRule="auto"/>
        <w:ind w:left="705" w:hanging="705"/>
        <w:rPr>
          <w:rFonts w:ascii="Times New Roman" w:hAnsi="Times New Roman" w:cs="Times New Roman"/>
        </w:rPr>
      </w:pPr>
      <w:r>
        <w:rPr>
          <w:rFonts w:ascii="Times New Roman" w:hAnsi="Times New Roman" w:cs="Times New Roman"/>
        </w:rPr>
        <w:t>[9]</w:t>
      </w:r>
      <w:r w:rsidR="00EF092A" w:rsidRPr="00D45216">
        <w:rPr>
          <w:rFonts w:ascii="Times New Roman" w:hAnsi="Times New Roman" w:cs="Times New Roman"/>
        </w:rPr>
        <w:tab/>
      </w:r>
      <w:r w:rsidR="00EF092A" w:rsidRPr="00D45216">
        <w:rPr>
          <w:rFonts w:ascii="Times New Roman" w:hAnsi="Times New Roman" w:cs="Times New Roman"/>
          <w:b/>
        </w:rPr>
        <w:t>CÁCERES, P; &amp; MARCOS, E</w:t>
      </w:r>
      <w:r w:rsidR="00EF092A" w:rsidRPr="00D45216">
        <w:rPr>
          <w:rFonts w:ascii="Times New Roman" w:hAnsi="Times New Roman" w:cs="Times New Roman"/>
        </w:rPr>
        <w:t xml:space="preserve">. </w:t>
      </w:r>
      <w:r w:rsidR="00EF092A" w:rsidRPr="00D45216">
        <w:rPr>
          <w:rFonts w:ascii="Times New Roman" w:hAnsi="Times New Roman" w:cs="Times New Roman"/>
          <w:i/>
        </w:rPr>
        <w:t>Procesos Agiles para el Desarrollo de Aplicación Web,</w:t>
      </w:r>
      <w:r w:rsidR="00EF092A" w:rsidRPr="00D45216">
        <w:rPr>
          <w:rFonts w:ascii="Times New Roman" w:hAnsi="Times New Roman" w:cs="Times New Roman"/>
        </w:rPr>
        <w:t xml:space="preserve"> [en línea].España-Madrid: Universidad Rey Juan Carlos, s.f, p.2, [Consulta 06 de Marzo 2014].</w:t>
      </w:r>
    </w:p>
    <w:p w14:paraId="2E139620" w14:textId="77777777" w:rsidR="00EF092A" w:rsidRPr="00D45216" w:rsidRDefault="00EF092A" w:rsidP="00D45216">
      <w:pPr>
        <w:pStyle w:val="Bibliografa"/>
        <w:spacing w:line="360" w:lineRule="auto"/>
        <w:ind w:hanging="12"/>
        <w:rPr>
          <w:rFonts w:ascii="Times New Roman" w:hAnsi="Times New Roman" w:cs="Times New Roman"/>
        </w:rPr>
      </w:pPr>
      <w:r w:rsidRPr="00D45216">
        <w:rPr>
          <w:rFonts w:ascii="Times New Roman" w:hAnsi="Times New Roman" w:cs="Times New Roman"/>
        </w:rPr>
        <w:t xml:space="preserve"> Disponible en:</w:t>
      </w:r>
    </w:p>
    <w:p w14:paraId="407327E3" w14:textId="77777777" w:rsidR="00EF092A" w:rsidRPr="00D45216" w:rsidRDefault="00856519" w:rsidP="00D45216">
      <w:pPr>
        <w:pStyle w:val="Bibliografa"/>
        <w:spacing w:line="360" w:lineRule="auto"/>
        <w:ind w:hanging="12"/>
        <w:rPr>
          <w:rFonts w:ascii="Times New Roman" w:hAnsi="Times New Roman" w:cs="Times New Roman"/>
          <w:lang w:val="en-US"/>
        </w:rPr>
      </w:pPr>
      <w:hyperlink r:id="rId62" w:history="1">
        <w:r w:rsidR="00EF092A" w:rsidRPr="00D45216">
          <w:rPr>
            <w:rStyle w:val="Hipervnculo"/>
            <w:rFonts w:ascii="Times New Roman" w:hAnsi="Times New Roman" w:cs="Times New Roman"/>
          </w:rPr>
          <w:t>http://www.dlsi.ua.es/~jaime/webe/articulos</w:t>
        </w:r>
        <w:r w:rsidR="00EF092A" w:rsidRPr="00D45216">
          <w:rPr>
            <w:rStyle w:val="Hipervnculo"/>
            <w:rFonts w:ascii="Times New Roman" w:hAnsi="Times New Roman" w:cs="Times New Roman"/>
            <w:lang w:val="en-US"/>
          </w:rPr>
          <w:t>/s112.pdf</w:t>
        </w:r>
      </w:hyperlink>
    </w:p>
    <w:p w14:paraId="1CCDF646" w14:textId="77777777" w:rsidR="00EF092A" w:rsidRPr="00D45216" w:rsidRDefault="00EF092A" w:rsidP="00D45216">
      <w:pPr>
        <w:pStyle w:val="Bibliografa"/>
        <w:spacing w:line="360" w:lineRule="auto"/>
        <w:rPr>
          <w:rFonts w:ascii="Times New Roman" w:hAnsi="Times New Roman" w:cs="Times New Roman"/>
        </w:rPr>
      </w:pPr>
    </w:p>
    <w:p w14:paraId="246DA7DC" w14:textId="37F6EC35"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10]</w:t>
      </w:r>
      <w:r w:rsidR="00EF092A" w:rsidRPr="00D45216">
        <w:rPr>
          <w:rFonts w:ascii="Times New Roman" w:hAnsi="Times New Roman" w:cs="Times New Roman"/>
        </w:rPr>
        <w:tab/>
      </w:r>
      <w:r w:rsidR="00EF092A" w:rsidRPr="00D45216">
        <w:rPr>
          <w:rFonts w:ascii="Times New Roman" w:hAnsi="Times New Roman" w:cs="Times New Roman"/>
          <w:b/>
        </w:rPr>
        <w:t>CALERO, C</w:t>
      </w:r>
      <w:r w:rsidR="00EF092A" w:rsidRPr="00D45216">
        <w:rPr>
          <w:rFonts w:ascii="Times New Roman" w:hAnsi="Times New Roman" w:cs="Times New Roman"/>
        </w:rPr>
        <w:t xml:space="preserve">., </w:t>
      </w:r>
      <w:r w:rsidR="00EF092A" w:rsidRPr="00D45216">
        <w:rPr>
          <w:rFonts w:ascii="Times New Roman" w:hAnsi="Times New Roman" w:cs="Times New Roman"/>
          <w:i/>
        </w:rPr>
        <w:t>Métricas de Software</w:t>
      </w:r>
      <w:r w:rsidR="00EF092A" w:rsidRPr="00D45216">
        <w:rPr>
          <w:rFonts w:ascii="Times New Roman" w:hAnsi="Times New Roman" w:cs="Times New Roman"/>
        </w:rPr>
        <w:t xml:space="preserve"> [en línea], 2006, p.2, [Consulta 20 de Agosto 2014]. Universidad de Castilla-La Mancha</w:t>
      </w:r>
      <w:r w:rsidR="00EF092A" w:rsidRPr="00D45216">
        <w:rPr>
          <w:rFonts w:ascii="Times New Roman" w:hAnsi="Times New Roman" w:cs="Times New Roman"/>
        </w:rPr>
        <w:cr/>
        <w:t xml:space="preserve">  Disponible en: </w:t>
      </w:r>
      <w:hyperlink r:id="rId63" w:history="1">
        <w:r w:rsidR="00EF092A" w:rsidRPr="00D45216">
          <w:rPr>
            <w:rStyle w:val="Hipervnculo"/>
            <w:rFonts w:ascii="Times New Roman" w:hAnsi="Times New Roman" w:cs="Times New Roman"/>
          </w:rPr>
          <w:t>http://eisc.univalle.edu.co/materias/Material_Desarrollo_Software/Metricas4.pdf</w:t>
        </w:r>
      </w:hyperlink>
    </w:p>
    <w:p w14:paraId="7BF0E49F" w14:textId="77777777" w:rsidR="00AC24A5" w:rsidRDefault="00AC24A5" w:rsidP="00AC24A5">
      <w:pPr>
        <w:pStyle w:val="Bibliografa"/>
        <w:spacing w:line="360" w:lineRule="auto"/>
        <w:ind w:hanging="12"/>
        <w:rPr>
          <w:rFonts w:ascii="Times New Roman" w:hAnsi="Times New Roman" w:cs="Times New Roman"/>
          <w:i/>
        </w:rPr>
      </w:pPr>
    </w:p>
    <w:p w14:paraId="12112057" w14:textId="5E2A7BA3"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r>
      <w:r w:rsidR="00AC24A5" w:rsidRPr="00D45216">
        <w:rPr>
          <w:rFonts w:ascii="Times New Roman" w:hAnsi="Times New Roman" w:cs="Times New Roman"/>
          <w:i/>
        </w:rPr>
        <w:t>CakePHP Conventions — CakePHP Cookbook 2.x documentation</w:t>
      </w:r>
      <w:r w:rsidR="00AC24A5" w:rsidRPr="00D45216">
        <w:rPr>
          <w:rFonts w:ascii="Times New Roman" w:hAnsi="Times New Roman" w:cs="Times New Roman"/>
        </w:rPr>
        <w:t xml:space="preserve">, [en línea], s.f, [Consulta 13 de Agosto 2014]  Disponible en:  </w:t>
      </w:r>
    </w:p>
    <w:p w14:paraId="36126D1E" w14:textId="77777777" w:rsidR="00AC24A5" w:rsidRPr="00B6479E" w:rsidRDefault="00856519" w:rsidP="00AC24A5">
      <w:pPr>
        <w:pStyle w:val="Bibliografa"/>
        <w:spacing w:line="360" w:lineRule="auto"/>
        <w:ind w:hanging="12"/>
        <w:rPr>
          <w:rFonts w:ascii="Times New Roman" w:hAnsi="Times New Roman" w:cs="Times New Roman"/>
        </w:rPr>
      </w:pPr>
      <w:hyperlink r:id="rId64" w:history="1">
        <w:r w:rsidR="00AC24A5" w:rsidRPr="00B6479E">
          <w:rPr>
            <w:rStyle w:val="Hipervnculo"/>
            <w:rFonts w:ascii="Times New Roman" w:hAnsi="Times New Roman" w:cs="Times New Roman"/>
          </w:rPr>
          <w:t>http://book.cakephp.org/2.0/en/getting-started/cakephp-conventions.html</w:t>
        </w:r>
      </w:hyperlink>
    </w:p>
    <w:p w14:paraId="1DCD60E4" w14:textId="77777777" w:rsidR="00EF092A" w:rsidRPr="00D45216" w:rsidRDefault="00EF092A" w:rsidP="00D45216">
      <w:pPr>
        <w:spacing w:after="0" w:line="360" w:lineRule="auto"/>
        <w:ind w:left="708"/>
        <w:rPr>
          <w:rFonts w:ascii="Times New Roman" w:hAnsi="Times New Roman" w:cs="Times New Roman"/>
        </w:rPr>
      </w:pPr>
    </w:p>
    <w:p w14:paraId="6B0AC69E" w14:textId="1252DCFE" w:rsidR="00EF092A" w:rsidRPr="00D45216" w:rsidRDefault="006236F8" w:rsidP="00D45216">
      <w:pPr>
        <w:spacing w:after="0" w:line="360" w:lineRule="auto"/>
        <w:ind w:left="705" w:hanging="705"/>
        <w:rPr>
          <w:rFonts w:ascii="Times New Roman" w:hAnsi="Times New Roman" w:cs="Times New Roman"/>
        </w:rPr>
      </w:pPr>
      <w:r w:rsidRPr="006236F8">
        <w:rPr>
          <w:rFonts w:ascii="Times New Roman" w:hAnsi="Times New Roman" w:cs="Times New Roman"/>
          <w:lang w:val="en-US"/>
        </w:rPr>
        <w:t>[</w:t>
      </w:r>
      <w:r>
        <w:rPr>
          <w:rFonts w:ascii="Times New Roman" w:hAnsi="Times New Roman" w:cs="Times New Roman"/>
          <w:lang w:val="en-US"/>
        </w:rPr>
        <w:t>12</w:t>
      </w:r>
      <w:r w:rsidRPr="006236F8">
        <w:rPr>
          <w:rFonts w:ascii="Times New Roman" w:hAnsi="Times New Roman" w:cs="Times New Roman"/>
          <w:lang w:val="en-US"/>
        </w:rPr>
        <w:t>]</w:t>
      </w:r>
      <w:r w:rsidR="00EF092A" w:rsidRPr="006236F8">
        <w:rPr>
          <w:rFonts w:ascii="Times New Roman" w:hAnsi="Times New Roman" w:cs="Times New Roman"/>
          <w:lang w:val="en-US"/>
        </w:rPr>
        <w:tab/>
      </w:r>
      <w:r w:rsidR="00EF092A" w:rsidRPr="006236F8">
        <w:rPr>
          <w:rFonts w:ascii="Times New Roman" w:hAnsi="Times New Roman" w:cs="Times New Roman"/>
          <w:b/>
          <w:lang w:val="en-US"/>
        </w:rPr>
        <w:t>CARD, D</w:t>
      </w:r>
      <w:r w:rsidR="00EF092A" w:rsidRPr="006236F8">
        <w:rPr>
          <w:rFonts w:ascii="Times New Roman" w:hAnsi="Times New Roman" w:cs="Times New Roman"/>
          <w:lang w:val="en-US"/>
        </w:rPr>
        <w:t xml:space="preserve">. </w:t>
      </w:r>
      <w:r w:rsidR="00EF092A" w:rsidRPr="006236F8">
        <w:rPr>
          <w:rFonts w:ascii="Times New Roman" w:hAnsi="Times New Roman" w:cs="Times New Roman"/>
          <w:i/>
          <w:lang w:val="en-US"/>
        </w:rPr>
        <w:t>The Challenge of Productivity Measurement,</w:t>
      </w:r>
      <w:r w:rsidR="00EF092A" w:rsidRPr="006236F8">
        <w:rPr>
          <w:rFonts w:ascii="Times New Roman" w:hAnsi="Times New Roman" w:cs="Times New Roman"/>
          <w:lang w:val="en-US"/>
        </w:rPr>
        <w:t xml:space="preserve"> [en línea]. </w:t>
      </w:r>
      <w:r w:rsidR="00EF092A" w:rsidRPr="00D45216">
        <w:rPr>
          <w:rFonts w:ascii="Times New Roman" w:hAnsi="Times New Roman" w:cs="Times New Roman"/>
        </w:rPr>
        <w:t>Pacific Northwest Software Quality Conference, 2006, pp. 2-7, [Consulta 25 de Agosto 2014]</w:t>
      </w:r>
    </w:p>
    <w:p w14:paraId="177299A8" w14:textId="77777777" w:rsidR="00EF092A" w:rsidRPr="00077E40" w:rsidRDefault="00EF092A" w:rsidP="00D45216">
      <w:pPr>
        <w:pStyle w:val="Bibliografa"/>
        <w:spacing w:line="360" w:lineRule="auto"/>
        <w:ind w:hanging="12"/>
        <w:rPr>
          <w:rStyle w:val="Hipervnculo"/>
          <w:rFonts w:ascii="Times New Roman" w:hAnsi="Times New Roman" w:cs="Times New Roman"/>
        </w:rPr>
      </w:pPr>
      <w:r w:rsidRPr="00D45216">
        <w:rPr>
          <w:rFonts w:ascii="Times New Roman" w:hAnsi="Times New Roman" w:cs="Times New Roman"/>
        </w:rPr>
        <w:t xml:space="preserve"> </w:t>
      </w:r>
      <w:r w:rsidRPr="00077E40">
        <w:rPr>
          <w:rFonts w:ascii="Times New Roman" w:hAnsi="Times New Roman" w:cs="Times New Roman"/>
        </w:rPr>
        <w:t xml:space="preserve">Disponible en: </w:t>
      </w:r>
      <w:hyperlink r:id="rId65" w:history="1">
        <w:r w:rsidRPr="00077E40">
          <w:rPr>
            <w:rStyle w:val="Hipervnculo"/>
            <w:rFonts w:ascii="Times New Roman" w:hAnsi="Times New Roman" w:cs="Times New Roman"/>
          </w:rPr>
          <w:t>http://www.netvalence.net/sites/default/files/resources/recom_read/TheChallengeofProductivityMeasurement.pdf</w:t>
        </w:r>
      </w:hyperlink>
    </w:p>
    <w:p w14:paraId="6ADC33BD" w14:textId="77777777" w:rsidR="00AC24A5" w:rsidRPr="00D45216" w:rsidRDefault="00AC24A5" w:rsidP="00AC24A5">
      <w:pPr>
        <w:spacing w:after="0" w:line="360" w:lineRule="auto"/>
        <w:rPr>
          <w:rFonts w:ascii="Times New Roman" w:hAnsi="Times New Roman" w:cs="Times New Roman"/>
        </w:rPr>
      </w:pPr>
      <w:r w:rsidRPr="00D45216">
        <w:rPr>
          <w:rFonts w:ascii="Times New Roman" w:hAnsi="Times New Roman" w:cs="Times New Roman"/>
        </w:rPr>
        <w:tab/>
      </w:r>
    </w:p>
    <w:p w14:paraId="1CB9BB12" w14:textId="3A407C53"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13]</w:t>
      </w:r>
      <w:r w:rsidR="00AC24A5" w:rsidRPr="00D45216">
        <w:rPr>
          <w:rFonts w:ascii="Times New Roman" w:hAnsi="Times New Roman" w:cs="Times New Roman"/>
        </w:rPr>
        <w:tab/>
      </w:r>
      <w:r w:rsidR="00AC24A5" w:rsidRPr="00D45216">
        <w:rPr>
          <w:rFonts w:ascii="Times New Roman" w:hAnsi="Times New Roman" w:cs="Times New Roman"/>
          <w:b/>
        </w:rPr>
        <w:t>CÓDIGOLÍNEA</w:t>
      </w:r>
      <w:r w:rsidR="00AC24A5" w:rsidRPr="00D45216">
        <w:rPr>
          <w:rFonts w:ascii="Times New Roman" w:hAnsi="Times New Roman" w:cs="Times New Roman"/>
        </w:rPr>
        <w:t xml:space="preserve">, </w:t>
      </w:r>
      <w:r w:rsidR="00AC24A5" w:rsidRPr="00D45216">
        <w:rPr>
          <w:rFonts w:ascii="Times New Roman" w:hAnsi="Times New Roman" w:cs="Times New Roman"/>
          <w:i/>
        </w:rPr>
        <w:t>Comparación y Rendimiento de Frameworks PHP</w:t>
      </w:r>
      <w:r w:rsidR="00AC24A5" w:rsidRPr="00D45216">
        <w:rPr>
          <w:rFonts w:ascii="Times New Roman" w:hAnsi="Times New Roman" w:cs="Times New Roman"/>
        </w:rPr>
        <w:t xml:space="preserve">, [en línea], s.f, [Consulta 02 de Junio 2014]  Disponible en: </w:t>
      </w:r>
      <w:hyperlink r:id="rId66" w:history="1">
        <w:r w:rsidR="00AC24A5" w:rsidRPr="00D45216">
          <w:rPr>
            <w:rStyle w:val="Hipervnculo"/>
            <w:rFonts w:ascii="Times New Roman" w:hAnsi="Times New Roman" w:cs="Times New Roman"/>
          </w:rPr>
          <w:t>http://codigolinea.com/2008/06/04/compararcion-y-rendimiento-de-frameworks-php/</w:t>
        </w:r>
      </w:hyperlink>
    </w:p>
    <w:p w14:paraId="1C4A5A1D" w14:textId="77777777" w:rsidR="00AC24A5" w:rsidRPr="00D45216" w:rsidRDefault="00AC24A5" w:rsidP="00AC24A5">
      <w:pPr>
        <w:spacing w:after="0" w:line="360" w:lineRule="auto"/>
        <w:ind w:left="708"/>
        <w:rPr>
          <w:rFonts w:ascii="Times New Roman" w:hAnsi="Times New Roman" w:cs="Times New Roman"/>
        </w:rPr>
      </w:pPr>
    </w:p>
    <w:p w14:paraId="6B6FC354" w14:textId="1200D074"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14]</w:t>
      </w:r>
      <w:r w:rsidR="00AC24A5" w:rsidRPr="00D45216">
        <w:rPr>
          <w:rFonts w:ascii="Times New Roman" w:hAnsi="Times New Roman" w:cs="Times New Roman"/>
        </w:rPr>
        <w:tab/>
      </w:r>
      <w:r w:rsidR="00AC24A5" w:rsidRPr="00D45216">
        <w:rPr>
          <w:rFonts w:ascii="Times New Roman" w:hAnsi="Times New Roman" w:cs="Times New Roman"/>
          <w:b/>
        </w:rPr>
        <w:t>COGNEAU, A</w:t>
      </w:r>
      <w:r w:rsidR="00AC24A5" w:rsidRPr="00D45216">
        <w:rPr>
          <w:rFonts w:ascii="Times New Roman" w:hAnsi="Times New Roman" w:cs="Times New Roman"/>
        </w:rPr>
        <w:t xml:space="preserve">. </w:t>
      </w:r>
      <w:r w:rsidR="00AC24A5" w:rsidRPr="00D45216">
        <w:rPr>
          <w:rFonts w:ascii="Times New Roman" w:hAnsi="Times New Roman" w:cs="Times New Roman"/>
          <w:i/>
        </w:rPr>
        <w:t>Laravel: Is It Really Clean and Classy?</w:t>
      </w:r>
      <w:r w:rsidR="00AC24A5" w:rsidRPr="00D45216">
        <w:rPr>
          <w:rFonts w:ascii="Times New Roman" w:hAnsi="Times New Roman" w:cs="Times New Roman"/>
        </w:rPr>
        <w:t xml:space="preserve"> ,[en línea] , 2012,  [Consulta 18 de Agosto 2014]  Disponible en: </w:t>
      </w:r>
      <w:hyperlink r:id="rId67" w:history="1">
        <w:r w:rsidR="00AC24A5" w:rsidRPr="00D45216">
          <w:rPr>
            <w:rStyle w:val="Hipervnculo"/>
            <w:rFonts w:ascii="Times New Roman" w:hAnsi="Times New Roman" w:cs="Times New Roman"/>
          </w:rPr>
          <w:t>http://www.sitepoint.com/laravel-really-clean-and-classy/</w:t>
        </w:r>
      </w:hyperlink>
    </w:p>
    <w:p w14:paraId="39A56195" w14:textId="77777777" w:rsidR="00AC24A5" w:rsidRPr="00D45216" w:rsidRDefault="00AC24A5" w:rsidP="00AC24A5">
      <w:pPr>
        <w:spacing w:after="0" w:line="360" w:lineRule="auto"/>
        <w:ind w:left="708"/>
        <w:rPr>
          <w:rFonts w:ascii="Times New Roman" w:hAnsi="Times New Roman" w:cs="Times New Roman"/>
        </w:rPr>
      </w:pPr>
    </w:p>
    <w:p w14:paraId="189D528B" w14:textId="5BFE268E"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15]</w:t>
      </w:r>
      <w:r w:rsidR="00AC24A5" w:rsidRPr="00D45216">
        <w:rPr>
          <w:rFonts w:ascii="Times New Roman" w:hAnsi="Times New Roman" w:cs="Times New Roman"/>
        </w:rPr>
        <w:tab/>
      </w:r>
      <w:r w:rsidR="00AC24A5" w:rsidRPr="00D45216">
        <w:rPr>
          <w:rFonts w:ascii="Times New Roman" w:hAnsi="Times New Roman" w:cs="Times New Roman"/>
          <w:i/>
        </w:rPr>
        <w:t>Convenciones en CakePHP — documentación de CakePHP Cookbook - 2.x,</w:t>
      </w:r>
      <w:r w:rsidR="00AC24A5" w:rsidRPr="00D45216">
        <w:rPr>
          <w:rFonts w:ascii="Times New Roman" w:hAnsi="Times New Roman" w:cs="Times New Roman"/>
        </w:rPr>
        <w:t xml:space="preserve"> [en línea], s.f,  [Consulta 12 de Agosto 2014] Disponible en: </w:t>
      </w:r>
      <w:hyperlink r:id="rId68" w:history="1">
        <w:r w:rsidR="00AC24A5" w:rsidRPr="00D45216">
          <w:rPr>
            <w:rStyle w:val="Hipervnculo"/>
            <w:rFonts w:ascii="Times New Roman" w:hAnsi="Times New Roman" w:cs="Times New Roman"/>
          </w:rPr>
          <w:t>http://book.cakephp.org/2.0/es/getting-started/cakephp-conventions.html</w:t>
        </w:r>
      </w:hyperlink>
    </w:p>
    <w:p w14:paraId="667467EC" w14:textId="77777777" w:rsidR="00AC24A5" w:rsidRDefault="00AC24A5" w:rsidP="00AC24A5">
      <w:pPr>
        <w:spacing w:after="0" w:line="360" w:lineRule="auto"/>
        <w:ind w:left="708"/>
        <w:rPr>
          <w:rFonts w:ascii="Times New Roman" w:hAnsi="Times New Roman" w:cs="Times New Roman"/>
        </w:rPr>
      </w:pPr>
    </w:p>
    <w:p w14:paraId="239E6B52" w14:textId="40EB78C6" w:rsidR="006236F8"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r>
      <w:r w:rsidRPr="00D45216">
        <w:rPr>
          <w:rFonts w:ascii="Times New Roman" w:hAnsi="Times New Roman" w:cs="Times New Roman"/>
          <w:i/>
        </w:rPr>
        <w:t>Count Lines of Code</w:t>
      </w:r>
      <w:r w:rsidRPr="00D45216">
        <w:rPr>
          <w:rFonts w:ascii="Times New Roman" w:hAnsi="Times New Roman" w:cs="Times New Roman"/>
        </w:rPr>
        <w:t>, [en línea], s.f, [Consulta 07 de Julio 2015]  Disponible en:</w:t>
      </w:r>
    </w:p>
    <w:p w14:paraId="629C5CBB" w14:textId="0F87E629" w:rsidR="006236F8" w:rsidRDefault="00856519" w:rsidP="006236F8">
      <w:pPr>
        <w:spacing w:after="0" w:line="360" w:lineRule="auto"/>
        <w:ind w:left="708"/>
        <w:rPr>
          <w:rStyle w:val="Hipervnculo"/>
          <w:rFonts w:ascii="Times New Roman" w:hAnsi="Times New Roman" w:cs="Times New Roman"/>
        </w:rPr>
      </w:pPr>
      <w:hyperlink r:id="rId69" w:history="1">
        <w:r w:rsidR="006236F8" w:rsidRPr="00D45216">
          <w:rPr>
            <w:rStyle w:val="Hipervnculo"/>
            <w:rFonts w:ascii="Times New Roman" w:hAnsi="Times New Roman" w:cs="Times New Roman"/>
          </w:rPr>
          <w:t xml:space="preserve"> http://cloc.sourceforge.net/</w:t>
        </w:r>
      </w:hyperlink>
    </w:p>
    <w:p w14:paraId="7A679D87" w14:textId="77777777" w:rsidR="006236F8" w:rsidRPr="00D45216" w:rsidRDefault="006236F8" w:rsidP="006236F8">
      <w:pPr>
        <w:spacing w:after="0" w:line="360" w:lineRule="auto"/>
        <w:ind w:left="708"/>
        <w:rPr>
          <w:rFonts w:ascii="Times New Roman" w:hAnsi="Times New Roman" w:cs="Times New Roman"/>
        </w:rPr>
      </w:pPr>
    </w:p>
    <w:p w14:paraId="1AC3C93D" w14:textId="22C8353F"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17]</w:t>
      </w:r>
      <w:r w:rsidR="00AC24A5" w:rsidRPr="00D45216">
        <w:rPr>
          <w:rFonts w:ascii="Times New Roman" w:hAnsi="Times New Roman" w:cs="Times New Roman"/>
        </w:rPr>
        <w:tab/>
      </w:r>
      <w:r w:rsidR="00AC24A5" w:rsidRPr="00D45216">
        <w:rPr>
          <w:rFonts w:ascii="Times New Roman" w:hAnsi="Times New Roman" w:cs="Times New Roman"/>
          <w:i/>
        </w:rPr>
        <w:t>Curso de PHP</w:t>
      </w:r>
      <w:r w:rsidR="00AC24A5" w:rsidRPr="00D45216">
        <w:rPr>
          <w:rFonts w:ascii="Times New Roman" w:hAnsi="Times New Roman" w:cs="Times New Roman"/>
        </w:rPr>
        <w:t>, [en línea], s.f,  [Consulta 05 de Agosto 2014]  Disponible en:</w:t>
      </w:r>
    </w:p>
    <w:p w14:paraId="640BF057" w14:textId="77777777" w:rsidR="00AC24A5" w:rsidRPr="00D45216" w:rsidRDefault="00856519" w:rsidP="00AC24A5">
      <w:pPr>
        <w:pStyle w:val="Bibliografa"/>
        <w:spacing w:line="360" w:lineRule="auto"/>
        <w:ind w:hanging="12"/>
        <w:rPr>
          <w:rFonts w:ascii="Times New Roman" w:hAnsi="Times New Roman" w:cs="Times New Roman"/>
        </w:rPr>
      </w:pPr>
      <w:hyperlink r:id="rId70" w:history="1">
        <w:r w:rsidR="00AC24A5" w:rsidRPr="00D45216">
          <w:rPr>
            <w:rStyle w:val="Hipervnculo"/>
            <w:rFonts w:ascii="Times New Roman" w:hAnsi="Times New Roman" w:cs="Times New Roman"/>
          </w:rPr>
          <w:t>http://docencia.udea.edu.co/cci/php/</w:t>
        </w:r>
      </w:hyperlink>
    </w:p>
    <w:p w14:paraId="06ED1CF9" w14:textId="77777777" w:rsidR="00AC24A5" w:rsidRDefault="00AC24A5" w:rsidP="00AC24A5">
      <w:pPr>
        <w:pStyle w:val="Bibliografa"/>
        <w:spacing w:line="360" w:lineRule="auto"/>
        <w:ind w:hanging="12"/>
        <w:rPr>
          <w:rFonts w:ascii="Times New Roman" w:hAnsi="Times New Roman" w:cs="Times New Roman"/>
          <w:i/>
        </w:rPr>
      </w:pPr>
    </w:p>
    <w:p w14:paraId="46C0313A" w14:textId="69BE59AE"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r>
      <w:r w:rsidR="00AC24A5" w:rsidRPr="00D45216">
        <w:rPr>
          <w:rFonts w:ascii="Times New Roman" w:hAnsi="Times New Roman" w:cs="Times New Roman"/>
          <w:i/>
        </w:rPr>
        <w:t>Desarrollo de aplicaciones web,</w:t>
      </w:r>
      <w:r w:rsidR="00AC24A5" w:rsidRPr="00D45216">
        <w:rPr>
          <w:rFonts w:ascii="Times New Roman" w:hAnsi="Times New Roman" w:cs="Times New Roman"/>
        </w:rPr>
        <w:t xml:space="preserve"> [en línea], s.f,  [Consulta 05 de Mayo 2014]  Disponible en:  </w:t>
      </w:r>
    </w:p>
    <w:p w14:paraId="562D495F" w14:textId="77777777" w:rsidR="00AC24A5" w:rsidRPr="00D45216" w:rsidRDefault="00856519" w:rsidP="00AC24A5">
      <w:pPr>
        <w:pStyle w:val="Bibliografa"/>
        <w:spacing w:line="360" w:lineRule="auto"/>
        <w:ind w:hanging="12"/>
        <w:rPr>
          <w:rFonts w:ascii="Times New Roman" w:hAnsi="Times New Roman" w:cs="Times New Roman"/>
        </w:rPr>
      </w:pPr>
      <w:hyperlink r:id="rId71" w:history="1">
        <w:r w:rsidR="00AC24A5" w:rsidRPr="00D45216">
          <w:rPr>
            <w:rStyle w:val="Hipervnculo"/>
            <w:rFonts w:ascii="Times New Roman" w:hAnsi="Times New Roman" w:cs="Times New Roman"/>
          </w:rPr>
          <w:t>http://www.enubes.com/desarrollo-de-aplicaciones-web.html</w:t>
        </w:r>
      </w:hyperlink>
    </w:p>
    <w:p w14:paraId="2264B068" w14:textId="77777777" w:rsidR="00AC24A5" w:rsidRPr="00D45216" w:rsidRDefault="00AC24A5" w:rsidP="00AC24A5">
      <w:pPr>
        <w:spacing w:after="0" w:line="360" w:lineRule="auto"/>
        <w:rPr>
          <w:rFonts w:ascii="Times New Roman" w:hAnsi="Times New Roman" w:cs="Times New Roman"/>
        </w:rPr>
      </w:pPr>
    </w:p>
    <w:p w14:paraId="0BD05908" w14:textId="3952474D"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19]</w:t>
      </w:r>
      <w:r w:rsidR="00AC24A5" w:rsidRPr="00D45216">
        <w:rPr>
          <w:rFonts w:ascii="Times New Roman" w:hAnsi="Times New Roman" w:cs="Times New Roman"/>
        </w:rPr>
        <w:tab/>
      </w:r>
      <w:r w:rsidR="00AC24A5" w:rsidRPr="00D45216">
        <w:rPr>
          <w:rFonts w:ascii="Times New Roman" w:hAnsi="Times New Roman" w:cs="Times New Roman"/>
          <w:i/>
        </w:rPr>
        <w:t>Documentación de Laravel en Español versión 4.1</w:t>
      </w:r>
      <w:r w:rsidR="00AC24A5" w:rsidRPr="00D45216">
        <w:rPr>
          <w:rFonts w:ascii="Times New Roman" w:hAnsi="Times New Roman" w:cs="Times New Roman"/>
        </w:rPr>
        <w:t xml:space="preserve">, [en línea], s.f,  [Consulta 14 de Agosto 2014] Disponible en:   </w:t>
      </w:r>
      <w:hyperlink r:id="rId72" w:history="1">
        <w:r w:rsidR="00AC24A5" w:rsidRPr="00D45216">
          <w:rPr>
            <w:rStyle w:val="Hipervnculo"/>
            <w:rFonts w:ascii="Times New Roman" w:hAnsi="Times New Roman" w:cs="Times New Roman"/>
          </w:rPr>
          <w:t>http://laravel.montogeek.co/page/introduction</w:t>
        </w:r>
      </w:hyperlink>
    </w:p>
    <w:p w14:paraId="52F433D0" w14:textId="77777777" w:rsidR="00AC24A5" w:rsidRPr="00D45216" w:rsidRDefault="00AC24A5" w:rsidP="00AC24A5">
      <w:pPr>
        <w:spacing w:after="0" w:line="360" w:lineRule="auto"/>
        <w:ind w:left="708"/>
        <w:rPr>
          <w:rFonts w:ascii="Times New Roman" w:hAnsi="Times New Roman" w:cs="Times New Roman"/>
        </w:rPr>
      </w:pPr>
    </w:p>
    <w:p w14:paraId="42738980" w14:textId="4C0C243B" w:rsidR="00EF092A" w:rsidRPr="00D45216" w:rsidRDefault="006236F8" w:rsidP="00D45216">
      <w:pPr>
        <w:pStyle w:val="Bibliografa"/>
        <w:spacing w:line="360" w:lineRule="auto"/>
        <w:rPr>
          <w:rFonts w:ascii="Times New Roman" w:hAnsi="Times New Roman" w:cs="Times New Roman"/>
        </w:rPr>
      </w:pPr>
      <w:r w:rsidRPr="006236F8">
        <w:rPr>
          <w:rFonts w:ascii="Times New Roman" w:hAnsi="Times New Roman" w:cs="Times New Roman"/>
          <w:lang w:val="en-US"/>
        </w:rPr>
        <w:t>[</w:t>
      </w:r>
      <w:r>
        <w:rPr>
          <w:rFonts w:ascii="Times New Roman" w:hAnsi="Times New Roman" w:cs="Times New Roman"/>
          <w:lang w:val="en-US"/>
        </w:rPr>
        <w:t>20</w:t>
      </w:r>
      <w:r w:rsidRPr="006236F8">
        <w:rPr>
          <w:rFonts w:ascii="Times New Roman" w:hAnsi="Times New Roman" w:cs="Times New Roman"/>
          <w:lang w:val="en-US"/>
        </w:rPr>
        <w:t>]</w:t>
      </w:r>
      <w:r w:rsidR="00EF092A" w:rsidRPr="006236F8">
        <w:rPr>
          <w:rFonts w:ascii="Times New Roman" w:hAnsi="Times New Roman" w:cs="Times New Roman"/>
          <w:lang w:val="en-US"/>
        </w:rPr>
        <w:tab/>
      </w:r>
      <w:r w:rsidR="00EF092A" w:rsidRPr="00D45216">
        <w:rPr>
          <w:rFonts w:ascii="Times New Roman" w:hAnsi="Times New Roman" w:cs="Times New Roman"/>
          <w:b/>
          <w:lang w:val="en-US"/>
        </w:rPr>
        <w:t>EBERT, D. C</w:t>
      </w:r>
      <w:r w:rsidR="00EF092A" w:rsidRPr="00D45216">
        <w:rPr>
          <w:rFonts w:ascii="Times New Roman" w:hAnsi="Times New Roman" w:cs="Times New Roman"/>
          <w:lang w:val="en-US"/>
        </w:rPr>
        <w:t xml:space="preserve">. </w:t>
      </w:r>
      <w:r w:rsidR="00EF092A" w:rsidRPr="00D45216">
        <w:rPr>
          <w:rFonts w:ascii="Times New Roman" w:hAnsi="Times New Roman" w:cs="Times New Roman"/>
          <w:i/>
          <w:lang w:val="en-US"/>
        </w:rPr>
        <w:t>Measuring and Improving Productivity,</w:t>
      </w:r>
      <w:r w:rsidR="00EF092A" w:rsidRPr="00D45216">
        <w:rPr>
          <w:rFonts w:ascii="Times New Roman" w:hAnsi="Times New Roman" w:cs="Times New Roman"/>
          <w:lang w:val="en-US"/>
        </w:rPr>
        <w:t xml:space="preserve"> [en línea]. </w:t>
      </w:r>
      <w:r w:rsidR="00EF092A" w:rsidRPr="00D45216">
        <w:rPr>
          <w:rFonts w:ascii="Times New Roman" w:hAnsi="Times New Roman" w:cs="Times New Roman"/>
        </w:rPr>
        <w:t xml:space="preserve">Zurich-Suiza: Alcatel SET, 2006, pp. 2-6, [Consulta 25 de Agosto 2014].  Disponible en: </w:t>
      </w:r>
      <w:hyperlink r:id="rId73" w:history="1">
        <w:r w:rsidR="00EF092A" w:rsidRPr="00D45216">
          <w:rPr>
            <w:rStyle w:val="Hipervnculo"/>
            <w:rFonts w:ascii="Times New Roman" w:hAnsi="Times New Roman" w:cs="Times New Roman"/>
          </w:rPr>
          <w:t>http://www.compaid.com/caiinternet/ezine/ebert-productivity-metrics.pdf</w:t>
        </w:r>
      </w:hyperlink>
    </w:p>
    <w:p w14:paraId="40E334A7" w14:textId="77777777" w:rsidR="00AC24A5" w:rsidRDefault="00AC24A5" w:rsidP="00AC24A5">
      <w:pPr>
        <w:pStyle w:val="Bibliografa"/>
        <w:spacing w:line="360" w:lineRule="auto"/>
        <w:ind w:hanging="12"/>
        <w:rPr>
          <w:rFonts w:ascii="Times New Roman" w:hAnsi="Times New Roman" w:cs="Times New Roman"/>
          <w:i/>
        </w:rPr>
      </w:pPr>
    </w:p>
    <w:p w14:paraId="04105E71" w14:textId="3562FD2F"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r>
      <w:r w:rsidR="00AC24A5" w:rsidRPr="00D45216">
        <w:rPr>
          <w:rFonts w:ascii="Times New Roman" w:hAnsi="Times New Roman" w:cs="Times New Roman"/>
          <w:i/>
        </w:rPr>
        <w:t xml:space="preserve">Entendiendo el Modelo - Vista - Controlador — documentación de CakePHP Cookbook - 2.x, </w:t>
      </w:r>
      <w:r w:rsidR="00AC24A5" w:rsidRPr="00D45216">
        <w:rPr>
          <w:rFonts w:ascii="Times New Roman" w:hAnsi="Times New Roman" w:cs="Times New Roman"/>
        </w:rPr>
        <w:t xml:space="preserve">[en línea], s.f,  [Consulta 12 de Agosto 2014] Disponible en:  </w:t>
      </w:r>
    </w:p>
    <w:p w14:paraId="0303D8DD" w14:textId="77777777" w:rsidR="00AC24A5" w:rsidRPr="00D45216" w:rsidRDefault="00856519" w:rsidP="00AC24A5">
      <w:pPr>
        <w:pStyle w:val="Bibliografa"/>
        <w:spacing w:line="360" w:lineRule="auto"/>
        <w:ind w:hanging="12"/>
        <w:rPr>
          <w:rFonts w:ascii="Times New Roman" w:hAnsi="Times New Roman" w:cs="Times New Roman"/>
        </w:rPr>
      </w:pPr>
      <w:hyperlink r:id="rId74" w:history="1">
        <w:r w:rsidR="00AC24A5" w:rsidRPr="00D45216">
          <w:rPr>
            <w:rStyle w:val="Hipervnculo"/>
            <w:rFonts w:ascii="Times New Roman" w:hAnsi="Times New Roman" w:cs="Times New Roman"/>
          </w:rPr>
          <w:t>http://book.cakephp.org/2.0/es/cakephp-overview/understanding-model-view-controller.html</w:t>
        </w:r>
      </w:hyperlink>
    </w:p>
    <w:p w14:paraId="45A35886" w14:textId="77777777" w:rsidR="00AC24A5" w:rsidRPr="00D45216" w:rsidRDefault="00AC24A5" w:rsidP="00AC24A5">
      <w:pPr>
        <w:spacing w:after="0" w:line="360" w:lineRule="auto"/>
        <w:rPr>
          <w:rFonts w:ascii="Times New Roman" w:hAnsi="Times New Roman" w:cs="Times New Roman"/>
        </w:rPr>
      </w:pPr>
    </w:p>
    <w:p w14:paraId="2687D60A" w14:textId="27AC5CB7"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22]</w:t>
      </w:r>
      <w:r w:rsidR="00AC24A5" w:rsidRPr="00D45216">
        <w:rPr>
          <w:rFonts w:ascii="Times New Roman" w:hAnsi="Times New Roman" w:cs="Times New Roman"/>
        </w:rPr>
        <w:tab/>
      </w:r>
      <w:r w:rsidR="00AC24A5" w:rsidRPr="00D45216">
        <w:rPr>
          <w:rFonts w:ascii="Times New Roman" w:hAnsi="Times New Roman" w:cs="Times New Roman"/>
          <w:i/>
        </w:rPr>
        <w:t>Escuela Superior Politécnica de Chimborazo</w:t>
      </w:r>
      <w:r w:rsidR="00AC24A5" w:rsidRPr="00D45216">
        <w:rPr>
          <w:rFonts w:ascii="Times New Roman" w:hAnsi="Times New Roman" w:cs="Times New Roman"/>
        </w:rPr>
        <w:t xml:space="preserve">, [en línea], s.f,  [Consulta 10 de Julio 2015] Disponible en:  </w:t>
      </w:r>
    </w:p>
    <w:p w14:paraId="656EDA3A" w14:textId="442B0171" w:rsidR="00EF092A" w:rsidRDefault="00856519" w:rsidP="00AC24A5">
      <w:pPr>
        <w:pStyle w:val="Prrafodelista"/>
        <w:spacing w:after="0" w:line="360" w:lineRule="auto"/>
        <w:rPr>
          <w:rStyle w:val="Hipervnculo"/>
          <w:rFonts w:ascii="Times New Roman" w:hAnsi="Times New Roman" w:cs="Times New Roman"/>
        </w:rPr>
      </w:pPr>
      <w:hyperlink r:id="rId75" w:history="1">
        <w:r w:rsidR="00AC24A5" w:rsidRPr="00D45216">
          <w:rPr>
            <w:rStyle w:val="Hipervnculo"/>
            <w:rFonts w:ascii="Times New Roman" w:hAnsi="Times New Roman" w:cs="Times New Roman"/>
          </w:rPr>
          <w:t>http://espoch.edu.ec/</w:t>
        </w:r>
      </w:hyperlink>
    </w:p>
    <w:p w14:paraId="30CCACAD" w14:textId="77777777" w:rsidR="00AC24A5" w:rsidRDefault="00AC24A5" w:rsidP="00AC24A5">
      <w:pPr>
        <w:pStyle w:val="Prrafodelista"/>
        <w:spacing w:after="0" w:line="360" w:lineRule="auto"/>
        <w:rPr>
          <w:rStyle w:val="Hipervnculo"/>
          <w:rFonts w:ascii="Times New Roman" w:hAnsi="Times New Roman" w:cs="Times New Roman"/>
        </w:rPr>
      </w:pPr>
    </w:p>
    <w:p w14:paraId="7E53B6F5" w14:textId="7C7E8F8C"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r>
      <w:r w:rsidR="00AC24A5" w:rsidRPr="00D45216">
        <w:rPr>
          <w:rFonts w:ascii="Times New Roman" w:hAnsi="Times New Roman" w:cs="Times New Roman"/>
          <w:i/>
        </w:rPr>
        <w:t>Frameworks (CSS avanzado)</w:t>
      </w:r>
      <w:r w:rsidR="00AC24A5" w:rsidRPr="00D45216">
        <w:rPr>
          <w:rFonts w:ascii="Times New Roman" w:hAnsi="Times New Roman" w:cs="Times New Roman"/>
        </w:rPr>
        <w:t xml:space="preserve">, [en línea], s.f,  [Consulta 06 de Agosto 2014]  Disponible en:  </w:t>
      </w:r>
    </w:p>
    <w:p w14:paraId="6C9ECEFC" w14:textId="77777777" w:rsidR="00AC24A5" w:rsidRPr="00D45216" w:rsidRDefault="00856519" w:rsidP="00AC24A5">
      <w:pPr>
        <w:pStyle w:val="Bibliografa"/>
        <w:spacing w:line="360" w:lineRule="auto"/>
        <w:ind w:hanging="12"/>
        <w:rPr>
          <w:rFonts w:ascii="Times New Roman" w:hAnsi="Times New Roman" w:cs="Times New Roman"/>
        </w:rPr>
      </w:pPr>
      <w:hyperlink r:id="rId76" w:history="1">
        <w:r w:rsidR="00AC24A5" w:rsidRPr="00D45216">
          <w:rPr>
            <w:rStyle w:val="Hipervnculo"/>
            <w:rFonts w:ascii="Times New Roman" w:hAnsi="Times New Roman" w:cs="Times New Roman"/>
          </w:rPr>
          <w:t>http://librosweb.es/css_avanzado/capitulo_5.html</w:t>
        </w:r>
      </w:hyperlink>
    </w:p>
    <w:p w14:paraId="23778EA9" w14:textId="77777777" w:rsidR="00AC24A5" w:rsidRPr="00B6479E" w:rsidRDefault="00AC24A5" w:rsidP="00AC24A5">
      <w:pPr>
        <w:pStyle w:val="Bibliografa"/>
        <w:spacing w:line="360" w:lineRule="auto"/>
        <w:ind w:left="360" w:firstLine="0"/>
        <w:rPr>
          <w:rFonts w:ascii="Times New Roman" w:hAnsi="Times New Roman" w:cs="Times New Roman"/>
        </w:rPr>
      </w:pPr>
    </w:p>
    <w:p w14:paraId="68B6BE08" w14:textId="5DF75776" w:rsidR="00EF092A" w:rsidRDefault="006236F8" w:rsidP="00D45216">
      <w:pPr>
        <w:pStyle w:val="Bibliografa"/>
        <w:spacing w:line="360" w:lineRule="auto"/>
        <w:rPr>
          <w:rStyle w:val="Hipervnculo"/>
          <w:rFonts w:ascii="Times New Roman" w:hAnsi="Times New Roman" w:cs="Times New Roman"/>
        </w:rPr>
      </w:pPr>
      <w:r>
        <w:rPr>
          <w:rFonts w:ascii="Times New Roman" w:hAnsi="Times New Roman" w:cs="Times New Roman"/>
        </w:rPr>
        <w:t>[24]</w:t>
      </w:r>
      <w:r w:rsidR="00AC24A5" w:rsidRPr="00B6479E">
        <w:rPr>
          <w:rFonts w:ascii="Times New Roman" w:hAnsi="Times New Roman" w:cs="Times New Roman"/>
        </w:rPr>
        <w:tab/>
      </w:r>
      <w:r w:rsidR="00EF092A" w:rsidRPr="00D45216">
        <w:rPr>
          <w:rFonts w:ascii="Times New Roman" w:hAnsi="Times New Roman" w:cs="Times New Roman"/>
          <w:b/>
        </w:rPr>
        <w:t>GONZÁLEZ, E.</w:t>
      </w:r>
      <w:r w:rsidR="00EF092A" w:rsidRPr="00D45216">
        <w:rPr>
          <w:rFonts w:ascii="Times New Roman" w:hAnsi="Times New Roman" w:cs="Times New Roman"/>
        </w:rPr>
        <w:t xml:space="preserve"> </w:t>
      </w:r>
      <w:r w:rsidR="00EF092A" w:rsidRPr="00D45216">
        <w:rPr>
          <w:rFonts w:ascii="Times New Roman" w:hAnsi="Times New Roman" w:cs="Times New Roman"/>
          <w:i/>
        </w:rPr>
        <w:t>Tipos de variables en PHP. Declaración y asignación. La función echo: mostrar texto en pantalla (CU00816B),</w:t>
      </w:r>
      <w:r w:rsidR="00EF092A" w:rsidRPr="00D45216">
        <w:rPr>
          <w:rFonts w:ascii="Times New Roman" w:hAnsi="Times New Roman" w:cs="Times New Roman"/>
        </w:rPr>
        <w:t xml:space="preserve"> [en línea], s.f, p.1, [Consulta 06 de Agosto 2014].   Disponible en: </w:t>
      </w:r>
      <w:hyperlink r:id="rId77" w:history="1">
        <w:r w:rsidR="00EF092A" w:rsidRPr="00D45216">
          <w:rPr>
            <w:rStyle w:val="Hipervnculo"/>
            <w:rFonts w:ascii="Times New Roman" w:hAnsi="Times New Roman" w:cs="Times New Roman"/>
          </w:rPr>
          <w:t>http://www.aprenderaprogramar.com/index.php?option=com_content&amp;view=article&amp;id=544:tipos-de-variables-en-php-declaracion-y-asignacion-la-funcion-echo-mostrar-texto-en-pantalla-cu00816b&amp;catid=70:tutorial-basico-programador-web-php-desde-cero&amp;Itemid=193</w:t>
        </w:r>
      </w:hyperlink>
    </w:p>
    <w:p w14:paraId="6139B1A3" w14:textId="77777777" w:rsidR="00AC24A5" w:rsidRDefault="00AC24A5" w:rsidP="00AC24A5"/>
    <w:p w14:paraId="7CEBD0F4" w14:textId="48B84A1B" w:rsidR="00AC24A5" w:rsidRPr="00B6479E" w:rsidRDefault="006236F8" w:rsidP="006236F8">
      <w:pPr>
        <w:pStyle w:val="Bibliografa"/>
        <w:spacing w:line="36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r>
      <w:r w:rsidR="00AC24A5" w:rsidRPr="00B6479E">
        <w:rPr>
          <w:rFonts w:ascii="Times New Roman" w:hAnsi="Times New Roman" w:cs="Times New Roman"/>
          <w:i/>
        </w:rPr>
        <w:t>Google Trends - Web Search interest: laravel, CodeIgniter, CakePHP, Symfony - Worldwide, Jun 2011 - Feb 2014</w:t>
      </w:r>
      <w:r w:rsidR="00AC24A5" w:rsidRPr="00B6479E">
        <w:rPr>
          <w:rFonts w:ascii="Times New Roman" w:hAnsi="Times New Roman" w:cs="Times New Roman"/>
        </w:rPr>
        <w:t xml:space="preserve">, [en línea], s.f,  [Consulta 02 de Junio 2014]  Disponible en: </w:t>
      </w:r>
      <w:hyperlink r:id="rId78" w:history="1">
        <w:r w:rsidR="00AC24A5" w:rsidRPr="00B6479E">
          <w:rPr>
            <w:rStyle w:val="Hipervnculo"/>
            <w:rFonts w:ascii="Times New Roman" w:hAnsi="Times New Roman" w:cs="Times New Roman"/>
          </w:rPr>
          <w:t>http://www.google.com/trends/explore#q=laravel%2C%20%2Fm%2F02qgdkj%2C%20cakephp%2C%20symfony&amp;date=6%2F2011%2033m&amp;cmpt=q</w:t>
        </w:r>
      </w:hyperlink>
    </w:p>
    <w:p w14:paraId="7D6092C7" w14:textId="77777777" w:rsidR="00AC24A5" w:rsidRPr="00AC24A5" w:rsidRDefault="00AC24A5" w:rsidP="00AC24A5"/>
    <w:p w14:paraId="6BBE192C" w14:textId="51D4235F"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26]</w:t>
      </w:r>
      <w:r w:rsidR="00EF092A" w:rsidRPr="00D45216">
        <w:rPr>
          <w:rFonts w:ascii="Times New Roman" w:hAnsi="Times New Roman" w:cs="Times New Roman"/>
        </w:rPr>
        <w:tab/>
      </w:r>
      <w:r w:rsidR="00EF092A" w:rsidRPr="00D45216">
        <w:rPr>
          <w:rFonts w:ascii="Times New Roman" w:hAnsi="Times New Roman" w:cs="Times New Roman"/>
          <w:b/>
        </w:rPr>
        <w:t>GUTIÉRREZ, J. J</w:t>
      </w:r>
      <w:r w:rsidR="00EF092A" w:rsidRPr="00D45216">
        <w:rPr>
          <w:rFonts w:ascii="Times New Roman" w:hAnsi="Times New Roman" w:cs="Times New Roman"/>
        </w:rPr>
        <w:t xml:space="preserve">. </w:t>
      </w:r>
      <w:r w:rsidR="00EF092A" w:rsidRPr="00D45216">
        <w:rPr>
          <w:rFonts w:ascii="Times New Roman" w:hAnsi="Times New Roman" w:cs="Times New Roman"/>
          <w:i/>
        </w:rPr>
        <w:t>¿Qué es un framework web?,</w:t>
      </w:r>
      <w:r w:rsidR="00EF092A" w:rsidRPr="00D45216">
        <w:rPr>
          <w:rFonts w:ascii="Times New Roman" w:hAnsi="Times New Roman" w:cs="Times New Roman"/>
        </w:rPr>
        <w:t xml:space="preserve"> [en línea]. Sevilla-España: Universidad de Sevilla,</w:t>
      </w:r>
      <w:r w:rsidR="00EF092A" w:rsidRPr="00D45216">
        <w:rPr>
          <w:rFonts w:ascii="Times New Roman" w:hAnsi="Times New Roman" w:cs="Times New Roman"/>
          <w:i/>
        </w:rPr>
        <w:t xml:space="preserve"> </w:t>
      </w:r>
      <w:r w:rsidR="00EF092A" w:rsidRPr="00D45216">
        <w:rPr>
          <w:rFonts w:ascii="Times New Roman" w:hAnsi="Times New Roman" w:cs="Times New Roman"/>
        </w:rPr>
        <w:t xml:space="preserve">s.f, p.1, [Consulta 06 de Agosto 2014]  Disponible en: </w:t>
      </w:r>
      <w:hyperlink r:id="rId79" w:history="1">
        <w:r w:rsidR="00EF092A" w:rsidRPr="00D45216">
          <w:rPr>
            <w:rStyle w:val="Hipervnculo"/>
            <w:rFonts w:ascii="Times New Roman" w:hAnsi="Times New Roman" w:cs="Times New Roman"/>
          </w:rPr>
          <w:t>http://www.lsi.us.es/~javierj/investigacion_ficheros/Framework.pdf</w:t>
        </w:r>
      </w:hyperlink>
    </w:p>
    <w:p w14:paraId="18E7CF91" w14:textId="77777777" w:rsidR="00AC24A5" w:rsidRPr="00110CDD" w:rsidRDefault="00AC24A5" w:rsidP="00AC24A5">
      <w:pPr>
        <w:pStyle w:val="Bibliografa"/>
        <w:spacing w:line="360" w:lineRule="auto"/>
        <w:ind w:hanging="12"/>
        <w:rPr>
          <w:rFonts w:ascii="Times New Roman" w:hAnsi="Times New Roman" w:cs="Times New Roman"/>
          <w:b/>
        </w:rPr>
      </w:pPr>
    </w:p>
    <w:p w14:paraId="2370329D" w14:textId="71FDD9FD" w:rsidR="00AC24A5" w:rsidRPr="006236F8" w:rsidRDefault="006236F8" w:rsidP="006236F8">
      <w:pPr>
        <w:pStyle w:val="Bibliografa"/>
        <w:spacing w:line="360" w:lineRule="auto"/>
        <w:rPr>
          <w:rFonts w:ascii="Times New Roman" w:hAnsi="Times New Roman" w:cs="Times New Roman"/>
          <w:lang w:val="en-US"/>
        </w:rPr>
      </w:pPr>
      <w:r w:rsidRPr="006236F8">
        <w:rPr>
          <w:rFonts w:ascii="Times New Roman" w:hAnsi="Times New Roman" w:cs="Times New Roman"/>
          <w:lang w:val="en-US"/>
        </w:rPr>
        <w:t>[</w:t>
      </w:r>
      <w:r>
        <w:rPr>
          <w:rFonts w:ascii="Times New Roman" w:hAnsi="Times New Roman" w:cs="Times New Roman"/>
          <w:lang w:val="en-US"/>
        </w:rPr>
        <w:t>27</w:t>
      </w:r>
      <w:r w:rsidRPr="006236F8">
        <w:rPr>
          <w:rFonts w:ascii="Times New Roman" w:hAnsi="Times New Roman" w:cs="Times New Roman"/>
          <w:lang w:val="en-US"/>
        </w:rPr>
        <w:t>]</w:t>
      </w:r>
      <w:r w:rsidRPr="006236F8">
        <w:rPr>
          <w:rFonts w:ascii="Times New Roman" w:hAnsi="Times New Roman" w:cs="Times New Roman"/>
          <w:lang w:val="en-US"/>
        </w:rPr>
        <w:tab/>
      </w:r>
      <w:r w:rsidR="00AC24A5" w:rsidRPr="00D45216">
        <w:rPr>
          <w:rFonts w:ascii="Times New Roman" w:hAnsi="Times New Roman" w:cs="Times New Roman"/>
          <w:b/>
          <w:lang w:val="en-US"/>
        </w:rPr>
        <w:t>IEEE 1045-1992</w:t>
      </w:r>
      <w:r w:rsidR="00AC24A5" w:rsidRPr="00D45216">
        <w:rPr>
          <w:rFonts w:ascii="Times New Roman" w:hAnsi="Times New Roman" w:cs="Times New Roman"/>
          <w:lang w:val="en-US"/>
        </w:rPr>
        <w:t xml:space="preserve">, </w:t>
      </w:r>
      <w:r w:rsidR="00AC24A5" w:rsidRPr="00D45216">
        <w:rPr>
          <w:rFonts w:ascii="Times New Roman" w:hAnsi="Times New Roman" w:cs="Times New Roman"/>
          <w:i/>
          <w:lang w:val="en-US"/>
        </w:rPr>
        <w:t>IEEE Standard for Software Productivity Metrics,</w:t>
      </w:r>
      <w:r w:rsidR="00AC24A5" w:rsidRPr="00D45216">
        <w:rPr>
          <w:rFonts w:ascii="Times New Roman" w:hAnsi="Times New Roman" w:cs="Times New Roman"/>
          <w:lang w:val="en-US"/>
        </w:rPr>
        <w:t xml:space="preserve"> [en línea]</w:t>
      </w:r>
      <w:r w:rsidR="00AC24A5" w:rsidRPr="00D45216">
        <w:rPr>
          <w:rFonts w:ascii="Times New Roman" w:hAnsi="Times New Roman" w:cs="Times New Roman"/>
          <w:i/>
          <w:lang w:val="en-US"/>
        </w:rPr>
        <w:t xml:space="preserve"> </w:t>
      </w:r>
      <w:r w:rsidR="00AC24A5" w:rsidRPr="00D45216">
        <w:rPr>
          <w:rFonts w:ascii="Times New Roman" w:hAnsi="Times New Roman" w:cs="Times New Roman"/>
          <w:lang w:val="en-US"/>
        </w:rPr>
        <w:t xml:space="preserve">1992, pp. 5-11. </w:t>
      </w:r>
      <w:r w:rsidR="00AC24A5" w:rsidRPr="006236F8">
        <w:rPr>
          <w:rFonts w:ascii="Times New Roman" w:hAnsi="Times New Roman" w:cs="Times New Roman"/>
          <w:lang w:val="en-US"/>
        </w:rPr>
        <w:t xml:space="preserve">[Consulta 25 de Agosto 2014]  Disponible en:  </w:t>
      </w:r>
    </w:p>
    <w:p w14:paraId="22527DEA" w14:textId="77777777" w:rsidR="00AC24A5" w:rsidRPr="00D45216" w:rsidRDefault="00856519" w:rsidP="00AC24A5">
      <w:pPr>
        <w:pStyle w:val="Bibliografa"/>
        <w:spacing w:line="360" w:lineRule="auto"/>
        <w:ind w:hanging="12"/>
        <w:rPr>
          <w:rFonts w:ascii="Times New Roman" w:hAnsi="Times New Roman" w:cs="Times New Roman"/>
          <w:lang w:val="en-US"/>
        </w:rPr>
      </w:pPr>
      <w:hyperlink r:id="rId80" w:history="1">
        <w:r w:rsidR="00AC24A5" w:rsidRPr="006236F8">
          <w:rPr>
            <w:rStyle w:val="Hipervnculo"/>
            <w:rFonts w:ascii="Times New Roman" w:hAnsi="Times New Roman" w:cs="Times New Roman"/>
            <w:lang w:val="en-US"/>
          </w:rPr>
          <w:t xml:space="preserve"> http://ieeexplore.ieee.org/xpl</w:t>
        </w:r>
        <w:r w:rsidR="00AC24A5" w:rsidRPr="00D45216">
          <w:rPr>
            <w:rStyle w:val="Hipervnculo"/>
            <w:rFonts w:ascii="Times New Roman" w:hAnsi="Times New Roman" w:cs="Times New Roman"/>
            <w:lang w:val="en-US"/>
          </w:rPr>
          <w:t>/mostRecentIssue.jsp?punumber=2858</w:t>
        </w:r>
      </w:hyperlink>
    </w:p>
    <w:p w14:paraId="30B567AA" w14:textId="77777777" w:rsidR="00AC24A5" w:rsidRPr="006236F8" w:rsidRDefault="00AC24A5" w:rsidP="00AC24A5">
      <w:pPr>
        <w:pStyle w:val="Prrafodelista"/>
        <w:spacing w:after="0" w:line="360" w:lineRule="auto"/>
        <w:rPr>
          <w:rFonts w:ascii="Times New Roman" w:hAnsi="Times New Roman" w:cs="Times New Roman"/>
          <w:lang w:val="en-US"/>
        </w:rPr>
      </w:pPr>
    </w:p>
    <w:p w14:paraId="3A56BEE6" w14:textId="58B1713C"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28]</w:t>
      </w:r>
      <w:r w:rsidR="00AC24A5" w:rsidRPr="00110CDD">
        <w:rPr>
          <w:rFonts w:ascii="Times New Roman" w:hAnsi="Times New Roman" w:cs="Times New Roman"/>
        </w:rPr>
        <w:tab/>
      </w:r>
      <w:r w:rsidR="00AC24A5" w:rsidRPr="00110CDD">
        <w:rPr>
          <w:rFonts w:ascii="Times New Roman" w:hAnsi="Times New Roman" w:cs="Times New Roman"/>
          <w:b/>
        </w:rPr>
        <w:t>ISO/IEC FDIS 9126-1</w:t>
      </w:r>
      <w:r w:rsidR="00AC24A5" w:rsidRPr="00110CDD">
        <w:rPr>
          <w:rFonts w:ascii="Times New Roman" w:hAnsi="Times New Roman" w:cs="Times New Roman"/>
        </w:rPr>
        <w:t xml:space="preserve">, </w:t>
      </w:r>
      <w:r w:rsidR="00AC24A5" w:rsidRPr="00110CDD">
        <w:rPr>
          <w:rFonts w:ascii="Times New Roman" w:hAnsi="Times New Roman" w:cs="Times New Roman"/>
          <w:i/>
        </w:rPr>
        <w:t>International Standard ISO/IEC FDIS 91</w:t>
      </w:r>
      <w:r w:rsidR="00AC24A5" w:rsidRPr="00D45216">
        <w:rPr>
          <w:rFonts w:ascii="Times New Roman" w:hAnsi="Times New Roman" w:cs="Times New Roman"/>
          <w:i/>
        </w:rPr>
        <w:t>26-1</w:t>
      </w:r>
      <w:r w:rsidR="00AC24A5" w:rsidRPr="00D45216">
        <w:rPr>
          <w:rFonts w:ascii="Times New Roman" w:hAnsi="Times New Roman" w:cs="Times New Roman"/>
        </w:rPr>
        <w:t xml:space="preserve"> [en línea], s.f., p.3. [Consulta 02 de Junio 2014] Disponible en:</w:t>
      </w:r>
    </w:p>
    <w:p w14:paraId="2CE644BD" w14:textId="77777777" w:rsidR="00AC24A5" w:rsidRPr="00D45216" w:rsidRDefault="00856519" w:rsidP="00AC24A5">
      <w:pPr>
        <w:pStyle w:val="Bibliografa"/>
        <w:spacing w:line="360" w:lineRule="auto"/>
        <w:ind w:hanging="12"/>
        <w:rPr>
          <w:rFonts w:ascii="Times New Roman" w:hAnsi="Times New Roman" w:cs="Times New Roman"/>
          <w:lang w:val="en-US"/>
        </w:rPr>
      </w:pPr>
      <w:hyperlink r:id="rId81" w:history="1">
        <w:r w:rsidR="00AC24A5" w:rsidRPr="00D45216">
          <w:rPr>
            <w:rStyle w:val="Hipervnculo"/>
            <w:rFonts w:ascii="Times New Roman" w:hAnsi="Times New Roman" w:cs="Times New Roman"/>
          </w:rPr>
          <w:t>http://www.cse.unsw.edu.au/~cs3710/PMmateri</w:t>
        </w:r>
        <w:r w:rsidR="00AC24A5" w:rsidRPr="00D45216">
          <w:rPr>
            <w:rStyle w:val="Hipervnculo"/>
            <w:rFonts w:ascii="Times New Roman" w:hAnsi="Times New Roman" w:cs="Times New Roman"/>
            <w:lang w:val="en-US"/>
          </w:rPr>
          <w:t>als/Resources/9126-1%20Standard.pdf</w:t>
        </w:r>
      </w:hyperlink>
    </w:p>
    <w:p w14:paraId="76D8A730" w14:textId="77777777" w:rsidR="00EF092A" w:rsidRPr="00D45216" w:rsidRDefault="00EF092A" w:rsidP="00D45216">
      <w:pPr>
        <w:pStyle w:val="Prrafodelista"/>
        <w:spacing w:after="0" w:line="360" w:lineRule="auto"/>
        <w:rPr>
          <w:rFonts w:ascii="Times New Roman" w:hAnsi="Times New Roman" w:cs="Times New Roman"/>
        </w:rPr>
      </w:pPr>
    </w:p>
    <w:p w14:paraId="7092E687" w14:textId="22EDF0B1" w:rsidR="00EF092A" w:rsidRPr="00D45216" w:rsidRDefault="006236F8" w:rsidP="00D45216">
      <w:pPr>
        <w:pStyle w:val="Bibliografa"/>
        <w:spacing w:line="360" w:lineRule="auto"/>
        <w:rPr>
          <w:rFonts w:ascii="Times New Roman" w:hAnsi="Times New Roman" w:cs="Times New Roman"/>
        </w:rPr>
      </w:pPr>
      <w:r w:rsidRPr="006236F8">
        <w:rPr>
          <w:rFonts w:ascii="Times New Roman" w:hAnsi="Times New Roman" w:cs="Times New Roman"/>
          <w:lang w:val="en-US"/>
        </w:rPr>
        <w:t>[</w:t>
      </w:r>
      <w:r>
        <w:rPr>
          <w:rFonts w:ascii="Times New Roman" w:hAnsi="Times New Roman" w:cs="Times New Roman"/>
          <w:lang w:val="en-US"/>
        </w:rPr>
        <w:t>29</w:t>
      </w:r>
      <w:r w:rsidRPr="006236F8">
        <w:rPr>
          <w:rFonts w:ascii="Times New Roman" w:hAnsi="Times New Roman" w:cs="Times New Roman"/>
          <w:lang w:val="en-US"/>
        </w:rPr>
        <w:t>]</w:t>
      </w:r>
      <w:r w:rsidR="00EF092A" w:rsidRPr="00D45216">
        <w:rPr>
          <w:rFonts w:ascii="Times New Roman" w:hAnsi="Times New Roman" w:cs="Times New Roman"/>
          <w:lang w:val="en-US"/>
        </w:rPr>
        <w:tab/>
      </w:r>
      <w:r w:rsidR="00EF092A" w:rsidRPr="00D45216">
        <w:rPr>
          <w:rFonts w:ascii="Times New Roman" w:hAnsi="Times New Roman" w:cs="Times New Roman"/>
          <w:b/>
          <w:lang w:val="en-US"/>
        </w:rPr>
        <w:t>INCE, D.; SHARP, H.; &amp; WOODMAN M</w:t>
      </w:r>
      <w:r w:rsidR="00EF092A" w:rsidRPr="00D45216">
        <w:rPr>
          <w:rFonts w:ascii="Times New Roman" w:hAnsi="Times New Roman" w:cs="Times New Roman"/>
          <w:lang w:val="en-US"/>
        </w:rPr>
        <w:t xml:space="preserve">.  </w:t>
      </w:r>
      <w:r w:rsidR="00EF092A" w:rsidRPr="00D45216">
        <w:rPr>
          <w:rFonts w:ascii="Times New Roman" w:hAnsi="Times New Roman" w:cs="Times New Roman"/>
          <w:i/>
          <w:lang w:val="en-US"/>
        </w:rPr>
        <w:t>Introduction to software project management and quality assurance,</w:t>
      </w:r>
      <w:r w:rsidR="00EF092A" w:rsidRPr="00D45216">
        <w:rPr>
          <w:rFonts w:ascii="Times New Roman" w:hAnsi="Times New Roman" w:cs="Times New Roman"/>
          <w:lang w:val="en-US"/>
        </w:rPr>
        <w:t xml:space="preserve"> [en línea]. </w:t>
      </w:r>
      <w:r w:rsidR="00EF092A" w:rsidRPr="00D45216">
        <w:rPr>
          <w:rFonts w:ascii="Times New Roman" w:hAnsi="Times New Roman" w:cs="Times New Roman"/>
        </w:rPr>
        <w:t xml:space="preserve">Londres-Inglaterra: McGraw-Hill Book, 1993, pp. 80-81, [Consulta 20 de Agosto 2014] Disponible en: </w:t>
      </w:r>
      <w:hyperlink r:id="rId82" w:history="1">
        <w:r w:rsidR="00EF092A" w:rsidRPr="00D45216">
          <w:rPr>
            <w:rStyle w:val="Hipervnculo"/>
            <w:rFonts w:ascii="Times New Roman" w:hAnsi="Times New Roman" w:cs="Times New Roman"/>
          </w:rPr>
          <w:t>http://www.petronet.ir/documents/10180/2323250/introduction_to_software_project_management_and_quality_</w:t>
        </w:r>
      </w:hyperlink>
    </w:p>
    <w:p w14:paraId="4EA2C041" w14:textId="77777777" w:rsidR="00EF092A" w:rsidRPr="00D45216" w:rsidRDefault="00EF092A" w:rsidP="00D45216">
      <w:pPr>
        <w:pStyle w:val="Prrafodelista"/>
        <w:spacing w:after="0" w:line="360" w:lineRule="auto"/>
        <w:rPr>
          <w:rFonts w:ascii="Times New Roman" w:hAnsi="Times New Roman" w:cs="Times New Roman"/>
        </w:rPr>
      </w:pPr>
    </w:p>
    <w:p w14:paraId="54B65727" w14:textId="72D05E3A" w:rsidR="00EF092A" w:rsidRPr="00D45216" w:rsidRDefault="006236F8" w:rsidP="00D45216">
      <w:pPr>
        <w:pStyle w:val="Bibliografa"/>
        <w:spacing w:line="360" w:lineRule="auto"/>
        <w:rPr>
          <w:rFonts w:ascii="Times New Roman" w:hAnsi="Times New Roman" w:cs="Times New Roman"/>
        </w:rPr>
      </w:pPr>
      <w:r w:rsidRPr="006236F8">
        <w:rPr>
          <w:rFonts w:ascii="Times New Roman" w:hAnsi="Times New Roman" w:cs="Times New Roman"/>
          <w:lang w:val="en-US"/>
        </w:rPr>
        <w:t>[</w:t>
      </w:r>
      <w:r>
        <w:rPr>
          <w:rFonts w:ascii="Times New Roman" w:hAnsi="Times New Roman" w:cs="Times New Roman"/>
          <w:lang w:val="en-US"/>
        </w:rPr>
        <w:t>30</w:t>
      </w:r>
      <w:r w:rsidRPr="006236F8">
        <w:rPr>
          <w:rFonts w:ascii="Times New Roman" w:hAnsi="Times New Roman" w:cs="Times New Roman"/>
          <w:lang w:val="en-US"/>
        </w:rPr>
        <w:t>]</w:t>
      </w:r>
      <w:r w:rsidR="00EF092A" w:rsidRPr="00D45216">
        <w:rPr>
          <w:rFonts w:ascii="Times New Roman" w:hAnsi="Times New Roman" w:cs="Times New Roman"/>
          <w:lang w:val="en-US"/>
        </w:rPr>
        <w:tab/>
      </w:r>
      <w:r w:rsidR="00EF092A" w:rsidRPr="00D45216">
        <w:rPr>
          <w:rFonts w:ascii="Times New Roman" w:hAnsi="Times New Roman" w:cs="Times New Roman"/>
          <w:b/>
          <w:lang w:val="en-US"/>
        </w:rPr>
        <w:t>LANCOR, L.; &amp; SAMYUKTA, K</w:t>
      </w:r>
      <w:r w:rsidR="00EF092A" w:rsidRPr="00D45216">
        <w:rPr>
          <w:rFonts w:ascii="Times New Roman" w:hAnsi="Times New Roman" w:cs="Times New Roman"/>
          <w:lang w:val="en-US"/>
        </w:rPr>
        <w:t xml:space="preserve">. </w:t>
      </w:r>
      <w:r w:rsidR="00EF092A" w:rsidRPr="00D45216">
        <w:rPr>
          <w:rFonts w:ascii="Times New Roman" w:hAnsi="Times New Roman" w:cs="Times New Roman"/>
          <w:i/>
          <w:lang w:val="en-US"/>
        </w:rPr>
        <w:t>Analyzing PHP Frameworks for Use in a Project-Based Software Engineering Course,</w:t>
      </w:r>
      <w:r w:rsidR="00EF092A" w:rsidRPr="00D45216">
        <w:rPr>
          <w:rFonts w:ascii="Times New Roman" w:hAnsi="Times New Roman" w:cs="Times New Roman"/>
          <w:lang w:val="en-US"/>
        </w:rPr>
        <w:t xml:space="preserve"> [en línea]. New Haven-USA: Southern Connecticut State University, s.f., p.4. </w:t>
      </w:r>
      <w:r w:rsidR="00EF092A" w:rsidRPr="00D45216">
        <w:rPr>
          <w:rFonts w:ascii="Times New Roman" w:hAnsi="Times New Roman" w:cs="Times New Roman"/>
        </w:rPr>
        <w:t xml:space="preserve">[Consulta 02 de Marzo 2015]  Disponible en: </w:t>
      </w:r>
      <w:hyperlink r:id="rId83" w:history="1">
        <w:r w:rsidR="00EF092A" w:rsidRPr="00D45216">
          <w:rPr>
            <w:rStyle w:val="Hipervnculo"/>
            <w:rFonts w:ascii="Times New Roman" w:hAnsi="Times New Roman" w:cs="Times New Roman"/>
          </w:rPr>
          <w:t>http://db.grinnell.edu/sigcse/sigcse2013/Program/viewAcceptedProposal.pdf?sessionType=paper&amp;sessionNumber=116</w:t>
        </w:r>
      </w:hyperlink>
    </w:p>
    <w:p w14:paraId="6B4BE0AA" w14:textId="77777777" w:rsidR="00AC24A5" w:rsidRDefault="00AC24A5" w:rsidP="00AC24A5">
      <w:pPr>
        <w:pStyle w:val="Bibliografa"/>
        <w:spacing w:line="360" w:lineRule="auto"/>
        <w:ind w:hanging="15"/>
        <w:rPr>
          <w:rFonts w:ascii="Times New Roman" w:hAnsi="Times New Roman" w:cs="Times New Roman"/>
          <w:i/>
        </w:rPr>
      </w:pPr>
    </w:p>
    <w:p w14:paraId="703B0B69" w14:textId="77777777" w:rsidR="00AC24A5" w:rsidRPr="00D45216" w:rsidRDefault="00AC24A5" w:rsidP="00AC24A5">
      <w:pPr>
        <w:pStyle w:val="Bibliografa"/>
        <w:spacing w:line="360" w:lineRule="auto"/>
        <w:ind w:hanging="15"/>
        <w:rPr>
          <w:rFonts w:ascii="Times New Roman" w:hAnsi="Times New Roman" w:cs="Times New Roman"/>
        </w:rPr>
      </w:pPr>
      <w:r w:rsidRPr="00D45216">
        <w:rPr>
          <w:rFonts w:ascii="Times New Roman" w:hAnsi="Times New Roman" w:cs="Times New Roman"/>
          <w:i/>
        </w:rPr>
        <w:t>Laravel</w:t>
      </w:r>
      <w:r w:rsidRPr="00D45216">
        <w:rPr>
          <w:rFonts w:ascii="Times New Roman" w:hAnsi="Times New Roman" w:cs="Times New Roman"/>
        </w:rPr>
        <w:t xml:space="preserve">, [en línea], s.f,   [Consulta 14 de Agosto 2014] Disponible en: </w:t>
      </w:r>
      <w:hyperlink r:id="rId84" w:history="1">
        <w:r w:rsidRPr="00D45216">
          <w:rPr>
            <w:rStyle w:val="Hipervnculo"/>
            <w:rFonts w:ascii="Times New Roman" w:hAnsi="Times New Roman" w:cs="Times New Roman"/>
          </w:rPr>
          <w:t>http://laraveldominicana.blogspot.com/p/que-es-laravel.html</w:t>
        </w:r>
      </w:hyperlink>
    </w:p>
    <w:p w14:paraId="2431B85A" w14:textId="77777777" w:rsidR="00AC24A5" w:rsidRPr="00D45216" w:rsidRDefault="00AC24A5" w:rsidP="00AC24A5">
      <w:pPr>
        <w:spacing w:after="0" w:line="360" w:lineRule="auto"/>
        <w:ind w:left="708"/>
        <w:rPr>
          <w:rFonts w:ascii="Times New Roman" w:hAnsi="Times New Roman" w:cs="Times New Roman"/>
        </w:rPr>
      </w:pPr>
    </w:p>
    <w:p w14:paraId="227A1C41" w14:textId="47A8C551" w:rsidR="00AC24A5" w:rsidRPr="00D45216" w:rsidRDefault="006236F8" w:rsidP="00AC24A5">
      <w:pPr>
        <w:pStyle w:val="Bibliografa"/>
        <w:spacing w:line="360" w:lineRule="auto"/>
        <w:ind w:left="705" w:hanging="705"/>
        <w:rPr>
          <w:rFonts w:ascii="Times New Roman" w:hAnsi="Times New Roman" w:cs="Times New Roman"/>
        </w:rPr>
      </w:pPr>
      <w:r>
        <w:rPr>
          <w:rFonts w:ascii="Times New Roman" w:hAnsi="Times New Roman" w:cs="Times New Roman"/>
        </w:rPr>
        <w:t>[31]</w:t>
      </w:r>
      <w:r w:rsidR="00AC24A5" w:rsidRPr="00D45216">
        <w:rPr>
          <w:rFonts w:ascii="Times New Roman" w:hAnsi="Times New Roman" w:cs="Times New Roman"/>
        </w:rPr>
        <w:tab/>
      </w:r>
      <w:r w:rsidR="00AC24A5" w:rsidRPr="00D45216">
        <w:rPr>
          <w:rFonts w:ascii="Times New Roman" w:hAnsi="Times New Roman" w:cs="Times New Roman"/>
          <w:i/>
        </w:rPr>
        <w:t>Laravel - The PHP framework for web artisans</w:t>
      </w:r>
      <w:r w:rsidR="00AC24A5" w:rsidRPr="00D45216">
        <w:rPr>
          <w:rFonts w:ascii="Times New Roman" w:hAnsi="Times New Roman" w:cs="Times New Roman"/>
        </w:rPr>
        <w:t xml:space="preserve">, [en línea], s.f, [Consulta 14 de Agosto 2014]  Disponible en:  </w:t>
      </w:r>
    </w:p>
    <w:p w14:paraId="419AAEFF" w14:textId="77777777" w:rsidR="00AC24A5" w:rsidRPr="00B6479E" w:rsidRDefault="00856519" w:rsidP="00AC24A5">
      <w:pPr>
        <w:pStyle w:val="Bibliografa"/>
        <w:spacing w:line="360" w:lineRule="auto"/>
        <w:ind w:hanging="12"/>
        <w:rPr>
          <w:rFonts w:ascii="Times New Roman" w:hAnsi="Times New Roman" w:cs="Times New Roman"/>
        </w:rPr>
      </w:pPr>
      <w:hyperlink r:id="rId85" w:history="1">
        <w:r w:rsidR="00AC24A5" w:rsidRPr="00B6479E">
          <w:rPr>
            <w:rStyle w:val="Hipervnculo"/>
            <w:rFonts w:ascii="Times New Roman" w:hAnsi="Times New Roman" w:cs="Times New Roman"/>
          </w:rPr>
          <w:t>http://laravel.com/docs</w:t>
        </w:r>
      </w:hyperlink>
    </w:p>
    <w:p w14:paraId="1919BACE" w14:textId="00C0B779"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32]</w:t>
      </w:r>
      <w:r w:rsidR="00AC24A5" w:rsidRPr="00D45216">
        <w:rPr>
          <w:rFonts w:ascii="Times New Roman" w:hAnsi="Times New Roman" w:cs="Times New Roman"/>
        </w:rPr>
        <w:tab/>
      </w:r>
      <w:r w:rsidR="00AC24A5" w:rsidRPr="00D45216">
        <w:rPr>
          <w:rFonts w:ascii="Times New Roman" w:hAnsi="Times New Roman" w:cs="Times New Roman"/>
          <w:b/>
        </w:rPr>
        <w:t>LETELIER, P.; &amp; PENADÉS, M. C</w:t>
      </w:r>
      <w:r w:rsidR="00AC24A5" w:rsidRPr="00D45216">
        <w:rPr>
          <w:rFonts w:ascii="Times New Roman" w:hAnsi="Times New Roman" w:cs="Times New Roman"/>
        </w:rPr>
        <w:t xml:space="preserve">.,  </w:t>
      </w:r>
      <w:r w:rsidR="00AC24A5" w:rsidRPr="00D45216">
        <w:rPr>
          <w:rFonts w:ascii="Times New Roman" w:hAnsi="Times New Roman" w:cs="Times New Roman"/>
          <w:i/>
        </w:rPr>
        <w:t>Metodologías ágiles para el desarrollo de software: eXtreme Programming (XP),</w:t>
      </w:r>
      <w:r w:rsidR="00AC24A5" w:rsidRPr="00D45216">
        <w:rPr>
          <w:rFonts w:ascii="Times New Roman" w:hAnsi="Times New Roman" w:cs="Times New Roman"/>
        </w:rPr>
        <w:t xml:space="preserve"> [en línea]</w:t>
      </w:r>
      <w:r w:rsidR="00AC24A5" w:rsidRPr="00D45216">
        <w:rPr>
          <w:rFonts w:ascii="Times New Roman" w:hAnsi="Times New Roman" w:cs="Times New Roman"/>
          <w:i/>
        </w:rPr>
        <w:t xml:space="preserve">, </w:t>
      </w:r>
      <w:r w:rsidR="00AC24A5" w:rsidRPr="00D45216">
        <w:rPr>
          <w:rFonts w:ascii="Times New Roman" w:hAnsi="Times New Roman" w:cs="Times New Roman"/>
        </w:rPr>
        <w:t>s.f</w:t>
      </w:r>
      <w:r w:rsidR="00AC24A5" w:rsidRPr="00D45216">
        <w:rPr>
          <w:rFonts w:ascii="Times New Roman" w:hAnsi="Times New Roman" w:cs="Times New Roman"/>
          <w:i/>
        </w:rPr>
        <w:t xml:space="preserve">, </w:t>
      </w:r>
      <w:r w:rsidR="00AC24A5" w:rsidRPr="00D45216">
        <w:rPr>
          <w:rFonts w:ascii="Times New Roman" w:hAnsi="Times New Roman" w:cs="Times New Roman"/>
        </w:rPr>
        <w:t xml:space="preserve"> [Consulta 09 de Marzo 2014]  Disponible en:  </w:t>
      </w:r>
    </w:p>
    <w:p w14:paraId="0B202584" w14:textId="77777777" w:rsidR="00AC24A5" w:rsidRPr="00D45216" w:rsidRDefault="00856519" w:rsidP="00AC24A5">
      <w:pPr>
        <w:pStyle w:val="Bibliografa"/>
        <w:spacing w:line="360" w:lineRule="auto"/>
        <w:ind w:hanging="12"/>
        <w:rPr>
          <w:rFonts w:ascii="Times New Roman" w:hAnsi="Times New Roman" w:cs="Times New Roman"/>
        </w:rPr>
      </w:pPr>
      <w:hyperlink r:id="rId86" w:history="1">
        <w:r w:rsidR="00AC24A5" w:rsidRPr="00D45216">
          <w:rPr>
            <w:rStyle w:val="Hipervnculo"/>
            <w:rFonts w:ascii="Times New Roman" w:hAnsi="Times New Roman" w:cs="Times New Roman"/>
          </w:rPr>
          <w:t>http://www.cyta.com.ar/ta0502/v5n2a1.htm</w:t>
        </w:r>
      </w:hyperlink>
    </w:p>
    <w:p w14:paraId="723A4F54" w14:textId="77777777" w:rsidR="00EF092A" w:rsidRPr="00D45216" w:rsidRDefault="00EF092A" w:rsidP="00D45216">
      <w:pPr>
        <w:pStyle w:val="Prrafodelista"/>
        <w:spacing w:after="0" w:line="360" w:lineRule="auto"/>
        <w:rPr>
          <w:rFonts w:ascii="Times New Roman" w:hAnsi="Times New Roman" w:cs="Times New Roman"/>
        </w:rPr>
      </w:pPr>
    </w:p>
    <w:p w14:paraId="42023364" w14:textId="71B55459"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33]</w:t>
      </w:r>
      <w:r w:rsidR="00EF092A" w:rsidRPr="00D45216">
        <w:rPr>
          <w:rFonts w:ascii="Times New Roman" w:hAnsi="Times New Roman" w:cs="Times New Roman"/>
        </w:rPr>
        <w:tab/>
      </w:r>
      <w:r w:rsidR="00EF092A" w:rsidRPr="00D45216">
        <w:rPr>
          <w:rFonts w:ascii="Times New Roman" w:hAnsi="Times New Roman" w:cs="Times New Roman"/>
          <w:b/>
        </w:rPr>
        <w:t>MATEU, C</w:t>
      </w:r>
      <w:r w:rsidR="00EF092A" w:rsidRPr="00D45216">
        <w:rPr>
          <w:rFonts w:ascii="Times New Roman" w:hAnsi="Times New Roman" w:cs="Times New Roman"/>
        </w:rPr>
        <w:t xml:space="preserve">. </w:t>
      </w:r>
      <w:r w:rsidR="00EF092A" w:rsidRPr="00D45216">
        <w:rPr>
          <w:rFonts w:ascii="Times New Roman" w:hAnsi="Times New Roman" w:cs="Times New Roman"/>
          <w:i/>
        </w:rPr>
        <w:t>Desarrollo de aplicaciones web</w:t>
      </w:r>
      <w:r w:rsidR="00EF092A" w:rsidRPr="00D45216">
        <w:rPr>
          <w:rFonts w:ascii="Times New Roman" w:hAnsi="Times New Roman" w:cs="Times New Roman"/>
        </w:rPr>
        <w:t xml:space="preserve"> [en línea]. Barcelona-España: Universidad Abierta de Cataluña, 2004, p.20. [Consulta 31 de Julio 2014]  Disponible en: </w:t>
      </w:r>
      <w:hyperlink r:id="rId87" w:history="1">
        <w:r w:rsidR="00EF092A" w:rsidRPr="00D45216">
          <w:rPr>
            <w:rStyle w:val="Hipervnculo"/>
            <w:rFonts w:ascii="Times New Roman" w:hAnsi="Times New Roman" w:cs="Times New Roman"/>
          </w:rPr>
          <w:t>http://www.uoc.edu/masters/softwarelibre/esp/materials/Desarrollo_web.pdf</w:t>
        </w:r>
      </w:hyperlink>
    </w:p>
    <w:p w14:paraId="697A5021" w14:textId="77777777" w:rsidR="00EF092A" w:rsidRDefault="00EF092A" w:rsidP="00D45216">
      <w:pPr>
        <w:pStyle w:val="Prrafodelista"/>
        <w:spacing w:after="0" w:line="360" w:lineRule="auto"/>
        <w:rPr>
          <w:rFonts w:ascii="Times New Roman" w:hAnsi="Times New Roman" w:cs="Times New Roman"/>
        </w:rPr>
      </w:pPr>
    </w:p>
    <w:p w14:paraId="6D0F5CAB" w14:textId="2AC8FA55"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34]</w:t>
      </w:r>
      <w:r>
        <w:rPr>
          <w:rFonts w:ascii="Times New Roman" w:hAnsi="Times New Roman" w:cs="Times New Roman"/>
        </w:rPr>
        <w:tab/>
      </w:r>
      <w:r w:rsidR="00AC24A5" w:rsidRPr="00D45216">
        <w:rPr>
          <w:rFonts w:ascii="Times New Roman" w:hAnsi="Times New Roman" w:cs="Times New Roman"/>
          <w:b/>
        </w:rPr>
        <w:t>MENÉNDEZ, R.</w:t>
      </w:r>
      <w:r w:rsidR="00AC24A5" w:rsidRPr="00D45216">
        <w:rPr>
          <w:rFonts w:ascii="Times New Roman" w:hAnsi="Times New Roman" w:cs="Times New Roman"/>
        </w:rPr>
        <w:t xml:space="preserve">,  Historia del desarrollo de aplicaciones Web, [en línea] , 2012,  [Consulta 31 de Julio 2014] Disponible en:  </w:t>
      </w:r>
    </w:p>
    <w:p w14:paraId="0162FDCB" w14:textId="77777777" w:rsidR="00AC24A5" w:rsidRPr="00D45216" w:rsidRDefault="00856519" w:rsidP="00AC24A5">
      <w:pPr>
        <w:pStyle w:val="Bibliografa"/>
        <w:spacing w:line="360" w:lineRule="auto"/>
        <w:ind w:hanging="12"/>
        <w:rPr>
          <w:rFonts w:ascii="Times New Roman" w:hAnsi="Times New Roman" w:cs="Times New Roman"/>
        </w:rPr>
      </w:pPr>
      <w:hyperlink r:id="rId88" w:history="1">
        <w:r w:rsidR="00AC24A5" w:rsidRPr="00D45216">
          <w:rPr>
            <w:rStyle w:val="Hipervnculo"/>
            <w:rFonts w:ascii="Times New Roman" w:hAnsi="Times New Roman" w:cs="Times New Roman"/>
          </w:rPr>
          <w:t>http://www.um.es/docencia/barzana/DIVULGACION/INFORMATICA/Historia-desarrollo-aplicaciones-web.html</w:t>
        </w:r>
      </w:hyperlink>
    </w:p>
    <w:p w14:paraId="4DAEF6FD" w14:textId="77777777" w:rsidR="00AC24A5" w:rsidRPr="00D45216" w:rsidRDefault="00AC24A5" w:rsidP="00AC24A5">
      <w:pPr>
        <w:pStyle w:val="Prrafodelista"/>
        <w:spacing w:after="0" w:line="360" w:lineRule="auto"/>
        <w:rPr>
          <w:rFonts w:ascii="Times New Roman" w:hAnsi="Times New Roman" w:cs="Times New Roman"/>
        </w:rPr>
      </w:pPr>
    </w:p>
    <w:p w14:paraId="4C462220" w14:textId="3E6988C4"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35]</w:t>
      </w:r>
      <w:r w:rsidR="00AC24A5" w:rsidRPr="00D45216">
        <w:rPr>
          <w:rFonts w:ascii="Times New Roman" w:hAnsi="Times New Roman" w:cs="Times New Roman"/>
        </w:rPr>
        <w:tab/>
      </w:r>
      <w:r w:rsidR="00AC24A5" w:rsidRPr="00D45216">
        <w:rPr>
          <w:rFonts w:ascii="Times New Roman" w:hAnsi="Times New Roman" w:cs="Times New Roman"/>
          <w:i/>
        </w:rPr>
        <w:t>Metodologías Agiles de Desarrollo</w:t>
      </w:r>
      <w:r w:rsidR="00AC24A5" w:rsidRPr="00D45216">
        <w:rPr>
          <w:rFonts w:ascii="Times New Roman" w:hAnsi="Times New Roman" w:cs="Times New Roman"/>
        </w:rPr>
        <w:t xml:space="preserve">, [en línea], 2009, [Consulta 09 de Marzo 2015]  Disponible en:  </w:t>
      </w:r>
    </w:p>
    <w:p w14:paraId="3997FF3D" w14:textId="77777777" w:rsidR="00AC24A5" w:rsidRPr="00D45216" w:rsidRDefault="00856519" w:rsidP="00AC24A5">
      <w:pPr>
        <w:pStyle w:val="Bibliografa"/>
        <w:spacing w:line="360" w:lineRule="auto"/>
        <w:ind w:hanging="12"/>
        <w:rPr>
          <w:rFonts w:ascii="Times New Roman" w:hAnsi="Times New Roman" w:cs="Times New Roman"/>
        </w:rPr>
      </w:pPr>
      <w:hyperlink r:id="rId89" w:history="1">
        <w:r w:rsidR="00AC24A5" w:rsidRPr="00D45216">
          <w:rPr>
            <w:rStyle w:val="Hipervnculo"/>
            <w:rFonts w:ascii="Times New Roman" w:hAnsi="Times New Roman" w:cs="Times New Roman"/>
          </w:rPr>
          <w:t>http://ronald-sistemas.blogspot.com/2009/10/metodologias-agiles-de-desarrollo.html</w:t>
        </w:r>
      </w:hyperlink>
    </w:p>
    <w:p w14:paraId="1727AA4B" w14:textId="77777777" w:rsidR="00AC24A5" w:rsidRPr="00B6479E" w:rsidRDefault="00AC24A5" w:rsidP="00AC24A5">
      <w:pPr>
        <w:spacing w:after="0" w:line="360" w:lineRule="auto"/>
        <w:ind w:left="708"/>
        <w:rPr>
          <w:rFonts w:ascii="Times New Roman" w:hAnsi="Times New Roman" w:cs="Times New Roman"/>
        </w:rPr>
      </w:pPr>
    </w:p>
    <w:p w14:paraId="67BCBEA2" w14:textId="1F66FCF2"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36]</w:t>
      </w:r>
      <w:r w:rsidR="00AC24A5" w:rsidRPr="00D45216">
        <w:rPr>
          <w:rFonts w:ascii="Times New Roman" w:hAnsi="Times New Roman" w:cs="Times New Roman"/>
        </w:rPr>
        <w:tab/>
      </w:r>
      <w:r w:rsidR="00AC24A5" w:rsidRPr="00D45216">
        <w:rPr>
          <w:rFonts w:ascii="Times New Roman" w:hAnsi="Times New Roman" w:cs="Times New Roman"/>
          <w:b/>
        </w:rPr>
        <w:t>MICROSOFT</w:t>
      </w:r>
      <w:r w:rsidR="00AC24A5" w:rsidRPr="00D45216">
        <w:rPr>
          <w:rFonts w:ascii="Times New Roman" w:hAnsi="Times New Roman" w:cs="Times New Roman"/>
        </w:rPr>
        <w:t xml:space="preserve">, </w:t>
      </w:r>
      <w:r w:rsidR="00AC24A5" w:rsidRPr="00D45216">
        <w:rPr>
          <w:rFonts w:ascii="Times New Roman" w:hAnsi="Times New Roman" w:cs="Times New Roman"/>
          <w:i/>
        </w:rPr>
        <w:t>ASP.NET Overview</w:t>
      </w:r>
      <w:r w:rsidR="00AC24A5" w:rsidRPr="00D45216">
        <w:rPr>
          <w:rFonts w:ascii="Times New Roman" w:hAnsi="Times New Roman" w:cs="Times New Roman"/>
        </w:rPr>
        <w:t xml:space="preserve">, [en línea], s.f,  [Consulta 04 de Agosto 2014] Disponible en: </w:t>
      </w:r>
      <w:hyperlink r:id="rId90" w:history="1">
        <w:r w:rsidR="00AC24A5" w:rsidRPr="00D45216">
          <w:rPr>
            <w:rStyle w:val="Hipervnculo"/>
            <w:rFonts w:ascii="Times New Roman" w:hAnsi="Times New Roman" w:cs="Times New Roman"/>
          </w:rPr>
          <w:t>http://msdn.microsoft.com/en-us/library/vstudio/4w3ex9c2(v=vs.100).aspx</w:t>
        </w:r>
      </w:hyperlink>
    </w:p>
    <w:p w14:paraId="06A11781" w14:textId="77777777" w:rsidR="00AC24A5" w:rsidRPr="00D45216" w:rsidRDefault="00AC24A5" w:rsidP="00D45216">
      <w:pPr>
        <w:pStyle w:val="Prrafodelista"/>
        <w:spacing w:after="0" w:line="360" w:lineRule="auto"/>
        <w:rPr>
          <w:rFonts w:ascii="Times New Roman" w:hAnsi="Times New Roman" w:cs="Times New Roman"/>
        </w:rPr>
      </w:pPr>
    </w:p>
    <w:p w14:paraId="1460E2CC" w14:textId="7973AB93" w:rsidR="00EF092A" w:rsidRPr="00D45216" w:rsidRDefault="006236F8" w:rsidP="00D45216">
      <w:pPr>
        <w:pStyle w:val="Bibliografa"/>
        <w:spacing w:line="360" w:lineRule="auto"/>
        <w:rPr>
          <w:rFonts w:ascii="Times New Roman" w:hAnsi="Times New Roman" w:cs="Times New Roman"/>
          <w:lang w:val="en-US"/>
        </w:rPr>
      </w:pPr>
      <w:r>
        <w:rPr>
          <w:rFonts w:ascii="Times New Roman" w:hAnsi="Times New Roman" w:cs="Times New Roman"/>
        </w:rPr>
        <w:t>[37]</w:t>
      </w:r>
      <w:r w:rsidR="00EF092A" w:rsidRPr="00D45216">
        <w:rPr>
          <w:rFonts w:ascii="Times New Roman" w:hAnsi="Times New Roman" w:cs="Times New Roman"/>
        </w:rPr>
        <w:tab/>
      </w:r>
      <w:r w:rsidR="00EF092A" w:rsidRPr="00D45216">
        <w:rPr>
          <w:rFonts w:ascii="Times New Roman" w:hAnsi="Times New Roman" w:cs="Times New Roman"/>
          <w:b/>
        </w:rPr>
        <w:t>NAVARRO, A</w:t>
      </w:r>
      <w:r w:rsidR="00EF092A" w:rsidRPr="00D45216">
        <w:rPr>
          <w:rFonts w:ascii="Times New Roman" w:hAnsi="Times New Roman" w:cs="Times New Roman"/>
        </w:rPr>
        <w:t xml:space="preserve">. </w:t>
      </w:r>
      <w:r w:rsidR="00EF092A" w:rsidRPr="00D45216">
        <w:rPr>
          <w:rFonts w:ascii="Times New Roman" w:hAnsi="Times New Roman" w:cs="Times New Roman"/>
          <w:i/>
        </w:rPr>
        <w:t>Proceso de software y métricas de proyectos,</w:t>
      </w:r>
      <w:r w:rsidR="00EF092A" w:rsidRPr="00D45216">
        <w:rPr>
          <w:rFonts w:ascii="Times New Roman" w:hAnsi="Times New Roman" w:cs="Times New Roman"/>
        </w:rPr>
        <w:t xml:space="preserve">  [en línea]. Corrientes-Argentina: Universidad Nacional del Nordeste,</w:t>
      </w:r>
      <w:r w:rsidR="00EF092A" w:rsidRPr="00D45216">
        <w:rPr>
          <w:rFonts w:ascii="Times New Roman" w:hAnsi="Times New Roman" w:cs="Times New Roman"/>
          <w:i/>
        </w:rPr>
        <w:t xml:space="preserve"> </w:t>
      </w:r>
      <w:r w:rsidR="00EF092A" w:rsidRPr="00D45216">
        <w:rPr>
          <w:rFonts w:ascii="Times New Roman" w:hAnsi="Times New Roman" w:cs="Times New Roman"/>
        </w:rPr>
        <w:t xml:space="preserve">s.f, pp. 2-12 [Consulta 19 de Agosto 2014].  </w:t>
      </w:r>
      <w:r w:rsidR="00EF092A" w:rsidRPr="00D45216">
        <w:rPr>
          <w:rFonts w:ascii="Times New Roman" w:hAnsi="Times New Roman" w:cs="Times New Roman"/>
          <w:lang w:val="en-US"/>
        </w:rPr>
        <w:t xml:space="preserve">Disponible en: </w:t>
      </w:r>
      <w:hyperlink r:id="rId91" w:history="1">
        <w:r w:rsidR="00EF092A" w:rsidRPr="00D45216">
          <w:rPr>
            <w:rStyle w:val="Hipervnculo"/>
            <w:rFonts w:ascii="Times New Roman" w:hAnsi="Times New Roman" w:cs="Times New Roman"/>
            <w:lang w:val="en-US"/>
          </w:rPr>
          <w:t>http://exa.unne.edu.ar/informatica/evalua/Sitio%20Oficial%20ESPD-Talleres/TRABAJO%20DE%20PAG%20DE%20LEON/web/Otros%20metricas/4._Proceso_de_software_y_metricas_de_proyectos.pdf</w:t>
        </w:r>
      </w:hyperlink>
    </w:p>
    <w:p w14:paraId="63E979A9" w14:textId="77777777" w:rsidR="00EF092A" w:rsidRPr="00D45216" w:rsidRDefault="00EF092A" w:rsidP="00D45216">
      <w:pPr>
        <w:pStyle w:val="Prrafodelista"/>
        <w:spacing w:after="0" w:line="360" w:lineRule="auto"/>
        <w:rPr>
          <w:rFonts w:ascii="Times New Roman" w:hAnsi="Times New Roman" w:cs="Times New Roman"/>
          <w:lang w:val="en-US"/>
        </w:rPr>
      </w:pPr>
    </w:p>
    <w:p w14:paraId="0EED2229" w14:textId="01A706A9" w:rsidR="00EF092A" w:rsidRPr="00D45216" w:rsidRDefault="006236F8" w:rsidP="00D45216">
      <w:pPr>
        <w:pStyle w:val="Bibliografa"/>
        <w:spacing w:line="360" w:lineRule="auto"/>
        <w:rPr>
          <w:rFonts w:ascii="Times New Roman" w:hAnsi="Times New Roman" w:cs="Times New Roman"/>
          <w:lang w:val="en-US"/>
        </w:rPr>
      </w:pPr>
      <w:r w:rsidRPr="006236F8">
        <w:rPr>
          <w:rFonts w:ascii="Times New Roman" w:hAnsi="Times New Roman" w:cs="Times New Roman"/>
          <w:lang w:val="en-US"/>
        </w:rPr>
        <w:t>[</w:t>
      </w:r>
      <w:r>
        <w:rPr>
          <w:rFonts w:ascii="Times New Roman" w:hAnsi="Times New Roman" w:cs="Times New Roman"/>
          <w:lang w:val="en-US"/>
        </w:rPr>
        <w:t>38</w:t>
      </w:r>
      <w:r w:rsidRPr="006236F8">
        <w:rPr>
          <w:rFonts w:ascii="Times New Roman" w:hAnsi="Times New Roman" w:cs="Times New Roman"/>
          <w:lang w:val="en-US"/>
        </w:rPr>
        <w:t>]</w:t>
      </w:r>
      <w:r w:rsidR="00EF092A" w:rsidRPr="00D45216">
        <w:rPr>
          <w:rFonts w:ascii="Times New Roman" w:hAnsi="Times New Roman" w:cs="Times New Roman"/>
          <w:lang w:val="en-US"/>
        </w:rPr>
        <w:tab/>
      </w:r>
      <w:r w:rsidR="00EF092A" w:rsidRPr="00D45216">
        <w:rPr>
          <w:rFonts w:ascii="Times New Roman" w:hAnsi="Times New Roman" w:cs="Times New Roman"/>
          <w:b/>
          <w:lang w:val="en-US"/>
        </w:rPr>
        <w:t>NODA, T.; &amp; JIA, C</w:t>
      </w:r>
      <w:r w:rsidR="00EF092A" w:rsidRPr="00D45216">
        <w:rPr>
          <w:rFonts w:ascii="Times New Roman" w:hAnsi="Times New Roman" w:cs="Times New Roman"/>
          <w:lang w:val="en-US"/>
        </w:rPr>
        <w:t xml:space="preserve">. </w:t>
      </w:r>
      <w:r w:rsidR="00EF092A" w:rsidRPr="00D45216">
        <w:rPr>
          <w:rFonts w:ascii="Times New Roman" w:hAnsi="Times New Roman" w:cs="Times New Roman"/>
          <w:i/>
          <w:lang w:val="en-US"/>
        </w:rPr>
        <w:t>Empirical Case Study of Measuring Productivity of Programming Language Ruby and Ruby on Rails</w:t>
      </w:r>
      <w:r w:rsidR="00EF092A" w:rsidRPr="00D45216">
        <w:rPr>
          <w:rFonts w:ascii="Times New Roman" w:hAnsi="Times New Roman" w:cs="Times New Roman"/>
          <w:lang w:val="en-US"/>
        </w:rPr>
        <w:t>, [en línea]. The Sixth International Conference on Software Engineering Advances,</w:t>
      </w:r>
      <w:r w:rsidR="00EF092A" w:rsidRPr="00D45216">
        <w:rPr>
          <w:rFonts w:ascii="Times New Roman" w:hAnsi="Times New Roman" w:cs="Times New Roman"/>
          <w:i/>
          <w:lang w:val="en-US"/>
        </w:rPr>
        <w:t xml:space="preserve"> </w:t>
      </w:r>
      <w:r w:rsidR="00EF092A" w:rsidRPr="00D45216">
        <w:rPr>
          <w:rFonts w:ascii="Times New Roman" w:hAnsi="Times New Roman" w:cs="Times New Roman"/>
          <w:lang w:val="en-US"/>
        </w:rPr>
        <w:t>2011, p.2. [Consulta 01 de Marzo 2015]  Disponible en:</w:t>
      </w:r>
    </w:p>
    <w:p w14:paraId="3A444999" w14:textId="77777777" w:rsidR="00EF092A" w:rsidRPr="00D45216" w:rsidRDefault="00856519" w:rsidP="00D45216">
      <w:pPr>
        <w:spacing w:after="0" w:line="360" w:lineRule="auto"/>
        <w:ind w:left="708"/>
        <w:rPr>
          <w:rFonts w:ascii="Times New Roman" w:hAnsi="Times New Roman" w:cs="Times New Roman"/>
        </w:rPr>
      </w:pPr>
      <w:hyperlink r:id="rId92" w:history="1">
        <w:r w:rsidR="00EF092A" w:rsidRPr="00D45216">
          <w:rPr>
            <w:rStyle w:val="Hipervnculo"/>
            <w:rFonts w:ascii="Times New Roman" w:hAnsi="Times New Roman" w:cs="Times New Roman"/>
          </w:rPr>
          <w:t>http://www.thinkmind.org/download.php?articleid=icsea_2011_15_30_10268</w:t>
        </w:r>
      </w:hyperlink>
    </w:p>
    <w:p w14:paraId="68C85017" w14:textId="77777777" w:rsidR="00EF092A" w:rsidRPr="00D45216" w:rsidRDefault="00EF092A" w:rsidP="00D45216">
      <w:pPr>
        <w:pStyle w:val="Prrafodelista"/>
        <w:spacing w:after="0" w:line="360" w:lineRule="auto"/>
        <w:rPr>
          <w:rFonts w:ascii="Times New Roman" w:hAnsi="Times New Roman" w:cs="Times New Roman"/>
        </w:rPr>
      </w:pPr>
    </w:p>
    <w:p w14:paraId="67B57691" w14:textId="32C77CEF" w:rsidR="00EF092A" w:rsidRPr="00D45216" w:rsidRDefault="006236F8" w:rsidP="00D45216">
      <w:pPr>
        <w:pStyle w:val="Bibliografa"/>
        <w:spacing w:line="360" w:lineRule="auto"/>
        <w:rPr>
          <w:rFonts w:ascii="Times New Roman" w:hAnsi="Times New Roman" w:cs="Times New Roman"/>
        </w:rPr>
      </w:pPr>
      <w:r w:rsidRPr="006236F8">
        <w:rPr>
          <w:rFonts w:ascii="Times New Roman" w:hAnsi="Times New Roman" w:cs="Times New Roman"/>
          <w:lang w:val="en-US"/>
        </w:rPr>
        <w:t>[</w:t>
      </w:r>
      <w:r>
        <w:rPr>
          <w:rFonts w:ascii="Times New Roman" w:hAnsi="Times New Roman" w:cs="Times New Roman"/>
          <w:lang w:val="en-US"/>
        </w:rPr>
        <w:t>39</w:t>
      </w:r>
      <w:r w:rsidRPr="006236F8">
        <w:rPr>
          <w:rFonts w:ascii="Times New Roman" w:hAnsi="Times New Roman" w:cs="Times New Roman"/>
          <w:lang w:val="en-US"/>
        </w:rPr>
        <w:t>]</w:t>
      </w:r>
      <w:r w:rsidR="00EF092A" w:rsidRPr="00D45216">
        <w:rPr>
          <w:rFonts w:ascii="Times New Roman" w:hAnsi="Times New Roman" w:cs="Times New Roman"/>
          <w:lang w:val="en-US"/>
        </w:rPr>
        <w:tab/>
      </w:r>
      <w:r w:rsidR="00EF092A" w:rsidRPr="00D45216">
        <w:rPr>
          <w:rFonts w:ascii="Times New Roman" w:hAnsi="Times New Roman" w:cs="Times New Roman"/>
          <w:b/>
          <w:lang w:val="en-US"/>
        </w:rPr>
        <w:t>NWELIH, E.; &amp; AMADIN, I</w:t>
      </w:r>
      <w:r w:rsidR="00EF092A" w:rsidRPr="00D45216">
        <w:rPr>
          <w:rFonts w:ascii="Times New Roman" w:hAnsi="Times New Roman" w:cs="Times New Roman"/>
          <w:lang w:val="en-US"/>
        </w:rPr>
        <w:t xml:space="preserve">. </w:t>
      </w:r>
      <w:r w:rsidR="00EF092A" w:rsidRPr="00D45216">
        <w:rPr>
          <w:rFonts w:ascii="Times New Roman" w:hAnsi="Times New Roman" w:cs="Times New Roman"/>
          <w:i/>
          <w:lang w:val="en-US"/>
        </w:rPr>
        <w:t>Modeling Software Reuse in Traditional Productivity Model</w:t>
      </w:r>
      <w:r w:rsidR="00EF092A" w:rsidRPr="00D45216">
        <w:rPr>
          <w:rFonts w:ascii="Times New Roman" w:hAnsi="Times New Roman" w:cs="Times New Roman"/>
          <w:lang w:val="en-US"/>
        </w:rPr>
        <w:t xml:space="preserve"> [en línea]. </w:t>
      </w:r>
      <w:r w:rsidR="00EF092A" w:rsidRPr="00D45216">
        <w:rPr>
          <w:rFonts w:ascii="Times New Roman" w:hAnsi="Times New Roman" w:cs="Times New Roman"/>
        </w:rPr>
        <w:t xml:space="preserve">Benin-Nigeria: Medwell Journals, </w:t>
      </w:r>
      <w:r w:rsidR="00EF092A" w:rsidRPr="00D45216">
        <w:rPr>
          <w:rFonts w:ascii="Times New Roman" w:hAnsi="Times New Roman" w:cs="Times New Roman"/>
          <w:i/>
        </w:rPr>
        <w:t xml:space="preserve"> </w:t>
      </w:r>
      <w:r w:rsidR="00EF092A" w:rsidRPr="00D45216">
        <w:rPr>
          <w:rFonts w:ascii="Times New Roman" w:hAnsi="Times New Roman" w:cs="Times New Roman"/>
        </w:rPr>
        <w:t>2008, p.1, [Consulta 07 de Julio 2015]  Disponible en:</w:t>
      </w:r>
    </w:p>
    <w:p w14:paraId="37928E50" w14:textId="77777777" w:rsidR="00EF092A" w:rsidRPr="00D45216" w:rsidRDefault="00856519" w:rsidP="00D45216">
      <w:pPr>
        <w:pStyle w:val="Bibliografa"/>
        <w:spacing w:line="360" w:lineRule="auto"/>
        <w:ind w:hanging="12"/>
        <w:rPr>
          <w:rFonts w:ascii="Times New Roman" w:hAnsi="Times New Roman" w:cs="Times New Roman"/>
          <w:lang w:val="en-US"/>
        </w:rPr>
      </w:pPr>
      <w:hyperlink r:id="rId93" w:history="1">
        <w:r w:rsidR="00EF092A" w:rsidRPr="00D45216">
          <w:rPr>
            <w:rStyle w:val="Hipervnculo"/>
            <w:rFonts w:ascii="Times New Roman" w:hAnsi="Times New Roman" w:cs="Times New Roman"/>
            <w:lang w:val="en-US"/>
          </w:rPr>
          <w:t>http://docsdrive.com/pdfs/medwelljournals/ajit/2008/484-488.pdf</w:t>
        </w:r>
      </w:hyperlink>
    </w:p>
    <w:p w14:paraId="0C6A73A6" w14:textId="77777777" w:rsidR="00EF092A" w:rsidRPr="00D45216" w:rsidRDefault="00EF092A" w:rsidP="00D45216">
      <w:pPr>
        <w:spacing w:after="0" w:line="360" w:lineRule="auto"/>
        <w:rPr>
          <w:rFonts w:ascii="Times New Roman" w:hAnsi="Times New Roman" w:cs="Times New Roman"/>
        </w:rPr>
      </w:pPr>
    </w:p>
    <w:p w14:paraId="6AE35FF3" w14:textId="5F3F1DCA" w:rsidR="00EF092A" w:rsidRPr="00D45216" w:rsidRDefault="006236F8" w:rsidP="00D45216">
      <w:pPr>
        <w:tabs>
          <w:tab w:val="left" w:pos="851"/>
          <w:tab w:val="left" w:pos="1465"/>
        </w:tabs>
        <w:spacing w:after="0" w:line="360" w:lineRule="auto"/>
        <w:ind w:left="708" w:hanging="708"/>
        <w:rPr>
          <w:rFonts w:ascii="Times New Roman" w:hAnsi="Times New Roman" w:cs="Times New Roman"/>
        </w:rPr>
      </w:pPr>
      <w:r>
        <w:rPr>
          <w:rFonts w:ascii="Times New Roman" w:hAnsi="Times New Roman" w:cs="Times New Roman"/>
        </w:rPr>
        <w:t>[40]</w:t>
      </w:r>
      <w:r w:rsidR="00EF092A" w:rsidRPr="00D45216">
        <w:rPr>
          <w:rFonts w:ascii="Times New Roman" w:hAnsi="Times New Roman" w:cs="Times New Roman"/>
        </w:rPr>
        <w:tab/>
      </w:r>
      <w:r w:rsidR="00EF092A" w:rsidRPr="00D45216">
        <w:rPr>
          <w:rFonts w:ascii="Times New Roman" w:hAnsi="Times New Roman" w:cs="Times New Roman"/>
          <w:b/>
        </w:rPr>
        <w:t>PALACIO, J.</w:t>
      </w:r>
      <w:r w:rsidR="00EF092A" w:rsidRPr="00D45216">
        <w:rPr>
          <w:rFonts w:ascii="Times New Roman" w:hAnsi="Times New Roman" w:cs="Times New Roman"/>
        </w:rPr>
        <w:t xml:space="preserve"> </w:t>
      </w:r>
      <w:r w:rsidR="00EF092A" w:rsidRPr="00D45216">
        <w:rPr>
          <w:rFonts w:ascii="Times New Roman" w:hAnsi="Times New Roman" w:cs="Times New Roman"/>
          <w:i/>
        </w:rPr>
        <w:t>El Modelo Scrum,</w:t>
      </w:r>
      <w:r w:rsidR="00EF092A" w:rsidRPr="00D45216">
        <w:rPr>
          <w:rFonts w:ascii="Times New Roman" w:hAnsi="Times New Roman" w:cs="Times New Roman"/>
        </w:rPr>
        <w:t xml:space="preserve"> [en línea]</w:t>
      </w:r>
      <w:r w:rsidR="00EF092A" w:rsidRPr="00D45216">
        <w:rPr>
          <w:rFonts w:ascii="Times New Roman" w:hAnsi="Times New Roman" w:cs="Times New Roman"/>
          <w:i/>
        </w:rPr>
        <w:t xml:space="preserve">, </w:t>
      </w:r>
      <w:r w:rsidR="00EF092A" w:rsidRPr="00D45216">
        <w:rPr>
          <w:rFonts w:ascii="Times New Roman" w:hAnsi="Times New Roman" w:cs="Times New Roman"/>
        </w:rPr>
        <w:t xml:space="preserve">2006, p.1,  [Consulta 09 de Marzo 2015]  Disponible en:  </w:t>
      </w:r>
    </w:p>
    <w:p w14:paraId="2FE4D368" w14:textId="77777777" w:rsidR="00EF092A" w:rsidRPr="00D45216" w:rsidRDefault="00EF092A" w:rsidP="00D45216">
      <w:pPr>
        <w:pStyle w:val="Bibliografa"/>
        <w:spacing w:line="360" w:lineRule="auto"/>
        <w:ind w:firstLine="0"/>
        <w:rPr>
          <w:rFonts w:ascii="Times New Roman" w:hAnsi="Times New Roman" w:cs="Times New Roman"/>
        </w:rPr>
      </w:pPr>
      <w:r w:rsidRPr="00D45216">
        <w:rPr>
          <w:rFonts w:ascii="Times New Roman" w:hAnsi="Times New Roman" w:cs="Times New Roman"/>
        </w:rPr>
        <w:t xml:space="preserve">  http://www.navegapolis.net/files/s/NST-010_01.pdf</w:t>
      </w:r>
    </w:p>
    <w:p w14:paraId="788F066F" w14:textId="77777777" w:rsidR="00EF092A" w:rsidRPr="00D45216" w:rsidRDefault="00EF092A" w:rsidP="00D45216">
      <w:pPr>
        <w:pStyle w:val="Prrafodelista"/>
        <w:spacing w:after="0" w:line="360" w:lineRule="auto"/>
        <w:rPr>
          <w:rFonts w:ascii="Times New Roman" w:hAnsi="Times New Roman" w:cs="Times New Roman"/>
        </w:rPr>
      </w:pPr>
    </w:p>
    <w:p w14:paraId="21F6BF5F" w14:textId="6627CF2B"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41]</w:t>
      </w:r>
      <w:r w:rsidR="00EF092A" w:rsidRPr="00D45216">
        <w:rPr>
          <w:rFonts w:ascii="Times New Roman" w:hAnsi="Times New Roman" w:cs="Times New Roman"/>
        </w:rPr>
        <w:tab/>
      </w:r>
      <w:r w:rsidR="00EF092A" w:rsidRPr="00D45216">
        <w:rPr>
          <w:rFonts w:ascii="Times New Roman" w:hAnsi="Times New Roman" w:cs="Times New Roman"/>
          <w:b/>
        </w:rPr>
        <w:t>PERALTA, A</w:t>
      </w:r>
      <w:r w:rsidR="00EF092A" w:rsidRPr="00D45216">
        <w:rPr>
          <w:rFonts w:ascii="Times New Roman" w:hAnsi="Times New Roman" w:cs="Times New Roman"/>
        </w:rPr>
        <w:t xml:space="preserve">. </w:t>
      </w:r>
      <w:r w:rsidR="00EF092A" w:rsidRPr="00D45216">
        <w:rPr>
          <w:rFonts w:ascii="Times New Roman" w:hAnsi="Times New Roman" w:cs="Times New Roman"/>
          <w:i/>
        </w:rPr>
        <w:t>Metodología SCRUM,</w:t>
      </w:r>
      <w:r w:rsidR="00EF092A" w:rsidRPr="00D45216">
        <w:rPr>
          <w:rFonts w:ascii="Times New Roman" w:hAnsi="Times New Roman" w:cs="Times New Roman"/>
        </w:rPr>
        <w:t xml:space="preserve"> [en línea]. Montevideo-Uruguay: Universidad ORT Uruguay, 2003, pp. 2-9, [Consulta 10 de Marzo 2015]  Disponible en: </w:t>
      </w:r>
      <w:hyperlink r:id="rId94" w:history="1">
        <w:r w:rsidR="00EF092A" w:rsidRPr="00D45216">
          <w:rPr>
            <w:rStyle w:val="Hipervnculo"/>
            <w:rFonts w:ascii="Times New Roman" w:hAnsi="Times New Roman" w:cs="Times New Roman"/>
          </w:rPr>
          <w:t>http://fi.ort.edu.uy/innovaportal/file/2021/1/scrum.pdf</w:t>
        </w:r>
      </w:hyperlink>
    </w:p>
    <w:p w14:paraId="5493647B" w14:textId="77777777" w:rsidR="00AC24A5" w:rsidRDefault="00AC24A5" w:rsidP="00AC24A5">
      <w:pPr>
        <w:pStyle w:val="Bibliografa"/>
        <w:spacing w:line="360" w:lineRule="auto"/>
        <w:ind w:hanging="12"/>
        <w:rPr>
          <w:rFonts w:ascii="Times New Roman" w:hAnsi="Times New Roman" w:cs="Times New Roman"/>
          <w:i/>
        </w:rPr>
      </w:pPr>
    </w:p>
    <w:p w14:paraId="6B8FCC44" w14:textId="5A796DF7"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42]</w:t>
      </w:r>
      <w:r>
        <w:rPr>
          <w:rFonts w:ascii="Times New Roman" w:hAnsi="Times New Roman" w:cs="Times New Roman"/>
        </w:rPr>
        <w:tab/>
      </w:r>
      <w:r w:rsidR="00AC24A5" w:rsidRPr="00D45216">
        <w:rPr>
          <w:rFonts w:ascii="Times New Roman" w:hAnsi="Times New Roman" w:cs="Times New Roman"/>
          <w:i/>
        </w:rPr>
        <w:t>PHP: Definición,</w:t>
      </w:r>
      <w:r w:rsidR="00AC24A5" w:rsidRPr="00D45216">
        <w:rPr>
          <w:rFonts w:ascii="Times New Roman" w:hAnsi="Times New Roman" w:cs="Times New Roman"/>
        </w:rPr>
        <w:t xml:space="preserve"> [en línea], s.f, [Consulta 04 de Agosto 2014] Disponible en: </w:t>
      </w:r>
      <w:hyperlink r:id="rId95" w:history="1">
        <w:r w:rsidR="00AC24A5" w:rsidRPr="00D45216">
          <w:rPr>
            <w:rStyle w:val="Hipervnculo"/>
            <w:rFonts w:ascii="Times New Roman" w:hAnsi="Times New Roman" w:cs="Times New Roman"/>
          </w:rPr>
          <w:t>http://www.ecured.cu/index.php/PHP#Caracter.C3.ADsticas_de_PHP</w:t>
        </w:r>
      </w:hyperlink>
    </w:p>
    <w:p w14:paraId="069C35E8" w14:textId="77777777" w:rsidR="00AC24A5" w:rsidRPr="00D45216" w:rsidRDefault="00AC24A5" w:rsidP="00AC24A5">
      <w:pPr>
        <w:pStyle w:val="Prrafodelista"/>
        <w:spacing w:after="0" w:line="360" w:lineRule="auto"/>
        <w:rPr>
          <w:rFonts w:ascii="Times New Roman" w:hAnsi="Times New Roman" w:cs="Times New Roman"/>
        </w:rPr>
      </w:pPr>
    </w:p>
    <w:p w14:paraId="31CCB9A8" w14:textId="68306A6E"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43]</w:t>
      </w:r>
      <w:r w:rsidR="00AC24A5" w:rsidRPr="00D45216">
        <w:rPr>
          <w:rFonts w:ascii="Times New Roman" w:hAnsi="Times New Roman" w:cs="Times New Roman"/>
        </w:rPr>
        <w:tab/>
      </w:r>
      <w:r w:rsidR="00AC24A5" w:rsidRPr="00D45216">
        <w:rPr>
          <w:rFonts w:ascii="Times New Roman" w:hAnsi="Times New Roman" w:cs="Times New Roman"/>
          <w:i/>
        </w:rPr>
        <w:t>PHP: ¿Qué es PHP? - Manual,</w:t>
      </w:r>
      <w:r w:rsidR="00AC24A5" w:rsidRPr="00D45216">
        <w:rPr>
          <w:rFonts w:ascii="Times New Roman" w:hAnsi="Times New Roman" w:cs="Times New Roman"/>
        </w:rPr>
        <w:t xml:space="preserve">[en línea], s.f, [Consulta 01 de Agosto 2014]  Disponible en:  </w:t>
      </w:r>
    </w:p>
    <w:p w14:paraId="15FB3A99" w14:textId="77777777" w:rsidR="00AC24A5" w:rsidRPr="00B6479E" w:rsidRDefault="00856519" w:rsidP="00AC24A5">
      <w:pPr>
        <w:pStyle w:val="Bibliografa"/>
        <w:spacing w:line="360" w:lineRule="auto"/>
        <w:ind w:hanging="12"/>
        <w:rPr>
          <w:rFonts w:ascii="Times New Roman" w:hAnsi="Times New Roman" w:cs="Times New Roman"/>
        </w:rPr>
      </w:pPr>
      <w:hyperlink r:id="rId96" w:history="1">
        <w:r w:rsidR="00AC24A5" w:rsidRPr="00B6479E">
          <w:rPr>
            <w:rStyle w:val="Hipervnculo"/>
            <w:rFonts w:ascii="Times New Roman" w:hAnsi="Times New Roman" w:cs="Times New Roman"/>
          </w:rPr>
          <w:t>http://php.net/manual/es/intro-whatis.php</w:t>
        </w:r>
      </w:hyperlink>
    </w:p>
    <w:p w14:paraId="6203CDE1" w14:textId="77777777" w:rsidR="00AC24A5" w:rsidRPr="00D45216" w:rsidRDefault="00AC24A5" w:rsidP="00AC24A5">
      <w:pPr>
        <w:pStyle w:val="Prrafodelista"/>
        <w:spacing w:after="0" w:line="360" w:lineRule="auto"/>
        <w:rPr>
          <w:rFonts w:ascii="Times New Roman" w:hAnsi="Times New Roman" w:cs="Times New Roman"/>
        </w:rPr>
      </w:pPr>
    </w:p>
    <w:p w14:paraId="46FE29D3" w14:textId="72D61836"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44]</w:t>
      </w:r>
      <w:r w:rsidR="00AC24A5" w:rsidRPr="00D45216">
        <w:rPr>
          <w:rFonts w:ascii="Times New Roman" w:hAnsi="Times New Roman" w:cs="Times New Roman"/>
        </w:rPr>
        <w:tab/>
      </w:r>
      <w:r w:rsidR="00AC24A5" w:rsidRPr="00D45216">
        <w:rPr>
          <w:rFonts w:ascii="Times New Roman" w:hAnsi="Times New Roman" w:cs="Times New Roman"/>
          <w:i/>
        </w:rPr>
        <w:t>PHP: Comentarios - Manual,</w:t>
      </w:r>
      <w:r w:rsidR="00AC24A5" w:rsidRPr="00D45216">
        <w:rPr>
          <w:rFonts w:ascii="Times New Roman" w:hAnsi="Times New Roman" w:cs="Times New Roman"/>
        </w:rPr>
        <w:t xml:space="preserve"> [en línea], s.f,  [Consulta 06 de Agosto 2014]  Disponible en:  </w:t>
      </w:r>
    </w:p>
    <w:p w14:paraId="1F974B83" w14:textId="77777777" w:rsidR="00AC24A5" w:rsidRPr="00D45216" w:rsidRDefault="00856519" w:rsidP="00AC24A5">
      <w:pPr>
        <w:pStyle w:val="Bibliografa"/>
        <w:spacing w:line="360" w:lineRule="auto"/>
        <w:ind w:hanging="12"/>
        <w:rPr>
          <w:rFonts w:ascii="Times New Roman" w:hAnsi="Times New Roman" w:cs="Times New Roman"/>
        </w:rPr>
      </w:pPr>
      <w:hyperlink r:id="rId97" w:history="1">
        <w:r w:rsidR="00AC24A5" w:rsidRPr="00D45216">
          <w:rPr>
            <w:rStyle w:val="Hipervnculo"/>
            <w:rFonts w:ascii="Times New Roman" w:hAnsi="Times New Roman" w:cs="Times New Roman"/>
          </w:rPr>
          <w:t>http://php.net/manual/es/language.basic-syntax.comments.php</w:t>
        </w:r>
      </w:hyperlink>
    </w:p>
    <w:p w14:paraId="0A389B7D" w14:textId="77777777" w:rsidR="00AC24A5" w:rsidRPr="00D45216" w:rsidRDefault="00AC24A5" w:rsidP="00AC24A5">
      <w:pPr>
        <w:pStyle w:val="Prrafodelista"/>
        <w:spacing w:after="0" w:line="360" w:lineRule="auto"/>
        <w:rPr>
          <w:rFonts w:ascii="Times New Roman" w:hAnsi="Times New Roman" w:cs="Times New Roman"/>
        </w:rPr>
      </w:pPr>
    </w:p>
    <w:p w14:paraId="38B1B50C" w14:textId="30BAEEF5"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45]</w:t>
      </w:r>
      <w:r w:rsidR="00AC24A5" w:rsidRPr="00D45216">
        <w:rPr>
          <w:rFonts w:ascii="Times New Roman" w:hAnsi="Times New Roman" w:cs="Times New Roman"/>
        </w:rPr>
        <w:tab/>
      </w:r>
      <w:r w:rsidR="00AC24A5" w:rsidRPr="00D45216">
        <w:rPr>
          <w:rFonts w:ascii="Times New Roman" w:hAnsi="Times New Roman" w:cs="Times New Roman"/>
          <w:i/>
        </w:rPr>
        <w:t>PHP: Historia de PHP - Manual</w:t>
      </w:r>
      <w:r w:rsidR="00AC24A5" w:rsidRPr="00D45216">
        <w:rPr>
          <w:rFonts w:ascii="Times New Roman" w:hAnsi="Times New Roman" w:cs="Times New Roman"/>
        </w:rPr>
        <w:t>, [en línea], s.f,  [Consulta 04 de Agosto 2014] Disponible en:</w:t>
      </w:r>
    </w:p>
    <w:p w14:paraId="147B4E66" w14:textId="77777777" w:rsidR="00AC24A5" w:rsidRPr="00B6479E" w:rsidRDefault="00856519" w:rsidP="00AC24A5">
      <w:pPr>
        <w:pStyle w:val="Bibliografa"/>
        <w:spacing w:line="360" w:lineRule="auto"/>
        <w:ind w:hanging="12"/>
        <w:rPr>
          <w:rFonts w:ascii="Times New Roman" w:hAnsi="Times New Roman" w:cs="Times New Roman"/>
        </w:rPr>
      </w:pPr>
      <w:hyperlink r:id="rId98" w:history="1">
        <w:r w:rsidR="00AC24A5" w:rsidRPr="00D45216">
          <w:rPr>
            <w:rStyle w:val="Hipervnculo"/>
            <w:rFonts w:ascii="Times New Roman" w:hAnsi="Times New Roman" w:cs="Times New Roman"/>
          </w:rPr>
          <w:t xml:space="preserve"> </w:t>
        </w:r>
        <w:r w:rsidR="00AC24A5" w:rsidRPr="00B6479E">
          <w:rPr>
            <w:rStyle w:val="Hipervnculo"/>
            <w:rFonts w:ascii="Times New Roman" w:hAnsi="Times New Roman" w:cs="Times New Roman"/>
          </w:rPr>
          <w:t>http://php.net/manual/es/history.php.php</w:t>
        </w:r>
      </w:hyperlink>
    </w:p>
    <w:p w14:paraId="597B6C01" w14:textId="77777777" w:rsidR="00AC24A5" w:rsidRPr="00B6479E" w:rsidRDefault="00AC24A5" w:rsidP="00AC24A5">
      <w:pPr>
        <w:spacing w:after="0" w:line="360" w:lineRule="auto"/>
        <w:rPr>
          <w:rFonts w:ascii="Times New Roman" w:hAnsi="Times New Roman" w:cs="Times New Roman"/>
        </w:rPr>
      </w:pPr>
    </w:p>
    <w:p w14:paraId="6EEB511B" w14:textId="2BEFD653"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46]</w:t>
      </w:r>
      <w:r w:rsidR="00AC24A5" w:rsidRPr="00D45216">
        <w:rPr>
          <w:rFonts w:ascii="Times New Roman" w:hAnsi="Times New Roman" w:cs="Times New Roman"/>
        </w:rPr>
        <w:tab/>
      </w:r>
      <w:r w:rsidR="00AC24A5" w:rsidRPr="00D45216">
        <w:rPr>
          <w:rFonts w:ascii="Times New Roman" w:hAnsi="Times New Roman" w:cs="Times New Roman"/>
          <w:i/>
        </w:rPr>
        <w:t>Programming Language Definition</w:t>
      </w:r>
      <w:r w:rsidR="00AC24A5" w:rsidRPr="00D45216">
        <w:rPr>
          <w:rFonts w:ascii="Times New Roman" w:hAnsi="Times New Roman" w:cs="Times New Roman"/>
        </w:rPr>
        <w:t xml:space="preserve">, [en línea], 2011,  [Consulta 01 de Agosto 2014] Disponible en: </w:t>
      </w:r>
      <w:hyperlink r:id="rId99" w:history="1">
        <w:r w:rsidR="00AC24A5" w:rsidRPr="00D45216">
          <w:rPr>
            <w:rStyle w:val="Hipervnculo"/>
            <w:rFonts w:ascii="Times New Roman" w:hAnsi="Times New Roman" w:cs="Times New Roman"/>
          </w:rPr>
          <w:t>http://www.techterms.com/definition/programming_language</w:t>
        </w:r>
      </w:hyperlink>
    </w:p>
    <w:p w14:paraId="12185A7C" w14:textId="77777777" w:rsidR="00EF092A" w:rsidRPr="00D45216" w:rsidRDefault="00EF092A" w:rsidP="00D45216">
      <w:pPr>
        <w:pStyle w:val="Prrafodelista"/>
        <w:spacing w:after="0" w:line="360" w:lineRule="auto"/>
        <w:rPr>
          <w:rFonts w:ascii="Times New Roman" w:hAnsi="Times New Roman" w:cs="Times New Roman"/>
        </w:rPr>
      </w:pPr>
    </w:p>
    <w:p w14:paraId="4B53F8A6" w14:textId="6EF587E6"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47]</w:t>
      </w:r>
      <w:r w:rsidR="00EF092A" w:rsidRPr="00D45216">
        <w:rPr>
          <w:rFonts w:ascii="Times New Roman" w:hAnsi="Times New Roman" w:cs="Times New Roman"/>
        </w:rPr>
        <w:tab/>
      </w:r>
      <w:r w:rsidR="00EF092A" w:rsidRPr="00D45216">
        <w:rPr>
          <w:rFonts w:ascii="Times New Roman" w:hAnsi="Times New Roman" w:cs="Times New Roman"/>
          <w:b/>
        </w:rPr>
        <w:t>RAMÍREZ, J</w:t>
      </w:r>
      <w:r w:rsidR="00EF092A" w:rsidRPr="00D45216">
        <w:rPr>
          <w:rFonts w:ascii="Times New Roman" w:hAnsi="Times New Roman" w:cs="Times New Roman"/>
        </w:rPr>
        <w:t xml:space="preserve">., </w:t>
      </w:r>
      <w:r w:rsidR="00EF092A" w:rsidRPr="00D45216">
        <w:rPr>
          <w:rFonts w:ascii="Times New Roman" w:hAnsi="Times New Roman" w:cs="Times New Roman"/>
          <w:i/>
        </w:rPr>
        <w:t>Programación rápida con CakePHP,</w:t>
      </w:r>
      <w:r w:rsidR="00EF092A" w:rsidRPr="00D45216">
        <w:rPr>
          <w:rFonts w:ascii="Times New Roman" w:hAnsi="Times New Roman" w:cs="Times New Roman"/>
        </w:rPr>
        <w:t xml:space="preserve"> [en línea]</w:t>
      </w:r>
      <w:r w:rsidR="00EF092A" w:rsidRPr="00D45216">
        <w:rPr>
          <w:rFonts w:ascii="Times New Roman" w:hAnsi="Times New Roman" w:cs="Times New Roman"/>
          <w:i/>
        </w:rPr>
        <w:t xml:space="preserve">, </w:t>
      </w:r>
      <w:r w:rsidR="00EF092A" w:rsidRPr="00D45216">
        <w:rPr>
          <w:rFonts w:ascii="Times New Roman" w:hAnsi="Times New Roman" w:cs="Times New Roman"/>
        </w:rPr>
        <w:t>s.f,  pp. 2-3, [Consulta 12 de Agosto 2014].  Disponible en:</w:t>
      </w:r>
    </w:p>
    <w:p w14:paraId="6F76DB95" w14:textId="77777777" w:rsidR="00EF092A" w:rsidRPr="00D45216" w:rsidRDefault="00856519" w:rsidP="00D45216">
      <w:pPr>
        <w:pStyle w:val="Bibliografa"/>
        <w:spacing w:line="360" w:lineRule="auto"/>
        <w:ind w:hanging="12"/>
        <w:rPr>
          <w:rFonts w:ascii="Times New Roman" w:hAnsi="Times New Roman" w:cs="Times New Roman"/>
        </w:rPr>
      </w:pPr>
      <w:hyperlink r:id="rId100" w:history="1">
        <w:r w:rsidR="00EF092A" w:rsidRPr="00D45216">
          <w:rPr>
            <w:rStyle w:val="Hipervnculo"/>
            <w:rFonts w:ascii="Times New Roman" w:hAnsi="Times New Roman" w:cs="Times New Roman"/>
          </w:rPr>
          <w:t>https://www.linux-magazine.es/issue/23/CakePHP.pdf</w:t>
        </w:r>
      </w:hyperlink>
    </w:p>
    <w:p w14:paraId="3DD2D6D2" w14:textId="77777777" w:rsidR="00EF092A" w:rsidRPr="00D45216" w:rsidRDefault="00EF092A" w:rsidP="00D45216">
      <w:pPr>
        <w:pStyle w:val="Prrafodelista"/>
        <w:spacing w:after="0" w:line="360" w:lineRule="auto"/>
        <w:rPr>
          <w:rFonts w:ascii="Times New Roman" w:hAnsi="Times New Roman" w:cs="Times New Roman"/>
        </w:rPr>
      </w:pPr>
    </w:p>
    <w:p w14:paraId="5C87FB26" w14:textId="225C0B79"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48]</w:t>
      </w:r>
      <w:r w:rsidR="00EF092A" w:rsidRPr="00D45216">
        <w:rPr>
          <w:rFonts w:ascii="Times New Roman" w:hAnsi="Times New Roman" w:cs="Times New Roman"/>
        </w:rPr>
        <w:tab/>
      </w:r>
      <w:r w:rsidR="00EF092A" w:rsidRPr="00D45216">
        <w:rPr>
          <w:rFonts w:ascii="Times New Roman" w:hAnsi="Times New Roman" w:cs="Times New Roman"/>
          <w:b/>
        </w:rPr>
        <w:t xml:space="preserve">SAAVEDRA, E, </w:t>
      </w:r>
      <w:r w:rsidR="00EF092A" w:rsidRPr="00D45216">
        <w:rPr>
          <w:rFonts w:ascii="Times New Roman" w:hAnsi="Times New Roman" w:cs="Times New Roman"/>
          <w:i/>
        </w:rPr>
        <w:t>Catalyst: Framework para el desarrollo de aplicaciones Web</w:t>
      </w:r>
      <w:r w:rsidR="00EF092A" w:rsidRPr="00D45216">
        <w:rPr>
          <w:rFonts w:ascii="Times New Roman" w:hAnsi="Times New Roman" w:cs="Times New Roman"/>
        </w:rPr>
        <w:t xml:space="preserve">,  [en línea]. Chile: Encuentro Linux, 2009, p.4, [Consulta 06 de Agosto 2014].  Disponible en: </w:t>
      </w:r>
      <w:hyperlink r:id="rId101" w:history="1">
        <w:r w:rsidR="00EF092A" w:rsidRPr="00D45216">
          <w:rPr>
            <w:rStyle w:val="Hipervnculo"/>
            <w:rFonts w:ascii="Times New Roman" w:hAnsi="Times New Roman" w:cs="Times New Roman"/>
          </w:rPr>
          <w:t>http://2009.encuentrolinux.cl/wp-content/uploads/2009/09/catalyst.pdf</w:t>
        </w:r>
      </w:hyperlink>
    </w:p>
    <w:p w14:paraId="67BAB7DF" w14:textId="77777777" w:rsidR="00EF092A" w:rsidRPr="00D45216" w:rsidRDefault="00EF092A" w:rsidP="00D45216">
      <w:pPr>
        <w:pStyle w:val="Prrafodelista"/>
        <w:spacing w:after="0" w:line="360" w:lineRule="auto"/>
        <w:rPr>
          <w:rFonts w:ascii="Times New Roman" w:hAnsi="Times New Roman" w:cs="Times New Roman"/>
        </w:rPr>
      </w:pPr>
    </w:p>
    <w:p w14:paraId="012CC267" w14:textId="2CA01481"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49]</w:t>
      </w:r>
      <w:r w:rsidR="00EF092A" w:rsidRPr="00D45216">
        <w:rPr>
          <w:rFonts w:ascii="Times New Roman" w:hAnsi="Times New Roman" w:cs="Times New Roman"/>
        </w:rPr>
        <w:tab/>
      </w:r>
      <w:r w:rsidR="00EF092A" w:rsidRPr="00D45216">
        <w:rPr>
          <w:rFonts w:ascii="Times New Roman" w:hAnsi="Times New Roman" w:cs="Times New Roman"/>
          <w:b/>
        </w:rPr>
        <w:t>SALCEDO, E., GIL, C.; &amp; GARCÍA, A. P</w:t>
      </w:r>
      <w:r w:rsidR="00EF092A" w:rsidRPr="00D45216">
        <w:rPr>
          <w:rFonts w:ascii="Times New Roman" w:hAnsi="Times New Roman" w:cs="Times New Roman"/>
        </w:rPr>
        <w:t xml:space="preserve">, </w:t>
      </w:r>
      <w:r w:rsidR="00EF092A" w:rsidRPr="00D45216">
        <w:rPr>
          <w:rFonts w:ascii="Times New Roman" w:hAnsi="Times New Roman" w:cs="Times New Roman"/>
          <w:i/>
        </w:rPr>
        <w:t>Calidad y métricas de software: una propuesta desde la lógica difusa</w:t>
      </w:r>
      <w:r w:rsidR="00EF092A" w:rsidRPr="00D45216">
        <w:rPr>
          <w:rFonts w:ascii="Times New Roman" w:hAnsi="Times New Roman" w:cs="Times New Roman"/>
        </w:rPr>
        <w:t xml:space="preserve"> [en línea].Bogotá-Colombia: Fundación Universitaria Los Libertadores</w:t>
      </w:r>
      <w:r w:rsidR="00EF092A" w:rsidRPr="00D45216">
        <w:rPr>
          <w:rFonts w:ascii="Times New Roman" w:hAnsi="Times New Roman" w:cs="Times New Roman"/>
          <w:i/>
        </w:rPr>
        <w:t xml:space="preserve">, </w:t>
      </w:r>
      <w:r w:rsidR="00EF092A" w:rsidRPr="00D45216">
        <w:rPr>
          <w:rFonts w:ascii="Times New Roman" w:hAnsi="Times New Roman" w:cs="Times New Roman"/>
        </w:rPr>
        <w:t xml:space="preserve">2011, p.3, [Consulta 18 de Agosto 2014].  Disponible en: </w:t>
      </w:r>
      <w:hyperlink r:id="rId102" w:history="1">
        <w:r w:rsidR="00EF092A" w:rsidRPr="00D45216">
          <w:rPr>
            <w:rStyle w:val="Hipervnculo"/>
            <w:rFonts w:ascii="Times New Roman" w:hAnsi="Times New Roman" w:cs="Times New Roman"/>
          </w:rPr>
          <w:t>http://www.libertadores.edu.co:8089/?idcategoria=5776&amp;download=Y</w:t>
        </w:r>
      </w:hyperlink>
    </w:p>
    <w:p w14:paraId="2D2A9B79" w14:textId="77777777" w:rsidR="00EF092A" w:rsidRDefault="00EF092A" w:rsidP="00D45216">
      <w:pPr>
        <w:pStyle w:val="Bibliografa"/>
        <w:spacing w:line="360" w:lineRule="auto"/>
        <w:rPr>
          <w:rFonts w:ascii="Times New Roman" w:hAnsi="Times New Roman" w:cs="Times New Roman"/>
        </w:rPr>
      </w:pPr>
    </w:p>
    <w:p w14:paraId="2903B523" w14:textId="61A18F3E" w:rsidR="00AC24A5" w:rsidRPr="00077E40" w:rsidRDefault="006236F8" w:rsidP="006236F8">
      <w:pPr>
        <w:pStyle w:val="Bibliografa"/>
        <w:spacing w:line="360" w:lineRule="auto"/>
        <w:rPr>
          <w:rFonts w:ascii="Times New Roman" w:hAnsi="Times New Roman" w:cs="Times New Roman"/>
        </w:rPr>
      </w:pPr>
      <w:r w:rsidRPr="00077E40">
        <w:rPr>
          <w:rFonts w:ascii="Times New Roman" w:hAnsi="Times New Roman" w:cs="Times New Roman"/>
        </w:rPr>
        <w:t>[50]</w:t>
      </w:r>
      <w:r w:rsidRPr="00077E40">
        <w:rPr>
          <w:rFonts w:ascii="Times New Roman" w:hAnsi="Times New Roman" w:cs="Times New Roman"/>
        </w:rPr>
        <w:tab/>
      </w:r>
      <w:r w:rsidR="00AC24A5" w:rsidRPr="00077E40">
        <w:rPr>
          <w:rFonts w:ascii="Times New Roman" w:hAnsi="Times New Roman" w:cs="Times New Roman"/>
          <w:b/>
        </w:rPr>
        <w:t>SCITOOLS</w:t>
      </w:r>
      <w:r w:rsidR="00AC24A5" w:rsidRPr="00077E40">
        <w:rPr>
          <w:rFonts w:ascii="Times New Roman" w:hAnsi="Times New Roman" w:cs="Times New Roman"/>
        </w:rPr>
        <w:t xml:space="preserve">, </w:t>
      </w:r>
      <w:r w:rsidR="00AC24A5" w:rsidRPr="00077E40">
        <w:rPr>
          <w:rFonts w:ascii="Times New Roman" w:hAnsi="Times New Roman" w:cs="Times New Roman"/>
          <w:i/>
        </w:rPr>
        <w:t>Understand</w:t>
      </w:r>
      <w:r w:rsidR="00AC24A5" w:rsidRPr="00077E40">
        <w:rPr>
          <w:rFonts w:ascii="Times New Roman" w:hAnsi="Times New Roman" w:cs="Times New Roman"/>
          <w:i/>
          <w:vertAlign w:val="superscript"/>
        </w:rPr>
        <w:t>TM</w:t>
      </w:r>
      <w:r w:rsidR="00AC24A5" w:rsidRPr="00077E40">
        <w:rPr>
          <w:rFonts w:ascii="Times New Roman" w:hAnsi="Times New Roman" w:cs="Times New Roman"/>
          <w:i/>
        </w:rPr>
        <w:t xml:space="preserve"> Static Code Analysis Tool | SciTools.com</w:t>
      </w:r>
      <w:r w:rsidR="00AC24A5" w:rsidRPr="00077E40">
        <w:rPr>
          <w:rFonts w:ascii="Times New Roman" w:hAnsi="Times New Roman" w:cs="Times New Roman"/>
        </w:rPr>
        <w:t>, [en línea], s.f,   Disponible en: https://scitools.com/</w:t>
      </w:r>
    </w:p>
    <w:p w14:paraId="0E48D1B1" w14:textId="77777777" w:rsidR="00AC24A5" w:rsidRPr="00D45216" w:rsidRDefault="00AC24A5" w:rsidP="00AC24A5">
      <w:pPr>
        <w:pStyle w:val="Prrafodelista"/>
        <w:spacing w:after="0" w:line="360" w:lineRule="auto"/>
        <w:rPr>
          <w:rFonts w:ascii="Times New Roman" w:hAnsi="Times New Roman" w:cs="Times New Roman"/>
        </w:rPr>
      </w:pPr>
      <w:r w:rsidRPr="00D45216">
        <w:rPr>
          <w:rFonts w:ascii="Times New Roman" w:hAnsi="Times New Roman" w:cs="Times New Roman"/>
        </w:rPr>
        <w:t>2015-07-07</w:t>
      </w:r>
    </w:p>
    <w:p w14:paraId="1AA11BD7" w14:textId="77777777" w:rsidR="00AC24A5" w:rsidRPr="00D45216" w:rsidRDefault="00AC24A5" w:rsidP="00AC24A5">
      <w:pPr>
        <w:pStyle w:val="Prrafodelista"/>
        <w:spacing w:after="0" w:line="360" w:lineRule="auto"/>
        <w:rPr>
          <w:rFonts w:ascii="Times New Roman" w:hAnsi="Times New Roman" w:cs="Times New Roman"/>
        </w:rPr>
      </w:pPr>
    </w:p>
    <w:p w14:paraId="31B5C4D9" w14:textId="5BCD323D"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51]</w:t>
      </w:r>
      <w:r w:rsidR="00AC24A5" w:rsidRPr="00D45216">
        <w:rPr>
          <w:rFonts w:ascii="Times New Roman" w:hAnsi="Times New Roman" w:cs="Times New Roman"/>
        </w:rPr>
        <w:tab/>
      </w:r>
      <w:r w:rsidR="00AC24A5" w:rsidRPr="00D45216">
        <w:rPr>
          <w:rFonts w:ascii="Times New Roman" w:hAnsi="Times New Roman" w:cs="Times New Roman"/>
          <w:b/>
        </w:rPr>
        <w:t>SIDLER, ROBER</w:t>
      </w:r>
      <w:r w:rsidR="00AC24A5" w:rsidRPr="00D45216">
        <w:rPr>
          <w:rFonts w:ascii="Times New Roman" w:hAnsi="Times New Roman" w:cs="Times New Roman"/>
        </w:rPr>
        <w:t xml:space="preserve">. </w:t>
      </w:r>
      <w:r w:rsidR="00AC24A5" w:rsidRPr="00D45216">
        <w:rPr>
          <w:rFonts w:ascii="Times New Roman" w:hAnsi="Times New Roman" w:cs="Times New Roman"/>
          <w:i/>
        </w:rPr>
        <w:t xml:space="preserve">Software Productivity, </w:t>
      </w:r>
      <w:r w:rsidR="00AC24A5" w:rsidRPr="00D45216">
        <w:rPr>
          <w:rFonts w:ascii="Times New Roman" w:hAnsi="Times New Roman" w:cs="Times New Roman"/>
        </w:rPr>
        <w:t>[en línea],</w:t>
      </w:r>
      <w:r w:rsidR="00AC24A5" w:rsidRPr="00D45216">
        <w:rPr>
          <w:rFonts w:ascii="Times New Roman" w:hAnsi="Times New Roman" w:cs="Times New Roman"/>
          <w:i/>
        </w:rPr>
        <w:t xml:space="preserve"> </w:t>
      </w:r>
      <w:r w:rsidR="00AC24A5" w:rsidRPr="00D45216">
        <w:rPr>
          <w:rFonts w:ascii="Times New Roman" w:hAnsi="Times New Roman" w:cs="Times New Roman"/>
        </w:rPr>
        <w:t>2002</w:t>
      </w:r>
      <w:r w:rsidR="00AC24A5" w:rsidRPr="00D45216">
        <w:rPr>
          <w:rFonts w:ascii="Times New Roman" w:hAnsi="Times New Roman" w:cs="Times New Roman"/>
          <w:i/>
        </w:rPr>
        <w:t>,</w:t>
      </w:r>
      <w:r w:rsidR="00AC24A5" w:rsidRPr="00D45216">
        <w:rPr>
          <w:rFonts w:ascii="Times New Roman" w:hAnsi="Times New Roman" w:cs="Times New Roman"/>
        </w:rPr>
        <w:t xml:space="preserve"> [Consulta 07 de Julio 2015]  Disponible en: </w:t>
      </w:r>
      <w:hyperlink r:id="rId103" w:history="1">
        <w:r w:rsidR="00AC24A5" w:rsidRPr="00D45216">
          <w:rPr>
            <w:rStyle w:val="Hipervnculo"/>
            <w:rFonts w:ascii="Times New Roman" w:hAnsi="Times New Roman" w:cs="Times New Roman"/>
          </w:rPr>
          <w:t>http://www.umsl.edu/~sauterv/analysis/488_f02_papers/SoftwareProductivity.html</w:t>
        </w:r>
      </w:hyperlink>
    </w:p>
    <w:p w14:paraId="254D8616" w14:textId="77777777" w:rsidR="00AC24A5" w:rsidRPr="00D45216" w:rsidRDefault="00AC24A5" w:rsidP="00AC24A5">
      <w:pPr>
        <w:pStyle w:val="Prrafodelista"/>
        <w:spacing w:after="0" w:line="360" w:lineRule="auto"/>
        <w:rPr>
          <w:rFonts w:ascii="Times New Roman" w:hAnsi="Times New Roman" w:cs="Times New Roman"/>
        </w:rPr>
      </w:pPr>
    </w:p>
    <w:p w14:paraId="2A1DB7E2" w14:textId="18A71870" w:rsidR="00AC24A5" w:rsidRPr="00D45216" w:rsidRDefault="006236F8" w:rsidP="00AC24A5">
      <w:pPr>
        <w:tabs>
          <w:tab w:val="left" w:pos="1202"/>
        </w:tabs>
        <w:spacing w:after="0" w:line="360" w:lineRule="auto"/>
        <w:rPr>
          <w:rFonts w:ascii="Times New Roman" w:hAnsi="Times New Roman" w:cs="Times New Roman"/>
          <w:lang w:val="en-US"/>
        </w:rPr>
      </w:pPr>
      <w:r w:rsidRPr="006236F8">
        <w:rPr>
          <w:rFonts w:ascii="Times New Roman" w:hAnsi="Times New Roman" w:cs="Times New Roman"/>
          <w:lang w:val="en-US"/>
        </w:rPr>
        <w:t>[5</w:t>
      </w:r>
      <w:r>
        <w:rPr>
          <w:rFonts w:ascii="Times New Roman" w:hAnsi="Times New Roman" w:cs="Times New Roman"/>
          <w:lang w:val="en-US"/>
        </w:rPr>
        <w:t>2</w:t>
      </w:r>
      <w:r w:rsidRPr="006236F8">
        <w:rPr>
          <w:rFonts w:ascii="Times New Roman" w:hAnsi="Times New Roman" w:cs="Times New Roman"/>
          <w:lang w:val="en-US"/>
        </w:rPr>
        <w:t>]</w:t>
      </w:r>
      <w:r w:rsidR="00AC24A5" w:rsidRPr="006236F8">
        <w:rPr>
          <w:rFonts w:ascii="Times New Roman" w:hAnsi="Times New Roman" w:cs="Times New Roman"/>
          <w:lang w:val="en-US"/>
        </w:rPr>
        <w:t xml:space="preserve">             </w:t>
      </w:r>
      <w:r w:rsidR="00AC24A5" w:rsidRPr="00D45216">
        <w:rPr>
          <w:rFonts w:ascii="Times New Roman" w:hAnsi="Times New Roman" w:cs="Times New Roman"/>
          <w:b/>
          <w:lang w:val="en-US"/>
        </w:rPr>
        <w:t>SMITH, G</w:t>
      </w:r>
      <w:r w:rsidR="00AC24A5" w:rsidRPr="00D45216">
        <w:rPr>
          <w:rFonts w:ascii="Times New Roman" w:hAnsi="Times New Roman" w:cs="Times New Roman"/>
          <w:lang w:val="en-US"/>
        </w:rPr>
        <w:t xml:space="preserve">., </w:t>
      </w:r>
      <w:r w:rsidR="00AC24A5" w:rsidRPr="00D45216">
        <w:rPr>
          <w:rFonts w:ascii="Times New Roman" w:hAnsi="Times New Roman" w:cs="Times New Roman"/>
          <w:i/>
          <w:lang w:val="en-US"/>
        </w:rPr>
        <w:t xml:space="preserve">13 PHP Frameworks to Help Build Agile Applications, </w:t>
      </w:r>
    </w:p>
    <w:p w14:paraId="5124344A" w14:textId="77777777" w:rsidR="00AC24A5" w:rsidRPr="00D45216" w:rsidRDefault="00AC24A5" w:rsidP="00AC24A5">
      <w:pPr>
        <w:tabs>
          <w:tab w:val="left" w:pos="1202"/>
        </w:tabs>
        <w:spacing w:after="0" w:line="360" w:lineRule="auto"/>
        <w:rPr>
          <w:rFonts w:ascii="Times New Roman" w:hAnsi="Times New Roman" w:cs="Times New Roman"/>
        </w:rPr>
      </w:pPr>
      <w:r w:rsidRPr="00D45216">
        <w:rPr>
          <w:rFonts w:ascii="Times New Roman" w:hAnsi="Times New Roman" w:cs="Times New Roman"/>
          <w:lang w:val="en-US"/>
        </w:rPr>
        <w:t xml:space="preserve">             </w:t>
      </w:r>
      <w:r w:rsidRPr="00D45216">
        <w:rPr>
          <w:rFonts w:ascii="Times New Roman" w:hAnsi="Times New Roman" w:cs="Times New Roman"/>
        </w:rPr>
        <w:t>[en línea] 2014,  [Consulta 06 de Mayo 2014] Disponible en:</w:t>
      </w:r>
    </w:p>
    <w:p w14:paraId="74F6D6E4" w14:textId="77777777" w:rsidR="00AC24A5" w:rsidRPr="00B6479E" w:rsidRDefault="00856519" w:rsidP="00AC24A5">
      <w:pPr>
        <w:pStyle w:val="Bibliografa"/>
        <w:spacing w:line="360" w:lineRule="auto"/>
        <w:ind w:hanging="12"/>
        <w:rPr>
          <w:rFonts w:ascii="Times New Roman" w:hAnsi="Times New Roman" w:cs="Times New Roman"/>
        </w:rPr>
      </w:pPr>
      <w:hyperlink r:id="rId104" w:history="1">
        <w:r w:rsidR="00AC24A5" w:rsidRPr="00B6479E">
          <w:rPr>
            <w:rStyle w:val="Hipervnculo"/>
            <w:rFonts w:ascii="Times New Roman" w:hAnsi="Times New Roman" w:cs="Times New Roman"/>
          </w:rPr>
          <w:t>http://mashable.com/2014/04/04/php-frameworks-build-applications/</w:t>
        </w:r>
      </w:hyperlink>
    </w:p>
    <w:p w14:paraId="3C9EEB21" w14:textId="77777777" w:rsidR="00AC24A5" w:rsidRPr="00B6479E" w:rsidRDefault="00AC24A5" w:rsidP="00AC24A5">
      <w:pPr>
        <w:pStyle w:val="Prrafodelista"/>
        <w:spacing w:after="0" w:line="360" w:lineRule="auto"/>
        <w:rPr>
          <w:rFonts w:ascii="Times New Roman" w:hAnsi="Times New Roman" w:cs="Times New Roman"/>
        </w:rPr>
      </w:pPr>
    </w:p>
    <w:p w14:paraId="37AF2608" w14:textId="774B87B5" w:rsidR="00AC24A5" w:rsidRPr="00D45216" w:rsidRDefault="006236F8" w:rsidP="00AC24A5">
      <w:pPr>
        <w:pStyle w:val="Bibliografa"/>
        <w:spacing w:line="360" w:lineRule="auto"/>
        <w:rPr>
          <w:rFonts w:ascii="Times New Roman" w:hAnsi="Times New Roman" w:cs="Times New Roman"/>
          <w:i/>
          <w:lang w:val="en-US"/>
        </w:rPr>
      </w:pPr>
      <w:r w:rsidRPr="006236F8">
        <w:rPr>
          <w:rFonts w:ascii="Times New Roman" w:hAnsi="Times New Roman" w:cs="Times New Roman"/>
          <w:lang w:val="en-US"/>
        </w:rPr>
        <w:t>[5</w:t>
      </w:r>
      <w:r>
        <w:rPr>
          <w:rFonts w:ascii="Times New Roman" w:hAnsi="Times New Roman" w:cs="Times New Roman"/>
          <w:lang w:val="en-US"/>
        </w:rPr>
        <w:t>3</w:t>
      </w:r>
      <w:r w:rsidRPr="006236F8">
        <w:rPr>
          <w:rFonts w:ascii="Times New Roman" w:hAnsi="Times New Roman" w:cs="Times New Roman"/>
          <w:lang w:val="en-US"/>
        </w:rPr>
        <w:t>]</w:t>
      </w:r>
      <w:r w:rsidR="00AC24A5" w:rsidRPr="006236F8">
        <w:rPr>
          <w:rFonts w:ascii="Times New Roman" w:hAnsi="Times New Roman" w:cs="Times New Roman"/>
          <w:lang w:val="en-US"/>
        </w:rPr>
        <w:tab/>
      </w:r>
      <w:r w:rsidR="00AC24A5" w:rsidRPr="00D45216">
        <w:rPr>
          <w:rFonts w:ascii="Times New Roman" w:hAnsi="Times New Roman" w:cs="Times New Roman"/>
          <w:b/>
          <w:lang w:val="en-US"/>
        </w:rPr>
        <w:t>SURGUY, M</w:t>
      </w:r>
      <w:r w:rsidR="00AC24A5" w:rsidRPr="00D45216">
        <w:rPr>
          <w:rFonts w:ascii="Times New Roman" w:hAnsi="Times New Roman" w:cs="Times New Roman"/>
          <w:lang w:val="en-US"/>
        </w:rPr>
        <w:t xml:space="preserve">., </w:t>
      </w:r>
      <w:r w:rsidR="00AC24A5" w:rsidRPr="00D45216">
        <w:rPr>
          <w:rFonts w:ascii="Times New Roman" w:hAnsi="Times New Roman" w:cs="Times New Roman"/>
          <w:i/>
          <w:lang w:val="en-US"/>
        </w:rPr>
        <w:t xml:space="preserve">History of Laravel PHP framework, Eloquence emerging </w:t>
      </w:r>
    </w:p>
    <w:p w14:paraId="5552E0F7" w14:textId="77777777" w:rsidR="00AC24A5" w:rsidRPr="00D45216" w:rsidRDefault="00AC24A5" w:rsidP="00AC24A5">
      <w:pPr>
        <w:pStyle w:val="Bibliografa"/>
        <w:spacing w:line="360" w:lineRule="auto"/>
        <w:ind w:hanging="12"/>
        <w:rPr>
          <w:rFonts w:ascii="Times New Roman" w:hAnsi="Times New Roman" w:cs="Times New Roman"/>
        </w:rPr>
      </w:pPr>
      <w:r w:rsidRPr="00D45216">
        <w:rPr>
          <w:rFonts w:ascii="Times New Roman" w:hAnsi="Times New Roman" w:cs="Times New Roman"/>
          <w:i/>
        </w:rPr>
        <w:t>- Maks Surguy’s blog on PHP and Laravel,</w:t>
      </w:r>
      <w:r w:rsidRPr="00D45216">
        <w:rPr>
          <w:rFonts w:ascii="Times New Roman" w:hAnsi="Times New Roman" w:cs="Times New Roman"/>
        </w:rPr>
        <w:t xml:space="preserve"> [en línea], 2013</w:t>
      </w:r>
      <w:r w:rsidRPr="00D45216">
        <w:rPr>
          <w:rFonts w:ascii="Times New Roman" w:hAnsi="Times New Roman" w:cs="Times New Roman"/>
          <w:i/>
        </w:rPr>
        <w:t xml:space="preserve"> ,</w:t>
      </w:r>
      <w:r w:rsidRPr="00D45216">
        <w:rPr>
          <w:rFonts w:ascii="Times New Roman" w:hAnsi="Times New Roman" w:cs="Times New Roman"/>
        </w:rPr>
        <w:t xml:space="preserve">  [Consulta 07 de Julio 2015] Disponible en:  </w:t>
      </w:r>
    </w:p>
    <w:p w14:paraId="678D3853" w14:textId="77777777" w:rsidR="00AC24A5" w:rsidRPr="00B6479E" w:rsidRDefault="00856519" w:rsidP="00AC24A5">
      <w:pPr>
        <w:pStyle w:val="Bibliografa"/>
        <w:spacing w:line="360" w:lineRule="auto"/>
        <w:ind w:firstLine="0"/>
        <w:rPr>
          <w:rFonts w:ascii="Times New Roman" w:hAnsi="Times New Roman" w:cs="Times New Roman"/>
        </w:rPr>
      </w:pPr>
      <w:hyperlink r:id="rId105" w:history="1">
        <w:r w:rsidR="00AC24A5" w:rsidRPr="00B6479E">
          <w:rPr>
            <w:rStyle w:val="Hipervnculo"/>
            <w:rFonts w:ascii="Times New Roman" w:hAnsi="Times New Roman" w:cs="Times New Roman"/>
          </w:rPr>
          <w:t>http://maxoffsky.com/code-blog/history-of-laravel-php-framework-eloquence-emerging/</w:t>
        </w:r>
      </w:hyperlink>
    </w:p>
    <w:p w14:paraId="21502BB0" w14:textId="77777777" w:rsidR="00AC24A5" w:rsidRDefault="00AC24A5" w:rsidP="00AC24A5">
      <w:pPr>
        <w:pStyle w:val="Bibliografa"/>
        <w:spacing w:line="360" w:lineRule="auto"/>
        <w:ind w:hanging="12"/>
        <w:rPr>
          <w:rFonts w:ascii="Times New Roman" w:hAnsi="Times New Roman" w:cs="Times New Roman"/>
          <w:i/>
        </w:rPr>
      </w:pPr>
    </w:p>
    <w:p w14:paraId="139AE1B9" w14:textId="139327F7" w:rsidR="00AC24A5" w:rsidRPr="00D45216" w:rsidRDefault="006236F8" w:rsidP="006236F8">
      <w:pPr>
        <w:pStyle w:val="Bibliografa"/>
        <w:spacing w:line="360" w:lineRule="auto"/>
        <w:rPr>
          <w:rFonts w:ascii="Times New Roman" w:hAnsi="Times New Roman" w:cs="Times New Roman"/>
        </w:rPr>
      </w:pPr>
      <w:r>
        <w:rPr>
          <w:rFonts w:ascii="Times New Roman" w:hAnsi="Times New Roman" w:cs="Times New Roman"/>
        </w:rPr>
        <w:t>[54]</w:t>
      </w:r>
      <w:r>
        <w:rPr>
          <w:rFonts w:ascii="Times New Roman" w:hAnsi="Times New Roman" w:cs="Times New Roman"/>
        </w:rPr>
        <w:tab/>
      </w:r>
      <w:r w:rsidR="00AC24A5" w:rsidRPr="00D45216">
        <w:rPr>
          <w:rFonts w:ascii="Times New Roman" w:hAnsi="Times New Roman" w:cs="Times New Roman"/>
          <w:i/>
        </w:rPr>
        <w:t>Top PHP Frameworks 2014</w:t>
      </w:r>
      <w:r w:rsidR="00AC24A5" w:rsidRPr="00D45216">
        <w:rPr>
          <w:rFonts w:ascii="Times New Roman" w:hAnsi="Times New Roman" w:cs="Times New Roman"/>
        </w:rPr>
        <w:t xml:space="preserve">, [en línea], 2014, [Consulta 02 de Junio 2014]  Disponible en:  </w:t>
      </w:r>
    </w:p>
    <w:p w14:paraId="37D220B1" w14:textId="77777777" w:rsidR="00AC24A5" w:rsidRPr="00B6479E" w:rsidRDefault="00856519" w:rsidP="00AC24A5">
      <w:pPr>
        <w:pStyle w:val="Bibliografa"/>
        <w:spacing w:line="360" w:lineRule="auto"/>
        <w:ind w:hanging="12"/>
        <w:rPr>
          <w:rFonts w:ascii="Times New Roman" w:hAnsi="Times New Roman" w:cs="Times New Roman"/>
        </w:rPr>
      </w:pPr>
      <w:hyperlink r:id="rId106" w:history="1">
        <w:r w:rsidR="00AC24A5" w:rsidRPr="00B6479E">
          <w:rPr>
            <w:rStyle w:val="Hipervnculo"/>
            <w:rFonts w:ascii="Times New Roman" w:hAnsi="Times New Roman" w:cs="Times New Roman"/>
          </w:rPr>
          <w:t>http://www.php-developers.org/blog/php/top-php-frameworks-2014.html</w:t>
        </w:r>
      </w:hyperlink>
    </w:p>
    <w:p w14:paraId="133CFFC5" w14:textId="77777777" w:rsidR="00AC24A5" w:rsidRPr="00B6479E" w:rsidRDefault="00AC24A5" w:rsidP="00AC24A5">
      <w:pPr>
        <w:spacing w:after="0" w:line="360" w:lineRule="auto"/>
        <w:rPr>
          <w:rFonts w:ascii="Times New Roman" w:hAnsi="Times New Roman" w:cs="Times New Roman"/>
        </w:rPr>
      </w:pPr>
    </w:p>
    <w:p w14:paraId="262CD766" w14:textId="77190EA4" w:rsidR="00AC24A5" w:rsidRPr="00D45216" w:rsidRDefault="006236F8" w:rsidP="00AC24A5">
      <w:pPr>
        <w:pStyle w:val="Bibliografa"/>
        <w:spacing w:line="360" w:lineRule="auto"/>
        <w:rPr>
          <w:rFonts w:ascii="Times New Roman" w:hAnsi="Times New Roman" w:cs="Times New Roman"/>
        </w:rPr>
      </w:pPr>
      <w:r>
        <w:rPr>
          <w:rFonts w:ascii="Times New Roman" w:hAnsi="Times New Roman" w:cs="Times New Roman"/>
        </w:rPr>
        <w:t>[55]</w:t>
      </w:r>
      <w:r w:rsidR="00AC24A5" w:rsidRPr="00D45216">
        <w:rPr>
          <w:rFonts w:ascii="Times New Roman" w:hAnsi="Times New Roman" w:cs="Times New Roman"/>
        </w:rPr>
        <w:tab/>
      </w:r>
      <w:r w:rsidR="00AC24A5" w:rsidRPr="00D45216">
        <w:rPr>
          <w:rFonts w:ascii="Times New Roman" w:hAnsi="Times New Roman" w:cs="Times New Roman"/>
          <w:i/>
        </w:rPr>
        <w:t>Usar o no un Framework.</w:t>
      </w:r>
      <w:r w:rsidR="00AC24A5" w:rsidRPr="00D45216">
        <w:rPr>
          <w:rFonts w:ascii="Times New Roman" w:hAnsi="Times New Roman" w:cs="Times New Roman"/>
        </w:rPr>
        <w:t xml:space="preserve">, [en línea], 2012,  [Consulta 04 de Mayo 2014]  Disponible en: </w:t>
      </w:r>
      <w:hyperlink r:id="rId107" w:history="1">
        <w:r w:rsidR="00AC24A5" w:rsidRPr="00D45216">
          <w:rPr>
            <w:rStyle w:val="Hipervnculo"/>
            <w:rFonts w:ascii="Times New Roman" w:hAnsi="Times New Roman" w:cs="Times New Roman"/>
          </w:rPr>
          <w:t>http://www.kabytes.com/programacion/usar-o-no-un-framework/</w:t>
        </w:r>
      </w:hyperlink>
    </w:p>
    <w:p w14:paraId="67043F77" w14:textId="77777777" w:rsidR="00AC24A5" w:rsidRPr="00AC24A5" w:rsidRDefault="00AC24A5" w:rsidP="00AC24A5"/>
    <w:p w14:paraId="569B3152" w14:textId="7DF322DA"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56]</w:t>
      </w:r>
      <w:r w:rsidR="00EF092A" w:rsidRPr="00D45216">
        <w:rPr>
          <w:rFonts w:ascii="Times New Roman" w:hAnsi="Times New Roman" w:cs="Times New Roman"/>
        </w:rPr>
        <w:tab/>
      </w:r>
      <w:r w:rsidR="00EF092A" w:rsidRPr="00D45216">
        <w:rPr>
          <w:rFonts w:ascii="Times New Roman" w:hAnsi="Times New Roman" w:cs="Times New Roman"/>
          <w:i/>
        </w:rPr>
        <w:t>Variables Constantes Tipos De Datos</w:t>
      </w:r>
      <w:r w:rsidR="00EF092A" w:rsidRPr="00D45216">
        <w:rPr>
          <w:rFonts w:ascii="Times New Roman" w:hAnsi="Times New Roman" w:cs="Times New Roman"/>
        </w:rPr>
        <w:t xml:space="preserve">, [en línea], s.f, p.1. [Consulta 20 de Agosto 2014] Disponible en: </w:t>
      </w:r>
      <w:hyperlink r:id="rId108" w:history="1">
        <w:r w:rsidR="00EF092A" w:rsidRPr="00D45216">
          <w:rPr>
            <w:rStyle w:val="Hipervnculo"/>
            <w:rFonts w:ascii="Times New Roman" w:hAnsi="Times New Roman" w:cs="Times New Roman"/>
          </w:rPr>
          <w:t>http://amecsa.org/Diplomado/Modulo13/M2_VariablesConstantesTiposDeDatos.pdf</w:t>
        </w:r>
      </w:hyperlink>
    </w:p>
    <w:p w14:paraId="1ABFFD42" w14:textId="77777777" w:rsidR="00EF092A" w:rsidRPr="00D45216" w:rsidRDefault="00EF092A" w:rsidP="00D45216">
      <w:pPr>
        <w:tabs>
          <w:tab w:val="left" w:pos="1202"/>
        </w:tabs>
        <w:spacing w:after="0" w:line="360" w:lineRule="auto"/>
        <w:rPr>
          <w:rFonts w:ascii="Times New Roman" w:hAnsi="Times New Roman" w:cs="Times New Roman"/>
        </w:rPr>
      </w:pPr>
      <w:r w:rsidRPr="00D45216">
        <w:rPr>
          <w:rFonts w:ascii="Times New Roman" w:hAnsi="Times New Roman" w:cs="Times New Roman"/>
        </w:rPr>
        <w:tab/>
      </w:r>
    </w:p>
    <w:p w14:paraId="52637C55" w14:textId="05487E0B" w:rsidR="00EF092A" w:rsidRPr="00D45216" w:rsidRDefault="006236F8" w:rsidP="00D45216">
      <w:pPr>
        <w:pStyle w:val="Bibliografa"/>
        <w:spacing w:line="360" w:lineRule="auto"/>
        <w:rPr>
          <w:rFonts w:ascii="Times New Roman" w:hAnsi="Times New Roman" w:cs="Times New Roman"/>
        </w:rPr>
      </w:pPr>
      <w:r>
        <w:rPr>
          <w:rFonts w:ascii="Times New Roman" w:hAnsi="Times New Roman" w:cs="Times New Roman"/>
        </w:rPr>
        <w:t>[57]</w:t>
      </w:r>
      <w:r w:rsidR="00EF092A" w:rsidRPr="00D45216">
        <w:rPr>
          <w:rFonts w:ascii="Times New Roman" w:hAnsi="Times New Roman" w:cs="Times New Roman"/>
        </w:rPr>
        <w:tab/>
      </w:r>
      <w:r w:rsidR="00EF092A" w:rsidRPr="00D45216">
        <w:rPr>
          <w:rFonts w:ascii="Times New Roman" w:hAnsi="Times New Roman" w:cs="Times New Roman"/>
          <w:b/>
        </w:rPr>
        <w:t>VISCONTI, M</w:t>
      </w:r>
      <w:r w:rsidR="00EF092A" w:rsidRPr="00D45216">
        <w:rPr>
          <w:rFonts w:ascii="Times New Roman" w:hAnsi="Times New Roman" w:cs="Times New Roman"/>
        </w:rPr>
        <w:t>., Medición</w:t>
      </w:r>
      <w:r w:rsidR="00EF092A" w:rsidRPr="00D45216">
        <w:rPr>
          <w:rFonts w:ascii="Times New Roman" w:hAnsi="Times New Roman" w:cs="Times New Roman"/>
          <w:i/>
        </w:rPr>
        <w:t xml:space="preserve"> de Productividad de Software</w:t>
      </w:r>
      <w:r w:rsidR="00EF092A" w:rsidRPr="00D45216">
        <w:rPr>
          <w:rFonts w:ascii="Times New Roman" w:hAnsi="Times New Roman" w:cs="Times New Roman"/>
        </w:rPr>
        <w:t xml:space="preserve">, [en línea]. Valparaiso-Chile, s.f, p.2, [Consulta el 25 de Agosto 2014]  Disponible en: </w:t>
      </w:r>
      <w:hyperlink r:id="rId109" w:history="1">
        <w:r w:rsidR="00EF092A" w:rsidRPr="00D45216">
          <w:rPr>
            <w:rStyle w:val="Hipervnculo"/>
            <w:rFonts w:ascii="Times New Roman" w:hAnsi="Times New Roman" w:cs="Times New Roman"/>
          </w:rPr>
          <w:t>http://www.inf.utfsm.cl/~visconti/iswav/documentos/ProdyEstEsfuerzo.pdf</w:t>
        </w:r>
      </w:hyperlink>
    </w:p>
    <w:p w14:paraId="621E2F8C" w14:textId="77777777" w:rsidR="00AC24A5" w:rsidRPr="00077E40" w:rsidRDefault="00AC24A5" w:rsidP="00AC24A5">
      <w:pPr>
        <w:pStyle w:val="Bibliografa"/>
        <w:spacing w:line="360" w:lineRule="auto"/>
        <w:ind w:hanging="12"/>
        <w:rPr>
          <w:rFonts w:ascii="Times New Roman" w:hAnsi="Times New Roman" w:cs="Times New Roman"/>
          <w:i/>
        </w:rPr>
      </w:pPr>
    </w:p>
    <w:p w14:paraId="619DBAA6" w14:textId="3CAD3FF1" w:rsidR="00AC24A5" w:rsidRPr="00AC24A5" w:rsidRDefault="006236F8" w:rsidP="006236F8">
      <w:pPr>
        <w:pStyle w:val="Bibliografa"/>
        <w:spacing w:line="360" w:lineRule="auto"/>
        <w:rPr>
          <w:rFonts w:ascii="Times New Roman" w:hAnsi="Times New Roman" w:cs="Times New Roman"/>
          <w:lang w:val="en-US"/>
        </w:rPr>
      </w:pPr>
      <w:r w:rsidRPr="00077E40">
        <w:rPr>
          <w:rFonts w:ascii="Times New Roman" w:hAnsi="Times New Roman" w:cs="Times New Roman"/>
          <w:lang w:val="en-US"/>
        </w:rPr>
        <w:t>[58]</w:t>
      </w:r>
      <w:r w:rsidRPr="00077E40">
        <w:rPr>
          <w:rFonts w:ascii="Times New Roman" w:hAnsi="Times New Roman" w:cs="Times New Roman"/>
          <w:lang w:val="en-US"/>
        </w:rPr>
        <w:tab/>
      </w:r>
      <w:r w:rsidR="00AC24A5" w:rsidRPr="00AC24A5">
        <w:rPr>
          <w:rFonts w:ascii="Times New Roman" w:hAnsi="Times New Roman" w:cs="Times New Roman"/>
          <w:i/>
          <w:lang w:val="en-US"/>
        </w:rPr>
        <w:t>What is CakePHP? Why use it? — CakePHP Cookbook 2.x documentation</w:t>
      </w:r>
      <w:r w:rsidR="00AC24A5" w:rsidRPr="00AC24A5">
        <w:rPr>
          <w:rFonts w:ascii="Times New Roman" w:hAnsi="Times New Roman" w:cs="Times New Roman"/>
          <w:lang w:val="en-US"/>
        </w:rPr>
        <w:t xml:space="preserve">, [en línea], s.f,  [Consulta 01 de Agosto 2014] Disponible en: </w:t>
      </w:r>
      <w:hyperlink r:id="rId110" w:history="1">
        <w:r w:rsidR="00AC24A5" w:rsidRPr="00AC24A5">
          <w:rPr>
            <w:rStyle w:val="Hipervnculo"/>
            <w:rFonts w:ascii="Times New Roman" w:hAnsi="Times New Roman" w:cs="Times New Roman"/>
            <w:lang w:val="en-US"/>
          </w:rPr>
          <w:t>http://book.cakephp.org/2.0/en/cakephp-overview/what-is-cakephp-why-use-it.html</w:t>
        </w:r>
      </w:hyperlink>
    </w:p>
    <w:p w14:paraId="7B0E51D6" w14:textId="77777777" w:rsidR="00AC24A5" w:rsidRPr="00AC24A5" w:rsidRDefault="00AC24A5" w:rsidP="00AC24A5">
      <w:pPr>
        <w:spacing w:after="0" w:line="360" w:lineRule="auto"/>
        <w:ind w:left="708"/>
        <w:rPr>
          <w:rFonts w:ascii="Times New Roman" w:hAnsi="Times New Roman" w:cs="Times New Roman"/>
          <w:lang w:val="en-US"/>
        </w:rPr>
      </w:pPr>
    </w:p>
    <w:p w14:paraId="6F666F48" w14:textId="4B80D25D" w:rsidR="00AC24A5" w:rsidRPr="00D45216" w:rsidRDefault="006236F8" w:rsidP="00AC24A5">
      <w:pPr>
        <w:pStyle w:val="Bibliografa"/>
        <w:spacing w:line="360" w:lineRule="auto"/>
        <w:rPr>
          <w:rFonts w:ascii="Times New Roman" w:hAnsi="Times New Roman" w:cs="Times New Roman"/>
          <w:lang w:val="en-US"/>
        </w:rPr>
      </w:pPr>
      <w:r w:rsidRPr="006236F8">
        <w:rPr>
          <w:rFonts w:ascii="Times New Roman" w:hAnsi="Times New Roman" w:cs="Times New Roman"/>
          <w:lang w:val="en-US"/>
        </w:rPr>
        <w:t>[5</w:t>
      </w:r>
      <w:r>
        <w:rPr>
          <w:rFonts w:ascii="Times New Roman" w:hAnsi="Times New Roman" w:cs="Times New Roman"/>
          <w:lang w:val="en-US"/>
        </w:rPr>
        <w:t>9</w:t>
      </w:r>
      <w:r w:rsidRPr="006236F8">
        <w:rPr>
          <w:rFonts w:ascii="Times New Roman" w:hAnsi="Times New Roman" w:cs="Times New Roman"/>
          <w:lang w:val="en-US"/>
        </w:rPr>
        <w:t>]</w:t>
      </w:r>
      <w:r w:rsidR="00AC24A5" w:rsidRPr="00AC24A5">
        <w:rPr>
          <w:rFonts w:ascii="Times New Roman" w:hAnsi="Times New Roman" w:cs="Times New Roman"/>
          <w:lang w:val="en-US"/>
        </w:rPr>
        <w:tab/>
      </w:r>
      <w:r w:rsidR="00AC24A5" w:rsidRPr="00D45216">
        <w:rPr>
          <w:rFonts w:ascii="Times New Roman" w:hAnsi="Times New Roman" w:cs="Times New Roman"/>
          <w:i/>
          <w:lang w:val="en-US"/>
        </w:rPr>
        <w:t>What is Scrum? An Agile Framework for Completing Complex Projects - Scrum Alliance</w:t>
      </w:r>
      <w:r w:rsidR="00AC24A5" w:rsidRPr="00D45216">
        <w:rPr>
          <w:rFonts w:ascii="Times New Roman" w:hAnsi="Times New Roman" w:cs="Times New Roman"/>
          <w:lang w:val="en-US"/>
        </w:rPr>
        <w:t xml:space="preserve">, [en línea], s.f, [Consulta 10 de Marzo 2015] Disponible en:  </w:t>
      </w:r>
    </w:p>
    <w:p w14:paraId="4DA59AED" w14:textId="47C816C4" w:rsidR="00EF092A" w:rsidRPr="00D45216" w:rsidRDefault="00856519" w:rsidP="00AC24A5">
      <w:pPr>
        <w:pStyle w:val="Prrafodelista"/>
        <w:spacing w:after="0" w:line="360" w:lineRule="auto"/>
        <w:rPr>
          <w:rFonts w:ascii="Times New Roman" w:hAnsi="Times New Roman" w:cs="Times New Roman"/>
        </w:rPr>
      </w:pPr>
      <w:hyperlink r:id="rId111" w:history="1">
        <w:r w:rsidR="00AC24A5" w:rsidRPr="00B6479E">
          <w:rPr>
            <w:rStyle w:val="Hipervnculo"/>
            <w:rFonts w:ascii="Times New Roman" w:hAnsi="Times New Roman" w:cs="Times New Roman"/>
            <w:lang w:val="en-US"/>
          </w:rPr>
          <w:t>https://www.scrumalliance.org/why-scrum</w:t>
        </w:r>
      </w:hyperlink>
    </w:p>
    <w:p w14:paraId="7E5F5C26" w14:textId="3840A7C0" w:rsidR="00EF092A" w:rsidRPr="00D45216" w:rsidRDefault="00EF092A" w:rsidP="00AC24A5">
      <w:pPr>
        <w:pStyle w:val="Bibliografa"/>
        <w:spacing w:line="360" w:lineRule="auto"/>
        <w:rPr>
          <w:rFonts w:ascii="Times New Roman" w:hAnsi="Times New Roman" w:cs="Times New Roman"/>
          <w:lang w:val="en-US"/>
        </w:rPr>
      </w:pPr>
      <w:r w:rsidRPr="00D45216">
        <w:rPr>
          <w:rFonts w:ascii="Times New Roman" w:hAnsi="Times New Roman" w:cs="Times New Roman"/>
          <w:lang w:val="en-US"/>
        </w:rPr>
        <w:tab/>
      </w:r>
    </w:p>
    <w:p w14:paraId="2B5F0E80" w14:textId="77777777" w:rsidR="00EF092A" w:rsidRPr="00D45216" w:rsidRDefault="00EF092A" w:rsidP="00D45216">
      <w:pPr>
        <w:spacing w:after="0" w:line="360" w:lineRule="auto"/>
        <w:rPr>
          <w:rFonts w:ascii="Times New Roman" w:hAnsi="Times New Roman" w:cs="Times New Roman"/>
        </w:rPr>
      </w:pPr>
    </w:p>
    <w:p w14:paraId="78BBFF2A" w14:textId="74069289" w:rsidR="00AC24A5" w:rsidRPr="00143B24" w:rsidRDefault="00D45216" w:rsidP="00AC24A5">
      <w:pPr>
        <w:tabs>
          <w:tab w:val="left" w:pos="1402"/>
        </w:tabs>
        <w:spacing w:after="0" w:line="360" w:lineRule="auto"/>
        <w:rPr>
          <w:rFonts w:ascii="Times New Roman" w:hAnsi="Times New Roman" w:cs="Times New Roman"/>
        </w:rPr>
      </w:pPr>
      <w:r w:rsidRPr="00D45216">
        <w:rPr>
          <w:rFonts w:ascii="Times New Roman" w:hAnsi="Times New Roman" w:cs="Times New Roman"/>
        </w:rPr>
        <w:t xml:space="preserve">      </w:t>
      </w:r>
      <w:r w:rsidR="00EF092A" w:rsidRPr="00D45216">
        <w:rPr>
          <w:rFonts w:ascii="Times New Roman" w:hAnsi="Times New Roman" w:cs="Times New Roman"/>
        </w:rPr>
        <w:t xml:space="preserve">      </w:t>
      </w:r>
    </w:p>
    <w:p w14:paraId="3DCCD7E6" w14:textId="3B12FF9A" w:rsidR="00EF092A" w:rsidRPr="00143B24" w:rsidRDefault="00EF092A" w:rsidP="00D45216">
      <w:pPr>
        <w:pStyle w:val="Bibliografa"/>
        <w:spacing w:line="360" w:lineRule="auto"/>
        <w:ind w:hanging="12"/>
        <w:rPr>
          <w:rFonts w:ascii="Times New Roman" w:hAnsi="Times New Roman" w:cs="Times New Roman"/>
        </w:rPr>
      </w:pPr>
    </w:p>
    <w:p w14:paraId="76837AED" w14:textId="77777777" w:rsidR="00EF092A" w:rsidRPr="00143B24" w:rsidRDefault="00EF092A" w:rsidP="00D45216">
      <w:pPr>
        <w:spacing w:after="0" w:line="360" w:lineRule="auto"/>
        <w:rPr>
          <w:rFonts w:ascii="Times New Roman" w:hAnsi="Times New Roman" w:cs="Times New Roman"/>
        </w:rPr>
      </w:pPr>
      <w:r w:rsidRPr="00143B24">
        <w:rPr>
          <w:rFonts w:ascii="Times New Roman" w:hAnsi="Times New Roman" w:cs="Times New Roman"/>
        </w:rPr>
        <w:tab/>
      </w:r>
    </w:p>
    <w:p w14:paraId="7C501273" w14:textId="60166385" w:rsidR="00EF092A"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191214C2" w14:textId="77777777" w:rsidR="00EF092A" w:rsidRPr="00D45216" w:rsidRDefault="00EF092A" w:rsidP="00D45216">
      <w:pPr>
        <w:spacing w:after="0" w:line="360" w:lineRule="auto"/>
        <w:rPr>
          <w:rFonts w:ascii="Times New Roman" w:hAnsi="Times New Roman" w:cs="Times New Roman"/>
        </w:rPr>
      </w:pPr>
      <w:r w:rsidRPr="00D45216">
        <w:rPr>
          <w:rFonts w:ascii="Times New Roman" w:hAnsi="Times New Roman" w:cs="Times New Roman"/>
        </w:rPr>
        <w:tab/>
      </w:r>
    </w:p>
    <w:p w14:paraId="209A46ED" w14:textId="55F4CFDD" w:rsidR="00EF092A"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599FBF1F" w14:textId="77777777" w:rsidR="00EF092A" w:rsidRPr="00D45216" w:rsidRDefault="00EF092A" w:rsidP="00D45216">
      <w:pPr>
        <w:spacing w:after="0" w:line="360" w:lineRule="auto"/>
        <w:rPr>
          <w:rFonts w:ascii="Times New Roman" w:hAnsi="Times New Roman" w:cs="Times New Roman"/>
        </w:rPr>
      </w:pPr>
    </w:p>
    <w:p w14:paraId="6073FDF9" w14:textId="06BE149A" w:rsidR="0094544D"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1F67818A" w14:textId="2BD7365D" w:rsidR="00EF092A" w:rsidRPr="00D45216" w:rsidRDefault="00EF092A" w:rsidP="00D45216">
      <w:pPr>
        <w:pStyle w:val="Bibliografa"/>
        <w:spacing w:line="360" w:lineRule="auto"/>
        <w:ind w:hanging="12"/>
        <w:rPr>
          <w:rFonts w:ascii="Times New Roman" w:hAnsi="Times New Roman" w:cs="Times New Roman"/>
        </w:rPr>
      </w:pPr>
    </w:p>
    <w:p w14:paraId="60E15130" w14:textId="77777777" w:rsidR="00EF092A" w:rsidRPr="00D45216" w:rsidRDefault="00EF092A" w:rsidP="00D45216">
      <w:pPr>
        <w:spacing w:after="0" w:line="360" w:lineRule="auto"/>
        <w:rPr>
          <w:rFonts w:ascii="Times New Roman" w:hAnsi="Times New Roman" w:cs="Times New Roman"/>
        </w:rPr>
      </w:pPr>
    </w:p>
    <w:p w14:paraId="44F64C39" w14:textId="452911B7" w:rsidR="00EF092A"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37D70BC9" w14:textId="77777777" w:rsidR="00EF092A" w:rsidRPr="00143B24" w:rsidRDefault="00EF092A" w:rsidP="00D45216">
      <w:pPr>
        <w:pStyle w:val="Bibliografa"/>
        <w:spacing w:line="360" w:lineRule="auto"/>
        <w:ind w:left="360" w:firstLine="0"/>
        <w:rPr>
          <w:rFonts w:ascii="Times New Roman" w:hAnsi="Times New Roman" w:cs="Times New Roman"/>
        </w:rPr>
      </w:pPr>
    </w:p>
    <w:p w14:paraId="4FEBF922" w14:textId="5399750B" w:rsidR="00EF092A" w:rsidRPr="00143B24" w:rsidRDefault="00EF092A" w:rsidP="00D45216">
      <w:pPr>
        <w:pStyle w:val="Bibliografa"/>
        <w:spacing w:line="360" w:lineRule="auto"/>
        <w:rPr>
          <w:rFonts w:ascii="Times New Roman" w:hAnsi="Times New Roman" w:cs="Times New Roman"/>
        </w:rPr>
      </w:pPr>
      <w:r w:rsidRPr="00143B24">
        <w:rPr>
          <w:rFonts w:ascii="Times New Roman" w:hAnsi="Times New Roman" w:cs="Times New Roman"/>
        </w:rPr>
        <w:tab/>
      </w:r>
    </w:p>
    <w:p w14:paraId="2AC16266" w14:textId="77777777" w:rsidR="00EF092A" w:rsidRPr="00143B24" w:rsidRDefault="00EF092A" w:rsidP="00D45216">
      <w:pPr>
        <w:spacing w:after="0" w:line="360" w:lineRule="auto"/>
        <w:ind w:left="708"/>
        <w:rPr>
          <w:rFonts w:ascii="Times New Roman" w:hAnsi="Times New Roman" w:cs="Times New Roman"/>
        </w:rPr>
      </w:pPr>
    </w:p>
    <w:p w14:paraId="4AE17A94" w14:textId="412BFF7D" w:rsidR="00EF092A"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t xml:space="preserve"> </w:t>
      </w:r>
    </w:p>
    <w:p w14:paraId="06F2D380" w14:textId="77777777" w:rsidR="00EF092A" w:rsidRPr="00D45216" w:rsidRDefault="00EF092A" w:rsidP="00D45216">
      <w:pPr>
        <w:pStyle w:val="Prrafodelista"/>
        <w:spacing w:after="0" w:line="360" w:lineRule="auto"/>
        <w:rPr>
          <w:rFonts w:ascii="Times New Roman" w:hAnsi="Times New Roman" w:cs="Times New Roman"/>
        </w:rPr>
      </w:pPr>
    </w:p>
    <w:p w14:paraId="2194C9CC" w14:textId="4FF525BE" w:rsidR="00EF092A" w:rsidRPr="00143B24"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640E6435" w14:textId="77777777" w:rsidR="00EF092A" w:rsidRPr="00D45216" w:rsidRDefault="00EF092A" w:rsidP="00D45216">
      <w:pPr>
        <w:pStyle w:val="Prrafodelista"/>
        <w:spacing w:after="0" w:line="360" w:lineRule="auto"/>
        <w:rPr>
          <w:rFonts w:ascii="Times New Roman" w:hAnsi="Times New Roman" w:cs="Times New Roman"/>
        </w:rPr>
      </w:pPr>
    </w:p>
    <w:p w14:paraId="5C417CA9" w14:textId="0AB5C0DE" w:rsidR="00EF092A" w:rsidRPr="00D45216" w:rsidRDefault="00EF092A" w:rsidP="0094544D">
      <w:pPr>
        <w:pStyle w:val="Bibliografa"/>
        <w:spacing w:line="360" w:lineRule="auto"/>
        <w:rPr>
          <w:rFonts w:ascii="Times New Roman" w:hAnsi="Times New Roman" w:cs="Times New Roman"/>
        </w:rPr>
      </w:pPr>
      <w:r w:rsidRPr="00D45216">
        <w:rPr>
          <w:rFonts w:ascii="Times New Roman" w:hAnsi="Times New Roman" w:cs="Times New Roman"/>
        </w:rPr>
        <w:tab/>
      </w:r>
    </w:p>
    <w:p w14:paraId="098E1B4A" w14:textId="1E4BC0AF" w:rsidR="00BB5FCD" w:rsidRPr="00F03AE2" w:rsidRDefault="00EF092A" w:rsidP="0094544D">
      <w:pPr>
        <w:pStyle w:val="Bibliografa"/>
        <w:spacing w:line="360" w:lineRule="auto"/>
        <w:rPr>
          <w:rFonts w:ascii="Times New Roman" w:hAnsi="Times New Roman" w:cs="Times New Roman"/>
          <w:b/>
        </w:rPr>
      </w:pPr>
      <w:r w:rsidRPr="00D45216">
        <w:rPr>
          <w:rFonts w:ascii="Times New Roman" w:hAnsi="Times New Roman" w:cs="Times New Roman"/>
          <w:b/>
        </w:rPr>
        <w:fldChar w:fldCharType="end"/>
      </w:r>
      <w:r w:rsidR="00612EEE" w:rsidRPr="00F03AE2">
        <w:rPr>
          <w:rFonts w:ascii="Times New Roman" w:hAnsi="Times New Roman" w:cs="Times New Roman"/>
          <w:b/>
        </w:rPr>
        <w:t>ANEXO A</w:t>
      </w:r>
      <w:r w:rsidR="002B3B16" w:rsidRPr="00F03AE2">
        <w:rPr>
          <w:rFonts w:ascii="Times New Roman" w:hAnsi="Times New Roman" w:cs="Times New Roman"/>
          <w:b/>
        </w:rPr>
        <w:t>:</w:t>
      </w:r>
    </w:p>
    <w:p w14:paraId="646E031C" w14:textId="77777777" w:rsidR="002B3B16" w:rsidRPr="00F03AE2" w:rsidRDefault="002B3B16" w:rsidP="008B3AA5">
      <w:pPr>
        <w:spacing w:after="0" w:line="360" w:lineRule="auto"/>
        <w:rPr>
          <w:rFonts w:ascii="Times New Roman" w:hAnsi="Times New Roman" w:cs="Times New Roman"/>
          <w:b/>
        </w:rPr>
      </w:pPr>
    </w:p>
    <w:p w14:paraId="09431B59" w14:textId="77777777" w:rsidR="00BB5FCD" w:rsidRPr="00F03AE2" w:rsidRDefault="00BB5FCD" w:rsidP="008B3AA5">
      <w:pPr>
        <w:spacing w:after="0" w:line="360" w:lineRule="auto"/>
        <w:rPr>
          <w:rFonts w:ascii="Times New Roman" w:hAnsi="Times New Roman" w:cs="Times New Roman"/>
          <w:b/>
        </w:rPr>
      </w:pPr>
      <w:r w:rsidRPr="00F03AE2">
        <w:rPr>
          <w:rFonts w:ascii="Times New Roman" w:hAnsi="Times New Roman" w:cs="Times New Roman"/>
          <w:b/>
        </w:rPr>
        <w:t>Análisis Comparativo de los Frameworks CakePHP y Laravel</w:t>
      </w:r>
    </w:p>
    <w:p w14:paraId="5F5145BF" w14:textId="77777777" w:rsidR="008339BB" w:rsidRPr="00F03AE2" w:rsidRDefault="008339BB" w:rsidP="008B3AA5">
      <w:pPr>
        <w:spacing w:after="0" w:line="480" w:lineRule="auto"/>
        <w:rPr>
          <w:rFonts w:ascii="Times New Roman" w:hAnsi="Times New Roman" w:cs="Times New Roman"/>
          <w:b/>
          <w:szCs w:val="24"/>
        </w:rPr>
      </w:pPr>
    </w:p>
    <w:p w14:paraId="703399F5" w14:textId="33184BA2" w:rsidR="00BB5FCD" w:rsidRPr="00F03AE2" w:rsidRDefault="002E66AE" w:rsidP="008B3AA5">
      <w:pPr>
        <w:spacing w:after="0" w:line="480" w:lineRule="auto"/>
        <w:rPr>
          <w:rFonts w:ascii="Times New Roman" w:hAnsi="Times New Roman" w:cs="Times New Roman"/>
          <w:b/>
          <w:szCs w:val="24"/>
        </w:rPr>
      </w:pPr>
      <w:r w:rsidRPr="00F03AE2">
        <w:rPr>
          <w:rFonts w:ascii="Times New Roman" w:hAnsi="Times New Roman" w:cs="Times New Roman"/>
          <w:b/>
          <w:szCs w:val="24"/>
        </w:rPr>
        <w:t>Anexo A</w:t>
      </w:r>
      <w:r w:rsidR="00BB5FCD" w:rsidRPr="00F03AE2">
        <w:rPr>
          <w:rFonts w:ascii="Times New Roman" w:hAnsi="Times New Roman" w:cs="Times New Roman"/>
          <w:b/>
          <w:szCs w:val="24"/>
        </w:rPr>
        <w:t>1: Directorio de archivos dentro de MVC</w:t>
      </w:r>
    </w:p>
    <w:p w14:paraId="4A91F9C0" w14:textId="77777777" w:rsidR="002B3B16" w:rsidRPr="00F03AE2" w:rsidRDefault="002B3B16" w:rsidP="008B3AA5">
      <w:pPr>
        <w:spacing w:after="0" w:line="480" w:lineRule="auto"/>
        <w:rPr>
          <w:rFonts w:ascii="Times New Roman" w:hAnsi="Times New Roman" w:cs="Times New Roman"/>
          <w:b/>
          <w:szCs w:val="24"/>
        </w:rPr>
      </w:pPr>
    </w:p>
    <w:p w14:paraId="06A64E15" w14:textId="77777777" w:rsidR="00BB5FCD" w:rsidRPr="00F03AE2" w:rsidRDefault="00BB5FCD" w:rsidP="008B3AA5">
      <w:pPr>
        <w:spacing w:after="0" w:line="480" w:lineRule="auto"/>
        <w:rPr>
          <w:rFonts w:ascii="Times New Roman" w:hAnsi="Times New Roman" w:cs="Times New Roman"/>
          <w:b/>
          <w:szCs w:val="24"/>
        </w:rPr>
      </w:pPr>
      <w:r w:rsidRPr="00F03AE2">
        <w:rPr>
          <w:rFonts w:ascii="Times New Roman" w:hAnsi="Times New Roman" w:cs="Times New Roman"/>
          <w:b/>
          <w:szCs w:val="24"/>
        </w:rPr>
        <w:t>Archivos Prototipo CakePHP</w:t>
      </w:r>
    </w:p>
    <w:p w14:paraId="350E3BB2" w14:textId="77777777" w:rsidR="00BB5FCD" w:rsidRPr="00F03AE2" w:rsidRDefault="00BB5FCD" w:rsidP="00F53C45">
      <w:pPr>
        <w:pStyle w:val="Prrafodelista"/>
        <w:numPr>
          <w:ilvl w:val="0"/>
          <w:numId w:val="45"/>
        </w:numPr>
        <w:spacing w:after="0" w:line="480" w:lineRule="auto"/>
        <w:rPr>
          <w:rFonts w:ascii="Times New Roman" w:hAnsi="Times New Roman" w:cs="Times New Roman"/>
          <w:b/>
          <w:szCs w:val="24"/>
        </w:rPr>
      </w:pPr>
      <w:r w:rsidRPr="00F03AE2">
        <w:rPr>
          <w:rFonts w:ascii="Times New Roman" w:hAnsi="Times New Roman" w:cs="Times New Roman"/>
          <w:b/>
          <w:szCs w:val="24"/>
        </w:rPr>
        <w:t>Modelo</w:t>
      </w:r>
    </w:p>
    <w:p w14:paraId="7E14DAC0" w14:textId="77777777" w:rsidR="00BB5FCD"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6D8CFA6D" wp14:editId="38F2AA65">
            <wp:extent cx="2147977" cy="247104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BEBA8EAE-BF5A-486C-A8C5-ECC9F3942E4B}">
                          <a14:imgProps xmlns:a14="http://schemas.microsoft.com/office/drawing/2010/main">
                            <a14:imgLayer r:embed="rId113">
                              <a14:imgEffect>
                                <a14:sharpenSoften amount="50000"/>
                              </a14:imgEffect>
                              <a14:imgEffect>
                                <a14:saturation sat="0"/>
                              </a14:imgEffect>
                            </a14:imgLayer>
                          </a14:imgProps>
                        </a:ext>
                      </a:extLst>
                    </a:blip>
                    <a:stretch>
                      <a:fillRect/>
                    </a:stretch>
                  </pic:blipFill>
                  <pic:spPr>
                    <a:xfrm>
                      <a:off x="0" y="0"/>
                      <a:ext cx="2149689" cy="2473017"/>
                    </a:xfrm>
                    <a:prstGeom prst="rect">
                      <a:avLst/>
                    </a:prstGeom>
                  </pic:spPr>
                </pic:pic>
              </a:graphicData>
            </a:graphic>
          </wp:inline>
        </w:drawing>
      </w:r>
    </w:p>
    <w:p w14:paraId="13129BA7" w14:textId="74D8F49F" w:rsidR="00876B3B" w:rsidRPr="00F03AE2" w:rsidRDefault="00876B3B" w:rsidP="008B3AA5">
      <w:pPr>
        <w:spacing w:after="0" w:line="240" w:lineRule="auto"/>
        <w:ind w:left="2124"/>
        <w:rPr>
          <w:rFonts w:ascii="Times New Roman" w:hAnsi="Times New Roman" w:cs="Times New Roman"/>
          <w:b/>
        </w:rPr>
      </w:pPr>
      <w:r w:rsidRPr="00F03AE2">
        <w:rPr>
          <w:rFonts w:ascii="Times New Roman" w:hAnsi="Times New Roman" w:cs="Times New Roman"/>
          <w:b/>
        </w:rPr>
        <w:t xml:space="preserve">        Figura. 1-A.</w:t>
      </w:r>
      <w:r w:rsidRPr="00F03AE2">
        <w:rPr>
          <w:rFonts w:ascii="Times New Roman" w:hAnsi="Times New Roman" w:cs="Times New Roman"/>
        </w:rPr>
        <w:t xml:space="preserve"> Archivos Modelo Prototipo CakePHP</w:t>
      </w:r>
    </w:p>
    <w:p w14:paraId="4BEA0014" w14:textId="03614296"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4F484D4A" w14:textId="23C9E2E8" w:rsidR="00876B3B" w:rsidRPr="00F03AE2" w:rsidRDefault="00876B3B" w:rsidP="008B3AA5">
      <w:pPr>
        <w:pStyle w:val="Figura"/>
        <w:spacing w:before="0" w:line="240" w:lineRule="auto"/>
        <w:ind w:left="2124"/>
        <w:jc w:val="left"/>
        <w:rPr>
          <w:rFonts w:cs="Times New Roman"/>
          <w:sz w:val="16"/>
          <w:szCs w:val="24"/>
        </w:rPr>
      </w:pPr>
    </w:p>
    <w:p w14:paraId="0118F5B5" w14:textId="77777777" w:rsidR="00BB5FCD" w:rsidRPr="00F03AE2" w:rsidRDefault="00BB5FCD" w:rsidP="00F53C45">
      <w:pPr>
        <w:pStyle w:val="Prrafodelista"/>
        <w:numPr>
          <w:ilvl w:val="0"/>
          <w:numId w:val="45"/>
        </w:numPr>
        <w:spacing w:after="0" w:line="480" w:lineRule="auto"/>
        <w:rPr>
          <w:rFonts w:ascii="Times New Roman" w:hAnsi="Times New Roman" w:cs="Times New Roman"/>
          <w:b/>
          <w:szCs w:val="24"/>
        </w:rPr>
      </w:pPr>
      <w:r w:rsidRPr="00F03AE2">
        <w:rPr>
          <w:rFonts w:ascii="Times New Roman" w:hAnsi="Times New Roman" w:cs="Times New Roman"/>
          <w:b/>
          <w:szCs w:val="24"/>
        </w:rPr>
        <w:t>Vista</w:t>
      </w:r>
    </w:p>
    <w:p w14:paraId="3596E145" w14:textId="77777777" w:rsidR="00BB5FCD"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6B103389" wp14:editId="5644F73A">
            <wp:extent cx="1785668" cy="27290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extLst>
                        <a:ext uri="{BEBA8EAE-BF5A-486C-A8C5-ECC9F3942E4B}">
                          <a14:imgProps xmlns:a14="http://schemas.microsoft.com/office/drawing/2010/main">
                            <a14:imgLayer r:embed="rId115">
                              <a14:imgEffect>
                                <a14:sharpenSoften amount="50000"/>
                              </a14:imgEffect>
                              <a14:imgEffect>
                                <a14:saturation sat="0"/>
                              </a14:imgEffect>
                            </a14:imgLayer>
                          </a14:imgProps>
                        </a:ext>
                      </a:extLst>
                    </a:blip>
                    <a:stretch>
                      <a:fillRect/>
                    </a:stretch>
                  </pic:blipFill>
                  <pic:spPr>
                    <a:xfrm>
                      <a:off x="0" y="0"/>
                      <a:ext cx="1800407" cy="2751566"/>
                    </a:xfrm>
                    <a:prstGeom prst="rect">
                      <a:avLst/>
                    </a:prstGeom>
                  </pic:spPr>
                </pic:pic>
              </a:graphicData>
            </a:graphic>
          </wp:inline>
        </w:drawing>
      </w:r>
    </w:p>
    <w:p w14:paraId="528A4B1A" w14:textId="71882014" w:rsidR="00876B3B" w:rsidRPr="00F03AE2" w:rsidRDefault="00876B3B" w:rsidP="008B3AA5">
      <w:pPr>
        <w:spacing w:after="0" w:line="240" w:lineRule="auto"/>
        <w:ind w:left="2832"/>
        <w:rPr>
          <w:rFonts w:ascii="Times New Roman" w:hAnsi="Times New Roman" w:cs="Times New Roman"/>
          <w:b/>
        </w:rPr>
      </w:pPr>
      <w:r w:rsidRPr="00F03AE2">
        <w:rPr>
          <w:rFonts w:ascii="Times New Roman" w:hAnsi="Times New Roman" w:cs="Times New Roman"/>
          <w:b/>
        </w:rPr>
        <w:t>Figura. 2-A.</w:t>
      </w:r>
      <w:r w:rsidRPr="00F03AE2">
        <w:rPr>
          <w:rFonts w:ascii="Times New Roman" w:hAnsi="Times New Roman" w:cs="Times New Roman"/>
        </w:rPr>
        <w:t xml:space="preserve"> Archivos Vista Prototipo CakePHP</w:t>
      </w:r>
    </w:p>
    <w:p w14:paraId="1E700781" w14:textId="655BE8A1"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3A008CFE" w14:textId="77777777" w:rsidR="008B3AA5" w:rsidRPr="00F03AE2" w:rsidRDefault="008B3AA5" w:rsidP="008B3AA5">
      <w:pPr>
        <w:spacing w:after="0" w:line="240" w:lineRule="auto"/>
        <w:ind w:left="1416" w:firstLine="708"/>
        <w:rPr>
          <w:rFonts w:ascii="Times New Roman" w:hAnsi="Times New Roman" w:cs="Times New Roman"/>
          <w:sz w:val="16"/>
          <w:szCs w:val="24"/>
        </w:rPr>
      </w:pPr>
    </w:p>
    <w:p w14:paraId="2824C840" w14:textId="77777777" w:rsidR="00BB5FCD" w:rsidRPr="00F03AE2" w:rsidRDefault="00BB5FCD" w:rsidP="00F53C45">
      <w:pPr>
        <w:pStyle w:val="Prrafodelista"/>
        <w:numPr>
          <w:ilvl w:val="0"/>
          <w:numId w:val="98"/>
        </w:numPr>
        <w:spacing w:after="0" w:line="480" w:lineRule="auto"/>
        <w:rPr>
          <w:rFonts w:ascii="Times New Roman" w:hAnsi="Times New Roman" w:cs="Times New Roman"/>
          <w:b/>
          <w:szCs w:val="24"/>
        </w:rPr>
      </w:pPr>
      <w:r w:rsidRPr="00F03AE2">
        <w:rPr>
          <w:rFonts w:ascii="Times New Roman" w:hAnsi="Times New Roman" w:cs="Times New Roman"/>
          <w:b/>
          <w:szCs w:val="24"/>
        </w:rPr>
        <w:t>Controlador</w:t>
      </w:r>
    </w:p>
    <w:p w14:paraId="27112C5F" w14:textId="77777777" w:rsidR="00BB5FCD"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7E5F8B1A" wp14:editId="24807AD6">
            <wp:extent cx="1660585" cy="1328468"/>
            <wp:effectExtent l="0" t="0" r="0" b="50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BEBA8EAE-BF5A-486C-A8C5-ECC9F3942E4B}">
                          <a14:imgProps xmlns:a14="http://schemas.microsoft.com/office/drawing/2010/main">
                            <a14:imgLayer r:embed="rId117">
                              <a14:imgEffect>
                                <a14:sharpenSoften amount="50000"/>
                              </a14:imgEffect>
                              <a14:imgEffect>
                                <a14:saturation sat="0"/>
                              </a14:imgEffect>
                            </a14:imgLayer>
                          </a14:imgProps>
                        </a:ext>
                      </a:extLst>
                    </a:blip>
                    <a:stretch>
                      <a:fillRect/>
                    </a:stretch>
                  </pic:blipFill>
                  <pic:spPr>
                    <a:xfrm>
                      <a:off x="0" y="0"/>
                      <a:ext cx="1669559" cy="1335647"/>
                    </a:xfrm>
                    <a:prstGeom prst="rect">
                      <a:avLst/>
                    </a:prstGeom>
                  </pic:spPr>
                </pic:pic>
              </a:graphicData>
            </a:graphic>
          </wp:inline>
        </w:drawing>
      </w:r>
    </w:p>
    <w:p w14:paraId="0E438073" w14:textId="6FF52B12" w:rsidR="00876B3B" w:rsidRPr="00F03AE2" w:rsidRDefault="0083028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 xml:space="preserve">   </w:t>
      </w:r>
      <w:r w:rsidR="00876B3B" w:rsidRPr="00F03AE2">
        <w:rPr>
          <w:rFonts w:ascii="Times New Roman" w:hAnsi="Times New Roman" w:cs="Times New Roman"/>
          <w:b/>
        </w:rPr>
        <w:t>Figura. 3-A.</w:t>
      </w:r>
      <w:r w:rsidR="00876B3B" w:rsidRPr="00F03AE2">
        <w:rPr>
          <w:rFonts w:ascii="Times New Roman" w:hAnsi="Times New Roman" w:cs="Times New Roman"/>
        </w:rPr>
        <w:t xml:space="preserve"> Archivos Controlador Prototipo CakePHP</w:t>
      </w:r>
    </w:p>
    <w:p w14:paraId="4EA385E1" w14:textId="2B824EBF"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00830289"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242CCCB9" w14:textId="77777777" w:rsidR="005E1D80" w:rsidRPr="00F03AE2" w:rsidRDefault="005E1D80" w:rsidP="008B3AA5">
      <w:pPr>
        <w:spacing w:after="0" w:line="480" w:lineRule="auto"/>
        <w:jc w:val="center"/>
        <w:rPr>
          <w:rFonts w:ascii="Times New Roman" w:hAnsi="Times New Roman" w:cs="Times New Roman"/>
          <w:sz w:val="24"/>
          <w:szCs w:val="24"/>
        </w:rPr>
      </w:pPr>
    </w:p>
    <w:p w14:paraId="58E00457" w14:textId="77777777" w:rsidR="00BB5FCD" w:rsidRPr="00F03AE2" w:rsidRDefault="00BB5FCD" w:rsidP="008B3AA5">
      <w:pPr>
        <w:spacing w:after="0" w:line="360" w:lineRule="auto"/>
        <w:rPr>
          <w:rFonts w:ascii="Times New Roman" w:hAnsi="Times New Roman" w:cs="Times New Roman"/>
          <w:b/>
          <w:szCs w:val="24"/>
        </w:rPr>
      </w:pPr>
      <w:r w:rsidRPr="00F03AE2">
        <w:rPr>
          <w:rFonts w:ascii="Times New Roman" w:hAnsi="Times New Roman" w:cs="Times New Roman"/>
          <w:b/>
          <w:szCs w:val="24"/>
        </w:rPr>
        <w:t>Archivos Prototipo Laravel</w:t>
      </w:r>
    </w:p>
    <w:p w14:paraId="68B66CD8" w14:textId="77777777" w:rsidR="00830289" w:rsidRPr="00F03AE2" w:rsidRDefault="00830289" w:rsidP="008B3AA5">
      <w:pPr>
        <w:spacing w:after="0" w:line="360" w:lineRule="auto"/>
        <w:rPr>
          <w:rFonts w:ascii="Times New Roman" w:hAnsi="Times New Roman" w:cs="Times New Roman"/>
          <w:b/>
          <w:szCs w:val="24"/>
        </w:rPr>
      </w:pPr>
    </w:p>
    <w:p w14:paraId="2513508E" w14:textId="77777777" w:rsidR="00BB5FCD" w:rsidRPr="00F03AE2" w:rsidRDefault="00BB5FCD" w:rsidP="00F53C45">
      <w:pPr>
        <w:pStyle w:val="Prrafodelista"/>
        <w:numPr>
          <w:ilvl w:val="0"/>
          <w:numId w:val="45"/>
        </w:numPr>
        <w:spacing w:after="0" w:line="360" w:lineRule="auto"/>
        <w:rPr>
          <w:rFonts w:ascii="Times New Roman" w:hAnsi="Times New Roman" w:cs="Times New Roman"/>
          <w:b/>
          <w:szCs w:val="24"/>
        </w:rPr>
      </w:pPr>
      <w:r w:rsidRPr="00F03AE2">
        <w:rPr>
          <w:rFonts w:ascii="Times New Roman" w:hAnsi="Times New Roman" w:cs="Times New Roman"/>
          <w:b/>
          <w:szCs w:val="24"/>
        </w:rPr>
        <w:t>Modelo</w:t>
      </w:r>
    </w:p>
    <w:p w14:paraId="71060DFB" w14:textId="77777777" w:rsidR="00BB5FCD"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676EC2B5" wp14:editId="1E8A694E">
            <wp:extent cx="1457864" cy="14123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extLst>
                        <a:ext uri="{BEBA8EAE-BF5A-486C-A8C5-ECC9F3942E4B}">
                          <a14:imgProps xmlns:a14="http://schemas.microsoft.com/office/drawing/2010/main">
                            <a14:imgLayer r:embed="rId119">
                              <a14:imgEffect>
                                <a14:sharpenSoften amount="50000"/>
                              </a14:imgEffect>
                              <a14:imgEffect>
                                <a14:saturation sat="0"/>
                              </a14:imgEffect>
                            </a14:imgLayer>
                          </a14:imgProps>
                        </a:ext>
                      </a:extLst>
                    </a:blip>
                    <a:stretch>
                      <a:fillRect/>
                    </a:stretch>
                  </pic:blipFill>
                  <pic:spPr>
                    <a:xfrm>
                      <a:off x="0" y="0"/>
                      <a:ext cx="1477650" cy="1431473"/>
                    </a:xfrm>
                    <a:prstGeom prst="rect">
                      <a:avLst/>
                    </a:prstGeom>
                  </pic:spPr>
                </pic:pic>
              </a:graphicData>
            </a:graphic>
          </wp:inline>
        </w:drawing>
      </w:r>
    </w:p>
    <w:p w14:paraId="4EDC9466" w14:textId="2D44554D" w:rsidR="00876B3B" w:rsidRPr="00F03AE2" w:rsidRDefault="00876B3B" w:rsidP="008B3AA5">
      <w:pPr>
        <w:spacing w:after="0" w:line="240" w:lineRule="auto"/>
        <w:ind w:left="2832"/>
        <w:rPr>
          <w:rFonts w:ascii="Times New Roman" w:hAnsi="Times New Roman" w:cs="Times New Roman"/>
          <w:b/>
        </w:rPr>
      </w:pPr>
      <w:r w:rsidRPr="00F03AE2">
        <w:rPr>
          <w:rFonts w:ascii="Times New Roman" w:hAnsi="Times New Roman" w:cs="Times New Roman"/>
          <w:b/>
        </w:rPr>
        <w:t xml:space="preserve">      </w:t>
      </w:r>
      <w:r w:rsidR="00830289" w:rsidRPr="00F03AE2">
        <w:rPr>
          <w:rFonts w:ascii="Times New Roman" w:hAnsi="Times New Roman" w:cs="Times New Roman"/>
          <w:b/>
        </w:rPr>
        <w:t xml:space="preserve"> </w:t>
      </w:r>
      <w:r w:rsidRPr="00F03AE2">
        <w:rPr>
          <w:rFonts w:ascii="Times New Roman" w:hAnsi="Times New Roman" w:cs="Times New Roman"/>
          <w:b/>
        </w:rPr>
        <w:t xml:space="preserve"> Figura. 4-A.</w:t>
      </w:r>
      <w:r w:rsidRPr="00F03AE2">
        <w:rPr>
          <w:rFonts w:ascii="Times New Roman" w:hAnsi="Times New Roman" w:cs="Times New Roman"/>
        </w:rPr>
        <w:t xml:space="preserve"> Archivos Modelo Prototipo Laravel</w:t>
      </w:r>
    </w:p>
    <w:p w14:paraId="7F35ED69" w14:textId="4113BCF2"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830289" w:rsidRPr="00F03AE2">
        <w:rPr>
          <w:rFonts w:ascii="Times New Roman" w:hAnsi="Times New Roman" w:cs="Times New Roman"/>
          <w:b/>
          <w:sz w:val="16"/>
          <w:szCs w:val="24"/>
        </w:rPr>
        <w:t xml:space="preserve"> </w:t>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10535172" w14:textId="77777777" w:rsidR="00BB5FCD" w:rsidRPr="00F03AE2" w:rsidRDefault="00BB5FCD" w:rsidP="00F53C45">
      <w:pPr>
        <w:pStyle w:val="Prrafodelista"/>
        <w:numPr>
          <w:ilvl w:val="0"/>
          <w:numId w:val="45"/>
        </w:numPr>
        <w:spacing w:after="0" w:line="360" w:lineRule="auto"/>
        <w:ind w:left="357" w:hanging="357"/>
        <w:jc w:val="both"/>
        <w:rPr>
          <w:rFonts w:ascii="Times New Roman" w:hAnsi="Times New Roman" w:cs="Times New Roman"/>
          <w:b/>
          <w:szCs w:val="24"/>
        </w:rPr>
      </w:pPr>
      <w:r w:rsidRPr="00F03AE2">
        <w:rPr>
          <w:rFonts w:ascii="Times New Roman" w:hAnsi="Times New Roman" w:cs="Times New Roman"/>
          <w:b/>
          <w:szCs w:val="24"/>
        </w:rPr>
        <w:t>Vista</w:t>
      </w:r>
    </w:p>
    <w:p w14:paraId="67682E3F" w14:textId="77777777" w:rsidR="00742631"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215679D1" wp14:editId="0F24C0B9">
            <wp:extent cx="1486736" cy="161313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extLst>
                        <a:ext uri="{BEBA8EAE-BF5A-486C-A8C5-ECC9F3942E4B}">
                          <a14:imgProps xmlns:a14="http://schemas.microsoft.com/office/drawing/2010/main">
                            <a14:imgLayer r:embed="rId121">
                              <a14:imgEffect>
                                <a14:sharpenSoften amount="50000"/>
                              </a14:imgEffect>
                              <a14:imgEffect>
                                <a14:saturation sat="0"/>
                              </a14:imgEffect>
                            </a14:imgLayer>
                          </a14:imgProps>
                        </a:ext>
                      </a:extLst>
                    </a:blip>
                    <a:stretch>
                      <a:fillRect/>
                    </a:stretch>
                  </pic:blipFill>
                  <pic:spPr>
                    <a:xfrm>
                      <a:off x="0" y="0"/>
                      <a:ext cx="1495671" cy="1622833"/>
                    </a:xfrm>
                    <a:prstGeom prst="rect">
                      <a:avLst/>
                    </a:prstGeom>
                  </pic:spPr>
                </pic:pic>
              </a:graphicData>
            </a:graphic>
          </wp:inline>
        </w:drawing>
      </w:r>
    </w:p>
    <w:p w14:paraId="0F35AC97" w14:textId="31892618" w:rsidR="00876B3B" w:rsidRPr="00F03AE2" w:rsidRDefault="0083028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 xml:space="preserve"> </w:t>
      </w:r>
      <w:r w:rsidR="00876B3B" w:rsidRPr="00F03AE2">
        <w:rPr>
          <w:rFonts w:ascii="Times New Roman" w:hAnsi="Times New Roman" w:cs="Times New Roman"/>
          <w:b/>
        </w:rPr>
        <w:t>Figura. 5-A.</w:t>
      </w:r>
      <w:r w:rsidR="00876B3B" w:rsidRPr="00F03AE2">
        <w:rPr>
          <w:rFonts w:ascii="Times New Roman" w:hAnsi="Times New Roman" w:cs="Times New Roman"/>
        </w:rPr>
        <w:t xml:space="preserve"> Archivos Vista Prototipo Laravel</w:t>
      </w:r>
    </w:p>
    <w:p w14:paraId="77D7F7D3" w14:textId="17D92C0C" w:rsidR="002E49C7"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002E49C7" w:rsidRPr="00F03AE2">
        <w:rPr>
          <w:rFonts w:ascii="Times New Roman" w:hAnsi="Times New Roman" w:cs="Times New Roman"/>
          <w:sz w:val="16"/>
          <w:szCs w:val="24"/>
        </w:rPr>
        <w:t>: María José Samaniego</w:t>
      </w:r>
    </w:p>
    <w:p w14:paraId="0DD1F686" w14:textId="4AEB2C73" w:rsidR="002E49C7" w:rsidRPr="00F03AE2" w:rsidRDefault="002E49C7" w:rsidP="008B3AA5">
      <w:pPr>
        <w:spacing w:after="0"/>
        <w:rPr>
          <w:rFonts w:ascii="Times New Roman" w:hAnsi="Times New Roman" w:cs="Times New Roman"/>
          <w:sz w:val="16"/>
          <w:szCs w:val="24"/>
        </w:rPr>
      </w:pPr>
    </w:p>
    <w:p w14:paraId="4F6ECE24" w14:textId="77777777" w:rsidR="002E49C7" w:rsidRPr="00F03AE2" w:rsidRDefault="002E49C7" w:rsidP="008B3AA5">
      <w:pPr>
        <w:tabs>
          <w:tab w:val="left" w:pos="4741"/>
        </w:tabs>
        <w:spacing w:after="0"/>
        <w:rPr>
          <w:rFonts w:ascii="Times New Roman" w:hAnsi="Times New Roman" w:cs="Times New Roman"/>
          <w:sz w:val="16"/>
          <w:szCs w:val="24"/>
        </w:rPr>
      </w:pPr>
      <w:r w:rsidRPr="00F03AE2">
        <w:rPr>
          <w:rFonts w:ascii="Times New Roman" w:hAnsi="Times New Roman" w:cs="Times New Roman"/>
          <w:sz w:val="16"/>
          <w:szCs w:val="24"/>
        </w:rPr>
        <w:tab/>
      </w:r>
    </w:p>
    <w:p w14:paraId="22C30AB1" w14:textId="68E71DC2" w:rsidR="00BB5FCD" w:rsidRPr="00F03AE2" w:rsidRDefault="00BB5FCD" w:rsidP="00F53C45">
      <w:pPr>
        <w:pStyle w:val="Prrafodelista"/>
        <w:numPr>
          <w:ilvl w:val="0"/>
          <w:numId w:val="98"/>
        </w:numPr>
        <w:tabs>
          <w:tab w:val="left" w:pos="4741"/>
        </w:tabs>
        <w:spacing w:after="0" w:line="360" w:lineRule="auto"/>
        <w:ind w:left="357" w:hanging="357"/>
        <w:rPr>
          <w:rFonts w:ascii="Times New Roman" w:hAnsi="Times New Roman" w:cs="Times New Roman"/>
          <w:b/>
          <w:szCs w:val="24"/>
        </w:rPr>
      </w:pPr>
      <w:r w:rsidRPr="00F03AE2">
        <w:rPr>
          <w:rFonts w:ascii="Times New Roman" w:hAnsi="Times New Roman" w:cs="Times New Roman"/>
          <w:b/>
          <w:szCs w:val="24"/>
        </w:rPr>
        <w:t>Controlador</w:t>
      </w:r>
    </w:p>
    <w:p w14:paraId="2F7E000B" w14:textId="77777777" w:rsidR="00BB5FCD" w:rsidRPr="00F03AE2" w:rsidRDefault="00BB5FCD" w:rsidP="008B3AA5">
      <w:pPr>
        <w:spacing w:after="0" w:line="240" w:lineRule="auto"/>
        <w:jc w:val="center"/>
        <w:rPr>
          <w:rFonts w:ascii="Times New Roman" w:hAnsi="Times New Roman" w:cs="Times New Roman"/>
          <w:sz w:val="24"/>
          <w:szCs w:val="24"/>
        </w:rPr>
      </w:pPr>
      <w:r w:rsidRPr="00F03AE2">
        <w:rPr>
          <w:rFonts w:ascii="Times New Roman" w:hAnsi="Times New Roman" w:cs="Times New Roman"/>
          <w:noProof/>
          <w:sz w:val="24"/>
          <w:szCs w:val="24"/>
          <w:lang w:val="es-ES" w:eastAsia="es-ES"/>
        </w:rPr>
        <w:drawing>
          <wp:inline distT="0" distB="0" distL="0" distR="0" wp14:anchorId="4DB8F719" wp14:editId="4BEC6022">
            <wp:extent cx="2152650" cy="10477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BEBA8EAE-BF5A-486C-A8C5-ECC9F3942E4B}">
                          <a14:imgProps xmlns:a14="http://schemas.microsoft.com/office/drawing/2010/main">
                            <a14:imgLayer r:embed="rId123">
                              <a14:imgEffect>
                                <a14:sharpenSoften amount="50000"/>
                              </a14:imgEffect>
                              <a14:imgEffect>
                                <a14:saturation sat="0"/>
                              </a14:imgEffect>
                            </a14:imgLayer>
                          </a14:imgProps>
                        </a:ext>
                      </a:extLst>
                    </a:blip>
                    <a:stretch>
                      <a:fillRect/>
                    </a:stretch>
                  </pic:blipFill>
                  <pic:spPr>
                    <a:xfrm>
                      <a:off x="0" y="0"/>
                      <a:ext cx="2152650" cy="1047750"/>
                    </a:xfrm>
                    <a:prstGeom prst="rect">
                      <a:avLst/>
                    </a:prstGeom>
                  </pic:spPr>
                </pic:pic>
              </a:graphicData>
            </a:graphic>
          </wp:inline>
        </w:drawing>
      </w:r>
    </w:p>
    <w:p w14:paraId="651D4690" w14:textId="6ACD60BC" w:rsidR="00876B3B" w:rsidRPr="00F03AE2" w:rsidRDefault="00876B3B" w:rsidP="008B3AA5">
      <w:pPr>
        <w:spacing w:after="0" w:line="240" w:lineRule="auto"/>
        <w:ind w:left="2124"/>
        <w:rPr>
          <w:rFonts w:ascii="Times New Roman" w:hAnsi="Times New Roman" w:cs="Times New Roman"/>
          <w:b/>
        </w:rPr>
      </w:pPr>
      <w:r w:rsidRPr="00F03AE2">
        <w:rPr>
          <w:rFonts w:ascii="Times New Roman" w:hAnsi="Times New Roman" w:cs="Times New Roman"/>
          <w:b/>
        </w:rPr>
        <w:t xml:space="preserve">       Figura. 6-A.</w:t>
      </w:r>
      <w:r w:rsidRPr="00F03AE2">
        <w:rPr>
          <w:rFonts w:ascii="Times New Roman" w:hAnsi="Times New Roman" w:cs="Times New Roman"/>
        </w:rPr>
        <w:t xml:space="preserve"> Archivos Controlador Prototipo CakePHP</w:t>
      </w:r>
    </w:p>
    <w:p w14:paraId="2F28E84B" w14:textId="7D72228F"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8B3AA5"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42388C83" w14:textId="7CB07CA7" w:rsidR="00BB5FCD" w:rsidRPr="00F03AE2" w:rsidRDefault="002E66AE" w:rsidP="008B3AA5">
      <w:pPr>
        <w:spacing w:after="0" w:line="360" w:lineRule="auto"/>
        <w:rPr>
          <w:rFonts w:ascii="Times New Roman" w:hAnsi="Times New Roman" w:cs="Times New Roman"/>
          <w:b/>
        </w:rPr>
      </w:pPr>
      <w:r w:rsidRPr="00F03AE2">
        <w:rPr>
          <w:rFonts w:ascii="Times New Roman" w:hAnsi="Times New Roman" w:cs="Times New Roman"/>
          <w:b/>
        </w:rPr>
        <w:t>Anexo A</w:t>
      </w:r>
      <w:r w:rsidR="00BB5FCD" w:rsidRPr="00F03AE2">
        <w:rPr>
          <w:rFonts w:ascii="Times New Roman" w:hAnsi="Times New Roman" w:cs="Times New Roman"/>
          <w:b/>
        </w:rPr>
        <w:t>2: Tamaño</w:t>
      </w:r>
    </w:p>
    <w:p w14:paraId="75872641" w14:textId="77777777" w:rsidR="00830289" w:rsidRPr="00F03AE2" w:rsidRDefault="00830289" w:rsidP="008B3AA5">
      <w:pPr>
        <w:spacing w:after="0" w:line="360" w:lineRule="auto"/>
        <w:rPr>
          <w:rFonts w:ascii="Times New Roman" w:hAnsi="Times New Roman" w:cs="Times New Roman"/>
          <w:b/>
        </w:rPr>
      </w:pPr>
    </w:p>
    <w:p w14:paraId="0E735ABB" w14:textId="77777777" w:rsidR="00BB5FCD" w:rsidRPr="00F03AE2" w:rsidRDefault="00BB5FCD" w:rsidP="008B3AA5">
      <w:pPr>
        <w:spacing w:after="0" w:line="360" w:lineRule="auto"/>
        <w:rPr>
          <w:rFonts w:ascii="Times New Roman" w:hAnsi="Times New Roman" w:cs="Times New Roman"/>
          <w:b/>
        </w:rPr>
      </w:pPr>
      <w:r w:rsidRPr="00F03AE2">
        <w:rPr>
          <w:rFonts w:ascii="Times New Roman" w:hAnsi="Times New Roman" w:cs="Times New Roman"/>
          <w:b/>
        </w:rPr>
        <w:t>Resultado de Líneas de código por el programa Understand para CakePHP</w:t>
      </w:r>
    </w:p>
    <w:p w14:paraId="5CD38D03" w14:textId="77777777" w:rsidR="00830289" w:rsidRPr="00F03AE2" w:rsidRDefault="00830289" w:rsidP="008B3AA5">
      <w:pPr>
        <w:spacing w:after="0" w:line="360" w:lineRule="auto"/>
        <w:rPr>
          <w:rFonts w:ascii="Times New Roman" w:hAnsi="Times New Roman" w:cs="Times New Roman"/>
          <w:b/>
        </w:rPr>
      </w:pPr>
    </w:p>
    <w:p w14:paraId="7A6C62F0" w14:textId="77777777" w:rsidR="00BB5FCD" w:rsidRPr="00F03AE2" w:rsidRDefault="00BB5FCD" w:rsidP="00F53C45">
      <w:pPr>
        <w:pStyle w:val="Prrafodelista"/>
        <w:numPr>
          <w:ilvl w:val="0"/>
          <w:numId w:val="45"/>
        </w:numPr>
        <w:spacing w:after="0" w:line="360" w:lineRule="auto"/>
        <w:rPr>
          <w:rFonts w:ascii="Times New Roman" w:hAnsi="Times New Roman" w:cs="Times New Roman"/>
        </w:rPr>
      </w:pPr>
      <w:r w:rsidRPr="00F03AE2">
        <w:rPr>
          <w:rFonts w:ascii="Times New Roman" w:hAnsi="Times New Roman" w:cs="Times New Roman"/>
        </w:rPr>
        <w:t>/app/Model/Group.php</w:t>
      </w:r>
    </w:p>
    <w:p w14:paraId="2B1C9B6F" w14:textId="77777777" w:rsidR="00BB5FCD" w:rsidRPr="00F03AE2" w:rsidRDefault="00BB5FCD" w:rsidP="008B3AA5">
      <w:pPr>
        <w:spacing w:after="0" w:line="24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4630E153" wp14:editId="526B9D02">
            <wp:extent cx="1699404" cy="235792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61629" t="13890" r="3523" b="2754"/>
                    <a:stretch/>
                  </pic:blipFill>
                  <pic:spPr bwMode="auto">
                    <a:xfrm>
                      <a:off x="0" y="0"/>
                      <a:ext cx="1710260" cy="2372986"/>
                    </a:xfrm>
                    <a:prstGeom prst="rect">
                      <a:avLst/>
                    </a:prstGeom>
                    <a:ln>
                      <a:noFill/>
                    </a:ln>
                    <a:extLst>
                      <a:ext uri="{53640926-AAD7-44D8-BBD7-CCE9431645EC}">
                        <a14:shadowObscured xmlns:a14="http://schemas.microsoft.com/office/drawing/2010/main"/>
                      </a:ext>
                    </a:extLst>
                  </pic:spPr>
                </pic:pic>
              </a:graphicData>
            </a:graphic>
          </wp:inline>
        </w:drawing>
      </w:r>
    </w:p>
    <w:p w14:paraId="0AF1F4C2" w14:textId="47A6540F" w:rsidR="00876B3B" w:rsidRPr="00F03AE2" w:rsidRDefault="00876B3B" w:rsidP="008B3AA5">
      <w:pPr>
        <w:spacing w:after="0" w:line="240" w:lineRule="auto"/>
        <w:rPr>
          <w:rFonts w:ascii="Times New Roman" w:hAnsi="Times New Roman" w:cs="Times New Roman"/>
        </w:rPr>
      </w:pPr>
      <w:r w:rsidRPr="00F03AE2">
        <w:t xml:space="preserve">        </w:t>
      </w:r>
      <w:r w:rsidRPr="00F03AE2">
        <w:tab/>
      </w:r>
      <w:r w:rsidRPr="00F03AE2">
        <w:rPr>
          <w:rFonts w:ascii="Times New Roman" w:hAnsi="Times New Roman" w:cs="Times New Roman"/>
        </w:rPr>
        <w:t xml:space="preserve"> </w:t>
      </w:r>
      <w:r w:rsidRPr="00F03AE2">
        <w:rPr>
          <w:rFonts w:ascii="Times New Roman" w:hAnsi="Times New Roman" w:cs="Times New Roman"/>
        </w:rPr>
        <w:tab/>
      </w:r>
      <w:r w:rsidRPr="00F03AE2">
        <w:rPr>
          <w:rFonts w:ascii="Times New Roman" w:hAnsi="Times New Roman" w:cs="Times New Roman"/>
        </w:rPr>
        <w:tab/>
      </w:r>
      <w:r w:rsidRPr="00F03AE2">
        <w:rPr>
          <w:rFonts w:ascii="Times New Roman" w:hAnsi="Times New Roman" w:cs="Times New Roman"/>
        </w:rPr>
        <w:tab/>
      </w:r>
      <w:r w:rsidRPr="00F03AE2">
        <w:rPr>
          <w:rFonts w:ascii="Times New Roman" w:hAnsi="Times New Roman" w:cs="Times New Roman"/>
          <w:b/>
        </w:rPr>
        <w:t>Figura. 7-A</w:t>
      </w:r>
      <w:r w:rsidRPr="00F03AE2">
        <w:rPr>
          <w:rFonts w:ascii="Times New Roman" w:hAnsi="Times New Roman" w:cs="Times New Roman"/>
        </w:rPr>
        <w:t>. Resultados LDC Modelo Grupo</w:t>
      </w:r>
      <w:r w:rsidR="00B049D8" w:rsidRPr="00F03AE2">
        <w:rPr>
          <w:rFonts w:ascii="Times New Roman" w:hAnsi="Times New Roman" w:cs="Times New Roman"/>
        </w:rPr>
        <w:t xml:space="preserve"> CakePHP</w:t>
      </w:r>
    </w:p>
    <w:p w14:paraId="7F4774AA" w14:textId="3403CD6B" w:rsidR="00876B3B" w:rsidRPr="00F03AE2" w:rsidRDefault="00876B3B" w:rsidP="008B3AA5">
      <w:pPr>
        <w:spacing w:after="0" w:line="240" w:lineRule="auto"/>
        <w:ind w:left="2124" w:firstLine="708"/>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0171EF32" w14:textId="77777777" w:rsidR="00876B3B" w:rsidRPr="00F03AE2" w:rsidRDefault="00876B3B" w:rsidP="008B3AA5">
      <w:pPr>
        <w:spacing w:after="0" w:line="360" w:lineRule="auto"/>
        <w:jc w:val="center"/>
        <w:rPr>
          <w:rFonts w:ascii="Times New Roman" w:hAnsi="Times New Roman" w:cs="Times New Roman"/>
        </w:rPr>
      </w:pPr>
    </w:p>
    <w:p w14:paraId="0383A9C0"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rPr>
      </w:pPr>
      <w:r w:rsidRPr="00F03AE2">
        <w:rPr>
          <w:rFonts w:ascii="Times New Roman" w:hAnsi="Times New Roman" w:cs="Times New Roman"/>
        </w:rPr>
        <w:t>/app/Model/Role.php</w:t>
      </w:r>
    </w:p>
    <w:p w14:paraId="3AD5A09B" w14:textId="77777777" w:rsidR="00830289" w:rsidRPr="00F03AE2" w:rsidRDefault="00830289" w:rsidP="00830289">
      <w:pPr>
        <w:pStyle w:val="Prrafodelista"/>
        <w:spacing w:after="0" w:line="360" w:lineRule="auto"/>
        <w:ind w:left="360"/>
        <w:jc w:val="both"/>
        <w:rPr>
          <w:rFonts w:ascii="Times New Roman" w:hAnsi="Times New Roman" w:cs="Times New Roman"/>
        </w:rPr>
      </w:pPr>
    </w:p>
    <w:p w14:paraId="2CF6979E" w14:textId="67FB222A" w:rsidR="00876B3B" w:rsidRPr="00F03AE2" w:rsidRDefault="00BB5FCD" w:rsidP="008B3AA5">
      <w:pPr>
        <w:spacing w:after="0" w:line="24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48765043" wp14:editId="3D28BAF1">
            <wp:extent cx="1733909" cy="273636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62471" t="13816" r="2253"/>
                    <a:stretch/>
                  </pic:blipFill>
                  <pic:spPr bwMode="auto">
                    <a:xfrm>
                      <a:off x="0" y="0"/>
                      <a:ext cx="1744741" cy="2753460"/>
                    </a:xfrm>
                    <a:prstGeom prst="rect">
                      <a:avLst/>
                    </a:prstGeom>
                    <a:ln>
                      <a:noFill/>
                    </a:ln>
                    <a:extLst>
                      <a:ext uri="{53640926-AAD7-44D8-BBD7-CCE9431645EC}">
                        <a14:shadowObscured xmlns:a14="http://schemas.microsoft.com/office/drawing/2010/main"/>
                      </a:ext>
                    </a:extLst>
                  </pic:spPr>
                </pic:pic>
              </a:graphicData>
            </a:graphic>
          </wp:inline>
        </w:drawing>
      </w:r>
    </w:p>
    <w:p w14:paraId="7C1091A3" w14:textId="74B7F46C" w:rsidR="00876B3B" w:rsidRPr="00F03AE2" w:rsidRDefault="00876B3B"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8-A.</w:t>
      </w:r>
      <w:r w:rsidRPr="00F03AE2">
        <w:rPr>
          <w:rFonts w:ascii="Times New Roman" w:hAnsi="Times New Roman" w:cs="Times New Roman"/>
        </w:rPr>
        <w:t xml:space="preserve"> Resultados LDC Modelo Rol</w:t>
      </w:r>
      <w:r w:rsidR="00B049D8" w:rsidRPr="00F03AE2">
        <w:rPr>
          <w:rFonts w:ascii="Times New Roman" w:hAnsi="Times New Roman" w:cs="Times New Roman"/>
        </w:rPr>
        <w:t xml:space="preserve"> CakePHP</w:t>
      </w:r>
    </w:p>
    <w:p w14:paraId="22B00EBB" w14:textId="5581928F"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004A26AE" w14:textId="37BAA1F4" w:rsidR="00876B3B" w:rsidRPr="00F03AE2" w:rsidRDefault="00876B3B" w:rsidP="008B3AA5">
      <w:pPr>
        <w:spacing w:after="0"/>
        <w:rPr>
          <w:rFonts w:ascii="Times New Roman" w:hAnsi="Times New Roman" w:cs="Times New Roman"/>
        </w:rPr>
      </w:pPr>
    </w:p>
    <w:p w14:paraId="6F1C02C0" w14:textId="77777777" w:rsidR="00045C7D" w:rsidRPr="00F03AE2" w:rsidRDefault="00876B3B" w:rsidP="008B3AA5">
      <w:pPr>
        <w:tabs>
          <w:tab w:val="center" w:pos="4252"/>
        </w:tabs>
        <w:spacing w:after="0"/>
        <w:rPr>
          <w:rFonts w:ascii="Times New Roman" w:hAnsi="Times New Roman" w:cs="Times New Roman"/>
        </w:rPr>
      </w:pPr>
      <w:r w:rsidRPr="00F03AE2">
        <w:rPr>
          <w:rFonts w:ascii="Times New Roman" w:hAnsi="Times New Roman" w:cs="Times New Roman"/>
        </w:rPr>
        <w:tab/>
      </w:r>
    </w:p>
    <w:p w14:paraId="25453141" w14:textId="77777777" w:rsidR="002E49C7" w:rsidRPr="00F03AE2" w:rsidRDefault="002E49C7" w:rsidP="008B3AA5">
      <w:pPr>
        <w:tabs>
          <w:tab w:val="center" w:pos="4252"/>
        </w:tabs>
        <w:spacing w:after="0"/>
        <w:rPr>
          <w:rFonts w:ascii="Times New Roman" w:hAnsi="Times New Roman" w:cs="Times New Roman"/>
        </w:rPr>
      </w:pPr>
    </w:p>
    <w:p w14:paraId="307F1F18" w14:textId="77777777" w:rsidR="00830289" w:rsidRPr="00F03AE2" w:rsidRDefault="00830289" w:rsidP="008B3AA5">
      <w:pPr>
        <w:tabs>
          <w:tab w:val="center" w:pos="4252"/>
        </w:tabs>
        <w:spacing w:after="0"/>
        <w:rPr>
          <w:rFonts w:ascii="Times New Roman" w:hAnsi="Times New Roman" w:cs="Times New Roman"/>
        </w:rPr>
      </w:pPr>
    </w:p>
    <w:p w14:paraId="17D8ABD2" w14:textId="77777777" w:rsidR="00830289" w:rsidRPr="00F03AE2" w:rsidRDefault="00830289" w:rsidP="008B3AA5">
      <w:pPr>
        <w:tabs>
          <w:tab w:val="center" w:pos="4252"/>
        </w:tabs>
        <w:spacing w:after="0"/>
        <w:rPr>
          <w:rFonts w:ascii="Times New Roman" w:hAnsi="Times New Roman" w:cs="Times New Roman"/>
        </w:rPr>
      </w:pPr>
    </w:p>
    <w:p w14:paraId="6E44516E" w14:textId="77777777" w:rsidR="00830289" w:rsidRPr="00F03AE2" w:rsidRDefault="00830289" w:rsidP="008B3AA5">
      <w:pPr>
        <w:tabs>
          <w:tab w:val="center" w:pos="4252"/>
        </w:tabs>
        <w:spacing w:after="0"/>
        <w:rPr>
          <w:rFonts w:ascii="Times New Roman" w:hAnsi="Times New Roman" w:cs="Times New Roman"/>
        </w:rPr>
      </w:pPr>
    </w:p>
    <w:p w14:paraId="0B234911" w14:textId="20A277CA" w:rsidR="00BB5FCD" w:rsidRPr="00F03AE2" w:rsidRDefault="00BB5FCD" w:rsidP="00F53C45">
      <w:pPr>
        <w:pStyle w:val="Prrafodelista"/>
        <w:numPr>
          <w:ilvl w:val="0"/>
          <w:numId w:val="98"/>
        </w:numPr>
        <w:tabs>
          <w:tab w:val="center" w:pos="4252"/>
        </w:tabs>
        <w:spacing w:after="0"/>
        <w:rPr>
          <w:rFonts w:ascii="Times New Roman" w:hAnsi="Times New Roman" w:cs="Times New Roman"/>
        </w:rPr>
      </w:pPr>
      <w:r w:rsidRPr="00F03AE2">
        <w:rPr>
          <w:rFonts w:ascii="Times New Roman" w:hAnsi="Times New Roman" w:cs="Times New Roman"/>
        </w:rPr>
        <w:t>/app/Model/User.php</w:t>
      </w:r>
    </w:p>
    <w:p w14:paraId="4DF4E75D" w14:textId="77777777" w:rsidR="00830289" w:rsidRPr="00F03AE2" w:rsidRDefault="00830289" w:rsidP="002E66AE">
      <w:pPr>
        <w:pStyle w:val="Prrafodelista"/>
        <w:tabs>
          <w:tab w:val="center" w:pos="4252"/>
        </w:tabs>
        <w:spacing w:after="0"/>
        <w:ind w:left="360"/>
        <w:rPr>
          <w:rFonts w:ascii="Times New Roman" w:hAnsi="Times New Roman" w:cs="Times New Roman"/>
        </w:rPr>
      </w:pPr>
    </w:p>
    <w:p w14:paraId="63B6BB49"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444B903D" wp14:editId="0FCCD35F">
            <wp:extent cx="1785668" cy="246783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63467" t="13565" r="1980" b="2993"/>
                    <a:stretch/>
                  </pic:blipFill>
                  <pic:spPr bwMode="auto">
                    <a:xfrm>
                      <a:off x="0" y="0"/>
                      <a:ext cx="1794681" cy="2480290"/>
                    </a:xfrm>
                    <a:prstGeom prst="rect">
                      <a:avLst/>
                    </a:prstGeom>
                    <a:ln>
                      <a:noFill/>
                    </a:ln>
                    <a:extLst>
                      <a:ext uri="{53640926-AAD7-44D8-BBD7-CCE9431645EC}">
                        <a14:shadowObscured xmlns:a14="http://schemas.microsoft.com/office/drawing/2010/main"/>
                      </a:ext>
                    </a:extLst>
                  </pic:spPr>
                </pic:pic>
              </a:graphicData>
            </a:graphic>
          </wp:inline>
        </w:drawing>
      </w:r>
    </w:p>
    <w:p w14:paraId="2085DCE8" w14:textId="37C3E6CD" w:rsidR="00876B3B" w:rsidRPr="00F03AE2" w:rsidRDefault="00876B3B"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9-A.</w:t>
      </w:r>
      <w:r w:rsidRPr="00F03AE2">
        <w:rPr>
          <w:rFonts w:ascii="Times New Roman" w:hAnsi="Times New Roman" w:cs="Times New Roman"/>
        </w:rPr>
        <w:t xml:space="preserve"> Resultados LDC Modelo </w:t>
      </w:r>
      <w:r w:rsidR="00B049D8" w:rsidRPr="00F03AE2">
        <w:rPr>
          <w:rFonts w:ascii="Times New Roman" w:hAnsi="Times New Roman" w:cs="Times New Roman"/>
        </w:rPr>
        <w:t>Usuario CakePHP</w:t>
      </w:r>
    </w:p>
    <w:p w14:paraId="4A787404" w14:textId="4552B3B4"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743BBC81" w14:textId="77777777" w:rsidR="00BB5FCD" w:rsidRPr="00F03AE2" w:rsidRDefault="00BB5FCD" w:rsidP="008B3AA5">
      <w:pPr>
        <w:spacing w:after="0" w:line="360" w:lineRule="auto"/>
        <w:jc w:val="both"/>
        <w:rPr>
          <w:rFonts w:ascii="Times New Roman" w:hAnsi="Times New Roman" w:cs="Times New Roman"/>
        </w:rPr>
      </w:pPr>
    </w:p>
    <w:p w14:paraId="32BB8AAA"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rPr>
      </w:pPr>
      <w:r w:rsidRPr="00F03AE2">
        <w:rPr>
          <w:rFonts w:ascii="Times New Roman" w:hAnsi="Times New Roman" w:cs="Times New Roman"/>
        </w:rPr>
        <w:t>/app/Controller/GroupsController.php</w:t>
      </w:r>
    </w:p>
    <w:p w14:paraId="475CC51C" w14:textId="77777777" w:rsidR="00830289" w:rsidRPr="00F03AE2" w:rsidRDefault="00830289" w:rsidP="00830289">
      <w:pPr>
        <w:pStyle w:val="Prrafodelista"/>
        <w:spacing w:after="0" w:line="360" w:lineRule="auto"/>
        <w:ind w:left="360"/>
        <w:jc w:val="both"/>
        <w:rPr>
          <w:rFonts w:ascii="Times New Roman" w:hAnsi="Times New Roman" w:cs="Times New Roman"/>
        </w:rPr>
      </w:pPr>
    </w:p>
    <w:p w14:paraId="5FC36184"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F36DE1B" wp14:editId="63D2758A">
            <wp:extent cx="1853015" cy="246715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62913" t="12265" r="1453" b="3669"/>
                    <a:stretch/>
                  </pic:blipFill>
                  <pic:spPr bwMode="auto">
                    <a:xfrm>
                      <a:off x="0" y="0"/>
                      <a:ext cx="1868343" cy="2487562"/>
                    </a:xfrm>
                    <a:prstGeom prst="rect">
                      <a:avLst/>
                    </a:prstGeom>
                    <a:ln>
                      <a:noFill/>
                    </a:ln>
                    <a:extLst>
                      <a:ext uri="{53640926-AAD7-44D8-BBD7-CCE9431645EC}">
                        <a14:shadowObscured xmlns:a14="http://schemas.microsoft.com/office/drawing/2010/main"/>
                      </a:ext>
                    </a:extLst>
                  </pic:spPr>
                </pic:pic>
              </a:graphicData>
            </a:graphic>
          </wp:inline>
        </w:drawing>
      </w:r>
    </w:p>
    <w:p w14:paraId="269D7E4E" w14:textId="04113F2E" w:rsidR="00876B3B" w:rsidRPr="00F03AE2" w:rsidRDefault="00876B3B"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0-A.</w:t>
      </w:r>
      <w:r w:rsidRPr="00F03AE2">
        <w:rPr>
          <w:rFonts w:ascii="Times New Roman" w:hAnsi="Times New Roman" w:cs="Times New Roman"/>
        </w:rPr>
        <w:t xml:space="preserve"> Resultados LDC Controlador Grupos</w:t>
      </w:r>
      <w:r w:rsidR="00B049D8" w:rsidRPr="00F03AE2">
        <w:rPr>
          <w:rFonts w:ascii="Times New Roman" w:hAnsi="Times New Roman" w:cs="Times New Roman"/>
        </w:rPr>
        <w:t xml:space="preserve"> CakePHP</w:t>
      </w:r>
    </w:p>
    <w:p w14:paraId="030347B6" w14:textId="6AE0BC02" w:rsidR="00876B3B" w:rsidRPr="00F03AE2" w:rsidRDefault="00876B3B"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44308237"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14005FE9"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6D6C1EA5"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0E151940"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rPr>
      </w:pPr>
      <w:r w:rsidRPr="00F03AE2">
        <w:rPr>
          <w:rFonts w:ascii="Times New Roman" w:hAnsi="Times New Roman" w:cs="Times New Roman"/>
        </w:rPr>
        <w:t>/app/Controller/RolesController.php</w:t>
      </w:r>
    </w:p>
    <w:p w14:paraId="0B9C24BA"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2BAF09C" wp14:editId="2AE8703F">
            <wp:extent cx="1871932" cy="252115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63601" t="12298" r="1233" b="3395"/>
                    <a:stretch/>
                  </pic:blipFill>
                  <pic:spPr bwMode="auto">
                    <a:xfrm>
                      <a:off x="0" y="0"/>
                      <a:ext cx="1881194" cy="2533630"/>
                    </a:xfrm>
                    <a:prstGeom prst="rect">
                      <a:avLst/>
                    </a:prstGeom>
                    <a:ln>
                      <a:noFill/>
                    </a:ln>
                    <a:extLst>
                      <a:ext uri="{53640926-AAD7-44D8-BBD7-CCE9431645EC}">
                        <a14:shadowObscured xmlns:a14="http://schemas.microsoft.com/office/drawing/2010/main"/>
                      </a:ext>
                    </a:extLst>
                  </pic:spPr>
                </pic:pic>
              </a:graphicData>
            </a:graphic>
          </wp:inline>
        </w:drawing>
      </w:r>
    </w:p>
    <w:p w14:paraId="037BE438" w14:textId="171967DD"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1-A.</w:t>
      </w:r>
      <w:r w:rsidRPr="00F03AE2">
        <w:rPr>
          <w:rFonts w:ascii="Times New Roman" w:hAnsi="Times New Roman" w:cs="Times New Roman"/>
        </w:rPr>
        <w:t xml:space="preserve"> Resultados LDC Controlador Roles</w:t>
      </w:r>
      <w:r w:rsidR="00B049D8" w:rsidRPr="00F03AE2">
        <w:rPr>
          <w:rFonts w:ascii="Times New Roman" w:hAnsi="Times New Roman" w:cs="Times New Roman"/>
        </w:rPr>
        <w:t xml:space="preserve"> CakePHP</w:t>
      </w:r>
    </w:p>
    <w:p w14:paraId="42EEEEE4" w14:textId="000E657D"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0039AACC" w14:textId="77777777" w:rsidR="00F2212C" w:rsidRPr="00F03AE2" w:rsidRDefault="00F2212C" w:rsidP="008B3AA5">
      <w:pPr>
        <w:spacing w:after="0" w:line="360" w:lineRule="auto"/>
        <w:jc w:val="center"/>
        <w:rPr>
          <w:rFonts w:ascii="Times New Roman" w:hAnsi="Times New Roman" w:cs="Times New Roman"/>
        </w:rPr>
      </w:pPr>
    </w:p>
    <w:p w14:paraId="3F5A0291"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rPr>
      </w:pPr>
      <w:r w:rsidRPr="00F03AE2">
        <w:rPr>
          <w:rFonts w:ascii="Times New Roman" w:hAnsi="Times New Roman" w:cs="Times New Roman"/>
        </w:rPr>
        <w:t>/app/Controller/UsersController.php</w:t>
      </w:r>
    </w:p>
    <w:p w14:paraId="4D029358" w14:textId="77777777" w:rsidR="00830289" w:rsidRPr="00F03AE2" w:rsidRDefault="00830289" w:rsidP="00830289">
      <w:pPr>
        <w:pStyle w:val="Prrafodelista"/>
        <w:spacing w:after="0" w:line="360" w:lineRule="auto"/>
        <w:ind w:left="360"/>
        <w:jc w:val="both"/>
        <w:rPr>
          <w:rFonts w:ascii="Times New Roman" w:hAnsi="Times New Roman" w:cs="Times New Roman"/>
        </w:rPr>
      </w:pPr>
    </w:p>
    <w:p w14:paraId="7B213FD4"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9308216" wp14:editId="62F5A43E">
            <wp:extent cx="1906438" cy="257423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62864" t="11902" r="2136" b="4410"/>
                    <a:stretch/>
                  </pic:blipFill>
                  <pic:spPr bwMode="auto">
                    <a:xfrm>
                      <a:off x="0" y="0"/>
                      <a:ext cx="1918680" cy="2590760"/>
                    </a:xfrm>
                    <a:prstGeom prst="rect">
                      <a:avLst/>
                    </a:prstGeom>
                    <a:ln>
                      <a:noFill/>
                    </a:ln>
                    <a:extLst>
                      <a:ext uri="{53640926-AAD7-44D8-BBD7-CCE9431645EC}">
                        <a14:shadowObscured xmlns:a14="http://schemas.microsoft.com/office/drawing/2010/main"/>
                      </a:ext>
                    </a:extLst>
                  </pic:spPr>
                </pic:pic>
              </a:graphicData>
            </a:graphic>
          </wp:inline>
        </w:drawing>
      </w:r>
    </w:p>
    <w:p w14:paraId="7CDA1573" w14:textId="573C71C0"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2-A.</w:t>
      </w:r>
      <w:r w:rsidRPr="00F03AE2">
        <w:rPr>
          <w:rFonts w:ascii="Times New Roman" w:hAnsi="Times New Roman" w:cs="Times New Roman"/>
        </w:rPr>
        <w:t xml:space="preserve"> Resultados LDC Controlador Usuarios</w:t>
      </w:r>
      <w:r w:rsidR="00B049D8" w:rsidRPr="00F03AE2">
        <w:rPr>
          <w:rFonts w:ascii="Times New Roman" w:hAnsi="Times New Roman" w:cs="Times New Roman"/>
        </w:rPr>
        <w:t xml:space="preserve"> CakePHP</w:t>
      </w:r>
    </w:p>
    <w:p w14:paraId="5575DFFA" w14:textId="24B85111"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 xml:space="preserve">: </w:t>
      </w:r>
      <w:r w:rsidRPr="00F03AE2">
        <w:rPr>
          <w:rFonts w:ascii="Times New Roman" w:hAnsi="Times New Roman" w:cs="Times New Roman"/>
          <w:sz w:val="16"/>
          <w:szCs w:val="24"/>
        </w:rPr>
        <w:t xml:space="preserve">María José Samaniego </w:t>
      </w:r>
    </w:p>
    <w:p w14:paraId="157B5041" w14:textId="77777777" w:rsidR="00045C7D" w:rsidRPr="00F03AE2" w:rsidRDefault="00045C7D" w:rsidP="008B3AA5">
      <w:pPr>
        <w:spacing w:after="0" w:line="240" w:lineRule="auto"/>
        <w:ind w:left="1416" w:firstLine="708"/>
        <w:rPr>
          <w:rFonts w:ascii="Times New Roman" w:hAnsi="Times New Roman" w:cs="Times New Roman"/>
          <w:sz w:val="16"/>
          <w:szCs w:val="24"/>
        </w:rPr>
      </w:pPr>
    </w:p>
    <w:p w14:paraId="67E09833"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585EA72F"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Groups/index.ctp</w:t>
      </w:r>
    </w:p>
    <w:p w14:paraId="42409ADA"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57200803" wp14:editId="3CB4E237">
            <wp:extent cx="1871932" cy="2533498"/>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0"/>
                    <a:srcRect l="62552" t="14044" r="2753" b="4343"/>
                    <a:stretch/>
                  </pic:blipFill>
                  <pic:spPr bwMode="auto">
                    <a:xfrm>
                      <a:off x="0" y="0"/>
                      <a:ext cx="1883334" cy="2548929"/>
                    </a:xfrm>
                    <a:prstGeom prst="rect">
                      <a:avLst/>
                    </a:prstGeom>
                    <a:ln>
                      <a:noFill/>
                    </a:ln>
                    <a:extLst>
                      <a:ext uri="{53640926-AAD7-44D8-BBD7-CCE9431645EC}">
                        <a14:shadowObscured xmlns:a14="http://schemas.microsoft.com/office/drawing/2010/main"/>
                      </a:ext>
                    </a:extLst>
                  </pic:spPr>
                </pic:pic>
              </a:graphicData>
            </a:graphic>
          </wp:inline>
        </w:drawing>
      </w:r>
    </w:p>
    <w:p w14:paraId="02572948" w14:textId="6D3C9C9F"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3-A.</w:t>
      </w:r>
      <w:r w:rsidRPr="00F03AE2">
        <w:rPr>
          <w:rFonts w:ascii="Times New Roman" w:hAnsi="Times New Roman" w:cs="Times New Roman"/>
        </w:rPr>
        <w:t xml:space="preserve"> Resultados LDC Vista Grupos</w:t>
      </w:r>
      <w:r w:rsidR="00B049D8" w:rsidRPr="00F03AE2">
        <w:rPr>
          <w:rFonts w:ascii="Times New Roman" w:hAnsi="Times New Roman" w:cs="Times New Roman"/>
        </w:rPr>
        <w:t xml:space="preserve"> CakePHP</w:t>
      </w:r>
    </w:p>
    <w:p w14:paraId="64D765B4" w14:textId="0BCD65FD"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438182CC" w14:textId="77777777" w:rsidR="00BB5FCD" w:rsidRPr="00F03AE2" w:rsidRDefault="00BB5FCD" w:rsidP="008B3AA5">
      <w:pPr>
        <w:spacing w:after="0" w:line="360" w:lineRule="auto"/>
        <w:jc w:val="both"/>
        <w:rPr>
          <w:rFonts w:ascii="Times New Roman" w:hAnsi="Times New Roman" w:cs="Times New Roman"/>
        </w:rPr>
      </w:pPr>
    </w:p>
    <w:p w14:paraId="5A83B1A3"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Roles/index.ctp</w:t>
      </w:r>
    </w:p>
    <w:p w14:paraId="76DB7E71"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094298C7"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6F66B41A" wp14:editId="1EB0F2A2">
            <wp:extent cx="1881434" cy="2570672"/>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1"/>
                    <a:srcRect l="61840" t="13531" r="2154" b="5275"/>
                    <a:stretch/>
                  </pic:blipFill>
                  <pic:spPr bwMode="auto">
                    <a:xfrm>
                      <a:off x="0" y="0"/>
                      <a:ext cx="1893221" cy="2586776"/>
                    </a:xfrm>
                    <a:prstGeom prst="rect">
                      <a:avLst/>
                    </a:prstGeom>
                    <a:ln>
                      <a:noFill/>
                    </a:ln>
                    <a:extLst>
                      <a:ext uri="{53640926-AAD7-44D8-BBD7-CCE9431645EC}">
                        <a14:shadowObscured xmlns:a14="http://schemas.microsoft.com/office/drawing/2010/main"/>
                      </a:ext>
                    </a:extLst>
                  </pic:spPr>
                </pic:pic>
              </a:graphicData>
            </a:graphic>
          </wp:inline>
        </w:drawing>
      </w:r>
    </w:p>
    <w:p w14:paraId="0558FE1B" w14:textId="10B3D45C"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4-A.</w:t>
      </w:r>
      <w:r w:rsidRPr="00F03AE2">
        <w:rPr>
          <w:rFonts w:ascii="Times New Roman" w:hAnsi="Times New Roman" w:cs="Times New Roman"/>
        </w:rPr>
        <w:t xml:space="preserve"> Resultados LDC Vista Roles</w:t>
      </w:r>
      <w:r w:rsidR="00B049D8" w:rsidRPr="00F03AE2">
        <w:rPr>
          <w:rFonts w:ascii="Times New Roman" w:hAnsi="Times New Roman" w:cs="Times New Roman"/>
        </w:rPr>
        <w:t xml:space="preserve"> CakePHP</w:t>
      </w:r>
    </w:p>
    <w:p w14:paraId="42190FB3" w14:textId="4300D95E"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36C27840" w14:textId="77777777" w:rsidR="00045C7D" w:rsidRPr="00F03AE2" w:rsidRDefault="00045C7D" w:rsidP="008B3AA5">
      <w:pPr>
        <w:spacing w:after="0" w:line="240" w:lineRule="auto"/>
        <w:ind w:left="1416" w:firstLine="708"/>
        <w:rPr>
          <w:rFonts w:ascii="Times New Roman" w:hAnsi="Times New Roman" w:cs="Times New Roman"/>
          <w:sz w:val="16"/>
          <w:szCs w:val="24"/>
        </w:rPr>
      </w:pPr>
    </w:p>
    <w:p w14:paraId="2E3BCAE6"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0776CCA7"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Users/index.ctp</w:t>
      </w:r>
    </w:p>
    <w:p w14:paraId="7395D05F"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8CB6E30" wp14:editId="03ACFC59">
            <wp:extent cx="1802920" cy="2425578"/>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cstate="screen">
                      <a:extLst>
                        <a:ext uri="{28A0092B-C50C-407E-A947-70E740481C1C}">
                          <a14:useLocalDpi xmlns:a14="http://schemas.microsoft.com/office/drawing/2010/main"/>
                        </a:ext>
                      </a:extLst>
                    </a:blip>
                    <a:srcRect/>
                    <a:stretch/>
                  </pic:blipFill>
                  <pic:spPr bwMode="auto">
                    <a:xfrm>
                      <a:off x="0" y="0"/>
                      <a:ext cx="1815143" cy="2442022"/>
                    </a:xfrm>
                    <a:prstGeom prst="rect">
                      <a:avLst/>
                    </a:prstGeom>
                    <a:ln>
                      <a:noFill/>
                    </a:ln>
                    <a:extLst>
                      <a:ext uri="{53640926-AAD7-44D8-BBD7-CCE9431645EC}">
                        <a14:shadowObscured xmlns:a14="http://schemas.microsoft.com/office/drawing/2010/main"/>
                      </a:ext>
                    </a:extLst>
                  </pic:spPr>
                </pic:pic>
              </a:graphicData>
            </a:graphic>
          </wp:inline>
        </w:drawing>
      </w:r>
    </w:p>
    <w:p w14:paraId="1E59A6D2" w14:textId="579201DB"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5-A.</w:t>
      </w:r>
      <w:r w:rsidRPr="00F03AE2">
        <w:rPr>
          <w:rFonts w:ascii="Times New Roman" w:hAnsi="Times New Roman" w:cs="Times New Roman"/>
        </w:rPr>
        <w:t xml:space="preserve"> Resultados LDC Vista Usuarios</w:t>
      </w:r>
      <w:r w:rsidR="00B049D8" w:rsidRPr="00F03AE2">
        <w:rPr>
          <w:rFonts w:ascii="Times New Roman" w:hAnsi="Times New Roman" w:cs="Times New Roman"/>
        </w:rPr>
        <w:t xml:space="preserve"> CakePHP</w:t>
      </w:r>
    </w:p>
    <w:p w14:paraId="70617A83" w14:textId="18E1723A"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567C512" w14:textId="77777777" w:rsidR="00F2212C" w:rsidRPr="00F03AE2" w:rsidRDefault="00F2212C" w:rsidP="008B3AA5">
      <w:pPr>
        <w:spacing w:after="0" w:line="360" w:lineRule="auto"/>
        <w:jc w:val="center"/>
        <w:rPr>
          <w:rFonts w:ascii="Times New Roman" w:hAnsi="Times New Roman" w:cs="Times New Roman"/>
        </w:rPr>
      </w:pPr>
    </w:p>
    <w:p w14:paraId="0900276C"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Users/login.ctp</w:t>
      </w:r>
    </w:p>
    <w:p w14:paraId="5D8EAF55"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65F51294"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F6D71F8" wp14:editId="28738A1C">
            <wp:extent cx="1855270" cy="24998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l="64157" t="12317" r="2095" b="3500"/>
                    <a:stretch/>
                  </pic:blipFill>
                  <pic:spPr bwMode="auto">
                    <a:xfrm>
                      <a:off x="0" y="0"/>
                      <a:ext cx="1875851" cy="2527553"/>
                    </a:xfrm>
                    <a:prstGeom prst="rect">
                      <a:avLst/>
                    </a:prstGeom>
                    <a:ln>
                      <a:noFill/>
                    </a:ln>
                    <a:extLst>
                      <a:ext uri="{53640926-AAD7-44D8-BBD7-CCE9431645EC}">
                        <a14:shadowObscured xmlns:a14="http://schemas.microsoft.com/office/drawing/2010/main"/>
                      </a:ext>
                    </a:extLst>
                  </pic:spPr>
                </pic:pic>
              </a:graphicData>
            </a:graphic>
          </wp:inline>
        </w:drawing>
      </w:r>
    </w:p>
    <w:p w14:paraId="7386125C" w14:textId="458B07B4"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6-A.</w:t>
      </w:r>
      <w:r w:rsidRPr="00F03AE2">
        <w:rPr>
          <w:rFonts w:ascii="Times New Roman" w:hAnsi="Times New Roman" w:cs="Times New Roman"/>
        </w:rPr>
        <w:t xml:space="preserve"> Resultados LDC Vista Usuarios 2</w:t>
      </w:r>
      <w:r w:rsidR="00B049D8" w:rsidRPr="00F03AE2">
        <w:rPr>
          <w:rFonts w:ascii="Times New Roman" w:hAnsi="Times New Roman" w:cs="Times New Roman"/>
        </w:rPr>
        <w:t xml:space="preserve"> CakePHP</w:t>
      </w:r>
    </w:p>
    <w:p w14:paraId="797B4A7B" w14:textId="2A63DA92"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D8BF049" w14:textId="77777777" w:rsidR="00045C7D" w:rsidRPr="00F03AE2" w:rsidRDefault="00045C7D" w:rsidP="008B3AA5">
      <w:pPr>
        <w:spacing w:after="0" w:line="240" w:lineRule="auto"/>
        <w:ind w:left="1416" w:firstLine="708"/>
        <w:rPr>
          <w:rFonts w:ascii="Times New Roman" w:hAnsi="Times New Roman" w:cs="Times New Roman"/>
          <w:sz w:val="16"/>
          <w:szCs w:val="24"/>
        </w:rPr>
      </w:pPr>
    </w:p>
    <w:p w14:paraId="53E86E64"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720F0D55"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Pages/home.ctp</w:t>
      </w:r>
    </w:p>
    <w:p w14:paraId="467F6945"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19E1C64D" wp14:editId="7C04FD08">
            <wp:extent cx="1777042" cy="2423983"/>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srcRect l="63205" t="11732" r="2153" b="5569"/>
                    <a:stretch/>
                  </pic:blipFill>
                  <pic:spPr bwMode="auto">
                    <a:xfrm>
                      <a:off x="0" y="0"/>
                      <a:ext cx="1786690" cy="2437143"/>
                    </a:xfrm>
                    <a:prstGeom prst="rect">
                      <a:avLst/>
                    </a:prstGeom>
                    <a:ln>
                      <a:noFill/>
                    </a:ln>
                    <a:extLst>
                      <a:ext uri="{53640926-AAD7-44D8-BBD7-CCE9431645EC}">
                        <a14:shadowObscured xmlns:a14="http://schemas.microsoft.com/office/drawing/2010/main"/>
                      </a:ext>
                    </a:extLst>
                  </pic:spPr>
                </pic:pic>
              </a:graphicData>
            </a:graphic>
          </wp:inline>
        </w:drawing>
      </w:r>
    </w:p>
    <w:p w14:paraId="666C27F2" w14:textId="1F32C3ED" w:rsidR="00837A53" w:rsidRPr="00F03AE2" w:rsidRDefault="00837A53"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7-A.</w:t>
      </w:r>
      <w:r w:rsidRPr="00F03AE2">
        <w:rPr>
          <w:rFonts w:ascii="Times New Roman" w:hAnsi="Times New Roman" w:cs="Times New Roman"/>
        </w:rPr>
        <w:t xml:space="preserve"> Resultados LDC Vista Home</w:t>
      </w:r>
      <w:r w:rsidR="00B049D8" w:rsidRPr="00F03AE2">
        <w:rPr>
          <w:rFonts w:ascii="Times New Roman" w:hAnsi="Times New Roman" w:cs="Times New Roman"/>
        </w:rPr>
        <w:t xml:space="preserve"> CakePHP</w:t>
      </w:r>
    </w:p>
    <w:p w14:paraId="5E455B7C" w14:textId="439272FD" w:rsidR="00837A53" w:rsidRPr="00F03AE2" w:rsidRDefault="00837A53"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20F64B6B" w14:textId="77777777" w:rsidR="00612EEE" w:rsidRPr="00F03AE2" w:rsidRDefault="00612EEE" w:rsidP="008B3AA5">
      <w:pPr>
        <w:spacing w:after="0" w:line="360" w:lineRule="auto"/>
        <w:jc w:val="center"/>
        <w:rPr>
          <w:rFonts w:ascii="Times New Roman" w:hAnsi="Times New Roman" w:cs="Times New Roman"/>
        </w:rPr>
      </w:pPr>
    </w:p>
    <w:p w14:paraId="25E43A0D" w14:textId="77777777" w:rsidR="00E664E9" w:rsidRPr="00F03AE2" w:rsidRDefault="00E664E9" w:rsidP="008B3AA5">
      <w:pPr>
        <w:spacing w:after="0" w:line="360" w:lineRule="auto"/>
        <w:jc w:val="center"/>
        <w:rPr>
          <w:rFonts w:ascii="Times New Roman" w:hAnsi="Times New Roman" w:cs="Times New Roman"/>
        </w:rPr>
      </w:pPr>
    </w:p>
    <w:p w14:paraId="3F93BA26" w14:textId="77777777" w:rsidR="00E664E9" w:rsidRPr="00F03AE2" w:rsidRDefault="00E664E9" w:rsidP="008B3AA5">
      <w:pPr>
        <w:spacing w:after="0" w:line="360" w:lineRule="auto"/>
        <w:jc w:val="center"/>
        <w:rPr>
          <w:rFonts w:ascii="Times New Roman" w:hAnsi="Times New Roman" w:cs="Times New Roman"/>
        </w:rPr>
      </w:pPr>
    </w:p>
    <w:p w14:paraId="21590AD7" w14:textId="77777777" w:rsidR="00E664E9" w:rsidRPr="00F03AE2" w:rsidRDefault="00E664E9" w:rsidP="008B3AA5">
      <w:pPr>
        <w:spacing w:after="0" w:line="360" w:lineRule="auto"/>
        <w:jc w:val="center"/>
        <w:rPr>
          <w:rFonts w:ascii="Times New Roman" w:hAnsi="Times New Roman" w:cs="Times New Roman"/>
        </w:rPr>
      </w:pPr>
    </w:p>
    <w:p w14:paraId="70019512" w14:textId="77777777" w:rsidR="00E664E9" w:rsidRPr="00F03AE2" w:rsidRDefault="00E664E9" w:rsidP="008B3AA5">
      <w:pPr>
        <w:spacing w:after="0" w:line="360" w:lineRule="auto"/>
        <w:jc w:val="center"/>
        <w:rPr>
          <w:rFonts w:ascii="Times New Roman" w:hAnsi="Times New Roman" w:cs="Times New Roman"/>
        </w:rPr>
      </w:pPr>
    </w:p>
    <w:p w14:paraId="07C0D1DF" w14:textId="77777777" w:rsidR="00E664E9" w:rsidRPr="00F03AE2" w:rsidRDefault="00E664E9" w:rsidP="008B3AA5">
      <w:pPr>
        <w:spacing w:after="0" w:line="360" w:lineRule="auto"/>
        <w:jc w:val="center"/>
        <w:rPr>
          <w:rFonts w:ascii="Times New Roman" w:hAnsi="Times New Roman" w:cs="Times New Roman"/>
        </w:rPr>
      </w:pPr>
    </w:p>
    <w:p w14:paraId="0B401515" w14:textId="77777777" w:rsidR="00E664E9" w:rsidRPr="00F03AE2" w:rsidRDefault="00E664E9" w:rsidP="008B3AA5">
      <w:pPr>
        <w:spacing w:after="0" w:line="360" w:lineRule="auto"/>
        <w:jc w:val="center"/>
        <w:rPr>
          <w:rFonts w:ascii="Times New Roman" w:hAnsi="Times New Roman" w:cs="Times New Roman"/>
        </w:rPr>
      </w:pPr>
    </w:p>
    <w:p w14:paraId="34757B88" w14:textId="77777777" w:rsidR="00E664E9" w:rsidRPr="00F03AE2" w:rsidRDefault="00E664E9" w:rsidP="008B3AA5">
      <w:pPr>
        <w:spacing w:after="0" w:line="360" w:lineRule="auto"/>
        <w:jc w:val="center"/>
        <w:rPr>
          <w:rFonts w:ascii="Times New Roman" w:hAnsi="Times New Roman" w:cs="Times New Roman"/>
        </w:rPr>
      </w:pPr>
    </w:p>
    <w:p w14:paraId="1A10CD07" w14:textId="77777777" w:rsidR="00E664E9" w:rsidRPr="00F03AE2" w:rsidRDefault="00E664E9" w:rsidP="008B3AA5">
      <w:pPr>
        <w:spacing w:after="0" w:line="360" w:lineRule="auto"/>
        <w:jc w:val="center"/>
        <w:rPr>
          <w:rFonts w:ascii="Times New Roman" w:hAnsi="Times New Roman" w:cs="Times New Roman"/>
        </w:rPr>
      </w:pPr>
    </w:p>
    <w:p w14:paraId="11963700" w14:textId="77777777" w:rsidR="00E664E9" w:rsidRPr="00F03AE2" w:rsidRDefault="00E664E9" w:rsidP="008B3AA5">
      <w:pPr>
        <w:spacing w:after="0" w:line="360" w:lineRule="auto"/>
        <w:jc w:val="center"/>
        <w:rPr>
          <w:rFonts w:ascii="Times New Roman" w:hAnsi="Times New Roman" w:cs="Times New Roman"/>
        </w:rPr>
      </w:pPr>
    </w:p>
    <w:p w14:paraId="4AC8A9FB" w14:textId="77777777" w:rsidR="00E664E9" w:rsidRPr="00F03AE2" w:rsidRDefault="00E664E9" w:rsidP="008B3AA5">
      <w:pPr>
        <w:spacing w:after="0" w:line="360" w:lineRule="auto"/>
        <w:jc w:val="center"/>
        <w:rPr>
          <w:rFonts w:ascii="Times New Roman" w:hAnsi="Times New Roman" w:cs="Times New Roman"/>
        </w:rPr>
      </w:pPr>
    </w:p>
    <w:p w14:paraId="0F2DD7C1" w14:textId="77777777" w:rsidR="00E664E9" w:rsidRPr="00F03AE2" w:rsidRDefault="00E664E9" w:rsidP="008B3AA5">
      <w:pPr>
        <w:spacing w:after="0" w:line="360" w:lineRule="auto"/>
        <w:jc w:val="center"/>
        <w:rPr>
          <w:rFonts w:ascii="Times New Roman" w:hAnsi="Times New Roman" w:cs="Times New Roman"/>
        </w:rPr>
      </w:pPr>
    </w:p>
    <w:p w14:paraId="6CBACB38" w14:textId="77777777" w:rsidR="00E664E9" w:rsidRPr="00F03AE2" w:rsidRDefault="00E664E9" w:rsidP="008B3AA5">
      <w:pPr>
        <w:spacing w:after="0" w:line="360" w:lineRule="auto"/>
        <w:jc w:val="center"/>
        <w:rPr>
          <w:rFonts w:ascii="Times New Roman" w:hAnsi="Times New Roman" w:cs="Times New Roman"/>
        </w:rPr>
      </w:pPr>
    </w:p>
    <w:p w14:paraId="551327D1" w14:textId="77777777" w:rsidR="00E664E9" w:rsidRPr="00F03AE2" w:rsidRDefault="00E664E9" w:rsidP="008B3AA5">
      <w:pPr>
        <w:spacing w:after="0" w:line="360" w:lineRule="auto"/>
        <w:jc w:val="center"/>
        <w:rPr>
          <w:rFonts w:ascii="Times New Roman" w:hAnsi="Times New Roman" w:cs="Times New Roman"/>
        </w:rPr>
      </w:pPr>
    </w:p>
    <w:p w14:paraId="5AEB5C29" w14:textId="77777777" w:rsidR="00E664E9" w:rsidRPr="00F03AE2" w:rsidRDefault="00E664E9" w:rsidP="008B3AA5">
      <w:pPr>
        <w:spacing w:after="0" w:line="360" w:lineRule="auto"/>
        <w:jc w:val="center"/>
        <w:rPr>
          <w:rFonts w:ascii="Times New Roman" w:hAnsi="Times New Roman" w:cs="Times New Roman"/>
        </w:rPr>
      </w:pPr>
    </w:p>
    <w:p w14:paraId="123B6591" w14:textId="77777777" w:rsidR="00E664E9" w:rsidRPr="00F03AE2" w:rsidRDefault="00E664E9" w:rsidP="008B3AA5">
      <w:pPr>
        <w:spacing w:after="0" w:line="360" w:lineRule="auto"/>
        <w:jc w:val="center"/>
        <w:rPr>
          <w:rFonts w:ascii="Times New Roman" w:hAnsi="Times New Roman" w:cs="Times New Roman"/>
        </w:rPr>
      </w:pPr>
    </w:p>
    <w:p w14:paraId="0BB428E5" w14:textId="77777777" w:rsidR="00E664E9" w:rsidRPr="00F03AE2" w:rsidRDefault="00E664E9" w:rsidP="008B3AA5">
      <w:pPr>
        <w:spacing w:after="0" w:line="360" w:lineRule="auto"/>
        <w:jc w:val="center"/>
        <w:rPr>
          <w:rFonts w:ascii="Times New Roman" w:hAnsi="Times New Roman" w:cs="Times New Roman"/>
        </w:rPr>
      </w:pPr>
    </w:p>
    <w:p w14:paraId="19919C08" w14:textId="77777777" w:rsidR="00E664E9" w:rsidRPr="00F03AE2" w:rsidRDefault="00E664E9" w:rsidP="008B3AA5">
      <w:pPr>
        <w:spacing w:after="0" w:line="360" w:lineRule="auto"/>
        <w:jc w:val="center"/>
        <w:rPr>
          <w:rFonts w:ascii="Times New Roman" w:hAnsi="Times New Roman" w:cs="Times New Roman"/>
        </w:rPr>
      </w:pPr>
    </w:p>
    <w:p w14:paraId="021B9349" w14:textId="77777777" w:rsidR="00E664E9" w:rsidRPr="00F03AE2" w:rsidRDefault="00E664E9" w:rsidP="008B3AA5">
      <w:pPr>
        <w:spacing w:after="0" w:line="360" w:lineRule="auto"/>
        <w:jc w:val="center"/>
        <w:rPr>
          <w:rFonts w:ascii="Times New Roman" w:hAnsi="Times New Roman" w:cs="Times New Roman"/>
        </w:rPr>
      </w:pPr>
    </w:p>
    <w:p w14:paraId="76EE09B8" w14:textId="77777777" w:rsidR="00E664E9" w:rsidRPr="00F03AE2" w:rsidRDefault="00E664E9" w:rsidP="008B3AA5">
      <w:pPr>
        <w:spacing w:after="0" w:line="360" w:lineRule="auto"/>
        <w:jc w:val="center"/>
        <w:rPr>
          <w:rFonts w:ascii="Times New Roman" w:hAnsi="Times New Roman" w:cs="Times New Roman"/>
        </w:rPr>
      </w:pPr>
    </w:p>
    <w:p w14:paraId="24F7CC83" w14:textId="77777777" w:rsidR="00E664E9" w:rsidRPr="00F03AE2" w:rsidRDefault="00E664E9" w:rsidP="008B3AA5">
      <w:pPr>
        <w:spacing w:after="0" w:line="360" w:lineRule="auto"/>
        <w:jc w:val="center"/>
        <w:rPr>
          <w:rFonts w:ascii="Times New Roman" w:hAnsi="Times New Roman" w:cs="Times New Roman"/>
        </w:rPr>
      </w:pPr>
    </w:p>
    <w:p w14:paraId="516D80F3" w14:textId="77777777" w:rsidR="00E664E9" w:rsidRPr="00F03AE2" w:rsidRDefault="00E664E9" w:rsidP="008B3AA5">
      <w:pPr>
        <w:spacing w:after="0" w:line="360" w:lineRule="auto"/>
        <w:jc w:val="center"/>
        <w:rPr>
          <w:rFonts w:ascii="Times New Roman" w:hAnsi="Times New Roman" w:cs="Times New Roman"/>
        </w:rPr>
      </w:pPr>
    </w:p>
    <w:p w14:paraId="70F8CF6E" w14:textId="77777777" w:rsidR="00E664E9" w:rsidRPr="00F03AE2" w:rsidRDefault="00E664E9" w:rsidP="008B3AA5">
      <w:pPr>
        <w:spacing w:after="0" w:line="360" w:lineRule="auto"/>
        <w:jc w:val="center"/>
        <w:rPr>
          <w:rFonts w:ascii="Times New Roman" w:hAnsi="Times New Roman" w:cs="Times New Roman"/>
        </w:rPr>
      </w:pPr>
    </w:p>
    <w:p w14:paraId="143A910C" w14:textId="77777777" w:rsidR="00E664E9" w:rsidRPr="00F03AE2" w:rsidRDefault="00E664E9" w:rsidP="008B3AA5">
      <w:pPr>
        <w:spacing w:after="0" w:line="360" w:lineRule="auto"/>
        <w:jc w:val="center"/>
        <w:rPr>
          <w:rFonts w:ascii="Times New Roman" w:hAnsi="Times New Roman" w:cs="Times New Roman"/>
        </w:rPr>
      </w:pPr>
    </w:p>
    <w:p w14:paraId="16DFE1C0" w14:textId="77777777" w:rsidR="00E664E9" w:rsidRPr="00F03AE2" w:rsidRDefault="00E664E9" w:rsidP="008B3AA5">
      <w:pPr>
        <w:spacing w:after="0" w:line="360" w:lineRule="auto"/>
        <w:jc w:val="center"/>
        <w:rPr>
          <w:rFonts w:ascii="Times New Roman" w:hAnsi="Times New Roman" w:cs="Times New Roman"/>
        </w:rPr>
      </w:pPr>
    </w:p>
    <w:p w14:paraId="23B80910" w14:textId="77777777" w:rsidR="00BB5FCD" w:rsidRPr="00F03AE2" w:rsidRDefault="00BB5FCD" w:rsidP="008B3AA5">
      <w:pPr>
        <w:spacing w:after="0" w:line="360" w:lineRule="auto"/>
        <w:rPr>
          <w:rFonts w:ascii="Times New Roman" w:hAnsi="Times New Roman" w:cs="Times New Roman"/>
          <w:b/>
        </w:rPr>
      </w:pPr>
      <w:r w:rsidRPr="00F03AE2">
        <w:rPr>
          <w:rFonts w:ascii="Times New Roman" w:hAnsi="Times New Roman" w:cs="Times New Roman"/>
          <w:b/>
        </w:rPr>
        <w:t>Resultado de Líneas de código por el programa Understand para Laravel</w:t>
      </w:r>
    </w:p>
    <w:p w14:paraId="45E93A80" w14:textId="77777777" w:rsidR="00830289" w:rsidRPr="00F03AE2" w:rsidRDefault="00830289" w:rsidP="008B3AA5">
      <w:pPr>
        <w:spacing w:after="0" w:line="360" w:lineRule="auto"/>
        <w:rPr>
          <w:rFonts w:ascii="Times New Roman" w:hAnsi="Times New Roman" w:cs="Times New Roman"/>
          <w:b/>
        </w:rPr>
      </w:pPr>
    </w:p>
    <w:p w14:paraId="66405F56"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Group.php</w:t>
      </w:r>
    </w:p>
    <w:p w14:paraId="4E964CBE"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4AE2049E" wp14:editId="075184A5">
            <wp:extent cx="1816936" cy="2425521"/>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63607" t="12347" r="1070" b="2757"/>
                    <a:stretch/>
                  </pic:blipFill>
                  <pic:spPr bwMode="auto">
                    <a:xfrm>
                      <a:off x="0" y="0"/>
                      <a:ext cx="1832682" cy="2446541"/>
                    </a:xfrm>
                    <a:prstGeom prst="rect">
                      <a:avLst/>
                    </a:prstGeom>
                    <a:ln>
                      <a:noFill/>
                    </a:ln>
                    <a:extLst>
                      <a:ext uri="{53640926-AAD7-44D8-BBD7-CCE9431645EC}">
                        <a14:shadowObscured xmlns:a14="http://schemas.microsoft.com/office/drawing/2010/main"/>
                      </a:ext>
                    </a:extLst>
                  </pic:spPr>
                </pic:pic>
              </a:graphicData>
            </a:graphic>
          </wp:inline>
        </w:drawing>
      </w:r>
    </w:p>
    <w:p w14:paraId="5D5A616A" w14:textId="52F38F6D" w:rsidR="00B049D8" w:rsidRPr="00F03AE2" w:rsidRDefault="00B049D8"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8-A.</w:t>
      </w:r>
      <w:r w:rsidRPr="00F03AE2">
        <w:rPr>
          <w:rFonts w:ascii="Times New Roman" w:hAnsi="Times New Roman" w:cs="Times New Roman"/>
        </w:rPr>
        <w:t xml:space="preserve"> Resultados LDC Vista Grupos Laravel</w:t>
      </w:r>
    </w:p>
    <w:p w14:paraId="6F58178A" w14:textId="413BBEB4" w:rsidR="00B049D8" w:rsidRPr="00F03AE2" w:rsidRDefault="00B049D8"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C8E13D5" w14:textId="77777777" w:rsidR="00045C7D" w:rsidRPr="00F03AE2" w:rsidRDefault="00045C7D" w:rsidP="008B3AA5">
      <w:pPr>
        <w:spacing w:after="0" w:line="240" w:lineRule="auto"/>
        <w:ind w:left="1416" w:firstLine="708"/>
        <w:rPr>
          <w:rFonts w:ascii="Times New Roman" w:hAnsi="Times New Roman" w:cs="Times New Roman"/>
          <w:sz w:val="16"/>
          <w:szCs w:val="24"/>
        </w:rPr>
      </w:pPr>
    </w:p>
    <w:p w14:paraId="3BDCD66E"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Role.php</w:t>
      </w:r>
    </w:p>
    <w:p w14:paraId="1F762C8D"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221B0005"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073E6B4D" wp14:editId="1A84E4F5">
            <wp:extent cx="1846053" cy="244099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l="63705" t="12838" r="1011" b="3861"/>
                    <a:stretch/>
                  </pic:blipFill>
                  <pic:spPr bwMode="auto">
                    <a:xfrm>
                      <a:off x="0" y="0"/>
                      <a:ext cx="1854470" cy="2452120"/>
                    </a:xfrm>
                    <a:prstGeom prst="rect">
                      <a:avLst/>
                    </a:prstGeom>
                    <a:ln>
                      <a:noFill/>
                    </a:ln>
                    <a:extLst>
                      <a:ext uri="{53640926-AAD7-44D8-BBD7-CCE9431645EC}">
                        <a14:shadowObscured xmlns:a14="http://schemas.microsoft.com/office/drawing/2010/main"/>
                      </a:ext>
                    </a:extLst>
                  </pic:spPr>
                </pic:pic>
              </a:graphicData>
            </a:graphic>
          </wp:inline>
        </w:drawing>
      </w:r>
    </w:p>
    <w:p w14:paraId="77505E19" w14:textId="19E8C2F8" w:rsidR="00B049D8" w:rsidRPr="00F03AE2" w:rsidRDefault="00B049D8"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1</w:t>
      </w:r>
      <w:r w:rsidR="00717945" w:rsidRPr="00F03AE2">
        <w:rPr>
          <w:rFonts w:ascii="Times New Roman" w:hAnsi="Times New Roman" w:cs="Times New Roman"/>
          <w:b/>
        </w:rPr>
        <w:t>9</w:t>
      </w:r>
      <w:r w:rsidRPr="00F03AE2">
        <w:rPr>
          <w:rFonts w:ascii="Times New Roman" w:hAnsi="Times New Roman" w:cs="Times New Roman"/>
          <w:b/>
        </w:rPr>
        <w:t>-A.</w:t>
      </w:r>
      <w:r w:rsidRPr="00F03AE2">
        <w:rPr>
          <w:rFonts w:ascii="Times New Roman" w:hAnsi="Times New Roman" w:cs="Times New Roman"/>
        </w:rPr>
        <w:t xml:space="preserve"> Resultados LDC Vista Roles Laravel</w:t>
      </w:r>
    </w:p>
    <w:p w14:paraId="6136CFC7" w14:textId="789D0C20" w:rsidR="00B049D8" w:rsidRPr="00F03AE2" w:rsidRDefault="00B049D8"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 </w:t>
      </w:r>
    </w:p>
    <w:p w14:paraId="00DC934A" w14:textId="77777777" w:rsidR="00F2212C" w:rsidRPr="00F03AE2" w:rsidRDefault="00F2212C" w:rsidP="008B3AA5">
      <w:pPr>
        <w:spacing w:after="0" w:line="360" w:lineRule="auto"/>
        <w:jc w:val="center"/>
        <w:rPr>
          <w:rFonts w:ascii="Times New Roman" w:hAnsi="Times New Roman" w:cs="Times New Roman"/>
        </w:rPr>
      </w:pPr>
    </w:p>
    <w:p w14:paraId="290B3EB3"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models/User.php</w:t>
      </w:r>
    </w:p>
    <w:p w14:paraId="2F711114"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280C21A8" wp14:editId="6FA64C9F">
            <wp:extent cx="1905118" cy="2587925"/>
            <wp:effectExtent l="0" t="0" r="0" b="317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63500" t="12673" r="1997" b="2737"/>
                    <a:stretch/>
                  </pic:blipFill>
                  <pic:spPr bwMode="auto">
                    <a:xfrm>
                      <a:off x="0" y="0"/>
                      <a:ext cx="1915288" cy="2601740"/>
                    </a:xfrm>
                    <a:prstGeom prst="rect">
                      <a:avLst/>
                    </a:prstGeom>
                    <a:ln>
                      <a:noFill/>
                    </a:ln>
                    <a:extLst>
                      <a:ext uri="{53640926-AAD7-44D8-BBD7-CCE9431645EC}">
                        <a14:shadowObscured xmlns:a14="http://schemas.microsoft.com/office/drawing/2010/main"/>
                      </a:ext>
                    </a:extLst>
                  </pic:spPr>
                </pic:pic>
              </a:graphicData>
            </a:graphic>
          </wp:inline>
        </w:drawing>
      </w:r>
    </w:p>
    <w:p w14:paraId="64389FDA" w14:textId="5110C1D0"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0-A.</w:t>
      </w:r>
      <w:r w:rsidRPr="00F03AE2">
        <w:rPr>
          <w:rFonts w:ascii="Times New Roman" w:hAnsi="Times New Roman" w:cs="Times New Roman"/>
        </w:rPr>
        <w:t xml:space="preserve"> Resultados LDC Vista Usuarios Laravel</w:t>
      </w:r>
    </w:p>
    <w:p w14:paraId="6B594AF4" w14:textId="2E431DF0"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1FA8E626" w14:textId="474752FC" w:rsidR="00717945" w:rsidRPr="00F03AE2" w:rsidRDefault="00717945" w:rsidP="008B3AA5">
      <w:pPr>
        <w:spacing w:after="0" w:line="360" w:lineRule="auto"/>
        <w:jc w:val="center"/>
        <w:rPr>
          <w:rFonts w:ascii="Times New Roman" w:hAnsi="Times New Roman" w:cs="Times New Roman"/>
        </w:rPr>
      </w:pPr>
    </w:p>
    <w:p w14:paraId="16477001" w14:textId="4DA0A3C4" w:rsidR="00717945" w:rsidRPr="00F03AE2" w:rsidRDefault="00717945" w:rsidP="008B3AA5">
      <w:pPr>
        <w:spacing w:after="0"/>
        <w:rPr>
          <w:rFonts w:ascii="Times New Roman" w:hAnsi="Times New Roman" w:cs="Times New Roman"/>
        </w:rPr>
      </w:pPr>
    </w:p>
    <w:p w14:paraId="2D9212A4"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s/GroupsController.php</w:t>
      </w:r>
    </w:p>
    <w:p w14:paraId="59D66A45"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57E1DCB4"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1D4D52A9" wp14:editId="3932451A">
            <wp:extent cx="1913186" cy="258792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l="63797" t="12676" r="999" b="1953"/>
                    <a:stretch/>
                  </pic:blipFill>
                  <pic:spPr bwMode="auto">
                    <a:xfrm>
                      <a:off x="0" y="0"/>
                      <a:ext cx="1933718" cy="2615698"/>
                    </a:xfrm>
                    <a:prstGeom prst="rect">
                      <a:avLst/>
                    </a:prstGeom>
                    <a:ln>
                      <a:noFill/>
                    </a:ln>
                    <a:extLst>
                      <a:ext uri="{53640926-AAD7-44D8-BBD7-CCE9431645EC}">
                        <a14:shadowObscured xmlns:a14="http://schemas.microsoft.com/office/drawing/2010/main"/>
                      </a:ext>
                    </a:extLst>
                  </pic:spPr>
                </pic:pic>
              </a:graphicData>
            </a:graphic>
          </wp:inline>
        </w:drawing>
      </w:r>
    </w:p>
    <w:p w14:paraId="50B62258" w14:textId="026D5040"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1-A.</w:t>
      </w:r>
      <w:r w:rsidRPr="00F03AE2">
        <w:rPr>
          <w:rFonts w:ascii="Times New Roman" w:hAnsi="Times New Roman" w:cs="Times New Roman"/>
        </w:rPr>
        <w:t xml:space="preserve"> Resultados LDC Controlador Grupos Laravel</w:t>
      </w:r>
    </w:p>
    <w:p w14:paraId="765073D7" w14:textId="3C2FB89F"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0EDCD3A7" w14:textId="77777777" w:rsidR="00F2212C" w:rsidRPr="00F03AE2" w:rsidRDefault="00F2212C" w:rsidP="008B3AA5">
      <w:pPr>
        <w:spacing w:after="0" w:line="360" w:lineRule="auto"/>
        <w:jc w:val="center"/>
        <w:rPr>
          <w:rFonts w:ascii="Times New Roman" w:hAnsi="Times New Roman" w:cs="Times New Roman"/>
        </w:rPr>
      </w:pPr>
    </w:p>
    <w:p w14:paraId="48B058D4"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s/RolesController.php</w:t>
      </w:r>
    </w:p>
    <w:p w14:paraId="304C8878" w14:textId="77777777" w:rsidR="00BB5FCD" w:rsidRPr="00F03AE2" w:rsidRDefault="00BB5FCD" w:rsidP="008B3AA5">
      <w:pPr>
        <w:spacing w:after="0" w:line="360" w:lineRule="auto"/>
        <w:jc w:val="both"/>
        <w:rPr>
          <w:rFonts w:ascii="Times New Roman" w:hAnsi="Times New Roman" w:cs="Times New Roman"/>
        </w:rPr>
      </w:pPr>
    </w:p>
    <w:p w14:paraId="031C3A11"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62D9C468" wp14:editId="10855A77">
            <wp:extent cx="1837427" cy="2494284"/>
            <wp:effectExtent l="0" t="0" r="0" b="127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a:srcRect l="63528" t="11967" r="1493" b="7960"/>
                    <a:stretch/>
                  </pic:blipFill>
                  <pic:spPr bwMode="auto">
                    <a:xfrm>
                      <a:off x="0" y="0"/>
                      <a:ext cx="1849885" cy="2511195"/>
                    </a:xfrm>
                    <a:prstGeom prst="rect">
                      <a:avLst/>
                    </a:prstGeom>
                    <a:ln>
                      <a:noFill/>
                    </a:ln>
                    <a:extLst>
                      <a:ext uri="{53640926-AAD7-44D8-BBD7-CCE9431645EC}">
                        <a14:shadowObscured xmlns:a14="http://schemas.microsoft.com/office/drawing/2010/main"/>
                      </a:ext>
                    </a:extLst>
                  </pic:spPr>
                </pic:pic>
              </a:graphicData>
            </a:graphic>
          </wp:inline>
        </w:drawing>
      </w:r>
    </w:p>
    <w:p w14:paraId="5A424D9E" w14:textId="390680A6"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2-A.</w:t>
      </w:r>
      <w:r w:rsidRPr="00F03AE2">
        <w:rPr>
          <w:rFonts w:ascii="Times New Roman" w:hAnsi="Times New Roman" w:cs="Times New Roman"/>
        </w:rPr>
        <w:t xml:space="preserve"> Resultados LDC Controlador Roles Laravel</w:t>
      </w:r>
    </w:p>
    <w:p w14:paraId="3CA89884" w14:textId="2D49188F"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6CEC42D0" w14:textId="0778F233" w:rsidR="00717945" w:rsidRPr="00F03AE2" w:rsidRDefault="00717945" w:rsidP="008B3AA5">
      <w:pPr>
        <w:spacing w:after="0" w:line="360" w:lineRule="auto"/>
        <w:jc w:val="center"/>
        <w:rPr>
          <w:rFonts w:ascii="Times New Roman" w:hAnsi="Times New Roman" w:cs="Times New Roman"/>
        </w:rPr>
      </w:pPr>
    </w:p>
    <w:p w14:paraId="45F04201" w14:textId="2D20F209" w:rsidR="00717945" w:rsidRPr="00F03AE2" w:rsidRDefault="00717945" w:rsidP="008B3AA5">
      <w:pPr>
        <w:spacing w:after="0"/>
        <w:rPr>
          <w:rFonts w:ascii="Times New Roman" w:hAnsi="Times New Roman" w:cs="Times New Roman"/>
        </w:rPr>
      </w:pPr>
    </w:p>
    <w:p w14:paraId="3ECC1EF3"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controllers/UsersController.php</w:t>
      </w:r>
    </w:p>
    <w:p w14:paraId="66EC347C"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37CC24B9"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4C4894EF" wp14:editId="470835D5">
            <wp:extent cx="1879318" cy="2536166"/>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a:srcRect l="61611" t="11855" r="3227" b="3628"/>
                    <a:stretch/>
                  </pic:blipFill>
                  <pic:spPr bwMode="auto">
                    <a:xfrm>
                      <a:off x="0" y="0"/>
                      <a:ext cx="1888515" cy="2548577"/>
                    </a:xfrm>
                    <a:prstGeom prst="rect">
                      <a:avLst/>
                    </a:prstGeom>
                    <a:ln>
                      <a:noFill/>
                    </a:ln>
                    <a:extLst>
                      <a:ext uri="{53640926-AAD7-44D8-BBD7-CCE9431645EC}">
                        <a14:shadowObscured xmlns:a14="http://schemas.microsoft.com/office/drawing/2010/main"/>
                      </a:ext>
                    </a:extLst>
                  </pic:spPr>
                </pic:pic>
              </a:graphicData>
            </a:graphic>
          </wp:inline>
        </w:drawing>
      </w:r>
    </w:p>
    <w:p w14:paraId="21C52A22" w14:textId="5A8A2909"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3-A.</w:t>
      </w:r>
      <w:r w:rsidRPr="00F03AE2">
        <w:rPr>
          <w:rFonts w:ascii="Times New Roman" w:hAnsi="Times New Roman" w:cs="Times New Roman"/>
        </w:rPr>
        <w:t xml:space="preserve"> Resultados LDC Controlador Usuarios Laravel</w:t>
      </w:r>
    </w:p>
    <w:p w14:paraId="23EE1579" w14:textId="77F77490"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2DA99BE2" w14:textId="77777777" w:rsidR="00F2212C" w:rsidRPr="00F03AE2" w:rsidRDefault="00F2212C" w:rsidP="008B3AA5">
      <w:pPr>
        <w:spacing w:after="0" w:line="360" w:lineRule="auto"/>
        <w:jc w:val="center"/>
        <w:rPr>
          <w:rFonts w:ascii="Times New Roman" w:hAnsi="Times New Roman" w:cs="Times New Roman"/>
        </w:rPr>
      </w:pPr>
    </w:p>
    <w:p w14:paraId="5ECDFC4D"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groups/index.blade.php</w:t>
      </w:r>
    </w:p>
    <w:p w14:paraId="1F54EF97"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19EBD178" wp14:editId="544EAB7B">
            <wp:extent cx="1863035" cy="2510287"/>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a:srcRect l="63233" t="12647" r="2048" b="2922"/>
                    <a:stretch/>
                  </pic:blipFill>
                  <pic:spPr bwMode="auto">
                    <a:xfrm>
                      <a:off x="0" y="0"/>
                      <a:ext cx="1880811" cy="2534238"/>
                    </a:xfrm>
                    <a:prstGeom prst="rect">
                      <a:avLst/>
                    </a:prstGeom>
                    <a:ln>
                      <a:noFill/>
                    </a:ln>
                    <a:extLst>
                      <a:ext uri="{53640926-AAD7-44D8-BBD7-CCE9431645EC}">
                        <a14:shadowObscured xmlns:a14="http://schemas.microsoft.com/office/drawing/2010/main"/>
                      </a:ext>
                    </a:extLst>
                  </pic:spPr>
                </pic:pic>
              </a:graphicData>
            </a:graphic>
          </wp:inline>
        </w:drawing>
      </w:r>
    </w:p>
    <w:p w14:paraId="7FBA827E" w14:textId="3BCC5657"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4-A.</w:t>
      </w:r>
      <w:r w:rsidRPr="00F03AE2">
        <w:rPr>
          <w:rFonts w:ascii="Times New Roman" w:hAnsi="Times New Roman" w:cs="Times New Roman"/>
        </w:rPr>
        <w:t xml:space="preserve"> Resultados LDC Vista Grupos Laravel</w:t>
      </w:r>
    </w:p>
    <w:p w14:paraId="312D1D2D" w14:textId="21DCF110"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19BC11F" w14:textId="77777777" w:rsidR="00045C7D" w:rsidRPr="00F03AE2" w:rsidRDefault="00045C7D" w:rsidP="008B3AA5">
      <w:pPr>
        <w:spacing w:after="0" w:line="240" w:lineRule="auto"/>
        <w:ind w:left="1416" w:firstLine="708"/>
        <w:rPr>
          <w:rFonts w:ascii="Times New Roman" w:hAnsi="Times New Roman" w:cs="Times New Roman"/>
          <w:sz w:val="16"/>
          <w:szCs w:val="24"/>
        </w:rPr>
      </w:pPr>
    </w:p>
    <w:p w14:paraId="69157801" w14:textId="77777777" w:rsidR="00E664E9" w:rsidRPr="00F03AE2" w:rsidRDefault="00E664E9" w:rsidP="008B3AA5">
      <w:pPr>
        <w:spacing w:after="0" w:line="240" w:lineRule="auto"/>
        <w:ind w:left="1416" w:firstLine="708"/>
        <w:rPr>
          <w:rFonts w:ascii="Times New Roman" w:hAnsi="Times New Roman" w:cs="Times New Roman"/>
          <w:sz w:val="16"/>
          <w:szCs w:val="24"/>
        </w:rPr>
      </w:pPr>
    </w:p>
    <w:p w14:paraId="2CBB7A0E"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roles/index.blade.php</w:t>
      </w:r>
    </w:p>
    <w:p w14:paraId="0EA66E2A" w14:textId="77777777" w:rsidR="00830289" w:rsidRPr="00F03AE2" w:rsidRDefault="00830289" w:rsidP="00830289">
      <w:pPr>
        <w:pStyle w:val="Prrafodelista"/>
        <w:spacing w:after="0" w:line="360" w:lineRule="auto"/>
        <w:ind w:left="360"/>
        <w:jc w:val="both"/>
        <w:rPr>
          <w:rFonts w:ascii="Times New Roman" w:hAnsi="Times New Roman" w:cs="Times New Roman"/>
          <w:lang w:val="en-US"/>
        </w:rPr>
      </w:pPr>
    </w:p>
    <w:p w14:paraId="2F464168"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67695BC6" wp14:editId="309E315D">
            <wp:extent cx="1889185" cy="25632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2"/>
                    <a:srcRect l="63233" t="12659" r="1709" b="1878"/>
                    <a:stretch/>
                  </pic:blipFill>
                  <pic:spPr bwMode="auto">
                    <a:xfrm>
                      <a:off x="0" y="0"/>
                      <a:ext cx="1897524" cy="2574530"/>
                    </a:xfrm>
                    <a:prstGeom prst="rect">
                      <a:avLst/>
                    </a:prstGeom>
                    <a:ln>
                      <a:noFill/>
                    </a:ln>
                    <a:extLst>
                      <a:ext uri="{53640926-AAD7-44D8-BBD7-CCE9431645EC}">
                        <a14:shadowObscured xmlns:a14="http://schemas.microsoft.com/office/drawing/2010/main"/>
                      </a:ext>
                    </a:extLst>
                  </pic:spPr>
                </pic:pic>
              </a:graphicData>
            </a:graphic>
          </wp:inline>
        </w:drawing>
      </w:r>
    </w:p>
    <w:p w14:paraId="694FF736" w14:textId="378CECB5"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5-A.</w:t>
      </w:r>
      <w:r w:rsidRPr="00F03AE2">
        <w:rPr>
          <w:rFonts w:ascii="Times New Roman" w:hAnsi="Times New Roman" w:cs="Times New Roman"/>
        </w:rPr>
        <w:t xml:space="preserve"> Resultados LDC Vista Roles Laravel</w:t>
      </w:r>
    </w:p>
    <w:p w14:paraId="3BCBB154" w14:textId="35C93BD7" w:rsidR="00717945" w:rsidRPr="00F03AE2" w:rsidRDefault="00830289"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000527DB" w:rsidRPr="00F03AE2">
        <w:rPr>
          <w:rFonts w:ascii="Times New Roman" w:hAnsi="Times New Roman" w:cs="Times New Roman"/>
          <w:b/>
          <w:sz w:val="16"/>
          <w:szCs w:val="24"/>
        </w:rPr>
        <w:t>Fuente</w:t>
      </w:r>
      <w:r w:rsidR="00717945" w:rsidRPr="00F03AE2">
        <w:rPr>
          <w:rFonts w:ascii="Times New Roman" w:hAnsi="Times New Roman" w:cs="Times New Roman"/>
          <w:b/>
          <w:sz w:val="16"/>
          <w:szCs w:val="24"/>
        </w:rPr>
        <w:t>:</w:t>
      </w:r>
      <w:r w:rsidR="00717945" w:rsidRPr="00F03AE2">
        <w:rPr>
          <w:rFonts w:ascii="Times New Roman" w:hAnsi="Times New Roman" w:cs="Times New Roman"/>
          <w:sz w:val="16"/>
          <w:szCs w:val="24"/>
        </w:rPr>
        <w:t xml:space="preserve"> María José Samaniego </w:t>
      </w:r>
    </w:p>
    <w:p w14:paraId="3547EFD9" w14:textId="77777777" w:rsidR="00F2212C" w:rsidRPr="00F03AE2" w:rsidRDefault="00F2212C" w:rsidP="008B3AA5">
      <w:pPr>
        <w:spacing w:after="0" w:line="360" w:lineRule="auto"/>
        <w:jc w:val="center"/>
        <w:rPr>
          <w:rFonts w:ascii="Times New Roman" w:hAnsi="Times New Roman" w:cs="Times New Roman"/>
        </w:rPr>
      </w:pPr>
    </w:p>
    <w:p w14:paraId="77A9B4E6" w14:textId="77777777" w:rsidR="00E664E9" w:rsidRPr="00F03AE2" w:rsidRDefault="00E664E9" w:rsidP="008B3AA5">
      <w:pPr>
        <w:spacing w:after="0" w:line="360" w:lineRule="auto"/>
        <w:jc w:val="center"/>
        <w:rPr>
          <w:rFonts w:ascii="Times New Roman" w:hAnsi="Times New Roman" w:cs="Times New Roman"/>
        </w:rPr>
      </w:pPr>
    </w:p>
    <w:p w14:paraId="23C93319"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index.blade.php</w:t>
      </w:r>
    </w:p>
    <w:p w14:paraId="78BA02B2"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2E18D7FD" wp14:editId="4839D3F0">
            <wp:extent cx="1919758" cy="2544793"/>
            <wp:effectExtent l="0" t="0" r="4445" b="825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3"/>
                    <a:srcRect l="62363" t="11976" r="2254" b="2675"/>
                    <a:stretch/>
                  </pic:blipFill>
                  <pic:spPr bwMode="auto">
                    <a:xfrm>
                      <a:off x="0" y="0"/>
                      <a:ext cx="1935886" cy="2566172"/>
                    </a:xfrm>
                    <a:prstGeom prst="rect">
                      <a:avLst/>
                    </a:prstGeom>
                    <a:ln>
                      <a:noFill/>
                    </a:ln>
                    <a:extLst>
                      <a:ext uri="{53640926-AAD7-44D8-BBD7-CCE9431645EC}">
                        <a14:shadowObscured xmlns:a14="http://schemas.microsoft.com/office/drawing/2010/main"/>
                      </a:ext>
                    </a:extLst>
                  </pic:spPr>
                </pic:pic>
              </a:graphicData>
            </a:graphic>
          </wp:inline>
        </w:drawing>
      </w:r>
    </w:p>
    <w:p w14:paraId="105EADC6" w14:textId="228C04E3" w:rsidR="00717945" w:rsidRPr="00F03AE2" w:rsidRDefault="00717945" w:rsidP="00830289">
      <w:pPr>
        <w:spacing w:after="0" w:line="240" w:lineRule="auto"/>
        <w:ind w:left="2124" w:firstLine="708"/>
        <w:rPr>
          <w:rFonts w:ascii="Times New Roman" w:hAnsi="Times New Roman" w:cs="Times New Roman"/>
          <w:b/>
        </w:rPr>
      </w:pPr>
      <w:r w:rsidRPr="00F03AE2">
        <w:rPr>
          <w:rFonts w:ascii="Times New Roman" w:hAnsi="Times New Roman" w:cs="Times New Roman"/>
          <w:b/>
        </w:rPr>
        <w:t>Figura. 26-A.</w:t>
      </w:r>
      <w:r w:rsidRPr="00F03AE2">
        <w:rPr>
          <w:rFonts w:ascii="Times New Roman" w:hAnsi="Times New Roman" w:cs="Times New Roman"/>
        </w:rPr>
        <w:t xml:space="preserve"> Resultados LDC Vista Usuarios Laravel</w:t>
      </w:r>
    </w:p>
    <w:p w14:paraId="1B3D38A2" w14:textId="0F8FE41D" w:rsidR="00717945" w:rsidRPr="00F03AE2" w:rsidRDefault="00830289"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00717945" w:rsidRPr="00F03AE2">
        <w:rPr>
          <w:rFonts w:ascii="Times New Roman" w:hAnsi="Times New Roman" w:cs="Times New Roman"/>
          <w:sz w:val="16"/>
          <w:szCs w:val="24"/>
        </w:rPr>
        <w:t xml:space="preserve"> </w:t>
      </w:r>
      <w:r w:rsidR="000527DB" w:rsidRPr="00F03AE2">
        <w:rPr>
          <w:rFonts w:ascii="Times New Roman" w:hAnsi="Times New Roman" w:cs="Times New Roman"/>
          <w:b/>
          <w:sz w:val="16"/>
          <w:szCs w:val="24"/>
        </w:rPr>
        <w:t>Fuente</w:t>
      </w:r>
      <w:r w:rsidR="00717945" w:rsidRPr="00F03AE2">
        <w:rPr>
          <w:rFonts w:ascii="Times New Roman" w:hAnsi="Times New Roman" w:cs="Times New Roman"/>
          <w:b/>
          <w:sz w:val="16"/>
          <w:szCs w:val="24"/>
        </w:rPr>
        <w:t>:</w:t>
      </w:r>
      <w:r w:rsidR="00717945" w:rsidRPr="00F03AE2">
        <w:rPr>
          <w:rFonts w:ascii="Times New Roman" w:hAnsi="Times New Roman" w:cs="Times New Roman"/>
          <w:sz w:val="16"/>
          <w:szCs w:val="24"/>
        </w:rPr>
        <w:t xml:space="preserve"> María José Samaniego </w:t>
      </w:r>
    </w:p>
    <w:p w14:paraId="130664D9" w14:textId="77777777" w:rsidR="00BB5FCD" w:rsidRPr="00F03AE2" w:rsidRDefault="00BB5FCD" w:rsidP="008B3AA5">
      <w:pPr>
        <w:spacing w:after="0" w:line="360" w:lineRule="auto"/>
        <w:jc w:val="center"/>
        <w:rPr>
          <w:rFonts w:ascii="Times New Roman" w:hAnsi="Times New Roman" w:cs="Times New Roman"/>
        </w:rPr>
      </w:pPr>
    </w:p>
    <w:p w14:paraId="278F75ED" w14:textId="77777777" w:rsidR="003573E5" w:rsidRPr="00F03AE2" w:rsidRDefault="003573E5" w:rsidP="008B3AA5">
      <w:pPr>
        <w:spacing w:after="0" w:line="360" w:lineRule="auto"/>
        <w:jc w:val="center"/>
        <w:rPr>
          <w:rFonts w:ascii="Times New Roman" w:hAnsi="Times New Roman" w:cs="Times New Roman"/>
        </w:rPr>
      </w:pPr>
    </w:p>
    <w:p w14:paraId="74020C21"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home.blade.php</w:t>
      </w:r>
    </w:p>
    <w:p w14:paraId="778E4239" w14:textId="77777777" w:rsidR="003573E5" w:rsidRPr="00F03AE2" w:rsidRDefault="003573E5" w:rsidP="003573E5">
      <w:pPr>
        <w:spacing w:after="0" w:line="360" w:lineRule="auto"/>
        <w:jc w:val="both"/>
        <w:rPr>
          <w:rFonts w:ascii="Times New Roman" w:hAnsi="Times New Roman" w:cs="Times New Roman"/>
          <w:lang w:val="en-US"/>
        </w:rPr>
      </w:pPr>
    </w:p>
    <w:p w14:paraId="0D98389D"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7785F4E2" wp14:editId="561AA7E3">
            <wp:extent cx="1863305" cy="2523602"/>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4"/>
                    <a:srcRect l="63579" t="12122" r="1302" b="3314"/>
                    <a:stretch/>
                  </pic:blipFill>
                  <pic:spPr bwMode="auto">
                    <a:xfrm>
                      <a:off x="0" y="0"/>
                      <a:ext cx="1870588" cy="2533466"/>
                    </a:xfrm>
                    <a:prstGeom prst="rect">
                      <a:avLst/>
                    </a:prstGeom>
                    <a:ln>
                      <a:noFill/>
                    </a:ln>
                    <a:extLst>
                      <a:ext uri="{53640926-AAD7-44D8-BBD7-CCE9431645EC}">
                        <a14:shadowObscured xmlns:a14="http://schemas.microsoft.com/office/drawing/2010/main"/>
                      </a:ext>
                    </a:extLst>
                  </pic:spPr>
                </pic:pic>
              </a:graphicData>
            </a:graphic>
          </wp:inline>
        </w:drawing>
      </w:r>
    </w:p>
    <w:p w14:paraId="3766D0F7" w14:textId="71E67C62"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7-A.</w:t>
      </w:r>
      <w:r w:rsidRPr="00F03AE2">
        <w:rPr>
          <w:rFonts w:ascii="Times New Roman" w:hAnsi="Times New Roman" w:cs="Times New Roman"/>
        </w:rPr>
        <w:t xml:space="preserve"> Resultados LDC Vista Home Laravel</w:t>
      </w:r>
    </w:p>
    <w:p w14:paraId="7E6B7116" w14:textId="121A4683"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t xml:space="preserve"> </w:t>
      </w:r>
      <w:r w:rsidR="000527DB" w:rsidRPr="00F03AE2">
        <w:rPr>
          <w:rFonts w:ascii="Times New Roman" w:hAnsi="Times New Roman" w:cs="Times New Roman"/>
          <w:sz w:val="16"/>
          <w:szCs w:val="24"/>
        </w:rPr>
        <w:t>Fuente</w:t>
      </w:r>
      <w:r w:rsidRPr="00F03AE2">
        <w:rPr>
          <w:rFonts w:ascii="Times New Roman" w:hAnsi="Times New Roman" w:cs="Times New Roman"/>
          <w:sz w:val="16"/>
          <w:szCs w:val="24"/>
        </w:rPr>
        <w:t xml:space="preserve">: María José Samaniego </w:t>
      </w:r>
    </w:p>
    <w:p w14:paraId="23C0A4CC" w14:textId="77777777" w:rsidR="00F2212C" w:rsidRPr="00F03AE2" w:rsidRDefault="00F2212C" w:rsidP="008B3AA5">
      <w:pPr>
        <w:spacing w:after="0" w:line="360" w:lineRule="auto"/>
        <w:jc w:val="center"/>
        <w:rPr>
          <w:rFonts w:ascii="Times New Roman" w:hAnsi="Times New Roman" w:cs="Times New Roman"/>
        </w:rPr>
      </w:pPr>
    </w:p>
    <w:p w14:paraId="307EDDB5" w14:textId="77777777" w:rsidR="00BB5FCD" w:rsidRPr="00F03AE2" w:rsidRDefault="00BB5FCD" w:rsidP="00F53C45">
      <w:pPr>
        <w:pStyle w:val="Prrafodelista"/>
        <w:numPr>
          <w:ilvl w:val="0"/>
          <w:numId w:val="45"/>
        </w:numPr>
        <w:spacing w:after="0" w:line="360" w:lineRule="auto"/>
        <w:jc w:val="both"/>
        <w:rPr>
          <w:rFonts w:ascii="Times New Roman" w:hAnsi="Times New Roman" w:cs="Times New Roman"/>
          <w:lang w:val="en-US"/>
        </w:rPr>
      </w:pPr>
      <w:r w:rsidRPr="00F03AE2">
        <w:rPr>
          <w:rFonts w:ascii="Times New Roman" w:hAnsi="Times New Roman" w:cs="Times New Roman"/>
          <w:lang w:val="en-US"/>
        </w:rPr>
        <w:t>/app/views/users/login.blade.php</w:t>
      </w:r>
    </w:p>
    <w:p w14:paraId="0E0C3A0E" w14:textId="77777777" w:rsidR="00742631" w:rsidRPr="00F03AE2" w:rsidRDefault="00742631" w:rsidP="008B3AA5">
      <w:pPr>
        <w:spacing w:after="0" w:line="360" w:lineRule="auto"/>
        <w:jc w:val="center"/>
        <w:rPr>
          <w:rFonts w:ascii="Times New Roman" w:hAnsi="Times New Roman" w:cs="Times New Roman"/>
          <w:lang w:val="en-US"/>
        </w:rPr>
      </w:pPr>
    </w:p>
    <w:p w14:paraId="061BE1A3" w14:textId="77777777" w:rsidR="00BB5FCD" w:rsidRPr="00F03AE2" w:rsidRDefault="00BB5FCD" w:rsidP="008B3AA5">
      <w:pPr>
        <w:spacing w:after="0" w:line="360" w:lineRule="auto"/>
        <w:jc w:val="center"/>
        <w:rPr>
          <w:rFonts w:ascii="Times New Roman" w:hAnsi="Times New Roman" w:cs="Times New Roman"/>
        </w:rPr>
      </w:pPr>
      <w:r w:rsidRPr="00F03AE2">
        <w:rPr>
          <w:rFonts w:ascii="Times New Roman" w:hAnsi="Times New Roman" w:cs="Times New Roman"/>
          <w:noProof/>
          <w:lang w:val="es-ES" w:eastAsia="es-ES"/>
        </w:rPr>
        <w:drawing>
          <wp:inline distT="0" distB="0" distL="0" distR="0" wp14:anchorId="38CE42CF" wp14:editId="4D1EF341">
            <wp:extent cx="2001362" cy="270341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5"/>
                    <a:srcRect l="63877" t="12213" r="1059" b="2619"/>
                    <a:stretch/>
                  </pic:blipFill>
                  <pic:spPr bwMode="auto">
                    <a:xfrm>
                      <a:off x="0" y="0"/>
                      <a:ext cx="2013099" cy="2719264"/>
                    </a:xfrm>
                    <a:prstGeom prst="rect">
                      <a:avLst/>
                    </a:prstGeom>
                    <a:ln>
                      <a:noFill/>
                    </a:ln>
                    <a:extLst>
                      <a:ext uri="{53640926-AAD7-44D8-BBD7-CCE9431645EC}">
                        <a14:shadowObscured xmlns:a14="http://schemas.microsoft.com/office/drawing/2010/main"/>
                      </a:ext>
                    </a:extLst>
                  </pic:spPr>
                </pic:pic>
              </a:graphicData>
            </a:graphic>
          </wp:inline>
        </w:drawing>
      </w:r>
    </w:p>
    <w:p w14:paraId="7ADE65A1" w14:textId="2BB4BFCA" w:rsidR="00717945" w:rsidRPr="00F03AE2" w:rsidRDefault="0071794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8-A.</w:t>
      </w:r>
      <w:r w:rsidRPr="00F03AE2">
        <w:rPr>
          <w:rFonts w:ascii="Times New Roman" w:hAnsi="Times New Roman" w:cs="Times New Roman"/>
        </w:rPr>
        <w:t xml:space="preserve"> Resultados LDC Vista Login Laravel</w:t>
      </w:r>
    </w:p>
    <w:p w14:paraId="40EDCF71" w14:textId="7C685028" w:rsidR="00717945" w:rsidRPr="00F03AE2" w:rsidRDefault="00717945" w:rsidP="008B3AA5">
      <w:pPr>
        <w:spacing w:after="0" w:line="240" w:lineRule="auto"/>
        <w:ind w:left="1416" w:firstLine="708"/>
        <w:rPr>
          <w:rFonts w:ascii="Times New Roman" w:hAnsi="Times New Roman" w:cs="Times New Roman"/>
          <w:sz w:val="16"/>
          <w:szCs w:val="24"/>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 </w:t>
      </w:r>
    </w:p>
    <w:p w14:paraId="5F4CADEF" w14:textId="77777777" w:rsidR="00045C7D" w:rsidRPr="00F03AE2" w:rsidRDefault="00045C7D" w:rsidP="008B3AA5">
      <w:pPr>
        <w:spacing w:after="0" w:line="360" w:lineRule="auto"/>
        <w:rPr>
          <w:rFonts w:ascii="Times New Roman" w:hAnsi="Times New Roman" w:cs="Times New Roman"/>
          <w:b/>
        </w:rPr>
      </w:pPr>
    </w:p>
    <w:p w14:paraId="1BB98457" w14:textId="77777777" w:rsidR="00045C7D" w:rsidRPr="00F03AE2" w:rsidRDefault="00045C7D" w:rsidP="008B3AA5">
      <w:pPr>
        <w:spacing w:after="0" w:line="360" w:lineRule="auto"/>
        <w:rPr>
          <w:rFonts w:ascii="Times New Roman" w:hAnsi="Times New Roman" w:cs="Times New Roman"/>
          <w:b/>
        </w:rPr>
      </w:pPr>
    </w:p>
    <w:p w14:paraId="3716C144" w14:textId="77777777" w:rsidR="00045C7D" w:rsidRPr="00F03AE2" w:rsidRDefault="00045C7D" w:rsidP="008B3AA5">
      <w:pPr>
        <w:spacing w:after="0" w:line="360" w:lineRule="auto"/>
        <w:rPr>
          <w:rFonts w:ascii="Times New Roman" w:hAnsi="Times New Roman" w:cs="Times New Roman"/>
          <w:b/>
        </w:rPr>
      </w:pPr>
    </w:p>
    <w:p w14:paraId="7F01285D" w14:textId="77777777" w:rsidR="00045C7D" w:rsidRPr="00F03AE2" w:rsidRDefault="00045C7D" w:rsidP="008B3AA5">
      <w:pPr>
        <w:spacing w:after="0" w:line="360" w:lineRule="auto"/>
        <w:rPr>
          <w:rFonts w:ascii="Times New Roman" w:hAnsi="Times New Roman" w:cs="Times New Roman"/>
          <w:b/>
        </w:rPr>
      </w:pPr>
    </w:p>
    <w:p w14:paraId="448DC308" w14:textId="77777777" w:rsidR="00E664E9" w:rsidRPr="00F03AE2" w:rsidRDefault="00E664E9" w:rsidP="008B3AA5">
      <w:pPr>
        <w:spacing w:after="0" w:line="360" w:lineRule="auto"/>
        <w:rPr>
          <w:rFonts w:ascii="Times New Roman" w:hAnsi="Times New Roman" w:cs="Times New Roman"/>
          <w:b/>
        </w:rPr>
      </w:pPr>
    </w:p>
    <w:p w14:paraId="0D7FDDE7" w14:textId="77777777" w:rsidR="00E664E9" w:rsidRPr="00F03AE2" w:rsidRDefault="00E664E9" w:rsidP="008B3AA5">
      <w:pPr>
        <w:spacing w:after="0" w:line="360" w:lineRule="auto"/>
        <w:rPr>
          <w:rFonts w:ascii="Times New Roman" w:hAnsi="Times New Roman" w:cs="Times New Roman"/>
          <w:b/>
        </w:rPr>
      </w:pPr>
    </w:p>
    <w:p w14:paraId="7D70B224" w14:textId="77777777" w:rsidR="00E664E9" w:rsidRPr="00F03AE2" w:rsidRDefault="00E664E9" w:rsidP="008B3AA5">
      <w:pPr>
        <w:spacing w:after="0" w:line="360" w:lineRule="auto"/>
        <w:rPr>
          <w:rFonts w:ascii="Times New Roman" w:hAnsi="Times New Roman" w:cs="Times New Roman"/>
          <w:b/>
        </w:rPr>
      </w:pPr>
    </w:p>
    <w:p w14:paraId="676F1D5D" w14:textId="77777777" w:rsidR="00E664E9" w:rsidRPr="00F03AE2" w:rsidRDefault="00E664E9" w:rsidP="008B3AA5">
      <w:pPr>
        <w:spacing w:after="0" w:line="360" w:lineRule="auto"/>
        <w:rPr>
          <w:rFonts w:ascii="Times New Roman" w:hAnsi="Times New Roman" w:cs="Times New Roman"/>
          <w:b/>
        </w:rPr>
      </w:pPr>
    </w:p>
    <w:p w14:paraId="2CC67697" w14:textId="77777777" w:rsidR="00E664E9" w:rsidRPr="00F03AE2" w:rsidRDefault="00E664E9" w:rsidP="008B3AA5">
      <w:pPr>
        <w:spacing w:after="0" w:line="360" w:lineRule="auto"/>
        <w:rPr>
          <w:rFonts w:ascii="Times New Roman" w:hAnsi="Times New Roman" w:cs="Times New Roman"/>
          <w:b/>
        </w:rPr>
      </w:pPr>
    </w:p>
    <w:p w14:paraId="54C057B8" w14:textId="77777777" w:rsidR="00E664E9" w:rsidRPr="00F03AE2" w:rsidRDefault="00E664E9" w:rsidP="008B3AA5">
      <w:pPr>
        <w:spacing w:after="0" w:line="360" w:lineRule="auto"/>
        <w:rPr>
          <w:rFonts w:ascii="Times New Roman" w:hAnsi="Times New Roman" w:cs="Times New Roman"/>
          <w:b/>
        </w:rPr>
      </w:pPr>
    </w:p>
    <w:p w14:paraId="71F21804" w14:textId="77777777" w:rsidR="00E664E9" w:rsidRPr="00F03AE2" w:rsidRDefault="00E664E9" w:rsidP="008B3AA5">
      <w:pPr>
        <w:spacing w:after="0" w:line="360" w:lineRule="auto"/>
        <w:rPr>
          <w:rFonts w:ascii="Times New Roman" w:hAnsi="Times New Roman" w:cs="Times New Roman"/>
          <w:b/>
        </w:rPr>
      </w:pPr>
    </w:p>
    <w:p w14:paraId="6F903A0D" w14:textId="77777777" w:rsidR="00E664E9" w:rsidRPr="00F03AE2" w:rsidRDefault="00E664E9" w:rsidP="008B3AA5">
      <w:pPr>
        <w:spacing w:after="0" w:line="360" w:lineRule="auto"/>
        <w:rPr>
          <w:rFonts w:ascii="Times New Roman" w:hAnsi="Times New Roman" w:cs="Times New Roman"/>
          <w:b/>
        </w:rPr>
      </w:pPr>
    </w:p>
    <w:p w14:paraId="0B0FF472" w14:textId="77777777" w:rsidR="00E664E9" w:rsidRPr="00F03AE2" w:rsidRDefault="00E664E9" w:rsidP="008B3AA5">
      <w:pPr>
        <w:spacing w:after="0" w:line="360" w:lineRule="auto"/>
        <w:rPr>
          <w:rFonts w:ascii="Times New Roman" w:hAnsi="Times New Roman" w:cs="Times New Roman"/>
          <w:b/>
        </w:rPr>
      </w:pPr>
    </w:p>
    <w:p w14:paraId="7E21664B" w14:textId="77777777" w:rsidR="00E664E9" w:rsidRPr="00F03AE2" w:rsidRDefault="00E664E9" w:rsidP="008B3AA5">
      <w:pPr>
        <w:spacing w:after="0" w:line="360" w:lineRule="auto"/>
        <w:rPr>
          <w:rFonts w:ascii="Times New Roman" w:hAnsi="Times New Roman" w:cs="Times New Roman"/>
          <w:b/>
        </w:rPr>
      </w:pPr>
    </w:p>
    <w:p w14:paraId="625E43E1" w14:textId="77777777" w:rsidR="00E664E9" w:rsidRPr="00F03AE2" w:rsidRDefault="00E664E9" w:rsidP="008B3AA5">
      <w:pPr>
        <w:spacing w:after="0" w:line="360" w:lineRule="auto"/>
        <w:rPr>
          <w:rFonts w:ascii="Times New Roman" w:hAnsi="Times New Roman" w:cs="Times New Roman"/>
          <w:b/>
        </w:rPr>
      </w:pPr>
    </w:p>
    <w:p w14:paraId="555EF9A9" w14:textId="77777777" w:rsidR="00E664E9" w:rsidRPr="00F03AE2" w:rsidRDefault="00E664E9" w:rsidP="008B3AA5">
      <w:pPr>
        <w:spacing w:after="0" w:line="360" w:lineRule="auto"/>
        <w:rPr>
          <w:rFonts w:ascii="Times New Roman" w:hAnsi="Times New Roman" w:cs="Times New Roman"/>
          <w:b/>
        </w:rPr>
      </w:pPr>
    </w:p>
    <w:p w14:paraId="379CA9F4" w14:textId="77777777" w:rsidR="00E664E9" w:rsidRPr="00F03AE2" w:rsidRDefault="00E664E9" w:rsidP="008B3AA5">
      <w:pPr>
        <w:spacing w:after="0" w:line="360" w:lineRule="auto"/>
        <w:rPr>
          <w:rFonts w:ascii="Times New Roman" w:hAnsi="Times New Roman" w:cs="Times New Roman"/>
          <w:b/>
        </w:rPr>
      </w:pPr>
    </w:p>
    <w:p w14:paraId="1030BC27" w14:textId="77777777" w:rsidR="00E664E9" w:rsidRPr="00F03AE2" w:rsidRDefault="00E664E9" w:rsidP="008B3AA5">
      <w:pPr>
        <w:spacing w:after="0" w:line="360" w:lineRule="auto"/>
        <w:rPr>
          <w:rFonts w:ascii="Times New Roman" w:hAnsi="Times New Roman" w:cs="Times New Roman"/>
          <w:b/>
        </w:rPr>
      </w:pPr>
    </w:p>
    <w:p w14:paraId="38AED4B9" w14:textId="77777777" w:rsidR="00E664E9" w:rsidRPr="00F03AE2" w:rsidRDefault="00E664E9" w:rsidP="008B3AA5">
      <w:pPr>
        <w:spacing w:after="0" w:line="360" w:lineRule="auto"/>
        <w:rPr>
          <w:rFonts w:ascii="Times New Roman" w:hAnsi="Times New Roman" w:cs="Times New Roman"/>
          <w:b/>
        </w:rPr>
      </w:pPr>
    </w:p>
    <w:p w14:paraId="26238BA9" w14:textId="77777777" w:rsidR="00E664E9" w:rsidRPr="00F03AE2" w:rsidRDefault="00E664E9" w:rsidP="008B3AA5">
      <w:pPr>
        <w:spacing w:after="0" w:line="360" w:lineRule="auto"/>
        <w:rPr>
          <w:rFonts w:ascii="Times New Roman" w:hAnsi="Times New Roman" w:cs="Times New Roman"/>
          <w:b/>
        </w:rPr>
      </w:pPr>
    </w:p>
    <w:p w14:paraId="3CB18CB0" w14:textId="77777777" w:rsidR="00E664E9" w:rsidRPr="00F03AE2" w:rsidRDefault="00E664E9" w:rsidP="008B3AA5">
      <w:pPr>
        <w:spacing w:after="0" w:line="360" w:lineRule="auto"/>
        <w:rPr>
          <w:rFonts w:ascii="Times New Roman" w:hAnsi="Times New Roman" w:cs="Times New Roman"/>
          <w:b/>
        </w:rPr>
      </w:pPr>
    </w:p>
    <w:p w14:paraId="026F21EB" w14:textId="77777777" w:rsidR="00E664E9" w:rsidRPr="00F03AE2" w:rsidRDefault="00E664E9" w:rsidP="008B3AA5">
      <w:pPr>
        <w:spacing w:after="0" w:line="360" w:lineRule="auto"/>
        <w:rPr>
          <w:rFonts w:ascii="Times New Roman" w:hAnsi="Times New Roman" w:cs="Times New Roman"/>
          <w:b/>
        </w:rPr>
      </w:pPr>
    </w:p>
    <w:p w14:paraId="7C74F003" w14:textId="77777777" w:rsidR="00E664E9" w:rsidRPr="00F03AE2" w:rsidRDefault="00E664E9" w:rsidP="008B3AA5">
      <w:pPr>
        <w:spacing w:after="0" w:line="360" w:lineRule="auto"/>
        <w:rPr>
          <w:rFonts w:ascii="Times New Roman" w:hAnsi="Times New Roman" w:cs="Times New Roman"/>
          <w:b/>
        </w:rPr>
      </w:pPr>
    </w:p>
    <w:p w14:paraId="7281ECE0" w14:textId="08D1B569" w:rsidR="00BB5FCD" w:rsidRPr="00F03AE2" w:rsidRDefault="002E66AE" w:rsidP="00E664E9">
      <w:pPr>
        <w:spacing w:after="0" w:line="360" w:lineRule="auto"/>
        <w:rPr>
          <w:rFonts w:ascii="Times New Roman" w:hAnsi="Times New Roman" w:cs="Times New Roman"/>
          <w:b/>
        </w:rPr>
      </w:pPr>
      <w:r w:rsidRPr="00F03AE2">
        <w:rPr>
          <w:rFonts w:ascii="Times New Roman" w:hAnsi="Times New Roman" w:cs="Times New Roman"/>
          <w:b/>
        </w:rPr>
        <w:t>Anexo</w:t>
      </w:r>
      <w:r w:rsidR="00BB5FCD" w:rsidRPr="00F03AE2">
        <w:rPr>
          <w:rFonts w:ascii="Times New Roman" w:hAnsi="Times New Roman" w:cs="Times New Roman"/>
          <w:b/>
        </w:rPr>
        <w:t xml:space="preserve"> </w:t>
      </w:r>
      <w:r w:rsidRPr="00F03AE2">
        <w:rPr>
          <w:rFonts w:ascii="Times New Roman" w:hAnsi="Times New Roman" w:cs="Times New Roman"/>
          <w:b/>
        </w:rPr>
        <w:t>A</w:t>
      </w:r>
      <w:r w:rsidR="00BB5FCD" w:rsidRPr="00F03AE2">
        <w:rPr>
          <w:rFonts w:ascii="Times New Roman" w:hAnsi="Times New Roman" w:cs="Times New Roman"/>
          <w:b/>
        </w:rPr>
        <w:t>3: Tiempo</w:t>
      </w:r>
    </w:p>
    <w:p w14:paraId="7D693021" w14:textId="77777777" w:rsidR="00BB5FCD" w:rsidRPr="00F03AE2" w:rsidRDefault="00BB5FCD" w:rsidP="00E664E9">
      <w:pPr>
        <w:spacing w:after="0" w:line="360" w:lineRule="auto"/>
        <w:rPr>
          <w:rFonts w:ascii="Times New Roman" w:hAnsi="Times New Roman" w:cs="Times New Roman"/>
          <w:b/>
        </w:rPr>
      </w:pPr>
      <w:r w:rsidRPr="00F03AE2">
        <w:rPr>
          <w:rFonts w:ascii="Times New Roman" w:hAnsi="Times New Roman" w:cs="Times New Roman"/>
          <w:b/>
        </w:rPr>
        <w:t>CakePHP</w:t>
      </w:r>
    </w:p>
    <w:p w14:paraId="47684B6A" w14:textId="77777777" w:rsidR="00BB5FCD" w:rsidRPr="00F03AE2" w:rsidRDefault="00BB5FCD" w:rsidP="00F53C45">
      <w:pPr>
        <w:pStyle w:val="Prrafodelista"/>
        <w:numPr>
          <w:ilvl w:val="0"/>
          <w:numId w:val="45"/>
        </w:numPr>
        <w:spacing w:after="0" w:line="360" w:lineRule="auto"/>
        <w:rPr>
          <w:rFonts w:ascii="Times New Roman" w:hAnsi="Times New Roman" w:cs="Times New Roman"/>
        </w:rPr>
      </w:pPr>
      <w:r w:rsidRPr="00F03AE2">
        <w:rPr>
          <w:rFonts w:ascii="Times New Roman" w:hAnsi="Times New Roman" w:cs="Times New Roman"/>
        </w:rPr>
        <w:t>/app/Model/Group.php</w:t>
      </w:r>
    </w:p>
    <w:p w14:paraId="0721EADE" w14:textId="77777777" w:rsidR="00BB5FCD" w:rsidRPr="00F03AE2" w:rsidRDefault="00BB5FCD" w:rsidP="008B3AA5">
      <w:pPr>
        <w:spacing w:after="0" w:line="24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1A5CD679" wp14:editId="172D3003">
            <wp:extent cx="1676298" cy="2389517"/>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1696368" cy="2418127"/>
                    </a:xfrm>
                    <a:prstGeom prst="rect">
                      <a:avLst/>
                    </a:prstGeom>
                  </pic:spPr>
                </pic:pic>
              </a:graphicData>
            </a:graphic>
          </wp:inline>
        </w:drawing>
      </w:r>
    </w:p>
    <w:p w14:paraId="2CD8A27B" w14:textId="77777777"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29-A.</w:t>
      </w:r>
      <w:r w:rsidRPr="00F03AE2">
        <w:rPr>
          <w:rFonts w:ascii="Times New Roman" w:hAnsi="Times New Roman" w:cs="Times New Roman"/>
        </w:rPr>
        <w:t xml:space="preserve"> Propiedad archivo Grupo</w:t>
      </w:r>
    </w:p>
    <w:p w14:paraId="237E0DDC" w14:textId="259CFE52" w:rsidR="00C42419" w:rsidRPr="00F03AE2" w:rsidRDefault="000527DB" w:rsidP="008B3AA5">
      <w:pPr>
        <w:spacing w:after="0" w:line="24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40640F16" w14:textId="77777777" w:rsidR="00C42419" w:rsidRPr="00F03AE2" w:rsidRDefault="00C42419" w:rsidP="008B3AA5">
      <w:pPr>
        <w:spacing w:after="0" w:line="240" w:lineRule="auto"/>
        <w:rPr>
          <w:rFonts w:ascii="Times New Roman" w:hAnsi="Times New Roman" w:cs="Times New Roman"/>
        </w:rPr>
      </w:pPr>
    </w:p>
    <w:p w14:paraId="59A393E2" w14:textId="77777777" w:rsidR="00C42419" w:rsidRPr="00F03AE2" w:rsidRDefault="00C42419" w:rsidP="008B3AA5">
      <w:pPr>
        <w:spacing w:after="0" w:line="240" w:lineRule="auto"/>
        <w:rPr>
          <w:rFonts w:ascii="Times New Roman" w:hAnsi="Times New Roman" w:cs="Times New Roman"/>
        </w:rPr>
      </w:pPr>
    </w:p>
    <w:p w14:paraId="30115A88" w14:textId="77777777" w:rsidR="00C42419"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05F79AD0" w14:textId="24CAECA6"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52 MINUTOS = 0,87 HORAS</w:t>
      </w:r>
    </w:p>
    <w:p w14:paraId="06FABFBC"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HORA 30 MINUTOS = 1, 5 HORAS</w:t>
      </w:r>
    </w:p>
    <w:p w14:paraId="5C9A3C2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82 HORAS + 1,5  HORAS + 0  =  2,32 HORAS</w:t>
      </w:r>
    </w:p>
    <w:p w14:paraId="240382FC" w14:textId="77777777" w:rsidR="00BB5FCD" w:rsidRPr="00F03AE2" w:rsidRDefault="00BB5FCD" w:rsidP="008B3AA5">
      <w:pPr>
        <w:spacing w:after="0" w:line="360" w:lineRule="auto"/>
        <w:rPr>
          <w:rFonts w:ascii="Times New Roman" w:hAnsi="Times New Roman" w:cs="Times New Roman"/>
        </w:rPr>
      </w:pPr>
    </w:p>
    <w:p w14:paraId="35C4C1F5" w14:textId="77777777" w:rsidR="00BB5FCD" w:rsidRPr="00F03AE2" w:rsidRDefault="00BB5FCD" w:rsidP="00F53C45">
      <w:pPr>
        <w:pStyle w:val="Prrafodelista"/>
        <w:numPr>
          <w:ilvl w:val="0"/>
          <w:numId w:val="45"/>
        </w:numPr>
        <w:spacing w:after="0" w:line="360" w:lineRule="auto"/>
        <w:rPr>
          <w:rFonts w:ascii="Times New Roman" w:hAnsi="Times New Roman" w:cs="Times New Roman"/>
        </w:rPr>
      </w:pPr>
      <w:r w:rsidRPr="00F03AE2">
        <w:rPr>
          <w:rFonts w:ascii="Times New Roman" w:hAnsi="Times New Roman" w:cs="Times New Roman"/>
        </w:rPr>
        <w:t>/app/Model/Role.php</w:t>
      </w:r>
    </w:p>
    <w:p w14:paraId="5851A79F" w14:textId="3320A682" w:rsidR="00C42419"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72351F72" wp14:editId="4B87C86C">
            <wp:extent cx="1656271" cy="234638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1672167" cy="2368903"/>
                    </a:xfrm>
                    <a:prstGeom prst="rect">
                      <a:avLst/>
                    </a:prstGeom>
                  </pic:spPr>
                </pic:pic>
              </a:graphicData>
            </a:graphic>
          </wp:inline>
        </w:drawing>
      </w:r>
    </w:p>
    <w:p w14:paraId="3C91EB33" w14:textId="1EC3E958"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0-A.</w:t>
      </w:r>
      <w:r w:rsidRPr="00F03AE2">
        <w:rPr>
          <w:rFonts w:ascii="Times New Roman" w:hAnsi="Times New Roman" w:cs="Times New Roman"/>
        </w:rPr>
        <w:t xml:space="preserve"> Propiedad archivo Rol</w:t>
      </w:r>
    </w:p>
    <w:p w14:paraId="06A0A9D0" w14:textId="1B37713B" w:rsidR="00C42419" w:rsidRPr="00F03AE2" w:rsidRDefault="00C42419" w:rsidP="008B3AA5">
      <w:pPr>
        <w:spacing w:after="0"/>
        <w:rPr>
          <w:rFonts w:ascii="Times New Roman" w:hAnsi="Times New Roman" w:cs="Times New Roman"/>
        </w:rPr>
      </w:pPr>
      <w:r w:rsidRPr="00F03AE2">
        <w:rPr>
          <w:rFonts w:ascii="Times New Roman" w:hAnsi="Times New Roman" w:cs="Times New Roman"/>
          <w:sz w:val="16"/>
          <w:szCs w:val="24"/>
        </w:rPr>
        <w:t xml:space="preserve">           </w:t>
      </w:r>
      <w:r w:rsidRPr="00F03AE2">
        <w:rPr>
          <w:rFonts w:ascii="Times New Roman" w:hAnsi="Times New Roman" w:cs="Times New Roman"/>
          <w:sz w:val="16"/>
          <w:szCs w:val="24"/>
        </w:rPr>
        <w:tab/>
      </w:r>
      <w:r w:rsidRPr="00F03AE2">
        <w:rPr>
          <w:rFonts w:ascii="Times New Roman" w:hAnsi="Times New Roman" w:cs="Times New Roman"/>
          <w:sz w:val="16"/>
          <w:szCs w:val="24"/>
        </w:rPr>
        <w:tab/>
      </w:r>
      <w:r w:rsidRPr="00F03AE2">
        <w:rPr>
          <w:rFonts w:ascii="Times New Roman" w:hAnsi="Times New Roman" w:cs="Times New Roman"/>
          <w:sz w:val="16"/>
          <w:szCs w:val="24"/>
        </w:rPr>
        <w:tab/>
      </w:r>
      <w:r w:rsidRPr="00F03AE2">
        <w:rPr>
          <w:rFonts w:ascii="Times New Roman" w:hAnsi="Times New Roman" w:cs="Times New Roman"/>
          <w:sz w:val="16"/>
          <w:szCs w:val="24"/>
        </w:rPr>
        <w:tab/>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3B979CB6" w14:textId="77777777" w:rsidR="00C42419" w:rsidRPr="00F03AE2" w:rsidRDefault="00C42419" w:rsidP="008B3AA5">
      <w:pPr>
        <w:tabs>
          <w:tab w:val="center" w:pos="4252"/>
        </w:tabs>
        <w:spacing w:after="0" w:line="240" w:lineRule="auto"/>
        <w:rPr>
          <w:rFonts w:ascii="Times New Roman" w:hAnsi="Times New Roman" w:cs="Times New Roman"/>
        </w:rPr>
      </w:pPr>
    </w:p>
    <w:p w14:paraId="4F9873E0" w14:textId="136330D4" w:rsidR="00BB5FCD" w:rsidRPr="00F03AE2" w:rsidRDefault="00BB5FCD" w:rsidP="00E664E9">
      <w:pPr>
        <w:tabs>
          <w:tab w:val="center" w:pos="4252"/>
        </w:tabs>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26A22E8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37 MINUTOS = 0,62 HORAS</w:t>
      </w:r>
    </w:p>
    <w:p w14:paraId="36E05FF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22 MINUTOS = 0,37 HORAS</w:t>
      </w:r>
    </w:p>
    <w:p w14:paraId="58CF506A"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62 HORAS + 0,37  HORAS  =  0,99 HORAS</w:t>
      </w:r>
    </w:p>
    <w:p w14:paraId="244CD4BE" w14:textId="77777777" w:rsidR="00BB5FCD" w:rsidRPr="00F03AE2" w:rsidRDefault="00BB5FCD" w:rsidP="00E664E9">
      <w:pPr>
        <w:spacing w:after="0" w:line="360" w:lineRule="auto"/>
        <w:rPr>
          <w:rFonts w:ascii="Times New Roman" w:hAnsi="Times New Roman" w:cs="Times New Roman"/>
        </w:rPr>
      </w:pPr>
    </w:p>
    <w:p w14:paraId="328A3585" w14:textId="77777777" w:rsidR="00BB5FCD" w:rsidRPr="00F03AE2" w:rsidRDefault="00BB5FCD" w:rsidP="00F53C45">
      <w:pPr>
        <w:pStyle w:val="Prrafodelista"/>
        <w:numPr>
          <w:ilvl w:val="0"/>
          <w:numId w:val="45"/>
        </w:numPr>
        <w:spacing w:after="0" w:line="360" w:lineRule="auto"/>
        <w:rPr>
          <w:rFonts w:ascii="Times New Roman" w:hAnsi="Times New Roman" w:cs="Times New Roman"/>
        </w:rPr>
      </w:pPr>
      <w:r w:rsidRPr="00F03AE2">
        <w:rPr>
          <w:rFonts w:ascii="Times New Roman" w:hAnsi="Times New Roman" w:cs="Times New Roman"/>
        </w:rPr>
        <w:t>/app/Model/User.php</w:t>
      </w:r>
    </w:p>
    <w:p w14:paraId="7B340781"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71696FE6" wp14:editId="62D30507">
            <wp:extent cx="1647646" cy="2357049"/>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1667382" cy="2385283"/>
                    </a:xfrm>
                    <a:prstGeom prst="rect">
                      <a:avLst/>
                    </a:prstGeom>
                  </pic:spPr>
                </pic:pic>
              </a:graphicData>
            </a:graphic>
          </wp:inline>
        </w:drawing>
      </w:r>
    </w:p>
    <w:p w14:paraId="5474CEC2" w14:textId="3AF45D59"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1-A.</w:t>
      </w:r>
      <w:r w:rsidRPr="00F03AE2">
        <w:rPr>
          <w:rFonts w:ascii="Times New Roman" w:hAnsi="Times New Roman" w:cs="Times New Roman"/>
        </w:rPr>
        <w:t xml:space="preserve"> Propiedad archivo Usuario</w:t>
      </w:r>
    </w:p>
    <w:p w14:paraId="1610D80D" w14:textId="41B868B4" w:rsidR="00BB5FCD"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26D7D070" w14:textId="77777777" w:rsidR="00C42419" w:rsidRPr="00F03AE2" w:rsidRDefault="00C42419" w:rsidP="008B3AA5">
      <w:pPr>
        <w:spacing w:after="0" w:line="240" w:lineRule="auto"/>
        <w:rPr>
          <w:rFonts w:ascii="Times New Roman" w:hAnsi="Times New Roman" w:cs="Times New Roman"/>
        </w:rPr>
      </w:pPr>
    </w:p>
    <w:p w14:paraId="1F3D2BB0"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08C1C4E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36 MINUTOS = 0,6 HORAS</w:t>
      </w:r>
    </w:p>
    <w:p w14:paraId="0CAC5E3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9 MINUTOS = 0.32 HORAS</w:t>
      </w:r>
    </w:p>
    <w:p w14:paraId="4BA80F18"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6 HORAS + 0.32  HORAS  = 0,92 HORAS</w:t>
      </w:r>
    </w:p>
    <w:p w14:paraId="51CAFABF" w14:textId="77777777" w:rsidR="00231E75" w:rsidRPr="00F03AE2" w:rsidRDefault="00231E75" w:rsidP="008B3AA5">
      <w:pPr>
        <w:spacing w:after="0" w:line="360" w:lineRule="auto"/>
        <w:rPr>
          <w:rFonts w:ascii="Times New Roman" w:hAnsi="Times New Roman" w:cs="Times New Roman"/>
          <w:b/>
        </w:rPr>
      </w:pPr>
    </w:p>
    <w:p w14:paraId="73025E1B"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Groups/index.ctp</w:t>
      </w:r>
    </w:p>
    <w:p w14:paraId="23C1AC03"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3BB33BE1" wp14:editId="69DA161A">
            <wp:extent cx="1724883" cy="2449902"/>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1750991" cy="2486984"/>
                    </a:xfrm>
                    <a:prstGeom prst="rect">
                      <a:avLst/>
                    </a:prstGeom>
                  </pic:spPr>
                </pic:pic>
              </a:graphicData>
            </a:graphic>
          </wp:inline>
        </w:drawing>
      </w:r>
    </w:p>
    <w:p w14:paraId="6E8ED748" w14:textId="12F648CC"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2-A.</w:t>
      </w:r>
      <w:r w:rsidRPr="00F03AE2">
        <w:rPr>
          <w:rFonts w:ascii="Times New Roman" w:hAnsi="Times New Roman" w:cs="Times New Roman"/>
        </w:rPr>
        <w:t xml:space="preserve"> Propiedad archivo Vista Grupo</w:t>
      </w:r>
    </w:p>
    <w:p w14:paraId="57F0B692" w14:textId="3793A210" w:rsidR="00BB5FCD"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57F681A1" w14:textId="77777777" w:rsidR="00C42419" w:rsidRPr="00F03AE2" w:rsidRDefault="00C42419" w:rsidP="008B3AA5">
      <w:pPr>
        <w:spacing w:after="0" w:line="240" w:lineRule="auto"/>
        <w:rPr>
          <w:rFonts w:ascii="Times New Roman" w:hAnsi="Times New Roman" w:cs="Times New Roman"/>
        </w:rPr>
      </w:pPr>
    </w:p>
    <w:p w14:paraId="4898E3D1"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2C68AE88"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1 HORA 44 MINUTOS = 1,73 HORAS</w:t>
      </w:r>
    </w:p>
    <w:p w14:paraId="46FC5692"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3 MINUTOS = 0.22 HORAS</w:t>
      </w:r>
    </w:p>
    <w:p w14:paraId="5991FD99"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1,73 HORAS + 0.22  HORAS  = 1, 95  HORAS</w:t>
      </w:r>
    </w:p>
    <w:p w14:paraId="50BAB943" w14:textId="77777777" w:rsidR="00BB5FCD" w:rsidRPr="00F03AE2" w:rsidRDefault="00BB5FCD" w:rsidP="00E664E9">
      <w:pPr>
        <w:spacing w:after="0" w:line="360" w:lineRule="auto"/>
        <w:rPr>
          <w:rFonts w:ascii="Times New Roman" w:hAnsi="Times New Roman" w:cs="Times New Roman"/>
          <w:b/>
        </w:rPr>
      </w:pPr>
    </w:p>
    <w:p w14:paraId="266221A6"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Roles/index.ctp</w:t>
      </w:r>
    </w:p>
    <w:p w14:paraId="1DB19CC5" w14:textId="3EC517FC" w:rsidR="00C42419"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196F1B60" wp14:editId="349BBAE2">
            <wp:extent cx="1682907" cy="2398143"/>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1708773" cy="2435002"/>
                    </a:xfrm>
                    <a:prstGeom prst="rect">
                      <a:avLst/>
                    </a:prstGeom>
                  </pic:spPr>
                </pic:pic>
              </a:graphicData>
            </a:graphic>
          </wp:inline>
        </w:drawing>
      </w:r>
    </w:p>
    <w:p w14:paraId="7D0321B5" w14:textId="58713931"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3-A.</w:t>
      </w:r>
      <w:r w:rsidRPr="00F03AE2">
        <w:rPr>
          <w:rFonts w:ascii="Times New Roman" w:hAnsi="Times New Roman" w:cs="Times New Roman"/>
        </w:rPr>
        <w:t xml:space="preserve"> Propiedad archivo Vista Rol</w:t>
      </w:r>
    </w:p>
    <w:p w14:paraId="7C310C05" w14:textId="340C3C24"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5CA9C4E2" w14:textId="77777777" w:rsidR="00045C7D" w:rsidRPr="00F03AE2" w:rsidRDefault="00C42419" w:rsidP="008B3AA5">
      <w:pPr>
        <w:tabs>
          <w:tab w:val="center" w:pos="4252"/>
        </w:tabs>
        <w:spacing w:after="0"/>
        <w:rPr>
          <w:rFonts w:ascii="Times New Roman" w:hAnsi="Times New Roman" w:cs="Times New Roman"/>
        </w:rPr>
      </w:pPr>
      <w:r w:rsidRPr="00F03AE2">
        <w:rPr>
          <w:rFonts w:ascii="Times New Roman" w:hAnsi="Times New Roman" w:cs="Times New Roman"/>
        </w:rPr>
        <w:tab/>
      </w:r>
    </w:p>
    <w:p w14:paraId="3D3E2F21" w14:textId="77777777" w:rsidR="00045C7D" w:rsidRPr="00F03AE2" w:rsidRDefault="00045C7D" w:rsidP="008B3AA5">
      <w:pPr>
        <w:tabs>
          <w:tab w:val="center" w:pos="4252"/>
        </w:tabs>
        <w:spacing w:after="0"/>
        <w:rPr>
          <w:rFonts w:ascii="Times New Roman" w:hAnsi="Times New Roman" w:cs="Times New Roman"/>
        </w:rPr>
      </w:pPr>
    </w:p>
    <w:p w14:paraId="41D805A3" w14:textId="77F2EB6A" w:rsidR="00BB5FCD" w:rsidRPr="00F03AE2" w:rsidRDefault="00BB5FCD" w:rsidP="00E664E9">
      <w:pPr>
        <w:tabs>
          <w:tab w:val="center" w:pos="4252"/>
        </w:tabs>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175D106A"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2 HORAS 30 MINUTOS = 2,05 HORAS</w:t>
      </w:r>
    </w:p>
    <w:p w14:paraId="684B6FF2"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35 MIN = 0,58 HORAS</w:t>
      </w:r>
    </w:p>
    <w:p w14:paraId="31129505"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2,05 HORAS + 0,58  HORAS  = 2,63 HORAS</w:t>
      </w:r>
    </w:p>
    <w:p w14:paraId="30EBAF31" w14:textId="77777777" w:rsidR="00BB5FCD" w:rsidRPr="00F03AE2" w:rsidRDefault="00BB5FCD" w:rsidP="008B3AA5">
      <w:pPr>
        <w:spacing w:after="0" w:line="360" w:lineRule="auto"/>
        <w:rPr>
          <w:rFonts w:ascii="Times New Roman" w:hAnsi="Times New Roman" w:cs="Times New Roman"/>
          <w:b/>
        </w:rPr>
      </w:pPr>
    </w:p>
    <w:p w14:paraId="5CACC47D"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Users/index.ctp</w:t>
      </w:r>
    </w:p>
    <w:p w14:paraId="6AFAD982"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1E7A32B2" wp14:editId="45E46A4F">
            <wp:extent cx="1531188" cy="2208363"/>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1554785" cy="2242395"/>
                    </a:xfrm>
                    <a:prstGeom prst="rect">
                      <a:avLst/>
                    </a:prstGeom>
                  </pic:spPr>
                </pic:pic>
              </a:graphicData>
            </a:graphic>
          </wp:inline>
        </w:drawing>
      </w:r>
    </w:p>
    <w:p w14:paraId="3A49E323" w14:textId="02681479"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4-A.</w:t>
      </w:r>
      <w:r w:rsidRPr="00F03AE2">
        <w:rPr>
          <w:rFonts w:ascii="Times New Roman" w:hAnsi="Times New Roman" w:cs="Times New Roman"/>
        </w:rPr>
        <w:t xml:space="preserve"> Propiedad archivo Vista Usuario</w:t>
      </w:r>
    </w:p>
    <w:p w14:paraId="3F9B788D" w14:textId="4E33DED4"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25A63337" w14:textId="77777777" w:rsidR="00C42419" w:rsidRPr="00F03AE2" w:rsidRDefault="00C42419" w:rsidP="008B3AA5">
      <w:pPr>
        <w:spacing w:after="0" w:line="240" w:lineRule="auto"/>
        <w:rPr>
          <w:rFonts w:ascii="Times New Roman" w:hAnsi="Times New Roman" w:cs="Times New Roman"/>
        </w:rPr>
      </w:pPr>
    </w:p>
    <w:p w14:paraId="5BC09279"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05C005BA"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D = </w:t>
      </w:r>
      <w:r w:rsidR="00F2212C" w:rsidRPr="00F03AE2">
        <w:rPr>
          <w:rFonts w:ascii="Times New Roman" w:hAnsi="Times New Roman" w:cs="Times New Roman"/>
        </w:rPr>
        <w:t>5</w:t>
      </w:r>
      <w:r w:rsidRPr="00F03AE2">
        <w:rPr>
          <w:rFonts w:ascii="Times New Roman" w:hAnsi="Times New Roman" w:cs="Times New Roman"/>
        </w:rPr>
        <w:t xml:space="preserve"> HORAS 27 MINUTOS = 7,45 HORAS</w:t>
      </w:r>
    </w:p>
    <w:p w14:paraId="32A854E9"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8 MINUTOS = 0.13 HORAS</w:t>
      </w:r>
    </w:p>
    <w:p w14:paraId="7ECE4C27" w14:textId="77777777" w:rsidR="00BB5FCD" w:rsidRPr="00F03AE2" w:rsidRDefault="00F2212C" w:rsidP="00E664E9">
      <w:pPr>
        <w:spacing w:after="0" w:line="360" w:lineRule="auto"/>
        <w:rPr>
          <w:rFonts w:ascii="Times New Roman" w:hAnsi="Times New Roman" w:cs="Times New Roman"/>
        </w:rPr>
      </w:pPr>
      <w:r w:rsidRPr="00F03AE2">
        <w:rPr>
          <w:rFonts w:ascii="Times New Roman" w:hAnsi="Times New Roman" w:cs="Times New Roman"/>
        </w:rPr>
        <w:t>5</w:t>
      </w:r>
      <w:r w:rsidR="00BB5FCD" w:rsidRPr="00F03AE2">
        <w:rPr>
          <w:rFonts w:ascii="Times New Roman" w:hAnsi="Times New Roman" w:cs="Times New Roman"/>
        </w:rPr>
        <w:t xml:space="preserve">.45 HORAS + 0.13  HORAS  = </w:t>
      </w:r>
      <w:r w:rsidRPr="00F03AE2">
        <w:rPr>
          <w:rFonts w:ascii="Times New Roman" w:hAnsi="Times New Roman" w:cs="Times New Roman"/>
        </w:rPr>
        <w:t>5</w:t>
      </w:r>
      <w:r w:rsidR="00BB5FCD" w:rsidRPr="00F03AE2">
        <w:rPr>
          <w:rFonts w:ascii="Times New Roman" w:hAnsi="Times New Roman" w:cs="Times New Roman"/>
        </w:rPr>
        <w:t>,58 HORAS</w:t>
      </w:r>
    </w:p>
    <w:p w14:paraId="5EB73E6B" w14:textId="77777777" w:rsidR="00231E75" w:rsidRPr="00F03AE2" w:rsidRDefault="00231E75" w:rsidP="008B3AA5">
      <w:pPr>
        <w:spacing w:after="0" w:line="360" w:lineRule="auto"/>
        <w:rPr>
          <w:rFonts w:ascii="Times New Roman" w:hAnsi="Times New Roman" w:cs="Times New Roman"/>
        </w:rPr>
      </w:pPr>
    </w:p>
    <w:p w14:paraId="36E27B4B"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Users/login.ctp</w:t>
      </w:r>
    </w:p>
    <w:p w14:paraId="16E7B6A9"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4621BA3B" wp14:editId="4DC9F631">
            <wp:extent cx="1449238" cy="2074400"/>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1470981" cy="2105522"/>
                    </a:xfrm>
                    <a:prstGeom prst="rect">
                      <a:avLst/>
                    </a:prstGeom>
                  </pic:spPr>
                </pic:pic>
              </a:graphicData>
            </a:graphic>
          </wp:inline>
        </w:drawing>
      </w:r>
    </w:p>
    <w:p w14:paraId="2209A329" w14:textId="750D3E1E"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5-A.</w:t>
      </w:r>
      <w:r w:rsidRPr="00F03AE2">
        <w:rPr>
          <w:rFonts w:ascii="Times New Roman" w:hAnsi="Times New Roman" w:cs="Times New Roman"/>
        </w:rPr>
        <w:t xml:space="preserve"> Propiedad archivo Login</w:t>
      </w:r>
    </w:p>
    <w:p w14:paraId="66C526E5" w14:textId="6FE61B2A"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52572971" w14:textId="77777777" w:rsidR="00BB5FCD" w:rsidRPr="00F03AE2" w:rsidRDefault="00BB5FCD" w:rsidP="008B3AA5">
      <w:pPr>
        <w:spacing w:after="0" w:line="360" w:lineRule="auto"/>
        <w:jc w:val="center"/>
        <w:rPr>
          <w:rFonts w:ascii="Times New Roman" w:hAnsi="Times New Roman" w:cs="Times New Roman"/>
          <w:b/>
        </w:rPr>
      </w:pPr>
    </w:p>
    <w:p w14:paraId="74DDA8C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76A15E4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31  MINUTOS = 0,52 HORAS</w:t>
      </w:r>
    </w:p>
    <w:p w14:paraId="27AB487A"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45 MINUTOS = 0.75 HORAS</w:t>
      </w:r>
    </w:p>
    <w:p w14:paraId="7108331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52 HORAS + 0.75  HORAS  = 1,27 HORAS</w:t>
      </w:r>
    </w:p>
    <w:p w14:paraId="629C8066" w14:textId="77777777" w:rsidR="00BB5FCD" w:rsidRPr="00F03AE2" w:rsidRDefault="00BB5FCD" w:rsidP="008B3AA5">
      <w:pPr>
        <w:spacing w:after="0" w:line="360" w:lineRule="auto"/>
        <w:rPr>
          <w:rFonts w:ascii="Times New Roman" w:hAnsi="Times New Roman" w:cs="Times New Roman"/>
          <w:b/>
        </w:rPr>
      </w:pPr>
    </w:p>
    <w:p w14:paraId="28F6A5E4"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Pages/home.ctp</w:t>
      </w:r>
    </w:p>
    <w:p w14:paraId="1946F7B1" w14:textId="206F3F4E" w:rsidR="00C42419"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64F4FE27" wp14:editId="761BB803">
            <wp:extent cx="1744453" cy="250166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1745939" cy="2503791"/>
                    </a:xfrm>
                    <a:prstGeom prst="rect">
                      <a:avLst/>
                    </a:prstGeom>
                  </pic:spPr>
                </pic:pic>
              </a:graphicData>
            </a:graphic>
          </wp:inline>
        </w:drawing>
      </w:r>
    </w:p>
    <w:p w14:paraId="45C6C53D" w14:textId="1CC2B897"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6-A.</w:t>
      </w:r>
      <w:r w:rsidRPr="00F03AE2">
        <w:rPr>
          <w:rFonts w:ascii="Times New Roman" w:hAnsi="Times New Roman" w:cs="Times New Roman"/>
        </w:rPr>
        <w:t xml:space="preserve"> Propiedad archivo vista home</w:t>
      </w:r>
    </w:p>
    <w:p w14:paraId="15162C05" w14:textId="2F02A807" w:rsidR="00231E75" w:rsidRPr="00F03AE2" w:rsidRDefault="000527DB" w:rsidP="008B3AA5">
      <w:pPr>
        <w:spacing w:after="0" w:line="360" w:lineRule="auto"/>
        <w:ind w:left="2124" w:firstLine="708"/>
        <w:rPr>
          <w:rFonts w:ascii="Times New Roman" w:hAnsi="Times New Roman" w:cs="Times New Roman"/>
          <w:sz w:val="16"/>
          <w:szCs w:val="24"/>
        </w:rPr>
      </w:pPr>
      <w:r w:rsidRPr="00F03AE2">
        <w:rPr>
          <w:rFonts w:ascii="Times New Roman" w:hAnsi="Times New Roman" w:cs="Times New Roman"/>
          <w:b/>
          <w:sz w:val="16"/>
          <w:szCs w:val="24"/>
        </w:rPr>
        <w:t>Fuente</w:t>
      </w:r>
      <w:r w:rsidR="00C42419" w:rsidRPr="00F03AE2">
        <w:rPr>
          <w:rFonts w:ascii="Times New Roman" w:hAnsi="Times New Roman" w:cs="Times New Roman"/>
          <w:sz w:val="16"/>
          <w:szCs w:val="24"/>
        </w:rPr>
        <w:t xml:space="preserve">: María José Samaniego    </w:t>
      </w:r>
    </w:p>
    <w:p w14:paraId="0D8283D5" w14:textId="77777777" w:rsidR="00C42419" w:rsidRPr="00F03AE2" w:rsidRDefault="00C42419" w:rsidP="008B3AA5">
      <w:pPr>
        <w:spacing w:after="0" w:line="360" w:lineRule="auto"/>
        <w:ind w:left="2124" w:firstLine="708"/>
        <w:rPr>
          <w:rFonts w:ascii="Times New Roman" w:hAnsi="Times New Roman" w:cs="Times New Roman"/>
          <w:sz w:val="16"/>
          <w:szCs w:val="24"/>
        </w:rPr>
      </w:pPr>
    </w:p>
    <w:p w14:paraId="52990F4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54ECDA2F"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1 HORAS 12  MINUTOS = 1,02 HORAS</w:t>
      </w:r>
    </w:p>
    <w:p w14:paraId="1D7B156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UM= </w:t>
      </w:r>
      <w:r w:rsidR="00F2212C" w:rsidRPr="00F03AE2">
        <w:rPr>
          <w:rFonts w:ascii="Times New Roman" w:hAnsi="Times New Roman" w:cs="Times New Roman"/>
        </w:rPr>
        <w:t>1</w:t>
      </w:r>
      <w:r w:rsidRPr="00F03AE2">
        <w:rPr>
          <w:rFonts w:ascii="Times New Roman" w:hAnsi="Times New Roman" w:cs="Times New Roman"/>
        </w:rPr>
        <w:t xml:space="preserve"> HORAS 57 MINUTOS = 2.95 HORAS</w:t>
      </w:r>
    </w:p>
    <w:p w14:paraId="15F16345"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1,02 HORAS + </w:t>
      </w:r>
      <w:r w:rsidR="00F2212C" w:rsidRPr="00F03AE2">
        <w:rPr>
          <w:rFonts w:ascii="Times New Roman" w:hAnsi="Times New Roman" w:cs="Times New Roman"/>
        </w:rPr>
        <w:t>1</w:t>
      </w:r>
      <w:r w:rsidRPr="00F03AE2">
        <w:rPr>
          <w:rFonts w:ascii="Times New Roman" w:hAnsi="Times New Roman" w:cs="Times New Roman"/>
        </w:rPr>
        <w:t xml:space="preserve">.95  HORAS  = </w:t>
      </w:r>
      <w:r w:rsidR="00F2212C" w:rsidRPr="00F03AE2">
        <w:rPr>
          <w:rFonts w:ascii="Times New Roman" w:hAnsi="Times New Roman" w:cs="Times New Roman"/>
        </w:rPr>
        <w:t>1</w:t>
      </w:r>
      <w:r w:rsidRPr="00F03AE2">
        <w:rPr>
          <w:rFonts w:ascii="Times New Roman" w:hAnsi="Times New Roman" w:cs="Times New Roman"/>
        </w:rPr>
        <w:t>,97 HORAS</w:t>
      </w:r>
    </w:p>
    <w:p w14:paraId="687A06C9" w14:textId="77777777" w:rsidR="00BB5FCD" w:rsidRPr="00F03AE2" w:rsidRDefault="00BB5FCD" w:rsidP="008B3AA5">
      <w:pPr>
        <w:spacing w:after="0" w:line="360" w:lineRule="auto"/>
        <w:rPr>
          <w:rFonts w:ascii="Times New Roman" w:hAnsi="Times New Roman" w:cs="Times New Roman"/>
        </w:rPr>
      </w:pPr>
    </w:p>
    <w:p w14:paraId="2C633A1E"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GroupsController.php</w:t>
      </w:r>
    </w:p>
    <w:p w14:paraId="75B9565B"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62B6F640" wp14:editId="379614EA">
            <wp:extent cx="1673524" cy="2383362"/>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1688186" cy="2404242"/>
                    </a:xfrm>
                    <a:prstGeom prst="rect">
                      <a:avLst/>
                    </a:prstGeom>
                  </pic:spPr>
                </pic:pic>
              </a:graphicData>
            </a:graphic>
          </wp:inline>
        </w:drawing>
      </w:r>
    </w:p>
    <w:p w14:paraId="74A35B3E" w14:textId="2FBFD258"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7-A.</w:t>
      </w:r>
      <w:r w:rsidRPr="00F03AE2">
        <w:rPr>
          <w:rFonts w:ascii="Times New Roman" w:hAnsi="Times New Roman" w:cs="Times New Roman"/>
        </w:rPr>
        <w:t xml:space="preserve"> Propiedad archivo Controlador Grupo</w:t>
      </w:r>
    </w:p>
    <w:p w14:paraId="39F062B8" w14:textId="36DA123B"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 xml:space="preserve">: </w:t>
      </w:r>
      <w:r w:rsidR="00C42419" w:rsidRPr="00F03AE2">
        <w:rPr>
          <w:rFonts w:ascii="Times New Roman" w:hAnsi="Times New Roman" w:cs="Times New Roman"/>
          <w:sz w:val="16"/>
          <w:szCs w:val="24"/>
        </w:rPr>
        <w:t>María José Samaniego</w:t>
      </w:r>
    </w:p>
    <w:p w14:paraId="182D8724" w14:textId="77777777" w:rsidR="00C42419" w:rsidRPr="00F03AE2" w:rsidRDefault="00C42419" w:rsidP="008B3AA5">
      <w:pPr>
        <w:spacing w:after="0" w:line="240" w:lineRule="auto"/>
        <w:rPr>
          <w:rFonts w:ascii="Times New Roman" w:hAnsi="Times New Roman" w:cs="Times New Roman"/>
        </w:rPr>
      </w:pPr>
    </w:p>
    <w:p w14:paraId="6232C982"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51696228"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6  MINUTOS = 0.1 HORAS</w:t>
      </w:r>
    </w:p>
    <w:p w14:paraId="52E781E1"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UM= </w:t>
      </w:r>
      <w:r w:rsidR="00F2212C" w:rsidRPr="00F03AE2">
        <w:rPr>
          <w:rFonts w:ascii="Times New Roman" w:hAnsi="Times New Roman" w:cs="Times New Roman"/>
        </w:rPr>
        <w:t>1</w:t>
      </w:r>
      <w:r w:rsidRPr="00F03AE2">
        <w:rPr>
          <w:rFonts w:ascii="Times New Roman" w:hAnsi="Times New Roman" w:cs="Times New Roman"/>
        </w:rPr>
        <w:t xml:space="preserve"> HORAS 57 MINUTOS = </w:t>
      </w:r>
      <w:r w:rsidR="00F2212C" w:rsidRPr="00F03AE2">
        <w:rPr>
          <w:rFonts w:ascii="Times New Roman" w:hAnsi="Times New Roman" w:cs="Times New Roman"/>
        </w:rPr>
        <w:t>1</w:t>
      </w:r>
      <w:r w:rsidRPr="00F03AE2">
        <w:rPr>
          <w:rFonts w:ascii="Times New Roman" w:hAnsi="Times New Roman" w:cs="Times New Roman"/>
        </w:rPr>
        <w:t>.95 HORAS</w:t>
      </w:r>
    </w:p>
    <w:p w14:paraId="2B64B348" w14:textId="18F1D567" w:rsidR="00231E75"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0,1 HORAS + </w:t>
      </w:r>
      <w:r w:rsidR="00F2212C" w:rsidRPr="00F03AE2">
        <w:rPr>
          <w:rFonts w:ascii="Times New Roman" w:hAnsi="Times New Roman" w:cs="Times New Roman"/>
        </w:rPr>
        <w:t>1</w:t>
      </w:r>
      <w:r w:rsidRPr="00F03AE2">
        <w:rPr>
          <w:rFonts w:ascii="Times New Roman" w:hAnsi="Times New Roman" w:cs="Times New Roman"/>
        </w:rPr>
        <w:t xml:space="preserve">.95  HORAS  = </w:t>
      </w:r>
      <w:r w:rsidR="00F2212C" w:rsidRPr="00F03AE2">
        <w:rPr>
          <w:rFonts w:ascii="Times New Roman" w:hAnsi="Times New Roman" w:cs="Times New Roman"/>
        </w:rPr>
        <w:t>1</w:t>
      </w:r>
      <w:r w:rsidR="00C42419" w:rsidRPr="00F03AE2">
        <w:rPr>
          <w:rFonts w:ascii="Times New Roman" w:hAnsi="Times New Roman" w:cs="Times New Roman"/>
        </w:rPr>
        <w:t>,96 HORA</w:t>
      </w:r>
    </w:p>
    <w:p w14:paraId="109485EC" w14:textId="77777777" w:rsidR="00C42419" w:rsidRPr="00F03AE2" w:rsidRDefault="00C42419" w:rsidP="00E664E9">
      <w:pPr>
        <w:spacing w:after="0" w:line="360" w:lineRule="auto"/>
        <w:rPr>
          <w:rFonts w:ascii="Times New Roman" w:hAnsi="Times New Roman" w:cs="Times New Roman"/>
        </w:rPr>
      </w:pPr>
    </w:p>
    <w:p w14:paraId="513EAA65" w14:textId="77777777" w:rsidR="00BB5FCD" w:rsidRPr="00F03AE2" w:rsidRDefault="00BB5FCD" w:rsidP="00F53C45">
      <w:pPr>
        <w:pStyle w:val="Prrafodelista"/>
        <w:numPr>
          <w:ilvl w:val="0"/>
          <w:numId w:val="97"/>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RolesController.php</w:t>
      </w:r>
    </w:p>
    <w:p w14:paraId="6C1BCB57" w14:textId="77777777" w:rsidR="00BB5FCD" w:rsidRPr="00F03AE2" w:rsidRDefault="00BB5FCD" w:rsidP="008B3AA5">
      <w:pPr>
        <w:pStyle w:val="Prrafodelista"/>
        <w:spacing w:after="0" w:line="360" w:lineRule="auto"/>
        <w:rPr>
          <w:rFonts w:ascii="Times New Roman" w:hAnsi="Times New Roman" w:cs="Times New Roman"/>
          <w:lang w:val="en-US"/>
        </w:rPr>
      </w:pPr>
    </w:p>
    <w:p w14:paraId="0154C2F8"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6A530836" wp14:editId="1292E3B9">
            <wp:extent cx="1630393" cy="2325238"/>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1650551" cy="2353987"/>
                    </a:xfrm>
                    <a:prstGeom prst="rect">
                      <a:avLst/>
                    </a:prstGeom>
                  </pic:spPr>
                </pic:pic>
              </a:graphicData>
            </a:graphic>
          </wp:inline>
        </w:drawing>
      </w:r>
    </w:p>
    <w:p w14:paraId="2836F691" w14:textId="46739A8E"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8-A.</w:t>
      </w:r>
      <w:r w:rsidRPr="00F03AE2">
        <w:rPr>
          <w:rFonts w:ascii="Times New Roman" w:hAnsi="Times New Roman" w:cs="Times New Roman"/>
        </w:rPr>
        <w:t xml:space="preserve"> Propiedad archivo Controlador Rol</w:t>
      </w:r>
    </w:p>
    <w:p w14:paraId="5F9DE1A8" w14:textId="2798AB6D"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3DA6A6C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3D59E538"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6  MINUTOS = 0.1 HORAS</w:t>
      </w:r>
    </w:p>
    <w:p w14:paraId="3CBB764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6 MINUTOS = 0.27 HORAS</w:t>
      </w:r>
    </w:p>
    <w:p w14:paraId="7EB64375"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1 HORAS + 0.27  HORAS  = 0.28 HORAS</w:t>
      </w:r>
    </w:p>
    <w:p w14:paraId="3146D764" w14:textId="77777777" w:rsidR="00BB5FCD" w:rsidRPr="00F03AE2" w:rsidRDefault="00BB5FCD" w:rsidP="008B3AA5">
      <w:pPr>
        <w:spacing w:after="0" w:line="360" w:lineRule="auto"/>
        <w:rPr>
          <w:rFonts w:ascii="Times New Roman" w:hAnsi="Times New Roman" w:cs="Times New Roman"/>
        </w:rPr>
      </w:pPr>
    </w:p>
    <w:p w14:paraId="05C1E2C9" w14:textId="77777777" w:rsidR="00231E75"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UsersController.php</w:t>
      </w:r>
    </w:p>
    <w:p w14:paraId="7A25E91F" w14:textId="2D9F8170" w:rsidR="00C42419"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4E2EA873" wp14:editId="7052C26C">
            <wp:extent cx="1630393" cy="233886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1647365" cy="2363211"/>
                    </a:xfrm>
                    <a:prstGeom prst="rect">
                      <a:avLst/>
                    </a:prstGeom>
                  </pic:spPr>
                </pic:pic>
              </a:graphicData>
            </a:graphic>
          </wp:inline>
        </w:drawing>
      </w:r>
    </w:p>
    <w:p w14:paraId="61E8BA5B" w14:textId="36BAE71E"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39-A.</w:t>
      </w:r>
      <w:r w:rsidRPr="00F03AE2">
        <w:rPr>
          <w:rFonts w:ascii="Times New Roman" w:hAnsi="Times New Roman" w:cs="Times New Roman"/>
        </w:rPr>
        <w:t xml:space="preserve"> Propiedad archivo Controlador Usuario</w:t>
      </w:r>
    </w:p>
    <w:p w14:paraId="1A1BEA53" w14:textId="265CCF16" w:rsidR="00231E75" w:rsidRPr="00F03AE2" w:rsidRDefault="000527DB" w:rsidP="008B3AA5">
      <w:pPr>
        <w:spacing w:after="0" w:line="360" w:lineRule="auto"/>
        <w:ind w:left="2124" w:firstLine="708"/>
        <w:rPr>
          <w:rFonts w:ascii="Times New Roman" w:hAnsi="Times New Roman" w:cs="Times New Roman"/>
          <w:sz w:val="16"/>
          <w:szCs w:val="24"/>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4407D848" w14:textId="77777777" w:rsidR="00C42419" w:rsidRPr="00F03AE2" w:rsidRDefault="00C42419" w:rsidP="008B3AA5">
      <w:pPr>
        <w:spacing w:after="0" w:line="360" w:lineRule="auto"/>
        <w:ind w:left="2124" w:firstLine="708"/>
        <w:rPr>
          <w:rFonts w:ascii="Times New Roman" w:hAnsi="Times New Roman" w:cs="Times New Roman"/>
          <w:sz w:val="16"/>
          <w:szCs w:val="24"/>
        </w:rPr>
      </w:pPr>
    </w:p>
    <w:p w14:paraId="1B6D3BA1"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48956295"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6  MINUTOS = 0.1 HORAS</w:t>
      </w:r>
    </w:p>
    <w:p w14:paraId="25F3D8D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30  MINUTOS =  0.5 HORAS</w:t>
      </w:r>
    </w:p>
    <w:p w14:paraId="16D209AC"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1 HORAS + 0.5  HORAS  = 0.6 HORAS</w:t>
      </w:r>
    </w:p>
    <w:p w14:paraId="12C9B7FF" w14:textId="77777777" w:rsidR="0057121F" w:rsidRPr="00F03AE2" w:rsidRDefault="0057121F" w:rsidP="008B3AA5">
      <w:pPr>
        <w:spacing w:after="0" w:line="360" w:lineRule="auto"/>
        <w:rPr>
          <w:rFonts w:ascii="Times New Roman" w:hAnsi="Times New Roman" w:cs="Times New Roman"/>
        </w:rPr>
      </w:pPr>
    </w:p>
    <w:p w14:paraId="242FF238" w14:textId="77777777" w:rsidR="0057121F" w:rsidRPr="00F03AE2" w:rsidRDefault="0057121F" w:rsidP="008B3AA5">
      <w:pPr>
        <w:tabs>
          <w:tab w:val="left" w:pos="638"/>
        </w:tabs>
        <w:spacing w:after="0" w:line="360" w:lineRule="auto"/>
        <w:rPr>
          <w:rFonts w:ascii="Times New Roman" w:hAnsi="Times New Roman" w:cs="Times New Roman"/>
        </w:rPr>
      </w:pPr>
    </w:p>
    <w:p w14:paraId="35C0064B" w14:textId="77777777" w:rsidR="00E664E9" w:rsidRPr="00F03AE2" w:rsidRDefault="00E664E9" w:rsidP="008B3AA5">
      <w:pPr>
        <w:tabs>
          <w:tab w:val="left" w:pos="638"/>
        </w:tabs>
        <w:spacing w:after="0" w:line="360" w:lineRule="auto"/>
        <w:rPr>
          <w:rFonts w:ascii="Times New Roman" w:hAnsi="Times New Roman" w:cs="Times New Roman"/>
        </w:rPr>
      </w:pPr>
    </w:p>
    <w:p w14:paraId="22BE478F" w14:textId="77777777" w:rsidR="00E664E9" w:rsidRPr="00F03AE2" w:rsidRDefault="00E664E9" w:rsidP="008B3AA5">
      <w:pPr>
        <w:tabs>
          <w:tab w:val="left" w:pos="638"/>
        </w:tabs>
        <w:spacing w:after="0" w:line="360" w:lineRule="auto"/>
        <w:rPr>
          <w:rFonts w:ascii="Times New Roman" w:hAnsi="Times New Roman" w:cs="Times New Roman"/>
        </w:rPr>
      </w:pPr>
    </w:p>
    <w:p w14:paraId="78CC0A65" w14:textId="77777777" w:rsidR="00E664E9" w:rsidRPr="00F03AE2" w:rsidRDefault="00E664E9" w:rsidP="008B3AA5">
      <w:pPr>
        <w:tabs>
          <w:tab w:val="left" w:pos="638"/>
        </w:tabs>
        <w:spacing w:after="0" w:line="360" w:lineRule="auto"/>
        <w:rPr>
          <w:rFonts w:ascii="Times New Roman" w:hAnsi="Times New Roman" w:cs="Times New Roman"/>
        </w:rPr>
      </w:pPr>
    </w:p>
    <w:p w14:paraId="46B7AF8A" w14:textId="77777777" w:rsidR="00E664E9" w:rsidRPr="00F03AE2" w:rsidRDefault="00E664E9" w:rsidP="008B3AA5">
      <w:pPr>
        <w:tabs>
          <w:tab w:val="left" w:pos="638"/>
        </w:tabs>
        <w:spacing w:after="0" w:line="360" w:lineRule="auto"/>
        <w:rPr>
          <w:rFonts w:ascii="Times New Roman" w:hAnsi="Times New Roman" w:cs="Times New Roman"/>
        </w:rPr>
      </w:pPr>
    </w:p>
    <w:p w14:paraId="0FD61BE0" w14:textId="77777777" w:rsidR="00E664E9" w:rsidRPr="00F03AE2" w:rsidRDefault="00E664E9" w:rsidP="008B3AA5">
      <w:pPr>
        <w:tabs>
          <w:tab w:val="left" w:pos="638"/>
        </w:tabs>
        <w:spacing w:after="0" w:line="360" w:lineRule="auto"/>
        <w:rPr>
          <w:rFonts w:ascii="Times New Roman" w:hAnsi="Times New Roman" w:cs="Times New Roman"/>
        </w:rPr>
      </w:pPr>
    </w:p>
    <w:p w14:paraId="23F81294" w14:textId="77777777" w:rsidR="00E664E9" w:rsidRPr="00F03AE2" w:rsidRDefault="00E664E9" w:rsidP="008B3AA5">
      <w:pPr>
        <w:tabs>
          <w:tab w:val="left" w:pos="638"/>
        </w:tabs>
        <w:spacing w:after="0" w:line="360" w:lineRule="auto"/>
        <w:rPr>
          <w:rFonts w:ascii="Times New Roman" w:hAnsi="Times New Roman" w:cs="Times New Roman"/>
        </w:rPr>
      </w:pPr>
    </w:p>
    <w:p w14:paraId="5E6C1872" w14:textId="77777777" w:rsidR="0057121F" w:rsidRPr="00F03AE2" w:rsidRDefault="0057121F" w:rsidP="008B3AA5">
      <w:pPr>
        <w:tabs>
          <w:tab w:val="left" w:pos="638"/>
        </w:tabs>
        <w:spacing w:after="0" w:line="360" w:lineRule="auto"/>
        <w:rPr>
          <w:rFonts w:ascii="Times New Roman" w:hAnsi="Times New Roman" w:cs="Times New Roman"/>
        </w:rPr>
      </w:pPr>
    </w:p>
    <w:p w14:paraId="73F2BFE7" w14:textId="77777777" w:rsidR="0057121F" w:rsidRPr="00F03AE2" w:rsidRDefault="0057121F" w:rsidP="008B3AA5">
      <w:pPr>
        <w:tabs>
          <w:tab w:val="left" w:pos="638"/>
        </w:tabs>
        <w:spacing w:after="0" w:line="360" w:lineRule="auto"/>
        <w:rPr>
          <w:rFonts w:ascii="Times New Roman" w:hAnsi="Times New Roman" w:cs="Times New Roman"/>
        </w:rPr>
      </w:pPr>
    </w:p>
    <w:p w14:paraId="42B8EFBD" w14:textId="77777777" w:rsidR="0057121F" w:rsidRPr="00F03AE2" w:rsidRDefault="0057121F" w:rsidP="008B3AA5">
      <w:pPr>
        <w:tabs>
          <w:tab w:val="left" w:pos="638"/>
        </w:tabs>
        <w:spacing w:after="0" w:line="360" w:lineRule="auto"/>
        <w:rPr>
          <w:rFonts w:ascii="Times New Roman" w:hAnsi="Times New Roman" w:cs="Times New Roman"/>
        </w:rPr>
      </w:pPr>
    </w:p>
    <w:p w14:paraId="4BD1F203" w14:textId="77777777" w:rsidR="0057121F" w:rsidRPr="00F03AE2" w:rsidRDefault="0057121F" w:rsidP="008B3AA5">
      <w:pPr>
        <w:tabs>
          <w:tab w:val="left" w:pos="638"/>
        </w:tabs>
        <w:spacing w:after="0" w:line="360" w:lineRule="auto"/>
        <w:rPr>
          <w:rFonts w:ascii="Times New Roman" w:hAnsi="Times New Roman" w:cs="Times New Roman"/>
        </w:rPr>
      </w:pPr>
    </w:p>
    <w:p w14:paraId="503E3A73" w14:textId="77777777" w:rsidR="0057121F" w:rsidRPr="00F03AE2" w:rsidRDefault="0057121F" w:rsidP="008B3AA5">
      <w:pPr>
        <w:tabs>
          <w:tab w:val="left" w:pos="638"/>
        </w:tabs>
        <w:spacing w:after="0" w:line="360" w:lineRule="auto"/>
        <w:rPr>
          <w:rFonts w:ascii="Times New Roman" w:hAnsi="Times New Roman" w:cs="Times New Roman"/>
        </w:rPr>
      </w:pPr>
    </w:p>
    <w:p w14:paraId="7E55340D" w14:textId="77777777" w:rsidR="0057121F" w:rsidRPr="00F03AE2" w:rsidRDefault="0057121F" w:rsidP="008B3AA5">
      <w:pPr>
        <w:tabs>
          <w:tab w:val="left" w:pos="638"/>
        </w:tabs>
        <w:spacing w:after="0" w:line="360" w:lineRule="auto"/>
        <w:rPr>
          <w:rFonts w:ascii="Times New Roman" w:hAnsi="Times New Roman" w:cs="Times New Roman"/>
        </w:rPr>
      </w:pPr>
    </w:p>
    <w:p w14:paraId="2DC4944A" w14:textId="77777777" w:rsidR="00BB5FCD" w:rsidRPr="00F03AE2" w:rsidRDefault="00BB5FCD" w:rsidP="008B3AA5">
      <w:pPr>
        <w:spacing w:after="0" w:line="360" w:lineRule="auto"/>
        <w:jc w:val="both"/>
        <w:rPr>
          <w:rFonts w:ascii="Times New Roman" w:eastAsiaTheme="minorEastAsia" w:hAnsi="Times New Roman" w:cs="Times New Roman"/>
          <w:b/>
        </w:rPr>
      </w:pPr>
      <w:r w:rsidRPr="00F03AE2">
        <w:rPr>
          <w:rFonts w:ascii="Times New Roman" w:eastAsiaTheme="minorEastAsia" w:hAnsi="Times New Roman" w:cs="Times New Roman"/>
          <w:b/>
        </w:rPr>
        <w:t>Laravel</w:t>
      </w:r>
    </w:p>
    <w:p w14:paraId="6979B013"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models/Group.php</w:t>
      </w:r>
    </w:p>
    <w:p w14:paraId="7C64B6E5" w14:textId="77777777" w:rsidR="00BB5FCD" w:rsidRPr="00F03AE2" w:rsidRDefault="00BB5FCD" w:rsidP="008B3AA5">
      <w:pPr>
        <w:pStyle w:val="Prrafodelista"/>
        <w:spacing w:after="0" w:line="360" w:lineRule="auto"/>
        <w:rPr>
          <w:rFonts w:ascii="Times New Roman" w:hAnsi="Times New Roman" w:cs="Times New Roman"/>
          <w:lang w:val="en-US"/>
        </w:rPr>
      </w:pPr>
    </w:p>
    <w:p w14:paraId="3EC961E8"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1B2A2D6F" wp14:editId="760424C0">
            <wp:extent cx="1457864" cy="195353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1491666" cy="1998833"/>
                    </a:xfrm>
                    <a:prstGeom prst="rect">
                      <a:avLst/>
                    </a:prstGeom>
                  </pic:spPr>
                </pic:pic>
              </a:graphicData>
            </a:graphic>
          </wp:inline>
        </w:drawing>
      </w:r>
    </w:p>
    <w:p w14:paraId="1802E32C" w14:textId="481FF046"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0-A.</w:t>
      </w:r>
      <w:r w:rsidRPr="00F03AE2">
        <w:rPr>
          <w:rFonts w:ascii="Times New Roman" w:hAnsi="Times New Roman" w:cs="Times New Roman"/>
        </w:rPr>
        <w:t xml:space="preserve"> Propiedad archivo Grupo</w:t>
      </w:r>
    </w:p>
    <w:p w14:paraId="41D1C78E" w14:textId="64FB5172"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4EBDDEB7" w14:textId="77777777" w:rsidR="00BB5FCD" w:rsidRPr="00F03AE2" w:rsidRDefault="00BB5FCD" w:rsidP="008B3AA5">
      <w:pPr>
        <w:spacing w:after="0" w:line="360" w:lineRule="auto"/>
        <w:jc w:val="center"/>
        <w:rPr>
          <w:rFonts w:ascii="Times New Roman" w:eastAsiaTheme="minorEastAsia" w:hAnsi="Times New Roman" w:cs="Times New Roman"/>
          <w:b/>
        </w:rPr>
      </w:pPr>
    </w:p>
    <w:p w14:paraId="6515FFB9"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180055F8"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2 HORAS 23  MINUTOS = 2,38 HORAS</w:t>
      </w:r>
    </w:p>
    <w:p w14:paraId="5FEEC4F0"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70  MINUTOS =  1.17 HORAS</w:t>
      </w:r>
    </w:p>
    <w:p w14:paraId="66060DB7"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2,38 HORAS + 1,17  HORAS  = 3.55 HORAS</w:t>
      </w:r>
    </w:p>
    <w:p w14:paraId="11492037" w14:textId="77777777" w:rsidR="0057121F" w:rsidRPr="00F03AE2" w:rsidRDefault="0057121F" w:rsidP="008B3AA5">
      <w:pPr>
        <w:pStyle w:val="Prrafodelista"/>
        <w:spacing w:after="0" w:line="360" w:lineRule="auto"/>
        <w:rPr>
          <w:rFonts w:ascii="Times New Roman" w:hAnsi="Times New Roman" w:cs="Times New Roman"/>
          <w:lang w:val="en-US"/>
        </w:rPr>
      </w:pPr>
    </w:p>
    <w:p w14:paraId="3D65A5B0"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models/Role.php</w:t>
      </w:r>
    </w:p>
    <w:p w14:paraId="7F922441" w14:textId="2D4FC304" w:rsidR="00C42419" w:rsidRPr="00F03AE2" w:rsidRDefault="0057121F" w:rsidP="008B3AA5">
      <w:pPr>
        <w:pStyle w:val="Prrafodelista"/>
        <w:spacing w:after="0" w:line="360" w:lineRule="auto"/>
        <w:jc w:val="center"/>
        <w:rPr>
          <w:rFonts w:ascii="Times New Roman" w:hAnsi="Times New Roman" w:cs="Times New Roman"/>
          <w:lang w:val="en-US"/>
        </w:rPr>
      </w:pPr>
      <w:r w:rsidRPr="00F03AE2">
        <w:rPr>
          <w:rFonts w:ascii="Times New Roman" w:hAnsi="Times New Roman" w:cs="Times New Roman"/>
          <w:noProof/>
          <w:lang w:val="es-ES" w:eastAsia="es-ES"/>
        </w:rPr>
        <w:drawing>
          <wp:inline distT="0" distB="0" distL="0" distR="0" wp14:anchorId="58F8C974" wp14:editId="3270D2B2">
            <wp:extent cx="1457864" cy="1951984"/>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464578" cy="1960974"/>
                    </a:xfrm>
                    <a:prstGeom prst="rect">
                      <a:avLst/>
                    </a:prstGeom>
                  </pic:spPr>
                </pic:pic>
              </a:graphicData>
            </a:graphic>
          </wp:inline>
        </w:drawing>
      </w:r>
    </w:p>
    <w:p w14:paraId="3955AC95" w14:textId="672B21E7" w:rsidR="00C42419" w:rsidRPr="00F03AE2" w:rsidRDefault="00C42419" w:rsidP="008B3AA5">
      <w:pPr>
        <w:spacing w:after="0" w:line="240" w:lineRule="auto"/>
        <w:ind w:left="2124" w:firstLine="708"/>
        <w:rPr>
          <w:rFonts w:ascii="Times New Roman" w:hAnsi="Times New Roman" w:cs="Times New Roman"/>
          <w:b/>
        </w:rPr>
      </w:pPr>
      <w:r w:rsidRPr="00F03AE2">
        <w:rPr>
          <w:lang w:val="en-US"/>
        </w:rPr>
        <w:tab/>
      </w:r>
      <w:r w:rsidRPr="00F03AE2">
        <w:rPr>
          <w:rFonts w:ascii="Times New Roman" w:hAnsi="Times New Roman" w:cs="Times New Roman"/>
          <w:b/>
        </w:rPr>
        <w:t>Figura. 41-A.</w:t>
      </w:r>
      <w:r w:rsidRPr="00F03AE2">
        <w:rPr>
          <w:rFonts w:ascii="Times New Roman" w:hAnsi="Times New Roman" w:cs="Times New Roman"/>
        </w:rPr>
        <w:t xml:space="preserve"> Propiedad archivo Rol</w:t>
      </w:r>
    </w:p>
    <w:p w14:paraId="26CAA912" w14:textId="2A731112" w:rsidR="00C42419" w:rsidRPr="00F03AE2" w:rsidRDefault="000527DB" w:rsidP="008B3AA5">
      <w:pPr>
        <w:spacing w:after="0" w:line="360" w:lineRule="auto"/>
        <w:ind w:left="2832"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sz w:val="16"/>
          <w:szCs w:val="24"/>
        </w:rPr>
        <w:t>: María José Samaniego</w:t>
      </w:r>
    </w:p>
    <w:p w14:paraId="67F94DD0" w14:textId="7F820062" w:rsidR="00C42419" w:rsidRPr="00F03AE2" w:rsidRDefault="00C42419" w:rsidP="008B3AA5">
      <w:pPr>
        <w:tabs>
          <w:tab w:val="left" w:pos="5026"/>
        </w:tabs>
        <w:spacing w:after="0"/>
      </w:pPr>
    </w:p>
    <w:p w14:paraId="19156BC3" w14:textId="77777777" w:rsidR="00045C7D" w:rsidRPr="00F03AE2" w:rsidRDefault="00C42419" w:rsidP="00E664E9">
      <w:pPr>
        <w:tabs>
          <w:tab w:val="left" w:pos="5026"/>
        </w:tabs>
        <w:spacing w:after="0" w:line="360" w:lineRule="auto"/>
      </w:pPr>
      <w:r w:rsidRPr="00F03AE2">
        <w:tab/>
      </w:r>
    </w:p>
    <w:p w14:paraId="2485D138" w14:textId="65D3DAF9" w:rsidR="00BB5FCD" w:rsidRPr="00F03AE2" w:rsidRDefault="00BB5FCD" w:rsidP="00E664E9">
      <w:pPr>
        <w:tabs>
          <w:tab w:val="left" w:pos="5026"/>
        </w:tabs>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3CB811B5"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2 HORAS 9  MINUTOS = 2,15 HORAS</w:t>
      </w:r>
    </w:p>
    <w:p w14:paraId="7C8C27B7"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MINUTO =  0,02 HORAS</w:t>
      </w:r>
    </w:p>
    <w:p w14:paraId="27DC84F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2,15 HORAS + 0,02 HORAS  = 2,17 HORAS</w:t>
      </w:r>
    </w:p>
    <w:p w14:paraId="51E546A7" w14:textId="77777777" w:rsidR="00BB5FCD" w:rsidRPr="00F03AE2" w:rsidRDefault="00BB5FCD" w:rsidP="008B3AA5">
      <w:pPr>
        <w:spacing w:after="0" w:line="360" w:lineRule="auto"/>
        <w:jc w:val="both"/>
        <w:rPr>
          <w:rFonts w:ascii="Times New Roman" w:eastAsiaTheme="minorEastAsia" w:hAnsi="Times New Roman" w:cs="Times New Roman"/>
          <w:b/>
        </w:rPr>
      </w:pPr>
    </w:p>
    <w:p w14:paraId="63D44F7B"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models/User.php</w:t>
      </w:r>
    </w:p>
    <w:p w14:paraId="62FA0137" w14:textId="77777777" w:rsidR="00BB5FCD" w:rsidRPr="00F03AE2" w:rsidRDefault="00BB5FCD" w:rsidP="008B3AA5">
      <w:pPr>
        <w:pStyle w:val="Prrafodelista"/>
        <w:spacing w:after="0" w:line="360" w:lineRule="auto"/>
        <w:rPr>
          <w:rFonts w:ascii="Times New Roman" w:hAnsi="Times New Roman" w:cs="Times New Roman"/>
          <w:lang w:val="en-US"/>
        </w:rPr>
      </w:pPr>
    </w:p>
    <w:p w14:paraId="2C0D8B86"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74D23F01" wp14:editId="159D66DB">
            <wp:extent cx="1588279" cy="2190729"/>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1602753" cy="2210693"/>
                    </a:xfrm>
                    <a:prstGeom prst="rect">
                      <a:avLst/>
                    </a:prstGeom>
                  </pic:spPr>
                </pic:pic>
              </a:graphicData>
            </a:graphic>
          </wp:inline>
        </w:drawing>
      </w:r>
    </w:p>
    <w:p w14:paraId="527F9F19" w14:textId="2722C4C4"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2-A.</w:t>
      </w:r>
      <w:r w:rsidRPr="00F03AE2">
        <w:rPr>
          <w:rFonts w:ascii="Times New Roman" w:hAnsi="Times New Roman" w:cs="Times New Roman"/>
        </w:rPr>
        <w:t xml:space="preserve"> Propiedad archivo Usuario</w:t>
      </w:r>
    </w:p>
    <w:p w14:paraId="05075D20" w14:textId="329190E4"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sz w:val="16"/>
          <w:szCs w:val="24"/>
        </w:rPr>
        <w:t>: María José Samaniego</w:t>
      </w:r>
    </w:p>
    <w:p w14:paraId="1EAE66C7" w14:textId="77777777" w:rsidR="00BB5FCD" w:rsidRPr="00F03AE2" w:rsidRDefault="00BB5FCD" w:rsidP="00E664E9">
      <w:pPr>
        <w:spacing w:after="0" w:line="360" w:lineRule="auto"/>
        <w:jc w:val="center"/>
        <w:rPr>
          <w:rFonts w:ascii="Times New Roman" w:eastAsiaTheme="minorEastAsia" w:hAnsi="Times New Roman" w:cs="Times New Roman"/>
          <w:b/>
        </w:rPr>
      </w:pPr>
    </w:p>
    <w:p w14:paraId="23A9A4A1"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3E1D812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49  MINUTOS = 0,82 HORAS</w:t>
      </w:r>
    </w:p>
    <w:p w14:paraId="0CF014F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MINUTO =  0,02 HORAS</w:t>
      </w:r>
    </w:p>
    <w:p w14:paraId="71608411"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0,82 HORAS + 0,02 HORAS  = 0,84 HORAS</w:t>
      </w:r>
    </w:p>
    <w:p w14:paraId="1EB77F8E" w14:textId="77777777" w:rsidR="00BB5FCD" w:rsidRPr="00F03AE2" w:rsidRDefault="00BB5FCD" w:rsidP="008B3AA5">
      <w:pPr>
        <w:spacing w:after="0" w:line="360" w:lineRule="auto"/>
        <w:rPr>
          <w:rFonts w:ascii="Times New Roman" w:hAnsi="Times New Roman" w:cs="Times New Roman"/>
        </w:rPr>
      </w:pPr>
    </w:p>
    <w:p w14:paraId="1481EF4C"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s/users/login.blade.php</w:t>
      </w:r>
    </w:p>
    <w:p w14:paraId="57C5F70C" w14:textId="77777777" w:rsidR="00BB5FCD" w:rsidRPr="00F03AE2" w:rsidRDefault="00BB5FCD" w:rsidP="008B3AA5">
      <w:pPr>
        <w:pStyle w:val="Prrafodelista"/>
        <w:spacing w:after="0" w:line="360" w:lineRule="auto"/>
        <w:rPr>
          <w:rFonts w:ascii="Times New Roman" w:hAnsi="Times New Roman" w:cs="Times New Roman"/>
          <w:lang w:val="en-US"/>
        </w:rPr>
      </w:pPr>
    </w:p>
    <w:p w14:paraId="60A3694A"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50C8839A" wp14:editId="2EFCFE5E">
            <wp:extent cx="1603100" cy="212052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1619544" cy="2142278"/>
                    </a:xfrm>
                    <a:prstGeom prst="rect">
                      <a:avLst/>
                    </a:prstGeom>
                  </pic:spPr>
                </pic:pic>
              </a:graphicData>
            </a:graphic>
          </wp:inline>
        </w:drawing>
      </w:r>
    </w:p>
    <w:p w14:paraId="57A82638" w14:textId="63A41229"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2-A.</w:t>
      </w:r>
      <w:r w:rsidRPr="00F03AE2">
        <w:rPr>
          <w:rFonts w:ascii="Times New Roman" w:hAnsi="Times New Roman" w:cs="Times New Roman"/>
        </w:rPr>
        <w:t xml:space="preserve"> Propiedad archivo Vista Login</w:t>
      </w:r>
    </w:p>
    <w:p w14:paraId="68CF1493" w14:textId="0DDDBECB"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0105D424" w14:textId="77777777" w:rsidR="00C42419" w:rsidRPr="00F03AE2" w:rsidRDefault="00C42419" w:rsidP="008B3AA5">
      <w:pPr>
        <w:spacing w:after="0" w:line="360" w:lineRule="auto"/>
        <w:jc w:val="center"/>
        <w:rPr>
          <w:rFonts w:ascii="Times New Roman" w:eastAsiaTheme="minorEastAsia" w:hAnsi="Times New Roman" w:cs="Times New Roman"/>
          <w:b/>
        </w:rPr>
      </w:pPr>
    </w:p>
    <w:p w14:paraId="780B253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5EA0311B"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2 HORAS 56  MINUTOS = 2,93 HORAS</w:t>
      </w:r>
    </w:p>
    <w:p w14:paraId="4288CF92"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HORA 33  MINUTOS=  1,55 HORAS</w:t>
      </w:r>
    </w:p>
    <w:p w14:paraId="158FEA0F"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2,93 HORAS + 1,55 HORAS  = 4,48 HORAS</w:t>
      </w:r>
    </w:p>
    <w:p w14:paraId="6E4D571C"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s/home.blade.php</w:t>
      </w:r>
    </w:p>
    <w:p w14:paraId="2813AEA8" w14:textId="77777777" w:rsidR="00BB5FCD" w:rsidRPr="00F03AE2" w:rsidRDefault="00BB5FCD" w:rsidP="008B3AA5">
      <w:pPr>
        <w:pStyle w:val="Prrafodelista"/>
        <w:spacing w:after="0" w:line="360" w:lineRule="auto"/>
        <w:rPr>
          <w:rFonts w:ascii="Times New Roman" w:hAnsi="Times New Roman" w:cs="Times New Roman"/>
          <w:lang w:val="en-US"/>
        </w:rPr>
      </w:pPr>
    </w:p>
    <w:p w14:paraId="162022A6" w14:textId="3AB71C96" w:rsidR="00C42419"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7EAE8EA5" wp14:editId="6F599AB2">
            <wp:extent cx="1698212" cy="227737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1722080" cy="2309381"/>
                    </a:xfrm>
                    <a:prstGeom prst="rect">
                      <a:avLst/>
                    </a:prstGeom>
                  </pic:spPr>
                </pic:pic>
              </a:graphicData>
            </a:graphic>
          </wp:inline>
        </w:drawing>
      </w:r>
    </w:p>
    <w:p w14:paraId="4D8333FE" w14:textId="24129663"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3-A.</w:t>
      </w:r>
      <w:r w:rsidRPr="00F03AE2">
        <w:rPr>
          <w:rFonts w:ascii="Times New Roman" w:hAnsi="Times New Roman" w:cs="Times New Roman"/>
        </w:rPr>
        <w:t xml:space="preserve"> Propiedad archivo Vista Home</w:t>
      </w:r>
    </w:p>
    <w:p w14:paraId="3D6E64AD" w14:textId="3AF62AAA" w:rsidR="00C42419" w:rsidRPr="00F03AE2" w:rsidRDefault="000527DB" w:rsidP="008B3AA5">
      <w:pPr>
        <w:spacing w:after="0" w:line="360" w:lineRule="auto"/>
        <w:ind w:left="2124" w:firstLine="708"/>
        <w:rPr>
          <w:rFonts w:ascii="Times New Roman" w:hAnsi="Times New Roman" w:cs="Times New Roman"/>
          <w:sz w:val="16"/>
          <w:szCs w:val="24"/>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714D3283" w14:textId="77777777" w:rsidR="00E664E9" w:rsidRPr="00F03AE2" w:rsidRDefault="00E664E9" w:rsidP="008B3AA5">
      <w:pPr>
        <w:spacing w:after="0" w:line="240" w:lineRule="auto"/>
        <w:rPr>
          <w:rFonts w:ascii="Times New Roman" w:hAnsi="Times New Roman" w:cs="Times New Roman"/>
        </w:rPr>
      </w:pPr>
    </w:p>
    <w:p w14:paraId="69DDF5F2"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0331353C"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1 HORA 34  MINUTOS = 1,57 HORAS</w:t>
      </w:r>
    </w:p>
    <w:p w14:paraId="11D3FCFE"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2 HORAS 1  MINUTO =  2,02 HORAS</w:t>
      </w:r>
    </w:p>
    <w:p w14:paraId="0C9D469D"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1,57 HORAS + 2,02 HORAS  = 3,59 HORAS</w:t>
      </w:r>
    </w:p>
    <w:p w14:paraId="08AAB135" w14:textId="77777777" w:rsidR="00BB5FCD" w:rsidRPr="00F03AE2" w:rsidRDefault="00BB5FCD" w:rsidP="008B3AA5">
      <w:pPr>
        <w:spacing w:after="0" w:line="360" w:lineRule="auto"/>
        <w:jc w:val="both"/>
        <w:rPr>
          <w:rFonts w:ascii="Times New Roman" w:eastAsiaTheme="minorEastAsia" w:hAnsi="Times New Roman" w:cs="Times New Roman"/>
          <w:b/>
        </w:rPr>
      </w:pPr>
    </w:p>
    <w:p w14:paraId="175CEC43"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s/groups/index.blade.php</w:t>
      </w:r>
    </w:p>
    <w:p w14:paraId="62E08E0B"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5AC4BBE9" wp14:editId="3F163219">
            <wp:extent cx="1651196" cy="2061714"/>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1665130" cy="2079112"/>
                    </a:xfrm>
                    <a:prstGeom prst="rect">
                      <a:avLst/>
                    </a:prstGeom>
                  </pic:spPr>
                </pic:pic>
              </a:graphicData>
            </a:graphic>
          </wp:inline>
        </w:drawing>
      </w:r>
    </w:p>
    <w:p w14:paraId="518CD0DB" w14:textId="4C9F42DE"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4-A.</w:t>
      </w:r>
      <w:r w:rsidRPr="00F03AE2">
        <w:rPr>
          <w:rFonts w:ascii="Times New Roman" w:hAnsi="Times New Roman" w:cs="Times New Roman"/>
        </w:rPr>
        <w:t xml:space="preserve"> Propiedad archivo Vista Grupos</w:t>
      </w:r>
    </w:p>
    <w:p w14:paraId="2235515B" w14:textId="052111FA"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5BB635AE" w14:textId="77777777" w:rsidR="00231E75" w:rsidRPr="00F03AE2" w:rsidRDefault="00231E75" w:rsidP="00E664E9">
      <w:pPr>
        <w:spacing w:after="0" w:line="360" w:lineRule="auto"/>
        <w:jc w:val="both"/>
        <w:rPr>
          <w:rFonts w:ascii="Times New Roman" w:eastAsiaTheme="minorEastAsia" w:hAnsi="Times New Roman" w:cs="Times New Roman"/>
          <w:b/>
        </w:rPr>
      </w:pPr>
    </w:p>
    <w:p w14:paraId="78362D73" w14:textId="77777777" w:rsidR="00BB5FCD" w:rsidRPr="00F03AE2" w:rsidRDefault="00BB5FCD" w:rsidP="00E664E9">
      <w:pPr>
        <w:spacing w:after="0" w:line="360" w:lineRule="auto"/>
        <w:jc w:val="both"/>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517A7B6E" w14:textId="77777777" w:rsidR="00BB5FCD" w:rsidRPr="00F03AE2" w:rsidRDefault="00BB5FCD" w:rsidP="00E664E9">
      <w:pPr>
        <w:spacing w:after="0" w:line="360" w:lineRule="auto"/>
        <w:jc w:val="both"/>
        <w:rPr>
          <w:rFonts w:ascii="Times New Roman" w:hAnsi="Times New Roman" w:cs="Times New Roman"/>
        </w:rPr>
      </w:pPr>
      <w:r w:rsidRPr="00F03AE2">
        <w:rPr>
          <w:rFonts w:ascii="Times New Roman" w:hAnsi="Times New Roman" w:cs="Times New Roman"/>
        </w:rPr>
        <w:t>TD =  8 HORAS 48  MINUTOS = 8,08 HORAS</w:t>
      </w:r>
    </w:p>
    <w:p w14:paraId="62DDFF1B" w14:textId="77777777" w:rsidR="00BB5FCD" w:rsidRPr="00F03AE2" w:rsidRDefault="00BB5FCD" w:rsidP="00E664E9">
      <w:pPr>
        <w:spacing w:after="0" w:line="360" w:lineRule="auto"/>
        <w:jc w:val="both"/>
        <w:rPr>
          <w:rFonts w:ascii="Times New Roman" w:hAnsi="Times New Roman" w:cs="Times New Roman"/>
        </w:rPr>
      </w:pPr>
      <w:r w:rsidRPr="00F03AE2">
        <w:rPr>
          <w:rFonts w:ascii="Times New Roman" w:hAnsi="Times New Roman" w:cs="Times New Roman"/>
        </w:rPr>
        <w:t>TUM= 32  MINUTOS =  0,53 HORAS</w:t>
      </w:r>
    </w:p>
    <w:p w14:paraId="799087F8" w14:textId="77777777" w:rsidR="00BB5FCD" w:rsidRPr="00F03AE2" w:rsidRDefault="00BB5FCD" w:rsidP="00E664E9">
      <w:pPr>
        <w:spacing w:after="0" w:line="360" w:lineRule="auto"/>
        <w:jc w:val="both"/>
        <w:rPr>
          <w:rFonts w:ascii="Times New Roman" w:hAnsi="Times New Roman" w:cs="Times New Roman"/>
        </w:rPr>
      </w:pPr>
      <w:r w:rsidRPr="00F03AE2">
        <w:rPr>
          <w:rFonts w:ascii="Times New Roman" w:hAnsi="Times New Roman" w:cs="Times New Roman"/>
        </w:rPr>
        <w:t>8,08 HORAS + 0,53 HORAS  = 8,61 HORAS</w:t>
      </w:r>
    </w:p>
    <w:p w14:paraId="38BD3B24" w14:textId="77777777" w:rsidR="0057121F" w:rsidRPr="00F03AE2" w:rsidRDefault="0057121F" w:rsidP="008B3AA5">
      <w:pPr>
        <w:spacing w:after="0" w:line="360" w:lineRule="auto"/>
        <w:rPr>
          <w:rFonts w:ascii="Times New Roman" w:hAnsi="Times New Roman" w:cs="Times New Roman"/>
        </w:rPr>
      </w:pPr>
    </w:p>
    <w:p w14:paraId="3E147D39" w14:textId="77777777" w:rsidR="00045C7D" w:rsidRPr="00F03AE2" w:rsidRDefault="00BB5FCD" w:rsidP="00F53C45">
      <w:pPr>
        <w:pStyle w:val="Prrafodelista"/>
        <w:numPr>
          <w:ilvl w:val="0"/>
          <w:numId w:val="45"/>
        </w:numPr>
        <w:spacing w:after="0" w:line="360" w:lineRule="auto"/>
        <w:rPr>
          <w:rFonts w:ascii="Times New Roman" w:eastAsiaTheme="minorEastAsia" w:hAnsi="Times New Roman" w:cs="Times New Roman"/>
          <w:b/>
          <w:lang w:val="en-US"/>
        </w:rPr>
      </w:pPr>
      <w:r w:rsidRPr="00F03AE2">
        <w:rPr>
          <w:rFonts w:ascii="Times New Roman" w:hAnsi="Times New Roman" w:cs="Times New Roman"/>
          <w:lang w:val="en-US"/>
        </w:rPr>
        <w:t>/app/views/roles/index.blade.php</w:t>
      </w:r>
    </w:p>
    <w:p w14:paraId="6BE7A4E3" w14:textId="3314CC6C" w:rsidR="00BB5FCD" w:rsidRPr="00F03AE2" w:rsidRDefault="00BB5FCD" w:rsidP="00F53C45">
      <w:pPr>
        <w:pStyle w:val="Prrafodelista"/>
        <w:numPr>
          <w:ilvl w:val="0"/>
          <w:numId w:val="45"/>
        </w:num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1E1F5F4B" wp14:editId="2DD41DF5">
            <wp:extent cx="1736036" cy="2147978"/>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1740345" cy="2153310"/>
                    </a:xfrm>
                    <a:prstGeom prst="rect">
                      <a:avLst/>
                    </a:prstGeom>
                  </pic:spPr>
                </pic:pic>
              </a:graphicData>
            </a:graphic>
          </wp:inline>
        </w:drawing>
      </w:r>
    </w:p>
    <w:p w14:paraId="3D8E17BF" w14:textId="32853098"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5-A.</w:t>
      </w:r>
      <w:r w:rsidRPr="00F03AE2">
        <w:rPr>
          <w:rFonts w:ascii="Times New Roman" w:hAnsi="Times New Roman" w:cs="Times New Roman"/>
        </w:rPr>
        <w:t xml:space="preserve"> Propiedad archivo Vista Rol</w:t>
      </w:r>
    </w:p>
    <w:p w14:paraId="0F31C8C4" w14:textId="0C5EC3D0"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30AD7FCB" w14:textId="77777777" w:rsidR="0057121F" w:rsidRPr="00F03AE2" w:rsidRDefault="0057121F" w:rsidP="008B3AA5">
      <w:pPr>
        <w:spacing w:after="0" w:line="360" w:lineRule="auto"/>
        <w:jc w:val="center"/>
        <w:rPr>
          <w:rFonts w:ascii="Times New Roman" w:eastAsiaTheme="minorEastAsia" w:hAnsi="Times New Roman" w:cs="Times New Roman"/>
          <w:b/>
        </w:rPr>
      </w:pPr>
    </w:p>
    <w:p w14:paraId="0B0C54CF"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731E364E"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D =  2 HORA 7 MINUTOS = 2,12 HORAS</w:t>
      </w:r>
    </w:p>
    <w:p w14:paraId="69163583"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HORA 57  MINUTOS =  1,95 HORAS</w:t>
      </w:r>
    </w:p>
    <w:p w14:paraId="140FC114"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2,12 HORAS + 1,95 HORAS  = 4,07 HORAS</w:t>
      </w:r>
    </w:p>
    <w:p w14:paraId="3B6ED19D" w14:textId="77777777" w:rsidR="00BB5FCD" w:rsidRPr="00F03AE2" w:rsidRDefault="00BB5FCD" w:rsidP="008B3AA5">
      <w:pPr>
        <w:spacing w:after="0" w:line="360" w:lineRule="auto"/>
        <w:rPr>
          <w:rFonts w:ascii="Times New Roman" w:hAnsi="Times New Roman" w:cs="Times New Roman"/>
        </w:rPr>
      </w:pPr>
    </w:p>
    <w:p w14:paraId="256C5A77"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views/users/index.blade.php</w:t>
      </w:r>
    </w:p>
    <w:p w14:paraId="48D74652"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33AF15D1" wp14:editId="51FD2318">
            <wp:extent cx="1742536" cy="2139287"/>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1754799" cy="2154342"/>
                    </a:xfrm>
                    <a:prstGeom prst="rect">
                      <a:avLst/>
                    </a:prstGeom>
                  </pic:spPr>
                </pic:pic>
              </a:graphicData>
            </a:graphic>
          </wp:inline>
        </w:drawing>
      </w:r>
    </w:p>
    <w:p w14:paraId="77383013" w14:textId="271E7F75" w:rsidR="00C42419" w:rsidRPr="00F03AE2" w:rsidRDefault="00C42419"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6-A.</w:t>
      </w:r>
      <w:r w:rsidRPr="00F03AE2">
        <w:rPr>
          <w:rFonts w:ascii="Times New Roman" w:hAnsi="Times New Roman" w:cs="Times New Roman"/>
        </w:rPr>
        <w:t xml:space="preserve"> Propiedad archivo Vista Usuarios</w:t>
      </w:r>
    </w:p>
    <w:p w14:paraId="4199395F" w14:textId="27AA0178" w:rsidR="00C42419"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42419" w:rsidRPr="00F03AE2">
        <w:rPr>
          <w:rFonts w:ascii="Times New Roman" w:hAnsi="Times New Roman" w:cs="Times New Roman"/>
          <w:b/>
          <w:sz w:val="16"/>
          <w:szCs w:val="24"/>
        </w:rPr>
        <w:t>:</w:t>
      </w:r>
      <w:r w:rsidR="00C42419" w:rsidRPr="00F03AE2">
        <w:rPr>
          <w:rFonts w:ascii="Times New Roman" w:hAnsi="Times New Roman" w:cs="Times New Roman"/>
          <w:sz w:val="16"/>
          <w:szCs w:val="24"/>
        </w:rPr>
        <w:t xml:space="preserve"> María José Samaniego</w:t>
      </w:r>
    </w:p>
    <w:p w14:paraId="07D6630B" w14:textId="77777777" w:rsidR="0057121F" w:rsidRPr="00F03AE2" w:rsidRDefault="0057121F" w:rsidP="008B3AA5">
      <w:pPr>
        <w:spacing w:after="0" w:line="360" w:lineRule="auto"/>
        <w:jc w:val="center"/>
        <w:rPr>
          <w:rFonts w:ascii="Times New Roman" w:eastAsiaTheme="minorEastAsia" w:hAnsi="Times New Roman" w:cs="Times New Roman"/>
          <w:b/>
        </w:rPr>
      </w:pPr>
    </w:p>
    <w:p w14:paraId="5D2C75A9"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0DAABD13"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 xml:space="preserve">TD =  </w:t>
      </w:r>
      <w:r w:rsidR="00F2212C" w:rsidRPr="00F03AE2">
        <w:rPr>
          <w:rFonts w:ascii="Times New Roman" w:hAnsi="Times New Roman" w:cs="Times New Roman"/>
        </w:rPr>
        <w:t>5</w:t>
      </w:r>
      <w:r w:rsidRPr="00F03AE2">
        <w:rPr>
          <w:rFonts w:ascii="Times New Roman" w:hAnsi="Times New Roman" w:cs="Times New Roman"/>
        </w:rPr>
        <w:t xml:space="preserve"> HORAS 52 MINUTOS = 3,87 HORAS</w:t>
      </w:r>
    </w:p>
    <w:p w14:paraId="6A242BDC" w14:textId="77777777" w:rsidR="00BB5FCD" w:rsidRPr="00F03AE2" w:rsidRDefault="00BB5FCD" w:rsidP="00E664E9">
      <w:pPr>
        <w:spacing w:after="0" w:line="360" w:lineRule="auto"/>
        <w:rPr>
          <w:rFonts w:ascii="Times New Roman" w:hAnsi="Times New Roman" w:cs="Times New Roman"/>
        </w:rPr>
      </w:pPr>
      <w:r w:rsidRPr="00F03AE2">
        <w:rPr>
          <w:rFonts w:ascii="Times New Roman" w:hAnsi="Times New Roman" w:cs="Times New Roman"/>
        </w:rPr>
        <w:t>TUM= 1 HORA 57  MINUTOS =  1,95 HORAS</w:t>
      </w:r>
    </w:p>
    <w:p w14:paraId="08B38C57" w14:textId="77777777" w:rsidR="00BB5FCD" w:rsidRPr="00F03AE2" w:rsidRDefault="00F2212C" w:rsidP="00E664E9">
      <w:pPr>
        <w:spacing w:after="0" w:line="360" w:lineRule="auto"/>
        <w:rPr>
          <w:rFonts w:ascii="Times New Roman" w:hAnsi="Times New Roman" w:cs="Times New Roman"/>
        </w:rPr>
      </w:pPr>
      <w:r w:rsidRPr="00F03AE2">
        <w:rPr>
          <w:rFonts w:ascii="Times New Roman" w:hAnsi="Times New Roman" w:cs="Times New Roman"/>
        </w:rPr>
        <w:t>5</w:t>
      </w:r>
      <w:r w:rsidR="00BB5FCD" w:rsidRPr="00F03AE2">
        <w:rPr>
          <w:rFonts w:ascii="Times New Roman" w:hAnsi="Times New Roman" w:cs="Times New Roman"/>
        </w:rPr>
        <w:t xml:space="preserve">,87 HORAS + 1,95 HORAS  = </w:t>
      </w:r>
      <w:r w:rsidRPr="00F03AE2">
        <w:rPr>
          <w:rFonts w:ascii="Times New Roman" w:hAnsi="Times New Roman" w:cs="Times New Roman"/>
        </w:rPr>
        <w:t>7</w:t>
      </w:r>
      <w:r w:rsidR="00BB5FCD" w:rsidRPr="00F03AE2">
        <w:rPr>
          <w:rFonts w:ascii="Times New Roman" w:hAnsi="Times New Roman" w:cs="Times New Roman"/>
        </w:rPr>
        <w:t>,82 HORAS</w:t>
      </w:r>
    </w:p>
    <w:p w14:paraId="6B1B8AEB" w14:textId="77777777" w:rsidR="00BB5FCD" w:rsidRPr="00F03AE2" w:rsidRDefault="00BB5FCD" w:rsidP="008B3AA5">
      <w:pPr>
        <w:spacing w:after="0" w:line="360" w:lineRule="auto"/>
        <w:rPr>
          <w:rFonts w:ascii="Times New Roman" w:hAnsi="Times New Roman" w:cs="Times New Roman"/>
        </w:rPr>
      </w:pPr>
    </w:p>
    <w:p w14:paraId="7E6B77EE" w14:textId="77777777" w:rsidR="00E664E9" w:rsidRPr="00F03AE2" w:rsidRDefault="00E664E9" w:rsidP="008B3AA5">
      <w:pPr>
        <w:spacing w:after="0" w:line="360" w:lineRule="auto"/>
        <w:rPr>
          <w:rFonts w:ascii="Times New Roman" w:hAnsi="Times New Roman" w:cs="Times New Roman"/>
        </w:rPr>
      </w:pPr>
    </w:p>
    <w:p w14:paraId="1AAD44BF"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s/GroupsController.php</w:t>
      </w:r>
    </w:p>
    <w:p w14:paraId="0433121B" w14:textId="77777777" w:rsidR="00BB5FCD"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08B60238" wp14:editId="28F88551">
            <wp:extent cx="1774211" cy="2268748"/>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1784546" cy="2281964"/>
                    </a:xfrm>
                    <a:prstGeom prst="rect">
                      <a:avLst/>
                    </a:prstGeom>
                  </pic:spPr>
                </pic:pic>
              </a:graphicData>
            </a:graphic>
          </wp:inline>
        </w:drawing>
      </w:r>
    </w:p>
    <w:p w14:paraId="611F4293" w14:textId="1CB8948E" w:rsidR="00C373A5" w:rsidRPr="00F03AE2" w:rsidRDefault="00C373A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7-A.</w:t>
      </w:r>
      <w:r w:rsidRPr="00F03AE2">
        <w:rPr>
          <w:rFonts w:ascii="Times New Roman" w:hAnsi="Times New Roman" w:cs="Times New Roman"/>
        </w:rPr>
        <w:t xml:space="preserve"> Propiedad archivo Controlador Grupo</w:t>
      </w:r>
    </w:p>
    <w:p w14:paraId="0749EC8E" w14:textId="6C3E1F7D" w:rsidR="00C373A5"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373A5" w:rsidRPr="00F03AE2">
        <w:rPr>
          <w:rFonts w:ascii="Times New Roman" w:hAnsi="Times New Roman" w:cs="Times New Roman"/>
          <w:b/>
          <w:sz w:val="16"/>
          <w:szCs w:val="24"/>
        </w:rPr>
        <w:t>:</w:t>
      </w:r>
      <w:r w:rsidR="00C373A5" w:rsidRPr="00F03AE2">
        <w:rPr>
          <w:rFonts w:ascii="Times New Roman" w:hAnsi="Times New Roman" w:cs="Times New Roman"/>
          <w:sz w:val="16"/>
          <w:szCs w:val="24"/>
        </w:rPr>
        <w:t xml:space="preserve"> María José Samaniego</w:t>
      </w:r>
    </w:p>
    <w:p w14:paraId="364A4A8F" w14:textId="77777777" w:rsidR="00231E75" w:rsidRPr="00F03AE2" w:rsidRDefault="00231E75" w:rsidP="00E316DB">
      <w:pPr>
        <w:spacing w:after="0" w:line="360" w:lineRule="auto"/>
        <w:jc w:val="center"/>
        <w:rPr>
          <w:rFonts w:ascii="Times New Roman" w:eastAsiaTheme="minorEastAsia" w:hAnsi="Times New Roman" w:cs="Times New Roman"/>
          <w:b/>
        </w:rPr>
      </w:pPr>
    </w:p>
    <w:p w14:paraId="5B1B24FE"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3B670455"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TD =  1 HORA 23 MINUTOS = 1,38 HORAS</w:t>
      </w:r>
    </w:p>
    <w:p w14:paraId="7A1E0578"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TUM= 1 HORA 24  MINUTOS =  1,4 HORAS</w:t>
      </w:r>
    </w:p>
    <w:p w14:paraId="6CC4CF91"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1,38 HORAS + 1,4 HORAS  = 2,78 HORAS</w:t>
      </w:r>
    </w:p>
    <w:p w14:paraId="555BDAFF" w14:textId="77777777" w:rsidR="00BB5FCD" w:rsidRPr="00F03AE2" w:rsidRDefault="00BB5FCD" w:rsidP="008B3AA5">
      <w:pPr>
        <w:spacing w:after="0" w:line="360" w:lineRule="auto"/>
        <w:rPr>
          <w:rFonts w:ascii="Times New Roman" w:hAnsi="Times New Roman" w:cs="Times New Roman"/>
        </w:rPr>
      </w:pPr>
    </w:p>
    <w:p w14:paraId="1E6B1FCA"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s/RolesController.php</w:t>
      </w:r>
    </w:p>
    <w:p w14:paraId="0EAF599C" w14:textId="77777777" w:rsidR="0057121F" w:rsidRPr="00F03AE2" w:rsidRDefault="00BB5FCD" w:rsidP="008B3AA5">
      <w:pPr>
        <w:spacing w:after="0" w:line="36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45FAA9F9" wp14:editId="26A2A739">
            <wp:extent cx="1787510" cy="22860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1799334" cy="2301122"/>
                    </a:xfrm>
                    <a:prstGeom prst="rect">
                      <a:avLst/>
                    </a:prstGeom>
                  </pic:spPr>
                </pic:pic>
              </a:graphicData>
            </a:graphic>
          </wp:inline>
        </w:drawing>
      </w:r>
    </w:p>
    <w:p w14:paraId="48F5EAD5" w14:textId="25FF1976" w:rsidR="00C373A5" w:rsidRPr="00F03AE2" w:rsidRDefault="00C373A5" w:rsidP="008B3AA5">
      <w:pPr>
        <w:spacing w:after="0" w:line="240" w:lineRule="auto"/>
        <w:ind w:left="2124" w:firstLine="708"/>
        <w:rPr>
          <w:rFonts w:ascii="Times New Roman" w:hAnsi="Times New Roman" w:cs="Times New Roman"/>
          <w:b/>
        </w:rPr>
      </w:pPr>
      <w:r w:rsidRPr="00F03AE2">
        <w:rPr>
          <w:rFonts w:ascii="Times New Roman" w:hAnsi="Times New Roman" w:cs="Times New Roman"/>
          <w:b/>
        </w:rPr>
        <w:t>Figura. 48-A.</w:t>
      </w:r>
      <w:r w:rsidRPr="00F03AE2">
        <w:rPr>
          <w:rFonts w:ascii="Times New Roman" w:hAnsi="Times New Roman" w:cs="Times New Roman"/>
        </w:rPr>
        <w:t xml:space="preserve"> Propiedad archivo Controlador Rol</w:t>
      </w:r>
    </w:p>
    <w:p w14:paraId="1D3EBEE7" w14:textId="24FFCB67" w:rsidR="00C373A5" w:rsidRPr="00F03AE2" w:rsidRDefault="000527DB" w:rsidP="008B3AA5">
      <w:pPr>
        <w:spacing w:after="0" w:line="36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C373A5" w:rsidRPr="00F03AE2">
        <w:rPr>
          <w:rFonts w:ascii="Times New Roman" w:hAnsi="Times New Roman" w:cs="Times New Roman"/>
          <w:sz w:val="16"/>
          <w:szCs w:val="24"/>
        </w:rPr>
        <w:t>: María José Samaniego</w:t>
      </w:r>
    </w:p>
    <w:p w14:paraId="780D6540" w14:textId="77777777" w:rsidR="0057121F" w:rsidRPr="00F03AE2" w:rsidRDefault="0057121F" w:rsidP="00E316DB">
      <w:pPr>
        <w:spacing w:after="0" w:line="360" w:lineRule="auto"/>
        <w:rPr>
          <w:rFonts w:ascii="Times New Roman" w:eastAsiaTheme="minorEastAsia" w:hAnsi="Times New Roman" w:cs="Times New Roman"/>
        </w:rPr>
      </w:pPr>
    </w:p>
    <w:p w14:paraId="34F22F34"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4A09A78B" w14:textId="726D74E0"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 xml:space="preserve">TD =  </w:t>
      </w:r>
      <w:r w:rsidR="00E316DB" w:rsidRPr="00F03AE2">
        <w:rPr>
          <w:rFonts w:ascii="Times New Roman" w:hAnsi="Times New Roman" w:cs="Times New Roman"/>
        </w:rPr>
        <w:t>1</w:t>
      </w:r>
      <w:r w:rsidRPr="00F03AE2">
        <w:rPr>
          <w:rFonts w:ascii="Times New Roman" w:hAnsi="Times New Roman" w:cs="Times New Roman"/>
        </w:rPr>
        <w:t xml:space="preserve"> HORAS 24 MINUTOS = </w:t>
      </w:r>
      <w:r w:rsidR="00E316DB" w:rsidRPr="00F03AE2">
        <w:rPr>
          <w:rFonts w:ascii="Times New Roman" w:hAnsi="Times New Roman" w:cs="Times New Roman"/>
        </w:rPr>
        <w:t>1</w:t>
      </w:r>
      <w:r w:rsidRPr="00F03AE2">
        <w:rPr>
          <w:rFonts w:ascii="Times New Roman" w:hAnsi="Times New Roman" w:cs="Times New Roman"/>
        </w:rPr>
        <w:t>,4 HORAS</w:t>
      </w:r>
    </w:p>
    <w:p w14:paraId="6F6D6E8A" w14:textId="474628F6"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 xml:space="preserve">TUM= </w:t>
      </w:r>
      <w:r w:rsidR="00E316DB" w:rsidRPr="00F03AE2">
        <w:rPr>
          <w:rFonts w:ascii="Times New Roman" w:hAnsi="Times New Roman" w:cs="Times New Roman"/>
        </w:rPr>
        <w:t>1 HORA 2</w:t>
      </w:r>
      <w:r w:rsidRPr="00F03AE2">
        <w:rPr>
          <w:rFonts w:ascii="Times New Roman" w:hAnsi="Times New Roman" w:cs="Times New Roman"/>
        </w:rPr>
        <w:t xml:space="preserve">3  MINUTOS =  </w:t>
      </w:r>
      <w:r w:rsidR="00E316DB" w:rsidRPr="00F03AE2">
        <w:rPr>
          <w:rFonts w:ascii="Times New Roman" w:hAnsi="Times New Roman" w:cs="Times New Roman"/>
        </w:rPr>
        <w:t>1</w:t>
      </w:r>
      <w:r w:rsidRPr="00F03AE2">
        <w:rPr>
          <w:rFonts w:ascii="Times New Roman" w:hAnsi="Times New Roman" w:cs="Times New Roman"/>
        </w:rPr>
        <w:t>,</w:t>
      </w:r>
      <w:r w:rsidR="00E316DB" w:rsidRPr="00F03AE2">
        <w:rPr>
          <w:rFonts w:ascii="Times New Roman" w:hAnsi="Times New Roman" w:cs="Times New Roman"/>
        </w:rPr>
        <w:t>3</w:t>
      </w:r>
      <w:r w:rsidRPr="00F03AE2">
        <w:rPr>
          <w:rFonts w:ascii="Times New Roman" w:hAnsi="Times New Roman" w:cs="Times New Roman"/>
        </w:rPr>
        <w:t>8 HORAS</w:t>
      </w:r>
    </w:p>
    <w:p w14:paraId="54368550" w14:textId="4D589382" w:rsidR="00BB5FCD" w:rsidRPr="00F03AE2" w:rsidRDefault="00E316DB" w:rsidP="00E316DB">
      <w:pPr>
        <w:spacing w:after="0" w:line="360" w:lineRule="auto"/>
        <w:rPr>
          <w:rFonts w:ascii="Times New Roman" w:hAnsi="Times New Roman" w:cs="Times New Roman"/>
        </w:rPr>
      </w:pPr>
      <w:r w:rsidRPr="00F03AE2">
        <w:rPr>
          <w:rFonts w:ascii="Times New Roman" w:hAnsi="Times New Roman" w:cs="Times New Roman"/>
        </w:rPr>
        <w:t>1</w:t>
      </w:r>
      <w:r w:rsidR="00BB5FCD" w:rsidRPr="00F03AE2">
        <w:rPr>
          <w:rFonts w:ascii="Times New Roman" w:hAnsi="Times New Roman" w:cs="Times New Roman"/>
        </w:rPr>
        <w:t xml:space="preserve">,4 HORAS + </w:t>
      </w:r>
      <w:r w:rsidRPr="00F03AE2">
        <w:rPr>
          <w:rFonts w:ascii="Times New Roman" w:hAnsi="Times New Roman" w:cs="Times New Roman"/>
        </w:rPr>
        <w:t>1</w:t>
      </w:r>
      <w:r w:rsidR="00BB5FCD" w:rsidRPr="00F03AE2">
        <w:rPr>
          <w:rFonts w:ascii="Times New Roman" w:hAnsi="Times New Roman" w:cs="Times New Roman"/>
        </w:rPr>
        <w:t>,</w:t>
      </w:r>
      <w:r w:rsidRPr="00F03AE2">
        <w:rPr>
          <w:rFonts w:ascii="Times New Roman" w:hAnsi="Times New Roman" w:cs="Times New Roman"/>
        </w:rPr>
        <w:t>3</w:t>
      </w:r>
      <w:r w:rsidR="00BB5FCD" w:rsidRPr="00F03AE2">
        <w:rPr>
          <w:rFonts w:ascii="Times New Roman" w:hAnsi="Times New Roman" w:cs="Times New Roman"/>
        </w:rPr>
        <w:t xml:space="preserve">8 HORAS  = </w:t>
      </w:r>
      <w:r w:rsidRPr="00F03AE2">
        <w:rPr>
          <w:rFonts w:ascii="Times New Roman" w:hAnsi="Times New Roman" w:cs="Times New Roman"/>
        </w:rPr>
        <w:t>2</w:t>
      </w:r>
      <w:r w:rsidR="00BB5FCD" w:rsidRPr="00F03AE2">
        <w:rPr>
          <w:rFonts w:ascii="Times New Roman" w:hAnsi="Times New Roman" w:cs="Times New Roman"/>
        </w:rPr>
        <w:t>,</w:t>
      </w:r>
      <w:r w:rsidRPr="00F03AE2">
        <w:rPr>
          <w:rFonts w:ascii="Times New Roman" w:hAnsi="Times New Roman" w:cs="Times New Roman"/>
        </w:rPr>
        <w:t>7</w:t>
      </w:r>
      <w:r w:rsidR="00BB5FCD" w:rsidRPr="00F03AE2">
        <w:rPr>
          <w:rFonts w:ascii="Times New Roman" w:hAnsi="Times New Roman" w:cs="Times New Roman"/>
        </w:rPr>
        <w:t>8 HORAS</w:t>
      </w:r>
    </w:p>
    <w:p w14:paraId="4AA53E88" w14:textId="77777777" w:rsidR="00BB5FCD" w:rsidRPr="00F03AE2" w:rsidRDefault="00BB5FCD" w:rsidP="008B3AA5">
      <w:pPr>
        <w:spacing w:after="0" w:line="360" w:lineRule="auto"/>
        <w:rPr>
          <w:rFonts w:ascii="Times New Roman" w:hAnsi="Times New Roman" w:cs="Times New Roman"/>
        </w:rPr>
      </w:pPr>
    </w:p>
    <w:p w14:paraId="405CB389" w14:textId="77777777" w:rsidR="00BB5FCD" w:rsidRPr="00F03AE2" w:rsidRDefault="00BB5FCD" w:rsidP="00F53C45">
      <w:pPr>
        <w:pStyle w:val="Prrafodelista"/>
        <w:numPr>
          <w:ilvl w:val="0"/>
          <w:numId w:val="45"/>
        </w:numPr>
        <w:spacing w:after="0" w:line="360" w:lineRule="auto"/>
        <w:rPr>
          <w:rFonts w:ascii="Times New Roman" w:hAnsi="Times New Roman" w:cs="Times New Roman"/>
          <w:lang w:val="en-US"/>
        </w:rPr>
      </w:pPr>
      <w:r w:rsidRPr="00F03AE2">
        <w:rPr>
          <w:rFonts w:ascii="Times New Roman" w:hAnsi="Times New Roman" w:cs="Times New Roman"/>
          <w:lang w:val="en-US"/>
        </w:rPr>
        <w:t>/app/controllers/UsersController.php</w:t>
      </w:r>
    </w:p>
    <w:p w14:paraId="3F60573A" w14:textId="77777777" w:rsidR="00BB5FCD" w:rsidRPr="00F03AE2" w:rsidRDefault="00BB5FCD" w:rsidP="008B3AA5">
      <w:pPr>
        <w:spacing w:after="0" w:line="240" w:lineRule="auto"/>
        <w:jc w:val="center"/>
        <w:rPr>
          <w:rFonts w:ascii="Times New Roman" w:eastAsiaTheme="minorEastAsia" w:hAnsi="Times New Roman" w:cs="Times New Roman"/>
          <w:b/>
        </w:rPr>
      </w:pPr>
      <w:r w:rsidRPr="00F03AE2">
        <w:rPr>
          <w:rFonts w:ascii="Times New Roman" w:hAnsi="Times New Roman" w:cs="Times New Roman"/>
          <w:noProof/>
          <w:lang w:val="es-ES" w:eastAsia="es-ES"/>
        </w:rPr>
        <w:drawing>
          <wp:inline distT="0" distB="0" distL="0" distR="0" wp14:anchorId="04DC56E6" wp14:editId="7467D97A">
            <wp:extent cx="1811547" cy="222504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1829940" cy="2247632"/>
                    </a:xfrm>
                    <a:prstGeom prst="rect">
                      <a:avLst/>
                    </a:prstGeom>
                  </pic:spPr>
                </pic:pic>
              </a:graphicData>
            </a:graphic>
          </wp:inline>
        </w:drawing>
      </w:r>
    </w:p>
    <w:p w14:paraId="3BC98CC4" w14:textId="2EC91E34" w:rsidR="00C373A5" w:rsidRPr="00F03AE2" w:rsidRDefault="00C373A5" w:rsidP="008B3AA5">
      <w:pPr>
        <w:tabs>
          <w:tab w:val="left" w:pos="4171"/>
          <w:tab w:val="center" w:pos="4252"/>
        </w:tabs>
        <w:spacing w:after="0" w:line="240" w:lineRule="auto"/>
        <w:rPr>
          <w:rFonts w:ascii="Times New Roman" w:hAnsi="Times New Roman" w:cs="Times New Roman"/>
          <w:b/>
        </w:rPr>
      </w:pPr>
      <w:r w:rsidRPr="00F03AE2">
        <w:rPr>
          <w:rFonts w:ascii="Times New Roman" w:eastAsiaTheme="minorEastAsia" w:hAnsi="Times New Roman" w:cs="Times New Roman"/>
          <w:b/>
        </w:rPr>
        <w:t xml:space="preserve">                                                   </w:t>
      </w:r>
      <w:r w:rsidRPr="00F03AE2">
        <w:rPr>
          <w:rFonts w:ascii="Times New Roman" w:hAnsi="Times New Roman" w:cs="Times New Roman"/>
          <w:b/>
        </w:rPr>
        <w:t>Figura. 49-A.</w:t>
      </w:r>
      <w:r w:rsidRPr="00F03AE2">
        <w:rPr>
          <w:rFonts w:ascii="Times New Roman" w:hAnsi="Times New Roman" w:cs="Times New Roman"/>
        </w:rPr>
        <w:t xml:space="preserve"> Propiedad archivo Controlador Usuario</w:t>
      </w:r>
    </w:p>
    <w:p w14:paraId="3E2A01CA" w14:textId="00984CC9" w:rsidR="00C373A5" w:rsidRPr="00F03AE2" w:rsidRDefault="000527DB" w:rsidP="008B3AA5">
      <w:pPr>
        <w:spacing w:after="0" w:line="240" w:lineRule="auto"/>
        <w:ind w:left="2124" w:firstLine="708"/>
        <w:rPr>
          <w:rFonts w:ascii="Times New Roman" w:hAnsi="Times New Roman" w:cs="Times New Roman"/>
          <w:sz w:val="16"/>
          <w:szCs w:val="24"/>
        </w:rPr>
      </w:pPr>
      <w:r w:rsidRPr="00F03AE2">
        <w:rPr>
          <w:rFonts w:ascii="Times New Roman" w:hAnsi="Times New Roman" w:cs="Times New Roman"/>
          <w:b/>
          <w:sz w:val="16"/>
          <w:szCs w:val="24"/>
        </w:rPr>
        <w:t>Fuente</w:t>
      </w:r>
      <w:r w:rsidR="00C373A5" w:rsidRPr="00F03AE2">
        <w:rPr>
          <w:rFonts w:ascii="Times New Roman" w:hAnsi="Times New Roman" w:cs="Times New Roman"/>
          <w:b/>
          <w:sz w:val="16"/>
          <w:szCs w:val="24"/>
        </w:rPr>
        <w:t>:</w:t>
      </w:r>
      <w:r w:rsidR="00C373A5" w:rsidRPr="00F03AE2">
        <w:rPr>
          <w:rFonts w:ascii="Times New Roman" w:hAnsi="Times New Roman" w:cs="Times New Roman"/>
          <w:sz w:val="16"/>
          <w:szCs w:val="24"/>
        </w:rPr>
        <w:t xml:space="preserve"> María José Samaniego</w:t>
      </w:r>
    </w:p>
    <w:p w14:paraId="602EFA75" w14:textId="77777777" w:rsidR="00344DB0" w:rsidRPr="00F03AE2" w:rsidRDefault="00344DB0" w:rsidP="008B3AA5">
      <w:pPr>
        <w:spacing w:after="0" w:line="240" w:lineRule="auto"/>
        <w:ind w:left="2124" w:firstLine="708"/>
        <w:rPr>
          <w:rFonts w:ascii="Times New Roman" w:hAnsi="Times New Roman" w:cs="Times New Roman"/>
          <w:b/>
        </w:rPr>
      </w:pPr>
    </w:p>
    <w:p w14:paraId="6E55E4B9"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 xml:space="preserve">TIEMPO DE DESARROLLO + TIEMPO DE ULTIMA MODIFICACIÓN </w:t>
      </w:r>
    </w:p>
    <w:p w14:paraId="703477AD"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TD = 1 HORA 2 MINUTOS = 1,03 HORAS</w:t>
      </w:r>
    </w:p>
    <w:p w14:paraId="27E02C66"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TUM= 57  MINUTOS =  0,95 HORAS</w:t>
      </w:r>
    </w:p>
    <w:p w14:paraId="5E1404F8" w14:textId="77777777" w:rsidR="00BB5FCD" w:rsidRPr="00F03AE2" w:rsidRDefault="00BB5FCD" w:rsidP="00E316DB">
      <w:pPr>
        <w:spacing w:after="0" w:line="360" w:lineRule="auto"/>
        <w:rPr>
          <w:rFonts w:ascii="Times New Roman" w:hAnsi="Times New Roman" w:cs="Times New Roman"/>
        </w:rPr>
      </w:pPr>
      <w:r w:rsidRPr="00F03AE2">
        <w:rPr>
          <w:rFonts w:ascii="Times New Roman" w:hAnsi="Times New Roman" w:cs="Times New Roman"/>
        </w:rPr>
        <w:t>1,03 HORAS + 0,95 HORAS  = 1,98 HORAS</w:t>
      </w:r>
    </w:p>
    <w:p w14:paraId="410F759C" w14:textId="77777777" w:rsidR="0057121F" w:rsidRPr="00F03AE2" w:rsidRDefault="0057121F" w:rsidP="00E316DB">
      <w:pPr>
        <w:spacing w:after="0" w:line="360" w:lineRule="auto"/>
        <w:jc w:val="both"/>
        <w:rPr>
          <w:rFonts w:ascii="Times New Roman" w:eastAsiaTheme="minorEastAsia" w:hAnsi="Times New Roman" w:cs="Times New Roman"/>
          <w:b/>
        </w:rPr>
      </w:pPr>
    </w:p>
    <w:p w14:paraId="091FC182" w14:textId="77777777" w:rsidR="0057121F" w:rsidRPr="00F03AE2" w:rsidRDefault="0057121F" w:rsidP="008B3AA5">
      <w:pPr>
        <w:spacing w:after="0" w:line="360" w:lineRule="auto"/>
        <w:rPr>
          <w:rFonts w:ascii="Times New Roman" w:eastAsiaTheme="minorEastAsia" w:hAnsi="Times New Roman" w:cs="Times New Roman"/>
        </w:rPr>
      </w:pPr>
    </w:p>
    <w:p w14:paraId="224F57EB" w14:textId="77777777" w:rsidR="0057121F" w:rsidRPr="00F03AE2" w:rsidRDefault="0057121F" w:rsidP="008B3AA5">
      <w:pPr>
        <w:spacing w:after="0" w:line="360" w:lineRule="auto"/>
        <w:rPr>
          <w:rFonts w:ascii="Times New Roman" w:eastAsiaTheme="minorEastAsia" w:hAnsi="Times New Roman" w:cs="Times New Roman"/>
        </w:rPr>
      </w:pPr>
    </w:p>
    <w:p w14:paraId="071C4D62" w14:textId="3FF32779" w:rsidR="00BB5FCD" w:rsidRPr="00F03AE2" w:rsidRDefault="0057121F" w:rsidP="008B3AA5">
      <w:pPr>
        <w:tabs>
          <w:tab w:val="left" w:pos="965"/>
        </w:tabs>
        <w:spacing w:after="0" w:line="360" w:lineRule="auto"/>
        <w:rPr>
          <w:rFonts w:ascii="Times New Roman" w:eastAsiaTheme="minorEastAsia" w:hAnsi="Times New Roman" w:cs="Times New Roman"/>
        </w:rPr>
      </w:pPr>
      <w:r w:rsidRPr="00F03AE2">
        <w:rPr>
          <w:rFonts w:ascii="Times New Roman" w:eastAsiaTheme="minorEastAsia" w:hAnsi="Times New Roman" w:cs="Times New Roman"/>
        </w:rPr>
        <w:tab/>
      </w:r>
    </w:p>
    <w:p w14:paraId="63D1672A" w14:textId="77777777" w:rsidR="00BB5FCD" w:rsidRPr="00F03AE2" w:rsidRDefault="00BB5FCD" w:rsidP="008B3AA5">
      <w:pPr>
        <w:spacing w:after="0" w:line="360" w:lineRule="auto"/>
        <w:jc w:val="both"/>
        <w:rPr>
          <w:rFonts w:ascii="Times New Roman" w:eastAsiaTheme="minorEastAsia" w:hAnsi="Times New Roman" w:cs="Times New Roman"/>
        </w:rPr>
      </w:pPr>
    </w:p>
    <w:p w14:paraId="736FA9CB" w14:textId="77777777" w:rsidR="00231E75" w:rsidRPr="00F03AE2" w:rsidRDefault="00231E75" w:rsidP="008B3AA5">
      <w:pPr>
        <w:spacing w:after="0" w:line="480" w:lineRule="auto"/>
        <w:jc w:val="center"/>
        <w:rPr>
          <w:rFonts w:ascii="Times New Roman" w:hAnsi="Times New Roman" w:cs="Times New Roman"/>
          <w:b/>
          <w:sz w:val="32"/>
          <w:szCs w:val="24"/>
        </w:rPr>
      </w:pPr>
    </w:p>
    <w:p w14:paraId="1DD1D466" w14:textId="77777777" w:rsidR="00231E75" w:rsidRPr="00F03AE2" w:rsidRDefault="00231E75" w:rsidP="008B3AA5">
      <w:pPr>
        <w:spacing w:after="0" w:line="480" w:lineRule="auto"/>
        <w:jc w:val="center"/>
        <w:rPr>
          <w:rFonts w:ascii="Times New Roman" w:hAnsi="Times New Roman" w:cs="Times New Roman"/>
          <w:b/>
          <w:sz w:val="32"/>
          <w:szCs w:val="24"/>
        </w:rPr>
      </w:pPr>
    </w:p>
    <w:p w14:paraId="15CE0614" w14:textId="77777777" w:rsidR="00612EEE" w:rsidRPr="00F03AE2" w:rsidRDefault="00612EEE" w:rsidP="008B3AA5">
      <w:pPr>
        <w:spacing w:after="0" w:line="480" w:lineRule="auto"/>
        <w:jc w:val="center"/>
        <w:rPr>
          <w:rFonts w:ascii="Times New Roman" w:hAnsi="Times New Roman" w:cs="Times New Roman"/>
          <w:b/>
          <w:sz w:val="32"/>
          <w:szCs w:val="24"/>
        </w:rPr>
      </w:pPr>
    </w:p>
    <w:p w14:paraId="6E3E176F" w14:textId="77777777" w:rsidR="00045C7D" w:rsidRPr="00F03AE2" w:rsidRDefault="00045C7D" w:rsidP="008B3AA5">
      <w:pPr>
        <w:spacing w:after="0" w:line="480" w:lineRule="auto"/>
        <w:jc w:val="center"/>
        <w:rPr>
          <w:rFonts w:ascii="Times New Roman" w:hAnsi="Times New Roman" w:cs="Times New Roman"/>
          <w:b/>
          <w:sz w:val="32"/>
          <w:szCs w:val="24"/>
        </w:rPr>
      </w:pPr>
    </w:p>
    <w:p w14:paraId="5F15EC4B" w14:textId="77777777" w:rsidR="00045C7D" w:rsidRPr="00F03AE2" w:rsidRDefault="00045C7D" w:rsidP="008B3AA5">
      <w:pPr>
        <w:spacing w:after="0" w:line="480" w:lineRule="auto"/>
        <w:jc w:val="center"/>
        <w:rPr>
          <w:rFonts w:ascii="Times New Roman" w:hAnsi="Times New Roman" w:cs="Times New Roman"/>
          <w:b/>
          <w:sz w:val="32"/>
          <w:szCs w:val="24"/>
        </w:rPr>
      </w:pPr>
    </w:p>
    <w:p w14:paraId="6716D388" w14:textId="77777777" w:rsidR="00045C7D" w:rsidRPr="00F03AE2" w:rsidRDefault="00045C7D" w:rsidP="008B3AA5">
      <w:pPr>
        <w:spacing w:after="0" w:line="480" w:lineRule="auto"/>
        <w:jc w:val="center"/>
        <w:rPr>
          <w:rFonts w:ascii="Times New Roman" w:hAnsi="Times New Roman" w:cs="Times New Roman"/>
          <w:b/>
          <w:sz w:val="32"/>
          <w:szCs w:val="24"/>
        </w:rPr>
      </w:pPr>
    </w:p>
    <w:p w14:paraId="71BE03E3" w14:textId="77777777" w:rsidR="00045C7D" w:rsidRPr="00F03AE2" w:rsidRDefault="00045C7D" w:rsidP="008B3AA5">
      <w:pPr>
        <w:spacing w:after="0" w:line="480" w:lineRule="auto"/>
        <w:jc w:val="center"/>
        <w:rPr>
          <w:rFonts w:ascii="Times New Roman" w:hAnsi="Times New Roman" w:cs="Times New Roman"/>
          <w:b/>
          <w:sz w:val="32"/>
          <w:szCs w:val="24"/>
        </w:rPr>
      </w:pPr>
    </w:p>
    <w:p w14:paraId="1BCBE983" w14:textId="77777777" w:rsidR="00612EEE" w:rsidRPr="00F03AE2" w:rsidRDefault="00612EEE" w:rsidP="008B3AA5">
      <w:pPr>
        <w:spacing w:after="0" w:line="480" w:lineRule="auto"/>
        <w:jc w:val="center"/>
        <w:rPr>
          <w:rFonts w:ascii="Times New Roman" w:hAnsi="Times New Roman" w:cs="Times New Roman"/>
          <w:b/>
          <w:sz w:val="32"/>
          <w:szCs w:val="24"/>
        </w:rPr>
      </w:pPr>
    </w:p>
    <w:p w14:paraId="78C9FB90" w14:textId="77777777" w:rsidR="00BB5FCD" w:rsidRPr="00F03AE2" w:rsidRDefault="00612EEE" w:rsidP="00E316DB">
      <w:pPr>
        <w:spacing w:after="0" w:line="360" w:lineRule="auto"/>
        <w:rPr>
          <w:rFonts w:ascii="Times New Roman" w:hAnsi="Times New Roman" w:cs="Times New Roman"/>
          <w:b/>
        </w:rPr>
      </w:pPr>
      <w:r w:rsidRPr="00F03AE2">
        <w:rPr>
          <w:rFonts w:ascii="Times New Roman" w:hAnsi="Times New Roman" w:cs="Times New Roman"/>
          <w:b/>
        </w:rPr>
        <w:t>ANEXO B</w:t>
      </w:r>
    </w:p>
    <w:p w14:paraId="77C4AD42" w14:textId="0EA9BB63" w:rsidR="00BB5FCD" w:rsidRPr="00F03AE2" w:rsidRDefault="00BB5FCD" w:rsidP="00E316DB">
      <w:pPr>
        <w:spacing w:after="0" w:line="360" w:lineRule="auto"/>
        <w:rPr>
          <w:rFonts w:ascii="Times New Roman" w:hAnsi="Times New Roman" w:cs="Times New Roman"/>
          <w:b/>
        </w:rPr>
      </w:pPr>
      <w:r w:rsidRPr="00F03AE2">
        <w:rPr>
          <w:rFonts w:ascii="Times New Roman" w:hAnsi="Times New Roman" w:cs="Times New Roman"/>
          <w:b/>
        </w:rPr>
        <w:t xml:space="preserve">Sistema de Seguimiento de Incidentes de </w:t>
      </w:r>
      <w:r w:rsidR="00E316DB" w:rsidRPr="00F03AE2">
        <w:rPr>
          <w:rFonts w:ascii="Times New Roman" w:hAnsi="Times New Roman" w:cs="Times New Roman"/>
          <w:b/>
        </w:rPr>
        <w:t xml:space="preserve">la Infraestructura de Red de la </w:t>
      </w:r>
      <w:r w:rsidRPr="00F03AE2">
        <w:rPr>
          <w:rFonts w:ascii="Times New Roman" w:hAnsi="Times New Roman" w:cs="Times New Roman"/>
          <w:b/>
        </w:rPr>
        <w:t>ESPOCH</w:t>
      </w:r>
    </w:p>
    <w:p w14:paraId="6C9441B5" w14:textId="77777777" w:rsidR="00E316DB" w:rsidRPr="00F03AE2" w:rsidRDefault="00E316DB" w:rsidP="008B3AA5">
      <w:pPr>
        <w:spacing w:after="0" w:line="360" w:lineRule="auto"/>
        <w:jc w:val="both"/>
        <w:rPr>
          <w:rFonts w:ascii="Times New Roman" w:hAnsi="Times New Roman" w:cs="Times New Roman"/>
          <w:b/>
        </w:rPr>
      </w:pPr>
    </w:p>
    <w:p w14:paraId="19D2E3C6" w14:textId="1F55DDED" w:rsidR="00BB5FCD" w:rsidRPr="00F03AE2" w:rsidRDefault="002E66AE" w:rsidP="008B3AA5">
      <w:pPr>
        <w:spacing w:after="0" w:line="360" w:lineRule="auto"/>
        <w:jc w:val="both"/>
        <w:rPr>
          <w:rFonts w:ascii="Times New Roman" w:hAnsi="Times New Roman" w:cs="Times New Roman"/>
          <w:b/>
        </w:rPr>
      </w:pPr>
      <w:r w:rsidRPr="00F03AE2">
        <w:rPr>
          <w:rFonts w:ascii="Times New Roman" w:hAnsi="Times New Roman" w:cs="Times New Roman"/>
          <w:b/>
        </w:rPr>
        <w:t>Anexo</w:t>
      </w:r>
      <w:r w:rsidR="00BB5FCD" w:rsidRPr="00F03AE2">
        <w:rPr>
          <w:rFonts w:ascii="Times New Roman" w:hAnsi="Times New Roman" w:cs="Times New Roman"/>
          <w:b/>
        </w:rPr>
        <w:t xml:space="preserve"> </w:t>
      </w:r>
      <w:r w:rsidRPr="00F03AE2">
        <w:rPr>
          <w:rFonts w:ascii="Times New Roman" w:hAnsi="Times New Roman" w:cs="Times New Roman"/>
          <w:b/>
        </w:rPr>
        <w:t>B</w:t>
      </w:r>
      <w:r w:rsidR="00BB5FCD" w:rsidRPr="00F03AE2">
        <w:rPr>
          <w:rFonts w:ascii="Times New Roman" w:hAnsi="Times New Roman" w:cs="Times New Roman"/>
          <w:b/>
        </w:rPr>
        <w:t xml:space="preserve">1: Diagramas </w:t>
      </w:r>
      <w:r w:rsidR="00141F87" w:rsidRPr="00F03AE2">
        <w:rPr>
          <w:rFonts w:ascii="Times New Roman" w:hAnsi="Times New Roman" w:cs="Times New Roman"/>
          <w:b/>
        </w:rPr>
        <w:t>UML</w:t>
      </w:r>
    </w:p>
    <w:p w14:paraId="4A78F294" w14:textId="77777777" w:rsidR="00531914" w:rsidRPr="00F03AE2" w:rsidRDefault="00531914" w:rsidP="008B3AA5">
      <w:pPr>
        <w:spacing w:after="0" w:line="360" w:lineRule="auto"/>
        <w:jc w:val="both"/>
        <w:rPr>
          <w:rFonts w:ascii="Times New Roman" w:hAnsi="Times New Roman" w:cs="Times New Roman"/>
          <w:b/>
        </w:rPr>
      </w:pPr>
    </w:p>
    <w:p w14:paraId="7C03336B" w14:textId="77777777" w:rsidR="00BB5FCD" w:rsidRPr="00F03AE2" w:rsidRDefault="00BB5FCD" w:rsidP="008B3AA5">
      <w:pPr>
        <w:spacing w:after="0" w:line="360" w:lineRule="auto"/>
        <w:jc w:val="center"/>
        <w:rPr>
          <w:rFonts w:ascii="Times New Roman" w:hAnsi="Times New Roman" w:cs="Times New Roman"/>
          <w:b/>
        </w:rPr>
      </w:pPr>
      <w:r w:rsidRPr="00F03AE2">
        <w:rPr>
          <w:rFonts w:ascii="Times New Roman" w:hAnsi="Times New Roman" w:cs="Times New Roman"/>
          <w:b/>
          <w:noProof/>
          <w:lang w:val="es-ES" w:eastAsia="es-ES"/>
        </w:rPr>
        <w:drawing>
          <wp:inline distT="0" distB="0" distL="0" distR="0" wp14:anchorId="22CB012D" wp14:editId="19038216">
            <wp:extent cx="4412141" cy="2907102"/>
            <wp:effectExtent l="114300" t="114300" r="83820" b="121920"/>
            <wp:docPr id="55" name="Imagen 55" descr="F:\Politecnica\TESIS\Capitulos_Tesis\ANEXOS\diagramaclases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olitecnica\TESIS\Capitulos_Tesis\ANEXOS\diagramaclasesmodelo.jpg"/>
                    <pic:cNvPicPr>
                      <a:picLocks noChangeAspect="1" noChangeArrowheads="1"/>
                    </pic:cNvPicPr>
                  </pic:nvPicPr>
                  <pic:blipFill rotWithShape="1">
                    <a:blip r:embed="rId168">
                      <a:extLst>
                        <a:ext uri="{28A0092B-C50C-407E-A947-70E740481C1C}">
                          <a14:useLocalDpi xmlns:a14="http://schemas.microsoft.com/office/drawing/2010/main" val="0"/>
                        </a:ext>
                      </a:extLst>
                    </a:blip>
                    <a:srcRect r="1744" b="51088"/>
                    <a:stretch/>
                  </pic:blipFill>
                  <pic:spPr bwMode="auto">
                    <a:xfrm>
                      <a:off x="0" y="0"/>
                      <a:ext cx="4428823" cy="29180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FA1B6A" w14:textId="125C4D18" w:rsidR="00C373A5" w:rsidRPr="00F03AE2" w:rsidRDefault="00C373A5" w:rsidP="008B3AA5">
      <w:pPr>
        <w:spacing w:after="0" w:line="240" w:lineRule="auto"/>
        <w:ind w:firstLine="708"/>
        <w:rPr>
          <w:rFonts w:ascii="Times New Roman" w:hAnsi="Times New Roman" w:cs="Times New Roman"/>
          <w:b/>
        </w:rPr>
      </w:pPr>
      <w:r w:rsidRPr="00F03AE2">
        <w:rPr>
          <w:rFonts w:ascii="Times New Roman" w:hAnsi="Times New Roman" w:cs="Times New Roman"/>
          <w:b/>
        </w:rPr>
        <w:t>Figura. 1-B.</w:t>
      </w:r>
      <w:r w:rsidRPr="00F03AE2">
        <w:rPr>
          <w:rFonts w:ascii="Times New Roman" w:hAnsi="Times New Roman" w:cs="Times New Roman"/>
        </w:rPr>
        <w:t xml:space="preserve"> Diagrama de Clases Modelo SDSI-DTIC</w:t>
      </w:r>
    </w:p>
    <w:p w14:paraId="34FA7FE2" w14:textId="6DFD4D2A" w:rsidR="00C373A5" w:rsidRPr="00F03AE2" w:rsidRDefault="000527DB" w:rsidP="008B3AA5">
      <w:pPr>
        <w:spacing w:after="0" w:line="360" w:lineRule="auto"/>
        <w:ind w:firstLine="708"/>
        <w:rPr>
          <w:rFonts w:ascii="Times New Roman" w:hAnsi="Times New Roman" w:cs="Times New Roman"/>
          <w:b/>
        </w:rPr>
      </w:pPr>
      <w:r w:rsidRPr="00F03AE2">
        <w:rPr>
          <w:rFonts w:ascii="Times New Roman" w:hAnsi="Times New Roman" w:cs="Times New Roman"/>
          <w:b/>
          <w:sz w:val="16"/>
          <w:szCs w:val="24"/>
        </w:rPr>
        <w:t>Fuente</w:t>
      </w:r>
      <w:r w:rsidR="00C373A5" w:rsidRPr="00F03AE2">
        <w:rPr>
          <w:rFonts w:ascii="Times New Roman" w:hAnsi="Times New Roman" w:cs="Times New Roman"/>
          <w:b/>
          <w:sz w:val="16"/>
          <w:szCs w:val="24"/>
        </w:rPr>
        <w:t>:</w:t>
      </w:r>
      <w:r w:rsidR="00C373A5" w:rsidRPr="00F03AE2">
        <w:rPr>
          <w:rFonts w:ascii="Times New Roman" w:hAnsi="Times New Roman" w:cs="Times New Roman"/>
          <w:sz w:val="16"/>
          <w:szCs w:val="24"/>
        </w:rPr>
        <w:t xml:space="preserve"> María José Samaniego</w:t>
      </w:r>
    </w:p>
    <w:p w14:paraId="21D877E0" w14:textId="77777777" w:rsidR="00531914" w:rsidRPr="00F03AE2" w:rsidRDefault="00531914" w:rsidP="008B3AA5">
      <w:pPr>
        <w:pStyle w:val="1111"/>
        <w:spacing w:after="0" w:line="360" w:lineRule="auto"/>
        <w:ind w:left="0" w:firstLine="0"/>
        <w:rPr>
          <w:rFonts w:ascii="Times New Roman" w:hAnsi="Times New Roman" w:cs="Times New Roman"/>
        </w:rPr>
      </w:pPr>
    </w:p>
    <w:p w14:paraId="2A56B27B" w14:textId="77777777" w:rsidR="00BB5FCD" w:rsidRPr="00F03AE2" w:rsidRDefault="00BB5FCD" w:rsidP="008B3AA5">
      <w:pPr>
        <w:spacing w:after="0"/>
        <w:jc w:val="center"/>
      </w:pPr>
      <w:bookmarkStart w:id="271" w:name="_Toc421023313"/>
      <w:r w:rsidRPr="00F03AE2">
        <w:rPr>
          <w:noProof/>
          <w:lang w:val="es-ES" w:eastAsia="es-ES"/>
        </w:rPr>
        <w:drawing>
          <wp:inline distT="0" distB="0" distL="0" distR="0" wp14:anchorId="442BE5F0" wp14:editId="132210EA">
            <wp:extent cx="4408098" cy="3069807"/>
            <wp:effectExtent l="114300" t="114300" r="88265" b="130810"/>
            <wp:docPr id="56" name="Imagen 56" descr="F:\Politecnica\TESIS\Capitulos_Tesis\ANEXOS\diagramaclases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olitecnica\TESIS\Capitulos_Tesis\ANEXOS\diagramaclasesmodelo.jpg"/>
                    <pic:cNvPicPr>
                      <a:picLocks noChangeAspect="1" noChangeArrowheads="1"/>
                    </pic:cNvPicPr>
                  </pic:nvPicPr>
                  <pic:blipFill rotWithShape="1">
                    <a:blip r:embed="rId168">
                      <a:extLst>
                        <a:ext uri="{28A0092B-C50C-407E-A947-70E740481C1C}">
                          <a14:useLocalDpi xmlns:a14="http://schemas.microsoft.com/office/drawing/2010/main" val="0"/>
                        </a:ext>
                      </a:extLst>
                    </a:blip>
                    <a:srcRect t="50104"/>
                    <a:stretch/>
                  </pic:blipFill>
                  <pic:spPr bwMode="auto">
                    <a:xfrm>
                      <a:off x="0" y="0"/>
                      <a:ext cx="4439751" cy="30918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bookmarkEnd w:id="271"/>
    <w:p w14:paraId="267B433D" w14:textId="046213AF" w:rsidR="00055D73" w:rsidRPr="00F03AE2" w:rsidRDefault="00055D73" w:rsidP="008B3AA5">
      <w:pPr>
        <w:spacing w:after="0" w:line="240" w:lineRule="auto"/>
        <w:ind w:firstLine="708"/>
        <w:rPr>
          <w:rFonts w:ascii="Times New Roman" w:hAnsi="Times New Roman" w:cs="Times New Roman"/>
          <w:b/>
        </w:rPr>
      </w:pPr>
      <w:r w:rsidRPr="00F03AE2">
        <w:rPr>
          <w:rFonts w:ascii="Times New Roman" w:hAnsi="Times New Roman" w:cs="Times New Roman"/>
          <w:b/>
        </w:rPr>
        <w:t>Figura. 2-B.</w:t>
      </w:r>
      <w:r w:rsidRPr="00F03AE2">
        <w:rPr>
          <w:rFonts w:ascii="Times New Roman" w:hAnsi="Times New Roman" w:cs="Times New Roman"/>
        </w:rPr>
        <w:t xml:space="preserve"> Diagrama de Clases Controlador SDSI-DTIC</w:t>
      </w:r>
    </w:p>
    <w:p w14:paraId="61CF3BF9" w14:textId="1D200A16" w:rsidR="00055D73" w:rsidRPr="00F03AE2" w:rsidRDefault="000527DB" w:rsidP="008B3AA5">
      <w:pPr>
        <w:spacing w:after="0" w:line="240" w:lineRule="auto"/>
        <w:ind w:firstLine="708"/>
        <w:rPr>
          <w:rFonts w:ascii="Times New Roman" w:hAnsi="Times New Roman" w:cs="Times New Roman"/>
          <w:b/>
        </w:rPr>
      </w:pPr>
      <w:r w:rsidRPr="00F03AE2">
        <w:rPr>
          <w:rFonts w:ascii="Times New Roman" w:hAnsi="Times New Roman" w:cs="Times New Roman"/>
          <w:b/>
          <w:sz w:val="16"/>
          <w:szCs w:val="24"/>
        </w:rPr>
        <w:t>Fuente</w:t>
      </w:r>
      <w:r w:rsidR="00055D73" w:rsidRPr="00F03AE2">
        <w:rPr>
          <w:rFonts w:ascii="Times New Roman" w:hAnsi="Times New Roman" w:cs="Times New Roman"/>
          <w:b/>
          <w:sz w:val="16"/>
          <w:szCs w:val="24"/>
        </w:rPr>
        <w:t>:</w:t>
      </w:r>
      <w:r w:rsidR="00055D73" w:rsidRPr="00F03AE2">
        <w:rPr>
          <w:rFonts w:ascii="Times New Roman" w:hAnsi="Times New Roman" w:cs="Times New Roman"/>
          <w:sz w:val="16"/>
          <w:szCs w:val="24"/>
        </w:rPr>
        <w:t xml:space="preserve"> María José Samaniego</w:t>
      </w:r>
    </w:p>
    <w:p w14:paraId="173277AD" w14:textId="77777777" w:rsidR="00141F87" w:rsidRPr="00F03AE2" w:rsidRDefault="00141F87"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026C0E55" wp14:editId="08B46012">
            <wp:extent cx="1714500" cy="2941027"/>
            <wp:effectExtent l="114300" t="114300" r="95250" b="12636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1717873" cy="294681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9263423" w14:textId="77777777" w:rsidR="00055D73" w:rsidRPr="00F03AE2" w:rsidRDefault="00055D73" w:rsidP="008B3AA5">
      <w:pPr>
        <w:spacing w:after="0" w:line="240" w:lineRule="auto"/>
        <w:ind w:left="2124" w:firstLine="708"/>
        <w:rPr>
          <w:rFonts w:ascii="Times New Roman" w:hAnsi="Times New Roman" w:cs="Times New Roman"/>
        </w:rPr>
      </w:pPr>
      <w:r w:rsidRPr="00F03AE2">
        <w:rPr>
          <w:rFonts w:ascii="Times New Roman" w:hAnsi="Times New Roman" w:cs="Times New Roman"/>
          <w:b/>
        </w:rPr>
        <w:t>Figura. 3-B.</w:t>
      </w:r>
      <w:r w:rsidRPr="00F03AE2">
        <w:rPr>
          <w:rFonts w:ascii="Times New Roman" w:hAnsi="Times New Roman" w:cs="Times New Roman"/>
        </w:rPr>
        <w:t xml:space="preserve"> Diagrama de Despliegue SDSI-DTIC</w:t>
      </w:r>
    </w:p>
    <w:p w14:paraId="786788A6" w14:textId="4B552A23" w:rsidR="00055D73" w:rsidRPr="00F03AE2" w:rsidRDefault="000527DB" w:rsidP="008B3AA5">
      <w:pPr>
        <w:spacing w:after="0" w:line="240" w:lineRule="auto"/>
        <w:ind w:left="2124" w:firstLine="708"/>
        <w:rPr>
          <w:rFonts w:ascii="Times New Roman" w:hAnsi="Times New Roman" w:cs="Times New Roman"/>
          <w:b/>
        </w:rPr>
      </w:pPr>
      <w:r w:rsidRPr="00F03AE2">
        <w:rPr>
          <w:rFonts w:ascii="Times New Roman" w:hAnsi="Times New Roman" w:cs="Times New Roman"/>
          <w:b/>
          <w:sz w:val="16"/>
          <w:szCs w:val="24"/>
        </w:rPr>
        <w:t>Fuente</w:t>
      </w:r>
      <w:r w:rsidR="00055D73" w:rsidRPr="00F03AE2">
        <w:rPr>
          <w:rFonts w:ascii="Times New Roman" w:hAnsi="Times New Roman" w:cs="Times New Roman"/>
          <w:b/>
          <w:sz w:val="16"/>
          <w:szCs w:val="24"/>
        </w:rPr>
        <w:t>:</w:t>
      </w:r>
      <w:r w:rsidR="00055D73" w:rsidRPr="00F03AE2">
        <w:rPr>
          <w:rFonts w:ascii="Times New Roman" w:hAnsi="Times New Roman" w:cs="Times New Roman"/>
          <w:sz w:val="16"/>
          <w:szCs w:val="24"/>
        </w:rPr>
        <w:t xml:space="preserve"> María José Samaniego</w:t>
      </w:r>
    </w:p>
    <w:p w14:paraId="0AD64C3D" w14:textId="77777777" w:rsidR="00055D73" w:rsidRPr="00F03AE2" w:rsidRDefault="00055D73" w:rsidP="008B3AA5">
      <w:pPr>
        <w:spacing w:after="0" w:line="360" w:lineRule="auto"/>
        <w:jc w:val="center"/>
        <w:rPr>
          <w:rFonts w:ascii="Times New Roman" w:hAnsi="Times New Roman" w:cs="Times New Roman"/>
          <w:b/>
        </w:rPr>
      </w:pPr>
    </w:p>
    <w:p w14:paraId="79B71EA4" w14:textId="5CD625B8" w:rsidR="00055D73" w:rsidRPr="00F03AE2" w:rsidRDefault="00141F87" w:rsidP="008B3AA5">
      <w:pPr>
        <w:spacing w:after="0" w:line="360" w:lineRule="auto"/>
        <w:jc w:val="center"/>
        <w:rPr>
          <w:rFonts w:ascii="Times New Roman" w:hAnsi="Times New Roman" w:cs="Times New Roman"/>
          <w:b/>
        </w:rPr>
      </w:pPr>
      <w:r w:rsidRPr="00F03AE2">
        <w:rPr>
          <w:rFonts w:ascii="Times New Roman" w:hAnsi="Times New Roman" w:cs="Times New Roman"/>
          <w:noProof/>
          <w:lang w:val="es-ES" w:eastAsia="es-ES"/>
        </w:rPr>
        <w:drawing>
          <wp:inline distT="0" distB="0" distL="0" distR="0" wp14:anchorId="5B332B11" wp14:editId="5508024F">
            <wp:extent cx="5628640" cy="388789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5631421" cy="3889813"/>
                    </a:xfrm>
                    <a:prstGeom prst="rect">
                      <a:avLst/>
                    </a:prstGeom>
                  </pic:spPr>
                </pic:pic>
              </a:graphicData>
            </a:graphic>
          </wp:inline>
        </w:drawing>
      </w:r>
    </w:p>
    <w:p w14:paraId="4119B6E7" w14:textId="082E36B2" w:rsidR="00055D73" w:rsidRPr="00F03AE2" w:rsidRDefault="00055D73" w:rsidP="008B3AA5">
      <w:pPr>
        <w:spacing w:after="0" w:line="240" w:lineRule="auto"/>
        <w:jc w:val="both"/>
        <w:rPr>
          <w:rFonts w:ascii="Times New Roman" w:hAnsi="Times New Roman" w:cs="Times New Roman"/>
        </w:rPr>
      </w:pPr>
      <w:r w:rsidRPr="00F03AE2">
        <w:rPr>
          <w:rFonts w:ascii="Times New Roman" w:hAnsi="Times New Roman" w:cs="Times New Roman"/>
          <w:b/>
        </w:rPr>
        <w:t>Figura. 3-B.</w:t>
      </w:r>
      <w:r w:rsidRPr="00F03AE2">
        <w:rPr>
          <w:rFonts w:ascii="Times New Roman" w:hAnsi="Times New Roman" w:cs="Times New Roman"/>
        </w:rPr>
        <w:t xml:space="preserve"> Diagrama  de Componentes SDSI-DTIC</w:t>
      </w:r>
    </w:p>
    <w:p w14:paraId="128A9190" w14:textId="7B785304" w:rsidR="00055D73" w:rsidRPr="00F03AE2" w:rsidRDefault="000527DB" w:rsidP="008B3AA5">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055D73" w:rsidRPr="00F03AE2">
        <w:rPr>
          <w:rFonts w:ascii="Times New Roman" w:hAnsi="Times New Roman" w:cs="Times New Roman"/>
          <w:b/>
          <w:sz w:val="16"/>
          <w:szCs w:val="24"/>
        </w:rPr>
        <w:t>:</w:t>
      </w:r>
      <w:r w:rsidR="00055D73" w:rsidRPr="00F03AE2">
        <w:rPr>
          <w:rFonts w:ascii="Times New Roman" w:hAnsi="Times New Roman" w:cs="Times New Roman"/>
          <w:sz w:val="16"/>
          <w:szCs w:val="24"/>
        </w:rPr>
        <w:t xml:space="preserve"> María José Samaniego</w:t>
      </w:r>
    </w:p>
    <w:p w14:paraId="2086778B" w14:textId="77777777" w:rsidR="00E316DB" w:rsidRPr="00F03AE2" w:rsidRDefault="00E316DB" w:rsidP="008B3AA5">
      <w:pPr>
        <w:spacing w:after="0" w:line="240" w:lineRule="auto"/>
        <w:rPr>
          <w:rFonts w:ascii="Times New Roman" w:hAnsi="Times New Roman" w:cs="Times New Roman"/>
          <w:sz w:val="16"/>
          <w:szCs w:val="24"/>
        </w:rPr>
      </w:pPr>
    </w:p>
    <w:p w14:paraId="61A4DA46" w14:textId="77777777" w:rsidR="00E316DB" w:rsidRPr="00F03AE2" w:rsidRDefault="00E316DB" w:rsidP="008B3AA5">
      <w:pPr>
        <w:spacing w:after="0" w:line="240" w:lineRule="auto"/>
        <w:rPr>
          <w:rFonts w:ascii="Times New Roman" w:hAnsi="Times New Roman" w:cs="Times New Roman"/>
          <w:sz w:val="16"/>
          <w:szCs w:val="24"/>
        </w:rPr>
      </w:pPr>
    </w:p>
    <w:p w14:paraId="0C5693E9" w14:textId="77777777" w:rsidR="00E316DB" w:rsidRPr="00F03AE2" w:rsidRDefault="00E316DB" w:rsidP="008B3AA5">
      <w:pPr>
        <w:spacing w:after="0" w:line="240" w:lineRule="auto"/>
        <w:rPr>
          <w:rFonts w:ascii="Times New Roman" w:hAnsi="Times New Roman" w:cs="Times New Roman"/>
          <w:sz w:val="16"/>
          <w:szCs w:val="24"/>
        </w:rPr>
      </w:pPr>
    </w:p>
    <w:p w14:paraId="70751B5F" w14:textId="77777777" w:rsidR="00E316DB" w:rsidRPr="00F03AE2" w:rsidRDefault="00E316DB" w:rsidP="008B3AA5">
      <w:pPr>
        <w:spacing w:after="0" w:line="240" w:lineRule="auto"/>
        <w:rPr>
          <w:rFonts w:ascii="Times New Roman" w:hAnsi="Times New Roman" w:cs="Times New Roman"/>
          <w:sz w:val="16"/>
          <w:szCs w:val="24"/>
        </w:rPr>
      </w:pPr>
    </w:p>
    <w:p w14:paraId="57A80186" w14:textId="77777777" w:rsidR="00E316DB" w:rsidRPr="00F03AE2" w:rsidRDefault="00E316DB" w:rsidP="008B3AA5">
      <w:pPr>
        <w:spacing w:after="0" w:line="240" w:lineRule="auto"/>
        <w:rPr>
          <w:rFonts w:ascii="Times New Roman" w:hAnsi="Times New Roman" w:cs="Times New Roman"/>
          <w:b/>
        </w:rPr>
      </w:pPr>
    </w:p>
    <w:p w14:paraId="011F85A0" w14:textId="6F0C723E" w:rsidR="00BB5FCD" w:rsidRPr="00F03AE2" w:rsidRDefault="002E66AE" w:rsidP="008B3AA5">
      <w:pPr>
        <w:spacing w:after="0" w:line="360" w:lineRule="auto"/>
        <w:jc w:val="both"/>
        <w:rPr>
          <w:rFonts w:ascii="Times New Roman" w:hAnsi="Times New Roman" w:cs="Times New Roman"/>
          <w:b/>
        </w:rPr>
      </w:pPr>
      <w:r w:rsidRPr="00F03AE2">
        <w:rPr>
          <w:rFonts w:ascii="Times New Roman" w:hAnsi="Times New Roman" w:cs="Times New Roman"/>
          <w:b/>
        </w:rPr>
        <w:t>Anexo</w:t>
      </w:r>
      <w:r w:rsidR="00BB5FCD" w:rsidRPr="00F03AE2">
        <w:rPr>
          <w:rFonts w:ascii="Times New Roman" w:hAnsi="Times New Roman" w:cs="Times New Roman"/>
          <w:b/>
        </w:rPr>
        <w:t xml:space="preserve"> </w:t>
      </w:r>
      <w:r w:rsidRPr="00F03AE2">
        <w:rPr>
          <w:rFonts w:ascii="Times New Roman" w:hAnsi="Times New Roman" w:cs="Times New Roman"/>
          <w:b/>
        </w:rPr>
        <w:t>B</w:t>
      </w:r>
      <w:r w:rsidR="00BB5FCD" w:rsidRPr="00F03AE2">
        <w:rPr>
          <w:rFonts w:ascii="Times New Roman" w:hAnsi="Times New Roman" w:cs="Times New Roman"/>
          <w:b/>
        </w:rPr>
        <w:t xml:space="preserve">2: Diccionario de Datos </w:t>
      </w:r>
    </w:p>
    <w:p w14:paraId="0A4C4192" w14:textId="6BA8770F" w:rsidR="00055D73" w:rsidRPr="00F03AE2" w:rsidRDefault="00055D73" w:rsidP="008B3AA5">
      <w:pPr>
        <w:spacing w:after="0" w:line="360" w:lineRule="auto"/>
        <w:ind w:left="1416"/>
        <w:jc w:val="both"/>
        <w:rPr>
          <w:rFonts w:ascii="Times New Roman" w:hAnsi="Times New Roman" w:cs="Times New Roman"/>
        </w:rPr>
      </w:pPr>
      <w:r w:rsidRPr="00F03AE2">
        <w:rPr>
          <w:rFonts w:ascii="Times New Roman" w:hAnsi="Times New Roman" w:cs="Times New Roman"/>
        </w:rPr>
        <w:t xml:space="preserve">     </w:t>
      </w:r>
      <w:r w:rsidRPr="00F03AE2">
        <w:rPr>
          <w:rFonts w:ascii="Times New Roman" w:hAnsi="Times New Roman" w:cs="Times New Roman"/>
          <w:b/>
        </w:rPr>
        <w:t>Tabla 1-B:</w:t>
      </w:r>
      <w:r w:rsidRPr="00F03AE2">
        <w:rPr>
          <w:rFonts w:ascii="Times New Roman" w:hAnsi="Times New Roman" w:cs="Times New Roman"/>
        </w:rPr>
        <w:t xml:space="preserve"> Tabla departaments</w:t>
      </w:r>
    </w:p>
    <w:tbl>
      <w:tblPr>
        <w:tblW w:w="292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73"/>
        <w:gridCol w:w="1521"/>
        <w:gridCol w:w="1197"/>
        <w:gridCol w:w="881"/>
      </w:tblGrid>
      <w:tr w:rsidR="00BB5FCD" w:rsidRPr="00F03AE2" w14:paraId="305A9429" w14:textId="77777777" w:rsidTr="00E316DB">
        <w:trPr>
          <w:jc w:val="center"/>
        </w:trPr>
        <w:tc>
          <w:tcPr>
            <w:tcW w:w="1434" w:type="dxa"/>
            <w:shd w:val="clear" w:color="auto" w:fill="auto"/>
            <w:tcMar>
              <w:top w:w="48" w:type="dxa"/>
              <w:left w:w="48" w:type="dxa"/>
              <w:bottom w:w="48" w:type="dxa"/>
              <w:right w:w="48" w:type="dxa"/>
            </w:tcMar>
            <w:vAlign w:val="center"/>
            <w:hideMark/>
          </w:tcPr>
          <w:p w14:paraId="48240D80"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592" w:type="dxa"/>
            <w:shd w:val="clear" w:color="auto" w:fill="auto"/>
            <w:tcMar>
              <w:top w:w="48" w:type="dxa"/>
              <w:left w:w="48" w:type="dxa"/>
              <w:bottom w:w="48" w:type="dxa"/>
              <w:right w:w="48" w:type="dxa"/>
            </w:tcMar>
            <w:vAlign w:val="center"/>
            <w:hideMark/>
          </w:tcPr>
          <w:p w14:paraId="2A26D1F0"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099" w:type="dxa"/>
            <w:shd w:val="clear" w:color="auto" w:fill="auto"/>
          </w:tcPr>
          <w:p w14:paraId="2E50ABAC"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67D6A3E6"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5DB37A52" w14:textId="77777777" w:rsidTr="00E316DB">
        <w:trPr>
          <w:jc w:val="center"/>
        </w:trPr>
        <w:tc>
          <w:tcPr>
            <w:tcW w:w="0" w:type="auto"/>
            <w:shd w:val="clear" w:color="auto" w:fill="auto"/>
            <w:noWrap/>
            <w:tcMar>
              <w:top w:w="48" w:type="dxa"/>
              <w:left w:w="48" w:type="dxa"/>
              <w:bottom w:w="48" w:type="dxa"/>
              <w:right w:w="48" w:type="dxa"/>
            </w:tcMar>
            <w:vAlign w:val="center"/>
            <w:hideMark/>
          </w:tcPr>
          <w:p w14:paraId="1DF2A810"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0126260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0" w:type="auto"/>
            <w:shd w:val="clear" w:color="auto" w:fill="auto"/>
          </w:tcPr>
          <w:p w14:paraId="2F8CFD69"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4EE26116"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47543B0D" w14:textId="77777777" w:rsidTr="00E316DB">
        <w:trPr>
          <w:jc w:val="center"/>
        </w:trPr>
        <w:tc>
          <w:tcPr>
            <w:tcW w:w="0" w:type="auto"/>
            <w:shd w:val="clear" w:color="auto" w:fill="auto"/>
            <w:noWrap/>
            <w:tcMar>
              <w:top w:w="48" w:type="dxa"/>
              <w:left w:w="48" w:type="dxa"/>
              <w:bottom w:w="48" w:type="dxa"/>
              <w:right w:w="48" w:type="dxa"/>
            </w:tcMar>
            <w:vAlign w:val="center"/>
            <w:hideMark/>
          </w:tcPr>
          <w:p w14:paraId="49687E8B"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48CB83C5"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100)</w:t>
            </w:r>
          </w:p>
        </w:tc>
        <w:tc>
          <w:tcPr>
            <w:tcW w:w="0" w:type="auto"/>
            <w:shd w:val="clear" w:color="auto" w:fill="auto"/>
          </w:tcPr>
          <w:p w14:paraId="428AFE46"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694997DF"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7491FA4D" w14:textId="244B2449"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056A30ED" w14:textId="77777777" w:rsidR="00BB5FCD" w:rsidRPr="00F03AE2" w:rsidRDefault="00BB5FCD" w:rsidP="008B3AA5">
      <w:pPr>
        <w:spacing w:after="0" w:line="360" w:lineRule="auto"/>
        <w:rPr>
          <w:rFonts w:ascii="Times New Roman" w:hAnsi="Times New Roman" w:cs="Times New Roman"/>
        </w:rPr>
      </w:pPr>
    </w:p>
    <w:p w14:paraId="0666F43A" w14:textId="55A00A74" w:rsidR="00055D73" w:rsidRPr="00F03AE2" w:rsidRDefault="00055D73" w:rsidP="008B3AA5">
      <w:pPr>
        <w:spacing w:after="0" w:line="360" w:lineRule="auto"/>
        <w:ind w:left="1416"/>
        <w:jc w:val="both"/>
        <w:rPr>
          <w:rFonts w:ascii="Times New Roman" w:hAnsi="Times New Roman" w:cs="Times New Roman"/>
        </w:rPr>
      </w:pPr>
      <w:r w:rsidRPr="00F03AE2">
        <w:rPr>
          <w:rFonts w:ascii="Times New Roman" w:hAnsi="Times New Roman" w:cs="Times New Roman"/>
          <w:b/>
        </w:rPr>
        <w:t xml:space="preserve">      Tabla 2-B:</w:t>
      </w:r>
      <w:r w:rsidRPr="00F03AE2">
        <w:rPr>
          <w:rFonts w:ascii="Times New Roman" w:hAnsi="Times New Roman" w:cs="Times New Roman"/>
        </w:rPr>
        <w:t xml:space="preserve"> Tabla groups</w:t>
      </w:r>
    </w:p>
    <w:tbl>
      <w:tblPr>
        <w:tblW w:w="286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72"/>
        <w:gridCol w:w="1417"/>
        <w:gridCol w:w="1195"/>
        <w:gridCol w:w="880"/>
      </w:tblGrid>
      <w:tr w:rsidR="00BB5FCD" w:rsidRPr="00F03AE2" w14:paraId="6FE8233E" w14:textId="77777777" w:rsidTr="00055D73">
        <w:trPr>
          <w:jc w:val="center"/>
        </w:trPr>
        <w:tc>
          <w:tcPr>
            <w:tcW w:w="1434" w:type="dxa"/>
            <w:shd w:val="clear" w:color="auto" w:fill="auto"/>
            <w:tcMar>
              <w:top w:w="48" w:type="dxa"/>
              <w:left w:w="48" w:type="dxa"/>
              <w:bottom w:w="48" w:type="dxa"/>
              <w:right w:w="48" w:type="dxa"/>
            </w:tcMar>
            <w:vAlign w:val="center"/>
            <w:hideMark/>
          </w:tcPr>
          <w:p w14:paraId="1997E477"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482" w:type="dxa"/>
            <w:shd w:val="clear" w:color="auto" w:fill="auto"/>
            <w:tcMar>
              <w:top w:w="48" w:type="dxa"/>
              <w:left w:w="48" w:type="dxa"/>
              <w:bottom w:w="48" w:type="dxa"/>
              <w:right w:w="48" w:type="dxa"/>
            </w:tcMar>
            <w:vAlign w:val="center"/>
            <w:hideMark/>
          </w:tcPr>
          <w:p w14:paraId="7324689E"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099" w:type="dxa"/>
            <w:shd w:val="clear" w:color="auto" w:fill="auto"/>
          </w:tcPr>
          <w:p w14:paraId="56CE68DD"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4799BCAD"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4C229478" w14:textId="77777777" w:rsidTr="00055D73">
        <w:trPr>
          <w:jc w:val="center"/>
        </w:trPr>
        <w:tc>
          <w:tcPr>
            <w:tcW w:w="0" w:type="auto"/>
            <w:shd w:val="clear" w:color="auto" w:fill="auto"/>
            <w:noWrap/>
            <w:tcMar>
              <w:top w:w="48" w:type="dxa"/>
              <w:left w:w="48" w:type="dxa"/>
              <w:bottom w:w="48" w:type="dxa"/>
              <w:right w:w="48" w:type="dxa"/>
            </w:tcMar>
            <w:vAlign w:val="center"/>
            <w:hideMark/>
          </w:tcPr>
          <w:p w14:paraId="379CFF07"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1CF092FA"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0" w:type="auto"/>
            <w:shd w:val="clear" w:color="auto" w:fill="auto"/>
          </w:tcPr>
          <w:p w14:paraId="544335B8"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3170B6D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64C0C12D" w14:textId="77777777" w:rsidTr="00055D73">
        <w:trPr>
          <w:jc w:val="center"/>
        </w:trPr>
        <w:tc>
          <w:tcPr>
            <w:tcW w:w="0" w:type="auto"/>
            <w:shd w:val="clear" w:color="auto" w:fill="auto"/>
            <w:noWrap/>
            <w:tcMar>
              <w:top w:w="48" w:type="dxa"/>
              <w:left w:w="48" w:type="dxa"/>
              <w:bottom w:w="48" w:type="dxa"/>
              <w:right w:w="48" w:type="dxa"/>
            </w:tcMar>
            <w:vAlign w:val="center"/>
            <w:hideMark/>
          </w:tcPr>
          <w:p w14:paraId="65A694EF"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42AC90C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50)</w:t>
            </w:r>
          </w:p>
        </w:tc>
        <w:tc>
          <w:tcPr>
            <w:tcW w:w="0" w:type="auto"/>
            <w:shd w:val="clear" w:color="auto" w:fill="auto"/>
          </w:tcPr>
          <w:p w14:paraId="713A2695"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5EE7269A"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36123B5A" w14:textId="77777777" w:rsidTr="00055D73">
        <w:trPr>
          <w:jc w:val="center"/>
        </w:trPr>
        <w:tc>
          <w:tcPr>
            <w:tcW w:w="0" w:type="auto"/>
            <w:shd w:val="clear" w:color="auto" w:fill="auto"/>
            <w:noWrap/>
            <w:tcMar>
              <w:top w:w="48" w:type="dxa"/>
              <w:left w:w="48" w:type="dxa"/>
              <w:bottom w:w="48" w:type="dxa"/>
              <w:right w:w="48" w:type="dxa"/>
            </w:tcMar>
            <w:vAlign w:val="center"/>
            <w:hideMark/>
          </w:tcPr>
          <w:p w14:paraId="51BFD66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ity</w:t>
            </w:r>
          </w:p>
        </w:tc>
        <w:tc>
          <w:tcPr>
            <w:tcW w:w="0" w:type="auto"/>
            <w:shd w:val="clear" w:color="auto" w:fill="auto"/>
            <w:noWrap/>
            <w:tcMar>
              <w:top w:w="48" w:type="dxa"/>
              <w:left w:w="48" w:type="dxa"/>
              <w:bottom w:w="48" w:type="dxa"/>
              <w:right w:w="48" w:type="dxa"/>
            </w:tcMar>
            <w:vAlign w:val="center"/>
            <w:hideMark/>
          </w:tcPr>
          <w:p w14:paraId="47902AD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0" w:type="auto"/>
            <w:shd w:val="clear" w:color="auto" w:fill="auto"/>
          </w:tcPr>
          <w:p w14:paraId="00C77D2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00180F5E"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0D2758E3" w14:textId="4B68CDF8"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747BC57E" w14:textId="77777777" w:rsidR="00BB5FCD" w:rsidRPr="00F03AE2" w:rsidRDefault="00BB5FCD" w:rsidP="008B3AA5">
      <w:pPr>
        <w:spacing w:after="0" w:line="360" w:lineRule="auto"/>
        <w:ind w:left="360"/>
        <w:rPr>
          <w:rFonts w:ascii="Times New Roman" w:hAnsi="Times New Roman" w:cs="Times New Roman"/>
          <w:b/>
          <w:u w:val="single"/>
        </w:rPr>
      </w:pPr>
    </w:p>
    <w:p w14:paraId="3F208452" w14:textId="0D7554B5" w:rsidR="00055D73" w:rsidRPr="00F03AE2" w:rsidRDefault="00055D73" w:rsidP="008B3AA5">
      <w:pPr>
        <w:spacing w:after="0" w:line="360" w:lineRule="auto"/>
        <w:ind w:left="1416"/>
        <w:jc w:val="both"/>
        <w:rPr>
          <w:rFonts w:ascii="Times New Roman" w:hAnsi="Times New Roman" w:cs="Times New Roman"/>
        </w:rPr>
      </w:pPr>
      <w:r w:rsidRPr="00F03AE2">
        <w:rPr>
          <w:rFonts w:ascii="Times New Roman" w:hAnsi="Times New Roman" w:cs="Times New Roman"/>
          <w:b/>
        </w:rPr>
        <w:t xml:space="preserve">      Tabla 3-B:</w:t>
      </w:r>
      <w:r w:rsidRPr="00F03AE2">
        <w:rPr>
          <w:rFonts w:ascii="Times New Roman" w:hAnsi="Times New Roman" w:cs="Times New Roman"/>
        </w:rPr>
        <w:t xml:space="preserve"> Tabla priorities</w:t>
      </w:r>
    </w:p>
    <w:tbl>
      <w:tblPr>
        <w:tblW w:w="28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1"/>
        <w:gridCol w:w="1426"/>
        <w:gridCol w:w="1210"/>
        <w:gridCol w:w="884"/>
      </w:tblGrid>
      <w:tr w:rsidR="00BB5FCD" w:rsidRPr="00F03AE2" w14:paraId="6E6C5078" w14:textId="77777777" w:rsidTr="00E316DB">
        <w:trPr>
          <w:jc w:val="center"/>
        </w:trPr>
        <w:tc>
          <w:tcPr>
            <w:tcW w:w="1435" w:type="dxa"/>
            <w:shd w:val="clear" w:color="auto" w:fill="auto"/>
            <w:tcMar>
              <w:top w:w="48" w:type="dxa"/>
              <w:left w:w="48" w:type="dxa"/>
              <w:bottom w:w="48" w:type="dxa"/>
              <w:right w:w="48" w:type="dxa"/>
            </w:tcMar>
            <w:vAlign w:val="center"/>
            <w:hideMark/>
          </w:tcPr>
          <w:p w14:paraId="7FCC0995"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483" w:type="dxa"/>
            <w:shd w:val="clear" w:color="auto" w:fill="auto"/>
            <w:tcMar>
              <w:top w:w="48" w:type="dxa"/>
              <w:left w:w="48" w:type="dxa"/>
              <w:bottom w:w="48" w:type="dxa"/>
              <w:right w:w="48" w:type="dxa"/>
            </w:tcMar>
            <w:vAlign w:val="center"/>
            <w:hideMark/>
          </w:tcPr>
          <w:p w14:paraId="5198A47F"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135" w:type="dxa"/>
            <w:shd w:val="clear" w:color="auto" w:fill="auto"/>
          </w:tcPr>
          <w:p w14:paraId="67EB7047"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4E3F5352"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4801AAC2" w14:textId="77777777" w:rsidTr="0062765A">
        <w:trPr>
          <w:jc w:val="center"/>
        </w:trPr>
        <w:tc>
          <w:tcPr>
            <w:tcW w:w="0" w:type="auto"/>
            <w:shd w:val="clear" w:color="auto" w:fill="auto"/>
            <w:noWrap/>
            <w:tcMar>
              <w:top w:w="48" w:type="dxa"/>
              <w:left w:w="48" w:type="dxa"/>
              <w:bottom w:w="48" w:type="dxa"/>
              <w:right w:w="48" w:type="dxa"/>
            </w:tcMar>
            <w:vAlign w:val="center"/>
            <w:hideMark/>
          </w:tcPr>
          <w:p w14:paraId="4C580A1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688745C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2)</w:t>
            </w:r>
          </w:p>
        </w:tc>
        <w:tc>
          <w:tcPr>
            <w:tcW w:w="0" w:type="auto"/>
            <w:shd w:val="clear" w:color="auto" w:fill="auto"/>
          </w:tcPr>
          <w:p w14:paraId="288BE890"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1A65A1EC"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4D9450A6" w14:textId="77777777" w:rsidTr="0062765A">
        <w:trPr>
          <w:jc w:val="center"/>
        </w:trPr>
        <w:tc>
          <w:tcPr>
            <w:tcW w:w="0" w:type="auto"/>
            <w:shd w:val="clear" w:color="auto" w:fill="auto"/>
            <w:noWrap/>
            <w:tcMar>
              <w:top w:w="48" w:type="dxa"/>
              <w:left w:w="48" w:type="dxa"/>
              <w:bottom w:w="48" w:type="dxa"/>
              <w:right w:w="48" w:type="dxa"/>
            </w:tcMar>
            <w:vAlign w:val="center"/>
            <w:hideMark/>
          </w:tcPr>
          <w:p w14:paraId="0300AE05"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4C20AB9D"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0" w:type="auto"/>
            <w:shd w:val="clear" w:color="auto" w:fill="auto"/>
          </w:tcPr>
          <w:p w14:paraId="1C648FEA"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58F1C15F"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3989C479" w14:textId="71F69CE8"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4DE6C2CD" w14:textId="77777777" w:rsidR="00BB5FCD" w:rsidRPr="00F03AE2" w:rsidRDefault="00BB5FCD" w:rsidP="008B3AA5">
      <w:pPr>
        <w:pStyle w:val="Prrafodelista"/>
        <w:spacing w:after="0" w:line="360" w:lineRule="auto"/>
        <w:rPr>
          <w:rFonts w:ascii="Times New Roman" w:hAnsi="Times New Roman" w:cs="Times New Roman"/>
          <w:b/>
          <w:u w:val="single"/>
        </w:rPr>
      </w:pPr>
    </w:p>
    <w:p w14:paraId="31153ADC" w14:textId="3355E7EC" w:rsidR="00055D73" w:rsidRPr="00F03AE2" w:rsidRDefault="00055D73" w:rsidP="008B3AA5">
      <w:pPr>
        <w:spacing w:after="0" w:line="360" w:lineRule="auto"/>
        <w:ind w:left="708" w:firstLine="708"/>
        <w:rPr>
          <w:rFonts w:ascii="Times New Roman" w:hAnsi="Times New Roman" w:cs="Times New Roman"/>
          <w:b/>
          <w:u w:val="single"/>
        </w:rPr>
      </w:pPr>
      <w:r w:rsidRPr="00F03AE2">
        <w:rPr>
          <w:rFonts w:ascii="Times New Roman" w:hAnsi="Times New Roman" w:cs="Times New Roman"/>
          <w:b/>
        </w:rPr>
        <w:t xml:space="preserve">      Tabla 4-B:</w:t>
      </w:r>
      <w:r w:rsidRPr="00F03AE2">
        <w:rPr>
          <w:rFonts w:ascii="Times New Roman" w:hAnsi="Times New Roman" w:cs="Times New Roman"/>
        </w:rPr>
        <w:t xml:space="preserve"> Tabla roles</w:t>
      </w:r>
    </w:p>
    <w:tbl>
      <w:tblPr>
        <w:tblW w:w="28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3"/>
        <w:gridCol w:w="1430"/>
        <w:gridCol w:w="1205"/>
        <w:gridCol w:w="883"/>
      </w:tblGrid>
      <w:tr w:rsidR="00BB5FCD" w:rsidRPr="00F03AE2" w14:paraId="2EE246B9" w14:textId="77777777" w:rsidTr="00E316DB">
        <w:trPr>
          <w:jc w:val="center"/>
        </w:trPr>
        <w:tc>
          <w:tcPr>
            <w:tcW w:w="1443" w:type="dxa"/>
            <w:shd w:val="clear" w:color="auto" w:fill="auto"/>
            <w:tcMar>
              <w:top w:w="48" w:type="dxa"/>
              <w:left w:w="48" w:type="dxa"/>
              <w:bottom w:w="48" w:type="dxa"/>
              <w:right w:w="48" w:type="dxa"/>
            </w:tcMar>
            <w:vAlign w:val="center"/>
            <w:hideMark/>
          </w:tcPr>
          <w:p w14:paraId="36ED0BA4"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493" w:type="dxa"/>
            <w:shd w:val="clear" w:color="auto" w:fill="auto"/>
            <w:tcMar>
              <w:top w:w="48" w:type="dxa"/>
              <w:left w:w="48" w:type="dxa"/>
              <w:bottom w:w="48" w:type="dxa"/>
              <w:right w:w="48" w:type="dxa"/>
            </w:tcMar>
            <w:vAlign w:val="center"/>
            <w:hideMark/>
          </w:tcPr>
          <w:p w14:paraId="3EE46274"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117" w:type="dxa"/>
            <w:shd w:val="clear" w:color="auto" w:fill="auto"/>
          </w:tcPr>
          <w:p w14:paraId="5AA1C7BE"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0B78A86E"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351CD89B" w14:textId="77777777" w:rsidTr="0062765A">
        <w:trPr>
          <w:jc w:val="center"/>
        </w:trPr>
        <w:tc>
          <w:tcPr>
            <w:tcW w:w="0" w:type="auto"/>
            <w:shd w:val="clear" w:color="auto" w:fill="auto"/>
            <w:noWrap/>
            <w:tcMar>
              <w:top w:w="48" w:type="dxa"/>
              <w:left w:w="48" w:type="dxa"/>
              <w:bottom w:w="48" w:type="dxa"/>
              <w:right w:w="48" w:type="dxa"/>
            </w:tcMar>
            <w:vAlign w:val="center"/>
            <w:hideMark/>
          </w:tcPr>
          <w:p w14:paraId="39BFFAFA"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150C2582"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0" w:type="auto"/>
            <w:shd w:val="clear" w:color="auto" w:fill="auto"/>
          </w:tcPr>
          <w:p w14:paraId="0E07BA28"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597D4069"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097924E7" w14:textId="77777777" w:rsidTr="0062765A">
        <w:trPr>
          <w:jc w:val="center"/>
        </w:trPr>
        <w:tc>
          <w:tcPr>
            <w:tcW w:w="0" w:type="auto"/>
            <w:shd w:val="clear" w:color="auto" w:fill="auto"/>
            <w:noWrap/>
            <w:tcMar>
              <w:top w:w="48" w:type="dxa"/>
              <w:left w:w="48" w:type="dxa"/>
              <w:bottom w:w="48" w:type="dxa"/>
              <w:right w:w="48" w:type="dxa"/>
            </w:tcMar>
            <w:vAlign w:val="center"/>
            <w:hideMark/>
          </w:tcPr>
          <w:p w14:paraId="2EAE91B2"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7A1815E7"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0" w:type="auto"/>
            <w:shd w:val="clear" w:color="auto" w:fill="auto"/>
          </w:tcPr>
          <w:p w14:paraId="090D409F"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5C74D76C"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0D4F2EB8" w14:textId="77777777" w:rsidTr="0062765A">
        <w:trPr>
          <w:jc w:val="center"/>
        </w:trPr>
        <w:tc>
          <w:tcPr>
            <w:tcW w:w="0" w:type="auto"/>
            <w:shd w:val="clear" w:color="auto" w:fill="auto"/>
            <w:noWrap/>
            <w:tcMar>
              <w:top w:w="48" w:type="dxa"/>
              <w:left w:w="48" w:type="dxa"/>
              <w:bottom w:w="48" w:type="dxa"/>
              <w:right w:w="48" w:type="dxa"/>
            </w:tcMar>
            <w:vAlign w:val="center"/>
            <w:hideMark/>
          </w:tcPr>
          <w:p w14:paraId="07895D28"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ity</w:t>
            </w:r>
          </w:p>
        </w:tc>
        <w:tc>
          <w:tcPr>
            <w:tcW w:w="0" w:type="auto"/>
            <w:shd w:val="clear" w:color="auto" w:fill="auto"/>
            <w:noWrap/>
            <w:tcMar>
              <w:top w:w="48" w:type="dxa"/>
              <w:left w:w="48" w:type="dxa"/>
              <w:bottom w:w="48" w:type="dxa"/>
              <w:right w:w="48" w:type="dxa"/>
            </w:tcMar>
            <w:vAlign w:val="center"/>
            <w:hideMark/>
          </w:tcPr>
          <w:p w14:paraId="3BC77397"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0" w:type="auto"/>
            <w:shd w:val="clear" w:color="auto" w:fill="auto"/>
          </w:tcPr>
          <w:p w14:paraId="6DAA3A3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3687A845"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75431EC9" w14:textId="7ECBFFEA"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31BFFF8B" w14:textId="77777777" w:rsidR="00BB5FCD" w:rsidRPr="00F03AE2" w:rsidRDefault="00BB5FCD" w:rsidP="008B3AA5">
      <w:pPr>
        <w:spacing w:after="0" w:line="360" w:lineRule="auto"/>
        <w:rPr>
          <w:rFonts w:ascii="Times New Roman" w:hAnsi="Times New Roman" w:cs="Times New Roman"/>
          <w:b/>
          <w:u w:val="single"/>
        </w:rPr>
      </w:pPr>
    </w:p>
    <w:p w14:paraId="34A92BC7" w14:textId="5621217A" w:rsidR="00055D73" w:rsidRPr="00F03AE2" w:rsidRDefault="00055D73" w:rsidP="008B3AA5">
      <w:pPr>
        <w:spacing w:after="0" w:line="360" w:lineRule="auto"/>
        <w:ind w:left="708" w:firstLine="708"/>
        <w:rPr>
          <w:rFonts w:ascii="Times New Roman" w:hAnsi="Times New Roman" w:cs="Times New Roman"/>
          <w:b/>
          <w:u w:val="single"/>
        </w:rPr>
      </w:pPr>
      <w:r w:rsidRPr="00F03AE2">
        <w:rPr>
          <w:rFonts w:ascii="Times New Roman" w:hAnsi="Times New Roman" w:cs="Times New Roman"/>
          <w:b/>
        </w:rPr>
        <w:t xml:space="preserve">      Tabla 5-B:</w:t>
      </w:r>
      <w:r w:rsidRPr="00F03AE2">
        <w:rPr>
          <w:rFonts w:ascii="Times New Roman" w:hAnsi="Times New Roman" w:cs="Times New Roman"/>
        </w:rPr>
        <w:t xml:space="preserve"> Tabla states</w:t>
      </w:r>
    </w:p>
    <w:tbl>
      <w:tblPr>
        <w:tblW w:w="28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3"/>
        <w:gridCol w:w="1430"/>
        <w:gridCol w:w="1205"/>
        <w:gridCol w:w="883"/>
      </w:tblGrid>
      <w:tr w:rsidR="00BB5FCD" w:rsidRPr="00F03AE2" w14:paraId="1FAB92F9" w14:textId="77777777" w:rsidTr="00055D73">
        <w:trPr>
          <w:jc w:val="center"/>
        </w:trPr>
        <w:tc>
          <w:tcPr>
            <w:tcW w:w="1443" w:type="dxa"/>
            <w:shd w:val="clear" w:color="auto" w:fill="auto"/>
            <w:tcMar>
              <w:top w:w="48" w:type="dxa"/>
              <w:left w:w="48" w:type="dxa"/>
              <w:bottom w:w="48" w:type="dxa"/>
              <w:right w:w="48" w:type="dxa"/>
            </w:tcMar>
            <w:vAlign w:val="center"/>
            <w:hideMark/>
          </w:tcPr>
          <w:p w14:paraId="03DBFC8F"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493" w:type="dxa"/>
            <w:shd w:val="clear" w:color="auto" w:fill="auto"/>
            <w:tcMar>
              <w:top w:w="48" w:type="dxa"/>
              <w:left w:w="48" w:type="dxa"/>
              <w:bottom w:w="48" w:type="dxa"/>
              <w:right w:w="48" w:type="dxa"/>
            </w:tcMar>
            <w:vAlign w:val="center"/>
            <w:hideMark/>
          </w:tcPr>
          <w:p w14:paraId="2974B1EC"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117" w:type="dxa"/>
            <w:shd w:val="clear" w:color="auto" w:fill="auto"/>
          </w:tcPr>
          <w:p w14:paraId="7CDA7882"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644E01E5"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6ED0ECC0" w14:textId="77777777" w:rsidTr="0062765A">
        <w:trPr>
          <w:jc w:val="center"/>
        </w:trPr>
        <w:tc>
          <w:tcPr>
            <w:tcW w:w="0" w:type="auto"/>
            <w:shd w:val="clear" w:color="auto" w:fill="auto"/>
            <w:noWrap/>
            <w:tcMar>
              <w:top w:w="48" w:type="dxa"/>
              <w:left w:w="48" w:type="dxa"/>
              <w:bottom w:w="48" w:type="dxa"/>
              <w:right w:w="48" w:type="dxa"/>
            </w:tcMar>
            <w:vAlign w:val="center"/>
            <w:hideMark/>
          </w:tcPr>
          <w:p w14:paraId="143219B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6110A731"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0" w:type="auto"/>
            <w:shd w:val="clear" w:color="auto" w:fill="auto"/>
          </w:tcPr>
          <w:p w14:paraId="56EAE15C"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0BD4691B"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077880F6" w14:textId="77777777" w:rsidTr="0062765A">
        <w:trPr>
          <w:jc w:val="center"/>
        </w:trPr>
        <w:tc>
          <w:tcPr>
            <w:tcW w:w="0" w:type="auto"/>
            <w:shd w:val="clear" w:color="auto" w:fill="auto"/>
            <w:noWrap/>
            <w:tcMar>
              <w:top w:w="48" w:type="dxa"/>
              <w:left w:w="48" w:type="dxa"/>
              <w:bottom w:w="48" w:type="dxa"/>
              <w:right w:w="48" w:type="dxa"/>
            </w:tcMar>
            <w:vAlign w:val="center"/>
            <w:hideMark/>
          </w:tcPr>
          <w:p w14:paraId="6017679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7CED6CE8"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0" w:type="auto"/>
            <w:shd w:val="clear" w:color="auto" w:fill="auto"/>
          </w:tcPr>
          <w:p w14:paraId="3B77FFCF"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059D8809"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2B00F424" w14:textId="0A651770"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lang w:val="en-US"/>
        </w:rPr>
        <w:t xml:space="preserve">    </w:t>
      </w: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402183B4" w14:textId="77777777" w:rsidR="00045C7D" w:rsidRPr="00F03AE2" w:rsidRDefault="00045C7D" w:rsidP="008B3AA5">
      <w:pPr>
        <w:spacing w:after="0" w:line="360" w:lineRule="auto"/>
        <w:ind w:left="708" w:firstLine="708"/>
        <w:rPr>
          <w:rFonts w:ascii="Times New Roman" w:hAnsi="Times New Roman" w:cs="Times New Roman"/>
          <w:b/>
          <w:lang w:val="en-US"/>
        </w:rPr>
      </w:pPr>
    </w:p>
    <w:p w14:paraId="47A34704" w14:textId="6CB9BAF4" w:rsidR="00055D73" w:rsidRPr="00F03AE2" w:rsidRDefault="00045C7D" w:rsidP="008B3AA5">
      <w:pPr>
        <w:spacing w:after="0" w:line="360" w:lineRule="auto"/>
        <w:ind w:left="1416"/>
        <w:rPr>
          <w:rFonts w:ascii="Times New Roman" w:hAnsi="Times New Roman" w:cs="Times New Roman"/>
          <w:b/>
          <w:u w:val="single"/>
          <w:lang w:val="en-US"/>
        </w:rPr>
      </w:pPr>
      <w:r w:rsidRPr="00F03AE2">
        <w:rPr>
          <w:rFonts w:ascii="Times New Roman" w:hAnsi="Times New Roman" w:cs="Times New Roman"/>
          <w:b/>
          <w:lang w:val="en-US"/>
        </w:rPr>
        <w:t xml:space="preserve">      </w:t>
      </w:r>
      <w:r w:rsidR="00055D73" w:rsidRPr="00F03AE2">
        <w:rPr>
          <w:rFonts w:ascii="Times New Roman" w:hAnsi="Times New Roman" w:cs="Times New Roman"/>
          <w:b/>
          <w:lang w:val="en-US"/>
        </w:rPr>
        <w:t>Tabla 6-B:</w:t>
      </w:r>
      <w:r w:rsidR="00055D73" w:rsidRPr="00F03AE2">
        <w:rPr>
          <w:rFonts w:ascii="Times New Roman" w:hAnsi="Times New Roman" w:cs="Times New Roman"/>
          <w:lang w:val="en-US"/>
        </w:rPr>
        <w:t xml:space="preserve"> Tabla ticket_types</w:t>
      </w:r>
    </w:p>
    <w:tbl>
      <w:tblPr>
        <w:tblW w:w="28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3"/>
        <w:gridCol w:w="1430"/>
        <w:gridCol w:w="1205"/>
        <w:gridCol w:w="883"/>
      </w:tblGrid>
      <w:tr w:rsidR="00BB5FCD" w:rsidRPr="00F03AE2" w14:paraId="6453CC8A" w14:textId="77777777" w:rsidTr="00E316DB">
        <w:trPr>
          <w:jc w:val="center"/>
        </w:trPr>
        <w:tc>
          <w:tcPr>
            <w:tcW w:w="1443" w:type="dxa"/>
            <w:shd w:val="clear" w:color="auto" w:fill="auto"/>
            <w:tcMar>
              <w:top w:w="48" w:type="dxa"/>
              <w:left w:w="48" w:type="dxa"/>
              <w:bottom w:w="48" w:type="dxa"/>
              <w:right w:w="48" w:type="dxa"/>
            </w:tcMar>
            <w:vAlign w:val="center"/>
            <w:hideMark/>
          </w:tcPr>
          <w:p w14:paraId="5DC0CC61"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493" w:type="dxa"/>
            <w:shd w:val="clear" w:color="auto" w:fill="auto"/>
            <w:tcMar>
              <w:top w:w="48" w:type="dxa"/>
              <w:left w:w="48" w:type="dxa"/>
              <w:bottom w:w="48" w:type="dxa"/>
              <w:right w:w="48" w:type="dxa"/>
            </w:tcMar>
            <w:vAlign w:val="center"/>
            <w:hideMark/>
          </w:tcPr>
          <w:p w14:paraId="486D98C7"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117" w:type="dxa"/>
            <w:shd w:val="clear" w:color="auto" w:fill="auto"/>
          </w:tcPr>
          <w:p w14:paraId="2F8AE794"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909" w:type="dxa"/>
            <w:shd w:val="clear" w:color="auto" w:fill="auto"/>
            <w:tcMar>
              <w:top w:w="48" w:type="dxa"/>
              <w:left w:w="48" w:type="dxa"/>
              <w:bottom w:w="48" w:type="dxa"/>
              <w:right w:w="48" w:type="dxa"/>
            </w:tcMar>
            <w:vAlign w:val="center"/>
            <w:hideMark/>
          </w:tcPr>
          <w:p w14:paraId="7EE2F812" w14:textId="77777777" w:rsidR="00BB5FCD" w:rsidRPr="00F03AE2" w:rsidRDefault="00BB5FCD" w:rsidP="00E316DB">
            <w:pPr>
              <w:spacing w:after="0" w:line="240" w:lineRule="auto"/>
              <w:ind w:left="360"/>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r>
      <w:tr w:rsidR="00BB5FCD" w:rsidRPr="00F03AE2" w14:paraId="7FBA1FCF" w14:textId="77777777" w:rsidTr="0062765A">
        <w:trPr>
          <w:jc w:val="center"/>
        </w:trPr>
        <w:tc>
          <w:tcPr>
            <w:tcW w:w="0" w:type="auto"/>
            <w:shd w:val="clear" w:color="auto" w:fill="auto"/>
            <w:noWrap/>
            <w:tcMar>
              <w:top w:w="48" w:type="dxa"/>
              <w:left w:w="48" w:type="dxa"/>
              <w:bottom w:w="48" w:type="dxa"/>
              <w:right w:w="48" w:type="dxa"/>
            </w:tcMar>
            <w:vAlign w:val="center"/>
            <w:hideMark/>
          </w:tcPr>
          <w:p w14:paraId="7DDAA9AA"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0" w:type="auto"/>
            <w:shd w:val="clear" w:color="auto" w:fill="auto"/>
            <w:noWrap/>
            <w:tcMar>
              <w:top w:w="48" w:type="dxa"/>
              <w:left w:w="48" w:type="dxa"/>
              <w:bottom w:w="48" w:type="dxa"/>
              <w:right w:w="48" w:type="dxa"/>
            </w:tcMar>
            <w:vAlign w:val="center"/>
            <w:hideMark/>
          </w:tcPr>
          <w:p w14:paraId="48ABCF4D"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11)</w:t>
            </w:r>
          </w:p>
        </w:tc>
        <w:tc>
          <w:tcPr>
            <w:tcW w:w="0" w:type="auto"/>
            <w:shd w:val="clear" w:color="auto" w:fill="auto"/>
          </w:tcPr>
          <w:p w14:paraId="023C9039"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0" w:type="auto"/>
            <w:shd w:val="clear" w:color="auto" w:fill="auto"/>
            <w:tcMar>
              <w:top w:w="48" w:type="dxa"/>
              <w:left w:w="48" w:type="dxa"/>
              <w:bottom w:w="48" w:type="dxa"/>
              <w:right w:w="48" w:type="dxa"/>
            </w:tcMar>
            <w:vAlign w:val="center"/>
            <w:hideMark/>
          </w:tcPr>
          <w:p w14:paraId="6875869D"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r w:rsidR="00BB5FCD" w:rsidRPr="00F03AE2" w14:paraId="1C3DE1B9" w14:textId="77777777" w:rsidTr="0062765A">
        <w:trPr>
          <w:jc w:val="center"/>
        </w:trPr>
        <w:tc>
          <w:tcPr>
            <w:tcW w:w="0" w:type="auto"/>
            <w:shd w:val="clear" w:color="auto" w:fill="auto"/>
            <w:noWrap/>
            <w:tcMar>
              <w:top w:w="48" w:type="dxa"/>
              <w:left w:w="48" w:type="dxa"/>
              <w:bottom w:w="48" w:type="dxa"/>
              <w:right w:w="48" w:type="dxa"/>
            </w:tcMar>
            <w:vAlign w:val="center"/>
            <w:hideMark/>
          </w:tcPr>
          <w:p w14:paraId="226332D3"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scription</w:t>
            </w:r>
          </w:p>
        </w:tc>
        <w:tc>
          <w:tcPr>
            <w:tcW w:w="0" w:type="auto"/>
            <w:shd w:val="clear" w:color="auto" w:fill="auto"/>
            <w:noWrap/>
            <w:tcMar>
              <w:top w:w="48" w:type="dxa"/>
              <w:left w:w="48" w:type="dxa"/>
              <w:bottom w:w="48" w:type="dxa"/>
              <w:right w:w="48" w:type="dxa"/>
            </w:tcMar>
            <w:vAlign w:val="center"/>
            <w:hideMark/>
          </w:tcPr>
          <w:p w14:paraId="52A18E69"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50)</w:t>
            </w:r>
          </w:p>
        </w:tc>
        <w:tc>
          <w:tcPr>
            <w:tcW w:w="0" w:type="auto"/>
            <w:shd w:val="clear" w:color="auto" w:fill="auto"/>
          </w:tcPr>
          <w:p w14:paraId="1AE1301B"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p>
        </w:tc>
        <w:tc>
          <w:tcPr>
            <w:tcW w:w="0" w:type="auto"/>
            <w:shd w:val="clear" w:color="auto" w:fill="auto"/>
            <w:tcMar>
              <w:top w:w="48" w:type="dxa"/>
              <w:left w:w="48" w:type="dxa"/>
              <w:bottom w:w="48" w:type="dxa"/>
              <w:right w:w="48" w:type="dxa"/>
            </w:tcMar>
            <w:vAlign w:val="center"/>
            <w:hideMark/>
          </w:tcPr>
          <w:p w14:paraId="4BFF4D1B" w14:textId="77777777" w:rsidR="00BB5FCD" w:rsidRPr="00F03AE2" w:rsidRDefault="00BB5FCD" w:rsidP="00E316DB">
            <w:pPr>
              <w:spacing w:after="0" w:line="240" w:lineRule="auto"/>
              <w:ind w:left="360"/>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r>
    </w:tbl>
    <w:p w14:paraId="7FB2FA80" w14:textId="4899C2CB" w:rsidR="00E316DB" w:rsidRPr="00F03AE2" w:rsidRDefault="00E316DB" w:rsidP="00E316DB">
      <w:pPr>
        <w:spacing w:after="0" w:line="240" w:lineRule="auto"/>
        <w:ind w:left="1416"/>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0D0932AD" w14:textId="77777777" w:rsidR="00BB5FCD" w:rsidRPr="00F03AE2" w:rsidRDefault="00BB5FCD" w:rsidP="008B3AA5">
      <w:pPr>
        <w:spacing w:after="0" w:line="360" w:lineRule="auto"/>
        <w:rPr>
          <w:rFonts w:ascii="Times New Roman" w:hAnsi="Times New Roman" w:cs="Times New Roman"/>
        </w:rPr>
      </w:pPr>
    </w:p>
    <w:p w14:paraId="2019FC6F" w14:textId="4A1B1C0D" w:rsidR="00055D73" w:rsidRPr="00F03AE2" w:rsidRDefault="00055D73" w:rsidP="008B3AA5">
      <w:pPr>
        <w:spacing w:after="0" w:line="360" w:lineRule="auto"/>
        <w:rPr>
          <w:rFonts w:ascii="Times New Roman" w:hAnsi="Times New Roman" w:cs="Times New Roman"/>
        </w:rPr>
      </w:pPr>
      <w:r w:rsidRPr="00F03AE2">
        <w:rPr>
          <w:rFonts w:ascii="Times New Roman" w:hAnsi="Times New Roman" w:cs="Times New Roman"/>
          <w:b/>
          <w:lang w:val="en-US"/>
        </w:rPr>
        <w:t xml:space="preserve">        Tabla 7-B:</w:t>
      </w:r>
      <w:r w:rsidRPr="00F03AE2">
        <w:rPr>
          <w:rFonts w:ascii="Times New Roman" w:hAnsi="Times New Roman" w:cs="Times New Roman"/>
          <w:lang w:val="en-US"/>
        </w:rPr>
        <w:t xml:space="preserve"> </w:t>
      </w:r>
      <w:r w:rsidRPr="00F03AE2">
        <w:rPr>
          <w:rFonts w:ascii="Times New Roman" w:hAnsi="Times New Roman" w:cs="Times New Roman"/>
        </w:rPr>
        <w:t>Tabla tickets</w:t>
      </w:r>
    </w:p>
    <w:tbl>
      <w:tblPr>
        <w:tblW w:w="43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695"/>
        <w:gridCol w:w="1560"/>
        <w:gridCol w:w="1701"/>
        <w:gridCol w:w="709"/>
        <w:gridCol w:w="1772"/>
      </w:tblGrid>
      <w:tr w:rsidR="00BB5FCD" w:rsidRPr="00F03AE2" w14:paraId="4D66A889" w14:textId="77777777" w:rsidTr="00055D73">
        <w:trPr>
          <w:jc w:val="center"/>
        </w:trPr>
        <w:tc>
          <w:tcPr>
            <w:tcW w:w="1717" w:type="dxa"/>
            <w:shd w:val="clear" w:color="auto" w:fill="auto"/>
            <w:tcMar>
              <w:top w:w="48" w:type="dxa"/>
              <w:left w:w="48" w:type="dxa"/>
              <w:bottom w:w="48" w:type="dxa"/>
              <w:right w:w="48" w:type="dxa"/>
            </w:tcMar>
            <w:vAlign w:val="center"/>
            <w:hideMark/>
          </w:tcPr>
          <w:p w14:paraId="0B5F1D29" w14:textId="77777777" w:rsidR="00BB5FCD" w:rsidRPr="00F03AE2" w:rsidRDefault="00366FDD" w:rsidP="00E316D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w:t>
            </w:r>
            <w:r w:rsidR="00BB5FCD" w:rsidRPr="00F03AE2">
              <w:rPr>
                <w:rFonts w:ascii="Times New Roman" w:hAnsi="Times New Roman" w:cs="Times New Roman"/>
                <w:b/>
                <w:sz w:val="18"/>
                <w:szCs w:val="18"/>
              </w:rPr>
              <w:t>olumna</w:t>
            </w:r>
          </w:p>
        </w:tc>
        <w:tc>
          <w:tcPr>
            <w:tcW w:w="1580" w:type="dxa"/>
            <w:shd w:val="clear" w:color="auto" w:fill="auto"/>
            <w:tcMar>
              <w:top w:w="48" w:type="dxa"/>
              <w:left w:w="48" w:type="dxa"/>
              <w:bottom w:w="48" w:type="dxa"/>
              <w:right w:w="48" w:type="dxa"/>
            </w:tcMar>
            <w:vAlign w:val="center"/>
            <w:hideMark/>
          </w:tcPr>
          <w:p w14:paraId="5AEE5C59" w14:textId="77777777" w:rsidR="00BB5FCD" w:rsidRPr="00F03AE2" w:rsidRDefault="00BB5FCD" w:rsidP="00E316D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Tipo</w:t>
            </w:r>
          </w:p>
        </w:tc>
        <w:tc>
          <w:tcPr>
            <w:tcW w:w="1722" w:type="dxa"/>
            <w:shd w:val="clear" w:color="auto" w:fill="auto"/>
            <w:tcMar>
              <w:top w:w="48" w:type="dxa"/>
              <w:left w:w="48" w:type="dxa"/>
              <w:bottom w:w="48" w:type="dxa"/>
              <w:right w:w="48" w:type="dxa"/>
            </w:tcMar>
          </w:tcPr>
          <w:p w14:paraId="0559B3DA" w14:textId="77777777" w:rsidR="00BB5FCD" w:rsidRPr="00F03AE2" w:rsidRDefault="00BB5FCD" w:rsidP="00E316D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Llave</w:t>
            </w:r>
          </w:p>
        </w:tc>
        <w:tc>
          <w:tcPr>
            <w:tcW w:w="717" w:type="dxa"/>
            <w:shd w:val="clear" w:color="auto" w:fill="auto"/>
            <w:tcMar>
              <w:top w:w="48" w:type="dxa"/>
              <w:left w:w="48" w:type="dxa"/>
              <w:bottom w:w="48" w:type="dxa"/>
              <w:right w:w="48" w:type="dxa"/>
            </w:tcMar>
            <w:vAlign w:val="center"/>
            <w:hideMark/>
          </w:tcPr>
          <w:p w14:paraId="5D556CCA" w14:textId="77777777" w:rsidR="00BB5FCD" w:rsidRPr="00F03AE2" w:rsidRDefault="00BB5FCD" w:rsidP="00E316D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Nulo</w:t>
            </w:r>
          </w:p>
        </w:tc>
        <w:tc>
          <w:tcPr>
            <w:tcW w:w="1794" w:type="dxa"/>
            <w:shd w:val="clear" w:color="auto" w:fill="auto"/>
            <w:tcMar>
              <w:top w:w="48" w:type="dxa"/>
              <w:left w:w="48" w:type="dxa"/>
              <w:bottom w:w="48" w:type="dxa"/>
              <w:right w:w="48" w:type="dxa"/>
            </w:tcMar>
            <w:vAlign w:val="center"/>
            <w:hideMark/>
          </w:tcPr>
          <w:p w14:paraId="313B5CDF" w14:textId="77777777" w:rsidR="00BB5FCD" w:rsidRPr="00F03AE2" w:rsidRDefault="00BB5FCD" w:rsidP="00E316D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Predeterminado</w:t>
            </w:r>
          </w:p>
        </w:tc>
      </w:tr>
      <w:tr w:rsidR="00BB5FCD" w:rsidRPr="00F03AE2" w14:paraId="6C66BCCB"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765C5B3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d</w:t>
            </w:r>
          </w:p>
        </w:tc>
        <w:tc>
          <w:tcPr>
            <w:tcW w:w="1580" w:type="dxa"/>
            <w:shd w:val="clear" w:color="auto" w:fill="auto"/>
            <w:noWrap/>
            <w:tcMar>
              <w:top w:w="48" w:type="dxa"/>
              <w:left w:w="48" w:type="dxa"/>
              <w:bottom w:w="48" w:type="dxa"/>
              <w:right w:w="48" w:type="dxa"/>
            </w:tcMar>
            <w:vAlign w:val="center"/>
            <w:hideMark/>
          </w:tcPr>
          <w:p w14:paraId="5024702C"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11)</w:t>
            </w:r>
          </w:p>
        </w:tc>
        <w:tc>
          <w:tcPr>
            <w:tcW w:w="1722" w:type="dxa"/>
            <w:shd w:val="clear" w:color="auto" w:fill="auto"/>
            <w:tcMar>
              <w:top w:w="48" w:type="dxa"/>
              <w:left w:w="48" w:type="dxa"/>
              <w:bottom w:w="48" w:type="dxa"/>
              <w:right w:w="48" w:type="dxa"/>
            </w:tcMar>
          </w:tcPr>
          <w:p w14:paraId="20F03981"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Primary Key</w:t>
            </w:r>
          </w:p>
        </w:tc>
        <w:tc>
          <w:tcPr>
            <w:tcW w:w="717" w:type="dxa"/>
            <w:shd w:val="clear" w:color="auto" w:fill="auto"/>
            <w:tcMar>
              <w:top w:w="48" w:type="dxa"/>
              <w:left w:w="48" w:type="dxa"/>
              <w:bottom w:w="48" w:type="dxa"/>
              <w:right w:w="48" w:type="dxa"/>
            </w:tcMar>
            <w:vAlign w:val="center"/>
            <w:hideMark/>
          </w:tcPr>
          <w:p w14:paraId="3ADAC475"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75AF97FD"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6EB65E4D"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3C65A990"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ticket_type_id</w:t>
            </w:r>
          </w:p>
        </w:tc>
        <w:tc>
          <w:tcPr>
            <w:tcW w:w="1580" w:type="dxa"/>
            <w:shd w:val="clear" w:color="auto" w:fill="auto"/>
            <w:noWrap/>
            <w:tcMar>
              <w:top w:w="48" w:type="dxa"/>
              <w:left w:w="48" w:type="dxa"/>
              <w:bottom w:w="48" w:type="dxa"/>
              <w:right w:w="48" w:type="dxa"/>
            </w:tcMar>
            <w:vAlign w:val="center"/>
            <w:hideMark/>
          </w:tcPr>
          <w:p w14:paraId="2326CFDB"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11)</w:t>
            </w:r>
          </w:p>
        </w:tc>
        <w:tc>
          <w:tcPr>
            <w:tcW w:w="1722" w:type="dxa"/>
            <w:shd w:val="clear" w:color="auto" w:fill="auto"/>
            <w:tcMar>
              <w:top w:w="48" w:type="dxa"/>
              <w:left w:w="48" w:type="dxa"/>
              <w:bottom w:w="48" w:type="dxa"/>
              <w:right w:w="48" w:type="dxa"/>
            </w:tcMar>
          </w:tcPr>
          <w:p w14:paraId="2300D688"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7232EE4E"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26ED0A71"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32944D4D"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654C943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tate_id</w:t>
            </w:r>
          </w:p>
        </w:tc>
        <w:tc>
          <w:tcPr>
            <w:tcW w:w="1580" w:type="dxa"/>
            <w:shd w:val="clear" w:color="auto" w:fill="auto"/>
            <w:noWrap/>
            <w:tcMar>
              <w:top w:w="48" w:type="dxa"/>
              <w:left w:w="48" w:type="dxa"/>
              <w:bottom w:w="48" w:type="dxa"/>
              <w:right w:w="48" w:type="dxa"/>
            </w:tcMar>
            <w:vAlign w:val="center"/>
            <w:hideMark/>
          </w:tcPr>
          <w:p w14:paraId="45DF506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11)</w:t>
            </w:r>
          </w:p>
        </w:tc>
        <w:tc>
          <w:tcPr>
            <w:tcW w:w="1722" w:type="dxa"/>
            <w:shd w:val="clear" w:color="auto" w:fill="auto"/>
            <w:tcMar>
              <w:top w:w="48" w:type="dxa"/>
              <w:left w:w="48" w:type="dxa"/>
              <w:bottom w:w="48" w:type="dxa"/>
              <w:right w:w="48" w:type="dxa"/>
            </w:tcMar>
          </w:tcPr>
          <w:p w14:paraId="231C8FBB"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19C2CCA2"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61311234"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79C917BA"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7E6658D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departament_id</w:t>
            </w:r>
          </w:p>
        </w:tc>
        <w:tc>
          <w:tcPr>
            <w:tcW w:w="1580" w:type="dxa"/>
            <w:shd w:val="clear" w:color="auto" w:fill="auto"/>
            <w:noWrap/>
            <w:tcMar>
              <w:top w:w="48" w:type="dxa"/>
              <w:left w:w="48" w:type="dxa"/>
              <w:bottom w:w="48" w:type="dxa"/>
              <w:right w:w="48" w:type="dxa"/>
            </w:tcMar>
            <w:vAlign w:val="center"/>
            <w:hideMark/>
          </w:tcPr>
          <w:p w14:paraId="376B1017"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5)</w:t>
            </w:r>
          </w:p>
        </w:tc>
        <w:tc>
          <w:tcPr>
            <w:tcW w:w="1722" w:type="dxa"/>
            <w:shd w:val="clear" w:color="auto" w:fill="auto"/>
            <w:tcMar>
              <w:top w:w="48" w:type="dxa"/>
              <w:left w:w="48" w:type="dxa"/>
              <w:bottom w:w="48" w:type="dxa"/>
              <w:right w:w="48" w:type="dxa"/>
            </w:tcMar>
          </w:tcPr>
          <w:p w14:paraId="2155100F"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5755D0C9"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123797D9"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509A3B71"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32A027BE"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group_id</w:t>
            </w:r>
          </w:p>
        </w:tc>
        <w:tc>
          <w:tcPr>
            <w:tcW w:w="1580" w:type="dxa"/>
            <w:shd w:val="clear" w:color="auto" w:fill="auto"/>
            <w:noWrap/>
            <w:tcMar>
              <w:top w:w="48" w:type="dxa"/>
              <w:left w:w="48" w:type="dxa"/>
              <w:bottom w:w="48" w:type="dxa"/>
              <w:right w:w="48" w:type="dxa"/>
            </w:tcMar>
            <w:vAlign w:val="center"/>
            <w:hideMark/>
          </w:tcPr>
          <w:p w14:paraId="4521708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5)</w:t>
            </w:r>
          </w:p>
        </w:tc>
        <w:tc>
          <w:tcPr>
            <w:tcW w:w="1722" w:type="dxa"/>
            <w:shd w:val="clear" w:color="auto" w:fill="auto"/>
            <w:tcMar>
              <w:top w:w="48" w:type="dxa"/>
              <w:left w:w="48" w:type="dxa"/>
              <w:bottom w:w="48" w:type="dxa"/>
              <w:right w:w="48" w:type="dxa"/>
            </w:tcMar>
          </w:tcPr>
          <w:p w14:paraId="2EE6AFFA"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62F9E7D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284094D3"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765FAE41"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47E74141"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priority_id</w:t>
            </w:r>
          </w:p>
        </w:tc>
        <w:tc>
          <w:tcPr>
            <w:tcW w:w="1580" w:type="dxa"/>
            <w:shd w:val="clear" w:color="auto" w:fill="auto"/>
            <w:noWrap/>
            <w:tcMar>
              <w:top w:w="48" w:type="dxa"/>
              <w:left w:w="48" w:type="dxa"/>
              <w:bottom w:w="48" w:type="dxa"/>
              <w:right w:w="48" w:type="dxa"/>
            </w:tcMar>
            <w:vAlign w:val="center"/>
            <w:hideMark/>
          </w:tcPr>
          <w:p w14:paraId="0DBF475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varchar(25)</w:t>
            </w:r>
          </w:p>
        </w:tc>
        <w:tc>
          <w:tcPr>
            <w:tcW w:w="1722" w:type="dxa"/>
            <w:shd w:val="clear" w:color="auto" w:fill="auto"/>
            <w:tcMar>
              <w:top w:w="48" w:type="dxa"/>
              <w:left w:w="48" w:type="dxa"/>
              <w:bottom w:w="48" w:type="dxa"/>
              <w:right w:w="48" w:type="dxa"/>
            </w:tcMar>
          </w:tcPr>
          <w:p w14:paraId="7E207738"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3E8A9C6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669ED509"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77F60C40"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4FACFAB5"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user_id</w:t>
            </w:r>
          </w:p>
        </w:tc>
        <w:tc>
          <w:tcPr>
            <w:tcW w:w="1580" w:type="dxa"/>
            <w:shd w:val="clear" w:color="auto" w:fill="auto"/>
            <w:noWrap/>
            <w:tcMar>
              <w:top w:w="48" w:type="dxa"/>
              <w:left w:w="48" w:type="dxa"/>
              <w:bottom w:w="48" w:type="dxa"/>
              <w:right w:w="48" w:type="dxa"/>
            </w:tcMar>
            <w:vAlign w:val="center"/>
            <w:hideMark/>
          </w:tcPr>
          <w:p w14:paraId="3A1ADEC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5)</w:t>
            </w:r>
          </w:p>
        </w:tc>
        <w:tc>
          <w:tcPr>
            <w:tcW w:w="1722" w:type="dxa"/>
            <w:shd w:val="clear" w:color="auto" w:fill="auto"/>
            <w:tcMar>
              <w:top w:w="48" w:type="dxa"/>
              <w:left w:w="48" w:type="dxa"/>
              <w:bottom w:w="48" w:type="dxa"/>
              <w:right w:w="48" w:type="dxa"/>
            </w:tcMar>
          </w:tcPr>
          <w:p w14:paraId="33E136C9"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61FF833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í</w:t>
            </w:r>
          </w:p>
        </w:tc>
        <w:tc>
          <w:tcPr>
            <w:tcW w:w="1794" w:type="dxa"/>
            <w:shd w:val="clear" w:color="auto" w:fill="auto"/>
            <w:noWrap/>
            <w:tcMar>
              <w:top w:w="48" w:type="dxa"/>
              <w:left w:w="48" w:type="dxa"/>
              <w:bottom w:w="48" w:type="dxa"/>
              <w:right w:w="48" w:type="dxa"/>
            </w:tcMar>
            <w:vAlign w:val="center"/>
            <w:hideMark/>
          </w:tcPr>
          <w:p w14:paraId="225A297B"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ULL</w:t>
            </w:r>
          </w:p>
        </w:tc>
      </w:tr>
      <w:tr w:rsidR="00BB5FCD" w:rsidRPr="00F03AE2" w14:paraId="6BBCC47D"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3540F8C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tech_id</w:t>
            </w:r>
          </w:p>
        </w:tc>
        <w:tc>
          <w:tcPr>
            <w:tcW w:w="1580" w:type="dxa"/>
            <w:shd w:val="clear" w:color="auto" w:fill="auto"/>
            <w:noWrap/>
            <w:tcMar>
              <w:top w:w="48" w:type="dxa"/>
              <w:left w:w="48" w:type="dxa"/>
              <w:bottom w:w="48" w:type="dxa"/>
              <w:right w:w="48" w:type="dxa"/>
            </w:tcMar>
            <w:vAlign w:val="center"/>
            <w:hideMark/>
          </w:tcPr>
          <w:p w14:paraId="189491C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int(5)</w:t>
            </w:r>
          </w:p>
        </w:tc>
        <w:tc>
          <w:tcPr>
            <w:tcW w:w="1722" w:type="dxa"/>
            <w:shd w:val="clear" w:color="auto" w:fill="auto"/>
            <w:tcMar>
              <w:top w:w="48" w:type="dxa"/>
              <w:left w:w="48" w:type="dxa"/>
              <w:bottom w:w="48" w:type="dxa"/>
              <w:right w:w="48" w:type="dxa"/>
            </w:tcMar>
          </w:tcPr>
          <w:p w14:paraId="16A974EF"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7DF7AF0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í</w:t>
            </w:r>
          </w:p>
        </w:tc>
        <w:tc>
          <w:tcPr>
            <w:tcW w:w="1794" w:type="dxa"/>
            <w:shd w:val="clear" w:color="auto" w:fill="auto"/>
            <w:noWrap/>
            <w:tcMar>
              <w:top w:w="48" w:type="dxa"/>
              <w:left w:w="48" w:type="dxa"/>
              <w:bottom w:w="48" w:type="dxa"/>
              <w:right w:w="48" w:type="dxa"/>
            </w:tcMar>
            <w:vAlign w:val="center"/>
            <w:hideMark/>
          </w:tcPr>
          <w:p w14:paraId="22031802"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ULL</w:t>
            </w:r>
          </w:p>
        </w:tc>
      </w:tr>
      <w:tr w:rsidR="00BB5FCD" w:rsidRPr="00F03AE2" w14:paraId="107C0D65"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43CADF5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ubject</w:t>
            </w:r>
          </w:p>
        </w:tc>
        <w:tc>
          <w:tcPr>
            <w:tcW w:w="1580" w:type="dxa"/>
            <w:shd w:val="clear" w:color="auto" w:fill="auto"/>
            <w:noWrap/>
            <w:tcMar>
              <w:top w:w="48" w:type="dxa"/>
              <w:left w:w="48" w:type="dxa"/>
              <w:bottom w:w="48" w:type="dxa"/>
              <w:right w:w="48" w:type="dxa"/>
            </w:tcMar>
            <w:vAlign w:val="center"/>
            <w:hideMark/>
          </w:tcPr>
          <w:p w14:paraId="58E767EB"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varchar(100)</w:t>
            </w:r>
          </w:p>
        </w:tc>
        <w:tc>
          <w:tcPr>
            <w:tcW w:w="1722" w:type="dxa"/>
            <w:shd w:val="clear" w:color="auto" w:fill="auto"/>
            <w:tcMar>
              <w:top w:w="48" w:type="dxa"/>
              <w:left w:w="48" w:type="dxa"/>
              <w:bottom w:w="48" w:type="dxa"/>
              <w:right w:w="48" w:type="dxa"/>
            </w:tcMar>
          </w:tcPr>
          <w:p w14:paraId="408A959C"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1F9A6973"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01CC2A36"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1DB212ED"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021AA2E1"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description</w:t>
            </w:r>
          </w:p>
        </w:tc>
        <w:tc>
          <w:tcPr>
            <w:tcW w:w="1580" w:type="dxa"/>
            <w:shd w:val="clear" w:color="auto" w:fill="auto"/>
            <w:noWrap/>
            <w:tcMar>
              <w:top w:w="48" w:type="dxa"/>
              <w:left w:w="48" w:type="dxa"/>
              <w:bottom w:w="48" w:type="dxa"/>
              <w:right w:w="48" w:type="dxa"/>
            </w:tcMar>
            <w:vAlign w:val="center"/>
            <w:hideMark/>
          </w:tcPr>
          <w:p w14:paraId="52E74B4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text</w:t>
            </w:r>
          </w:p>
        </w:tc>
        <w:tc>
          <w:tcPr>
            <w:tcW w:w="1722" w:type="dxa"/>
            <w:shd w:val="clear" w:color="auto" w:fill="auto"/>
            <w:tcMar>
              <w:top w:w="48" w:type="dxa"/>
              <w:left w:w="48" w:type="dxa"/>
              <w:bottom w:w="48" w:type="dxa"/>
              <w:right w:w="48" w:type="dxa"/>
            </w:tcMar>
          </w:tcPr>
          <w:p w14:paraId="0E3FF62F"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46D41834"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51B16665"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6C80B7D4"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538CC69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reated</w:t>
            </w:r>
          </w:p>
        </w:tc>
        <w:tc>
          <w:tcPr>
            <w:tcW w:w="1580" w:type="dxa"/>
            <w:shd w:val="clear" w:color="auto" w:fill="auto"/>
            <w:noWrap/>
            <w:tcMar>
              <w:top w:w="48" w:type="dxa"/>
              <w:left w:w="48" w:type="dxa"/>
              <w:bottom w:w="48" w:type="dxa"/>
              <w:right w:w="48" w:type="dxa"/>
            </w:tcMar>
            <w:vAlign w:val="center"/>
            <w:hideMark/>
          </w:tcPr>
          <w:p w14:paraId="5AAB8D68"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datetime</w:t>
            </w:r>
          </w:p>
        </w:tc>
        <w:tc>
          <w:tcPr>
            <w:tcW w:w="1722" w:type="dxa"/>
            <w:shd w:val="clear" w:color="auto" w:fill="auto"/>
            <w:tcMar>
              <w:top w:w="48" w:type="dxa"/>
              <w:left w:w="48" w:type="dxa"/>
              <w:bottom w:w="48" w:type="dxa"/>
              <w:right w:w="48" w:type="dxa"/>
            </w:tcMar>
          </w:tcPr>
          <w:p w14:paraId="025CC6F8"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3C49D90F"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7818DA6E"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51CDD5A4"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21192240"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modified</w:t>
            </w:r>
          </w:p>
        </w:tc>
        <w:tc>
          <w:tcPr>
            <w:tcW w:w="1580" w:type="dxa"/>
            <w:shd w:val="clear" w:color="auto" w:fill="auto"/>
            <w:noWrap/>
            <w:tcMar>
              <w:top w:w="48" w:type="dxa"/>
              <w:left w:w="48" w:type="dxa"/>
              <w:bottom w:w="48" w:type="dxa"/>
              <w:right w:w="48" w:type="dxa"/>
            </w:tcMar>
            <w:vAlign w:val="center"/>
            <w:hideMark/>
          </w:tcPr>
          <w:p w14:paraId="5C43A9D2"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datetime</w:t>
            </w:r>
          </w:p>
        </w:tc>
        <w:tc>
          <w:tcPr>
            <w:tcW w:w="1722" w:type="dxa"/>
            <w:shd w:val="clear" w:color="auto" w:fill="auto"/>
            <w:tcMar>
              <w:top w:w="48" w:type="dxa"/>
              <w:left w:w="48" w:type="dxa"/>
              <w:bottom w:w="48" w:type="dxa"/>
              <w:right w:w="48" w:type="dxa"/>
            </w:tcMar>
          </w:tcPr>
          <w:p w14:paraId="2AD6BC73"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0B08557B"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o</w:t>
            </w:r>
          </w:p>
        </w:tc>
        <w:tc>
          <w:tcPr>
            <w:tcW w:w="1794" w:type="dxa"/>
            <w:shd w:val="clear" w:color="auto" w:fill="auto"/>
            <w:noWrap/>
            <w:tcMar>
              <w:top w:w="48" w:type="dxa"/>
              <w:left w:w="48" w:type="dxa"/>
              <w:bottom w:w="48" w:type="dxa"/>
              <w:right w:w="48" w:type="dxa"/>
            </w:tcMar>
            <w:vAlign w:val="center"/>
            <w:hideMark/>
          </w:tcPr>
          <w:p w14:paraId="59C41105" w14:textId="77777777" w:rsidR="00BB5FCD" w:rsidRPr="00F03AE2" w:rsidRDefault="00BB5FCD" w:rsidP="00E316DB">
            <w:pPr>
              <w:spacing w:after="0" w:line="240" w:lineRule="auto"/>
              <w:rPr>
                <w:rFonts w:ascii="Times New Roman" w:hAnsi="Times New Roman" w:cs="Times New Roman"/>
                <w:sz w:val="18"/>
                <w:szCs w:val="18"/>
              </w:rPr>
            </w:pPr>
          </w:p>
        </w:tc>
      </w:tr>
      <w:tr w:rsidR="00BB5FCD" w:rsidRPr="00F03AE2" w14:paraId="17D20D8C"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6089D2D6"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ymptom</w:t>
            </w:r>
          </w:p>
        </w:tc>
        <w:tc>
          <w:tcPr>
            <w:tcW w:w="1580" w:type="dxa"/>
            <w:shd w:val="clear" w:color="auto" w:fill="auto"/>
            <w:noWrap/>
            <w:tcMar>
              <w:top w:w="48" w:type="dxa"/>
              <w:left w:w="48" w:type="dxa"/>
              <w:bottom w:w="48" w:type="dxa"/>
              <w:right w:w="48" w:type="dxa"/>
            </w:tcMar>
            <w:vAlign w:val="center"/>
            <w:hideMark/>
          </w:tcPr>
          <w:p w14:paraId="226A48EA"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text</w:t>
            </w:r>
          </w:p>
        </w:tc>
        <w:tc>
          <w:tcPr>
            <w:tcW w:w="1722" w:type="dxa"/>
            <w:shd w:val="clear" w:color="auto" w:fill="auto"/>
            <w:tcMar>
              <w:top w:w="48" w:type="dxa"/>
              <w:left w:w="48" w:type="dxa"/>
              <w:bottom w:w="48" w:type="dxa"/>
              <w:right w:w="48" w:type="dxa"/>
            </w:tcMar>
          </w:tcPr>
          <w:p w14:paraId="627C056F"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4AE957A7"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í</w:t>
            </w:r>
          </w:p>
        </w:tc>
        <w:tc>
          <w:tcPr>
            <w:tcW w:w="1794" w:type="dxa"/>
            <w:shd w:val="clear" w:color="auto" w:fill="auto"/>
            <w:noWrap/>
            <w:tcMar>
              <w:top w:w="48" w:type="dxa"/>
              <w:left w:w="48" w:type="dxa"/>
              <w:bottom w:w="48" w:type="dxa"/>
              <w:right w:w="48" w:type="dxa"/>
            </w:tcMar>
            <w:vAlign w:val="center"/>
            <w:hideMark/>
          </w:tcPr>
          <w:p w14:paraId="74D483D2"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ULL</w:t>
            </w:r>
          </w:p>
        </w:tc>
      </w:tr>
      <w:tr w:rsidR="00BB5FCD" w:rsidRPr="00F03AE2" w14:paraId="56F4147B" w14:textId="77777777" w:rsidTr="00055D73">
        <w:trPr>
          <w:jc w:val="center"/>
        </w:trPr>
        <w:tc>
          <w:tcPr>
            <w:tcW w:w="1717" w:type="dxa"/>
            <w:shd w:val="clear" w:color="auto" w:fill="auto"/>
            <w:noWrap/>
            <w:tcMar>
              <w:top w:w="48" w:type="dxa"/>
              <w:left w:w="48" w:type="dxa"/>
              <w:bottom w:w="48" w:type="dxa"/>
              <w:right w:w="48" w:type="dxa"/>
            </w:tcMar>
            <w:vAlign w:val="center"/>
            <w:hideMark/>
          </w:tcPr>
          <w:p w14:paraId="705E69E1"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olution</w:t>
            </w:r>
          </w:p>
        </w:tc>
        <w:tc>
          <w:tcPr>
            <w:tcW w:w="1580" w:type="dxa"/>
            <w:shd w:val="clear" w:color="auto" w:fill="auto"/>
            <w:noWrap/>
            <w:tcMar>
              <w:top w:w="48" w:type="dxa"/>
              <w:left w:w="48" w:type="dxa"/>
              <w:bottom w:w="48" w:type="dxa"/>
              <w:right w:w="48" w:type="dxa"/>
            </w:tcMar>
            <w:vAlign w:val="center"/>
            <w:hideMark/>
          </w:tcPr>
          <w:p w14:paraId="7110DB84"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text</w:t>
            </w:r>
          </w:p>
        </w:tc>
        <w:tc>
          <w:tcPr>
            <w:tcW w:w="1722" w:type="dxa"/>
            <w:shd w:val="clear" w:color="auto" w:fill="auto"/>
            <w:tcMar>
              <w:top w:w="48" w:type="dxa"/>
              <w:left w:w="48" w:type="dxa"/>
              <w:bottom w:w="48" w:type="dxa"/>
              <w:right w:w="48" w:type="dxa"/>
            </w:tcMar>
          </w:tcPr>
          <w:p w14:paraId="2EC23DAE" w14:textId="77777777" w:rsidR="00BB5FCD" w:rsidRPr="00F03AE2" w:rsidRDefault="00BB5FCD" w:rsidP="00E316DB">
            <w:pPr>
              <w:spacing w:after="0" w:line="240" w:lineRule="auto"/>
              <w:rPr>
                <w:rFonts w:ascii="Times New Roman" w:hAnsi="Times New Roman" w:cs="Times New Roman"/>
                <w:sz w:val="18"/>
                <w:szCs w:val="18"/>
              </w:rPr>
            </w:pPr>
          </w:p>
        </w:tc>
        <w:tc>
          <w:tcPr>
            <w:tcW w:w="717" w:type="dxa"/>
            <w:shd w:val="clear" w:color="auto" w:fill="auto"/>
            <w:tcMar>
              <w:top w:w="48" w:type="dxa"/>
              <w:left w:w="48" w:type="dxa"/>
              <w:bottom w:w="48" w:type="dxa"/>
              <w:right w:w="48" w:type="dxa"/>
            </w:tcMar>
            <w:vAlign w:val="center"/>
            <w:hideMark/>
          </w:tcPr>
          <w:p w14:paraId="6CC5173F"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Sí</w:t>
            </w:r>
          </w:p>
        </w:tc>
        <w:tc>
          <w:tcPr>
            <w:tcW w:w="1794" w:type="dxa"/>
            <w:shd w:val="clear" w:color="auto" w:fill="auto"/>
            <w:noWrap/>
            <w:tcMar>
              <w:top w:w="48" w:type="dxa"/>
              <w:left w:w="48" w:type="dxa"/>
              <w:bottom w:w="48" w:type="dxa"/>
              <w:right w:w="48" w:type="dxa"/>
            </w:tcMar>
            <w:vAlign w:val="center"/>
            <w:hideMark/>
          </w:tcPr>
          <w:p w14:paraId="6019C053" w14:textId="77777777" w:rsidR="00BB5FCD" w:rsidRPr="00F03AE2" w:rsidRDefault="00BB5FCD" w:rsidP="00E316D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NULL</w:t>
            </w:r>
          </w:p>
        </w:tc>
      </w:tr>
    </w:tbl>
    <w:p w14:paraId="6CC294D6" w14:textId="291DEE64" w:rsidR="00F2212C" w:rsidRPr="00F03AE2" w:rsidRDefault="00E316DB" w:rsidP="00E316DB">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7FDB1B95" w14:textId="77777777" w:rsidR="00E316DB" w:rsidRPr="00F03AE2" w:rsidRDefault="00E316DB" w:rsidP="00E316DB">
      <w:pPr>
        <w:spacing w:after="0" w:line="240" w:lineRule="auto"/>
        <w:rPr>
          <w:rFonts w:ascii="Times New Roman" w:hAnsi="Times New Roman" w:cs="Times New Roman"/>
          <w:sz w:val="16"/>
          <w:szCs w:val="24"/>
        </w:rPr>
      </w:pPr>
    </w:p>
    <w:p w14:paraId="13BE2B34" w14:textId="77777777" w:rsidR="00E316DB" w:rsidRPr="00F03AE2" w:rsidRDefault="00E316DB" w:rsidP="00E316DB">
      <w:pPr>
        <w:spacing w:after="0" w:line="240" w:lineRule="auto"/>
        <w:rPr>
          <w:rFonts w:ascii="Times New Roman" w:hAnsi="Times New Roman" w:cs="Times New Roman"/>
          <w:sz w:val="16"/>
          <w:szCs w:val="24"/>
        </w:rPr>
      </w:pPr>
    </w:p>
    <w:p w14:paraId="3EC54969" w14:textId="4F79DA5B" w:rsidR="00055D73" w:rsidRPr="00F03AE2" w:rsidRDefault="00055D73" w:rsidP="008B3AA5">
      <w:pPr>
        <w:spacing w:after="0" w:line="360" w:lineRule="auto"/>
        <w:rPr>
          <w:rFonts w:ascii="Times New Roman" w:hAnsi="Times New Roman" w:cs="Times New Roman"/>
          <w:lang w:val="en-US"/>
        </w:rPr>
      </w:pPr>
      <w:r w:rsidRPr="00F03AE2">
        <w:rPr>
          <w:rFonts w:ascii="Times New Roman" w:hAnsi="Times New Roman" w:cs="Times New Roman"/>
          <w:b/>
        </w:rPr>
        <w:t xml:space="preserve">              </w:t>
      </w:r>
      <w:r w:rsidRPr="00F03AE2">
        <w:rPr>
          <w:rFonts w:ascii="Times New Roman" w:hAnsi="Times New Roman" w:cs="Times New Roman"/>
          <w:b/>
          <w:lang w:val="en-US"/>
        </w:rPr>
        <w:t>Tabla 8-B:</w:t>
      </w:r>
      <w:r w:rsidRPr="00F03AE2">
        <w:rPr>
          <w:rFonts w:ascii="Times New Roman" w:hAnsi="Times New Roman" w:cs="Times New Roman"/>
          <w:lang w:val="en-US"/>
        </w:rPr>
        <w:t xml:space="preserve"> Tabla tickets_users</w:t>
      </w:r>
    </w:p>
    <w:tbl>
      <w:tblPr>
        <w:tblW w:w="40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44"/>
        <w:gridCol w:w="1335"/>
        <w:gridCol w:w="643"/>
        <w:gridCol w:w="1796"/>
        <w:gridCol w:w="1940"/>
      </w:tblGrid>
      <w:tr w:rsidR="00BB5FCD" w:rsidRPr="00F03AE2" w14:paraId="63162323" w14:textId="77777777" w:rsidTr="00366FDD">
        <w:trPr>
          <w:jc w:val="center"/>
        </w:trPr>
        <w:tc>
          <w:tcPr>
            <w:tcW w:w="1144" w:type="dxa"/>
            <w:shd w:val="clear" w:color="auto" w:fill="auto"/>
            <w:tcMar>
              <w:top w:w="48" w:type="dxa"/>
              <w:left w:w="48" w:type="dxa"/>
              <w:bottom w:w="48" w:type="dxa"/>
              <w:right w:w="48" w:type="dxa"/>
            </w:tcMar>
            <w:vAlign w:val="center"/>
            <w:hideMark/>
          </w:tcPr>
          <w:p w14:paraId="22D5BA07" w14:textId="77777777" w:rsidR="00BB5FCD" w:rsidRPr="00F03AE2" w:rsidRDefault="00BB5FCD" w:rsidP="00E316DB">
            <w:pPr>
              <w:spacing w:after="0" w:line="240" w:lineRule="auto"/>
              <w:rPr>
                <w:rFonts w:ascii="Times New Roman" w:eastAsia="Times New Roman" w:hAnsi="Times New Roman" w:cs="Times New Roman"/>
                <w:b/>
                <w:bCs/>
                <w:color w:val="000000"/>
                <w:sz w:val="18"/>
                <w:lang w:eastAsia="es-EC"/>
              </w:rPr>
            </w:pPr>
            <w:r w:rsidRPr="00F03AE2">
              <w:rPr>
                <w:rFonts w:ascii="Times New Roman" w:eastAsia="Times New Roman" w:hAnsi="Times New Roman" w:cs="Times New Roman"/>
                <w:b/>
                <w:bCs/>
                <w:color w:val="000000"/>
                <w:sz w:val="18"/>
                <w:lang w:eastAsia="es-EC"/>
              </w:rPr>
              <w:t>Columna</w:t>
            </w:r>
          </w:p>
        </w:tc>
        <w:tc>
          <w:tcPr>
            <w:tcW w:w="1335" w:type="dxa"/>
            <w:shd w:val="clear" w:color="auto" w:fill="auto"/>
            <w:tcMar>
              <w:top w:w="48" w:type="dxa"/>
              <w:left w:w="48" w:type="dxa"/>
              <w:bottom w:w="48" w:type="dxa"/>
              <w:right w:w="48" w:type="dxa"/>
            </w:tcMar>
            <w:vAlign w:val="center"/>
            <w:hideMark/>
          </w:tcPr>
          <w:p w14:paraId="7C4E50AB" w14:textId="77777777" w:rsidR="00BB5FCD" w:rsidRPr="00F03AE2" w:rsidRDefault="00BB5FCD" w:rsidP="00E316DB">
            <w:pPr>
              <w:spacing w:after="0" w:line="240" w:lineRule="auto"/>
              <w:rPr>
                <w:rFonts w:ascii="Times New Roman" w:eastAsia="Times New Roman" w:hAnsi="Times New Roman" w:cs="Times New Roman"/>
                <w:b/>
                <w:bCs/>
                <w:color w:val="000000"/>
                <w:sz w:val="18"/>
                <w:lang w:eastAsia="es-EC"/>
              </w:rPr>
            </w:pPr>
            <w:r w:rsidRPr="00F03AE2">
              <w:rPr>
                <w:rFonts w:ascii="Times New Roman" w:eastAsia="Times New Roman" w:hAnsi="Times New Roman" w:cs="Times New Roman"/>
                <w:b/>
                <w:bCs/>
                <w:color w:val="000000"/>
                <w:sz w:val="18"/>
                <w:lang w:eastAsia="es-EC"/>
              </w:rPr>
              <w:t>Tipo</w:t>
            </w:r>
          </w:p>
        </w:tc>
        <w:tc>
          <w:tcPr>
            <w:tcW w:w="643" w:type="dxa"/>
            <w:shd w:val="clear" w:color="auto" w:fill="auto"/>
            <w:tcMar>
              <w:top w:w="48" w:type="dxa"/>
              <w:left w:w="48" w:type="dxa"/>
              <w:bottom w:w="48" w:type="dxa"/>
              <w:right w:w="48" w:type="dxa"/>
            </w:tcMar>
            <w:vAlign w:val="center"/>
            <w:hideMark/>
          </w:tcPr>
          <w:p w14:paraId="63799DD0" w14:textId="77777777" w:rsidR="00BB5FCD" w:rsidRPr="00F03AE2" w:rsidRDefault="00BB5FCD" w:rsidP="00E316DB">
            <w:pPr>
              <w:spacing w:after="0" w:line="240" w:lineRule="auto"/>
              <w:rPr>
                <w:rFonts w:ascii="Times New Roman" w:eastAsia="Times New Roman" w:hAnsi="Times New Roman" w:cs="Times New Roman"/>
                <w:b/>
                <w:bCs/>
                <w:color w:val="000000"/>
                <w:sz w:val="18"/>
                <w:lang w:eastAsia="es-EC"/>
              </w:rPr>
            </w:pPr>
            <w:r w:rsidRPr="00F03AE2">
              <w:rPr>
                <w:rFonts w:ascii="Times New Roman" w:eastAsia="Times New Roman" w:hAnsi="Times New Roman" w:cs="Times New Roman"/>
                <w:b/>
                <w:bCs/>
                <w:color w:val="000000"/>
                <w:sz w:val="18"/>
                <w:lang w:eastAsia="es-EC"/>
              </w:rPr>
              <w:t>Nulo</w:t>
            </w:r>
          </w:p>
        </w:tc>
        <w:tc>
          <w:tcPr>
            <w:tcW w:w="1796" w:type="dxa"/>
            <w:shd w:val="clear" w:color="auto" w:fill="auto"/>
          </w:tcPr>
          <w:p w14:paraId="4BA831C4" w14:textId="77777777" w:rsidR="00BB5FCD" w:rsidRPr="00F03AE2" w:rsidRDefault="00BB5FCD" w:rsidP="00E316DB">
            <w:pPr>
              <w:spacing w:after="0" w:line="240" w:lineRule="auto"/>
              <w:rPr>
                <w:rFonts w:ascii="Times New Roman" w:eastAsia="Times New Roman" w:hAnsi="Times New Roman" w:cs="Times New Roman"/>
                <w:b/>
                <w:bCs/>
                <w:color w:val="000000"/>
                <w:sz w:val="18"/>
                <w:lang w:eastAsia="es-EC"/>
              </w:rPr>
            </w:pPr>
            <w:r w:rsidRPr="00F03AE2">
              <w:rPr>
                <w:rFonts w:ascii="Times New Roman" w:eastAsia="Times New Roman" w:hAnsi="Times New Roman" w:cs="Times New Roman"/>
                <w:b/>
                <w:bCs/>
                <w:color w:val="000000"/>
                <w:sz w:val="18"/>
                <w:lang w:eastAsia="es-EC"/>
              </w:rPr>
              <w:t>Llave</w:t>
            </w:r>
          </w:p>
        </w:tc>
        <w:tc>
          <w:tcPr>
            <w:tcW w:w="1940" w:type="dxa"/>
            <w:shd w:val="clear" w:color="auto" w:fill="auto"/>
            <w:tcMar>
              <w:top w:w="48" w:type="dxa"/>
              <w:left w:w="48" w:type="dxa"/>
              <w:bottom w:w="48" w:type="dxa"/>
              <w:right w:w="48" w:type="dxa"/>
            </w:tcMar>
            <w:vAlign w:val="center"/>
            <w:hideMark/>
          </w:tcPr>
          <w:p w14:paraId="0E8A1A0D" w14:textId="77777777" w:rsidR="00BB5FCD" w:rsidRPr="00F03AE2" w:rsidRDefault="00BB5FCD" w:rsidP="00E316DB">
            <w:pPr>
              <w:spacing w:after="0" w:line="240" w:lineRule="auto"/>
              <w:rPr>
                <w:rFonts w:ascii="Times New Roman" w:eastAsia="Times New Roman" w:hAnsi="Times New Roman" w:cs="Times New Roman"/>
                <w:b/>
                <w:bCs/>
                <w:color w:val="000000"/>
                <w:sz w:val="18"/>
                <w:lang w:eastAsia="es-EC"/>
              </w:rPr>
            </w:pPr>
            <w:r w:rsidRPr="00F03AE2">
              <w:rPr>
                <w:rFonts w:ascii="Times New Roman" w:eastAsia="Times New Roman" w:hAnsi="Times New Roman" w:cs="Times New Roman"/>
                <w:b/>
                <w:bCs/>
                <w:color w:val="000000"/>
                <w:sz w:val="18"/>
                <w:lang w:eastAsia="es-EC"/>
              </w:rPr>
              <w:t>Predeterminado</w:t>
            </w:r>
          </w:p>
        </w:tc>
      </w:tr>
      <w:tr w:rsidR="00BB5FCD" w:rsidRPr="00F03AE2" w14:paraId="34F96BC7" w14:textId="77777777" w:rsidTr="0062765A">
        <w:trPr>
          <w:jc w:val="center"/>
        </w:trPr>
        <w:tc>
          <w:tcPr>
            <w:tcW w:w="0" w:type="auto"/>
            <w:shd w:val="clear" w:color="auto" w:fill="auto"/>
            <w:noWrap/>
            <w:tcMar>
              <w:top w:w="48" w:type="dxa"/>
              <w:left w:w="48" w:type="dxa"/>
              <w:bottom w:w="48" w:type="dxa"/>
              <w:right w:w="48" w:type="dxa"/>
            </w:tcMar>
            <w:vAlign w:val="center"/>
            <w:hideMark/>
          </w:tcPr>
          <w:p w14:paraId="634EDB51"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id</w:t>
            </w:r>
          </w:p>
        </w:tc>
        <w:tc>
          <w:tcPr>
            <w:tcW w:w="0" w:type="auto"/>
            <w:shd w:val="clear" w:color="auto" w:fill="auto"/>
            <w:noWrap/>
            <w:tcMar>
              <w:top w:w="48" w:type="dxa"/>
              <w:left w:w="48" w:type="dxa"/>
              <w:bottom w:w="48" w:type="dxa"/>
              <w:right w:w="48" w:type="dxa"/>
            </w:tcMar>
            <w:vAlign w:val="center"/>
            <w:hideMark/>
          </w:tcPr>
          <w:p w14:paraId="634097F4"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int(5)</w:t>
            </w:r>
          </w:p>
        </w:tc>
        <w:tc>
          <w:tcPr>
            <w:tcW w:w="0" w:type="auto"/>
            <w:shd w:val="clear" w:color="auto" w:fill="auto"/>
            <w:tcMar>
              <w:top w:w="48" w:type="dxa"/>
              <w:left w:w="48" w:type="dxa"/>
              <w:bottom w:w="48" w:type="dxa"/>
              <w:right w:w="48" w:type="dxa"/>
            </w:tcMar>
            <w:vAlign w:val="center"/>
            <w:hideMark/>
          </w:tcPr>
          <w:p w14:paraId="40124A33"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No</w:t>
            </w:r>
          </w:p>
        </w:tc>
        <w:tc>
          <w:tcPr>
            <w:tcW w:w="0" w:type="auto"/>
            <w:shd w:val="clear" w:color="auto" w:fill="auto"/>
          </w:tcPr>
          <w:p w14:paraId="18B56936"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Primary Key</w:t>
            </w:r>
          </w:p>
        </w:tc>
        <w:tc>
          <w:tcPr>
            <w:tcW w:w="0" w:type="auto"/>
            <w:shd w:val="clear" w:color="auto" w:fill="auto"/>
            <w:noWrap/>
            <w:tcMar>
              <w:top w:w="48" w:type="dxa"/>
              <w:left w:w="48" w:type="dxa"/>
              <w:bottom w:w="48" w:type="dxa"/>
              <w:right w:w="48" w:type="dxa"/>
            </w:tcMar>
            <w:vAlign w:val="center"/>
            <w:hideMark/>
          </w:tcPr>
          <w:p w14:paraId="0291F890"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p>
        </w:tc>
      </w:tr>
      <w:tr w:rsidR="00BB5FCD" w:rsidRPr="00F03AE2" w14:paraId="11CDE1F8" w14:textId="77777777" w:rsidTr="0062765A">
        <w:trPr>
          <w:jc w:val="center"/>
        </w:trPr>
        <w:tc>
          <w:tcPr>
            <w:tcW w:w="0" w:type="auto"/>
            <w:shd w:val="clear" w:color="auto" w:fill="auto"/>
            <w:noWrap/>
            <w:tcMar>
              <w:top w:w="48" w:type="dxa"/>
              <w:left w:w="48" w:type="dxa"/>
              <w:bottom w:w="48" w:type="dxa"/>
              <w:right w:w="48" w:type="dxa"/>
            </w:tcMar>
            <w:vAlign w:val="center"/>
            <w:hideMark/>
          </w:tcPr>
          <w:p w14:paraId="5FA8855D"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ticket_id</w:t>
            </w:r>
          </w:p>
        </w:tc>
        <w:tc>
          <w:tcPr>
            <w:tcW w:w="0" w:type="auto"/>
            <w:shd w:val="clear" w:color="auto" w:fill="auto"/>
            <w:noWrap/>
            <w:tcMar>
              <w:top w:w="48" w:type="dxa"/>
              <w:left w:w="48" w:type="dxa"/>
              <w:bottom w:w="48" w:type="dxa"/>
              <w:right w:w="48" w:type="dxa"/>
            </w:tcMar>
            <w:vAlign w:val="center"/>
            <w:hideMark/>
          </w:tcPr>
          <w:p w14:paraId="5F1129FC"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int(5)</w:t>
            </w:r>
          </w:p>
        </w:tc>
        <w:tc>
          <w:tcPr>
            <w:tcW w:w="0" w:type="auto"/>
            <w:shd w:val="clear" w:color="auto" w:fill="auto"/>
            <w:tcMar>
              <w:top w:w="48" w:type="dxa"/>
              <w:left w:w="48" w:type="dxa"/>
              <w:bottom w:w="48" w:type="dxa"/>
              <w:right w:w="48" w:type="dxa"/>
            </w:tcMar>
            <w:vAlign w:val="center"/>
            <w:hideMark/>
          </w:tcPr>
          <w:p w14:paraId="30848349"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No</w:t>
            </w:r>
          </w:p>
        </w:tc>
        <w:tc>
          <w:tcPr>
            <w:tcW w:w="0" w:type="auto"/>
            <w:shd w:val="clear" w:color="auto" w:fill="auto"/>
          </w:tcPr>
          <w:p w14:paraId="66AD6015"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p>
        </w:tc>
        <w:tc>
          <w:tcPr>
            <w:tcW w:w="0" w:type="auto"/>
            <w:shd w:val="clear" w:color="auto" w:fill="auto"/>
            <w:noWrap/>
            <w:tcMar>
              <w:top w:w="48" w:type="dxa"/>
              <w:left w:w="48" w:type="dxa"/>
              <w:bottom w:w="48" w:type="dxa"/>
              <w:right w:w="48" w:type="dxa"/>
            </w:tcMar>
            <w:vAlign w:val="center"/>
            <w:hideMark/>
          </w:tcPr>
          <w:p w14:paraId="244BFA4B"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p>
        </w:tc>
      </w:tr>
      <w:tr w:rsidR="00BB5FCD" w:rsidRPr="00F03AE2" w14:paraId="2A0B5CB9" w14:textId="77777777" w:rsidTr="0062765A">
        <w:trPr>
          <w:jc w:val="center"/>
        </w:trPr>
        <w:tc>
          <w:tcPr>
            <w:tcW w:w="0" w:type="auto"/>
            <w:shd w:val="clear" w:color="auto" w:fill="auto"/>
            <w:noWrap/>
            <w:tcMar>
              <w:top w:w="48" w:type="dxa"/>
              <w:left w:w="48" w:type="dxa"/>
              <w:bottom w:w="48" w:type="dxa"/>
              <w:right w:w="48" w:type="dxa"/>
            </w:tcMar>
            <w:vAlign w:val="center"/>
            <w:hideMark/>
          </w:tcPr>
          <w:p w14:paraId="2262AEF4"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answer</w:t>
            </w:r>
          </w:p>
        </w:tc>
        <w:tc>
          <w:tcPr>
            <w:tcW w:w="0" w:type="auto"/>
            <w:shd w:val="clear" w:color="auto" w:fill="auto"/>
            <w:noWrap/>
            <w:tcMar>
              <w:top w:w="48" w:type="dxa"/>
              <w:left w:w="48" w:type="dxa"/>
              <w:bottom w:w="48" w:type="dxa"/>
              <w:right w:w="48" w:type="dxa"/>
            </w:tcMar>
            <w:vAlign w:val="center"/>
            <w:hideMark/>
          </w:tcPr>
          <w:p w14:paraId="3EDE8189"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text</w:t>
            </w:r>
          </w:p>
        </w:tc>
        <w:tc>
          <w:tcPr>
            <w:tcW w:w="0" w:type="auto"/>
            <w:shd w:val="clear" w:color="auto" w:fill="auto"/>
            <w:tcMar>
              <w:top w:w="48" w:type="dxa"/>
              <w:left w:w="48" w:type="dxa"/>
              <w:bottom w:w="48" w:type="dxa"/>
              <w:right w:w="48" w:type="dxa"/>
            </w:tcMar>
            <w:vAlign w:val="center"/>
            <w:hideMark/>
          </w:tcPr>
          <w:p w14:paraId="791C35C4"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Sí</w:t>
            </w:r>
          </w:p>
        </w:tc>
        <w:tc>
          <w:tcPr>
            <w:tcW w:w="0" w:type="auto"/>
            <w:shd w:val="clear" w:color="auto" w:fill="auto"/>
          </w:tcPr>
          <w:p w14:paraId="4A47879B" w14:textId="77777777" w:rsidR="00BB5FCD" w:rsidRPr="00F03AE2" w:rsidRDefault="00BB5FCD" w:rsidP="00E316DB">
            <w:pPr>
              <w:spacing w:after="0" w:line="240" w:lineRule="auto"/>
              <w:rPr>
                <w:rFonts w:ascii="Times New Roman" w:eastAsia="Times New Roman" w:hAnsi="Times New Roman" w:cs="Times New Roman"/>
                <w:i/>
                <w:iCs/>
                <w:color w:val="000000"/>
                <w:sz w:val="18"/>
                <w:lang w:eastAsia="es-EC"/>
              </w:rPr>
            </w:pPr>
          </w:p>
        </w:tc>
        <w:tc>
          <w:tcPr>
            <w:tcW w:w="0" w:type="auto"/>
            <w:shd w:val="clear" w:color="auto" w:fill="auto"/>
            <w:noWrap/>
            <w:tcMar>
              <w:top w:w="48" w:type="dxa"/>
              <w:left w:w="48" w:type="dxa"/>
              <w:bottom w:w="48" w:type="dxa"/>
              <w:right w:w="48" w:type="dxa"/>
            </w:tcMar>
            <w:vAlign w:val="center"/>
            <w:hideMark/>
          </w:tcPr>
          <w:p w14:paraId="352A1243"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i/>
                <w:iCs/>
                <w:color w:val="000000"/>
                <w:sz w:val="18"/>
                <w:lang w:eastAsia="es-EC"/>
              </w:rPr>
              <w:t>NULL</w:t>
            </w:r>
          </w:p>
        </w:tc>
      </w:tr>
      <w:tr w:rsidR="00BB5FCD" w:rsidRPr="00F03AE2" w14:paraId="707946BF" w14:textId="77777777" w:rsidTr="0062765A">
        <w:trPr>
          <w:jc w:val="center"/>
        </w:trPr>
        <w:tc>
          <w:tcPr>
            <w:tcW w:w="0" w:type="auto"/>
            <w:shd w:val="clear" w:color="auto" w:fill="auto"/>
            <w:noWrap/>
            <w:tcMar>
              <w:top w:w="48" w:type="dxa"/>
              <w:left w:w="48" w:type="dxa"/>
              <w:bottom w:w="48" w:type="dxa"/>
              <w:right w:w="48" w:type="dxa"/>
            </w:tcMar>
            <w:vAlign w:val="center"/>
            <w:hideMark/>
          </w:tcPr>
          <w:p w14:paraId="10F0EA85"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created</w:t>
            </w:r>
          </w:p>
        </w:tc>
        <w:tc>
          <w:tcPr>
            <w:tcW w:w="0" w:type="auto"/>
            <w:shd w:val="clear" w:color="auto" w:fill="auto"/>
            <w:noWrap/>
            <w:tcMar>
              <w:top w:w="48" w:type="dxa"/>
              <w:left w:w="48" w:type="dxa"/>
              <w:bottom w:w="48" w:type="dxa"/>
              <w:right w:w="48" w:type="dxa"/>
            </w:tcMar>
            <w:vAlign w:val="center"/>
            <w:hideMark/>
          </w:tcPr>
          <w:p w14:paraId="0561A478"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datetime</w:t>
            </w:r>
          </w:p>
        </w:tc>
        <w:tc>
          <w:tcPr>
            <w:tcW w:w="0" w:type="auto"/>
            <w:shd w:val="clear" w:color="auto" w:fill="auto"/>
            <w:tcMar>
              <w:top w:w="48" w:type="dxa"/>
              <w:left w:w="48" w:type="dxa"/>
              <w:bottom w:w="48" w:type="dxa"/>
              <w:right w:w="48" w:type="dxa"/>
            </w:tcMar>
            <w:vAlign w:val="center"/>
            <w:hideMark/>
          </w:tcPr>
          <w:p w14:paraId="0DEF5342"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No</w:t>
            </w:r>
          </w:p>
        </w:tc>
        <w:tc>
          <w:tcPr>
            <w:tcW w:w="0" w:type="auto"/>
            <w:shd w:val="clear" w:color="auto" w:fill="auto"/>
          </w:tcPr>
          <w:p w14:paraId="3159BF47"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p>
        </w:tc>
        <w:tc>
          <w:tcPr>
            <w:tcW w:w="0" w:type="auto"/>
            <w:shd w:val="clear" w:color="auto" w:fill="auto"/>
            <w:noWrap/>
            <w:tcMar>
              <w:top w:w="48" w:type="dxa"/>
              <w:left w:w="48" w:type="dxa"/>
              <w:bottom w:w="48" w:type="dxa"/>
              <w:right w:w="48" w:type="dxa"/>
            </w:tcMar>
            <w:vAlign w:val="center"/>
            <w:hideMark/>
          </w:tcPr>
          <w:p w14:paraId="5B0BD863"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p>
        </w:tc>
      </w:tr>
      <w:tr w:rsidR="00BB5FCD" w:rsidRPr="00F03AE2" w14:paraId="08723279" w14:textId="77777777" w:rsidTr="0062765A">
        <w:trPr>
          <w:jc w:val="center"/>
        </w:trPr>
        <w:tc>
          <w:tcPr>
            <w:tcW w:w="0" w:type="auto"/>
            <w:shd w:val="clear" w:color="auto" w:fill="auto"/>
            <w:noWrap/>
            <w:tcMar>
              <w:top w:w="48" w:type="dxa"/>
              <w:left w:w="48" w:type="dxa"/>
              <w:bottom w:w="48" w:type="dxa"/>
              <w:right w:w="48" w:type="dxa"/>
            </w:tcMar>
            <w:vAlign w:val="center"/>
            <w:hideMark/>
          </w:tcPr>
          <w:p w14:paraId="779C0618"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sign</w:t>
            </w:r>
          </w:p>
        </w:tc>
        <w:tc>
          <w:tcPr>
            <w:tcW w:w="0" w:type="auto"/>
            <w:shd w:val="clear" w:color="auto" w:fill="auto"/>
            <w:noWrap/>
            <w:tcMar>
              <w:top w:w="48" w:type="dxa"/>
              <w:left w:w="48" w:type="dxa"/>
              <w:bottom w:w="48" w:type="dxa"/>
              <w:right w:w="48" w:type="dxa"/>
            </w:tcMar>
            <w:vAlign w:val="center"/>
            <w:hideMark/>
          </w:tcPr>
          <w:p w14:paraId="37A2B889"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varchar(56)</w:t>
            </w:r>
          </w:p>
        </w:tc>
        <w:tc>
          <w:tcPr>
            <w:tcW w:w="0" w:type="auto"/>
            <w:shd w:val="clear" w:color="auto" w:fill="auto"/>
            <w:tcMar>
              <w:top w:w="48" w:type="dxa"/>
              <w:left w:w="48" w:type="dxa"/>
              <w:bottom w:w="48" w:type="dxa"/>
              <w:right w:w="48" w:type="dxa"/>
            </w:tcMar>
            <w:vAlign w:val="center"/>
            <w:hideMark/>
          </w:tcPr>
          <w:p w14:paraId="788E364F"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color w:val="000000"/>
                <w:sz w:val="18"/>
                <w:lang w:eastAsia="es-EC"/>
              </w:rPr>
              <w:t>Sí</w:t>
            </w:r>
          </w:p>
        </w:tc>
        <w:tc>
          <w:tcPr>
            <w:tcW w:w="0" w:type="auto"/>
            <w:shd w:val="clear" w:color="auto" w:fill="auto"/>
          </w:tcPr>
          <w:p w14:paraId="02C66D0A" w14:textId="77777777" w:rsidR="00BB5FCD" w:rsidRPr="00F03AE2" w:rsidRDefault="00BB5FCD" w:rsidP="00E316DB">
            <w:pPr>
              <w:spacing w:after="0" w:line="240" w:lineRule="auto"/>
              <w:rPr>
                <w:rFonts w:ascii="Times New Roman" w:eastAsia="Times New Roman" w:hAnsi="Times New Roman" w:cs="Times New Roman"/>
                <w:i/>
                <w:iCs/>
                <w:color w:val="000000"/>
                <w:sz w:val="18"/>
                <w:lang w:eastAsia="es-EC"/>
              </w:rPr>
            </w:pPr>
          </w:p>
        </w:tc>
        <w:tc>
          <w:tcPr>
            <w:tcW w:w="0" w:type="auto"/>
            <w:shd w:val="clear" w:color="auto" w:fill="auto"/>
            <w:noWrap/>
            <w:tcMar>
              <w:top w:w="48" w:type="dxa"/>
              <w:left w:w="48" w:type="dxa"/>
              <w:bottom w:w="48" w:type="dxa"/>
              <w:right w:w="48" w:type="dxa"/>
            </w:tcMar>
            <w:vAlign w:val="center"/>
            <w:hideMark/>
          </w:tcPr>
          <w:p w14:paraId="1151C152" w14:textId="77777777" w:rsidR="00BB5FCD" w:rsidRPr="00F03AE2" w:rsidRDefault="00BB5FCD" w:rsidP="00E316DB">
            <w:pPr>
              <w:spacing w:after="0" w:line="240" w:lineRule="auto"/>
              <w:rPr>
                <w:rFonts w:ascii="Times New Roman" w:eastAsia="Times New Roman" w:hAnsi="Times New Roman" w:cs="Times New Roman"/>
                <w:color w:val="000000"/>
                <w:sz w:val="18"/>
                <w:lang w:eastAsia="es-EC"/>
              </w:rPr>
            </w:pPr>
            <w:r w:rsidRPr="00F03AE2">
              <w:rPr>
                <w:rFonts w:ascii="Times New Roman" w:eastAsia="Times New Roman" w:hAnsi="Times New Roman" w:cs="Times New Roman"/>
                <w:i/>
                <w:iCs/>
                <w:color w:val="000000"/>
                <w:sz w:val="18"/>
                <w:lang w:eastAsia="es-EC"/>
              </w:rPr>
              <w:t>NULL</w:t>
            </w:r>
          </w:p>
        </w:tc>
      </w:tr>
    </w:tbl>
    <w:p w14:paraId="03DEBB74" w14:textId="05640AC0" w:rsidR="00E316DB" w:rsidRPr="00F03AE2" w:rsidRDefault="00E316DB" w:rsidP="00E316DB">
      <w:pPr>
        <w:spacing w:after="0" w:line="240" w:lineRule="auto"/>
        <w:ind w:firstLine="708"/>
        <w:rPr>
          <w:rFonts w:ascii="Times New Roman" w:hAnsi="Times New Roman" w:cs="Times New Roman"/>
          <w:sz w:val="16"/>
          <w:szCs w:val="24"/>
        </w:rPr>
      </w:pPr>
      <w:r w:rsidRPr="00F03AE2">
        <w:rPr>
          <w:rFonts w:ascii="Times New Roman" w:hAnsi="Times New Roman" w:cs="Times New Roman"/>
          <w:b/>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39DA398D" w14:textId="77777777" w:rsidR="00E316DB" w:rsidRPr="00F03AE2" w:rsidRDefault="00E316DB" w:rsidP="008B3AA5">
      <w:pPr>
        <w:spacing w:after="0" w:line="360" w:lineRule="auto"/>
        <w:rPr>
          <w:rFonts w:ascii="Times New Roman" w:hAnsi="Times New Roman" w:cs="Times New Roman"/>
          <w:b/>
        </w:rPr>
      </w:pPr>
    </w:p>
    <w:p w14:paraId="351F70E4" w14:textId="68C2352F" w:rsidR="00055D73" w:rsidRPr="00F03AE2" w:rsidRDefault="00E316DB" w:rsidP="008B3AA5">
      <w:pPr>
        <w:spacing w:after="0" w:line="360" w:lineRule="auto"/>
        <w:rPr>
          <w:rFonts w:ascii="Times New Roman" w:hAnsi="Times New Roman" w:cs="Times New Roman"/>
        </w:rPr>
      </w:pPr>
      <w:r w:rsidRPr="00F03AE2">
        <w:rPr>
          <w:rFonts w:ascii="Times New Roman" w:hAnsi="Times New Roman" w:cs="Times New Roman"/>
          <w:b/>
          <w:lang w:val="en-US"/>
        </w:rPr>
        <w:t xml:space="preserve">       </w:t>
      </w:r>
      <w:r w:rsidR="00055D73" w:rsidRPr="00F03AE2">
        <w:rPr>
          <w:rFonts w:ascii="Times New Roman" w:hAnsi="Times New Roman" w:cs="Times New Roman"/>
          <w:b/>
          <w:lang w:val="en-US"/>
        </w:rPr>
        <w:t>Tabla 8-B:</w:t>
      </w:r>
      <w:r w:rsidR="00055D73" w:rsidRPr="00F03AE2">
        <w:rPr>
          <w:rFonts w:ascii="Times New Roman" w:hAnsi="Times New Roman" w:cs="Times New Roman"/>
          <w:lang w:val="en-US"/>
        </w:rPr>
        <w:t xml:space="preserve"> </w:t>
      </w:r>
      <w:r w:rsidR="00055D73" w:rsidRPr="00F03AE2">
        <w:rPr>
          <w:rFonts w:ascii="Times New Roman" w:hAnsi="Times New Roman" w:cs="Times New Roman"/>
        </w:rPr>
        <w:t>Tabla users</w:t>
      </w:r>
    </w:p>
    <w:tbl>
      <w:tblPr>
        <w:tblW w:w="4102" w:type="pct"/>
        <w:tblInd w:w="4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548"/>
        <w:gridCol w:w="1380"/>
        <w:gridCol w:w="1418"/>
        <w:gridCol w:w="851"/>
        <w:gridCol w:w="1771"/>
      </w:tblGrid>
      <w:tr w:rsidR="00BB5FCD" w:rsidRPr="00F03AE2" w14:paraId="1610EE91" w14:textId="77777777" w:rsidTr="00E316DB">
        <w:tc>
          <w:tcPr>
            <w:tcW w:w="1568" w:type="dxa"/>
            <w:shd w:val="clear" w:color="auto" w:fill="auto"/>
            <w:tcMar>
              <w:top w:w="48" w:type="dxa"/>
              <w:left w:w="48" w:type="dxa"/>
              <w:bottom w:w="48" w:type="dxa"/>
              <w:right w:w="48" w:type="dxa"/>
            </w:tcMar>
            <w:vAlign w:val="center"/>
            <w:hideMark/>
          </w:tcPr>
          <w:p w14:paraId="47D5733F"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Columna</w:t>
            </w:r>
          </w:p>
        </w:tc>
        <w:tc>
          <w:tcPr>
            <w:tcW w:w="1397" w:type="dxa"/>
            <w:shd w:val="clear" w:color="auto" w:fill="auto"/>
            <w:tcMar>
              <w:top w:w="48" w:type="dxa"/>
              <w:left w:w="48" w:type="dxa"/>
              <w:bottom w:w="48" w:type="dxa"/>
              <w:right w:w="48" w:type="dxa"/>
            </w:tcMar>
            <w:vAlign w:val="center"/>
            <w:hideMark/>
          </w:tcPr>
          <w:p w14:paraId="62B30CDB"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Tipo</w:t>
            </w:r>
          </w:p>
        </w:tc>
        <w:tc>
          <w:tcPr>
            <w:tcW w:w="1436" w:type="dxa"/>
            <w:shd w:val="clear" w:color="auto" w:fill="auto"/>
            <w:tcMar>
              <w:top w:w="48" w:type="dxa"/>
              <w:left w:w="48" w:type="dxa"/>
              <w:bottom w:w="48" w:type="dxa"/>
              <w:right w:w="48" w:type="dxa"/>
            </w:tcMar>
          </w:tcPr>
          <w:p w14:paraId="0A0106A7"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Llave</w:t>
            </w:r>
          </w:p>
        </w:tc>
        <w:tc>
          <w:tcPr>
            <w:tcW w:w="861" w:type="dxa"/>
            <w:shd w:val="clear" w:color="auto" w:fill="auto"/>
            <w:tcMar>
              <w:top w:w="48" w:type="dxa"/>
              <w:left w:w="48" w:type="dxa"/>
              <w:bottom w:w="48" w:type="dxa"/>
              <w:right w:w="48" w:type="dxa"/>
            </w:tcMar>
            <w:vAlign w:val="center"/>
            <w:hideMark/>
          </w:tcPr>
          <w:p w14:paraId="6468E705"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Nulo</w:t>
            </w:r>
          </w:p>
        </w:tc>
        <w:tc>
          <w:tcPr>
            <w:tcW w:w="1794" w:type="dxa"/>
            <w:shd w:val="clear" w:color="auto" w:fill="auto"/>
            <w:tcMar>
              <w:top w:w="48" w:type="dxa"/>
              <w:left w:w="48" w:type="dxa"/>
              <w:bottom w:w="48" w:type="dxa"/>
              <w:right w:w="48" w:type="dxa"/>
            </w:tcMar>
            <w:vAlign w:val="center"/>
            <w:hideMark/>
          </w:tcPr>
          <w:p w14:paraId="2773870E" w14:textId="77777777" w:rsidR="00BB5FCD" w:rsidRPr="00F03AE2" w:rsidRDefault="00BB5FCD" w:rsidP="00E316DB">
            <w:pPr>
              <w:spacing w:after="0" w:line="240" w:lineRule="auto"/>
              <w:rPr>
                <w:rFonts w:ascii="Times New Roman" w:eastAsia="Times New Roman" w:hAnsi="Times New Roman" w:cs="Times New Roman"/>
                <w:b/>
                <w:bCs/>
                <w:color w:val="000000"/>
                <w:sz w:val="18"/>
                <w:szCs w:val="18"/>
                <w:lang w:eastAsia="es-EC"/>
              </w:rPr>
            </w:pPr>
            <w:r w:rsidRPr="00F03AE2">
              <w:rPr>
                <w:rFonts w:ascii="Times New Roman" w:eastAsia="Times New Roman" w:hAnsi="Times New Roman" w:cs="Times New Roman"/>
                <w:b/>
                <w:bCs/>
                <w:color w:val="000000"/>
                <w:sz w:val="18"/>
                <w:szCs w:val="18"/>
                <w:lang w:eastAsia="es-EC"/>
              </w:rPr>
              <w:t>Predeterminado</w:t>
            </w:r>
          </w:p>
        </w:tc>
      </w:tr>
      <w:tr w:rsidR="00BB5FCD" w:rsidRPr="00F03AE2" w14:paraId="4895EE9E" w14:textId="77777777" w:rsidTr="00E316DB">
        <w:tc>
          <w:tcPr>
            <w:tcW w:w="1568" w:type="dxa"/>
            <w:shd w:val="clear" w:color="auto" w:fill="auto"/>
            <w:noWrap/>
            <w:tcMar>
              <w:top w:w="48" w:type="dxa"/>
              <w:left w:w="48" w:type="dxa"/>
              <w:bottom w:w="48" w:type="dxa"/>
              <w:right w:w="48" w:type="dxa"/>
            </w:tcMar>
            <w:vAlign w:val="center"/>
            <w:hideMark/>
          </w:tcPr>
          <w:p w14:paraId="229CF94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d</w:t>
            </w:r>
          </w:p>
        </w:tc>
        <w:tc>
          <w:tcPr>
            <w:tcW w:w="1397" w:type="dxa"/>
            <w:shd w:val="clear" w:color="auto" w:fill="auto"/>
            <w:noWrap/>
            <w:tcMar>
              <w:top w:w="48" w:type="dxa"/>
              <w:left w:w="48" w:type="dxa"/>
              <w:bottom w:w="48" w:type="dxa"/>
              <w:right w:w="48" w:type="dxa"/>
            </w:tcMar>
            <w:vAlign w:val="center"/>
            <w:hideMark/>
          </w:tcPr>
          <w:p w14:paraId="7B14195E"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1436" w:type="dxa"/>
            <w:shd w:val="clear" w:color="auto" w:fill="auto"/>
            <w:tcMar>
              <w:top w:w="48" w:type="dxa"/>
              <w:left w:w="48" w:type="dxa"/>
              <w:bottom w:w="48" w:type="dxa"/>
              <w:right w:w="48" w:type="dxa"/>
            </w:tcMar>
          </w:tcPr>
          <w:p w14:paraId="4D1E1FA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rimary Key</w:t>
            </w:r>
          </w:p>
        </w:tc>
        <w:tc>
          <w:tcPr>
            <w:tcW w:w="861" w:type="dxa"/>
            <w:shd w:val="clear" w:color="auto" w:fill="auto"/>
            <w:tcMar>
              <w:top w:w="48" w:type="dxa"/>
              <w:left w:w="48" w:type="dxa"/>
              <w:bottom w:w="48" w:type="dxa"/>
              <w:right w:w="48" w:type="dxa"/>
            </w:tcMar>
            <w:vAlign w:val="center"/>
            <w:hideMark/>
          </w:tcPr>
          <w:p w14:paraId="17B1819F"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0FC66178"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68613B41" w14:textId="77777777" w:rsidTr="00E316DB">
        <w:tc>
          <w:tcPr>
            <w:tcW w:w="1568" w:type="dxa"/>
            <w:shd w:val="clear" w:color="auto" w:fill="auto"/>
            <w:noWrap/>
            <w:tcMar>
              <w:top w:w="48" w:type="dxa"/>
              <w:left w:w="48" w:type="dxa"/>
              <w:bottom w:w="48" w:type="dxa"/>
              <w:right w:w="48" w:type="dxa"/>
            </w:tcMar>
            <w:vAlign w:val="center"/>
            <w:hideMark/>
          </w:tcPr>
          <w:p w14:paraId="3AEFFBD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ame</w:t>
            </w:r>
          </w:p>
        </w:tc>
        <w:tc>
          <w:tcPr>
            <w:tcW w:w="1397" w:type="dxa"/>
            <w:shd w:val="clear" w:color="auto" w:fill="auto"/>
            <w:noWrap/>
            <w:tcMar>
              <w:top w:w="48" w:type="dxa"/>
              <w:left w:w="48" w:type="dxa"/>
              <w:bottom w:w="48" w:type="dxa"/>
              <w:right w:w="48" w:type="dxa"/>
            </w:tcMar>
            <w:vAlign w:val="center"/>
            <w:hideMark/>
          </w:tcPr>
          <w:p w14:paraId="239C414B"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50)</w:t>
            </w:r>
          </w:p>
        </w:tc>
        <w:tc>
          <w:tcPr>
            <w:tcW w:w="1436" w:type="dxa"/>
            <w:shd w:val="clear" w:color="auto" w:fill="auto"/>
            <w:tcMar>
              <w:top w:w="48" w:type="dxa"/>
              <w:left w:w="48" w:type="dxa"/>
              <w:bottom w:w="48" w:type="dxa"/>
              <w:right w:w="48" w:type="dxa"/>
            </w:tcMar>
          </w:tcPr>
          <w:p w14:paraId="3C818ED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5151E1F0"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4D559C7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5566AB57" w14:textId="77777777" w:rsidTr="00E316DB">
        <w:tc>
          <w:tcPr>
            <w:tcW w:w="1568" w:type="dxa"/>
            <w:shd w:val="clear" w:color="auto" w:fill="auto"/>
            <w:noWrap/>
            <w:tcMar>
              <w:top w:w="48" w:type="dxa"/>
              <w:left w:w="48" w:type="dxa"/>
              <w:bottom w:w="48" w:type="dxa"/>
              <w:right w:w="48" w:type="dxa"/>
            </w:tcMar>
            <w:vAlign w:val="center"/>
            <w:hideMark/>
          </w:tcPr>
          <w:p w14:paraId="752B1044"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lastname</w:t>
            </w:r>
          </w:p>
        </w:tc>
        <w:tc>
          <w:tcPr>
            <w:tcW w:w="1397" w:type="dxa"/>
            <w:shd w:val="clear" w:color="auto" w:fill="auto"/>
            <w:noWrap/>
            <w:tcMar>
              <w:top w:w="48" w:type="dxa"/>
              <w:left w:w="48" w:type="dxa"/>
              <w:bottom w:w="48" w:type="dxa"/>
              <w:right w:w="48" w:type="dxa"/>
            </w:tcMar>
            <w:vAlign w:val="center"/>
            <w:hideMark/>
          </w:tcPr>
          <w:p w14:paraId="101BF0E0"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50)</w:t>
            </w:r>
          </w:p>
        </w:tc>
        <w:tc>
          <w:tcPr>
            <w:tcW w:w="1436" w:type="dxa"/>
            <w:shd w:val="clear" w:color="auto" w:fill="auto"/>
            <w:tcMar>
              <w:top w:w="48" w:type="dxa"/>
              <w:left w:w="48" w:type="dxa"/>
              <w:bottom w:w="48" w:type="dxa"/>
              <w:right w:w="48" w:type="dxa"/>
            </w:tcMar>
          </w:tcPr>
          <w:p w14:paraId="1AF471B5"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2EBAE64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5321DEA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4DAB4727" w14:textId="77777777" w:rsidTr="00E316DB">
        <w:tc>
          <w:tcPr>
            <w:tcW w:w="1568" w:type="dxa"/>
            <w:shd w:val="clear" w:color="auto" w:fill="auto"/>
            <w:noWrap/>
            <w:tcMar>
              <w:top w:w="48" w:type="dxa"/>
              <w:left w:w="48" w:type="dxa"/>
              <w:bottom w:w="48" w:type="dxa"/>
              <w:right w:w="48" w:type="dxa"/>
            </w:tcMar>
            <w:vAlign w:val="center"/>
            <w:hideMark/>
          </w:tcPr>
          <w:p w14:paraId="5EC8152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email</w:t>
            </w:r>
          </w:p>
        </w:tc>
        <w:tc>
          <w:tcPr>
            <w:tcW w:w="1397" w:type="dxa"/>
            <w:shd w:val="clear" w:color="auto" w:fill="auto"/>
            <w:noWrap/>
            <w:tcMar>
              <w:top w:w="48" w:type="dxa"/>
              <w:left w:w="48" w:type="dxa"/>
              <w:bottom w:w="48" w:type="dxa"/>
              <w:right w:w="48" w:type="dxa"/>
            </w:tcMar>
            <w:vAlign w:val="center"/>
            <w:hideMark/>
          </w:tcPr>
          <w:p w14:paraId="3CE140C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50)</w:t>
            </w:r>
          </w:p>
        </w:tc>
        <w:tc>
          <w:tcPr>
            <w:tcW w:w="1436" w:type="dxa"/>
            <w:shd w:val="clear" w:color="auto" w:fill="auto"/>
            <w:tcMar>
              <w:top w:w="48" w:type="dxa"/>
              <w:left w:w="48" w:type="dxa"/>
              <w:bottom w:w="48" w:type="dxa"/>
              <w:right w:w="48" w:type="dxa"/>
            </w:tcMar>
          </w:tcPr>
          <w:p w14:paraId="287E0B0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067AAA86"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2AEC7E05"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5A0E6D25" w14:textId="77777777" w:rsidTr="00E316DB">
        <w:tc>
          <w:tcPr>
            <w:tcW w:w="1568" w:type="dxa"/>
            <w:shd w:val="clear" w:color="auto" w:fill="auto"/>
            <w:noWrap/>
            <w:tcMar>
              <w:top w:w="48" w:type="dxa"/>
              <w:left w:w="48" w:type="dxa"/>
              <w:bottom w:w="48" w:type="dxa"/>
              <w:right w:w="48" w:type="dxa"/>
            </w:tcMar>
            <w:vAlign w:val="center"/>
            <w:hideMark/>
          </w:tcPr>
          <w:p w14:paraId="3ED58BFE"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hone</w:t>
            </w:r>
          </w:p>
        </w:tc>
        <w:tc>
          <w:tcPr>
            <w:tcW w:w="1397" w:type="dxa"/>
            <w:shd w:val="clear" w:color="auto" w:fill="auto"/>
            <w:noWrap/>
            <w:tcMar>
              <w:top w:w="48" w:type="dxa"/>
              <w:left w:w="48" w:type="dxa"/>
              <w:bottom w:w="48" w:type="dxa"/>
              <w:right w:w="48" w:type="dxa"/>
            </w:tcMar>
            <w:vAlign w:val="center"/>
            <w:hideMark/>
          </w:tcPr>
          <w:p w14:paraId="21686D8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11)</w:t>
            </w:r>
          </w:p>
        </w:tc>
        <w:tc>
          <w:tcPr>
            <w:tcW w:w="1436" w:type="dxa"/>
            <w:shd w:val="clear" w:color="auto" w:fill="auto"/>
            <w:tcMar>
              <w:top w:w="48" w:type="dxa"/>
              <w:left w:w="48" w:type="dxa"/>
              <w:bottom w:w="48" w:type="dxa"/>
              <w:right w:w="48" w:type="dxa"/>
            </w:tcMar>
          </w:tcPr>
          <w:p w14:paraId="3E3EE794"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0E46E532"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50D36D2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594A7218" w14:textId="77777777" w:rsidTr="00E316DB">
        <w:tc>
          <w:tcPr>
            <w:tcW w:w="1568" w:type="dxa"/>
            <w:shd w:val="clear" w:color="auto" w:fill="auto"/>
            <w:noWrap/>
            <w:tcMar>
              <w:top w:w="48" w:type="dxa"/>
              <w:left w:w="48" w:type="dxa"/>
              <w:bottom w:w="48" w:type="dxa"/>
              <w:right w:w="48" w:type="dxa"/>
            </w:tcMar>
            <w:vAlign w:val="center"/>
            <w:hideMark/>
          </w:tcPr>
          <w:p w14:paraId="767DFC54"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username</w:t>
            </w:r>
          </w:p>
        </w:tc>
        <w:tc>
          <w:tcPr>
            <w:tcW w:w="1397" w:type="dxa"/>
            <w:shd w:val="clear" w:color="auto" w:fill="auto"/>
            <w:noWrap/>
            <w:tcMar>
              <w:top w:w="48" w:type="dxa"/>
              <w:left w:w="48" w:type="dxa"/>
              <w:bottom w:w="48" w:type="dxa"/>
              <w:right w:w="48" w:type="dxa"/>
            </w:tcMar>
            <w:vAlign w:val="center"/>
            <w:hideMark/>
          </w:tcPr>
          <w:p w14:paraId="5A462530"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16)</w:t>
            </w:r>
          </w:p>
        </w:tc>
        <w:tc>
          <w:tcPr>
            <w:tcW w:w="1436" w:type="dxa"/>
            <w:shd w:val="clear" w:color="auto" w:fill="auto"/>
            <w:tcMar>
              <w:top w:w="48" w:type="dxa"/>
              <w:left w:w="48" w:type="dxa"/>
              <w:bottom w:w="48" w:type="dxa"/>
              <w:right w:w="48" w:type="dxa"/>
            </w:tcMar>
          </w:tcPr>
          <w:p w14:paraId="500D9A3F"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34E34DBC"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0F29FFE3"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2B6290AE" w14:textId="77777777" w:rsidTr="00E316DB">
        <w:tc>
          <w:tcPr>
            <w:tcW w:w="1568" w:type="dxa"/>
            <w:shd w:val="clear" w:color="auto" w:fill="auto"/>
            <w:noWrap/>
            <w:tcMar>
              <w:top w:w="48" w:type="dxa"/>
              <w:left w:w="48" w:type="dxa"/>
              <w:bottom w:w="48" w:type="dxa"/>
              <w:right w:w="48" w:type="dxa"/>
            </w:tcMar>
            <w:vAlign w:val="center"/>
            <w:hideMark/>
          </w:tcPr>
          <w:p w14:paraId="1807D944"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password</w:t>
            </w:r>
          </w:p>
        </w:tc>
        <w:tc>
          <w:tcPr>
            <w:tcW w:w="1397" w:type="dxa"/>
            <w:shd w:val="clear" w:color="auto" w:fill="auto"/>
            <w:noWrap/>
            <w:tcMar>
              <w:top w:w="48" w:type="dxa"/>
              <w:left w:w="48" w:type="dxa"/>
              <w:bottom w:w="48" w:type="dxa"/>
              <w:right w:w="48" w:type="dxa"/>
            </w:tcMar>
            <w:vAlign w:val="center"/>
            <w:hideMark/>
          </w:tcPr>
          <w:p w14:paraId="0026B15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5)</w:t>
            </w:r>
          </w:p>
        </w:tc>
        <w:tc>
          <w:tcPr>
            <w:tcW w:w="1436" w:type="dxa"/>
            <w:shd w:val="clear" w:color="auto" w:fill="auto"/>
            <w:tcMar>
              <w:top w:w="48" w:type="dxa"/>
              <w:left w:w="48" w:type="dxa"/>
              <w:bottom w:w="48" w:type="dxa"/>
              <w:right w:w="48" w:type="dxa"/>
            </w:tcMar>
          </w:tcPr>
          <w:p w14:paraId="676D18F6"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5F63797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0637F29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3D08C474" w14:textId="77777777" w:rsidTr="00E316DB">
        <w:tc>
          <w:tcPr>
            <w:tcW w:w="1568" w:type="dxa"/>
            <w:shd w:val="clear" w:color="auto" w:fill="auto"/>
            <w:noWrap/>
            <w:tcMar>
              <w:top w:w="48" w:type="dxa"/>
              <w:left w:w="48" w:type="dxa"/>
              <w:bottom w:w="48" w:type="dxa"/>
              <w:right w:w="48" w:type="dxa"/>
            </w:tcMar>
            <w:vAlign w:val="center"/>
            <w:hideMark/>
          </w:tcPr>
          <w:p w14:paraId="7F55266B"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lidity</w:t>
            </w:r>
          </w:p>
        </w:tc>
        <w:tc>
          <w:tcPr>
            <w:tcW w:w="1397" w:type="dxa"/>
            <w:shd w:val="clear" w:color="auto" w:fill="auto"/>
            <w:noWrap/>
            <w:tcMar>
              <w:top w:w="48" w:type="dxa"/>
              <w:left w:w="48" w:type="dxa"/>
              <w:bottom w:w="48" w:type="dxa"/>
              <w:right w:w="48" w:type="dxa"/>
            </w:tcMar>
            <w:vAlign w:val="center"/>
            <w:hideMark/>
          </w:tcPr>
          <w:p w14:paraId="00AFD475"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varchar(25)</w:t>
            </w:r>
          </w:p>
        </w:tc>
        <w:tc>
          <w:tcPr>
            <w:tcW w:w="1436" w:type="dxa"/>
            <w:shd w:val="clear" w:color="auto" w:fill="auto"/>
            <w:tcMar>
              <w:top w:w="48" w:type="dxa"/>
              <w:left w:w="48" w:type="dxa"/>
              <w:bottom w:w="48" w:type="dxa"/>
              <w:right w:w="48" w:type="dxa"/>
            </w:tcMar>
          </w:tcPr>
          <w:p w14:paraId="74762A1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7439F79E"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6EDD5B6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651568A2" w14:textId="77777777" w:rsidTr="00E316DB">
        <w:tc>
          <w:tcPr>
            <w:tcW w:w="1568" w:type="dxa"/>
            <w:shd w:val="clear" w:color="auto" w:fill="auto"/>
            <w:noWrap/>
            <w:tcMar>
              <w:top w:w="48" w:type="dxa"/>
              <w:left w:w="48" w:type="dxa"/>
              <w:bottom w:w="48" w:type="dxa"/>
              <w:right w:w="48" w:type="dxa"/>
            </w:tcMar>
            <w:vAlign w:val="center"/>
            <w:hideMark/>
          </w:tcPr>
          <w:p w14:paraId="146572FB"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created</w:t>
            </w:r>
          </w:p>
        </w:tc>
        <w:tc>
          <w:tcPr>
            <w:tcW w:w="1397" w:type="dxa"/>
            <w:shd w:val="clear" w:color="auto" w:fill="auto"/>
            <w:noWrap/>
            <w:tcMar>
              <w:top w:w="48" w:type="dxa"/>
              <w:left w:w="48" w:type="dxa"/>
              <w:bottom w:w="48" w:type="dxa"/>
              <w:right w:w="48" w:type="dxa"/>
            </w:tcMar>
            <w:vAlign w:val="center"/>
            <w:hideMark/>
          </w:tcPr>
          <w:p w14:paraId="12F8BCAF"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atetime</w:t>
            </w:r>
          </w:p>
        </w:tc>
        <w:tc>
          <w:tcPr>
            <w:tcW w:w="1436" w:type="dxa"/>
            <w:shd w:val="clear" w:color="auto" w:fill="auto"/>
            <w:tcMar>
              <w:top w:w="48" w:type="dxa"/>
              <w:left w:w="48" w:type="dxa"/>
              <w:bottom w:w="48" w:type="dxa"/>
              <w:right w:w="48" w:type="dxa"/>
            </w:tcMar>
          </w:tcPr>
          <w:p w14:paraId="6B6B5392"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0F720B9E"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25345E6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6BB0D175" w14:textId="77777777" w:rsidTr="00E316DB">
        <w:tc>
          <w:tcPr>
            <w:tcW w:w="1568" w:type="dxa"/>
            <w:shd w:val="clear" w:color="auto" w:fill="auto"/>
            <w:noWrap/>
            <w:tcMar>
              <w:top w:w="48" w:type="dxa"/>
              <w:left w:w="48" w:type="dxa"/>
              <w:bottom w:w="48" w:type="dxa"/>
              <w:right w:w="48" w:type="dxa"/>
            </w:tcMar>
            <w:vAlign w:val="center"/>
            <w:hideMark/>
          </w:tcPr>
          <w:p w14:paraId="015BEDF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modified</w:t>
            </w:r>
          </w:p>
        </w:tc>
        <w:tc>
          <w:tcPr>
            <w:tcW w:w="1397" w:type="dxa"/>
            <w:shd w:val="clear" w:color="auto" w:fill="auto"/>
            <w:noWrap/>
            <w:tcMar>
              <w:top w:w="48" w:type="dxa"/>
              <w:left w:w="48" w:type="dxa"/>
              <w:bottom w:w="48" w:type="dxa"/>
              <w:right w:w="48" w:type="dxa"/>
            </w:tcMar>
            <w:vAlign w:val="center"/>
            <w:hideMark/>
          </w:tcPr>
          <w:p w14:paraId="3EC3D6EC"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atetime</w:t>
            </w:r>
          </w:p>
        </w:tc>
        <w:tc>
          <w:tcPr>
            <w:tcW w:w="1436" w:type="dxa"/>
            <w:shd w:val="clear" w:color="auto" w:fill="auto"/>
            <w:tcMar>
              <w:top w:w="48" w:type="dxa"/>
              <w:left w:w="48" w:type="dxa"/>
              <w:bottom w:w="48" w:type="dxa"/>
              <w:right w:w="48" w:type="dxa"/>
            </w:tcMar>
          </w:tcPr>
          <w:p w14:paraId="7A18E13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278408B7"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0F4F2E53"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5FA76FC7" w14:textId="77777777" w:rsidTr="00E316DB">
        <w:tc>
          <w:tcPr>
            <w:tcW w:w="1568" w:type="dxa"/>
            <w:shd w:val="clear" w:color="auto" w:fill="auto"/>
            <w:noWrap/>
            <w:tcMar>
              <w:top w:w="48" w:type="dxa"/>
              <w:left w:w="48" w:type="dxa"/>
              <w:bottom w:w="48" w:type="dxa"/>
              <w:right w:w="48" w:type="dxa"/>
            </w:tcMar>
            <w:vAlign w:val="center"/>
            <w:hideMark/>
          </w:tcPr>
          <w:p w14:paraId="79607541"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last_session</w:t>
            </w:r>
          </w:p>
        </w:tc>
        <w:tc>
          <w:tcPr>
            <w:tcW w:w="1397" w:type="dxa"/>
            <w:shd w:val="clear" w:color="auto" w:fill="auto"/>
            <w:noWrap/>
            <w:tcMar>
              <w:top w:w="48" w:type="dxa"/>
              <w:left w:w="48" w:type="dxa"/>
              <w:bottom w:w="48" w:type="dxa"/>
              <w:right w:w="48" w:type="dxa"/>
            </w:tcMar>
            <w:vAlign w:val="center"/>
            <w:hideMark/>
          </w:tcPr>
          <w:p w14:paraId="047F3348" w14:textId="77777777" w:rsidR="00BB5FCD" w:rsidRPr="00F03AE2" w:rsidRDefault="00F2212C"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timestamps</w:t>
            </w:r>
          </w:p>
        </w:tc>
        <w:tc>
          <w:tcPr>
            <w:tcW w:w="1436" w:type="dxa"/>
            <w:shd w:val="clear" w:color="auto" w:fill="auto"/>
            <w:tcMar>
              <w:top w:w="48" w:type="dxa"/>
              <w:left w:w="48" w:type="dxa"/>
              <w:bottom w:w="48" w:type="dxa"/>
              <w:right w:w="48" w:type="dxa"/>
            </w:tcMar>
          </w:tcPr>
          <w:p w14:paraId="1EDEFD97"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6BB358A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5A5DE858"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3A997365" w14:textId="77777777" w:rsidTr="00E316DB">
        <w:tc>
          <w:tcPr>
            <w:tcW w:w="1568" w:type="dxa"/>
            <w:shd w:val="clear" w:color="auto" w:fill="auto"/>
            <w:noWrap/>
            <w:tcMar>
              <w:top w:w="48" w:type="dxa"/>
              <w:left w:w="48" w:type="dxa"/>
              <w:bottom w:w="48" w:type="dxa"/>
              <w:right w:w="48" w:type="dxa"/>
            </w:tcMar>
            <w:vAlign w:val="center"/>
            <w:hideMark/>
          </w:tcPr>
          <w:p w14:paraId="35781024"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role_id</w:t>
            </w:r>
          </w:p>
        </w:tc>
        <w:tc>
          <w:tcPr>
            <w:tcW w:w="1397" w:type="dxa"/>
            <w:shd w:val="clear" w:color="auto" w:fill="auto"/>
            <w:noWrap/>
            <w:tcMar>
              <w:top w:w="48" w:type="dxa"/>
              <w:left w:w="48" w:type="dxa"/>
              <w:bottom w:w="48" w:type="dxa"/>
              <w:right w:w="48" w:type="dxa"/>
            </w:tcMar>
            <w:vAlign w:val="center"/>
            <w:hideMark/>
          </w:tcPr>
          <w:p w14:paraId="5A100FAA"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1436" w:type="dxa"/>
            <w:shd w:val="clear" w:color="auto" w:fill="auto"/>
            <w:tcMar>
              <w:top w:w="48" w:type="dxa"/>
              <w:left w:w="48" w:type="dxa"/>
              <w:bottom w:w="48" w:type="dxa"/>
              <w:right w:w="48" w:type="dxa"/>
            </w:tcMar>
          </w:tcPr>
          <w:p w14:paraId="3535DDC0"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6E88E54A"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14D14038"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62157498" w14:textId="77777777" w:rsidTr="00E316DB">
        <w:tc>
          <w:tcPr>
            <w:tcW w:w="1568" w:type="dxa"/>
            <w:shd w:val="clear" w:color="auto" w:fill="auto"/>
            <w:noWrap/>
            <w:tcMar>
              <w:top w:w="48" w:type="dxa"/>
              <w:left w:w="48" w:type="dxa"/>
              <w:bottom w:w="48" w:type="dxa"/>
              <w:right w:w="48" w:type="dxa"/>
            </w:tcMar>
            <w:vAlign w:val="center"/>
            <w:hideMark/>
          </w:tcPr>
          <w:p w14:paraId="2BECB55F"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group_id</w:t>
            </w:r>
          </w:p>
        </w:tc>
        <w:tc>
          <w:tcPr>
            <w:tcW w:w="1397" w:type="dxa"/>
            <w:shd w:val="clear" w:color="auto" w:fill="auto"/>
            <w:noWrap/>
            <w:tcMar>
              <w:top w:w="48" w:type="dxa"/>
              <w:left w:w="48" w:type="dxa"/>
              <w:bottom w:w="48" w:type="dxa"/>
              <w:right w:w="48" w:type="dxa"/>
            </w:tcMar>
            <w:vAlign w:val="center"/>
            <w:hideMark/>
          </w:tcPr>
          <w:p w14:paraId="32F6C286"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1436" w:type="dxa"/>
            <w:shd w:val="clear" w:color="auto" w:fill="auto"/>
            <w:tcMar>
              <w:top w:w="48" w:type="dxa"/>
              <w:left w:w="48" w:type="dxa"/>
              <w:bottom w:w="48" w:type="dxa"/>
              <w:right w:w="48" w:type="dxa"/>
            </w:tcMar>
          </w:tcPr>
          <w:p w14:paraId="3F914D52"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445016EF"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No</w:t>
            </w:r>
          </w:p>
        </w:tc>
        <w:tc>
          <w:tcPr>
            <w:tcW w:w="1794" w:type="dxa"/>
            <w:shd w:val="clear" w:color="auto" w:fill="auto"/>
            <w:noWrap/>
            <w:tcMar>
              <w:top w:w="48" w:type="dxa"/>
              <w:left w:w="48" w:type="dxa"/>
              <w:bottom w:w="48" w:type="dxa"/>
              <w:right w:w="48" w:type="dxa"/>
            </w:tcMar>
            <w:vAlign w:val="center"/>
            <w:hideMark/>
          </w:tcPr>
          <w:p w14:paraId="4F8CA7FD"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r>
      <w:tr w:rsidR="00BB5FCD" w:rsidRPr="00F03AE2" w14:paraId="3745B53F" w14:textId="77777777" w:rsidTr="00E316DB">
        <w:tc>
          <w:tcPr>
            <w:tcW w:w="1568" w:type="dxa"/>
            <w:shd w:val="clear" w:color="auto" w:fill="auto"/>
            <w:noWrap/>
            <w:tcMar>
              <w:top w:w="48" w:type="dxa"/>
              <w:left w:w="48" w:type="dxa"/>
              <w:bottom w:w="48" w:type="dxa"/>
              <w:right w:w="48" w:type="dxa"/>
            </w:tcMar>
            <w:vAlign w:val="center"/>
            <w:hideMark/>
          </w:tcPr>
          <w:p w14:paraId="6C26C355"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departament_id</w:t>
            </w:r>
          </w:p>
        </w:tc>
        <w:tc>
          <w:tcPr>
            <w:tcW w:w="1397" w:type="dxa"/>
            <w:shd w:val="clear" w:color="auto" w:fill="auto"/>
            <w:noWrap/>
            <w:tcMar>
              <w:top w:w="48" w:type="dxa"/>
              <w:left w:w="48" w:type="dxa"/>
              <w:bottom w:w="48" w:type="dxa"/>
              <w:right w:w="48" w:type="dxa"/>
            </w:tcMar>
            <w:vAlign w:val="center"/>
            <w:hideMark/>
          </w:tcPr>
          <w:p w14:paraId="26208519"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int(5)</w:t>
            </w:r>
          </w:p>
        </w:tc>
        <w:tc>
          <w:tcPr>
            <w:tcW w:w="1436" w:type="dxa"/>
            <w:shd w:val="clear" w:color="auto" w:fill="auto"/>
            <w:tcMar>
              <w:top w:w="48" w:type="dxa"/>
              <w:left w:w="48" w:type="dxa"/>
              <w:bottom w:w="48" w:type="dxa"/>
              <w:right w:w="48" w:type="dxa"/>
            </w:tcMar>
          </w:tcPr>
          <w:p w14:paraId="489ED53E"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p>
        </w:tc>
        <w:tc>
          <w:tcPr>
            <w:tcW w:w="861" w:type="dxa"/>
            <w:shd w:val="clear" w:color="auto" w:fill="auto"/>
            <w:tcMar>
              <w:top w:w="48" w:type="dxa"/>
              <w:left w:w="48" w:type="dxa"/>
              <w:bottom w:w="48" w:type="dxa"/>
              <w:right w:w="48" w:type="dxa"/>
            </w:tcMar>
            <w:vAlign w:val="center"/>
            <w:hideMark/>
          </w:tcPr>
          <w:p w14:paraId="1067781A"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color w:val="000000"/>
                <w:sz w:val="18"/>
                <w:szCs w:val="18"/>
                <w:lang w:eastAsia="es-EC"/>
              </w:rPr>
              <w:t>Sí</w:t>
            </w:r>
          </w:p>
        </w:tc>
        <w:tc>
          <w:tcPr>
            <w:tcW w:w="1794" w:type="dxa"/>
            <w:shd w:val="clear" w:color="auto" w:fill="auto"/>
            <w:noWrap/>
            <w:tcMar>
              <w:top w:w="48" w:type="dxa"/>
              <w:left w:w="48" w:type="dxa"/>
              <w:bottom w:w="48" w:type="dxa"/>
              <w:right w:w="48" w:type="dxa"/>
            </w:tcMar>
            <w:vAlign w:val="center"/>
            <w:hideMark/>
          </w:tcPr>
          <w:p w14:paraId="6C774958" w14:textId="77777777" w:rsidR="00BB5FCD" w:rsidRPr="00F03AE2" w:rsidRDefault="00BB5FCD" w:rsidP="00E316DB">
            <w:pPr>
              <w:spacing w:after="0" w:line="240" w:lineRule="auto"/>
              <w:rPr>
                <w:rFonts w:ascii="Times New Roman" w:eastAsia="Times New Roman" w:hAnsi="Times New Roman" w:cs="Times New Roman"/>
                <w:color w:val="000000"/>
                <w:sz w:val="18"/>
                <w:szCs w:val="18"/>
                <w:lang w:eastAsia="es-EC"/>
              </w:rPr>
            </w:pPr>
            <w:r w:rsidRPr="00F03AE2">
              <w:rPr>
                <w:rFonts w:ascii="Times New Roman" w:eastAsia="Times New Roman" w:hAnsi="Times New Roman" w:cs="Times New Roman"/>
                <w:i/>
                <w:iCs/>
                <w:color w:val="000000"/>
                <w:sz w:val="18"/>
                <w:szCs w:val="18"/>
                <w:lang w:eastAsia="es-EC"/>
              </w:rPr>
              <w:t>NULL</w:t>
            </w:r>
          </w:p>
        </w:tc>
      </w:tr>
    </w:tbl>
    <w:p w14:paraId="0CD83B09" w14:textId="2E88CC0E" w:rsidR="00E316DB" w:rsidRPr="00F03AE2" w:rsidRDefault="00E316DB" w:rsidP="00E316DB">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Pr="00F03AE2">
        <w:rPr>
          <w:rFonts w:ascii="Times New Roman" w:hAnsi="Times New Roman" w:cs="Times New Roman"/>
          <w:b/>
          <w:sz w:val="16"/>
          <w:szCs w:val="24"/>
        </w:rPr>
        <w:t>:</w:t>
      </w:r>
      <w:r w:rsidRPr="00F03AE2">
        <w:rPr>
          <w:rFonts w:ascii="Times New Roman" w:hAnsi="Times New Roman" w:cs="Times New Roman"/>
          <w:sz w:val="16"/>
          <w:szCs w:val="24"/>
        </w:rPr>
        <w:t xml:space="preserve"> María José Samaniego</w:t>
      </w:r>
    </w:p>
    <w:p w14:paraId="52A04AF0" w14:textId="2E9207BD" w:rsidR="00BB5FCD" w:rsidRPr="00F03AE2" w:rsidRDefault="002E66AE" w:rsidP="008B3AA5">
      <w:pPr>
        <w:spacing w:after="0" w:line="480" w:lineRule="auto"/>
        <w:jc w:val="both"/>
        <w:rPr>
          <w:rFonts w:ascii="Times New Roman" w:hAnsi="Times New Roman" w:cs="Times New Roman"/>
          <w:b/>
        </w:rPr>
      </w:pPr>
      <w:r w:rsidRPr="00F03AE2">
        <w:rPr>
          <w:rFonts w:ascii="Times New Roman" w:hAnsi="Times New Roman" w:cs="Times New Roman"/>
          <w:b/>
        </w:rPr>
        <w:t>Anexo B</w:t>
      </w:r>
      <w:r w:rsidR="00BB5FCD" w:rsidRPr="00F03AE2">
        <w:rPr>
          <w:rFonts w:ascii="Times New Roman" w:hAnsi="Times New Roman" w:cs="Times New Roman"/>
          <w:b/>
        </w:rPr>
        <w:t xml:space="preserve">3: Sprint </w:t>
      </w:r>
      <w:r w:rsidR="00E060B6" w:rsidRPr="00F03AE2">
        <w:rPr>
          <w:rFonts w:ascii="Times New Roman" w:hAnsi="Times New Roman" w:cs="Times New Roman"/>
          <w:b/>
        </w:rPr>
        <w:t>0</w:t>
      </w:r>
    </w:p>
    <w:p w14:paraId="330D19F8" w14:textId="236390C6" w:rsidR="00055D73" w:rsidRPr="00F03AE2" w:rsidRDefault="00055D73" w:rsidP="008B3AA5">
      <w:pPr>
        <w:spacing w:after="0" w:line="480" w:lineRule="auto"/>
        <w:jc w:val="both"/>
        <w:rPr>
          <w:rFonts w:ascii="Times New Roman" w:hAnsi="Times New Roman" w:cs="Times New Roman"/>
          <w:b/>
          <w:lang w:val="en-US"/>
        </w:rPr>
      </w:pPr>
      <w:r w:rsidRPr="00F03AE2">
        <w:rPr>
          <w:rFonts w:ascii="Times New Roman" w:hAnsi="Times New Roman" w:cs="Times New Roman"/>
          <w:b/>
          <w:lang w:val="en-US"/>
        </w:rPr>
        <w:t>Tabla 9-B:</w:t>
      </w:r>
      <w:r w:rsidRPr="00F03AE2">
        <w:rPr>
          <w:rFonts w:ascii="Times New Roman" w:hAnsi="Times New Roman" w:cs="Times New Roman"/>
          <w:lang w:val="en-US"/>
        </w:rPr>
        <w:t xml:space="preserve"> Sprint Backlog – Iteration 0</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7"/>
        <w:gridCol w:w="1356"/>
        <w:gridCol w:w="4860"/>
        <w:gridCol w:w="1532"/>
      </w:tblGrid>
      <w:tr w:rsidR="00E060B6" w:rsidRPr="00F03AE2" w14:paraId="6086B6E3" w14:textId="77777777" w:rsidTr="002E66AE">
        <w:tc>
          <w:tcPr>
            <w:tcW w:w="8505" w:type="dxa"/>
            <w:gridSpan w:val="4"/>
          </w:tcPr>
          <w:p w14:paraId="2879B7A3"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ITERACIÓN 0 PROYECTO: SDSI-DTIC</w:t>
            </w:r>
          </w:p>
        </w:tc>
      </w:tr>
      <w:tr w:rsidR="00E060B6" w:rsidRPr="00F03AE2" w14:paraId="00A1D2C8" w14:textId="77777777" w:rsidTr="002E66AE">
        <w:tc>
          <w:tcPr>
            <w:tcW w:w="757" w:type="dxa"/>
          </w:tcPr>
          <w:p w14:paraId="2B231807"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ID</w:t>
            </w:r>
          </w:p>
        </w:tc>
        <w:tc>
          <w:tcPr>
            <w:tcW w:w="1356" w:type="dxa"/>
          </w:tcPr>
          <w:p w14:paraId="7C5D9E27"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Tipo</w:t>
            </w:r>
          </w:p>
        </w:tc>
        <w:tc>
          <w:tcPr>
            <w:tcW w:w="4860" w:type="dxa"/>
          </w:tcPr>
          <w:p w14:paraId="2E8947AA"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Descripción</w:t>
            </w:r>
          </w:p>
        </w:tc>
        <w:tc>
          <w:tcPr>
            <w:tcW w:w="1532" w:type="dxa"/>
          </w:tcPr>
          <w:p w14:paraId="638F0438"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Estado</w:t>
            </w:r>
          </w:p>
        </w:tc>
      </w:tr>
      <w:tr w:rsidR="00E060B6" w:rsidRPr="00F03AE2" w14:paraId="3FAD110C" w14:textId="77777777" w:rsidTr="002E66AE">
        <w:tc>
          <w:tcPr>
            <w:tcW w:w="757" w:type="dxa"/>
          </w:tcPr>
          <w:p w14:paraId="5B1FEE7D"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T1</w:t>
            </w:r>
          </w:p>
        </w:tc>
        <w:tc>
          <w:tcPr>
            <w:tcW w:w="1356" w:type="dxa"/>
          </w:tcPr>
          <w:p w14:paraId="730D1537"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istoria</w:t>
            </w:r>
          </w:p>
          <w:p w14:paraId="57F3C22F"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Técnica</w:t>
            </w:r>
          </w:p>
        </w:tc>
        <w:tc>
          <w:tcPr>
            <w:tcW w:w="4860" w:type="dxa"/>
          </w:tcPr>
          <w:p w14:paraId="3D6D71CC" w14:textId="77777777" w:rsidR="00E060B6" w:rsidRPr="00F03AE2" w:rsidRDefault="00E060B6" w:rsidP="008B3AA5">
            <w:pPr>
              <w:spacing w:after="0" w:line="240" w:lineRule="auto"/>
              <w:jc w:val="both"/>
              <w:rPr>
                <w:rFonts w:ascii="Times New Roman" w:hAnsi="Times New Roman" w:cs="Times New Roman"/>
                <w:b/>
              </w:rPr>
            </w:pPr>
            <w:r w:rsidRPr="00F03AE2">
              <w:rPr>
                <w:rFonts w:ascii="Times New Roman" w:hAnsi="Times New Roman" w:cs="Times New Roman"/>
                <w:b/>
              </w:rPr>
              <w:t>Diseño del esquema de la base de datos</w:t>
            </w:r>
          </w:p>
        </w:tc>
        <w:tc>
          <w:tcPr>
            <w:tcW w:w="1532" w:type="dxa"/>
          </w:tcPr>
          <w:p w14:paraId="2AB36817"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Completo</w:t>
            </w:r>
          </w:p>
        </w:tc>
      </w:tr>
      <w:tr w:rsidR="00E060B6" w:rsidRPr="00F03AE2" w14:paraId="64E7CF1D" w14:textId="77777777" w:rsidTr="002E66AE">
        <w:tc>
          <w:tcPr>
            <w:tcW w:w="757" w:type="dxa"/>
          </w:tcPr>
          <w:p w14:paraId="6D73D944" w14:textId="77777777" w:rsidR="00E060B6" w:rsidRPr="00F03AE2" w:rsidRDefault="00E060B6" w:rsidP="008B3AA5">
            <w:pPr>
              <w:spacing w:after="0" w:line="240" w:lineRule="auto"/>
              <w:jc w:val="center"/>
              <w:rPr>
                <w:rFonts w:ascii="Times New Roman" w:hAnsi="Times New Roman" w:cs="Times New Roman"/>
              </w:rPr>
            </w:pPr>
          </w:p>
        </w:tc>
        <w:tc>
          <w:tcPr>
            <w:tcW w:w="1356" w:type="dxa"/>
          </w:tcPr>
          <w:p w14:paraId="1062F2BA"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rPr>
              <w:t>Tarea</w:t>
            </w:r>
          </w:p>
        </w:tc>
        <w:tc>
          <w:tcPr>
            <w:tcW w:w="4860" w:type="dxa"/>
          </w:tcPr>
          <w:p w14:paraId="3F068823" w14:textId="77777777" w:rsidR="00E060B6" w:rsidRPr="00F03AE2" w:rsidRDefault="00E060B6" w:rsidP="008B3AA5">
            <w:pPr>
              <w:spacing w:after="0" w:line="240" w:lineRule="auto"/>
              <w:jc w:val="both"/>
              <w:rPr>
                <w:rFonts w:ascii="Times New Roman" w:hAnsi="Times New Roman" w:cs="Times New Roman"/>
              </w:rPr>
            </w:pPr>
            <w:r w:rsidRPr="00F03AE2">
              <w:rPr>
                <w:rFonts w:ascii="Times New Roman" w:hAnsi="Times New Roman" w:cs="Times New Roman"/>
              </w:rPr>
              <w:t>Creación del diagrama entidad relación UML</w:t>
            </w:r>
          </w:p>
        </w:tc>
        <w:tc>
          <w:tcPr>
            <w:tcW w:w="1532" w:type="dxa"/>
          </w:tcPr>
          <w:p w14:paraId="78A173E3"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rPr>
              <w:t>Completo</w:t>
            </w:r>
          </w:p>
        </w:tc>
      </w:tr>
      <w:tr w:rsidR="00E060B6" w:rsidRPr="00F03AE2" w14:paraId="63BFF360" w14:textId="77777777" w:rsidTr="002E66AE">
        <w:tc>
          <w:tcPr>
            <w:tcW w:w="757" w:type="dxa"/>
          </w:tcPr>
          <w:p w14:paraId="2C016AEC" w14:textId="77777777" w:rsidR="00E060B6" w:rsidRPr="00F03AE2" w:rsidRDefault="00E060B6" w:rsidP="008B3AA5">
            <w:pPr>
              <w:spacing w:after="0" w:line="240" w:lineRule="auto"/>
              <w:jc w:val="center"/>
              <w:rPr>
                <w:rFonts w:ascii="Times New Roman" w:hAnsi="Times New Roman" w:cs="Times New Roman"/>
              </w:rPr>
            </w:pPr>
          </w:p>
        </w:tc>
        <w:tc>
          <w:tcPr>
            <w:tcW w:w="1356" w:type="dxa"/>
          </w:tcPr>
          <w:p w14:paraId="4D6F9BFA"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rPr>
              <w:t>Tarea</w:t>
            </w:r>
          </w:p>
        </w:tc>
        <w:tc>
          <w:tcPr>
            <w:tcW w:w="4860" w:type="dxa"/>
          </w:tcPr>
          <w:p w14:paraId="4DBFA128" w14:textId="77777777" w:rsidR="00E060B6" w:rsidRPr="00F03AE2" w:rsidRDefault="00E060B6" w:rsidP="008B3AA5">
            <w:pPr>
              <w:spacing w:after="0" w:line="240" w:lineRule="auto"/>
              <w:jc w:val="both"/>
              <w:rPr>
                <w:rFonts w:ascii="Times New Roman" w:hAnsi="Times New Roman" w:cs="Times New Roman"/>
              </w:rPr>
            </w:pPr>
            <w:r w:rsidRPr="00F03AE2">
              <w:rPr>
                <w:rFonts w:ascii="Times New Roman" w:hAnsi="Times New Roman" w:cs="Times New Roman"/>
              </w:rPr>
              <w:t>Creación de la base de datos</w:t>
            </w:r>
          </w:p>
        </w:tc>
        <w:tc>
          <w:tcPr>
            <w:tcW w:w="1532" w:type="dxa"/>
          </w:tcPr>
          <w:p w14:paraId="4B96657B"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rPr>
              <w:t>Completo</w:t>
            </w:r>
          </w:p>
        </w:tc>
      </w:tr>
      <w:tr w:rsidR="00E060B6" w:rsidRPr="00F03AE2" w14:paraId="6247B9AA" w14:textId="77777777" w:rsidTr="002E66AE">
        <w:tc>
          <w:tcPr>
            <w:tcW w:w="757" w:type="dxa"/>
          </w:tcPr>
          <w:p w14:paraId="55E8A5F5"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HT2</w:t>
            </w:r>
          </w:p>
        </w:tc>
        <w:tc>
          <w:tcPr>
            <w:tcW w:w="1356" w:type="dxa"/>
          </w:tcPr>
          <w:p w14:paraId="59337A0D"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istoria</w:t>
            </w:r>
          </w:p>
          <w:p w14:paraId="26DE1A98"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Técnica</w:t>
            </w:r>
          </w:p>
        </w:tc>
        <w:tc>
          <w:tcPr>
            <w:tcW w:w="4860" w:type="dxa"/>
          </w:tcPr>
          <w:p w14:paraId="31AEF2D7" w14:textId="77777777" w:rsidR="00E060B6" w:rsidRPr="00F03AE2" w:rsidRDefault="00E060B6" w:rsidP="008B3AA5">
            <w:pPr>
              <w:spacing w:after="0" w:line="240" w:lineRule="auto"/>
              <w:jc w:val="both"/>
              <w:rPr>
                <w:rFonts w:ascii="Times New Roman" w:hAnsi="Times New Roman" w:cs="Times New Roman"/>
                <w:b/>
              </w:rPr>
            </w:pPr>
            <w:r w:rsidRPr="00F03AE2">
              <w:rPr>
                <w:rFonts w:ascii="Times New Roman" w:hAnsi="Times New Roman" w:cs="Times New Roman"/>
                <w:b/>
              </w:rPr>
              <w:t>Diseño de la Arquitectura general del Sistema</w:t>
            </w:r>
          </w:p>
        </w:tc>
        <w:tc>
          <w:tcPr>
            <w:tcW w:w="1532" w:type="dxa"/>
          </w:tcPr>
          <w:p w14:paraId="1FA6EFBC"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Completo</w:t>
            </w:r>
          </w:p>
        </w:tc>
      </w:tr>
      <w:tr w:rsidR="00E060B6" w:rsidRPr="00F03AE2" w14:paraId="6DB3BBFE" w14:textId="77777777" w:rsidTr="002E66AE">
        <w:tc>
          <w:tcPr>
            <w:tcW w:w="757" w:type="dxa"/>
          </w:tcPr>
          <w:p w14:paraId="74AA9BB3"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T3</w:t>
            </w:r>
          </w:p>
        </w:tc>
        <w:tc>
          <w:tcPr>
            <w:tcW w:w="1356" w:type="dxa"/>
          </w:tcPr>
          <w:p w14:paraId="50242646"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istoria</w:t>
            </w:r>
          </w:p>
          <w:p w14:paraId="15DD3C33"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Técnica</w:t>
            </w:r>
          </w:p>
        </w:tc>
        <w:tc>
          <w:tcPr>
            <w:tcW w:w="4860" w:type="dxa"/>
          </w:tcPr>
          <w:p w14:paraId="635B322A" w14:textId="77777777" w:rsidR="00E060B6" w:rsidRPr="00F03AE2" w:rsidRDefault="00E060B6" w:rsidP="008B3AA5">
            <w:pPr>
              <w:spacing w:after="0" w:line="240" w:lineRule="auto"/>
              <w:jc w:val="both"/>
              <w:rPr>
                <w:rFonts w:ascii="Times New Roman" w:hAnsi="Times New Roman" w:cs="Times New Roman"/>
                <w:b/>
              </w:rPr>
            </w:pPr>
            <w:r w:rsidRPr="00F03AE2">
              <w:rPr>
                <w:rFonts w:ascii="Times New Roman" w:hAnsi="Times New Roman" w:cs="Times New Roman"/>
                <w:b/>
              </w:rPr>
              <w:t>Codificación del Sistema</w:t>
            </w:r>
          </w:p>
        </w:tc>
        <w:tc>
          <w:tcPr>
            <w:tcW w:w="1532" w:type="dxa"/>
          </w:tcPr>
          <w:p w14:paraId="3CA05398"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Completo</w:t>
            </w:r>
          </w:p>
        </w:tc>
      </w:tr>
      <w:tr w:rsidR="00E060B6" w:rsidRPr="00F03AE2" w14:paraId="774FA014" w14:textId="77777777" w:rsidTr="002E66AE">
        <w:tc>
          <w:tcPr>
            <w:tcW w:w="757" w:type="dxa"/>
          </w:tcPr>
          <w:p w14:paraId="233FEDF2"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T4</w:t>
            </w:r>
          </w:p>
        </w:tc>
        <w:tc>
          <w:tcPr>
            <w:tcW w:w="1356" w:type="dxa"/>
          </w:tcPr>
          <w:p w14:paraId="66981B54"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istoria</w:t>
            </w:r>
          </w:p>
          <w:p w14:paraId="745D4B1E"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Técnica</w:t>
            </w:r>
          </w:p>
        </w:tc>
        <w:tc>
          <w:tcPr>
            <w:tcW w:w="4860" w:type="dxa"/>
          </w:tcPr>
          <w:p w14:paraId="3A17A36D" w14:textId="77777777" w:rsidR="00E060B6" w:rsidRPr="00F03AE2" w:rsidRDefault="00E060B6" w:rsidP="008B3AA5">
            <w:pPr>
              <w:spacing w:after="0" w:line="240" w:lineRule="auto"/>
              <w:jc w:val="both"/>
              <w:rPr>
                <w:rFonts w:ascii="Times New Roman" w:hAnsi="Times New Roman" w:cs="Times New Roman"/>
                <w:b/>
              </w:rPr>
            </w:pPr>
            <w:r w:rsidRPr="00F03AE2">
              <w:rPr>
                <w:rFonts w:ascii="Times New Roman" w:hAnsi="Times New Roman" w:cs="Times New Roman"/>
                <w:b/>
              </w:rPr>
              <w:t>Diseño de las Interfaces de Usuario</w:t>
            </w:r>
          </w:p>
        </w:tc>
        <w:tc>
          <w:tcPr>
            <w:tcW w:w="1532" w:type="dxa"/>
          </w:tcPr>
          <w:p w14:paraId="37E56B3C"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Completo</w:t>
            </w:r>
          </w:p>
        </w:tc>
      </w:tr>
      <w:tr w:rsidR="00E060B6" w:rsidRPr="00F03AE2" w14:paraId="2CEA370B" w14:textId="77777777" w:rsidTr="002E66AE">
        <w:tc>
          <w:tcPr>
            <w:tcW w:w="757" w:type="dxa"/>
          </w:tcPr>
          <w:p w14:paraId="44BD23D0"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T5</w:t>
            </w:r>
          </w:p>
        </w:tc>
        <w:tc>
          <w:tcPr>
            <w:tcW w:w="1356" w:type="dxa"/>
          </w:tcPr>
          <w:p w14:paraId="2713C8D7"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Historia</w:t>
            </w:r>
          </w:p>
          <w:p w14:paraId="3D0CB79F" w14:textId="77777777" w:rsidR="00E060B6" w:rsidRPr="00F03AE2" w:rsidRDefault="00E060B6" w:rsidP="008B3AA5">
            <w:pPr>
              <w:spacing w:after="0" w:line="240" w:lineRule="auto"/>
              <w:jc w:val="center"/>
              <w:rPr>
                <w:rFonts w:ascii="Times New Roman" w:hAnsi="Times New Roman" w:cs="Times New Roman"/>
              </w:rPr>
            </w:pPr>
            <w:r w:rsidRPr="00F03AE2">
              <w:rPr>
                <w:rFonts w:ascii="Times New Roman" w:hAnsi="Times New Roman" w:cs="Times New Roman"/>
                <w:b/>
              </w:rPr>
              <w:t>Técnica</w:t>
            </w:r>
          </w:p>
        </w:tc>
        <w:tc>
          <w:tcPr>
            <w:tcW w:w="4860" w:type="dxa"/>
          </w:tcPr>
          <w:p w14:paraId="2BED2E99" w14:textId="77777777" w:rsidR="00E060B6" w:rsidRPr="00F03AE2" w:rsidRDefault="00E060B6" w:rsidP="008B3AA5">
            <w:pPr>
              <w:spacing w:after="0" w:line="240" w:lineRule="auto"/>
              <w:jc w:val="both"/>
              <w:rPr>
                <w:rFonts w:ascii="Times New Roman" w:hAnsi="Times New Roman" w:cs="Times New Roman"/>
                <w:b/>
              </w:rPr>
            </w:pPr>
            <w:r w:rsidRPr="00F03AE2">
              <w:rPr>
                <w:rFonts w:ascii="Times New Roman" w:hAnsi="Times New Roman" w:cs="Times New Roman"/>
                <w:b/>
              </w:rPr>
              <w:t>Creación del Product Backlog</w:t>
            </w:r>
          </w:p>
        </w:tc>
        <w:tc>
          <w:tcPr>
            <w:tcW w:w="1532" w:type="dxa"/>
          </w:tcPr>
          <w:p w14:paraId="45216345" w14:textId="77777777" w:rsidR="00E060B6" w:rsidRPr="00F03AE2" w:rsidRDefault="00E060B6" w:rsidP="008B3AA5">
            <w:pPr>
              <w:spacing w:after="0" w:line="240" w:lineRule="auto"/>
              <w:jc w:val="center"/>
              <w:rPr>
                <w:rFonts w:ascii="Times New Roman" w:hAnsi="Times New Roman" w:cs="Times New Roman"/>
                <w:b/>
              </w:rPr>
            </w:pPr>
            <w:r w:rsidRPr="00F03AE2">
              <w:rPr>
                <w:rFonts w:ascii="Times New Roman" w:hAnsi="Times New Roman" w:cs="Times New Roman"/>
                <w:b/>
              </w:rPr>
              <w:t>Completo</w:t>
            </w:r>
          </w:p>
        </w:tc>
      </w:tr>
    </w:tbl>
    <w:p w14:paraId="4D1B671F" w14:textId="5F4FDCA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04E66D5" w14:textId="77777777" w:rsidR="00E060B6" w:rsidRPr="00F03AE2" w:rsidRDefault="00E060B6" w:rsidP="008B3AA5">
      <w:pPr>
        <w:spacing w:after="0" w:line="480" w:lineRule="auto"/>
        <w:jc w:val="both"/>
        <w:rPr>
          <w:rFonts w:ascii="Times New Roman" w:hAnsi="Times New Roman" w:cs="Times New Roman"/>
          <w:b/>
        </w:rPr>
      </w:pPr>
    </w:p>
    <w:p w14:paraId="4ACBB7F2" w14:textId="059CA6CB" w:rsidR="00E060B6" w:rsidRPr="00F03AE2" w:rsidRDefault="003C6F57" w:rsidP="008B3AA5">
      <w:pPr>
        <w:spacing w:after="0" w:line="480" w:lineRule="auto"/>
        <w:jc w:val="both"/>
        <w:rPr>
          <w:rFonts w:ascii="Times New Roman" w:hAnsi="Times New Roman" w:cs="Times New Roman"/>
          <w:b/>
        </w:rPr>
      </w:pPr>
      <w:r w:rsidRPr="00F03AE2">
        <w:rPr>
          <w:rFonts w:ascii="Times New Roman" w:hAnsi="Times New Roman" w:cs="Times New Roman"/>
          <w:b/>
        </w:rPr>
        <w:t xml:space="preserve">Tabla 10-B: </w:t>
      </w:r>
      <w:r w:rsidRPr="00F03AE2">
        <w:rPr>
          <w:rFonts w:ascii="Times New Roman" w:hAnsi="Times New Roman" w:cs="Times New Roman"/>
        </w:rPr>
        <w:t>Historias de Técnica 1</w:t>
      </w:r>
    </w:p>
    <w:tbl>
      <w:tblPr>
        <w:tblStyle w:val="Tablaconcuadrcula"/>
        <w:tblW w:w="0" w:type="auto"/>
        <w:tblInd w:w="-5" w:type="dxa"/>
        <w:tblLook w:val="04A0" w:firstRow="1" w:lastRow="0" w:firstColumn="1" w:lastColumn="0" w:noHBand="0" w:noVBand="1"/>
      </w:tblPr>
      <w:tblGrid>
        <w:gridCol w:w="8499"/>
      </w:tblGrid>
      <w:tr w:rsidR="00D70BF7" w:rsidRPr="00F03AE2" w14:paraId="6D772BA4" w14:textId="77777777" w:rsidTr="002E66AE">
        <w:tc>
          <w:tcPr>
            <w:tcW w:w="8499" w:type="dxa"/>
          </w:tcPr>
          <w:p w14:paraId="045C8C18" w14:textId="77777777" w:rsidR="00D70BF7" w:rsidRPr="00F03AE2" w:rsidRDefault="00D70BF7"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70BF7" w:rsidRPr="00F03AE2" w14:paraId="09050D1B" w14:textId="77777777" w:rsidTr="002E66AE">
        <w:tc>
          <w:tcPr>
            <w:tcW w:w="8499" w:type="dxa"/>
          </w:tcPr>
          <w:p w14:paraId="0FD211E4"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T1</w:t>
            </w:r>
          </w:p>
        </w:tc>
      </w:tr>
      <w:tr w:rsidR="00D70BF7" w:rsidRPr="00F03AE2" w14:paraId="6FEEF07D" w14:textId="77777777" w:rsidTr="002E66AE">
        <w:tc>
          <w:tcPr>
            <w:tcW w:w="8499" w:type="dxa"/>
          </w:tcPr>
          <w:p w14:paraId="21D47DE8"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p>
        </w:tc>
      </w:tr>
      <w:tr w:rsidR="00D70BF7" w:rsidRPr="00F03AE2" w14:paraId="04D31C3D" w14:textId="77777777" w:rsidTr="002E66AE">
        <w:tc>
          <w:tcPr>
            <w:tcW w:w="8499" w:type="dxa"/>
          </w:tcPr>
          <w:p w14:paraId="3C8CE8FE"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F2212C" w:rsidRPr="00F03AE2">
              <w:rPr>
                <w:rFonts w:ascii="Times New Roman" w:hAnsi="Times New Roman" w:cs="Times New Roman"/>
                <w:b/>
              </w:rPr>
              <w:t>Tarea:</w:t>
            </w:r>
            <w:r w:rsidR="00F2212C" w:rsidRPr="00F03AE2">
              <w:rPr>
                <w:rFonts w:ascii="Times New Roman" w:hAnsi="Times New Roman" w:cs="Times New Roman"/>
              </w:rPr>
              <w:t xml:space="preserve"> Creación</w:t>
            </w:r>
            <w:r w:rsidRPr="00F03AE2">
              <w:rPr>
                <w:rFonts w:ascii="Times New Roman" w:hAnsi="Times New Roman" w:cs="Times New Roman"/>
              </w:rPr>
              <w:t xml:space="preserve"> de la Base de datos</w:t>
            </w:r>
          </w:p>
        </w:tc>
      </w:tr>
      <w:tr w:rsidR="00D70BF7" w:rsidRPr="00F03AE2" w14:paraId="37F88692" w14:textId="77777777" w:rsidTr="002E66AE">
        <w:tc>
          <w:tcPr>
            <w:tcW w:w="8499" w:type="dxa"/>
          </w:tcPr>
          <w:p w14:paraId="31EEF9F9"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70BF7" w:rsidRPr="00F03AE2" w14:paraId="04943BA1" w14:textId="77777777" w:rsidTr="002E66AE">
        <w:tc>
          <w:tcPr>
            <w:tcW w:w="8499" w:type="dxa"/>
          </w:tcPr>
          <w:p w14:paraId="544F62F5"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70BF7" w:rsidRPr="00F03AE2" w14:paraId="0158FF3E" w14:textId="77777777" w:rsidTr="002E66AE">
        <w:trPr>
          <w:trHeight w:val="547"/>
        </w:trPr>
        <w:tc>
          <w:tcPr>
            <w:tcW w:w="8499" w:type="dxa"/>
          </w:tcPr>
          <w:p w14:paraId="45C0552C"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E904FF9" w14:textId="77777777" w:rsidR="00D70BF7" w:rsidRPr="00F03AE2" w:rsidRDefault="00D70BF7" w:rsidP="008B3AA5">
            <w:pPr>
              <w:spacing w:line="360" w:lineRule="auto"/>
              <w:jc w:val="both"/>
              <w:rPr>
                <w:rFonts w:ascii="Times New Roman" w:hAnsi="Times New Roman" w:cs="Times New Roman"/>
              </w:rPr>
            </w:pPr>
            <w:r w:rsidRPr="00F03AE2">
              <w:rPr>
                <w:rFonts w:ascii="Times New Roman" w:hAnsi="Times New Roman" w:cs="Times New Roman"/>
              </w:rPr>
              <w:t>Se creará las distintas tablas con sus respectivos atributos, tipos de datos y relaciones</w:t>
            </w:r>
          </w:p>
        </w:tc>
      </w:tr>
    </w:tbl>
    <w:p w14:paraId="60FBA638" w14:textId="09AC419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69A4140" w14:textId="77777777" w:rsidR="002E66AE" w:rsidRPr="00F03AE2" w:rsidRDefault="002E66AE" w:rsidP="008B3AA5">
      <w:pPr>
        <w:spacing w:after="0" w:line="480" w:lineRule="auto"/>
        <w:jc w:val="both"/>
        <w:rPr>
          <w:rFonts w:ascii="Times New Roman" w:hAnsi="Times New Roman" w:cs="Times New Roman"/>
          <w:b/>
        </w:rPr>
      </w:pPr>
    </w:p>
    <w:p w14:paraId="43408697" w14:textId="246DC5C0" w:rsidR="003C6F57" w:rsidRPr="00F03AE2" w:rsidRDefault="003C6F57" w:rsidP="008B3AA5">
      <w:pPr>
        <w:spacing w:after="0" w:line="480" w:lineRule="auto"/>
        <w:jc w:val="both"/>
        <w:rPr>
          <w:rFonts w:ascii="Times New Roman" w:hAnsi="Times New Roman" w:cs="Times New Roman"/>
          <w:b/>
        </w:rPr>
      </w:pPr>
      <w:r w:rsidRPr="00F03AE2">
        <w:rPr>
          <w:rFonts w:ascii="Times New Roman" w:hAnsi="Times New Roman" w:cs="Times New Roman"/>
          <w:b/>
        </w:rPr>
        <w:t xml:space="preserve">Tabla 11-B: </w:t>
      </w:r>
      <w:r w:rsidRPr="00F03AE2">
        <w:rPr>
          <w:rFonts w:ascii="Times New Roman" w:hAnsi="Times New Roman" w:cs="Times New Roman"/>
        </w:rPr>
        <w:t>Historias de Técnica 2</w:t>
      </w:r>
    </w:p>
    <w:tbl>
      <w:tblPr>
        <w:tblStyle w:val="Tablaconcuadrcula"/>
        <w:tblW w:w="0" w:type="auto"/>
        <w:tblInd w:w="-5" w:type="dxa"/>
        <w:tblLook w:val="04A0" w:firstRow="1" w:lastRow="0" w:firstColumn="1" w:lastColumn="0" w:noHBand="0" w:noVBand="1"/>
      </w:tblPr>
      <w:tblGrid>
        <w:gridCol w:w="4259"/>
        <w:gridCol w:w="4240"/>
      </w:tblGrid>
      <w:tr w:rsidR="00E060B6" w:rsidRPr="00F03AE2" w14:paraId="157AE568" w14:textId="77777777" w:rsidTr="002E66AE">
        <w:tc>
          <w:tcPr>
            <w:tcW w:w="8499" w:type="dxa"/>
            <w:gridSpan w:val="2"/>
          </w:tcPr>
          <w:p w14:paraId="3A48CA05" w14:textId="77777777" w:rsidR="00E060B6" w:rsidRPr="00F03AE2" w:rsidRDefault="00E060B6"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E060B6" w:rsidRPr="00F03AE2" w14:paraId="19D65241" w14:textId="77777777" w:rsidTr="002E66AE">
        <w:tc>
          <w:tcPr>
            <w:tcW w:w="8499" w:type="dxa"/>
            <w:gridSpan w:val="2"/>
          </w:tcPr>
          <w:p w14:paraId="26BF741D"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2</w:t>
            </w:r>
          </w:p>
        </w:tc>
      </w:tr>
      <w:tr w:rsidR="00E060B6" w:rsidRPr="00F03AE2" w14:paraId="7D627E42" w14:textId="77777777" w:rsidTr="002E66AE">
        <w:tc>
          <w:tcPr>
            <w:tcW w:w="8499" w:type="dxa"/>
            <w:gridSpan w:val="2"/>
          </w:tcPr>
          <w:p w14:paraId="4E1E59A9"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F2212C" w:rsidRPr="00F03AE2">
              <w:rPr>
                <w:rFonts w:ascii="Times New Roman" w:hAnsi="Times New Roman" w:cs="Times New Roman"/>
                <w:b/>
              </w:rPr>
              <w:t>Historia:</w:t>
            </w:r>
            <w:r w:rsidR="00F2212C" w:rsidRPr="00F03AE2">
              <w:rPr>
                <w:rFonts w:ascii="Times New Roman" w:hAnsi="Times New Roman" w:cs="Times New Roman"/>
              </w:rPr>
              <w:t xml:space="preserve"> Diseño</w:t>
            </w:r>
            <w:r w:rsidRPr="00F03AE2">
              <w:rPr>
                <w:rFonts w:ascii="Times New Roman" w:hAnsi="Times New Roman" w:cs="Times New Roman"/>
              </w:rPr>
              <w:t xml:space="preserve"> de la Arquitectura general del Sistema</w:t>
            </w:r>
          </w:p>
        </w:tc>
      </w:tr>
      <w:tr w:rsidR="00E060B6" w:rsidRPr="00F03AE2" w14:paraId="101B0CB7" w14:textId="77777777" w:rsidTr="002E66AE">
        <w:tc>
          <w:tcPr>
            <w:tcW w:w="4259" w:type="dxa"/>
          </w:tcPr>
          <w:p w14:paraId="4692B053"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F2212C" w:rsidRPr="00F03AE2">
              <w:rPr>
                <w:rFonts w:ascii="Times New Roman" w:hAnsi="Times New Roman" w:cs="Times New Roman"/>
                <w:b/>
              </w:rPr>
              <w:t>Negocio:</w:t>
            </w:r>
            <w:r w:rsidR="00F2212C" w:rsidRPr="00F03AE2">
              <w:rPr>
                <w:rFonts w:ascii="Times New Roman" w:hAnsi="Times New Roman" w:cs="Times New Roman"/>
              </w:rPr>
              <w:t xml:space="preserve"> Muy</w:t>
            </w:r>
            <w:r w:rsidRPr="00F03AE2">
              <w:rPr>
                <w:rFonts w:ascii="Times New Roman" w:hAnsi="Times New Roman" w:cs="Times New Roman"/>
              </w:rPr>
              <w:t xml:space="preserve"> Alta</w:t>
            </w:r>
          </w:p>
          <w:p w14:paraId="04832DDB"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3782EBE6"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F2212C" w:rsidRPr="00F03AE2">
              <w:rPr>
                <w:rFonts w:ascii="Times New Roman" w:hAnsi="Times New Roman" w:cs="Times New Roman"/>
                <w:b/>
              </w:rPr>
              <w:t>Desarrollo:</w:t>
            </w:r>
            <w:r w:rsidR="00F2212C" w:rsidRPr="00F03AE2">
              <w:rPr>
                <w:rFonts w:ascii="Times New Roman" w:hAnsi="Times New Roman" w:cs="Times New Roman"/>
              </w:rPr>
              <w:t xml:space="preserve"> Normal</w:t>
            </w:r>
          </w:p>
          <w:p w14:paraId="34A09904" w14:textId="77777777" w:rsidR="00E060B6" w:rsidRPr="00F03AE2" w:rsidRDefault="00E060B6"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E060B6" w:rsidRPr="00F03AE2" w14:paraId="61967907" w14:textId="77777777" w:rsidTr="002E66AE">
        <w:tc>
          <w:tcPr>
            <w:tcW w:w="4259" w:type="dxa"/>
          </w:tcPr>
          <w:p w14:paraId="78C38F49"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40" w:type="dxa"/>
          </w:tcPr>
          <w:p w14:paraId="015CD650" w14:textId="48125AC5"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Iteración Asignada</w:t>
            </w:r>
            <w:r w:rsidR="003C6F57" w:rsidRPr="00F03AE2">
              <w:rPr>
                <w:rFonts w:ascii="Times New Roman" w:hAnsi="Times New Roman" w:cs="Times New Roman"/>
                <w:b/>
              </w:rPr>
              <w:t>:</w:t>
            </w:r>
            <w:r w:rsidR="003C6F57" w:rsidRPr="00F03AE2">
              <w:rPr>
                <w:rFonts w:ascii="Times New Roman" w:hAnsi="Times New Roman" w:cs="Times New Roman"/>
              </w:rPr>
              <w:t xml:space="preserve"> 0</w:t>
            </w:r>
          </w:p>
        </w:tc>
      </w:tr>
      <w:tr w:rsidR="00E060B6" w:rsidRPr="00F03AE2" w14:paraId="7E052D61" w14:textId="77777777" w:rsidTr="002E66AE">
        <w:tc>
          <w:tcPr>
            <w:tcW w:w="8499" w:type="dxa"/>
            <w:gridSpan w:val="2"/>
          </w:tcPr>
          <w:p w14:paraId="64ADE3B3" w14:textId="77777777" w:rsidR="00E060B6" w:rsidRPr="00F03AE2" w:rsidRDefault="00E060B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E060B6" w:rsidRPr="00F03AE2" w14:paraId="6B25088E" w14:textId="77777777" w:rsidTr="002E66AE">
        <w:trPr>
          <w:trHeight w:val="547"/>
        </w:trPr>
        <w:tc>
          <w:tcPr>
            <w:tcW w:w="8499" w:type="dxa"/>
            <w:gridSpan w:val="2"/>
          </w:tcPr>
          <w:p w14:paraId="27AADCE6" w14:textId="77777777" w:rsidR="00E060B6" w:rsidRPr="00F03AE2" w:rsidRDefault="00E060B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0E9245E" w14:textId="77777777" w:rsidR="00E060B6" w:rsidRPr="00F03AE2" w:rsidRDefault="00E060B6" w:rsidP="008B3AA5">
            <w:pPr>
              <w:spacing w:line="360" w:lineRule="auto"/>
              <w:jc w:val="both"/>
              <w:rPr>
                <w:rFonts w:ascii="Times New Roman" w:hAnsi="Times New Roman" w:cs="Times New Roman"/>
              </w:rPr>
            </w:pPr>
            <w:r w:rsidRPr="00F03AE2">
              <w:rPr>
                <w:rFonts w:ascii="Times New Roman" w:hAnsi="Times New Roman" w:cs="Times New Roman"/>
              </w:rPr>
              <w:t xml:space="preserve">Como equipo de desarrollo se </w:t>
            </w:r>
            <w:r w:rsidR="00F2212C" w:rsidRPr="00F03AE2">
              <w:rPr>
                <w:rFonts w:ascii="Times New Roman" w:hAnsi="Times New Roman" w:cs="Times New Roman"/>
              </w:rPr>
              <w:t>necesita crear</w:t>
            </w:r>
            <w:r w:rsidRPr="00F03AE2">
              <w:rPr>
                <w:rFonts w:ascii="Times New Roman" w:hAnsi="Times New Roman" w:cs="Times New Roman"/>
              </w:rPr>
              <w:t xml:space="preserve"> el diseño de la arquitectura general del sistema.</w:t>
            </w:r>
          </w:p>
        </w:tc>
      </w:tr>
      <w:tr w:rsidR="00E060B6" w:rsidRPr="00F03AE2" w14:paraId="7B60B2EC" w14:textId="77777777" w:rsidTr="002E66AE">
        <w:trPr>
          <w:trHeight w:val="547"/>
        </w:trPr>
        <w:tc>
          <w:tcPr>
            <w:tcW w:w="8499" w:type="dxa"/>
            <w:gridSpan w:val="2"/>
          </w:tcPr>
          <w:p w14:paraId="06C62AB2" w14:textId="77777777" w:rsidR="00E060B6" w:rsidRPr="00F03AE2" w:rsidRDefault="00E060B6"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B960AF6" w14:textId="74CC07C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9FEA1BD" w14:textId="77777777" w:rsidR="003C6F57" w:rsidRPr="00F03AE2" w:rsidRDefault="003C6F57" w:rsidP="008B3AA5">
      <w:pPr>
        <w:spacing w:after="0" w:line="480" w:lineRule="auto"/>
        <w:jc w:val="both"/>
        <w:rPr>
          <w:rFonts w:ascii="Times New Roman" w:hAnsi="Times New Roman" w:cs="Times New Roman"/>
        </w:rPr>
      </w:pPr>
    </w:p>
    <w:p w14:paraId="22480ECC" w14:textId="57855B39" w:rsidR="003C6F57" w:rsidRPr="00F03AE2" w:rsidRDefault="003C6F57" w:rsidP="008B3AA5">
      <w:pPr>
        <w:spacing w:after="0" w:line="480" w:lineRule="auto"/>
        <w:jc w:val="both"/>
        <w:rPr>
          <w:rFonts w:ascii="Times New Roman" w:hAnsi="Times New Roman" w:cs="Times New Roman"/>
          <w:b/>
        </w:rPr>
      </w:pPr>
      <w:r w:rsidRPr="00F03AE2">
        <w:rPr>
          <w:rFonts w:ascii="Times New Roman" w:hAnsi="Times New Roman" w:cs="Times New Roman"/>
          <w:b/>
        </w:rPr>
        <w:t xml:space="preserve">Tabla 12-B: </w:t>
      </w:r>
      <w:r w:rsidRPr="00F03AE2">
        <w:rPr>
          <w:rFonts w:ascii="Times New Roman" w:hAnsi="Times New Roman" w:cs="Times New Roman"/>
        </w:rPr>
        <w:t>Historias de Técnica 3</w:t>
      </w:r>
    </w:p>
    <w:tbl>
      <w:tblPr>
        <w:tblStyle w:val="Tablaconcuadrcula"/>
        <w:tblW w:w="0" w:type="auto"/>
        <w:tblInd w:w="108" w:type="dxa"/>
        <w:tblLook w:val="04A0" w:firstRow="1" w:lastRow="0" w:firstColumn="1" w:lastColumn="0" w:noHBand="0" w:noVBand="1"/>
      </w:tblPr>
      <w:tblGrid>
        <w:gridCol w:w="4146"/>
        <w:gridCol w:w="4240"/>
      </w:tblGrid>
      <w:tr w:rsidR="00D70BF7" w:rsidRPr="00F03AE2" w14:paraId="74347376" w14:textId="77777777" w:rsidTr="007B18DF">
        <w:tc>
          <w:tcPr>
            <w:tcW w:w="8386" w:type="dxa"/>
            <w:gridSpan w:val="2"/>
          </w:tcPr>
          <w:p w14:paraId="36E116CC" w14:textId="77777777" w:rsidR="00D70BF7" w:rsidRPr="00F03AE2" w:rsidRDefault="00D70BF7"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D70BF7" w:rsidRPr="00F03AE2" w14:paraId="456FABDB" w14:textId="77777777" w:rsidTr="007B18DF">
        <w:tc>
          <w:tcPr>
            <w:tcW w:w="8386" w:type="dxa"/>
            <w:gridSpan w:val="2"/>
          </w:tcPr>
          <w:p w14:paraId="1B3E7087"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3</w:t>
            </w:r>
          </w:p>
        </w:tc>
      </w:tr>
      <w:tr w:rsidR="00D70BF7" w:rsidRPr="00F03AE2" w14:paraId="4DB0D4D6" w14:textId="77777777" w:rsidTr="007B18DF">
        <w:tc>
          <w:tcPr>
            <w:tcW w:w="8386" w:type="dxa"/>
            <w:gridSpan w:val="2"/>
          </w:tcPr>
          <w:p w14:paraId="6820CEF7"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odificación del Sistema</w:t>
            </w:r>
          </w:p>
        </w:tc>
      </w:tr>
      <w:tr w:rsidR="00D70BF7" w:rsidRPr="00F03AE2" w14:paraId="3E6975B4" w14:textId="77777777" w:rsidTr="007B18DF">
        <w:tc>
          <w:tcPr>
            <w:tcW w:w="4146" w:type="dxa"/>
          </w:tcPr>
          <w:p w14:paraId="13E2004B"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 </w:t>
            </w:r>
          </w:p>
          <w:p w14:paraId="6031FBF6"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789BE77A"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100C2EBB" w14:textId="77777777" w:rsidR="00D70BF7" w:rsidRPr="00F03AE2" w:rsidRDefault="00D70BF7"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D70BF7" w:rsidRPr="00F03AE2" w14:paraId="41DBC1C2" w14:textId="77777777" w:rsidTr="007B18DF">
        <w:tc>
          <w:tcPr>
            <w:tcW w:w="4146" w:type="dxa"/>
          </w:tcPr>
          <w:p w14:paraId="6ED555F3"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40" w:type="dxa"/>
          </w:tcPr>
          <w:p w14:paraId="094F4A22"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Iteración Asignada: </w:t>
            </w:r>
            <w:r w:rsidRPr="00F03AE2">
              <w:rPr>
                <w:rFonts w:ascii="Times New Roman" w:hAnsi="Times New Roman" w:cs="Times New Roman"/>
              </w:rPr>
              <w:t>0</w:t>
            </w:r>
          </w:p>
        </w:tc>
      </w:tr>
      <w:tr w:rsidR="00D70BF7" w:rsidRPr="00F03AE2" w14:paraId="24FB933F" w14:textId="77777777" w:rsidTr="007B18DF">
        <w:tc>
          <w:tcPr>
            <w:tcW w:w="8386" w:type="dxa"/>
            <w:gridSpan w:val="2"/>
          </w:tcPr>
          <w:p w14:paraId="26A50D4A"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D70BF7" w:rsidRPr="00F03AE2" w14:paraId="5DBD1762" w14:textId="77777777" w:rsidTr="007B18DF">
        <w:trPr>
          <w:trHeight w:val="547"/>
        </w:trPr>
        <w:tc>
          <w:tcPr>
            <w:tcW w:w="8386" w:type="dxa"/>
            <w:gridSpan w:val="2"/>
          </w:tcPr>
          <w:p w14:paraId="624C96AD"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F3D4CEE" w14:textId="77777777" w:rsidR="00D70BF7" w:rsidRPr="00F03AE2" w:rsidRDefault="00D70BF7" w:rsidP="008B3AA5">
            <w:pPr>
              <w:spacing w:line="360" w:lineRule="auto"/>
              <w:jc w:val="both"/>
              <w:rPr>
                <w:rFonts w:ascii="Times New Roman" w:hAnsi="Times New Roman" w:cs="Times New Roman"/>
              </w:rPr>
            </w:pPr>
            <w:r w:rsidRPr="00F03AE2">
              <w:rPr>
                <w:rFonts w:ascii="Times New Roman" w:hAnsi="Times New Roman" w:cs="Times New Roman"/>
              </w:rPr>
              <w:t>Como equipo de desarrollo se necesita establecer el estándar de codificación para el desarrollo del SDSI-DTIC:</w:t>
            </w:r>
          </w:p>
        </w:tc>
      </w:tr>
      <w:tr w:rsidR="00D70BF7" w:rsidRPr="00F03AE2" w14:paraId="67E38957" w14:textId="77777777" w:rsidTr="007B18DF">
        <w:trPr>
          <w:trHeight w:val="547"/>
        </w:trPr>
        <w:tc>
          <w:tcPr>
            <w:tcW w:w="8386" w:type="dxa"/>
            <w:gridSpan w:val="2"/>
          </w:tcPr>
          <w:p w14:paraId="3A36EB09"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62F6C76" w14:textId="4B86354A" w:rsidR="007B18DF" w:rsidRPr="00F03AE2" w:rsidRDefault="00A6036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F18BCFA" w14:textId="77777777" w:rsidR="00D70BF7" w:rsidRPr="00F03AE2" w:rsidRDefault="00D70BF7" w:rsidP="008B3AA5">
      <w:pPr>
        <w:spacing w:after="0" w:line="480" w:lineRule="auto"/>
        <w:jc w:val="both"/>
        <w:rPr>
          <w:rFonts w:ascii="Times New Roman" w:hAnsi="Times New Roman" w:cs="Times New Roman"/>
          <w:b/>
        </w:rPr>
      </w:pPr>
    </w:p>
    <w:p w14:paraId="320985AE" w14:textId="0C827B14" w:rsidR="003C6F57" w:rsidRPr="00F03AE2" w:rsidRDefault="003C6F57"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3-B: </w:t>
      </w:r>
      <w:r w:rsidRPr="00F03AE2">
        <w:rPr>
          <w:rFonts w:ascii="Times New Roman" w:hAnsi="Times New Roman" w:cs="Times New Roman"/>
        </w:rPr>
        <w:t>Historias de Técnica 4</w:t>
      </w:r>
    </w:p>
    <w:tbl>
      <w:tblPr>
        <w:tblStyle w:val="Tablaconcuadrcula"/>
        <w:tblpPr w:leftFromText="141" w:rightFromText="141" w:vertAnchor="text" w:tblpX="108" w:tblpY="1"/>
        <w:tblOverlap w:val="never"/>
        <w:tblW w:w="0" w:type="auto"/>
        <w:tblLook w:val="04A0" w:firstRow="1" w:lastRow="0" w:firstColumn="1" w:lastColumn="0" w:noHBand="0" w:noVBand="1"/>
      </w:tblPr>
      <w:tblGrid>
        <w:gridCol w:w="4146"/>
        <w:gridCol w:w="4240"/>
      </w:tblGrid>
      <w:tr w:rsidR="00E060B6" w:rsidRPr="00F03AE2" w14:paraId="62F84E6C" w14:textId="77777777" w:rsidTr="007B18DF">
        <w:tc>
          <w:tcPr>
            <w:tcW w:w="8386" w:type="dxa"/>
            <w:gridSpan w:val="2"/>
          </w:tcPr>
          <w:p w14:paraId="13168BA7" w14:textId="77777777" w:rsidR="00E060B6" w:rsidRPr="00F03AE2" w:rsidRDefault="00E060B6" w:rsidP="007B18DF">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E060B6" w:rsidRPr="00F03AE2" w14:paraId="7EA234DF" w14:textId="77777777" w:rsidTr="007B18DF">
        <w:tc>
          <w:tcPr>
            <w:tcW w:w="8386" w:type="dxa"/>
            <w:gridSpan w:val="2"/>
          </w:tcPr>
          <w:p w14:paraId="6AE56D62"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4</w:t>
            </w:r>
          </w:p>
        </w:tc>
      </w:tr>
      <w:tr w:rsidR="00E060B6" w:rsidRPr="00F03AE2" w14:paraId="558AA5A5" w14:textId="77777777" w:rsidTr="007B18DF">
        <w:tc>
          <w:tcPr>
            <w:tcW w:w="8386" w:type="dxa"/>
            <w:gridSpan w:val="2"/>
          </w:tcPr>
          <w:p w14:paraId="2FD33AFC"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odificación del Sistema</w:t>
            </w:r>
          </w:p>
        </w:tc>
      </w:tr>
      <w:tr w:rsidR="00E060B6" w:rsidRPr="00F03AE2" w14:paraId="7BE90DD1" w14:textId="77777777" w:rsidTr="007B18DF">
        <w:tc>
          <w:tcPr>
            <w:tcW w:w="4146" w:type="dxa"/>
          </w:tcPr>
          <w:p w14:paraId="43018B73"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 </w:t>
            </w:r>
          </w:p>
          <w:p w14:paraId="2D4F92D2"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60C0462C"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4B50F58D" w14:textId="77777777" w:rsidR="00E060B6" w:rsidRPr="00F03AE2" w:rsidRDefault="00E060B6" w:rsidP="007B18DF">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E060B6" w:rsidRPr="00F03AE2" w14:paraId="557FC7D7" w14:textId="77777777" w:rsidTr="007B18DF">
        <w:tc>
          <w:tcPr>
            <w:tcW w:w="4146" w:type="dxa"/>
          </w:tcPr>
          <w:p w14:paraId="36C404D6"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40" w:type="dxa"/>
          </w:tcPr>
          <w:p w14:paraId="18FA4D9A" w14:textId="77777777" w:rsidR="00E060B6" w:rsidRPr="00F03AE2" w:rsidRDefault="00E060B6" w:rsidP="007B18DF">
            <w:pPr>
              <w:spacing w:line="360" w:lineRule="auto"/>
              <w:rPr>
                <w:rFonts w:ascii="Times New Roman" w:hAnsi="Times New Roman" w:cs="Times New Roman"/>
              </w:rPr>
            </w:pPr>
            <w:r w:rsidRPr="00F03AE2">
              <w:rPr>
                <w:rFonts w:ascii="Times New Roman" w:hAnsi="Times New Roman" w:cs="Times New Roman"/>
                <w:b/>
              </w:rPr>
              <w:t xml:space="preserve">Iteración Asignada: </w:t>
            </w:r>
            <w:r w:rsidRPr="00F03AE2">
              <w:rPr>
                <w:rFonts w:ascii="Times New Roman" w:hAnsi="Times New Roman" w:cs="Times New Roman"/>
              </w:rPr>
              <w:t>0</w:t>
            </w:r>
          </w:p>
        </w:tc>
      </w:tr>
      <w:tr w:rsidR="00C964E2" w:rsidRPr="00F03AE2" w14:paraId="53384DD5" w14:textId="77777777" w:rsidTr="007B18DF">
        <w:tc>
          <w:tcPr>
            <w:tcW w:w="8386" w:type="dxa"/>
            <w:gridSpan w:val="2"/>
          </w:tcPr>
          <w:p w14:paraId="51AF756A" w14:textId="609ABDC8" w:rsidR="00C964E2" w:rsidRPr="00F03AE2" w:rsidRDefault="00C964E2" w:rsidP="007B18DF">
            <w:pPr>
              <w:spacing w:line="360" w:lineRule="auto"/>
              <w:rPr>
                <w:rFonts w:ascii="Times New Roman" w:hAnsi="Times New Roman" w:cs="Times New Roman"/>
                <w:b/>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C964E2" w:rsidRPr="00F03AE2" w14:paraId="125C5183" w14:textId="77777777" w:rsidTr="007B18DF">
        <w:tc>
          <w:tcPr>
            <w:tcW w:w="8386" w:type="dxa"/>
            <w:gridSpan w:val="2"/>
          </w:tcPr>
          <w:p w14:paraId="16AF74F2" w14:textId="77777777" w:rsidR="00C964E2" w:rsidRPr="00F03AE2" w:rsidRDefault="00C964E2" w:rsidP="007B18DF">
            <w:pPr>
              <w:spacing w:line="360" w:lineRule="auto"/>
              <w:rPr>
                <w:rFonts w:ascii="Times New Roman" w:hAnsi="Times New Roman" w:cs="Times New Roman"/>
                <w:b/>
              </w:rPr>
            </w:pPr>
            <w:r w:rsidRPr="00F03AE2">
              <w:rPr>
                <w:rFonts w:ascii="Times New Roman" w:hAnsi="Times New Roman" w:cs="Times New Roman"/>
                <w:b/>
              </w:rPr>
              <w:t>Descripción:</w:t>
            </w:r>
          </w:p>
          <w:p w14:paraId="4C9F325F" w14:textId="3DC84D6F" w:rsidR="00C964E2" w:rsidRPr="00F03AE2" w:rsidRDefault="00C964E2" w:rsidP="007B18DF">
            <w:pPr>
              <w:spacing w:line="360" w:lineRule="auto"/>
              <w:rPr>
                <w:rFonts w:ascii="Times New Roman" w:hAnsi="Times New Roman" w:cs="Times New Roman"/>
                <w:b/>
              </w:rPr>
            </w:pPr>
            <w:r w:rsidRPr="00F03AE2">
              <w:rPr>
                <w:rFonts w:ascii="Times New Roman" w:hAnsi="Times New Roman" w:cs="Times New Roman"/>
              </w:rPr>
              <w:t>Como equipo de desarrollo se desea establecer un estándar para la codificación del sistema siguiendo las convenciones de CakePHP</w:t>
            </w:r>
          </w:p>
        </w:tc>
      </w:tr>
      <w:tr w:rsidR="00C964E2" w:rsidRPr="00F03AE2" w14:paraId="1F22134F" w14:textId="77777777" w:rsidTr="007B18DF">
        <w:tc>
          <w:tcPr>
            <w:tcW w:w="8386" w:type="dxa"/>
            <w:gridSpan w:val="2"/>
          </w:tcPr>
          <w:p w14:paraId="0DE4D73E" w14:textId="7EA3F48C" w:rsidR="00C964E2" w:rsidRPr="00F03AE2" w:rsidRDefault="00C964E2" w:rsidP="007B18DF">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7D821BC" w14:textId="76B74606" w:rsidR="007B18DF" w:rsidRPr="00F03AE2" w:rsidRDefault="00A6036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 xml:space="preserve">  </w:t>
      </w:r>
      <w:r w:rsidR="000527DB"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BED587E" w14:textId="77777777" w:rsidR="00C964E2" w:rsidRPr="00F03AE2" w:rsidRDefault="00C964E2" w:rsidP="008B3AA5">
      <w:pPr>
        <w:spacing w:after="0" w:line="480" w:lineRule="auto"/>
        <w:jc w:val="both"/>
        <w:rPr>
          <w:rFonts w:ascii="Times New Roman" w:hAnsi="Times New Roman" w:cs="Times New Roman"/>
          <w:b/>
        </w:rPr>
      </w:pPr>
    </w:p>
    <w:p w14:paraId="0992CE9D" w14:textId="77777777" w:rsidR="007B18DF" w:rsidRPr="00F03AE2" w:rsidRDefault="007B18DF" w:rsidP="008B3AA5">
      <w:pPr>
        <w:spacing w:after="0" w:line="480" w:lineRule="auto"/>
        <w:jc w:val="both"/>
        <w:rPr>
          <w:rFonts w:ascii="Times New Roman" w:hAnsi="Times New Roman" w:cs="Times New Roman"/>
          <w:b/>
        </w:rPr>
      </w:pPr>
    </w:p>
    <w:p w14:paraId="600D220B" w14:textId="77777777" w:rsidR="007B18DF" w:rsidRPr="00F03AE2" w:rsidRDefault="007B18DF" w:rsidP="008B3AA5">
      <w:pPr>
        <w:spacing w:after="0" w:line="480" w:lineRule="auto"/>
        <w:jc w:val="both"/>
        <w:rPr>
          <w:rFonts w:ascii="Times New Roman" w:hAnsi="Times New Roman" w:cs="Times New Roman"/>
          <w:b/>
        </w:rPr>
      </w:pPr>
    </w:p>
    <w:p w14:paraId="72DFE4FF" w14:textId="77777777" w:rsidR="007B18DF" w:rsidRPr="00F03AE2" w:rsidRDefault="007B18DF" w:rsidP="008B3AA5">
      <w:pPr>
        <w:spacing w:after="0" w:line="480" w:lineRule="auto"/>
        <w:jc w:val="both"/>
        <w:rPr>
          <w:rFonts w:ascii="Times New Roman" w:hAnsi="Times New Roman" w:cs="Times New Roman"/>
          <w:b/>
        </w:rPr>
      </w:pPr>
    </w:p>
    <w:p w14:paraId="2B237FDF" w14:textId="6B625707" w:rsidR="00C964E2" w:rsidRPr="00F03AE2" w:rsidRDefault="00C964E2" w:rsidP="007B18DF">
      <w:pPr>
        <w:spacing w:after="0" w:line="360" w:lineRule="auto"/>
        <w:jc w:val="both"/>
        <w:rPr>
          <w:rFonts w:ascii="Times New Roman" w:hAnsi="Times New Roman" w:cs="Times New Roman"/>
        </w:rPr>
      </w:pPr>
      <w:r w:rsidRPr="00F03AE2">
        <w:rPr>
          <w:rFonts w:ascii="Times New Roman" w:hAnsi="Times New Roman" w:cs="Times New Roman"/>
          <w:b/>
        </w:rPr>
        <w:t xml:space="preserve">Tabla 14-B: </w:t>
      </w:r>
      <w:r w:rsidRPr="00F03AE2">
        <w:rPr>
          <w:rFonts w:ascii="Times New Roman" w:hAnsi="Times New Roman" w:cs="Times New Roman"/>
        </w:rPr>
        <w:t>Historias de Técnica 5</w:t>
      </w:r>
    </w:p>
    <w:tbl>
      <w:tblPr>
        <w:tblStyle w:val="Tablaconcuadrcula"/>
        <w:tblW w:w="0" w:type="auto"/>
        <w:tblLook w:val="04A0" w:firstRow="1" w:lastRow="0" w:firstColumn="1" w:lastColumn="0" w:noHBand="0" w:noVBand="1"/>
      </w:tblPr>
      <w:tblGrid>
        <w:gridCol w:w="4254"/>
        <w:gridCol w:w="4240"/>
      </w:tblGrid>
      <w:tr w:rsidR="00D70BF7" w:rsidRPr="00F03AE2" w14:paraId="16AF70C2" w14:textId="77777777" w:rsidTr="007B18DF">
        <w:tc>
          <w:tcPr>
            <w:tcW w:w="8494" w:type="dxa"/>
            <w:gridSpan w:val="2"/>
          </w:tcPr>
          <w:p w14:paraId="7C1D9A25" w14:textId="77777777" w:rsidR="00D70BF7" w:rsidRPr="00F03AE2" w:rsidRDefault="00D70BF7" w:rsidP="007B18DF">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D70BF7" w:rsidRPr="00F03AE2" w14:paraId="152FBF1B" w14:textId="77777777" w:rsidTr="007B18DF">
        <w:tc>
          <w:tcPr>
            <w:tcW w:w="8494" w:type="dxa"/>
            <w:gridSpan w:val="2"/>
          </w:tcPr>
          <w:p w14:paraId="63858AEE"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5</w:t>
            </w:r>
          </w:p>
        </w:tc>
      </w:tr>
      <w:tr w:rsidR="00D70BF7" w:rsidRPr="00F03AE2" w14:paraId="4F82E224" w14:textId="77777777" w:rsidTr="007B18DF">
        <w:tc>
          <w:tcPr>
            <w:tcW w:w="8494" w:type="dxa"/>
            <w:gridSpan w:val="2"/>
          </w:tcPr>
          <w:p w14:paraId="63C31ED6"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reación del Product Backlog</w:t>
            </w:r>
          </w:p>
        </w:tc>
      </w:tr>
      <w:tr w:rsidR="00D70BF7" w:rsidRPr="00F03AE2" w14:paraId="307BFE0D" w14:textId="77777777" w:rsidTr="007B18DF">
        <w:tc>
          <w:tcPr>
            <w:tcW w:w="4254" w:type="dxa"/>
          </w:tcPr>
          <w:p w14:paraId="6B2A5638"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 </w:t>
            </w:r>
          </w:p>
          <w:p w14:paraId="523A85B3"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2A27F879"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5A7408A1" w14:textId="77777777" w:rsidR="00D70BF7" w:rsidRPr="00F03AE2" w:rsidRDefault="00D70BF7" w:rsidP="007B18DF">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D70BF7" w:rsidRPr="00F03AE2" w14:paraId="50F23243" w14:textId="77777777" w:rsidTr="007B18DF">
        <w:tc>
          <w:tcPr>
            <w:tcW w:w="4254" w:type="dxa"/>
          </w:tcPr>
          <w:p w14:paraId="1FCE1257"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40" w:type="dxa"/>
          </w:tcPr>
          <w:p w14:paraId="3FA2505F"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 xml:space="preserve">Iteración Asignada: </w:t>
            </w:r>
            <w:r w:rsidRPr="00F03AE2">
              <w:rPr>
                <w:rFonts w:ascii="Times New Roman" w:hAnsi="Times New Roman" w:cs="Times New Roman"/>
              </w:rPr>
              <w:t>0</w:t>
            </w:r>
          </w:p>
        </w:tc>
      </w:tr>
      <w:tr w:rsidR="00D70BF7" w:rsidRPr="00F03AE2" w14:paraId="0726E028" w14:textId="77777777" w:rsidTr="007B18DF">
        <w:tc>
          <w:tcPr>
            <w:tcW w:w="8494" w:type="dxa"/>
            <w:gridSpan w:val="2"/>
          </w:tcPr>
          <w:p w14:paraId="767F27CD" w14:textId="77777777" w:rsidR="00D70BF7" w:rsidRPr="00F03AE2" w:rsidRDefault="00D70BF7" w:rsidP="007B18DF">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D70BF7" w:rsidRPr="00F03AE2" w14:paraId="04631C9A" w14:textId="77777777" w:rsidTr="007B18DF">
        <w:trPr>
          <w:trHeight w:val="547"/>
        </w:trPr>
        <w:tc>
          <w:tcPr>
            <w:tcW w:w="8494" w:type="dxa"/>
            <w:gridSpan w:val="2"/>
          </w:tcPr>
          <w:p w14:paraId="79721B98" w14:textId="77777777" w:rsidR="00D70BF7" w:rsidRPr="00F03AE2" w:rsidRDefault="00D70BF7" w:rsidP="007B18DF">
            <w:pPr>
              <w:spacing w:line="360" w:lineRule="auto"/>
              <w:rPr>
                <w:rFonts w:ascii="Times New Roman" w:hAnsi="Times New Roman" w:cs="Times New Roman"/>
                <w:b/>
              </w:rPr>
            </w:pPr>
            <w:r w:rsidRPr="00F03AE2">
              <w:rPr>
                <w:rFonts w:ascii="Times New Roman" w:hAnsi="Times New Roman" w:cs="Times New Roman"/>
                <w:b/>
              </w:rPr>
              <w:t>Descripción:</w:t>
            </w:r>
          </w:p>
          <w:p w14:paraId="299997D9" w14:textId="77777777" w:rsidR="00D70BF7" w:rsidRPr="00F03AE2" w:rsidRDefault="00D70BF7" w:rsidP="007B18DF">
            <w:pPr>
              <w:spacing w:line="360" w:lineRule="auto"/>
              <w:jc w:val="both"/>
              <w:rPr>
                <w:rFonts w:ascii="Times New Roman" w:hAnsi="Times New Roman" w:cs="Times New Roman"/>
              </w:rPr>
            </w:pPr>
            <w:r w:rsidRPr="00F03AE2">
              <w:rPr>
                <w:rFonts w:ascii="Times New Roman" w:hAnsi="Times New Roman" w:cs="Times New Roman"/>
              </w:rPr>
              <w:t>Como equipo de desarrollo se necesita crear la pila del producto con la lista de requerimientos del cliente.</w:t>
            </w:r>
          </w:p>
        </w:tc>
      </w:tr>
      <w:tr w:rsidR="00D70BF7" w:rsidRPr="00F03AE2" w14:paraId="49EC5358" w14:textId="77777777" w:rsidTr="007B18DF">
        <w:trPr>
          <w:trHeight w:val="547"/>
        </w:trPr>
        <w:tc>
          <w:tcPr>
            <w:tcW w:w="8494" w:type="dxa"/>
            <w:gridSpan w:val="2"/>
          </w:tcPr>
          <w:p w14:paraId="694CFF55" w14:textId="77777777" w:rsidR="00D70BF7" w:rsidRPr="00F03AE2" w:rsidRDefault="00D70BF7" w:rsidP="007B18DF">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55F9993" w14:textId="073BE7EC"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A462D4A" w14:textId="77777777" w:rsidR="00D70BF7" w:rsidRPr="00F03AE2" w:rsidRDefault="00D70BF7" w:rsidP="008B3AA5">
      <w:pPr>
        <w:spacing w:after="0"/>
        <w:rPr>
          <w:rFonts w:ascii="Times New Roman" w:hAnsi="Times New Roman" w:cs="Times New Roman"/>
        </w:rPr>
      </w:pPr>
    </w:p>
    <w:p w14:paraId="7F937377" w14:textId="77777777" w:rsidR="007B18DF" w:rsidRPr="00F03AE2" w:rsidRDefault="007B18DF" w:rsidP="008B3AA5">
      <w:pPr>
        <w:spacing w:after="0"/>
        <w:rPr>
          <w:rFonts w:ascii="Times New Roman" w:hAnsi="Times New Roman" w:cs="Times New Roman"/>
        </w:rPr>
      </w:pPr>
    </w:p>
    <w:p w14:paraId="56C19EFB" w14:textId="77777777" w:rsidR="007B18DF" w:rsidRPr="00F03AE2" w:rsidRDefault="007B18DF" w:rsidP="008B3AA5">
      <w:pPr>
        <w:spacing w:after="0"/>
        <w:rPr>
          <w:rFonts w:ascii="Times New Roman" w:hAnsi="Times New Roman" w:cs="Times New Roman"/>
        </w:rPr>
      </w:pPr>
    </w:p>
    <w:p w14:paraId="5CFCDBAC" w14:textId="77777777" w:rsidR="007B18DF" w:rsidRPr="00F03AE2" w:rsidRDefault="007B18DF" w:rsidP="008B3AA5">
      <w:pPr>
        <w:spacing w:after="0"/>
        <w:rPr>
          <w:rFonts w:ascii="Times New Roman" w:hAnsi="Times New Roman" w:cs="Times New Roman"/>
        </w:rPr>
      </w:pPr>
    </w:p>
    <w:p w14:paraId="6B84432D" w14:textId="77777777" w:rsidR="007B18DF" w:rsidRPr="00F03AE2" w:rsidRDefault="007B18DF" w:rsidP="008B3AA5">
      <w:pPr>
        <w:spacing w:after="0"/>
        <w:rPr>
          <w:rFonts w:ascii="Times New Roman" w:hAnsi="Times New Roman" w:cs="Times New Roman"/>
        </w:rPr>
      </w:pPr>
    </w:p>
    <w:p w14:paraId="4C12128D" w14:textId="77777777" w:rsidR="007B18DF" w:rsidRPr="00F03AE2" w:rsidRDefault="007B18DF" w:rsidP="008B3AA5">
      <w:pPr>
        <w:spacing w:after="0"/>
        <w:rPr>
          <w:rFonts w:ascii="Times New Roman" w:hAnsi="Times New Roman" w:cs="Times New Roman"/>
        </w:rPr>
      </w:pPr>
    </w:p>
    <w:p w14:paraId="6C5E9924" w14:textId="77777777" w:rsidR="007B18DF" w:rsidRPr="00F03AE2" w:rsidRDefault="007B18DF" w:rsidP="008B3AA5">
      <w:pPr>
        <w:spacing w:after="0"/>
        <w:rPr>
          <w:rFonts w:ascii="Times New Roman" w:hAnsi="Times New Roman" w:cs="Times New Roman"/>
        </w:rPr>
      </w:pPr>
    </w:p>
    <w:p w14:paraId="0425E5D4" w14:textId="77777777" w:rsidR="007B18DF" w:rsidRPr="00F03AE2" w:rsidRDefault="007B18DF" w:rsidP="008B3AA5">
      <w:pPr>
        <w:spacing w:after="0"/>
        <w:rPr>
          <w:rFonts w:ascii="Times New Roman" w:hAnsi="Times New Roman" w:cs="Times New Roman"/>
        </w:rPr>
      </w:pPr>
    </w:p>
    <w:p w14:paraId="3CEEB149" w14:textId="77777777" w:rsidR="007B18DF" w:rsidRPr="00F03AE2" w:rsidRDefault="007B18DF" w:rsidP="008B3AA5">
      <w:pPr>
        <w:spacing w:after="0"/>
        <w:rPr>
          <w:rFonts w:ascii="Times New Roman" w:hAnsi="Times New Roman" w:cs="Times New Roman"/>
        </w:rPr>
      </w:pPr>
    </w:p>
    <w:p w14:paraId="2C140AFF" w14:textId="77777777" w:rsidR="007B18DF" w:rsidRPr="00F03AE2" w:rsidRDefault="007B18DF" w:rsidP="008B3AA5">
      <w:pPr>
        <w:spacing w:after="0"/>
        <w:rPr>
          <w:rFonts w:ascii="Times New Roman" w:hAnsi="Times New Roman" w:cs="Times New Roman"/>
        </w:rPr>
      </w:pPr>
    </w:p>
    <w:p w14:paraId="17F6AB6F" w14:textId="77777777" w:rsidR="007B18DF" w:rsidRPr="00F03AE2" w:rsidRDefault="007B18DF" w:rsidP="008B3AA5">
      <w:pPr>
        <w:spacing w:after="0"/>
        <w:rPr>
          <w:rFonts w:ascii="Times New Roman" w:hAnsi="Times New Roman" w:cs="Times New Roman"/>
        </w:rPr>
      </w:pPr>
    </w:p>
    <w:p w14:paraId="6D1B9025" w14:textId="77777777" w:rsidR="007B18DF" w:rsidRPr="00F03AE2" w:rsidRDefault="007B18DF" w:rsidP="008B3AA5">
      <w:pPr>
        <w:spacing w:after="0"/>
        <w:rPr>
          <w:rFonts w:ascii="Times New Roman" w:hAnsi="Times New Roman" w:cs="Times New Roman"/>
        </w:rPr>
      </w:pPr>
    </w:p>
    <w:p w14:paraId="5575DEF1" w14:textId="77777777" w:rsidR="007B18DF" w:rsidRPr="00F03AE2" w:rsidRDefault="007B18DF" w:rsidP="008B3AA5">
      <w:pPr>
        <w:spacing w:after="0"/>
        <w:rPr>
          <w:rFonts w:ascii="Times New Roman" w:hAnsi="Times New Roman" w:cs="Times New Roman"/>
        </w:rPr>
      </w:pPr>
    </w:p>
    <w:p w14:paraId="25F69500" w14:textId="77777777" w:rsidR="007B18DF" w:rsidRPr="00F03AE2" w:rsidRDefault="007B18DF" w:rsidP="008B3AA5">
      <w:pPr>
        <w:spacing w:after="0"/>
        <w:rPr>
          <w:rFonts w:ascii="Times New Roman" w:hAnsi="Times New Roman" w:cs="Times New Roman"/>
        </w:rPr>
      </w:pPr>
    </w:p>
    <w:p w14:paraId="7FBEE57B" w14:textId="77777777" w:rsidR="007B18DF" w:rsidRPr="00F03AE2" w:rsidRDefault="007B18DF" w:rsidP="008B3AA5">
      <w:pPr>
        <w:spacing w:after="0"/>
        <w:rPr>
          <w:rFonts w:ascii="Times New Roman" w:hAnsi="Times New Roman" w:cs="Times New Roman"/>
        </w:rPr>
      </w:pPr>
    </w:p>
    <w:p w14:paraId="5976A0A2" w14:textId="77777777" w:rsidR="007B18DF" w:rsidRPr="00F03AE2" w:rsidRDefault="007B18DF" w:rsidP="008B3AA5">
      <w:pPr>
        <w:spacing w:after="0"/>
        <w:rPr>
          <w:rFonts w:ascii="Times New Roman" w:hAnsi="Times New Roman" w:cs="Times New Roman"/>
        </w:rPr>
      </w:pPr>
    </w:p>
    <w:p w14:paraId="36FD57EB" w14:textId="77777777" w:rsidR="007B18DF" w:rsidRPr="00F03AE2" w:rsidRDefault="007B18DF" w:rsidP="008B3AA5">
      <w:pPr>
        <w:spacing w:after="0"/>
        <w:rPr>
          <w:rFonts w:ascii="Times New Roman" w:hAnsi="Times New Roman" w:cs="Times New Roman"/>
        </w:rPr>
      </w:pPr>
    </w:p>
    <w:p w14:paraId="21B972FF" w14:textId="77777777" w:rsidR="00C964E2" w:rsidRPr="00F03AE2" w:rsidRDefault="00C964E2" w:rsidP="008B3AA5">
      <w:pPr>
        <w:spacing w:after="0" w:line="480" w:lineRule="auto"/>
        <w:jc w:val="both"/>
        <w:rPr>
          <w:rFonts w:ascii="Times New Roman" w:hAnsi="Times New Roman" w:cs="Times New Roman"/>
          <w:b/>
        </w:rPr>
      </w:pPr>
    </w:p>
    <w:p w14:paraId="627D5469" w14:textId="77777777" w:rsidR="00C964E2" w:rsidRPr="00F03AE2" w:rsidRDefault="00C964E2" w:rsidP="008B3AA5">
      <w:pPr>
        <w:spacing w:after="0" w:line="480" w:lineRule="auto"/>
        <w:jc w:val="both"/>
        <w:rPr>
          <w:rFonts w:ascii="Times New Roman" w:hAnsi="Times New Roman" w:cs="Times New Roman"/>
          <w:b/>
        </w:rPr>
      </w:pPr>
    </w:p>
    <w:p w14:paraId="7D1C2DB0" w14:textId="77777777" w:rsidR="00C964E2" w:rsidRPr="00F03AE2" w:rsidRDefault="00C964E2" w:rsidP="008B3AA5">
      <w:pPr>
        <w:spacing w:after="0" w:line="480" w:lineRule="auto"/>
        <w:jc w:val="both"/>
        <w:rPr>
          <w:rFonts w:ascii="Times New Roman" w:hAnsi="Times New Roman" w:cs="Times New Roman"/>
          <w:b/>
        </w:rPr>
      </w:pPr>
    </w:p>
    <w:p w14:paraId="3D11A835" w14:textId="77777777" w:rsidR="00C964E2" w:rsidRPr="00F03AE2" w:rsidRDefault="00C964E2" w:rsidP="008B3AA5">
      <w:pPr>
        <w:spacing w:after="0" w:line="480" w:lineRule="auto"/>
        <w:jc w:val="both"/>
        <w:rPr>
          <w:rFonts w:ascii="Times New Roman" w:hAnsi="Times New Roman" w:cs="Times New Roman"/>
          <w:b/>
        </w:rPr>
      </w:pPr>
    </w:p>
    <w:p w14:paraId="696EC90D" w14:textId="77777777" w:rsidR="00C964E2" w:rsidRPr="00F03AE2" w:rsidRDefault="00C964E2" w:rsidP="008B3AA5">
      <w:pPr>
        <w:spacing w:after="0" w:line="480" w:lineRule="auto"/>
        <w:jc w:val="both"/>
        <w:rPr>
          <w:rFonts w:ascii="Times New Roman" w:hAnsi="Times New Roman" w:cs="Times New Roman"/>
          <w:b/>
        </w:rPr>
      </w:pPr>
    </w:p>
    <w:p w14:paraId="5A23E2B8" w14:textId="77777777" w:rsidR="00C964E2" w:rsidRPr="00F03AE2" w:rsidRDefault="00C964E2" w:rsidP="008B3AA5">
      <w:pPr>
        <w:spacing w:after="0" w:line="480" w:lineRule="auto"/>
        <w:jc w:val="both"/>
        <w:rPr>
          <w:rFonts w:ascii="Times New Roman" w:hAnsi="Times New Roman" w:cs="Times New Roman"/>
          <w:b/>
        </w:rPr>
      </w:pPr>
    </w:p>
    <w:p w14:paraId="2DBD955F" w14:textId="77777777" w:rsidR="00C964E2" w:rsidRPr="00F03AE2" w:rsidRDefault="00C964E2" w:rsidP="008B3AA5">
      <w:pPr>
        <w:spacing w:after="0" w:line="480" w:lineRule="auto"/>
        <w:jc w:val="both"/>
        <w:rPr>
          <w:rFonts w:ascii="Times New Roman" w:hAnsi="Times New Roman" w:cs="Times New Roman"/>
          <w:b/>
        </w:rPr>
      </w:pPr>
    </w:p>
    <w:p w14:paraId="5D181FE6" w14:textId="77777777" w:rsidR="00C964E2" w:rsidRPr="00F03AE2" w:rsidRDefault="00C964E2" w:rsidP="008B3AA5">
      <w:pPr>
        <w:spacing w:after="0" w:line="480" w:lineRule="auto"/>
        <w:jc w:val="both"/>
        <w:rPr>
          <w:rFonts w:ascii="Times New Roman" w:hAnsi="Times New Roman" w:cs="Times New Roman"/>
          <w:b/>
        </w:rPr>
      </w:pPr>
    </w:p>
    <w:p w14:paraId="6F7D418A" w14:textId="71A0D233" w:rsidR="00E060B6" w:rsidRPr="00F03AE2" w:rsidRDefault="002E66AE" w:rsidP="008B3AA5">
      <w:pPr>
        <w:spacing w:after="0" w:line="480" w:lineRule="auto"/>
        <w:jc w:val="both"/>
        <w:rPr>
          <w:rFonts w:ascii="Times New Roman" w:hAnsi="Times New Roman" w:cs="Times New Roman"/>
          <w:b/>
        </w:rPr>
      </w:pPr>
      <w:r w:rsidRPr="00F03AE2">
        <w:rPr>
          <w:rFonts w:ascii="Times New Roman" w:hAnsi="Times New Roman" w:cs="Times New Roman"/>
          <w:b/>
        </w:rPr>
        <w:t>Anexo</w:t>
      </w:r>
      <w:r w:rsidR="00E060B6" w:rsidRPr="00F03AE2">
        <w:rPr>
          <w:rFonts w:ascii="Times New Roman" w:hAnsi="Times New Roman" w:cs="Times New Roman"/>
          <w:b/>
        </w:rPr>
        <w:t xml:space="preserve"> </w:t>
      </w:r>
      <w:r w:rsidRPr="00F03AE2">
        <w:rPr>
          <w:rFonts w:ascii="Times New Roman" w:hAnsi="Times New Roman" w:cs="Times New Roman"/>
          <w:b/>
        </w:rPr>
        <w:t>B</w:t>
      </w:r>
      <w:r w:rsidR="00E060B6" w:rsidRPr="00F03AE2">
        <w:rPr>
          <w:rFonts w:ascii="Times New Roman" w:hAnsi="Times New Roman" w:cs="Times New Roman"/>
          <w:b/>
        </w:rPr>
        <w:t>4: Sprint 1</w:t>
      </w:r>
    </w:p>
    <w:p w14:paraId="61C490E4" w14:textId="7682B015" w:rsidR="00C964E2" w:rsidRPr="00F03AE2" w:rsidRDefault="00C964E2" w:rsidP="008B3AA5">
      <w:pPr>
        <w:spacing w:after="0" w:line="480" w:lineRule="auto"/>
        <w:jc w:val="both"/>
        <w:rPr>
          <w:rFonts w:ascii="Times New Roman" w:hAnsi="Times New Roman" w:cs="Times New Roman"/>
          <w:lang w:val="en-US"/>
        </w:rPr>
      </w:pPr>
      <w:r w:rsidRPr="00F03AE2">
        <w:rPr>
          <w:rFonts w:ascii="Times New Roman" w:hAnsi="Times New Roman" w:cs="Times New Roman"/>
          <w:b/>
          <w:lang w:val="en-US"/>
        </w:rPr>
        <w:t xml:space="preserve">Tabla 14-B: </w:t>
      </w:r>
      <w:r w:rsidRPr="00F03AE2">
        <w:rPr>
          <w:rFonts w:ascii="Times New Roman" w:hAnsi="Times New Roman" w:cs="Times New Roman"/>
          <w:lang w:val="en-US"/>
        </w:rPr>
        <w:t>Sprint Backlog Iteración 2</w:t>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6"/>
        <w:gridCol w:w="19"/>
        <w:gridCol w:w="91"/>
        <w:gridCol w:w="1255"/>
        <w:gridCol w:w="72"/>
        <w:gridCol w:w="28"/>
        <w:gridCol w:w="4791"/>
        <w:gridCol w:w="47"/>
        <w:gridCol w:w="11"/>
        <w:gridCol w:w="1530"/>
      </w:tblGrid>
      <w:tr w:rsidR="00BB5FCD" w:rsidRPr="00077E40" w14:paraId="731DE66C" w14:textId="77777777" w:rsidTr="003364A2">
        <w:tc>
          <w:tcPr>
            <w:tcW w:w="8500" w:type="dxa"/>
            <w:gridSpan w:val="10"/>
          </w:tcPr>
          <w:p w14:paraId="33482E1D" w14:textId="77777777" w:rsidR="00BB5FCD" w:rsidRPr="00F03AE2" w:rsidRDefault="004962A9" w:rsidP="008B3AA5">
            <w:pPr>
              <w:spacing w:after="0" w:line="240" w:lineRule="auto"/>
              <w:jc w:val="center"/>
              <w:rPr>
                <w:rFonts w:ascii="Times New Roman" w:hAnsi="Times New Roman" w:cs="Times New Roman"/>
                <w:b/>
                <w:sz w:val="18"/>
                <w:szCs w:val="18"/>
                <w:lang w:val="en-US"/>
              </w:rPr>
            </w:pPr>
            <w:r w:rsidRPr="00F03AE2">
              <w:rPr>
                <w:rFonts w:ascii="Times New Roman" w:hAnsi="Times New Roman" w:cs="Times New Roman"/>
                <w:b/>
                <w:sz w:val="18"/>
                <w:szCs w:val="18"/>
                <w:lang w:val="en-US"/>
              </w:rPr>
              <w:t>Sprint Backlog Iteration 1 del SDSI-DTIC</w:t>
            </w:r>
          </w:p>
        </w:tc>
      </w:tr>
      <w:tr w:rsidR="003364A2" w:rsidRPr="00F03AE2" w14:paraId="5D8FCA50" w14:textId="77777777" w:rsidTr="00366FDD">
        <w:tc>
          <w:tcPr>
            <w:tcW w:w="656" w:type="dxa"/>
          </w:tcPr>
          <w:p w14:paraId="5D1DBFE8"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ID</w:t>
            </w:r>
          </w:p>
        </w:tc>
        <w:tc>
          <w:tcPr>
            <w:tcW w:w="1365" w:type="dxa"/>
            <w:gridSpan w:val="3"/>
          </w:tcPr>
          <w:p w14:paraId="59581F17"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Tipo</w:t>
            </w:r>
          </w:p>
        </w:tc>
        <w:tc>
          <w:tcPr>
            <w:tcW w:w="4938" w:type="dxa"/>
            <w:gridSpan w:val="4"/>
          </w:tcPr>
          <w:p w14:paraId="24ADA035"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Descripción</w:t>
            </w:r>
          </w:p>
        </w:tc>
        <w:tc>
          <w:tcPr>
            <w:tcW w:w="1541" w:type="dxa"/>
            <w:gridSpan w:val="2"/>
          </w:tcPr>
          <w:p w14:paraId="33E7C57B"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Estado</w:t>
            </w:r>
          </w:p>
        </w:tc>
      </w:tr>
      <w:tr w:rsidR="003364A2" w:rsidRPr="00F03AE2" w14:paraId="71D363C7" w14:textId="77777777" w:rsidTr="00366FDD">
        <w:tc>
          <w:tcPr>
            <w:tcW w:w="656" w:type="dxa"/>
          </w:tcPr>
          <w:p w14:paraId="7051359A" w14:textId="77777777" w:rsidR="003364A2" w:rsidRPr="00F03AE2" w:rsidRDefault="0029424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w:t>
            </w:r>
          </w:p>
        </w:tc>
        <w:tc>
          <w:tcPr>
            <w:tcW w:w="1365" w:type="dxa"/>
            <w:gridSpan w:val="3"/>
          </w:tcPr>
          <w:p w14:paraId="76824D47"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4938" w:type="dxa"/>
            <w:gridSpan w:val="4"/>
          </w:tcPr>
          <w:p w14:paraId="7FDB9234"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El sistema debe permitir el ingreso mediante autentificación de usuarios.</w:t>
            </w:r>
          </w:p>
        </w:tc>
        <w:tc>
          <w:tcPr>
            <w:tcW w:w="1541" w:type="dxa"/>
            <w:gridSpan w:val="2"/>
          </w:tcPr>
          <w:p w14:paraId="2584C702"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76467F" w:rsidRPr="00F03AE2" w14:paraId="04291DDE" w14:textId="77777777" w:rsidTr="00366FDD">
        <w:tc>
          <w:tcPr>
            <w:tcW w:w="656" w:type="dxa"/>
          </w:tcPr>
          <w:p w14:paraId="55A7B125"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1D43A8FE"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47B6D5DD"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exión con la base de datos desde la aplicación.</w:t>
            </w:r>
          </w:p>
        </w:tc>
        <w:tc>
          <w:tcPr>
            <w:tcW w:w="1541" w:type="dxa"/>
            <w:gridSpan w:val="2"/>
          </w:tcPr>
          <w:p w14:paraId="4C3764F6"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5A1354C6" w14:textId="77777777" w:rsidTr="00366FDD">
        <w:tc>
          <w:tcPr>
            <w:tcW w:w="656" w:type="dxa"/>
          </w:tcPr>
          <w:p w14:paraId="386B81B9"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65" w:type="dxa"/>
            <w:gridSpan w:val="3"/>
          </w:tcPr>
          <w:p w14:paraId="0F5C794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69A4DE1F"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l modelo</w:t>
            </w:r>
            <w:r w:rsidR="00704C51" w:rsidRPr="00F03AE2">
              <w:rPr>
                <w:rFonts w:ascii="Times New Roman" w:hAnsi="Times New Roman" w:cs="Times New Roman"/>
                <w:sz w:val="18"/>
                <w:szCs w:val="18"/>
              </w:rPr>
              <w:t xml:space="preserve"> usuario.</w:t>
            </w:r>
          </w:p>
        </w:tc>
        <w:tc>
          <w:tcPr>
            <w:tcW w:w="1541" w:type="dxa"/>
            <w:gridSpan w:val="2"/>
          </w:tcPr>
          <w:p w14:paraId="74EA42D8"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39297C58" w14:textId="77777777" w:rsidTr="00366FDD">
        <w:tc>
          <w:tcPr>
            <w:tcW w:w="656" w:type="dxa"/>
          </w:tcPr>
          <w:p w14:paraId="32A816F5" w14:textId="77777777" w:rsidR="003364A2" w:rsidRPr="00F03AE2" w:rsidRDefault="003364A2" w:rsidP="008B3AA5">
            <w:pPr>
              <w:spacing w:after="0" w:line="240" w:lineRule="auto"/>
              <w:jc w:val="center"/>
              <w:rPr>
                <w:rFonts w:ascii="Times New Roman" w:hAnsi="Times New Roman" w:cs="Times New Roman"/>
                <w:sz w:val="18"/>
                <w:szCs w:val="18"/>
              </w:rPr>
            </w:pPr>
          </w:p>
        </w:tc>
        <w:tc>
          <w:tcPr>
            <w:tcW w:w="1365" w:type="dxa"/>
            <w:gridSpan w:val="3"/>
          </w:tcPr>
          <w:p w14:paraId="7585857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1E5E764F"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l controlador</w:t>
            </w:r>
            <w:r w:rsidR="00704C51" w:rsidRPr="00F03AE2">
              <w:rPr>
                <w:rFonts w:ascii="Times New Roman" w:hAnsi="Times New Roman" w:cs="Times New Roman"/>
                <w:sz w:val="18"/>
                <w:szCs w:val="18"/>
              </w:rPr>
              <w:t xml:space="preserve"> para el modelo usuario.</w:t>
            </w:r>
          </w:p>
        </w:tc>
        <w:tc>
          <w:tcPr>
            <w:tcW w:w="1541" w:type="dxa"/>
            <w:gridSpan w:val="2"/>
          </w:tcPr>
          <w:p w14:paraId="28ED7836"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E6065B1" w14:textId="77777777" w:rsidTr="00366FDD">
        <w:tc>
          <w:tcPr>
            <w:tcW w:w="656" w:type="dxa"/>
          </w:tcPr>
          <w:p w14:paraId="079415D0" w14:textId="77777777" w:rsidR="003364A2" w:rsidRPr="00F03AE2" w:rsidRDefault="003364A2" w:rsidP="008B3AA5">
            <w:pPr>
              <w:spacing w:after="0" w:line="240" w:lineRule="auto"/>
              <w:jc w:val="center"/>
              <w:rPr>
                <w:rFonts w:ascii="Times New Roman" w:hAnsi="Times New Roman" w:cs="Times New Roman"/>
                <w:sz w:val="18"/>
                <w:szCs w:val="18"/>
              </w:rPr>
            </w:pPr>
          </w:p>
        </w:tc>
        <w:tc>
          <w:tcPr>
            <w:tcW w:w="1365" w:type="dxa"/>
            <w:gridSpan w:val="3"/>
          </w:tcPr>
          <w:p w14:paraId="571577DF"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6DA47F66" w14:textId="77777777" w:rsidR="003364A2" w:rsidRPr="00F03AE2" w:rsidRDefault="00704C51"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 xml:space="preserve">Creación de </w:t>
            </w:r>
            <w:r w:rsidR="0076467F" w:rsidRPr="00F03AE2">
              <w:rPr>
                <w:rFonts w:ascii="Times New Roman" w:hAnsi="Times New Roman" w:cs="Times New Roman"/>
                <w:sz w:val="18"/>
                <w:szCs w:val="18"/>
              </w:rPr>
              <w:t>la vista</w:t>
            </w:r>
            <w:r w:rsidRPr="00F03AE2">
              <w:rPr>
                <w:rFonts w:ascii="Times New Roman" w:hAnsi="Times New Roman" w:cs="Times New Roman"/>
                <w:sz w:val="18"/>
                <w:szCs w:val="18"/>
              </w:rPr>
              <w:t xml:space="preserve"> login.</w:t>
            </w:r>
          </w:p>
        </w:tc>
        <w:tc>
          <w:tcPr>
            <w:tcW w:w="1541" w:type="dxa"/>
            <w:gridSpan w:val="2"/>
          </w:tcPr>
          <w:p w14:paraId="5AB860A4"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3A8F9F71" w14:textId="77777777" w:rsidTr="00366FDD">
        <w:tc>
          <w:tcPr>
            <w:tcW w:w="656" w:type="dxa"/>
          </w:tcPr>
          <w:p w14:paraId="032A29A5" w14:textId="77777777" w:rsidR="003364A2" w:rsidRPr="00F03AE2" w:rsidRDefault="003364A2" w:rsidP="008B3AA5">
            <w:pPr>
              <w:spacing w:after="0" w:line="240" w:lineRule="auto"/>
              <w:jc w:val="center"/>
              <w:rPr>
                <w:rFonts w:ascii="Times New Roman" w:hAnsi="Times New Roman" w:cs="Times New Roman"/>
                <w:sz w:val="18"/>
                <w:szCs w:val="18"/>
              </w:rPr>
            </w:pPr>
          </w:p>
        </w:tc>
        <w:tc>
          <w:tcPr>
            <w:tcW w:w="1365" w:type="dxa"/>
            <w:gridSpan w:val="3"/>
          </w:tcPr>
          <w:p w14:paraId="038C599D"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3A569821"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 xml:space="preserve">Validación de formularios </w:t>
            </w:r>
            <w:r w:rsidR="00704C51" w:rsidRPr="00F03AE2">
              <w:rPr>
                <w:rFonts w:ascii="Times New Roman" w:hAnsi="Times New Roman" w:cs="Times New Roman"/>
                <w:sz w:val="18"/>
                <w:szCs w:val="18"/>
              </w:rPr>
              <w:t>login.</w:t>
            </w:r>
          </w:p>
        </w:tc>
        <w:tc>
          <w:tcPr>
            <w:tcW w:w="1541" w:type="dxa"/>
            <w:gridSpan w:val="2"/>
          </w:tcPr>
          <w:p w14:paraId="27170E62"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D378C9F" w14:textId="77777777" w:rsidTr="00366FDD">
        <w:tc>
          <w:tcPr>
            <w:tcW w:w="656" w:type="dxa"/>
          </w:tcPr>
          <w:p w14:paraId="32E483B9" w14:textId="77777777" w:rsidR="003364A2" w:rsidRPr="00F03AE2" w:rsidRDefault="003364A2" w:rsidP="008B3AA5">
            <w:pPr>
              <w:spacing w:after="0" w:line="240" w:lineRule="auto"/>
              <w:jc w:val="center"/>
              <w:rPr>
                <w:rFonts w:ascii="Times New Roman" w:hAnsi="Times New Roman" w:cs="Times New Roman"/>
                <w:sz w:val="18"/>
                <w:szCs w:val="18"/>
              </w:rPr>
            </w:pPr>
          </w:p>
        </w:tc>
        <w:tc>
          <w:tcPr>
            <w:tcW w:w="1365" w:type="dxa"/>
            <w:gridSpan w:val="3"/>
          </w:tcPr>
          <w:p w14:paraId="039E299A"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65AEA0CE"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41" w:type="dxa"/>
            <w:gridSpan w:val="2"/>
          </w:tcPr>
          <w:p w14:paraId="775BF0F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1CA75B5" w14:textId="77777777" w:rsidTr="00366FDD">
        <w:tc>
          <w:tcPr>
            <w:tcW w:w="656" w:type="dxa"/>
          </w:tcPr>
          <w:p w14:paraId="771A6A6D" w14:textId="77777777" w:rsidR="003364A2" w:rsidRPr="00F03AE2" w:rsidRDefault="0029424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w:t>
            </w:r>
          </w:p>
        </w:tc>
        <w:tc>
          <w:tcPr>
            <w:tcW w:w="1365" w:type="dxa"/>
            <w:gridSpan w:val="3"/>
          </w:tcPr>
          <w:p w14:paraId="4B71E06B"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4938" w:type="dxa"/>
            <w:gridSpan w:val="4"/>
          </w:tcPr>
          <w:p w14:paraId="6ABB366B"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administrador deseo ingresar</w:t>
            </w:r>
            <w:r w:rsidR="00DD288A" w:rsidRPr="00F03AE2">
              <w:rPr>
                <w:rFonts w:ascii="Times New Roman" w:hAnsi="Times New Roman" w:cs="Times New Roman"/>
                <w:b/>
                <w:sz w:val="18"/>
                <w:szCs w:val="18"/>
              </w:rPr>
              <w:t xml:space="preserve"> y visualizar</w:t>
            </w:r>
            <w:r w:rsidRPr="00F03AE2">
              <w:rPr>
                <w:rFonts w:ascii="Times New Roman" w:hAnsi="Times New Roman" w:cs="Times New Roman"/>
                <w:b/>
                <w:sz w:val="18"/>
                <w:szCs w:val="18"/>
              </w:rPr>
              <w:t xml:space="preserve"> los datos de los usuarios que tendrán acceso al sistema.</w:t>
            </w:r>
          </w:p>
        </w:tc>
        <w:tc>
          <w:tcPr>
            <w:tcW w:w="1541" w:type="dxa"/>
            <w:gridSpan w:val="2"/>
          </w:tcPr>
          <w:p w14:paraId="2B23A700"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3364A2" w:rsidRPr="00F03AE2" w14:paraId="4FD808F2" w14:textId="77777777" w:rsidTr="00366FDD">
        <w:tc>
          <w:tcPr>
            <w:tcW w:w="656" w:type="dxa"/>
          </w:tcPr>
          <w:p w14:paraId="1F1257E7"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65" w:type="dxa"/>
            <w:gridSpan w:val="3"/>
          </w:tcPr>
          <w:p w14:paraId="1DC306C5"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938" w:type="dxa"/>
            <w:gridSpan w:val="4"/>
          </w:tcPr>
          <w:p w14:paraId="5DE782D7"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w:t>
            </w:r>
            <w:r w:rsidR="0076467F" w:rsidRPr="00F03AE2">
              <w:rPr>
                <w:rFonts w:ascii="Times New Roman" w:hAnsi="Times New Roman" w:cs="Times New Roman"/>
                <w:sz w:val="18"/>
                <w:szCs w:val="18"/>
              </w:rPr>
              <w:t xml:space="preserve"> del modelo usuario</w:t>
            </w:r>
          </w:p>
        </w:tc>
        <w:tc>
          <w:tcPr>
            <w:tcW w:w="1541" w:type="dxa"/>
            <w:gridSpan w:val="2"/>
          </w:tcPr>
          <w:p w14:paraId="159352B1"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06F280BB" w14:textId="77777777" w:rsidTr="00366FDD">
        <w:tc>
          <w:tcPr>
            <w:tcW w:w="656" w:type="dxa"/>
          </w:tcPr>
          <w:p w14:paraId="2DDC120B"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65" w:type="dxa"/>
            <w:gridSpan w:val="3"/>
          </w:tcPr>
          <w:p w14:paraId="6EACF993"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7CEF6479"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 xml:space="preserve">Creación de </w:t>
            </w:r>
            <w:r w:rsidR="0076467F" w:rsidRPr="00F03AE2">
              <w:rPr>
                <w:rFonts w:ascii="Times New Roman" w:hAnsi="Times New Roman" w:cs="Times New Roman"/>
                <w:sz w:val="18"/>
                <w:szCs w:val="18"/>
              </w:rPr>
              <w:t>la vista para insertar usuario.</w:t>
            </w:r>
          </w:p>
        </w:tc>
        <w:tc>
          <w:tcPr>
            <w:tcW w:w="1541" w:type="dxa"/>
            <w:gridSpan w:val="2"/>
          </w:tcPr>
          <w:p w14:paraId="06EE81B4"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B527CC1" w14:textId="77777777" w:rsidTr="00366FDD">
        <w:tc>
          <w:tcPr>
            <w:tcW w:w="656" w:type="dxa"/>
          </w:tcPr>
          <w:p w14:paraId="20412B1A"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65" w:type="dxa"/>
            <w:gridSpan w:val="3"/>
          </w:tcPr>
          <w:p w14:paraId="7F1F3B8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6C3B2432"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w:t>
            </w:r>
            <w:r w:rsidR="0076467F" w:rsidRPr="00F03AE2">
              <w:rPr>
                <w:rFonts w:ascii="Times New Roman" w:hAnsi="Times New Roman" w:cs="Times New Roman"/>
                <w:sz w:val="18"/>
                <w:szCs w:val="18"/>
              </w:rPr>
              <w:t>dación de formulario</w:t>
            </w:r>
            <w:r w:rsidRPr="00F03AE2">
              <w:rPr>
                <w:rFonts w:ascii="Times New Roman" w:hAnsi="Times New Roman" w:cs="Times New Roman"/>
                <w:sz w:val="18"/>
                <w:szCs w:val="18"/>
              </w:rPr>
              <w:t>.</w:t>
            </w:r>
          </w:p>
        </w:tc>
        <w:tc>
          <w:tcPr>
            <w:tcW w:w="1541" w:type="dxa"/>
            <w:gridSpan w:val="2"/>
          </w:tcPr>
          <w:p w14:paraId="33E88C1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3814982" w14:textId="77777777" w:rsidTr="00366FDD">
        <w:tc>
          <w:tcPr>
            <w:tcW w:w="656" w:type="dxa"/>
          </w:tcPr>
          <w:p w14:paraId="2688FFBC"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65" w:type="dxa"/>
            <w:gridSpan w:val="3"/>
          </w:tcPr>
          <w:p w14:paraId="70C7A07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35630464"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41" w:type="dxa"/>
            <w:gridSpan w:val="2"/>
          </w:tcPr>
          <w:p w14:paraId="32AC3530"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4890EB24" w14:textId="77777777" w:rsidTr="00366FDD">
        <w:tc>
          <w:tcPr>
            <w:tcW w:w="656" w:type="dxa"/>
          </w:tcPr>
          <w:p w14:paraId="61EDB640" w14:textId="77777777" w:rsidR="003364A2" w:rsidRPr="00F03AE2" w:rsidRDefault="0076467F"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w:t>
            </w:r>
          </w:p>
        </w:tc>
        <w:tc>
          <w:tcPr>
            <w:tcW w:w="1365" w:type="dxa"/>
            <w:gridSpan w:val="3"/>
          </w:tcPr>
          <w:p w14:paraId="77758DAA"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938" w:type="dxa"/>
            <w:gridSpan w:val="4"/>
          </w:tcPr>
          <w:p w14:paraId="73C8997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modificar los datos de los usuarios</w:t>
            </w:r>
          </w:p>
        </w:tc>
        <w:tc>
          <w:tcPr>
            <w:tcW w:w="1541" w:type="dxa"/>
            <w:gridSpan w:val="2"/>
          </w:tcPr>
          <w:p w14:paraId="71B50515"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76467F" w:rsidRPr="00F03AE2" w14:paraId="1F7AA9D1" w14:textId="77777777" w:rsidTr="00366FDD">
        <w:tc>
          <w:tcPr>
            <w:tcW w:w="656" w:type="dxa"/>
          </w:tcPr>
          <w:p w14:paraId="7A99AF4C"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74E6F409" w14:textId="77777777" w:rsidR="0076467F" w:rsidRPr="00F03AE2" w:rsidRDefault="0076467F"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938" w:type="dxa"/>
            <w:gridSpan w:val="4"/>
          </w:tcPr>
          <w:p w14:paraId="5B2D002B" w14:textId="77777777" w:rsidR="0076467F" w:rsidRPr="00F03AE2" w:rsidRDefault="0076467F"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modelo usuario</w:t>
            </w:r>
          </w:p>
        </w:tc>
        <w:tc>
          <w:tcPr>
            <w:tcW w:w="1541" w:type="dxa"/>
            <w:gridSpan w:val="2"/>
          </w:tcPr>
          <w:p w14:paraId="686C580C" w14:textId="77777777" w:rsidR="0076467F" w:rsidRPr="00F03AE2" w:rsidRDefault="0076467F"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76467F" w:rsidRPr="00F03AE2" w14:paraId="5DA260B7" w14:textId="77777777" w:rsidTr="00366FDD">
        <w:tc>
          <w:tcPr>
            <w:tcW w:w="656" w:type="dxa"/>
          </w:tcPr>
          <w:p w14:paraId="3FD16827"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5F9586F8"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0667BA07"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insertar usuario.</w:t>
            </w:r>
          </w:p>
        </w:tc>
        <w:tc>
          <w:tcPr>
            <w:tcW w:w="1541" w:type="dxa"/>
            <w:gridSpan w:val="2"/>
          </w:tcPr>
          <w:p w14:paraId="54586187"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76467F" w:rsidRPr="00F03AE2" w14:paraId="497D3A73" w14:textId="77777777" w:rsidTr="00366FDD">
        <w:tc>
          <w:tcPr>
            <w:tcW w:w="656" w:type="dxa"/>
          </w:tcPr>
          <w:p w14:paraId="3965432B"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7CCE97AB"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1C9D6D2A"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w:t>
            </w:r>
          </w:p>
        </w:tc>
        <w:tc>
          <w:tcPr>
            <w:tcW w:w="1541" w:type="dxa"/>
            <w:gridSpan w:val="2"/>
          </w:tcPr>
          <w:p w14:paraId="5E71A96A"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76467F" w:rsidRPr="00F03AE2" w14:paraId="4C00BE0F" w14:textId="77777777" w:rsidTr="00366FDD">
        <w:tc>
          <w:tcPr>
            <w:tcW w:w="656" w:type="dxa"/>
          </w:tcPr>
          <w:p w14:paraId="643819AE"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573E0220"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00E45E45"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41" w:type="dxa"/>
            <w:gridSpan w:val="2"/>
          </w:tcPr>
          <w:p w14:paraId="54012BF8"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5C7A3DA" w14:textId="77777777" w:rsidTr="00366FDD">
        <w:tc>
          <w:tcPr>
            <w:tcW w:w="656" w:type="dxa"/>
          </w:tcPr>
          <w:p w14:paraId="53881925"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4</w:t>
            </w:r>
          </w:p>
        </w:tc>
        <w:tc>
          <w:tcPr>
            <w:tcW w:w="1365" w:type="dxa"/>
            <w:gridSpan w:val="3"/>
          </w:tcPr>
          <w:p w14:paraId="2739762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938" w:type="dxa"/>
            <w:gridSpan w:val="4"/>
          </w:tcPr>
          <w:p w14:paraId="6276D4F0"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dar validez o no a un usuario</w:t>
            </w:r>
          </w:p>
        </w:tc>
        <w:tc>
          <w:tcPr>
            <w:tcW w:w="1541" w:type="dxa"/>
            <w:gridSpan w:val="2"/>
          </w:tcPr>
          <w:p w14:paraId="03D3F76C"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76467F" w:rsidRPr="00F03AE2" w14:paraId="17700CD4" w14:textId="77777777" w:rsidTr="00366FDD">
        <w:tc>
          <w:tcPr>
            <w:tcW w:w="656" w:type="dxa"/>
          </w:tcPr>
          <w:p w14:paraId="06E5D630"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3A56A9CF" w14:textId="77777777" w:rsidR="0076467F" w:rsidRPr="00F03AE2" w:rsidRDefault="0076467F"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938" w:type="dxa"/>
            <w:gridSpan w:val="4"/>
          </w:tcPr>
          <w:p w14:paraId="29BD30C9" w14:textId="77777777" w:rsidR="0076467F" w:rsidRPr="00F03AE2" w:rsidRDefault="0076467F"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 del modelo usuario</w:t>
            </w:r>
          </w:p>
        </w:tc>
        <w:tc>
          <w:tcPr>
            <w:tcW w:w="1541" w:type="dxa"/>
            <w:gridSpan w:val="2"/>
          </w:tcPr>
          <w:p w14:paraId="5A05468A" w14:textId="77777777" w:rsidR="0076467F" w:rsidRPr="00F03AE2" w:rsidRDefault="0076467F"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76467F" w:rsidRPr="00F03AE2" w14:paraId="72B93EFC" w14:textId="77777777" w:rsidTr="00366FDD">
        <w:tc>
          <w:tcPr>
            <w:tcW w:w="656" w:type="dxa"/>
          </w:tcPr>
          <w:p w14:paraId="40A8DBAF"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2900AB08"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19AE1F4F"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insertar usuario.</w:t>
            </w:r>
          </w:p>
        </w:tc>
        <w:tc>
          <w:tcPr>
            <w:tcW w:w="1541" w:type="dxa"/>
            <w:gridSpan w:val="2"/>
          </w:tcPr>
          <w:p w14:paraId="47F3E587"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76467F" w:rsidRPr="00F03AE2" w14:paraId="05A83440" w14:textId="77777777" w:rsidTr="00366FDD">
        <w:tc>
          <w:tcPr>
            <w:tcW w:w="656" w:type="dxa"/>
          </w:tcPr>
          <w:p w14:paraId="47B24CAC"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1E343788"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5443161A"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w:t>
            </w:r>
          </w:p>
        </w:tc>
        <w:tc>
          <w:tcPr>
            <w:tcW w:w="1541" w:type="dxa"/>
            <w:gridSpan w:val="2"/>
          </w:tcPr>
          <w:p w14:paraId="2CB3B80A"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76467F" w:rsidRPr="00F03AE2" w14:paraId="6E6C498F" w14:textId="77777777" w:rsidTr="00366FDD">
        <w:tc>
          <w:tcPr>
            <w:tcW w:w="656" w:type="dxa"/>
          </w:tcPr>
          <w:p w14:paraId="20E91BD9" w14:textId="77777777" w:rsidR="0076467F" w:rsidRPr="00F03AE2" w:rsidRDefault="0076467F" w:rsidP="008B3AA5">
            <w:pPr>
              <w:spacing w:after="0" w:line="240" w:lineRule="auto"/>
              <w:jc w:val="center"/>
              <w:rPr>
                <w:rFonts w:ascii="Times New Roman" w:hAnsi="Times New Roman" w:cs="Times New Roman"/>
                <w:b/>
                <w:sz w:val="18"/>
                <w:szCs w:val="18"/>
              </w:rPr>
            </w:pPr>
          </w:p>
        </w:tc>
        <w:tc>
          <w:tcPr>
            <w:tcW w:w="1365" w:type="dxa"/>
            <w:gridSpan w:val="3"/>
          </w:tcPr>
          <w:p w14:paraId="29DE07D5" w14:textId="77777777" w:rsidR="0076467F" w:rsidRPr="00F03AE2" w:rsidRDefault="0076467F"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938" w:type="dxa"/>
            <w:gridSpan w:val="4"/>
          </w:tcPr>
          <w:p w14:paraId="45DF5277" w14:textId="77777777" w:rsidR="0076467F"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41" w:type="dxa"/>
            <w:gridSpan w:val="2"/>
          </w:tcPr>
          <w:p w14:paraId="236B8223" w14:textId="77777777" w:rsidR="0076467F" w:rsidRPr="00F03AE2" w:rsidRDefault="0076467F"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35CE484D" w14:textId="77777777" w:rsidTr="007B18DF">
        <w:tc>
          <w:tcPr>
            <w:tcW w:w="675" w:type="dxa"/>
            <w:gridSpan w:val="2"/>
          </w:tcPr>
          <w:p w14:paraId="05E2B622" w14:textId="2084E690"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5</w:t>
            </w:r>
          </w:p>
        </w:tc>
        <w:tc>
          <w:tcPr>
            <w:tcW w:w="1418" w:type="dxa"/>
            <w:gridSpan w:val="3"/>
          </w:tcPr>
          <w:p w14:paraId="6571EE1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5EC81450"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modificar la información de los roles de trabajo de los usuarios</w:t>
            </w:r>
          </w:p>
        </w:tc>
        <w:tc>
          <w:tcPr>
            <w:tcW w:w="1588" w:type="dxa"/>
            <w:gridSpan w:val="3"/>
          </w:tcPr>
          <w:p w14:paraId="3CC03C18"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3B5CDD4E" w14:textId="77777777" w:rsidTr="007B18DF">
        <w:tc>
          <w:tcPr>
            <w:tcW w:w="675" w:type="dxa"/>
            <w:gridSpan w:val="2"/>
          </w:tcPr>
          <w:p w14:paraId="45B874CF"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06603F0"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74B1E6C0"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reación del modelo</w:t>
            </w:r>
            <w:r w:rsidR="0076467F" w:rsidRPr="00F03AE2">
              <w:rPr>
                <w:rFonts w:ascii="Times New Roman" w:hAnsi="Times New Roman" w:cs="Times New Roman"/>
                <w:sz w:val="18"/>
                <w:szCs w:val="18"/>
              </w:rPr>
              <w:t xml:space="preserve"> roles.</w:t>
            </w:r>
          </w:p>
        </w:tc>
        <w:tc>
          <w:tcPr>
            <w:tcW w:w="1588" w:type="dxa"/>
            <w:gridSpan w:val="3"/>
          </w:tcPr>
          <w:p w14:paraId="67EE4869"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30449016" w14:textId="77777777" w:rsidTr="007B18DF">
        <w:tc>
          <w:tcPr>
            <w:tcW w:w="675" w:type="dxa"/>
            <w:gridSpan w:val="2"/>
          </w:tcPr>
          <w:p w14:paraId="74A2C828"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23E5AA08"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3CB8C65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w:t>
            </w:r>
            <w:r w:rsidR="0076467F" w:rsidRPr="00F03AE2">
              <w:rPr>
                <w:rFonts w:ascii="Times New Roman" w:hAnsi="Times New Roman" w:cs="Times New Roman"/>
                <w:sz w:val="18"/>
                <w:szCs w:val="18"/>
              </w:rPr>
              <w:t xml:space="preserve"> del modelo rol.</w:t>
            </w:r>
          </w:p>
        </w:tc>
        <w:tc>
          <w:tcPr>
            <w:tcW w:w="1588" w:type="dxa"/>
            <w:gridSpan w:val="3"/>
          </w:tcPr>
          <w:p w14:paraId="179E558C"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C8A6CAF" w14:textId="77777777" w:rsidTr="007B18DF">
        <w:tc>
          <w:tcPr>
            <w:tcW w:w="675" w:type="dxa"/>
            <w:gridSpan w:val="2"/>
          </w:tcPr>
          <w:p w14:paraId="5158669F"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4765B84E"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245C5A4F" w14:textId="77777777" w:rsidR="003364A2" w:rsidRPr="00F03AE2" w:rsidRDefault="0076467F"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actualizar los roles.</w:t>
            </w:r>
          </w:p>
        </w:tc>
        <w:tc>
          <w:tcPr>
            <w:tcW w:w="1588" w:type="dxa"/>
            <w:gridSpan w:val="3"/>
          </w:tcPr>
          <w:p w14:paraId="0601579A"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5D2E815F" w14:textId="77777777" w:rsidTr="007B18DF">
        <w:tc>
          <w:tcPr>
            <w:tcW w:w="675" w:type="dxa"/>
            <w:gridSpan w:val="2"/>
          </w:tcPr>
          <w:p w14:paraId="65786930"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7683AC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4A3535C"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w:t>
            </w:r>
            <w:r w:rsidR="0076467F" w:rsidRPr="00F03AE2">
              <w:rPr>
                <w:rFonts w:ascii="Times New Roman" w:hAnsi="Times New Roman" w:cs="Times New Roman"/>
                <w:sz w:val="18"/>
                <w:szCs w:val="18"/>
              </w:rPr>
              <w:t>ación de formularios del modelo rol.</w:t>
            </w:r>
          </w:p>
        </w:tc>
        <w:tc>
          <w:tcPr>
            <w:tcW w:w="1588" w:type="dxa"/>
            <w:gridSpan w:val="3"/>
          </w:tcPr>
          <w:p w14:paraId="18C1C851"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3C9B4C7" w14:textId="77777777" w:rsidTr="007B18DF">
        <w:tc>
          <w:tcPr>
            <w:tcW w:w="675" w:type="dxa"/>
            <w:gridSpan w:val="2"/>
          </w:tcPr>
          <w:p w14:paraId="5C261152"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B7361A3"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47584CD"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3B749D77"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2D3A5FA0" w14:textId="77777777" w:rsidTr="007B18DF">
        <w:tc>
          <w:tcPr>
            <w:tcW w:w="675" w:type="dxa"/>
            <w:gridSpan w:val="2"/>
          </w:tcPr>
          <w:p w14:paraId="6C28E1E6"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6</w:t>
            </w:r>
          </w:p>
        </w:tc>
        <w:tc>
          <w:tcPr>
            <w:tcW w:w="1418" w:type="dxa"/>
            <w:gridSpan w:val="3"/>
          </w:tcPr>
          <w:p w14:paraId="776F29D0"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7EA41B1A"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dar validez o no a los roles de trabajo de los usuarios.</w:t>
            </w:r>
          </w:p>
        </w:tc>
        <w:tc>
          <w:tcPr>
            <w:tcW w:w="1588" w:type="dxa"/>
            <w:gridSpan w:val="3"/>
          </w:tcPr>
          <w:p w14:paraId="78B0AF1A"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2B1EB7" w:rsidRPr="00F03AE2" w14:paraId="65211B4D" w14:textId="77777777" w:rsidTr="007B18DF">
        <w:tc>
          <w:tcPr>
            <w:tcW w:w="675" w:type="dxa"/>
            <w:gridSpan w:val="2"/>
          </w:tcPr>
          <w:p w14:paraId="3373353F" w14:textId="77777777" w:rsidR="002B1EB7" w:rsidRPr="00F03AE2" w:rsidRDefault="002B1EB7" w:rsidP="008B3AA5">
            <w:pPr>
              <w:spacing w:after="0" w:line="240" w:lineRule="auto"/>
              <w:jc w:val="center"/>
              <w:rPr>
                <w:rFonts w:ascii="Times New Roman" w:hAnsi="Times New Roman" w:cs="Times New Roman"/>
                <w:b/>
                <w:sz w:val="18"/>
                <w:szCs w:val="18"/>
              </w:rPr>
            </w:pPr>
          </w:p>
        </w:tc>
        <w:tc>
          <w:tcPr>
            <w:tcW w:w="1418" w:type="dxa"/>
            <w:gridSpan w:val="3"/>
          </w:tcPr>
          <w:p w14:paraId="65CE8D99" w14:textId="77777777" w:rsidR="002B1EB7" w:rsidRPr="00F03AE2" w:rsidRDefault="002B1EB7"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401B0D02" w14:textId="77777777" w:rsidR="002B1EB7" w:rsidRPr="00F03AE2" w:rsidRDefault="002B1EB7"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 del modelo rol.</w:t>
            </w:r>
          </w:p>
        </w:tc>
        <w:tc>
          <w:tcPr>
            <w:tcW w:w="1588" w:type="dxa"/>
            <w:gridSpan w:val="3"/>
          </w:tcPr>
          <w:p w14:paraId="68CEEB2D" w14:textId="77777777" w:rsidR="002B1EB7" w:rsidRPr="00F03AE2" w:rsidRDefault="002B1EB7"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2B1EB7" w:rsidRPr="00F03AE2" w14:paraId="35920559" w14:textId="77777777" w:rsidTr="007B18DF">
        <w:tc>
          <w:tcPr>
            <w:tcW w:w="675" w:type="dxa"/>
            <w:gridSpan w:val="2"/>
          </w:tcPr>
          <w:p w14:paraId="42213FC6" w14:textId="77777777" w:rsidR="002B1EB7" w:rsidRPr="00F03AE2" w:rsidRDefault="002B1EB7" w:rsidP="008B3AA5">
            <w:pPr>
              <w:spacing w:after="0" w:line="240" w:lineRule="auto"/>
              <w:jc w:val="center"/>
              <w:rPr>
                <w:rFonts w:ascii="Times New Roman" w:hAnsi="Times New Roman" w:cs="Times New Roman"/>
                <w:b/>
                <w:sz w:val="18"/>
                <w:szCs w:val="18"/>
              </w:rPr>
            </w:pPr>
          </w:p>
        </w:tc>
        <w:tc>
          <w:tcPr>
            <w:tcW w:w="1418" w:type="dxa"/>
            <w:gridSpan w:val="3"/>
          </w:tcPr>
          <w:p w14:paraId="109870DD" w14:textId="77777777" w:rsidR="002B1EB7" w:rsidRPr="00F03AE2" w:rsidRDefault="002B1EB7"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432E9145" w14:textId="77777777" w:rsidR="002B1EB7" w:rsidRPr="00F03AE2" w:rsidRDefault="002B1EB7"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actualizar los roles.</w:t>
            </w:r>
          </w:p>
        </w:tc>
        <w:tc>
          <w:tcPr>
            <w:tcW w:w="1588" w:type="dxa"/>
            <w:gridSpan w:val="3"/>
          </w:tcPr>
          <w:p w14:paraId="6C87ECBD" w14:textId="77777777" w:rsidR="002B1EB7" w:rsidRPr="00F03AE2" w:rsidRDefault="002B1EB7"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2B1EB7" w:rsidRPr="00F03AE2" w14:paraId="04FBB26F" w14:textId="77777777" w:rsidTr="007B18DF">
        <w:tc>
          <w:tcPr>
            <w:tcW w:w="675" w:type="dxa"/>
            <w:gridSpan w:val="2"/>
          </w:tcPr>
          <w:p w14:paraId="3DE3F662" w14:textId="77777777" w:rsidR="002B1EB7" w:rsidRPr="00F03AE2" w:rsidRDefault="002B1EB7" w:rsidP="008B3AA5">
            <w:pPr>
              <w:spacing w:after="0" w:line="240" w:lineRule="auto"/>
              <w:jc w:val="center"/>
              <w:rPr>
                <w:rFonts w:ascii="Times New Roman" w:hAnsi="Times New Roman" w:cs="Times New Roman"/>
                <w:b/>
                <w:sz w:val="18"/>
                <w:szCs w:val="18"/>
              </w:rPr>
            </w:pPr>
          </w:p>
        </w:tc>
        <w:tc>
          <w:tcPr>
            <w:tcW w:w="1418" w:type="dxa"/>
            <w:gridSpan w:val="3"/>
          </w:tcPr>
          <w:p w14:paraId="6D6FD947" w14:textId="77777777" w:rsidR="002B1EB7" w:rsidRPr="00F03AE2" w:rsidRDefault="002B1EB7"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76EF642A" w14:textId="77777777" w:rsidR="002B1EB7" w:rsidRPr="00F03AE2" w:rsidRDefault="002B1EB7"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 rol.</w:t>
            </w:r>
          </w:p>
        </w:tc>
        <w:tc>
          <w:tcPr>
            <w:tcW w:w="1588" w:type="dxa"/>
            <w:gridSpan w:val="3"/>
          </w:tcPr>
          <w:p w14:paraId="58E28456" w14:textId="77777777" w:rsidR="002B1EB7" w:rsidRPr="00F03AE2" w:rsidRDefault="002B1EB7"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2B1EB7" w:rsidRPr="00F03AE2" w14:paraId="18E105C4" w14:textId="77777777" w:rsidTr="007B18DF">
        <w:tc>
          <w:tcPr>
            <w:tcW w:w="675" w:type="dxa"/>
            <w:gridSpan w:val="2"/>
          </w:tcPr>
          <w:p w14:paraId="46F901F9" w14:textId="77777777" w:rsidR="002B1EB7" w:rsidRPr="00F03AE2" w:rsidRDefault="002B1EB7" w:rsidP="008B3AA5">
            <w:pPr>
              <w:spacing w:after="0" w:line="240" w:lineRule="auto"/>
              <w:jc w:val="center"/>
              <w:rPr>
                <w:rFonts w:ascii="Times New Roman" w:hAnsi="Times New Roman" w:cs="Times New Roman"/>
                <w:b/>
                <w:sz w:val="18"/>
                <w:szCs w:val="18"/>
              </w:rPr>
            </w:pPr>
          </w:p>
        </w:tc>
        <w:tc>
          <w:tcPr>
            <w:tcW w:w="1418" w:type="dxa"/>
            <w:gridSpan w:val="3"/>
          </w:tcPr>
          <w:p w14:paraId="59CD8965" w14:textId="77777777" w:rsidR="002B1EB7" w:rsidRPr="00F03AE2" w:rsidRDefault="002B1EB7"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3D1CBCA9" w14:textId="77777777" w:rsidR="002B1EB7" w:rsidRPr="00F03AE2" w:rsidRDefault="002B1EB7"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127E787D" w14:textId="77777777" w:rsidR="002B1EB7" w:rsidRPr="00F03AE2" w:rsidRDefault="002B1EB7"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3A0A1D90" w14:textId="77777777" w:rsidTr="007B18DF">
        <w:tc>
          <w:tcPr>
            <w:tcW w:w="675" w:type="dxa"/>
            <w:gridSpan w:val="2"/>
          </w:tcPr>
          <w:p w14:paraId="0BA6E615"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7</w:t>
            </w:r>
          </w:p>
        </w:tc>
        <w:tc>
          <w:tcPr>
            <w:tcW w:w="1418" w:type="dxa"/>
            <w:gridSpan w:val="3"/>
          </w:tcPr>
          <w:p w14:paraId="1CD557BF"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3F9402FE"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modificar la información de los grupos o áreas de trabajo.</w:t>
            </w:r>
          </w:p>
        </w:tc>
        <w:tc>
          <w:tcPr>
            <w:tcW w:w="1588" w:type="dxa"/>
            <w:gridSpan w:val="3"/>
          </w:tcPr>
          <w:p w14:paraId="2C43A47D"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3A3E5FDA" w14:textId="77777777" w:rsidTr="007B18DF">
        <w:tc>
          <w:tcPr>
            <w:tcW w:w="675" w:type="dxa"/>
            <w:gridSpan w:val="2"/>
          </w:tcPr>
          <w:p w14:paraId="311CE219"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C1AA92E"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65D92A37" w14:textId="77777777" w:rsidR="003364A2" w:rsidRPr="00F03AE2" w:rsidRDefault="003364A2"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reación del modelo</w:t>
            </w:r>
            <w:r w:rsidR="00E7181A" w:rsidRPr="00F03AE2">
              <w:rPr>
                <w:rFonts w:ascii="Times New Roman" w:hAnsi="Times New Roman" w:cs="Times New Roman"/>
                <w:sz w:val="18"/>
                <w:szCs w:val="18"/>
              </w:rPr>
              <w:t xml:space="preserve"> grupos</w:t>
            </w:r>
          </w:p>
        </w:tc>
        <w:tc>
          <w:tcPr>
            <w:tcW w:w="1588" w:type="dxa"/>
            <w:gridSpan w:val="3"/>
          </w:tcPr>
          <w:p w14:paraId="57357E62"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2AABB921" w14:textId="77777777" w:rsidTr="007B18DF">
        <w:tc>
          <w:tcPr>
            <w:tcW w:w="675" w:type="dxa"/>
            <w:gridSpan w:val="2"/>
          </w:tcPr>
          <w:p w14:paraId="05EFF767"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61F2EFA6"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3FE0AD37"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w:t>
            </w:r>
            <w:r w:rsidR="00E7181A" w:rsidRPr="00F03AE2">
              <w:rPr>
                <w:rFonts w:ascii="Times New Roman" w:hAnsi="Times New Roman" w:cs="Times New Roman"/>
                <w:sz w:val="18"/>
                <w:szCs w:val="18"/>
              </w:rPr>
              <w:t xml:space="preserve"> del modelo </w:t>
            </w:r>
            <w:r w:rsidR="002B1EB7" w:rsidRPr="00F03AE2">
              <w:rPr>
                <w:rFonts w:ascii="Times New Roman" w:hAnsi="Times New Roman" w:cs="Times New Roman"/>
                <w:sz w:val="18"/>
                <w:szCs w:val="18"/>
              </w:rPr>
              <w:t>grupo</w:t>
            </w:r>
          </w:p>
        </w:tc>
        <w:tc>
          <w:tcPr>
            <w:tcW w:w="1588" w:type="dxa"/>
            <w:gridSpan w:val="3"/>
          </w:tcPr>
          <w:p w14:paraId="2961DEC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09F4787" w14:textId="77777777" w:rsidTr="007B18DF">
        <w:tc>
          <w:tcPr>
            <w:tcW w:w="675" w:type="dxa"/>
            <w:gridSpan w:val="2"/>
          </w:tcPr>
          <w:p w14:paraId="18E9FC1C"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63797ED5"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4703A837"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r w:rsidR="00934E02" w:rsidRPr="00F03AE2">
              <w:rPr>
                <w:rFonts w:ascii="Times New Roman" w:hAnsi="Times New Roman" w:cs="Times New Roman"/>
                <w:sz w:val="18"/>
                <w:szCs w:val="18"/>
              </w:rPr>
              <w:t xml:space="preserve"> de actualización de grupo</w:t>
            </w:r>
            <w:r w:rsidRPr="00F03AE2">
              <w:rPr>
                <w:rFonts w:ascii="Times New Roman" w:hAnsi="Times New Roman" w:cs="Times New Roman"/>
                <w:sz w:val="18"/>
                <w:szCs w:val="18"/>
              </w:rPr>
              <w:t>.</w:t>
            </w:r>
          </w:p>
        </w:tc>
        <w:tc>
          <w:tcPr>
            <w:tcW w:w="1588" w:type="dxa"/>
            <w:gridSpan w:val="3"/>
          </w:tcPr>
          <w:p w14:paraId="725922F7"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51E34A3E" w14:textId="77777777" w:rsidTr="007B18DF">
        <w:tc>
          <w:tcPr>
            <w:tcW w:w="675" w:type="dxa"/>
            <w:gridSpan w:val="2"/>
          </w:tcPr>
          <w:p w14:paraId="5987F22A"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4F621338"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0881CA5"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00BF9C7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0ACD705" w14:textId="77777777" w:rsidTr="007B18DF">
        <w:tc>
          <w:tcPr>
            <w:tcW w:w="675" w:type="dxa"/>
            <w:gridSpan w:val="2"/>
          </w:tcPr>
          <w:p w14:paraId="17A401E8"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09E9D03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69E49009"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007697D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5886FCA" w14:textId="77777777" w:rsidTr="007B18DF">
        <w:tc>
          <w:tcPr>
            <w:tcW w:w="675" w:type="dxa"/>
            <w:gridSpan w:val="2"/>
          </w:tcPr>
          <w:p w14:paraId="61C1BD92"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8</w:t>
            </w:r>
          </w:p>
        </w:tc>
        <w:tc>
          <w:tcPr>
            <w:tcW w:w="1418" w:type="dxa"/>
            <w:gridSpan w:val="3"/>
          </w:tcPr>
          <w:p w14:paraId="60927EC7"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6F1671F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dar validez o no a los grupos o áreas de trabajo.</w:t>
            </w:r>
          </w:p>
        </w:tc>
        <w:tc>
          <w:tcPr>
            <w:tcW w:w="1588" w:type="dxa"/>
            <w:gridSpan w:val="3"/>
          </w:tcPr>
          <w:p w14:paraId="4B1F9448"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934E02" w:rsidRPr="00F03AE2" w14:paraId="50E0AE59" w14:textId="77777777" w:rsidTr="007B18DF">
        <w:tc>
          <w:tcPr>
            <w:tcW w:w="675" w:type="dxa"/>
            <w:gridSpan w:val="2"/>
          </w:tcPr>
          <w:p w14:paraId="2E3565DC" w14:textId="77777777" w:rsidR="00934E02" w:rsidRPr="00F03AE2" w:rsidRDefault="00934E02" w:rsidP="008B3AA5">
            <w:pPr>
              <w:spacing w:after="0" w:line="240" w:lineRule="auto"/>
              <w:jc w:val="center"/>
              <w:rPr>
                <w:rFonts w:ascii="Times New Roman" w:hAnsi="Times New Roman" w:cs="Times New Roman"/>
                <w:b/>
                <w:sz w:val="18"/>
                <w:szCs w:val="18"/>
              </w:rPr>
            </w:pPr>
          </w:p>
        </w:tc>
        <w:tc>
          <w:tcPr>
            <w:tcW w:w="1418" w:type="dxa"/>
            <w:gridSpan w:val="3"/>
          </w:tcPr>
          <w:p w14:paraId="51917BB8" w14:textId="77777777" w:rsidR="00934E02" w:rsidRPr="00F03AE2" w:rsidRDefault="00934E0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554410AB" w14:textId="77777777" w:rsidR="00934E02" w:rsidRPr="00F03AE2" w:rsidRDefault="00934E0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modelo grupo</w:t>
            </w:r>
          </w:p>
        </w:tc>
        <w:tc>
          <w:tcPr>
            <w:tcW w:w="1588" w:type="dxa"/>
            <w:gridSpan w:val="3"/>
          </w:tcPr>
          <w:p w14:paraId="2F404D42" w14:textId="77777777" w:rsidR="00934E02" w:rsidRPr="00F03AE2" w:rsidRDefault="00934E0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934E02" w:rsidRPr="00F03AE2" w14:paraId="21912838" w14:textId="77777777" w:rsidTr="007B18DF">
        <w:tc>
          <w:tcPr>
            <w:tcW w:w="675" w:type="dxa"/>
            <w:gridSpan w:val="2"/>
          </w:tcPr>
          <w:p w14:paraId="568D7036" w14:textId="77777777" w:rsidR="00934E02" w:rsidRPr="00F03AE2" w:rsidRDefault="00934E02" w:rsidP="008B3AA5">
            <w:pPr>
              <w:spacing w:after="0" w:line="240" w:lineRule="auto"/>
              <w:jc w:val="center"/>
              <w:rPr>
                <w:rFonts w:ascii="Times New Roman" w:hAnsi="Times New Roman" w:cs="Times New Roman"/>
                <w:b/>
                <w:sz w:val="18"/>
                <w:szCs w:val="18"/>
              </w:rPr>
            </w:pPr>
          </w:p>
        </w:tc>
        <w:tc>
          <w:tcPr>
            <w:tcW w:w="1418" w:type="dxa"/>
            <w:gridSpan w:val="3"/>
          </w:tcPr>
          <w:p w14:paraId="0B16A655" w14:textId="77777777" w:rsidR="00934E02" w:rsidRPr="00F03AE2" w:rsidRDefault="00934E0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7EF7AEC4" w14:textId="77777777" w:rsidR="00934E02" w:rsidRPr="00F03AE2" w:rsidRDefault="00934E0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ctualizar grupo.</w:t>
            </w:r>
          </w:p>
        </w:tc>
        <w:tc>
          <w:tcPr>
            <w:tcW w:w="1588" w:type="dxa"/>
            <w:gridSpan w:val="3"/>
          </w:tcPr>
          <w:p w14:paraId="7EF895A0" w14:textId="77777777" w:rsidR="00934E02" w:rsidRPr="00F03AE2" w:rsidRDefault="00934E0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934E02" w:rsidRPr="00F03AE2" w14:paraId="13349CFF" w14:textId="77777777" w:rsidTr="007B18DF">
        <w:tc>
          <w:tcPr>
            <w:tcW w:w="675" w:type="dxa"/>
            <w:gridSpan w:val="2"/>
          </w:tcPr>
          <w:p w14:paraId="58C0A104" w14:textId="77777777" w:rsidR="00934E02" w:rsidRPr="00F03AE2" w:rsidRDefault="00934E02" w:rsidP="008B3AA5">
            <w:pPr>
              <w:spacing w:after="0" w:line="240" w:lineRule="auto"/>
              <w:jc w:val="center"/>
              <w:rPr>
                <w:rFonts w:ascii="Times New Roman" w:hAnsi="Times New Roman" w:cs="Times New Roman"/>
                <w:b/>
                <w:sz w:val="18"/>
                <w:szCs w:val="18"/>
              </w:rPr>
            </w:pPr>
          </w:p>
        </w:tc>
        <w:tc>
          <w:tcPr>
            <w:tcW w:w="1418" w:type="dxa"/>
            <w:gridSpan w:val="3"/>
          </w:tcPr>
          <w:p w14:paraId="70EE0AE4" w14:textId="77777777" w:rsidR="00934E02" w:rsidRPr="00F03AE2" w:rsidRDefault="00934E0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7724B101" w14:textId="77777777" w:rsidR="00934E02" w:rsidRPr="00F03AE2" w:rsidRDefault="00934E0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55A76E05" w14:textId="77777777" w:rsidR="00934E02" w:rsidRPr="00F03AE2" w:rsidRDefault="00934E0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1CED8E1" w14:textId="77777777" w:rsidTr="007B18DF">
        <w:tc>
          <w:tcPr>
            <w:tcW w:w="675" w:type="dxa"/>
            <w:gridSpan w:val="2"/>
          </w:tcPr>
          <w:p w14:paraId="64779AAE"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8</w:t>
            </w:r>
          </w:p>
        </w:tc>
        <w:tc>
          <w:tcPr>
            <w:tcW w:w="1418" w:type="dxa"/>
            <w:gridSpan w:val="3"/>
          </w:tcPr>
          <w:p w14:paraId="5B76005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58F70DF9"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ingresar la información de las facultades o dependencias existentes en la ESPOCH</w:t>
            </w:r>
          </w:p>
        </w:tc>
        <w:tc>
          <w:tcPr>
            <w:tcW w:w="1588" w:type="dxa"/>
            <w:gridSpan w:val="3"/>
          </w:tcPr>
          <w:p w14:paraId="18DFEE8A"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470291D6" w14:textId="77777777" w:rsidTr="007B18DF">
        <w:tc>
          <w:tcPr>
            <w:tcW w:w="675" w:type="dxa"/>
            <w:gridSpan w:val="2"/>
          </w:tcPr>
          <w:p w14:paraId="57632B25"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127B0A81"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154EA519" w14:textId="77777777" w:rsidR="003364A2" w:rsidRPr="00F03AE2" w:rsidRDefault="003364A2"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reación del modelo</w:t>
            </w:r>
          </w:p>
        </w:tc>
        <w:tc>
          <w:tcPr>
            <w:tcW w:w="1588" w:type="dxa"/>
            <w:gridSpan w:val="3"/>
          </w:tcPr>
          <w:p w14:paraId="05206656"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742BB6FF" w14:textId="77777777" w:rsidTr="007B18DF">
        <w:tc>
          <w:tcPr>
            <w:tcW w:w="675" w:type="dxa"/>
            <w:gridSpan w:val="2"/>
          </w:tcPr>
          <w:p w14:paraId="48A1991B"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7A7B7CE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6E73401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w:t>
            </w:r>
          </w:p>
        </w:tc>
        <w:tc>
          <w:tcPr>
            <w:tcW w:w="1588" w:type="dxa"/>
            <w:gridSpan w:val="3"/>
          </w:tcPr>
          <w:p w14:paraId="566ECFE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CC6C813" w14:textId="77777777" w:rsidTr="007B18DF">
        <w:tc>
          <w:tcPr>
            <w:tcW w:w="675" w:type="dxa"/>
            <w:gridSpan w:val="2"/>
          </w:tcPr>
          <w:p w14:paraId="4C185729"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CD4A9EB"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6587770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88" w:type="dxa"/>
            <w:gridSpan w:val="3"/>
          </w:tcPr>
          <w:p w14:paraId="18EE65DF"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633F7FD" w14:textId="77777777" w:rsidTr="007B18DF">
        <w:tc>
          <w:tcPr>
            <w:tcW w:w="675" w:type="dxa"/>
            <w:gridSpan w:val="2"/>
          </w:tcPr>
          <w:p w14:paraId="40F62CE3"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F24CBD8"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1ACECF9"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620BB537"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2BAD455F" w14:textId="77777777" w:rsidTr="007B18DF">
        <w:tc>
          <w:tcPr>
            <w:tcW w:w="675" w:type="dxa"/>
            <w:gridSpan w:val="2"/>
          </w:tcPr>
          <w:p w14:paraId="42BDA32A"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00295EA6"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4E20B85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584D61C9"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3E714F8A" w14:textId="77777777" w:rsidTr="007B18DF">
        <w:tc>
          <w:tcPr>
            <w:tcW w:w="675" w:type="dxa"/>
            <w:gridSpan w:val="2"/>
          </w:tcPr>
          <w:p w14:paraId="27AAE1FA" w14:textId="44F7E044"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U10</w:t>
            </w:r>
          </w:p>
        </w:tc>
        <w:tc>
          <w:tcPr>
            <w:tcW w:w="1418" w:type="dxa"/>
            <w:gridSpan w:val="3"/>
          </w:tcPr>
          <w:p w14:paraId="61AC02DE"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1EF6F0B1"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modificar la información de las facultades o dependencias existentes en la ESPOCH</w:t>
            </w:r>
          </w:p>
        </w:tc>
        <w:tc>
          <w:tcPr>
            <w:tcW w:w="1588" w:type="dxa"/>
            <w:gridSpan w:val="3"/>
          </w:tcPr>
          <w:p w14:paraId="027C7B50" w14:textId="77777777" w:rsidR="003364A2" w:rsidRPr="00F03AE2" w:rsidRDefault="003364A2" w:rsidP="00A6036B">
            <w:pPr>
              <w:spacing w:after="0" w:line="240" w:lineRule="auto"/>
              <w:rPr>
                <w:rFonts w:ascii="Times New Roman" w:hAnsi="Times New Roman" w:cs="Times New Roman"/>
                <w:b/>
                <w:sz w:val="18"/>
                <w:szCs w:val="18"/>
              </w:rPr>
            </w:pPr>
          </w:p>
          <w:p w14:paraId="7C936AB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447F9A05" w14:textId="77777777" w:rsidTr="007B18DF">
        <w:tc>
          <w:tcPr>
            <w:tcW w:w="675" w:type="dxa"/>
            <w:gridSpan w:val="2"/>
          </w:tcPr>
          <w:p w14:paraId="1C052AF1"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0D4D0FCF"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60642AC6" w14:textId="77777777" w:rsidR="003364A2" w:rsidRPr="00F03AE2" w:rsidRDefault="003364A2"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w:t>
            </w:r>
          </w:p>
        </w:tc>
        <w:tc>
          <w:tcPr>
            <w:tcW w:w="1588" w:type="dxa"/>
            <w:gridSpan w:val="3"/>
          </w:tcPr>
          <w:p w14:paraId="7DC9DF11"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3906E1E4" w14:textId="77777777" w:rsidTr="007B18DF">
        <w:tc>
          <w:tcPr>
            <w:tcW w:w="675" w:type="dxa"/>
            <w:gridSpan w:val="2"/>
          </w:tcPr>
          <w:p w14:paraId="6E447B9E"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447596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03CB72D"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88" w:type="dxa"/>
            <w:gridSpan w:val="3"/>
          </w:tcPr>
          <w:p w14:paraId="444C2A7D"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4FD57F8" w14:textId="77777777" w:rsidTr="007B18DF">
        <w:tc>
          <w:tcPr>
            <w:tcW w:w="675" w:type="dxa"/>
            <w:gridSpan w:val="2"/>
          </w:tcPr>
          <w:p w14:paraId="5814B18E"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2CEC8A9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98DECA6"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24BC4059"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B3EB2F6" w14:textId="77777777" w:rsidTr="007B18DF">
        <w:tc>
          <w:tcPr>
            <w:tcW w:w="675" w:type="dxa"/>
            <w:gridSpan w:val="2"/>
          </w:tcPr>
          <w:p w14:paraId="6624A36D"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269E80BD"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29BD9AF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69EEDA6F"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0AD2DCA" w14:textId="77777777" w:rsidTr="007B18DF">
        <w:tc>
          <w:tcPr>
            <w:tcW w:w="675" w:type="dxa"/>
            <w:gridSpan w:val="2"/>
          </w:tcPr>
          <w:p w14:paraId="7F644AA6"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1</w:t>
            </w:r>
          </w:p>
        </w:tc>
        <w:tc>
          <w:tcPr>
            <w:tcW w:w="1418" w:type="dxa"/>
            <w:gridSpan w:val="3"/>
          </w:tcPr>
          <w:p w14:paraId="4590C6DA"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5E297F79"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eliminar a una facultad o dependencia de la ESPOCH de la base de datos del sistema SDSI-DTIC.</w:t>
            </w:r>
          </w:p>
        </w:tc>
        <w:tc>
          <w:tcPr>
            <w:tcW w:w="1588" w:type="dxa"/>
            <w:gridSpan w:val="3"/>
          </w:tcPr>
          <w:p w14:paraId="790C1C78"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62AE3087" w14:textId="77777777" w:rsidTr="007B18DF">
        <w:tc>
          <w:tcPr>
            <w:tcW w:w="675" w:type="dxa"/>
            <w:gridSpan w:val="2"/>
          </w:tcPr>
          <w:p w14:paraId="6EC28482"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7625F2C"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53E9DCD8" w14:textId="77777777" w:rsidR="003364A2" w:rsidRPr="00F03AE2" w:rsidRDefault="003364A2"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w:t>
            </w:r>
          </w:p>
        </w:tc>
        <w:tc>
          <w:tcPr>
            <w:tcW w:w="1588" w:type="dxa"/>
            <w:gridSpan w:val="3"/>
          </w:tcPr>
          <w:p w14:paraId="4DCA3DB5"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4F963852" w14:textId="77777777" w:rsidTr="007B18DF">
        <w:tc>
          <w:tcPr>
            <w:tcW w:w="675" w:type="dxa"/>
            <w:gridSpan w:val="2"/>
          </w:tcPr>
          <w:p w14:paraId="4F889AD6"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46A8DDE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754EE4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88" w:type="dxa"/>
            <w:gridSpan w:val="3"/>
          </w:tcPr>
          <w:p w14:paraId="70462F6C"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4E746E52" w14:textId="77777777" w:rsidTr="007B18DF">
        <w:tc>
          <w:tcPr>
            <w:tcW w:w="675" w:type="dxa"/>
            <w:gridSpan w:val="2"/>
          </w:tcPr>
          <w:p w14:paraId="50FB85D1"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C498F92"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D15BC6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15EA095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8C0EAF1" w14:textId="77777777" w:rsidTr="007B18DF">
        <w:tc>
          <w:tcPr>
            <w:tcW w:w="675" w:type="dxa"/>
            <w:gridSpan w:val="2"/>
          </w:tcPr>
          <w:p w14:paraId="63B93054"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527FFFF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138BDE2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77D6712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417735A" w14:textId="77777777" w:rsidTr="007B18DF">
        <w:tc>
          <w:tcPr>
            <w:tcW w:w="675" w:type="dxa"/>
            <w:gridSpan w:val="2"/>
          </w:tcPr>
          <w:p w14:paraId="1C021BDC"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2</w:t>
            </w:r>
          </w:p>
        </w:tc>
        <w:tc>
          <w:tcPr>
            <w:tcW w:w="1418" w:type="dxa"/>
            <w:gridSpan w:val="3"/>
          </w:tcPr>
          <w:p w14:paraId="17F38796"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74A555F6"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crear un nuevo tipo de ticket la cual será contenida en la generación  de uno, por parte de los usuarios.</w:t>
            </w:r>
          </w:p>
        </w:tc>
        <w:tc>
          <w:tcPr>
            <w:tcW w:w="1588" w:type="dxa"/>
            <w:gridSpan w:val="3"/>
          </w:tcPr>
          <w:p w14:paraId="05DFC1B8"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5D2B0DE5" w14:textId="77777777" w:rsidTr="007B18DF">
        <w:tc>
          <w:tcPr>
            <w:tcW w:w="675" w:type="dxa"/>
            <w:gridSpan w:val="2"/>
          </w:tcPr>
          <w:p w14:paraId="42B136C9"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238F96DC"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569B4798"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w:t>
            </w:r>
          </w:p>
        </w:tc>
        <w:tc>
          <w:tcPr>
            <w:tcW w:w="1588" w:type="dxa"/>
            <w:gridSpan w:val="3"/>
          </w:tcPr>
          <w:p w14:paraId="1E166B9C"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091E44CA" w14:textId="77777777" w:rsidTr="007B18DF">
        <w:tc>
          <w:tcPr>
            <w:tcW w:w="675" w:type="dxa"/>
            <w:gridSpan w:val="2"/>
          </w:tcPr>
          <w:p w14:paraId="57C0FC4E"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219C2EAE"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7FB783BA"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88" w:type="dxa"/>
            <w:gridSpan w:val="3"/>
          </w:tcPr>
          <w:p w14:paraId="3E457174"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B39369E" w14:textId="77777777" w:rsidTr="007B18DF">
        <w:tc>
          <w:tcPr>
            <w:tcW w:w="675" w:type="dxa"/>
            <w:gridSpan w:val="2"/>
          </w:tcPr>
          <w:p w14:paraId="69419E18"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155AFF13"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EF83525"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731BC3F3"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563B12F" w14:textId="77777777" w:rsidTr="007B18DF">
        <w:tc>
          <w:tcPr>
            <w:tcW w:w="675" w:type="dxa"/>
            <w:gridSpan w:val="2"/>
          </w:tcPr>
          <w:p w14:paraId="2CF11042"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7098B0B"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4280163"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0DC9E505"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31F11659" w14:textId="77777777" w:rsidTr="007B18DF">
        <w:tc>
          <w:tcPr>
            <w:tcW w:w="675" w:type="dxa"/>
            <w:gridSpan w:val="2"/>
          </w:tcPr>
          <w:p w14:paraId="2C910CAD"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3</w:t>
            </w:r>
          </w:p>
        </w:tc>
        <w:tc>
          <w:tcPr>
            <w:tcW w:w="1418" w:type="dxa"/>
            <w:gridSpan w:val="3"/>
          </w:tcPr>
          <w:p w14:paraId="53A00FF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3E90EBF1"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modificar la información de un tipo de ticket la cual será contenida en la generación  de uno, por parte de los usuarios</w:t>
            </w:r>
          </w:p>
        </w:tc>
        <w:tc>
          <w:tcPr>
            <w:tcW w:w="1588" w:type="dxa"/>
            <w:gridSpan w:val="3"/>
          </w:tcPr>
          <w:p w14:paraId="58B85065"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377F8B87" w14:textId="77777777" w:rsidTr="007B18DF">
        <w:tc>
          <w:tcPr>
            <w:tcW w:w="675" w:type="dxa"/>
            <w:gridSpan w:val="2"/>
          </w:tcPr>
          <w:p w14:paraId="08F31E24"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71D7FB54"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05D1C4D3"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w:t>
            </w:r>
          </w:p>
        </w:tc>
        <w:tc>
          <w:tcPr>
            <w:tcW w:w="1588" w:type="dxa"/>
            <w:gridSpan w:val="3"/>
          </w:tcPr>
          <w:p w14:paraId="5B787724"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5A81D293" w14:textId="77777777" w:rsidTr="007B18DF">
        <w:tc>
          <w:tcPr>
            <w:tcW w:w="675" w:type="dxa"/>
            <w:gridSpan w:val="2"/>
          </w:tcPr>
          <w:p w14:paraId="33187FA7"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4DE5F9B1"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0AA8D4D8"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88" w:type="dxa"/>
            <w:gridSpan w:val="3"/>
          </w:tcPr>
          <w:p w14:paraId="09FA1845"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D5111AA" w14:textId="77777777" w:rsidTr="007B18DF">
        <w:tc>
          <w:tcPr>
            <w:tcW w:w="675" w:type="dxa"/>
            <w:gridSpan w:val="2"/>
          </w:tcPr>
          <w:p w14:paraId="4178447E"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3DE86F9D"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190EABB6"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62DE1824"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4F46BE5D" w14:textId="77777777" w:rsidTr="007B18DF">
        <w:tc>
          <w:tcPr>
            <w:tcW w:w="675" w:type="dxa"/>
            <w:gridSpan w:val="2"/>
          </w:tcPr>
          <w:p w14:paraId="2A1F98E0"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1938956E"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2AC95E73"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88" w:type="dxa"/>
            <w:gridSpan w:val="3"/>
          </w:tcPr>
          <w:p w14:paraId="0A39322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8B9A736" w14:textId="77777777" w:rsidTr="007B18DF">
        <w:tc>
          <w:tcPr>
            <w:tcW w:w="675" w:type="dxa"/>
            <w:gridSpan w:val="2"/>
          </w:tcPr>
          <w:p w14:paraId="6801E3B4"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4</w:t>
            </w:r>
          </w:p>
        </w:tc>
        <w:tc>
          <w:tcPr>
            <w:tcW w:w="1418" w:type="dxa"/>
            <w:gridSpan w:val="3"/>
          </w:tcPr>
          <w:p w14:paraId="2B895C2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19" w:type="dxa"/>
            <w:gridSpan w:val="2"/>
          </w:tcPr>
          <w:p w14:paraId="4FA08C32"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administrador deseo visualizar la información correspondiente a los estados posibles que tendrá un ticket.</w:t>
            </w:r>
          </w:p>
        </w:tc>
        <w:tc>
          <w:tcPr>
            <w:tcW w:w="1588" w:type="dxa"/>
            <w:gridSpan w:val="3"/>
          </w:tcPr>
          <w:p w14:paraId="5D2F4011"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5EDA65B1" w14:textId="77777777" w:rsidTr="007B18DF">
        <w:tc>
          <w:tcPr>
            <w:tcW w:w="675" w:type="dxa"/>
            <w:gridSpan w:val="2"/>
          </w:tcPr>
          <w:p w14:paraId="0550B70F"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048B786B"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19" w:type="dxa"/>
            <w:gridSpan w:val="2"/>
          </w:tcPr>
          <w:p w14:paraId="75975CA9" w14:textId="77777777" w:rsidR="003364A2" w:rsidRPr="00F03AE2" w:rsidRDefault="003364A2"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w:t>
            </w:r>
          </w:p>
        </w:tc>
        <w:tc>
          <w:tcPr>
            <w:tcW w:w="1588" w:type="dxa"/>
            <w:gridSpan w:val="3"/>
          </w:tcPr>
          <w:p w14:paraId="4ACABDA6"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625A36F7" w14:textId="77777777" w:rsidTr="007B18DF">
        <w:tc>
          <w:tcPr>
            <w:tcW w:w="675" w:type="dxa"/>
            <w:gridSpan w:val="2"/>
          </w:tcPr>
          <w:p w14:paraId="7B7C0FB6"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6173C635"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3187BA4B"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w:t>
            </w:r>
          </w:p>
        </w:tc>
        <w:tc>
          <w:tcPr>
            <w:tcW w:w="1588" w:type="dxa"/>
            <w:gridSpan w:val="3"/>
          </w:tcPr>
          <w:p w14:paraId="3F029D52"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612B9324" w14:textId="77777777" w:rsidTr="007B18DF">
        <w:tc>
          <w:tcPr>
            <w:tcW w:w="675" w:type="dxa"/>
            <w:gridSpan w:val="2"/>
          </w:tcPr>
          <w:p w14:paraId="39FB9C50"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418" w:type="dxa"/>
            <w:gridSpan w:val="3"/>
          </w:tcPr>
          <w:p w14:paraId="04A88933"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19" w:type="dxa"/>
            <w:gridSpan w:val="2"/>
          </w:tcPr>
          <w:p w14:paraId="50A41EBA" w14:textId="77777777" w:rsidR="003364A2" w:rsidRPr="00F03AE2" w:rsidRDefault="003364A2"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88" w:type="dxa"/>
            <w:gridSpan w:val="3"/>
          </w:tcPr>
          <w:p w14:paraId="433B9E10"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26B7F68" w14:textId="77777777" w:rsidTr="003C6F57">
        <w:tc>
          <w:tcPr>
            <w:tcW w:w="766" w:type="dxa"/>
            <w:gridSpan w:val="3"/>
          </w:tcPr>
          <w:p w14:paraId="4F0EBD00"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03758DC8"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4FCCF0E5"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30" w:type="dxa"/>
          </w:tcPr>
          <w:p w14:paraId="044266B9"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58C8EA98" w14:textId="77777777" w:rsidTr="003C6F57">
        <w:tc>
          <w:tcPr>
            <w:tcW w:w="766" w:type="dxa"/>
            <w:gridSpan w:val="3"/>
          </w:tcPr>
          <w:p w14:paraId="71037519"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5</w:t>
            </w:r>
          </w:p>
        </w:tc>
        <w:tc>
          <w:tcPr>
            <w:tcW w:w="1355" w:type="dxa"/>
            <w:gridSpan w:val="3"/>
          </w:tcPr>
          <w:p w14:paraId="2CB0226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49" w:type="dxa"/>
            <w:gridSpan w:val="3"/>
          </w:tcPr>
          <w:p w14:paraId="7C242CD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administrador deseo crear una nueva prioridad de ticket.</w:t>
            </w:r>
          </w:p>
        </w:tc>
        <w:tc>
          <w:tcPr>
            <w:tcW w:w="1530" w:type="dxa"/>
          </w:tcPr>
          <w:p w14:paraId="12DA38FD"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56603321" w14:textId="77777777" w:rsidTr="003C6F57">
        <w:tc>
          <w:tcPr>
            <w:tcW w:w="766" w:type="dxa"/>
            <w:gridSpan w:val="3"/>
          </w:tcPr>
          <w:p w14:paraId="2EDCBB43" w14:textId="77777777" w:rsidR="003364A2" w:rsidRPr="00F03AE2" w:rsidRDefault="003364A2" w:rsidP="008B3AA5">
            <w:pPr>
              <w:spacing w:after="0" w:line="240" w:lineRule="auto"/>
              <w:rPr>
                <w:rFonts w:ascii="Times New Roman" w:hAnsi="Times New Roman" w:cs="Times New Roman"/>
                <w:b/>
                <w:sz w:val="18"/>
                <w:szCs w:val="18"/>
              </w:rPr>
            </w:pPr>
          </w:p>
        </w:tc>
        <w:tc>
          <w:tcPr>
            <w:tcW w:w="1355" w:type="dxa"/>
            <w:gridSpan w:val="3"/>
          </w:tcPr>
          <w:p w14:paraId="6508BE59"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49" w:type="dxa"/>
            <w:gridSpan w:val="3"/>
          </w:tcPr>
          <w:p w14:paraId="1B7B4157" w14:textId="77777777" w:rsidR="003364A2" w:rsidRPr="00F03AE2" w:rsidRDefault="003364A2" w:rsidP="00A6036B">
            <w:pPr>
              <w:spacing w:after="0" w:line="240" w:lineRule="auto"/>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w:t>
            </w:r>
          </w:p>
        </w:tc>
        <w:tc>
          <w:tcPr>
            <w:tcW w:w="1530" w:type="dxa"/>
          </w:tcPr>
          <w:p w14:paraId="62865463"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72E5B880" w14:textId="77777777" w:rsidTr="003C6F57">
        <w:tc>
          <w:tcPr>
            <w:tcW w:w="766" w:type="dxa"/>
            <w:gridSpan w:val="3"/>
          </w:tcPr>
          <w:p w14:paraId="439658AC"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79D4969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6BA25CCC"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30" w:type="dxa"/>
          </w:tcPr>
          <w:p w14:paraId="4ECEE9A2"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72100A1" w14:textId="77777777" w:rsidTr="003C6F57">
        <w:tc>
          <w:tcPr>
            <w:tcW w:w="766" w:type="dxa"/>
            <w:gridSpan w:val="3"/>
          </w:tcPr>
          <w:p w14:paraId="71E3FFBB"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52D6A53D"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0F8DFC31"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30" w:type="dxa"/>
          </w:tcPr>
          <w:p w14:paraId="55108DE9"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081CAAE0" w14:textId="77777777" w:rsidTr="003C6F57">
        <w:tc>
          <w:tcPr>
            <w:tcW w:w="766" w:type="dxa"/>
            <w:gridSpan w:val="3"/>
          </w:tcPr>
          <w:p w14:paraId="48220A49"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5CF17EA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3794378A"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30" w:type="dxa"/>
          </w:tcPr>
          <w:p w14:paraId="4C237A6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1DD490F5" w14:textId="77777777" w:rsidTr="003C6F57">
        <w:tc>
          <w:tcPr>
            <w:tcW w:w="766" w:type="dxa"/>
            <w:gridSpan w:val="3"/>
          </w:tcPr>
          <w:p w14:paraId="4ED40FD7" w14:textId="77777777" w:rsidR="003364A2" w:rsidRPr="00F03AE2" w:rsidRDefault="0042639C"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6</w:t>
            </w:r>
          </w:p>
        </w:tc>
        <w:tc>
          <w:tcPr>
            <w:tcW w:w="1355" w:type="dxa"/>
            <w:gridSpan w:val="3"/>
          </w:tcPr>
          <w:p w14:paraId="38709B5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4849" w:type="dxa"/>
            <w:gridSpan w:val="3"/>
          </w:tcPr>
          <w:p w14:paraId="530482EB"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o administrador deseo modificar la información de una prioridad de ticket, la cual será contenida en la generación  de uno, por parte de los usuarios.</w:t>
            </w:r>
          </w:p>
        </w:tc>
        <w:tc>
          <w:tcPr>
            <w:tcW w:w="1530" w:type="dxa"/>
          </w:tcPr>
          <w:p w14:paraId="6F1F4630"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3364A2" w:rsidRPr="00F03AE2" w14:paraId="3ACAA152" w14:textId="77777777" w:rsidTr="003C6F57">
        <w:tc>
          <w:tcPr>
            <w:tcW w:w="766" w:type="dxa"/>
            <w:gridSpan w:val="3"/>
          </w:tcPr>
          <w:p w14:paraId="7EC9C1AB"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1D17C5F1" w14:textId="77777777" w:rsidR="003364A2" w:rsidRPr="00F03AE2" w:rsidRDefault="003364A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4849" w:type="dxa"/>
            <w:gridSpan w:val="3"/>
          </w:tcPr>
          <w:p w14:paraId="34117C1A"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nfiguración del controlador</w:t>
            </w:r>
          </w:p>
        </w:tc>
        <w:tc>
          <w:tcPr>
            <w:tcW w:w="1530" w:type="dxa"/>
          </w:tcPr>
          <w:p w14:paraId="1DD2CB36" w14:textId="77777777" w:rsidR="003364A2" w:rsidRPr="00F03AE2" w:rsidRDefault="003364A2"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3364A2" w:rsidRPr="00F03AE2" w14:paraId="286C7239" w14:textId="77777777" w:rsidTr="003C6F57">
        <w:tc>
          <w:tcPr>
            <w:tcW w:w="766" w:type="dxa"/>
            <w:gridSpan w:val="3"/>
          </w:tcPr>
          <w:p w14:paraId="0A9BA44E"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0FFAEBD4"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2835CCE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reación de formulario.</w:t>
            </w:r>
          </w:p>
        </w:tc>
        <w:tc>
          <w:tcPr>
            <w:tcW w:w="1530" w:type="dxa"/>
          </w:tcPr>
          <w:p w14:paraId="330380AE"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593B5E74" w14:textId="77777777" w:rsidTr="003C6F57">
        <w:tc>
          <w:tcPr>
            <w:tcW w:w="766" w:type="dxa"/>
            <w:gridSpan w:val="3"/>
          </w:tcPr>
          <w:p w14:paraId="6366B478"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76264F89"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36C622D9"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1530" w:type="dxa"/>
          </w:tcPr>
          <w:p w14:paraId="6A339DD8"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3364A2" w:rsidRPr="00F03AE2" w14:paraId="7345F99D" w14:textId="77777777" w:rsidTr="003C6F57">
        <w:tc>
          <w:tcPr>
            <w:tcW w:w="766" w:type="dxa"/>
            <w:gridSpan w:val="3"/>
          </w:tcPr>
          <w:p w14:paraId="55A37310" w14:textId="77777777" w:rsidR="003364A2" w:rsidRPr="00F03AE2" w:rsidRDefault="003364A2" w:rsidP="008B3AA5">
            <w:pPr>
              <w:spacing w:after="0" w:line="240" w:lineRule="auto"/>
              <w:jc w:val="center"/>
              <w:rPr>
                <w:rFonts w:ascii="Times New Roman" w:hAnsi="Times New Roman" w:cs="Times New Roman"/>
                <w:b/>
                <w:sz w:val="18"/>
                <w:szCs w:val="18"/>
              </w:rPr>
            </w:pPr>
          </w:p>
        </w:tc>
        <w:tc>
          <w:tcPr>
            <w:tcW w:w="1355" w:type="dxa"/>
            <w:gridSpan w:val="3"/>
          </w:tcPr>
          <w:p w14:paraId="7A820E5E" w14:textId="77777777" w:rsidR="003364A2" w:rsidRPr="00F03AE2" w:rsidRDefault="003364A2"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4849" w:type="dxa"/>
            <w:gridSpan w:val="3"/>
          </w:tcPr>
          <w:p w14:paraId="6A6E1904"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530" w:type="dxa"/>
          </w:tcPr>
          <w:p w14:paraId="1CC2ABD0" w14:textId="77777777" w:rsidR="003364A2" w:rsidRPr="00F03AE2" w:rsidRDefault="003364A2"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bl>
    <w:p w14:paraId="117ECA8C" w14:textId="5CEF88F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E85FEEF" w14:textId="77777777" w:rsidR="004962A9" w:rsidRPr="00F03AE2" w:rsidRDefault="004962A9" w:rsidP="008B3AA5">
      <w:pPr>
        <w:spacing w:after="0"/>
        <w:rPr>
          <w:rFonts w:ascii="Times New Roman" w:hAnsi="Times New Roman" w:cs="Times New Roman"/>
        </w:rPr>
      </w:pPr>
    </w:p>
    <w:p w14:paraId="5591FD40" w14:textId="77777777" w:rsidR="004962A9" w:rsidRPr="00F03AE2" w:rsidRDefault="004962A9" w:rsidP="008B3AA5">
      <w:pPr>
        <w:spacing w:after="0"/>
        <w:rPr>
          <w:rFonts w:ascii="Times New Roman" w:hAnsi="Times New Roman" w:cs="Times New Roman"/>
        </w:rPr>
      </w:pPr>
    </w:p>
    <w:p w14:paraId="482D2804" w14:textId="77777777" w:rsidR="007B18DF" w:rsidRPr="00F03AE2" w:rsidRDefault="007B18DF" w:rsidP="008B3AA5">
      <w:pPr>
        <w:spacing w:after="0"/>
        <w:rPr>
          <w:rFonts w:ascii="Times New Roman" w:hAnsi="Times New Roman" w:cs="Times New Roman"/>
        </w:rPr>
      </w:pPr>
    </w:p>
    <w:p w14:paraId="0764F30E" w14:textId="77777777" w:rsidR="007B18DF" w:rsidRPr="00F03AE2" w:rsidRDefault="007B18DF" w:rsidP="008B3AA5">
      <w:pPr>
        <w:spacing w:after="0"/>
        <w:rPr>
          <w:rFonts w:ascii="Times New Roman" w:hAnsi="Times New Roman" w:cs="Times New Roman"/>
        </w:rPr>
      </w:pPr>
    </w:p>
    <w:p w14:paraId="46CD0C25" w14:textId="77777777" w:rsidR="007B18DF" w:rsidRPr="00F03AE2" w:rsidRDefault="007B18DF" w:rsidP="008B3AA5">
      <w:pPr>
        <w:spacing w:after="0"/>
        <w:rPr>
          <w:rFonts w:ascii="Times New Roman" w:hAnsi="Times New Roman" w:cs="Times New Roman"/>
        </w:rPr>
      </w:pPr>
    </w:p>
    <w:p w14:paraId="4357B9CA" w14:textId="77777777" w:rsidR="007B18DF" w:rsidRPr="00F03AE2" w:rsidRDefault="007B18DF" w:rsidP="008B3AA5">
      <w:pPr>
        <w:spacing w:after="0"/>
        <w:rPr>
          <w:rFonts w:ascii="Times New Roman" w:hAnsi="Times New Roman" w:cs="Times New Roman"/>
        </w:rPr>
      </w:pPr>
    </w:p>
    <w:p w14:paraId="177F45C3" w14:textId="77777777" w:rsidR="007B18DF" w:rsidRPr="00F03AE2" w:rsidRDefault="007B18DF" w:rsidP="008B3AA5">
      <w:pPr>
        <w:spacing w:after="0"/>
        <w:rPr>
          <w:rFonts w:ascii="Times New Roman" w:hAnsi="Times New Roman" w:cs="Times New Roman"/>
        </w:rPr>
      </w:pPr>
    </w:p>
    <w:p w14:paraId="08A41958" w14:textId="77777777" w:rsidR="007B18DF" w:rsidRPr="00F03AE2" w:rsidRDefault="007B18DF" w:rsidP="008B3AA5">
      <w:pPr>
        <w:spacing w:after="0"/>
        <w:rPr>
          <w:rFonts w:ascii="Times New Roman" w:hAnsi="Times New Roman" w:cs="Times New Roman"/>
        </w:rPr>
      </w:pPr>
    </w:p>
    <w:p w14:paraId="1A6CEDBB" w14:textId="77777777" w:rsidR="007B18DF" w:rsidRPr="00F03AE2" w:rsidRDefault="007B18DF" w:rsidP="008B3AA5">
      <w:pPr>
        <w:spacing w:after="0"/>
        <w:rPr>
          <w:rFonts w:ascii="Times New Roman" w:hAnsi="Times New Roman" w:cs="Times New Roman"/>
        </w:rPr>
      </w:pPr>
    </w:p>
    <w:p w14:paraId="5FE8F194" w14:textId="77777777" w:rsidR="007B18DF" w:rsidRPr="00F03AE2" w:rsidRDefault="007B18DF" w:rsidP="008B3AA5">
      <w:pPr>
        <w:spacing w:after="0"/>
        <w:rPr>
          <w:rFonts w:ascii="Times New Roman" w:hAnsi="Times New Roman" w:cs="Times New Roman"/>
        </w:rPr>
      </w:pPr>
    </w:p>
    <w:p w14:paraId="0688A205" w14:textId="77777777" w:rsidR="007B18DF" w:rsidRPr="00F03AE2" w:rsidRDefault="007B18DF" w:rsidP="008B3AA5">
      <w:pPr>
        <w:spacing w:after="0"/>
        <w:rPr>
          <w:rFonts w:ascii="Times New Roman" w:hAnsi="Times New Roman" w:cs="Times New Roman"/>
        </w:rPr>
      </w:pPr>
    </w:p>
    <w:p w14:paraId="42BC58D5" w14:textId="77777777" w:rsidR="007B18DF" w:rsidRPr="00F03AE2" w:rsidRDefault="007B18DF" w:rsidP="008B3AA5">
      <w:pPr>
        <w:spacing w:after="0"/>
        <w:rPr>
          <w:rFonts w:ascii="Times New Roman" w:hAnsi="Times New Roman" w:cs="Times New Roman"/>
        </w:rPr>
      </w:pPr>
    </w:p>
    <w:p w14:paraId="7B798857" w14:textId="5E35057D"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5-B: </w:t>
      </w:r>
      <w:r w:rsidRPr="00F03AE2">
        <w:rPr>
          <w:rFonts w:ascii="Times New Roman" w:hAnsi="Times New Roman" w:cs="Times New Roman"/>
        </w:rPr>
        <w:t>Historias de Usuario 1</w:t>
      </w:r>
    </w:p>
    <w:tbl>
      <w:tblPr>
        <w:tblStyle w:val="Tablaconcuadrcula"/>
        <w:tblW w:w="0" w:type="auto"/>
        <w:tblLook w:val="04A0" w:firstRow="1" w:lastRow="0" w:firstColumn="1" w:lastColumn="0" w:noHBand="0" w:noVBand="1"/>
      </w:tblPr>
      <w:tblGrid>
        <w:gridCol w:w="4245"/>
        <w:gridCol w:w="4249"/>
      </w:tblGrid>
      <w:tr w:rsidR="004962A9" w:rsidRPr="00F03AE2" w14:paraId="681B857A" w14:textId="77777777" w:rsidTr="0026253B">
        <w:tc>
          <w:tcPr>
            <w:tcW w:w="8494" w:type="dxa"/>
            <w:gridSpan w:val="2"/>
          </w:tcPr>
          <w:p w14:paraId="043E60FD"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6A1DF7AE" w14:textId="77777777" w:rsidTr="0026253B">
        <w:tc>
          <w:tcPr>
            <w:tcW w:w="4245" w:type="dxa"/>
          </w:tcPr>
          <w:p w14:paraId="02DC99A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w:t>
            </w:r>
          </w:p>
        </w:tc>
        <w:tc>
          <w:tcPr>
            <w:tcW w:w="4249" w:type="dxa"/>
          </w:tcPr>
          <w:p w14:paraId="63FFDF14" w14:textId="77777777" w:rsidR="004962A9" w:rsidRPr="00F03AE2" w:rsidRDefault="00EA6481"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w:t>
            </w:r>
            <w:r w:rsidR="004962A9" w:rsidRPr="00F03AE2">
              <w:rPr>
                <w:rFonts w:ascii="Times New Roman" w:hAnsi="Times New Roman" w:cs="Times New Roman"/>
              </w:rPr>
              <w:t xml:space="preserve"> DTIC</w:t>
            </w:r>
          </w:p>
        </w:tc>
      </w:tr>
      <w:tr w:rsidR="004962A9" w:rsidRPr="00F03AE2" w14:paraId="7A95FD21" w14:textId="77777777" w:rsidTr="0026253B">
        <w:tc>
          <w:tcPr>
            <w:tcW w:w="8494" w:type="dxa"/>
            <w:gridSpan w:val="2"/>
          </w:tcPr>
          <w:p w14:paraId="1AB3B0E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Autentificar Usuario</w:t>
            </w:r>
          </w:p>
        </w:tc>
      </w:tr>
      <w:tr w:rsidR="004962A9" w:rsidRPr="00F03AE2" w14:paraId="2986E3F2" w14:textId="77777777" w:rsidTr="0026253B">
        <w:tc>
          <w:tcPr>
            <w:tcW w:w="4245" w:type="dxa"/>
          </w:tcPr>
          <w:p w14:paraId="671CE72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w:t>
            </w:r>
          </w:p>
          <w:p w14:paraId="5ADDA3D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9" w:type="dxa"/>
          </w:tcPr>
          <w:p w14:paraId="03E3E1B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Alta</w:t>
            </w:r>
          </w:p>
          <w:p w14:paraId="585755E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0D531B48" w14:textId="77777777" w:rsidTr="0026253B">
        <w:tc>
          <w:tcPr>
            <w:tcW w:w="4245" w:type="dxa"/>
          </w:tcPr>
          <w:p w14:paraId="36E385C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9" w:type="dxa"/>
          </w:tcPr>
          <w:p w14:paraId="518F9BA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63F22577" w14:textId="77777777" w:rsidTr="0026253B">
        <w:tc>
          <w:tcPr>
            <w:tcW w:w="8494" w:type="dxa"/>
            <w:gridSpan w:val="2"/>
          </w:tcPr>
          <w:p w14:paraId="484A42D1"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3AC3D79E" w14:textId="77777777" w:rsidTr="0026253B">
        <w:trPr>
          <w:trHeight w:val="547"/>
        </w:trPr>
        <w:tc>
          <w:tcPr>
            <w:tcW w:w="8494" w:type="dxa"/>
            <w:gridSpan w:val="2"/>
          </w:tcPr>
          <w:p w14:paraId="5B942264"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CF84033"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hAnsi="Times New Roman" w:cs="Times New Roman"/>
              </w:rPr>
              <w:t xml:space="preserve">Como Técnico DTIC </w:t>
            </w:r>
            <w:r w:rsidR="00EA6481" w:rsidRPr="00F03AE2">
              <w:rPr>
                <w:rFonts w:ascii="Times New Roman" w:hAnsi="Times New Roman" w:cs="Times New Roman"/>
              </w:rPr>
              <w:t>deseo autentificarme</w:t>
            </w:r>
            <w:r w:rsidRPr="00F03AE2">
              <w:rPr>
                <w:rFonts w:ascii="Times New Roman" w:hAnsi="Times New Roman" w:cs="Times New Roman"/>
              </w:rPr>
              <w:t xml:space="preserve"> al sistema, para poder acceder a las funcionalidades asignadas.</w:t>
            </w:r>
          </w:p>
        </w:tc>
      </w:tr>
      <w:tr w:rsidR="004962A9" w:rsidRPr="00F03AE2" w14:paraId="05E3CFD6" w14:textId="77777777" w:rsidTr="0026253B">
        <w:trPr>
          <w:trHeight w:val="547"/>
        </w:trPr>
        <w:tc>
          <w:tcPr>
            <w:tcW w:w="8494" w:type="dxa"/>
            <w:gridSpan w:val="2"/>
          </w:tcPr>
          <w:p w14:paraId="0633A23E"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74F6954A" w14:textId="0F9AB9D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2CA24C1" w14:textId="77777777" w:rsidR="007B18DF" w:rsidRPr="00F03AE2" w:rsidRDefault="007B18DF" w:rsidP="008B3AA5">
      <w:pPr>
        <w:spacing w:after="0" w:line="480" w:lineRule="auto"/>
        <w:jc w:val="both"/>
        <w:rPr>
          <w:rFonts w:ascii="Times New Roman" w:hAnsi="Times New Roman" w:cs="Times New Roman"/>
          <w:b/>
        </w:rPr>
      </w:pPr>
    </w:p>
    <w:p w14:paraId="7DE84C71" w14:textId="3AB0DC62"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6-B: </w:t>
      </w:r>
      <w:r w:rsidRPr="00F03AE2">
        <w:rPr>
          <w:rFonts w:ascii="Times New Roman" w:hAnsi="Times New Roman" w:cs="Times New Roman"/>
        </w:rPr>
        <w:t>Tarea de Ingeniería 3</w:t>
      </w:r>
    </w:p>
    <w:tbl>
      <w:tblPr>
        <w:tblStyle w:val="Tablaconcuadrcula"/>
        <w:tblW w:w="0" w:type="auto"/>
        <w:tblLook w:val="04A0" w:firstRow="1" w:lastRow="0" w:firstColumn="1" w:lastColumn="0" w:noHBand="0" w:noVBand="1"/>
      </w:tblPr>
      <w:tblGrid>
        <w:gridCol w:w="8494"/>
      </w:tblGrid>
      <w:tr w:rsidR="009D3CE3" w:rsidRPr="00F03AE2" w14:paraId="2EBD4F69" w14:textId="77777777" w:rsidTr="0026253B">
        <w:tc>
          <w:tcPr>
            <w:tcW w:w="8494" w:type="dxa"/>
          </w:tcPr>
          <w:p w14:paraId="20607034" w14:textId="77777777" w:rsidR="009D3CE3" w:rsidRPr="00F03AE2" w:rsidRDefault="009D3CE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3CE3" w:rsidRPr="00F03AE2" w14:paraId="1907C477" w14:textId="77777777" w:rsidTr="0026253B">
        <w:tc>
          <w:tcPr>
            <w:tcW w:w="8494" w:type="dxa"/>
          </w:tcPr>
          <w:p w14:paraId="2F9C44CA"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w:t>
            </w:r>
          </w:p>
        </w:tc>
      </w:tr>
      <w:tr w:rsidR="009D3CE3" w:rsidRPr="00F03AE2" w14:paraId="1C41FD2B" w14:textId="77777777" w:rsidTr="0026253B">
        <w:tc>
          <w:tcPr>
            <w:tcW w:w="8494" w:type="dxa"/>
          </w:tcPr>
          <w:p w14:paraId="5A08BCDB" w14:textId="3DAD415A"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D70BF7" w:rsidRPr="00F03AE2">
              <w:rPr>
                <w:rFonts w:ascii="Times New Roman" w:hAnsi="Times New Roman" w:cs="Times New Roman"/>
              </w:rPr>
              <w:t>3</w:t>
            </w:r>
          </w:p>
        </w:tc>
      </w:tr>
      <w:tr w:rsidR="009D3CE3" w:rsidRPr="00F03AE2" w14:paraId="778DF38A" w14:textId="77777777" w:rsidTr="0026253B">
        <w:tc>
          <w:tcPr>
            <w:tcW w:w="8494" w:type="dxa"/>
          </w:tcPr>
          <w:p w14:paraId="2A9A2BC5"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exión</w:t>
            </w:r>
            <w:r w:rsidRPr="00F03AE2">
              <w:rPr>
                <w:rFonts w:ascii="Times New Roman" w:hAnsi="Times New Roman" w:cs="Times New Roman"/>
              </w:rPr>
              <w:t xml:space="preserve"> con la base de datos desde la aplicación.</w:t>
            </w:r>
          </w:p>
        </w:tc>
      </w:tr>
      <w:tr w:rsidR="009D3CE3" w:rsidRPr="00F03AE2" w14:paraId="6ADA1A75" w14:textId="77777777" w:rsidTr="0026253B">
        <w:tc>
          <w:tcPr>
            <w:tcW w:w="8494" w:type="dxa"/>
          </w:tcPr>
          <w:p w14:paraId="1BC4E035"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3CE3" w:rsidRPr="00F03AE2" w14:paraId="4AC946FD" w14:textId="77777777" w:rsidTr="0026253B">
        <w:tc>
          <w:tcPr>
            <w:tcW w:w="8494" w:type="dxa"/>
          </w:tcPr>
          <w:p w14:paraId="4C35E61A"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3CE3" w:rsidRPr="00F03AE2" w14:paraId="1A9D74FF" w14:textId="77777777" w:rsidTr="0026253B">
        <w:trPr>
          <w:trHeight w:val="547"/>
        </w:trPr>
        <w:tc>
          <w:tcPr>
            <w:tcW w:w="8494" w:type="dxa"/>
          </w:tcPr>
          <w:p w14:paraId="26B5460E"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34D6161" w14:textId="77777777" w:rsidR="009D3CE3" w:rsidRPr="00F03AE2" w:rsidRDefault="009D3CE3" w:rsidP="008B3AA5">
            <w:pPr>
              <w:spacing w:line="360" w:lineRule="auto"/>
              <w:jc w:val="both"/>
              <w:rPr>
                <w:rFonts w:ascii="Times New Roman" w:hAnsi="Times New Roman" w:cs="Times New Roman"/>
              </w:rPr>
            </w:pPr>
            <w:r w:rsidRPr="00F03AE2">
              <w:rPr>
                <w:rFonts w:ascii="Times New Roman" w:hAnsi="Times New Roman" w:cs="Times New Roman"/>
              </w:rPr>
              <w:t>Se configurara el archivo database.php, y se procederá a ingresar los datos respectivos a la base de datos creada para el sistema.</w:t>
            </w:r>
          </w:p>
        </w:tc>
      </w:tr>
    </w:tbl>
    <w:p w14:paraId="0FF0D71C" w14:textId="2505613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6D2324A" w14:textId="77777777" w:rsidR="00C964E2" w:rsidRPr="00F03AE2" w:rsidRDefault="00C964E2" w:rsidP="008B3AA5">
      <w:pPr>
        <w:spacing w:after="0" w:line="480" w:lineRule="auto"/>
        <w:jc w:val="both"/>
        <w:rPr>
          <w:rFonts w:ascii="Times New Roman" w:hAnsi="Times New Roman" w:cs="Times New Roman"/>
          <w:b/>
        </w:rPr>
      </w:pPr>
    </w:p>
    <w:p w14:paraId="3F27D990" w14:textId="2E036868"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7-B: </w:t>
      </w:r>
      <w:r w:rsidRPr="00F03AE2">
        <w:rPr>
          <w:rFonts w:ascii="Times New Roman" w:hAnsi="Times New Roman" w:cs="Times New Roman"/>
        </w:rPr>
        <w:t>Tarea de Ingeniería 4</w:t>
      </w:r>
    </w:p>
    <w:tbl>
      <w:tblPr>
        <w:tblStyle w:val="Tablaconcuadrcula"/>
        <w:tblW w:w="0" w:type="auto"/>
        <w:tblLook w:val="04A0" w:firstRow="1" w:lastRow="0" w:firstColumn="1" w:lastColumn="0" w:noHBand="0" w:noVBand="1"/>
      </w:tblPr>
      <w:tblGrid>
        <w:gridCol w:w="8494"/>
      </w:tblGrid>
      <w:tr w:rsidR="009D3CE3" w:rsidRPr="00F03AE2" w14:paraId="7864D766" w14:textId="77777777" w:rsidTr="0026253B">
        <w:tc>
          <w:tcPr>
            <w:tcW w:w="8494" w:type="dxa"/>
          </w:tcPr>
          <w:p w14:paraId="3D8A2972" w14:textId="77777777" w:rsidR="009D3CE3" w:rsidRPr="00F03AE2" w:rsidRDefault="009D3CE3" w:rsidP="008B3AA5">
            <w:pPr>
              <w:spacing w:line="360" w:lineRule="auto"/>
              <w:jc w:val="right"/>
              <w:rPr>
                <w:rFonts w:ascii="Times New Roman" w:hAnsi="Times New Roman" w:cs="Times New Roman"/>
                <w:b/>
                <w:sz w:val="18"/>
              </w:rPr>
            </w:pPr>
            <w:r w:rsidRPr="00F03AE2">
              <w:rPr>
                <w:rFonts w:ascii="Times New Roman" w:hAnsi="Times New Roman" w:cs="Times New Roman"/>
                <w:b/>
                <w:sz w:val="18"/>
              </w:rPr>
              <w:t>Tarea de Ingeniería</w:t>
            </w:r>
          </w:p>
        </w:tc>
      </w:tr>
      <w:tr w:rsidR="009D3CE3" w:rsidRPr="00F03AE2" w14:paraId="06BF9052" w14:textId="77777777" w:rsidTr="0026253B">
        <w:tc>
          <w:tcPr>
            <w:tcW w:w="8494" w:type="dxa"/>
          </w:tcPr>
          <w:p w14:paraId="4FA84DDA" w14:textId="77777777" w:rsidR="009D3CE3" w:rsidRPr="00F03AE2" w:rsidRDefault="009D3CE3" w:rsidP="008B3AA5">
            <w:pPr>
              <w:spacing w:line="360" w:lineRule="auto"/>
              <w:rPr>
                <w:rFonts w:ascii="Times New Roman" w:hAnsi="Times New Roman" w:cs="Times New Roman"/>
                <w:b/>
                <w:sz w:val="18"/>
              </w:rPr>
            </w:pPr>
            <w:r w:rsidRPr="00F03AE2">
              <w:rPr>
                <w:rFonts w:ascii="Times New Roman" w:hAnsi="Times New Roman" w:cs="Times New Roman"/>
                <w:b/>
                <w:sz w:val="18"/>
              </w:rPr>
              <w:t xml:space="preserve">Historia de Usuario que pertenece: </w:t>
            </w:r>
            <w:r w:rsidRPr="00F03AE2">
              <w:rPr>
                <w:rFonts w:ascii="Times New Roman" w:hAnsi="Times New Roman" w:cs="Times New Roman"/>
                <w:sz w:val="18"/>
              </w:rPr>
              <w:t>HU1</w:t>
            </w:r>
          </w:p>
        </w:tc>
      </w:tr>
      <w:tr w:rsidR="009D3CE3" w:rsidRPr="00F03AE2" w14:paraId="530F1443" w14:textId="77777777" w:rsidTr="0026253B">
        <w:tc>
          <w:tcPr>
            <w:tcW w:w="8494" w:type="dxa"/>
          </w:tcPr>
          <w:p w14:paraId="7E105162" w14:textId="173DECAC" w:rsidR="009D3CE3" w:rsidRPr="00F03AE2" w:rsidRDefault="009D3CE3" w:rsidP="008B3AA5">
            <w:pPr>
              <w:spacing w:line="360" w:lineRule="auto"/>
              <w:rPr>
                <w:rFonts w:ascii="Times New Roman" w:hAnsi="Times New Roman" w:cs="Times New Roman"/>
                <w:sz w:val="18"/>
              </w:rPr>
            </w:pPr>
            <w:r w:rsidRPr="00F03AE2">
              <w:rPr>
                <w:rFonts w:ascii="Times New Roman" w:hAnsi="Times New Roman" w:cs="Times New Roman"/>
                <w:b/>
                <w:sz w:val="18"/>
              </w:rPr>
              <w:t>Identificador:</w:t>
            </w:r>
            <w:r w:rsidRPr="00F03AE2">
              <w:rPr>
                <w:rFonts w:ascii="Times New Roman" w:hAnsi="Times New Roman" w:cs="Times New Roman"/>
                <w:sz w:val="18"/>
              </w:rPr>
              <w:t xml:space="preserve"> TI</w:t>
            </w:r>
            <w:r w:rsidR="00D70BF7" w:rsidRPr="00F03AE2">
              <w:rPr>
                <w:rFonts w:ascii="Times New Roman" w:hAnsi="Times New Roman" w:cs="Times New Roman"/>
                <w:sz w:val="18"/>
              </w:rPr>
              <w:t>4</w:t>
            </w:r>
          </w:p>
        </w:tc>
      </w:tr>
      <w:tr w:rsidR="009D3CE3" w:rsidRPr="00F03AE2" w14:paraId="1D4FF8F4" w14:textId="77777777" w:rsidTr="0026253B">
        <w:tc>
          <w:tcPr>
            <w:tcW w:w="8494" w:type="dxa"/>
          </w:tcPr>
          <w:p w14:paraId="04892B54" w14:textId="77777777" w:rsidR="009D3CE3" w:rsidRPr="00F03AE2" w:rsidRDefault="009D3CE3"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Nombre de la </w:t>
            </w:r>
            <w:r w:rsidR="00EA6481" w:rsidRPr="00F03AE2">
              <w:rPr>
                <w:rFonts w:ascii="Times New Roman" w:hAnsi="Times New Roman" w:cs="Times New Roman"/>
                <w:b/>
                <w:sz w:val="18"/>
              </w:rPr>
              <w:t>Tarea:</w:t>
            </w:r>
            <w:r w:rsidR="00EA6481" w:rsidRPr="00F03AE2">
              <w:rPr>
                <w:rFonts w:ascii="Times New Roman" w:hAnsi="Times New Roman" w:cs="Times New Roman"/>
                <w:sz w:val="18"/>
              </w:rPr>
              <w:t xml:space="preserve"> Creación</w:t>
            </w:r>
            <w:r w:rsidRPr="00F03AE2">
              <w:rPr>
                <w:rFonts w:ascii="Times New Roman" w:hAnsi="Times New Roman" w:cs="Times New Roman"/>
                <w:sz w:val="18"/>
              </w:rPr>
              <w:t xml:space="preserve"> del modelo usuario.</w:t>
            </w:r>
          </w:p>
        </w:tc>
      </w:tr>
      <w:tr w:rsidR="009D3CE3" w:rsidRPr="00F03AE2" w14:paraId="64AE1D03" w14:textId="77777777" w:rsidTr="0026253B">
        <w:tc>
          <w:tcPr>
            <w:tcW w:w="8494" w:type="dxa"/>
          </w:tcPr>
          <w:p w14:paraId="200E6E67" w14:textId="77777777" w:rsidR="009D3CE3" w:rsidRPr="00F03AE2" w:rsidRDefault="009D3CE3"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Tipo de Tarea: </w:t>
            </w:r>
            <w:r w:rsidRPr="00F03AE2">
              <w:rPr>
                <w:rFonts w:ascii="Times New Roman" w:hAnsi="Times New Roman" w:cs="Times New Roman"/>
                <w:sz w:val="18"/>
              </w:rPr>
              <w:t>Desarrollo</w:t>
            </w:r>
          </w:p>
        </w:tc>
      </w:tr>
      <w:tr w:rsidR="009D3CE3" w:rsidRPr="00F03AE2" w14:paraId="27E2E9AA" w14:textId="77777777" w:rsidTr="0026253B">
        <w:tc>
          <w:tcPr>
            <w:tcW w:w="8494" w:type="dxa"/>
          </w:tcPr>
          <w:p w14:paraId="069BF3C1" w14:textId="77777777" w:rsidR="009D3CE3" w:rsidRPr="00F03AE2" w:rsidRDefault="009D3CE3" w:rsidP="008B3AA5">
            <w:pPr>
              <w:spacing w:line="360" w:lineRule="auto"/>
              <w:rPr>
                <w:rFonts w:ascii="Times New Roman" w:hAnsi="Times New Roman" w:cs="Times New Roman"/>
                <w:sz w:val="18"/>
              </w:rPr>
            </w:pPr>
            <w:r w:rsidRPr="00F03AE2">
              <w:rPr>
                <w:rFonts w:ascii="Times New Roman" w:hAnsi="Times New Roman" w:cs="Times New Roman"/>
                <w:b/>
                <w:sz w:val="18"/>
              </w:rPr>
              <w:t xml:space="preserve">Programador Responsable: </w:t>
            </w:r>
            <w:r w:rsidRPr="00F03AE2">
              <w:rPr>
                <w:rFonts w:ascii="Times New Roman" w:hAnsi="Times New Roman" w:cs="Times New Roman"/>
                <w:sz w:val="18"/>
              </w:rPr>
              <w:t>María José Samaniego Larrea</w:t>
            </w:r>
          </w:p>
        </w:tc>
      </w:tr>
      <w:tr w:rsidR="009D3CE3" w:rsidRPr="00F03AE2" w14:paraId="0B6F8CDE" w14:textId="77777777" w:rsidTr="0026253B">
        <w:trPr>
          <w:trHeight w:val="547"/>
        </w:trPr>
        <w:tc>
          <w:tcPr>
            <w:tcW w:w="8494" w:type="dxa"/>
          </w:tcPr>
          <w:p w14:paraId="472ADB3A" w14:textId="77777777" w:rsidR="009D3CE3" w:rsidRPr="00F03AE2" w:rsidRDefault="009D3CE3" w:rsidP="008B3AA5">
            <w:pPr>
              <w:spacing w:line="360" w:lineRule="auto"/>
              <w:rPr>
                <w:rFonts w:ascii="Times New Roman" w:hAnsi="Times New Roman" w:cs="Times New Roman"/>
                <w:b/>
                <w:sz w:val="18"/>
              </w:rPr>
            </w:pPr>
            <w:r w:rsidRPr="00F03AE2">
              <w:rPr>
                <w:rFonts w:ascii="Times New Roman" w:hAnsi="Times New Roman" w:cs="Times New Roman"/>
                <w:b/>
                <w:sz w:val="18"/>
              </w:rPr>
              <w:t>Descripción:</w:t>
            </w:r>
          </w:p>
          <w:p w14:paraId="522909F3" w14:textId="77777777" w:rsidR="009D3CE3" w:rsidRPr="00F03AE2" w:rsidRDefault="009D3CE3" w:rsidP="008B3AA5">
            <w:pPr>
              <w:spacing w:line="360" w:lineRule="auto"/>
              <w:jc w:val="both"/>
              <w:rPr>
                <w:rFonts w:ascii="Times New Roman" w:hAnsi="Times New Roman" w:cs="Times New Roman"/>
                <w:sz w:val="18"/>
              </w:rPr>
            </w:pPr>
            <w:r w:rsidRPr="00F03AE2">
              <w:rPr>
                <w:rFonts w:ascii="Times New Roman" w:hAnsi="Times New Roman" w:cs="Times New Roman"/>
                <w:sz w:val="18"/>
              </w:rPr>
              <w:t>Se creará el modelo, con las respectivas relaciones y validaciones del mismo.</w:t>
            </w:r>
          </w:p>
        </w:tc>
      </w:tr>
    </w:tbl>
    <w:p w14:paraId="2578FC3B" w14:textId="0076DB8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4ABB70E" w14:textId="53C91839"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8-B: </w:t>
      </w:r>
      <w:r w:rsidRPr="00F03AE2">
        <w:rPr>
          <w:rFonts w:ascii="Times New Roman" w:hAnsi="Times New Roman" w:cs="Times New Roman"/>
        </w:rPr>
        <w:t>Tarea de Ingeniería 5</w:t>
      </w:r>
    </w:p>
    <w:tbl>
      <w:tblPr>
        <w:tblStyle w:val="Tablaconcuadrcula"/>
        <w:tblW w:w="0" w:type="auto"/>
        <w:tblLook w:val="04A0" w:firstRow="1" w:lastRow="0" w:firstColumn="1" w:lastColumn="0" w:noHBand="0" w:noVBand="1"/>
      </w:tblPr>
      <w:tblGrid>
        <w:gridCol w:w="8494"/>
      </w:tblGrid>
      <w:tr w:rsidR="009D3CE3" w:rsidRPr="00F03AE2" w14:paraId="431C0353" w14:textId="77777777" w:rsidTr="0026253B">
        <w:tc>
          <w:tcPr>
            <w:tcW w:w="8494" w:type="dxa"/>
          </w:tcPr>
          <w:p w14:paraId="15C509F7" w14:textId="77777777" w:rsidR="009D3CE3" w:rsidRPr="00F03AE2" w:rsidRDefault="009D3CE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3CE3" w:rsidRPr="00F03AE2" w14:paraId="50ACFF19" w14:textId="77777777" w:rsidTr="0026253B">
        <w:tc>
          <w:tcPr>
            <w:tcW w:w="8494" w:type="dxa"/>
          </w:tcPr>
          <w:p w14:paraId="24B862A4"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w:t>
            </w:r>
          </w:p>
        </w:tc>
      </w:tr>
      <w:tr w:rsidR="009D3CE3" w:rsidRPr="00F03AE2" w14:paraId="3B767506" w14:textId="77777777" w:rsidTr="0026253B">
        <w:tc>
          <w:tcPr>
            <w:tcW w:w="8494" w:type="dxa"/>
          </w:tcPr>
          <w:p w14:paraId="17C353E7"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D70BF7" w:rsidRPr="00F03AE2">
              <w:rPr>
                <w:rFonts w:ascii="Times New Roman" w:hAnsi="Times New Roman" w:cs="Times New Roman"/>
              </w:rPr>
              <w:t>5</w:t>
            </w:r>
          </w:p>
        </w:tc>
      </w:tr>
      <w:tr w:rsidR="009D3CE3" w:rsidRPr="00F03AE2" w14:paraId="66B60818" w14:textId="77777777" w:rsidTr="0026253B">
        <w:tc>
          <w:tcPr>
            <w:tcW w:w="8494" w:type="dxa"/>
          </w:tcPr>
          <w:p w14:paraId="4A74322F"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l controlador para el modelo usuario.</w:t>
            </w:r>
          </w:p>
        </w:tc>
      </w:tr>
      <w:tr w:rsidR="009D3CE3" w:rsidRPr="00F03AE2" w14:paraId="6357608C" w14:textId="77777777" w:rsidTr="0026253B">
        <w:tc>
          <w:tcPr>
            <w:tcW w:w="8494" w:type="dxa"/>
          </w:tcPr>
          <w:p w14:paraId="70616472"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3CE3" w:rsidRPr="00F03AE2" w14:paraId="220FD2E7" w14:textId="77777777" w:rsidTr="0026253B">
        <w:tc>
          <w:tcPr>
            <w:tcW w:w="8494" w:type="dxa"/>
          </w:tcPr>
          <w:p w14:paraId="2A1FD3DF"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3CE3" w:rsidRPr="00F03AE2" w14:paraId="4328D356" w14:textId="77777777" w:rsidTr="0026253B">
        <w:trPr>
          <w:trHeight w:val="547"/>
        </w:trPr>
        <w:tc>
          <w:tcPr>
            <w:tcW w:w="8494" w:type="dxa"/>
          </w:tcPr>
          <w:p w14:paraId="541AA6EF"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D82EF73" w14:textId="77777777" w:rsidR="009D3CE3" w:rsidRPr="00F03AE2" w:rsidRDefault="009D3CE3" w:rsidP="008B3AA5">
            <w:pPr>
              <w:spacing w:line="360" w:lineRule="auto"/>
              <w:jc w:val="both"/>
              <w:rPr>
                <w:rFonts w:ascii="Times New Roman" w:hAnsi="Times New Roman" w:cs="Times New Roman"/>
              </w:rPr>
            </w:pPr>
            <w:r w:rsidRPr="00F03AE2">
              <w:rPr>
                <w:rFonts w:ascii="Times New Roman" w:hAnsi="Times New Roman" w:cs="Times New Roman"/>
              </w:rPr>
              <w:t>Se creará el controlador del modelo, con las respectivas funciones y métodos para la autentificación de usuarios al sistema.</w:t>
            </w:r>
          </w:p>
        </w:tc>
      </w:tr>
    </w:tbl>
    <w:p w14:paraId="2D71199C" w14:textId="5BF622C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0406BCD" w14:textId="77777777" w:rsidR="009D3CE3" w:rsidRPr="00F03AE2" w:rsidRDefault="009D3CE3" w:rsidP="008B3AA5">
      <w:pPr>
        <w:spacing w:after="0"/>
        <w:rPr>
          <w:rFonts w:ascii="Times New Roman" w:hAnsi="Times New Roman" w:cs="Times New Roman"/>
        </w:rPr>
      </w:pPr>
    </w:p>
    <w:p w14:paraId="12745DFC" w14:textId="77777777" w:rsidR="009D3CE3" w:rsidRPr="00F03AE2" w:rsidRDefault="009D3CE3" w:rsidP="008B3AA5">
      <w:pPr>
        <w:spacing w:after="0"/>
        <w:rPr>
          <w:rFonts w:ascii="Times New Roman" w:hAnsi="Times New Roman" w:cs="Times New Roman"/>
        </w:rPr>
      </w:pPr>
    </w:p>
    <w:p w14:paraId="5581AE9E" w14:textId="64B3369F"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19-B: </w:t>
      </w:r>
      <w:r w:rsidRPr="00F03AE2">
        <w:rPr>
          <w:rFonts w:ascii="Times New Roman" w:hAnsi="Times New Roman" w:cs="Times New Roman"/>
        </w:rPr>
        <w:t>Tarea de Ingeniería 6</w:t>
      </w:r>
    </w:p>
    <w:tbl>
      <w:tblPr>
        <w:tblStyle w:val="Tablaconcuadrcula"/>
        <w:tblW w:w="0" w:type="auto"/>
        <w:tblLook w:val="04A0" w:firstRow="1" w:lastRow="0" w:firstColumn="1" w:lastColumn="0" w:noHBand="0" w:noVBand="1"/>
      </w:tblPr>
      <w:tblGrid>
        <w:gridCol w:w="8494"/>
      </w:tblGrid>
      <w:tr w:rsidR="009D3CE3" w:rsidRPr="00F03AE2" w14:paraId="7D011DD8" w14:textId="77777777" w:rsidTr="0026253B">
        <w:tc>
          <w:tcPr>
            <w:tcW w:w="8494" w:type="dxa"/>
          </w:tcPr>
          <w:p w14:paraId="42A2DCE5" w14:textId="77777777" w:rsidR="009D3CE3" w:rsidRPr="00F03AE2" w:rsidRDefault="009D3CE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3CE3" w:rsidRPr="00F03AE2" w14:paraId="53B02E48" w14:textId="77777777" w:rsidTr="0026253B">
        <w:tc>
          <w:tcPr>
            <w:tcW w:w="8494" w:type="dxa"/>
          </w:tcPr>
          <w:p w14:paraId="2EE2F3D0"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w:t>
            </w:r>
          </w:p>
        </w:tc>
      </w:tr>
      <w:tr w:rsidR="009D3CE3" w:rsidRPr="00F03AE2" w14:paraId="0CEF4CB4" w14:textId="77777777" w:rsidTr="0026253B">
        <w:tc>
          <w:tcPr>
            <w:tcW w:w="8494" w:type="dxa"/>
          </w:tcPr>
          <w:p w14:paraId="28EC5115"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D70BF7" w:rsidRPr="00F03AE2">
              <w:rPr>
                <w:rFonts w:ascii="Times New Roman" w:hAnsi="Times New Roman" w:cs="Times New Roman"/>
              </w:rPr>
              <w:t>6</w:t>
            </w:r>
          </w:p>
        </w:tc>
      </w:tr>
      <w:tr w:rsidR="009D3CE3" w:rsidRPr="00F03AE2" w14:paraId="61CDED73" w14:textId="77777777" w:rsidTr="0026253B">
        <w:tc>
          <w:tcPr>
            <w:tcW w:w="8494" w:type="dxa"/>
          </w:tcPr>
          <w:p w14:paraId="535E4019"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login.</w:t>
            </w:r>
          </w:p>
        </w:tc>
      </w:tr>
      <w:tr w:rsidR="009D3CE3" w:rsidRPr="00F03AE2" w14:paraId="150B7037" w14:textId="77777777" w:rsidTr="0026253B">
        <w:tc>
          <w:tcPr>
            <w:tcW w:w="8494" w:type="dxa"/>
          </w:tcPr>
          <w:p w14:paraId="341B43F9"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3CE3" w:rsidRPr="00F03AE2" w14:paraId="174FDE7A" w14:textId="77777777" w:rsidTr="0026253B">
        <w:tc>
          <w:tcPr>
            <w:tcW w:w="8494" w:type="dxa"/>
          </w:tcPr>
          <w:p w14:paraId="72DCAFC4" w14:textId="77777777" w:rsidR="009D3CE3" w:rsidRPr="00F03AE2" w:rsidRDefault="009D3CE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3CE3" w:rsidRPr="00F03AE2" w14:paraId="6CD14B95" w14:textId="77777777" w:rsidTr="0026253B">
        <w:trPr>
          <w:trHeight w:val="547"/>
        </w:trPr>
        <w:tc>
          <w:tcPr>
            <w:tcW w:w="8494" w:type="dxa"/>
          </w:tcPr>
          <w:p w14:paraId="6E16B3ED" w14:textId="77777777" w:rsidR="009D3CE3" w:rsidRPr="00F03AE2" w:rsidRDefault="009D3CE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801817B" w14:textId="77777777" w:rsidR="009D3CE3" w:rsidRPr="00F03AE2" w:rsidRDefault="009D3CE3" w:rsidP="008B3AA5">
            <w:pPr>
              <w:spacing w:line="360" w:lineRule="auto"/>
              <w:jc w:val="both"/>
              <w:rPr>
                <w:rFonts w:ascii="Times New Roman" w:hAnsi="Times New Roman" w:cs="Times New Roman"/>
              </w:rPr>
            </w:pPr>
            <w:r w:rsidRPr="00F03AE2">
              <w:rPr>
                <w:rFonts w:ascii="Times New Roman" w:hAnsi="Times New Roman" w:cs="Times New Roman"/>
              </w:rPr>
              <w:t xml:space="preserve">Se creará </w:t>
            </w:r>
            <w:r w:rsidR="00D70BF7" w:rsidRPr="00F03AE2">
              <w:rPr>
                <w:rFonts w:ascii="Times New Roman" w:hAnsi="Times New Roman" w:cs="Times New Roman"/>
              </w:rPr>
              <w:t>la plantilla .ctp para la autentificación de usuarios.</w:t>
            </w:r>
          </w:p>
        </w:tc>
      </w:tr>
    </w:tbl>
    <w:p w14:paraId="66F035A9" w14:textId="1EF84D0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44D95BB" w14:textId="77777777" w:rsidR="009D3CE3" w:rsidRPr="00F03AE2" w:rsidRDefault="009D3CE3" w:rsidP="008B3AA5">
      <w:pPr>
        <w:spacing w:after="0"/>
        <w:rPr>
          <w:rFonts w:ascii="Times New Roman" w:hAnsi="Times New Roman" w:cs="Times New Roman"/>
        </w:rPr>
      </w:pPr>
    </w:p>
    <w:p w14:paraId="11017EFF" w14:textId="2BEA8B9E"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0-B: </w:t>
      </w:r>
      <w:r w:rsidRPr="00F03AE2">
        <w:rPr>
          <w:rFonts w:ascii="Times New Roman" w:hAnsi="Times New Roman" w:cs="Times New Roman"/>
        </w:rPr>
        <w:t>Prueba de Aceptación 5</w:t>
      </w:r>
    </w:p>
    <w:tbl>
      <w:tblPr>
        <w:tblStyle w:val="Tablaconcuadrcula"/>
        <w:tblW w:w="0" w:type="auto"/>
        <w:tblLook w:val="04A0" w:firstRow="1" w:lastRow="0" w:firstColumn="1" w:lastColumn="0" w:noHBand="0" w:noVBand="1"/>
      </w:tblPr>
      <w:tblGrid>
        <w:gridCol w:w="4008"/>
        <w:gridCol w:w="4486"/>
      </w:tblGrid>
      <w:tr w:rsidR="00D70BF7" w:rsidRPr="00F03AE2" w14:paraId="0ABE17FD" w14:textId="77777777" w:rsidTr="0026253B">
        <w:tc>
          <w:tcPr>
            <w:tcW w:w="8494" w:type="dxa"/>
            <w:gridSpan w:val="2"/>
          </w:tcPr>
          <w:p w14:paraId="1F75F17D" w14:textId="77777777" w:rsidR="00D70BF7" w:rsidRPr="00F03AE2" w:rsidRDefault="00D70BF7"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70BF7" w:rsidRPr="00F03AE2" w14:paraId="6E78061A" w14:textId="77777777" w:rsidTr="0026253B">
        <w:tc>
          <w:tcPr>
            <w:tcW w:w="8494" w:type="dxa"/>
            <w:gridSpan w:val="2"/>
          </w:tcPr>
          <w:p w14:paraId="39AAF4A4"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5</w:t>
            </w:r>
          </w:p>
        </w:tc>
      </w:tr>
      <w:tr w:rsidR="00D70BF7" w:rsidRPr="00F03AE2" w14:paraId="4142C378" w14:textId="77777777" w:rsidTr="0026253B">
        <w:tc>
          <w:tcPr>
            <w:tcW w:w="8494" w:type="dxa"/>
            <w:gridSpan w:val="2"/>
          </w:tcPr>
          <w:p w14:paraId="0D8EFB13"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Autentificación</w:t>
            </w:r>
            <w:r w:rsidR="00F43AAF" w:rsidRPr="00F03AE2">
              <w:rPr>
                <w:rFonts w:ascii="Times New Roman" w:hAnsi="Times New Roman" w:cs="Times New Roman"/>
              </w:rPr>
              <w:t xml:space="preserve"> de Usuario</w:t>
            </w:r>
          </w:p>
        </w:tc>
      </w:tr>
      <w:tr w:rsidR="00D70BF7" w:rsidRPr="00F03AE2" w14:paraId="0FA3F53B" w14:textId="77777777" w:rsidTr="0026253B">
        <w:tc>
          <w:tcPr>
            <w:tcW w:w="8494" w:type="dxa"/>
            <w:gridSpan w:val="2"/>
          </w:tcPr>
          <w:p w14:paraId="3951BBF2"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w:t>
            </w:r>
          </w:p>
        </w:tc>
      </w:tr>
      <w:tr w:rsidR="00D70BF7" w:rsidRPr="00F03AE2" w14:paraId="51D0E3B3" w14:textId="77777777" w:rsidTr="0026253B">
        <w:trPr>
          <w:trHeight w:val="1309"/>
        </w:trPr>
        <w:tc>
          <w:tcPr>
            <w:tcW w:w="8494" w:type="dxa"/>
            <w:gridSpan w:val="2"/>
          </w:tcPr>
          <w:p w14:paraId="20038265"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1AE2BBE" w14:textId="77777777" w:rsidR="00D70BF7" w:rsidRPr="00F03AE2" w:rsidRDefault="00F43AAF" w:rsidP="008B3AA5">
            <w:pPr>
              <w:spacing w:line="360" w:lineRule="auto"/>
              <w:jc w:val="both"/>
              <w:rPr>
                <w:rFonts w:ascii="Times New Roman" w:hAnsi="Times New Roman" w:cs="Times New Roman"/>
              </w:rPr>
            </w:pPr>
            <w:r w:rsidRPr="00F03AE2">
              <w:rPr>
                <w:rFonts w:ascii="Times New Roman" w:hAnsi="Times New Roman" w:cs="Times New Roman"/>
              </w:rPr>
              <w:t>Este permitirá que el usuario se puede autentificar en el sistema para hacer uso de las funcionalidades del sistema.</w:t>
            </w:r>
          </w:p>
        </w:tc>
      </w:tr>
      <w:tr w:rsidR="00D70BF7" w:rsidRPr="00F03AE2" w14:paraId="503440B8" w14:textId="77777777" w:rsidTr="0026253B">
        <w:trPr>
          <w:trHeight w:val="547"/>
        </w:trPr>
        <w:tc>
          <w:tcPr>
            <w:tcW w:w="4008" w:type="dxa"/>
          </w:tcPr>
          <w:p w14:paraId="55BC3566" w14:textId="77777777" w:rsidR="00D70BF7" w:rsidRPr="00F03AE2" w:rsidRDefault="00D70BF7"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30596F0F" w14:textId="77777777" w:rsidR="00F43AAF" w:rsidRPr="00F03AE2" w:rsidRDefault="00F43AAF"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usuario se encuentra registrado en la base de datos.</w:t>
            </w:r>
          </w:p>
        </w:tc>
        <w:tc>
          <w:tcPr>
            <w:tcW w:w="4486" w:type="dxa"/>
          </w:tcPr>
          <w:p w14:paraId="72066697"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Ejecución:</w:t>
            </w:r>
          </w:p>
          <w:p w14:paraId="7A9AAE61" w14:textId="77777777" w:rsidR="00D70BF7" w:rsidRPr="00F03AE2" w:rsidRDefault="00F43AAF" w:rsidP="00F53C45">
            <w:pPr>
              <w:pStyle w:val="Prrafodelista"/>
              <w:numPr>
                <w:ilvl w:val="0"/>
                <w:numId w:val="47"/>
              </w:numPr>
              <w:spacing w:line="360" w:lineRule="auto"/>
              <w:rPr>
                <w:rFonts w:ascii="Times New Roman" w:hAnsi="Times New Roman" w:cs="Times New Roman"/>
              </w:rPr>
            </w:pPr>
            <w:r w:rsidRPr="00F03AE2">
              <w:rPr>
                <w:rFonts w:ascii="Times New Roman" w:hAnsi="Times New Roman" w:cs="Times New Roman"/>
              </w:rPr>
              <w:t>Ingresar al Sistema</w:t>
            </w:r>
          </w:p>
          <w:p w14:paraId="1B20C570" w14:textId="77777777" w:rsidR="00D70BF7" w:rsidRPr="00F03AE2" w:rsidRDefault="00F43AAF" w:rsidP="00F53C45">
            <w:pPr>
              <w:pStyle w:val="Prrafodelista"/>
              <w:numPr>
                <w:ilvl w:val="0"/>
                <w:numId w:val="47"/>
              </w:numPr>
              <w:spacing w:line="360" w:lineRule="auto"/>
              <w:rPr>
                <w:rFonts w:ascii="Times New Roman" w:hAnsi="Times New Roman" w:cs="Times New Roman"/>
              </w:rPr>
            </w:pPr>
            <w:r w:rsidRPr="00F03AE2">
              <w:rPr>
                <w:rFonts w:ascii="Times New Roman" w:hAnsi="Times New Roman" w:cs="Times New Roman"/>
              </w:rPr>
              <w:t>Ingresar el nombre de usuario correcto y contraseña correcto</w:t>
            </w:r>
          </w:p>
          <w:p w14:paraId="53431973" w14:textId="77777777" w:rsidR="00F43AAF" w:rsidRPr="00F03AE2" w:rsidRDefault="00F43AAF" w:rsidP="00F53C45">
            <w:pPr>
              <w:pStyle w:val="Prrafodelista"/>
              <w:numPr>
                <w:ilvl w:val="0"/>
                <w:numId w:val="47"/>
              </w:numPr>
              <w:spacing w:line="360" w:lineRule="auto"/>
              <w:rPr>
                <w:rFonts w:ascii="Times New Roman" w:hAnsi="Times New Roman" w:cs="Times New Roman"/>
              </w:rPr>
            </w:pPr>
            <w:r w:rsidRPr="00F03AE2">
              <w:rPr>
                <w:rFonts w:ascii="Times New Roman" w:hAnsi="Times New Roman" w:cs="Times New Roman"/>
              </w:rPr>
              <w:t>Presionar Iniciar Sesión.</w:t>
            </w:r>
          </w:p>
        </w:tc>
      </w:tr>
      <w:tr w:rsidR="00D70BF7" w:rsidRPr="00F03AE2" w14:paraId="702E8AD3" w14:textId="77777777" w:rsidTr="0026253B">
        <w:trPr>
          <w:trHeight w:val="547"/>
        </w:trPr>
        <w:tc>
          <w:tcPr>
            <w:tcW w:w="4008" w:type="dxa"/>
          </w:tcPr>
          <w:p w14:paraId="7FA3BAEA"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4746AEAD" w14:textId="77777777" w:rsidR="00D70BF7" w:rsidRPr="00F03AE2" w:rsidRDefault="00F43AAF" w:rsidP="008B3AA5">
            <w:pPr>
              <w:spacing w:line="360" w:lineRule="auto"/>
              <w:rPr>
                <w:rFonts w:ascii="Times New Roman" w:hAnsi="Times New Roman" w:cs="Times New Roman"/>
              </w:rPr>
            </w:pPr>
            <w:r w:rsidRPr="00F03AE2">
              <w:rPr>
                <w:rFonts w:ascii="Times New Roman" w:hAnsi="Times New Roman" w:cs="Times New Roman"/>
              </w:rPr>
              <w:t>El sistema permite el acceso al usuario, identificándolo correctamente y mostrándole la pantalla de bienvenida.</w:t>
            </w:r>
          </w:p>
        </w:tc>
        <w:tc>
          <w:tcPr>
            <w:tcW w:w="4486" w:type="dxa"/>
          </w:tcPr>
          <w:p w14:paraId="7DA7EC80" w14:textId="77777777" w:rsidR="00D70BF7" w:rsidRPr="00F03AE2" w:rsidRDefault="00D70BF7"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2E28D98C" w14:textId="77777777" w:rsidR="00D70BF7" w:rsidRPr="00F03AE2" w:rsidRDefault="00D70BF7"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284772E2" w14:textId="01089FD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64616BE" w14:textId="77777777" w:rsidR="00A35725" w:rsidRPr="00F03AE2" w:rsidRDefault="00A35725" w:rsidP="008B3AA5">
      <w:pPr>
        <w:spacing w:after="0"/>
        <w:rPr>
          <w:rFonts w:ascii="Times New Roman" w:hAnsi="Times New Roman" w:cs="Times New Roman"/>
        </w:rPr>
      </w:pPr>
    </w:p>
    <w:p w14:paraId="49E3367D" w14:textId="77777777" w:rsidR="00A35725" w:rsidRPr="00F03AE2" w:rsidRDefault="00A35725" w:rsidP="008B3AA5">
      <w:pPr>
        <w:spacing w:after="0"/>
        <w:rPr>
          <w:rFonts w:ascii="Times New Roman" w:hAnsi="Times New Roman" w:cs="Times New Roman"/>
        </w:rPr>
      </w:pPr>
    </w:p>
    <w:p w14:paraId="77BCF973" w14:textId="59E22C2B"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1-B: </w:t>
      </w:r>
      <w:r w:rsidRPr="00F03AE2">
        <w:rPr>
          <w:rFonts w:ascii="Times New Roman" w:hAnsi="Times New Roman" w:cs="Times New Roman"/>
        </w:rPr>
        <w:t>Historia de Usuario 2</w:t>
      </w:r>
    </w:p>
    <w:tbl>
      <w:tblPr>
        <w:tblStyle w:val="Tablaconcuadrcula"/>
        <w:tblW w:w="0" w:type="auto"/>
        <w:tblLook w:val="04A0" w:firstRow="1" w:lastRow="0" w:firstColumn="1" w:lastColumn="0" w:noHBand="0" w:noVBand="1"/>
      </w:tblPr>
      <w:tblGrid>
        <w:gridCol w:w="4248"/>
        <w:gridCol w:w="4246"/>
      </w:tblGrid>
      <w:tr w:rsidR="004962A9" w:rsidRPr="00F03AE2" w14:paraId="5803308B" w14:textId="77777777" w:rsidTr="0026253B">
        <w:tc>
          <w:tcPr>
            <w:tcW w:w="8494" w:type="dxa"/>
            <w:gridSpan w:val="2"/>
          </w:tcPr>
          <w:p w14:paraId="311399E2"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77024775" w14:textId="77777777" w:rsidTr="0026253B">
        <w:tc>
          <w:tcPr>
            <w:tcW w:w="4248" w:type="dxa"/>
          </w:tcPr>
          <w:p w14:paraId="0D6A1C3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w:t>
            </w:r>
          </w:p>
        </w:tc>
        <w:tc>
          <w:tcPr>
            <w:tcW w:w="4246" w:type="dxa"/>
          </w:tcPr>
          <w:p w14:paraId="3ACA1E89"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12541E94" w14:textId="77777777" w:rsidTr="0026253B">
        <w:tc>
          <w:tcPr>
            <w:tcW w:w="8494" w:type="dxa"/>
            <w:gridSpan w:val="2"/>
          </w:tcPr>
          <w:p w14:paraId="2D7C3D9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reación </w:t>
            </w:r>
            <w:r w:rsidR="0026253B" w:rsidRPr="00F03AE2">
              <w:rPr>
                <w:rFonts w:ascii="Times New Roman" w:hAnsi="Times New Roman" w:cs="Times New Roman"/>
              </w:rPr>
              <w:t xml:space="preserve">y Visualización </w:t>
            </w:r>
            <w:r w:rsidRPr="00F03AE2">
              <w:rPr>
                <w:rFonts w:ascii="Times New Roman" w:hAnsi="Times New Roman" w:cs="Times New Roman"/>
              </w:rPr>
              <w:t>de Usuarios</w:t>
            </w:r>
          </w:p>
        </w:tc>
      </w:tr>
      <w:tr w:rsidR="004962A9" w:rsidRPr="00F03AE2" w14:paraId="0519D76F" w14:textId="77777777" w:rsidTr="0026253B">
        <w:tc>
          <w:tcPr>
            <w:tcW w:w="4248" w:type="dxa"/>
          </w:tcPr>
          <w:p w14:paraId="4025E13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w:t>
            </w:r>
          </w:p>
          <w:p w14:paraId="083EDA53"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6E4A4A9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331D462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14115C04" w14:textId="77777777" w:rsidTr="0026253B">
        <w:tc>
          <w:tcPr>
            <w:tcW w:w="4248" w:type="dxa"/>
          </w:tcPr>
          <w:p w14:paraId="4B6A81C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5002BCC9"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1E5BD9D3" w14:textId="77777777" w:rsidTr="0026253B">
        <w:tc>
          <w:tcPr>
            <w:tcW w:w="8494" w:type="dxa"/>
            <w:gridSpan w:val="2"/>
          </w:tcPr>
          <w:p w14:paraId="7903B5A1"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096DDA8D" w14:textId="77777777" w:rsidTr="0026253B">
        <w:trPr>
          <w:trHeight w:val="547"/>
        </w:trPr>
        <w:tc>
          <w:tcPr>
            <w:tcW w:w="8494" w:type="dxa"/>
            <w:gridSpan w:val="2"/>
          </w:tcPr>
          <w:p w14:paraId="44C042B4"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ECBBF12"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ingresar</w:t>
            </w:r>
            <w:r w:rsidR="00DD288A" w:rsidRPr="00F03AE2">
              <w:rPr>
                <w:rFonts w:ascii="Times New Roman" w:eastAsia="Times New Roman" w:hAnsi="Times New Roman" w:cs="Times New Roman"/>
                <w:color w:val="000000"/>
                <w:lang w:eastAsia="es-EC"/>
              </w:rPr>
              <w:t xml:space="preserve"> y visualizar</w:t>
            </w:r>
            <w:r w:rsidRPr="00F03AE2">
              <w:rPr>
                <w:rFonts w:ascii="Times New Roman" w:eastAsia="Times New Roman" w:hAnsi="Times New Roman" w:cs="Times New Roman"/>
                <w:color w:val="000000"/>
                <w:lang w:eastAsia="es-EC"/>
              </w:rPr>
              <w:t xml:space="preserve"> usuarios que tendrán acceso al sistema.</w:t>
            </w:r>
          </w:p>
        </w:tc>
      </w:tr>
      <w:tr w:rsidR="004962A9" w:rsidRPr="00F03AE2" w14:paraId="24C81F6E" w14:textId="77777777" w:rsidTr="0026253B">
        <w:trPr>
          <w:trHeight w:val="547"/>
        </w:trPr>
        <w:tc>
          <w:tcPr>
            <w:tcW w:w="8494" w:type="dxa"/>
            <w:gridSpan w:val="2"/>
          </w:tcPr>
          <w:p w14:paraId="566611DD"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80EFD73" w14:textId="23BB303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C6A9821" w14:textId="77777777" w:rsidR="004962A9" w:rsidRPr="00F03AE2" w:rsidRDefault="004962A9" w:rsidP="008B3AA5">
      <w:pPr>
        <w:spacing w:after="0"/>
        <w:rPr>
          <w:rFonts w:ascii="Times New Roman" w:hAnsi="Times New Roman" w:cs="Times New Roman"/>
        </w:rPr>
      </w:pPr>
    </w:p>
    <w:p w14:paraId="33837B4D" w14:textId="3D73C7AB"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2-B: </w:t>
      </w:r>
      <w:r w:rsidRPr="00F03AE2">
        <w:rPr>
          <w:rFonts w:ascii="Times New Roman" w:hAnsi="Times New Roman" w:cs="Times New Roman"/>
        </w:rPr>
        <w:t>Tarea de Ingeniería 7</w:t>
      </w:r>
    </w:p>
    <w:tbl>
      <w:tblPr>
        <w:tblStyle w:val="Tablaconcuadrcula"/>
        <w:tblW w:w="0" w:type="auto"/>
        <w:tblLook w:val="04A0" w:firstRow="1" w:lastRow="0" w:firstColumn="1" w:lastColumn="0" w:noHBand="0" w:noVBand="1"/>
      </w:tblPr>
      <w:tblGrid>
        <w:gridCol w:w="8494"/>
      </w:tblGrid>
      <w:tr w:rsidR="00A35725" w:rsidRPr="00F03AE2" w14:paraId="09CF25D2" w14:textId="77777777" w:rsidTr="0026253B">
        <w:tc>
          <w:tcPr>
            <w:tcW w:w="8494" w:type="dxa"/>
          </w:tcPr>
          <w:p w14:paraId="105AE350" w14:textId="77777777" w:rsidR="00A35725" w:rsidRPr="00F03AE2" w:rsidRDefault="00A35725"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A35725" w:rsidRPr="00F03AE2" w14:paraId="434DF6BE" w14:textId="77777777" w:rsidTr="0026253B">
        <w:tc>
          <w:tcPr>
            <w:tcW w:w="8494" w:type="dxa"/>
          </w:tcPr>
          <w:p w14:paraId="6AEA8DC7" w14:textId="77777777" w:rsidR="00A35725" w:rsidRPr="00F03AE2" w:rsidRDefault="00A35725"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w:t>
            </w:r>
          </w:p>
        </w:tc>
      </w:tr>
      <w:tr w:rsidR="00A35725" w:rsidRPr="00F03AE2" w14:paraId="092E829F" w14:textId="77777777" w:rsidTr="0026253B">
        <w:tc>
          <w:tcPr>
            <w:tcW w:w="8494" w:type="dxa"/>
          </w:tcPr>
          <w:p w14:paraId="20FF9CC9" w14:textId="12B544C0"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C964E2" w:rsidRPr="00F03AE2">
              <w:rPr>
                <w:rFonts w:ascii="Times New Roman" w:hAnsi="Times New Roman" w:cs="Times New Roman"/>
              </w:rPr>
              <w:t>7</w:t>
            </w:r>
          </w:p>
        </w:tc>
      </w:tr>
      <w:tr w:rsidR="00A35725" w:rsidRPr="00F03AE2" w14:paraId="6B9B6193" w14:textId="77777777" w:rsidTr="0026253B">
        <w:tc>
          <w:tcPr>
            <w:tcW w:w="8494" w:type="dxa"/>
          </w:tcPr>
          <w:p w14:paraId="5855B8B2"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usuario.</w:t>
            </w:r>
          </w:p>
        </w:tc>
      </w:tr>
      <w:tr w:rsidR="00A35725" w:rsidRPr="00F03AE2" w14:paraId="381CF2C0" w14:textId="77777777" w:rsidTr="0026253B">
        <w:tc>
          <w:tcPr>
            <w:tcW w:w="8494" w:type="dxa"/>
          </w:tcPr>
          <w:p w14:paraId="42FB273C"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A35725" w:rsidRPr="00F03AE2" w14:paraId="23DB4509" w14:textId="77777777" w:rsidTr="0026253B">
        <w:tc>
          <w:tcPr>
            <w:tcW w:w="8494" w:type="dxa"/>
          </w:tcPr>
          <w:p w14:paraId="4999944E"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A35725" w:rsidRPr="00F03AE2" w14:paraId="5741B1BE" w14:textId="77777777" w:rsidTr="0026253B">
        <w:trPr>
          <w:trHeight w:val="547"/>
        </w:trPr>
        <w:tc>
          <w:tcPr>
            <w:tcW w:w="8494" w:type="dxa"/>
          </w:tcPr>
          <w:p w14:paraId="2DF435CC" w14:textId="77777777" w:rsidR="00A35725" w:rsidRPr="00F03AE2" w:rsidRDefault="00A35725"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CC0B08C" w14:textId="77777777" w:rsidR="00A35725" w:rsidRPr="00F03AE2" w:rsidRDefault="00A35725" w:rsidP="008B3AA5">
            <w:pPr>
              <w:spacing w:line="360" w:lineRule="auto"/>
              <w:jc w:val="both"/>
              <w:rPr>
                <w:rFonts w:ascii="Times New Roman" w:hAnsi="Times New Roman" w:cs="Times New Roman"/>
              </w:rPr>
            </w:pPr>
            <w:r w:rsidRPr="00F03AE2">
              <w:rPr>
                <w:rFonts w:ascii="Times New Roman" w:hAnsi="Times New Roman" w:cs="Times New Roman"/>
              </w:rPr>
              <w:t>Se creará los métodos para el ingreso de usuarios al sistema.</w:t>
            </w:r>
          </w:p>
        </w:tc>
      </w:tr>
    </w:tbl>
    <w:p w14:paraId="0E4C996C" w14:textId="77777777" w:rsidR="00A35725" w:rsidRPr="00F03AE2" w:rsidRDefault="00A35725" w:rsidP="008B3AA5">
      <w:pPr>
        <w:spacing w:after="0"/>
        <w:rPr>
          <w:rFonts w:ascii="Times New Roman" w:hAnsi="Times New Roman" w:cs="Times New Roman"/>
        </w:rPr>
      </w:pPr>
    </w:p>
    <w:p w14:paraId="751883AB" w14:textId="77777777" w:rsidR="00A6036B" w:rsidRPr="00F03AE2" w:rsidRDefault="00A6036B" w:rsidP="008B3AA5">
      <w:pPr>
        <w:spacing w:after="0" w:line="480" w:lineRule="auto"/>
        <w:jc w:val="both"/>
        <w:rPr>
          <w:rFonts w:ascii="Times New Roman" w:hAnsi="Times New Roman" w:cs="Times New Roman"/>
          <w:b/>
        </w:rPr>
      </w:pPr>
    </w:p>
    <w:p w14:paraId="48802F3B" w14:textId="77777777" w:rsidR="00A6036B" w:rsidRPr="00F03AE2" w:rsidRDefault="00A6036B" w:rsidP="008B3AA5">
      <w:pPr>
        <w:spacing w:after="0" w:line="480" w:lineRule="auto"/>
        <w:jc w:val="both"/>
        <w:rPr>
          <w:rFonts w:ascii="Times New Roman" w:hAnsi="Times New Roman" w:cs="Times New Roman"/>
          <w:b/>
        </w:rPr>
      </w:pPr>
    </w:p>
    <w:p w14:paraId="78A0CADD" w14:textId="77777777" w:rsidR="00A6036B" w:rsidRPr="00F03AE2" w:rsidRDefault="00A6036B" w:rsidP="008B3AA5">
      <w:pPr>
        <w:spacing w:after="0" w:line="480" w:lineRule="auto"/>
        <w:jc w:val="both"/>
        <w:rPr>
          <w:rFonts w:ascii="Times New Roman" w:hAnsi="Times New Roman" w:cs="Times New Roman"/>
          <w:b/>
        </w:rPr>
      </w:pPr>
    </w:p>
    <w:p w14:paraId="4B9377B8" w14:textId="77777777" w:rsidR="00A6036B" w:rsidRPr="00F03AE2" w:rsidRDefault="00A6036B" w:rsidP="008B3AA5">
      <w:pPr>
        <w:spacing w:after="0" w:line="480" w:lineRule="auto"/>
        <w:jc w:val="both"/>
        <w:rPr>
          <w:rFonts w:ascii="Times New Roman" w:hAnsi="Times New Roman" w:cs="Times New Roman"/>
          <w:b/>
        </w:rPr>
      </w:pPr>
    </w:p>
    <w:p w14:paraId="026C329A" w14:textId="632EA47C"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3-B: </w:t>
      </w:r>
      <w:r w:rsidRPr="00F03AE2">
        <w:rPr>
          <w:rFonts w:ascii="Times New Roman" w:hAnsi="Times New Roman" w:cs="Times New Roman"/>
        </w:rPr>
        <w:t>Tarea de Ingeniería 8</w:t>
      </w:r>
    </w:p>
    <w:tbl>
      <w:tblPr>
        <w:tblStyle w:val="Tablaconcuadrcula"/>
        <w:tblW w:w="0" w:type="auto"/>
        <w:tblLook w:val="04A0" w:firstRow="1" w:lastRow="0" w:firstColumn="1" w:lastColumn="0" w:noHBand="0" w:noVBand="1"/>
      </w:tblPr>
      <w:tblGrid>
        <w:gridCol w:w="8494"/>
      </w:tblGrid>
      <w:tr w:rsidR="00A35725" w:rsidRPr="00F03AE2" w14:paraId="2D3FA7CC" w14:textId="77777777" w:rsidTr="0026253B">
        <w:tc>
          <w:tcPr>
            <w:tcW w:w="8494" w:type="dxa"/>
          </w:tcPr>
          <w:p w14:paraId="2BA67E15" w14:textId="77777777" w:rsidR="00A35725" w:rsidRPr="00F03AE2" w:rsidRDefault="00A35725"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A35725" w:rsidRPr="00F03AE2" w14:paraId="094C6365" w14:textId="77777777" w:rsidTr="0026253B">
        <w:tc>
          <w:tcPr>
            <w:tcW w:w="8494" w:type="dxa"/>
          </w:tcPr>
          <w:p w14:paraId="7E15117A" w14:textId="77777777" w:rsidR="00A35725" w:rsidRPr="00F03AE2" w:rsidRDefault="00A35725"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w:t>
            </w:r>
          </w:p>
        </w:tc>
      </w:tr>
      <w:tr w:rsidR="00A35725" w:rsidRPr="00F03AE2" w14:paraId="240D876B" w14:textId="77777777" w:rsidTr="0026253B">
        <w:tc>
          <w:tcPr>
            <w:tcW w:w="8494" w:type="dxa"/>
          </w:tcPr>
          <w:p w14:paraId="528DC6B9" w14:textId="61BD19FC"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C964E2" w:rsidRPr="00F03AE2">
              <w:rPr>
                <w:rFonts w:ascii="Times New Roman" w:hAnsi="Times New Roman" w:cs="Times New Roman"/>
              </w:rPr>
              <w:t>8</w:t>
            </w:r>
          </w:p>
        </w:tc>
      </w:tr>
      <w:tr w:rsidR="00A35725" w:rsidRPr="00F03AE2" w14:paraId="3E09E401" w14:textId="77777777" w:rsidTr="0026253B">
        <w:tc>
          <w:tcPr>
            <w:tcW w:w="8494" w:type="dxa"/>
          </w:tcPr>
          <w:p w14:paraId="3610D00A"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el registro de un usuario.</w:t>
            </w:r>
          </w:p>
        </w:tc>
      </w:tr>
      <w:tr w:rsidR="00A35725" w:rsidRPr="00F03AE2" w14:paraId="792DFFDB" w14:textId="77777777" w:rsidTr="0026253B">
        <w:tc>
          <w:tcPr>
            <w:tcW w:w="8494" w:type="dxa"/>
          </w:tcPr>
          <w:p w14:paraId="1C7CC212"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A35725" w:rsidRPr="00F03AE2" w14:paraId="231E2FA0" w14:textId="77777777" w:rsidTr="0026253B">
        <w:tc>
          <w:tcPr>
            <w:tcW w:w="8494" w:type="dxa"/>
          </w:tcPr>
          <w:p w14:paraId="74BD7429" w14:textId="77777777" w:rsidR="00A35725" w:rsidRPr="00F03AE2" w:rsidRDefault="00A35725"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A35725" w:rsidRPr="00F03AE2" w14:paraId="04E1F855" w14:textId="77777777" w:rsidTr="0026253B">
        <w:trPr>
          <w:trHeight w:val="547"/>
        </w:trPr>
        <w:tc>
          <w:tcPr>
            <w:tcW w:w="8494" w:type="dxa"/>
          </w:tcPr>
          <w:p w14:paraId="5815C1CC" w14:textId="77777777" w:rsidR="00A35725" w:rsidRPr="00F03AE2" w:rsidRDefault="00A35725"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5B8A38C" w14:textId="77777777" w:rsidR="00A35725" w:rsidRPr="00F03AE2" w:rsidRDefault="00A35725"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plantilla .ctp para listar los usuarios que son ingresados.</w:t>
            </w:r>
          </w:p>
          <w:p w14:paraId="2767160A" w14:textId="77777777" w:rsidR="00A35725" w:rsidRPr="00F03AE2" w:rsidRDefault="00A35725"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que mostrara la información correspondiente para el ingreso de un usuario.</w:t>
            </w:r>
          </w:p>
          <w:p w14:paraId="38C551DA" w14:textId="77777777" w:rsidR="00A35725" w:rsidRPr="00F03AE2" w:rsidRDefault="00A35725"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 de ingreso.</w:t>
            </w:r>
          </w:p>
        </w:tc>
      </w:tr>
    </w:tbl>
    <w:p w14:paraId="65A0AF57" w14:textId="2845BFC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4B1D14D" w14:textId="77777777" w:rsidR="00A35725" w:rsidRPr="00F03AE2" w:rsidRDefault="00A35725" w:rsidP="008B3AA5">
      <w:pPr>
        <w:spacing w:after="0"/>
        <w:rPr>
          <w:rFonts w:ascii="Times New Roman" w:hAnsi="Times New Roman" w:cs="Times New Roman"/>
        </w:rPr>
      </w:pPr>
    </w:p>
    <w:p w14:paraId="4908DB46" w14:textId="7E777614"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3-B: </w:t>
      </w:r>
      <w:r w:rsidRPr="00F03AE2">
        <w:rPr>
          <w:rFonts w:ascii="Times New Roman" w:hAnsi="Times New Roman" w:cs="Times New Roman"/>
        </w:rPr>
        <w:t>Prueba de Aceptación 6</w:t>
      </w:r>
    </w:p>
    <w:tbl>
      <w:tblPr>
        <w:tblStyle w:val="Tablaconcuadrcula"/>
        <w:tblW w:w="0" w:type="auto"/>
        <w:tblLook w:val="04A0" w:firstRow="1" w:lastRow="0" w:firstColumn="1" w:lastColumn="0" w:noHBand="0" w:noVBand="1"/>
      </w:tblPr>
      <w:tblGrid>
        <w:gridCol w:w="4008"/>
        <w:gridCol w:w="4486"/>
      </w:tblGrid>
      <w:tr w:rsidR="00C964E2" w:rsidRPr="00F03AE2" w14:paraId="2051DD2B" w14:textId="77777777" w:rsidTr="00B03CBA">
        <w:tc>
          <w:tcPr>
            <w:tcW w:w="8494" w:type="dxa"/>
            <w:gridSpan w:val="2"/>
          </w:tcPr>
          <w:p w14:paraId="6F580F5A" w14:textId="77777777" w:rsidR="00C964E2" w:rsidRPr="00F03AE2" w:rsidRDefault="00C964E2"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C964E2" w:rsidRPr="00F03AE2" w14:paraId="7E202DA9" w14:textId="77777777" w:rsidTr="00B03CBA">
        <w:tc>
          <w:tcPr>
            <w:tcW w:w="8494" w:type="dxa"/>
            <w:gridSpan w:val="2"/>
          </w:tcPr>
          <w:p w14:paraId="7F9E7CA1" w14:textId="77777777" w:rsidR="00C964E2" w:rsidRPr="00F03AE2" w:rsidRDefault="00C964E2"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6</w:t>
            </w:r>
          </w:p>
        </w:tc>
      </w:tr>
      <w:tr w:rsidR="00C964E2" w:rsidRPr="00F03AE2" w14:paraId="04B8B181" w14:textId="77777777" w:rsidTr="00B03CBA">
        <w:tc>
          <w:tcPr>
            <w:tcW w:w="8494" w:type="dxa"/>
            <w:gridSpan w:val="2"/>
          </w:tcPr>
          <w:p w14:paraId="3384B24B" w14:textId="77777777" w:rsidR="00C964E2" w:rsidRPr="00F03AE2" w:rsidRDefault="00C964E2" w:rsidP="008B3AA5">
            <w:pPr>
              <w:spacing w:line="360" w:lineRule="auto"/>
              <w:rPr>
                <w:rFonts w:ascii="Times New Roman" w:hAnsi="Times New Roman" w:cs="Times New Roman"/>
              </w:rPr>
            </w:pPr>
            <w:r w:rsidRPr="00F03AE2">
              <w:rPr>
                <w:rFonts w:ascii="Times New Roman" w:hAnsi="Times New Roman" w:cs="Times New Roman"/>
                <w:b/>
              </w:rPr>
              <w:t>Nombre de la Prueba:</w:t>
            </w:r>
            <w:r w:rsidRPr="00F03AE2">
              <w:rPr>
                <w:rFonts w:ascii="Times New Roman" w:hAnsi="Times New Roman" w:cs="Times New Roman"/>
              </w:rPr>
              <w:t xml:space="preserve"> Registro de Usuarios</w:t>
            </w:r>
          </w:p>
        </w:tc>
      </w:tr>
      <w:tr w:rsidR="00C964E2" w:rsidRPr="00F03AE2" w14:paraId="55A55BE3" w14:textId="77777777" w:rsidTr="00B03CBA">
        <w:tc>
          <w:tcPr>
            <w:tcW w:w="8494" w:type="dxa"/>
            <w:gridSpan w:val="2"/>
          </w:tcPr>
          <w:p w14:paraId="3C7E5590" w14:textId="77777777" w:rsidR="00C964E2" w:rsidRPr="00F03AE2" w:rsidRDefault="00C964E2"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w:t>
            </w:r>
          </w:p>
        </w:tc>
      </w:tr>
      <w:tr w:rsidR="00C964E2" w:rsidRPr="00F03AE2" w14:paraId="6A1081D4" w14:textId="77777777" w:rsidTr="00B03CBA">
        <w:trPr>
          <w:trHeight w:val="702"/>
        </w:trPr>
        <w:tc>
          <w:tcPr>
            <w:tcW w:w="8494" w:type="dxa"/>
            <w:gridSpan w:val="2"/>
          </w:tcPr>
          <w:p w14:paraId="43C306DB" w14:textId="77777777" w:rsidR="00C964E2" w:rsidRPr="00F03AE2" w:rsidRDefault="00C964E2"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BEACEE9" w14:textId="77777777" w:rsidR="00C964E2" w:rsidRPr="00F03AE2" w:rsidRDefault="00C964E2" w:rsidP="008B3AA5">
            <w:pPr>
              <w:spacing w:line="360" w:lineRule="auto"/>
              <w:jc w:val="both"/>
              <w:rPr>
                <w:rFonts w:ascii="Times New Roman" w:hAnsi="Times New Roman" w:cs="Times New Roman"/>
              </w:rPr>
            </w:pPr>
            <w:r w:rsidRPr="00F03AE2">
              <w:rPr>
                <w:rFonts w:ascii="Times New Roman" w:hAnsi="Times New Roman" w:cs="Times New Roman"/>
              </w:rPr>
              <w:t>Este permitirá ingresar los datos de los usuarios y almacenarlos en la base de datos.</w:t>
            </w:r>
          </w:p>
        </w:tc>
      </w:tr>
      <w:tr w:rsidR="00C964E2" w:rsidRPr="00F03AE2" w14:paraId="5ACD9AD0" w14:textId="77777777" w:rsidTr="00B03CBA">
        <w:trPr>
          <w:trHeight w:val="547"/>
        </w:trPr>
        <w:tc>
          <w:tcPr>
            <w:tcW w:w="4008" w:type="dxa"/>
          </w:tcPr>
          <w:p w14:paraId="1651A345" w14:textId="77777777" w:rsidR="00C964E2" w:rsidRPr="00F03AE2" w:rsidRDefault="00C964E2"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54F14E34" w14:textId="77777777" w:rsidR="00C964E2" w:rsidRPr="00F03AE2" w:rsidRDefault="00C964E2"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se encuentra creada el formulario de ingreso.</w:t>
            </w:r>
          </w:p>
        </w:tc>
        <w:tc>
          <w:tcPr>
            <w:tcW w:w="4486" w:type="dxa"/>
          </w:tcPr>
          <w:p w14:paraId="48520D50" w14:textId="77777777" w:rsidR="00C964E2" w:rsidRPr="00F03AE2" w:rsidRDefault="00C964E2" w:rsidP="008B3AA5">
            <w:pPr>
              <w:spacing w:line="360" w:lineRule="auto"/>
              <w:rPr>
                <w:rFonts w:ascii="Times New Roman" w:hAnsi="Times New Roman" w:cs="Times New Roman"/>
                <w:b/>
              </w:rPr>
            </w:pPr>
            <w:r w:rsidRPr="00F03AE2">
              <w:rPr>
                <w:rFonts w:ascii="Times New Roman" w:hAnsi="Times New Roman" w:cs="Times New Roman"/>
                <w:b/>
              </w:rPr>
              <w:t>Ejecución:</w:t>
            </w:r>
          </w:p>
          <w:p w14:paraId="0ED58989" w14:textId="77777777" w:rsidR="00C964E2" w:rsidRPr="00F03AE2" w:rsidRDefault="00C964E2" w:rsidP="00F53C45">
            <w:pPr>
              <w:pStyle w:val="Prrafodelista"/>
              <w:numPr>
                <w:ilvl w:val="0"/>
                <w:numId w:val="48"/>
              </w:numPr>
              <w:spacing w:line="360" w:lineRule="auto"/>
              <w:rPr>
                <w:rFonts w:ascii="Times New Roman" w:hAnsi="Times New Roman" w:cs="Times New Roman"/>
              </w:rPr>
            </w:pPr>
            <w:r w:rsidRPr="00F03AE2">
              <w:rPr>
                <w:rFonts w:ascii="Times New Roman" w:hAnsi="Times New Roman" w:cs="Times New Roman"/>
              </w:rPr>
              <w:t>Ingresar al Sistema</w:t>
            </w:r>
          </w:p>
          <w:p w14:paraId="310A0D95" w14:textId="77777777" w:rsidR="00C964E2" w:rsidRPr="00F03AE2" w:rsidRDefault="00C964E2" w:rsidP="00F53C45">
            <w:pPr>
              <w:pStyle w:val="Prrafodelista"/>
              <w:numPr>
                <w:ilvl w:val="0"/>
                <w:numId w:val="48"/>
              </w:numPr>
              <w:spacing w:line="360" w:lineRule="auto"/>
              <w:rPr>
                <w:rFonts w:ascii="Times New Roman" w:hAnsi="Times New Roman" w:cs="Times New Roman"/>
              </w:rPr>
            </w:pPr>
            <w:r w:rsidRPr="00F03AE2">
              <w:rPr>
                <w:rFonts w:ascii="Times New Roman" w:hAnsi="Times New Roman" w:cs="Times New Roman"/>
              </w:rPr>
              <w:t>Seleccionar Administración de personas, Usuarios.</w:t>
            </w:r>
          </w:p>
          <w:p w14:paraId="69B7EB89" w14:textId="77777777" w:rsidR="00C964E2" w:rsidRPr="00F03AE2" w:rsidRDefault="00C964E2" w:rsidP="00F53C45">
            <w:pPr>
              <w:pStyle w:val="Prrafodelista"/>
              <w:numPr>
                <w:ilvl w:val="0"/>
                <w:numId w:val="48"/>
              </w:numPr>
              <w:spacing w:line="360" w:lineRule="auto"/>
              <w:rPr>
                <w:rFonts w:ascii="Times New Roman" w:hAnsi="Times New Roman" w:cs="Times New Roman"/>
              </w:rPr>
            </w:pPr>
            <w:r w:rsidRPr="00F03AE2">
              <w:rPr>
                <w:rFonts w:ascii="Times New Roman" w:hAnsi="Times New Roman" w:cs="Times New Roman"/>
              </w:rPr>
              <w:t>Presionar el botón Nuevo.</w:t>
            </w:r>
          </w:p>
          <w:p w14:paraId="4FD3E1E0" w14:textId="77777777" w:rsidR="00C964E2" w:rsidRPr="00F03AE2" w:rsidRDefault="00C964E2" w:rsidP="00F53C45">
            <w:pPr>
              <w:pStyle w:val="Prrafodelista"/>
              <w:numPr>
                <w:ilvl w:val="0"/>
                <w:numId w:val="48"/>
              </w:numPr>
              <w:spacing w:line="360" w:lineRule="auto"/>
              <w:rPr>
                <w:rFonts w:ascii="Times New Roman" w:hAnsi="Times New Roman" w:cs="Times New Roman"/>
              </w:rPr>
            </w:pPr>
            <w:r w:rsidRPr="00F03AE2">
              <w:rPr>
                <w:rFonts w:ascii="Times New Roman" w:hAnsi="Times New Roman" w:cs="Times New Roman"/>
              </w:rPr>
              <w:t>Llenar los datos del formulario.</w:t>
            </w:r>
          </w:p>
          <w:p w14:paraId="0E8D38ED" w14:textId="77777777" w:rsidR="00C964E2" w:rsidRPr="00F03AE2" w:rsidRDefault="00C964E2" w:rsidP="00F53C45">
            <w:pPr>
              <w:pStyle w:val="Prrafodelista"/>
              <w:numPr>
                <w:ilvl w:val="0"/>
                <w:numId w:val="48"/>
              </w:numPr>
              <w:spacing w:line="360" w:lineRule="auto"/>
              <w:rPr>
                <w:rFonts w:ascii="Times New Roman" w:hAnsi="Times New Roman" w:cs="Times New Roman"/>
              </w:rPr>
            </w:pPr>
            <w:r w:rsidRPr="00F03AE2">
              <w:rPr>
                <w:rFonts w:ascii="Times New Roman" w:hAnsi="Times New Roman" w:cs="Times New Roman"/>
              </w:rPr>
              <w:t>Clic en Guardar.</w:t>
            </w:r>
          </w:p>
        </w:tc>
      </w:tr>
      <w:tr w:rsidR="00C964E2" w:rsidRPr="00F03AE2" w14:paraId="37F4C7CE" w14:textId="77777777" w:rsidTr="00B03CBA">
        <w:trPr>
          <w:trHeight w:val="547"/>
        </w:trPr>
        <w:tc>
          <w:tcPr>
            <w:tcW w:w="4008" w:type="dxa"/>
          </w:tcPr>
          <w:p w14:paraId="1CB8F8AE" w14:textId="77777777" w:rsidR="00C964E2" w:rsidRPr="00F03AE2" w:rsidRDefault="00C964E2"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7F28D9E3" w14:textId="77777777" w:rsidR="00C964E2" w:rsidRPr="00F03AE2" w:rsidRDefault="00C964E2" w:rsidP="008B3AA5">
            <w:pPr>
              <w:spacing w:line="360" w:lineRule="auto"/>
              <w:rPr>
                <w:rFonts w:ascii="Times New Roman" w:hAnsi="Times New Roman" w:cs="Times New Roman"/>
              </w:rPr>
            </w:pPr>
            <w:r w:rsidRPr="00F03AE2">
              <w:rPr>
                <w:rFonts w:ascii="Times New Roman" w:hAnsi="Times New Roman" w:cs="Times New Roman"/>
              </w:rPr>
              <w:t>El sistema guarda el nuevo Usuario y retorna al index de los Usuarios registrados, con un mensaje de información “Usuario Guardado Exitosamente”.</w:t>
            </w:r>
          </w:p>
        </w:tc>
        <w:tc>
          <w:tcPr>
            <w:tcW w:w="4486" w:type="dxa"/>
          </w:tcPr>
          <w:p w14:paraId="5D3BDFE2" w14:textId="77777777" w:rsidR="00C964E2" w:rsidRPr="00F03AE2" w:rsidRDefault="00C964E2"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5D08DC35" w14:textId="77777777" w:rsidR="00C964E2" w:rsidRPr="00F03AE2" w:rsidRDefault="00C964E2"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60739A8F" w14:textId="19EFB60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CED86C4" w14:textId="77777777" w:rsidR="00C964E2" w:rsidRPr="00F03AE2" w:rsidRDefault="00C964E2" w:rsidP="008B3AA5">
      <w:pPr>
        <w:spacing w:after="0"/>
        <w:rPr>
          <w:rFonts w:ascii="Times New Roman" w:hAnsi="Times New Roman" w:cs="Times New Roman"/>
        </w:rPr>
      </w:pPr>
    </w:p>
    <w:p w14:paraId="47F9CEA2" w14:textId="795322CE"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4-B: </w:t>
      </w:r>
      <w:r w:rsidRPr="00F03AE2">
        <w:rPr>
          <w:rFonts w:ascii="Times New Roman" w:hAnsi="Times New Roman" w:cs="Times New Roman"/>
        </w:rPr>
        <w:t>Historia de Usuario 3</w:t>
      </w:r>
    </w:p>
    <w:tbl>
      <w:tblPr>
        <w:tblStyle w:val="Tablaconcuadrcula"/>
        <w:tblW w:w="0" w:type="auto"/>
        <w:tblLook w:val="04A0" w:firstRow="1" w:lastRow="0" w:firstColumn="1" w:lastColumn="0" w:noHBand="0" w:noVBand="1"/>
      </w:tblPr>
      <w:tblGrid>
        <w:gridCol w:w="4248"/>
        <w:gridCol w:w="4246"/>
      </w:tblGrid>
      <w:tr w:rsidR="004962A9" w:rsidRPr="00F03AE2" w14:paraId="2F2C1E1A" w14:textId="77777777" w:rsidTr="0026253B">
        <w:tc>
          <w:tcPr>
            <w:tcW w:w="8494" w:type="dxa"/>
            <w:gridSpan w:val="2"/>
          </w:tcPr>
          <w:p w14:paraId="39E8B31C"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687B50AB" w14:textId="77777777" w:rsidTr="0026253B">
        <w:tc>
          <w:tcPr>
            <w:tcW w:w="4248" w:type="dxa"/>
          </w:tcPr>
          <w:p w14:paraId="4A8B989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w:t>
            </w:r>
          </w:p>
        </w:tc>
        <w:tc>
          <w:tcPr>
            <w:tcW w:w="4246" w:type="dxa"/>
          </w:tcPr>
          <w:p w14:paraId="686AE90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714870EF" w14:textId="77777777" w:rsidTr="0026253B">
        <w:tc>
          <w:tcPr>
            <w:tcW w:w="8494" w:type="dxa"/>
            <w:gridSpan w:val="2"/>
          </w:tcPr>
          <w:p w14:paraId="5DD28BC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ción de Información de Usuarios</w:t>
            </w:r>
          </w:p>
        </w:tc>
      </w:tr>
      <w:tr w:rsidR="004962A9" w:rsidRPr="00F03AE2" w14:paraId="2AF92D7A" w14:textId="77777777" w:rsidTr="0026253B">
        <w:tc>
          <w:tcPr>
            <w:tcW w:w="4248" w:type="dxa"/>
          </w:tcPr>
          <w:p w14:paraId="03216A6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33FBA259"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578FFB43"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49A71C6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7679F3A3" w14:textId="77777777" w:rsidTr="0026253B">
        <w:tc>
          <w:tcPr>
            <w:tcW w:w="4248" w:type="dxa"/>
          </w:tcPr>
          <w:p w14:paraId="3452728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5A01147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5E979ACF" w14:textId="77777777" w:rsidTr="0026253B">
        <w:tc>
          <w:tcPr>
            <w:tcW w:w="8494" w:type="dxa"/>
            <w:gridSpan w:val="2"/>
          </w:tcPr>
          <w:p w14:paraId="3F84A41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097790E5" w14:textId="77777777" w:rsidTr="0026253B">
        <w:trPr>
          <w:trHeight w:val="547"/>
        </w:trPr>
        <w:tc>
          <w:tcPr>
            <w:tcW w:w="8494" w:type="dxa"/>
            <w:gridSpan w:val="2"/>
          </w:tcPr>
          <w:p w14:paraId="791AE797"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8337761"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modificar los datos de los usuarios.</w:t>
            </w:r>
          </w:p>
        </w:tc>
      </w:tr>
      <w:tr w:rsidR="004962A9" w:rsidRPr="00F03AE2" w14:paraId="18F7A1D3" w14:textId="77777777" w:rsidTr="0026253B">
        <w:trPr>
          <w:trHeight w:val="547"/>
        </w:trPr>
        <w:tc>
          <w:tcPr>
            <w:tcW w:w="8494" w:type="dxa"/>
            <w:gridSpan w:val="2"/>
          </w:tcPr>
          <w:p w14:paraId="4AFE4DB3"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DFD46C0" w14:textId="309254F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F07CE4D" w14:textId="77777777" w:rsidR="004962A9" w:rsidRPr="00F03AE2" w:rsidRDefault="004962A9" w:rsidP="008B3AA5">
      <w:pPr>
        <w:spacing w:after="0"/>
        <w:rPr>
          <w:rFonts w:ascii="Times New Roman" w:hAnsi="Times New Roman" w:cs="Times New Roman"/>
        </w:rPr>
      </w:pPr>
    </w:p>
    <w:p w14:paraId="7CE28D1A" w14:textId="5C9DA120"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Tabla 2</w:t>
      </w:r>
      <w:r w:rsidR="00B03CBA" w:rsidRPr="00F03AE2">
        <w:rPr>
          <w:rFonts w:ascii="Times New Roman" w:hAnsi="Times New Roman" w:cs="Times New Roman"/>
          <w:b/>
        </w:rPr>
        <w:t>5</w:t>
      </w:r>
      <w:r w:rsidRPr="00F03AE2">
        <w:rPr>
          <w:rFonts w:ascii="Times New Roman" w:hAnsi="Times New Roman" w:cs="Times New Roman"/>
          <w:b/>
        </w:rPr>
        <w:t xml:space="preserve">-B: </w:t>
      </w:r>
      <w:r w:rsidRPr="00F03AE2">
        <w:rPr>
          <w:rFonts w:ascii="Times New Roman" w:hAnsi="Times New Roman" w:cs="Times New Roman"/>
        </w:rPr>
        <w:t>Tarea de Ingeniería 9</w:t>
      </w:r>
    </w:p>
    <w:tbl>
      <w:tblPr>
        <w:tblStyle w:val="Tablaconcuadrcula"/>
        <w:tblW w:w="0" w:type="auto"/>
        <w:tblLook w:val="04A0" w:firstRow="1" w:lastRow="0" w:firstColumn="1" w:lastColumn="0" w:noHBand="0" w:noVBand="1"/>
      </w:tblPr>
      <w:tblGrid>
        <w:gridCol w:w="8494"/>
      </w:tblGrid>
      <w:tr w:rsidR="00DD288A" w:rsidRPr="00F03AE2" w14:paraId="3B147CE3" w14:textId="77777777" w:rsidTr="0026253B">
        <w:tc>
          <w:tcPr>
            <w:tcW w:w="8494" w:type="dxa"/>
          </w:tcPr>
          <w:p w14:paraId="3879FE10" w14:textId="77777777" w:rsidR="00DD288A" w:rsidRPr="00F03AE2" w:rsidRDefault="00DD288A"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D288A" w:rsidRPr="00F03AE2" w14:paraId="740862C9" w14:textId="77777777" w:rsidTr="0026253B">
        <w:tc>
          <w:tcPr>
            <w:tcW w:w="8494" w:type="dxa"/>
          </w:tcPr>
          <w:p w14:paraId="1C07D879"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w:t>
            </w:r>
          </w:p>
        </w:tc>
      </w:tr>
      <w:tr w:rsidR="00DD288A" w:rsidRPr="00F03AE2" w14:paraId="46B92EF1" w14:textId="77777777" w:rsidTr="0026253B">
        <w:tc>
          <w:tcPr>
            <w:tcW w:w="8494" w:type="dxa"/>
          </w:tcPr>
          <w:p w14:paraId="00C2A824" w14:textId="1CB72F6E"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C964E2" w:rsidRPr="00F03AE2">
              <w:rPr>
                <w:rFonts w:ascii="Times New Roman" w:hAnsi="Times New Roman" w:cs="Times New Roman"/>
              </w:rPr>
              <w:t>9</w:t>
            </w:r>
          </w:p>
        </w:tc>
      </w:tr>
      <w:tr w:rsidR="00DD288A" w:rsidRPr="00F03AE2" w14:paraId="4EF968D6" w14:textId="77777777" w:rsidTr="0026253B">
        <w:tc>
          <w:tcPr>
            <w:tcW w:w="8494" w:type="dxa"/>
          </w:tcPr>
          <w:p w14:paraId="494AA06E"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usuario.</w:t>
            </w:r>
          </w:p>
        </w:tc>
      </w:tr>
      <w:tr w:rsidR="00DD288A" w:rsidRPr="00F03AE2" w14:paraId="6307D4BF" w14:textId="77777777" w:rsidTr="0026253B">
        <w:tc>
          <w:tcPr>
            <w:tcW w:w="8494" w:type="dxa"/>
          </w:tcPr>
          <w:p w14:paraId="5137C184"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D288A" w:rsidRPr="00F03AE2" w14:paraId="55D16B39" w14:textId="77777777" w:rsidTr="0026253B">
        <w:tc>
          <w:tcPr>
            <w:tcW w:w="8494" w:type="dxa"/>
          </w:tcPr>
          <w:p w14:paraId="3E797D87"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D288A" w:rsidRPr="00F03AE2" w14:paraId="51A93E86" w14:textId="77777777" w:rsidTr="0026253B">
        <w:trPr>
          <w:trHeight w:val="547"/>
        </w:trPr>
        <w:tc>
          <w:tcPr>
            <w:tcW w:w="8494" w:type="dxa"/>
          </w:tcPr>
          <w:p w14:paraId="5E0B58F9"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4613E8B" w14:textId="77777777" w:rsidR="00DD288A" w:rsidRPr="00F03AE2" w:rsidRDefault="00DD288A" w:rsidP="008B3AA5">
            <w:pPr>
              <w:spacing w:line="360" w:lineRule="auto"/>
              <w:jc w:val="both"/>
              <w:rPr>
                <w:rFonts w:ascii="Times New Roman" w:hAnsi="Times New Roman" w:cs="Times New Roman"/>
              </w:rPr>
            </w:pPr>
            <w:r w:rsidRPr="00F03AE2">
              <w:rPr>
                <w:rFonts w:ascii="Times New Roman" w:hAnsi="Times New Roman" w:cs="Times New Roman"/>
              </w:rPr>
              <w:t xml:space="preserve">Se creará </w:t>
            </w:r>
            <w:r w:rsidR="00654597" w:rsidRPr="00F03AE2">
              <w:rPr>
                <w:rFonts w:ascii="Times New Roman" w:hAnsi="Times New Roman" w:cs="Times New Roman"/>
              </w:rPr>
              <w:t>el método</w:t>
            </w:r>
            <w:r w:rsidRPr="00F03AE2">
              <w:rPr>
                <w:rFonts w:ascii="Times New Roman" w:hAnsi="Times New Roman" w:cs="Times New Roman"/>
              </w:rPr>
              <w:t xml:space="preserve"> para la actualización de datos del usuario.</w:t>
            </w:r>
          </w:p>
        </w:tc>
      </w:tr>
    </w:tbl>
    <w:p w14:paraId="3379A7B2" w14:textId="3B68BF0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4D08766" w14:textId="77777777" w:rsidR="00DD288A" w:rsidRPr="00F03AE2" w:rsidRDefault="00DD288A" w:rsidP="008B3AA5">
      <w:pPr>
        <w:spacing w:after="0"/>
        <w:rPr>
          <w:rFonts w:ascii="Times New Roman" w:hAnsi="Times New Roman" w:cs="Times New Roman"/>
        </w:rPr>
      </w:pPr>
    </w:p>
    <w:p w14:paraId="270CF3C5" w14:textId="4A8B4884" w:rsidR="00C964E2" w:rsidRPr="00F03AE2" w:rsidRDefault="00C964E2" w:rsidP="008B3AA5">
      <w:pPr>
        <w:spacing w:after="0" w:line="480" w:lineRule="auto"/>
        <w:jc w:val="both"/>
        <w:rPr>
          <w:rFonts w:ascii="Times New Roman" w:hAnsi="Times New Roman" w:cs="Times New Roman"/>
        </w:rPr>
      </w:pPr>
      <w:r w:rsidRPr="00F03AE2">
        <w:rPr>
          <w:rFonts w:ascii="Times New Roman" w:hAnsi="Times New Roman" w:cs="Times New Roman"/>
          <w:b/>
        </w:rPr>
        <w:t>Tabla 2</w:t>
      </w:r>
      <w:r w:rsidR="00B03CBA" w:rsidRPr="00F03AE2">
        <w:rPr>
          <w:rFonts w:ascii="Times New Roman" w:hAnsi="Times New Roman" w:cs="Times New Roman"/>
          <w:b/>
        </w:rPr>
        <w:t>6</w:t>
      </w:r>
      <w:r w:rsidRPr="00F03AE2">
        <w:rPr>
          <w:rFonts w:ascii="Times New Roman" w:hAnsi="Times New Roman" w:cs="Times New Roman"/>
          <w:b/>
        </w:rPr>
        <w:t xml:space="preserve">-B: </w:t>
      </w:r>
      <w:r w:rsidRPr="00F03AE2">
        <w:rPr>
          <w:rFonts w:ascii="Times New Roman" w:hAnsi="Times New Roman" w:cs="Times New Roman"/>
        </w:rPr>
        <w:t>Tarea de Ingeniería 10</w:t>
      </w:r>
    </w:p>
    <w:tbl>
      <w:tblPr>
        <w:tblStyle w:val="Tablaconcuadrcula"/>
        <w:tblW w:w="0" w:type="auto"/>
        <w:tblLook w:val="04A0" w:firstRow="1" w:lastRow="0" w:firstColumn="1" w:lastColumn="0" w:noHBand="0" w:noVBand="1"/>
      </w:tblPr>
      <w:tblGrid>
        <w:gridCol w:w="8494"/>
      </w:tblGrid>
      <w:tr w:rsidR="00DD288A" w:rsidRPr="00F03AE2" w14:paraId="791176BE" w14:textId="77777777" w:rsidTr="0026253B">
        <w:tc>
          <w:tcPr>
            <w:tcW w:w="8494" w:type="dxa"/>
          </w:tcPr>
          <w:p w14:paraId="2EE74366" w14:textId="77777777" w:rsidR="00DD288A" w:rsidRPr="00F03AE2" w:rsidRDefault="00DD288A"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D288A" w:rsidRPr="00F03AE2" w14:paraId="1ED8F345" w14:textId="77777777" w:rsidTr="0026253B">
        <w:tc>
          <w:tcPr>
            <w:tcW w:w="8494" w:type="dxa"/>
          </w:tcPr>
          <w:p w14:paraId="2E055D4C"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w:t>
            </w:r>
          </w:p>
        </w:tc>
      </w:tr>
      <w:tr w:rsidR="00DD288A" w:rsidRPr="00F03AE2" w14:paraId="1060A029" w14:textId="77777777" w:rsidTr="0026253B">
        <w:tc>
          <w:tcPr>
            <w:tcW w:w="8494" w:type="dxa"/>
          </w:tcPr>
          <w:p w14:paraId="03F95C90" w14:textId="6814931D"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Identificador:</w:t>
            </w:r>
            <w:r w:rsidR="00C964E2" w:rsidRPr="00F03AE2">
              <w:rPr>
                <w:rFonts w:ascii="Times New Roman" w:hAnsi="Times New Roman" w:cs="Times New Roman"/>
              </w:rPr>
              <w:t xml:space="preserve"> TI10</w:t>
            </w:r>
          </w:p>
        </w:tc>
      </w:tr>
      <w:tr w:rsidR="00DD288A" w:rsidRPr="00F03AE2" w14:paraId="5023791F" w14:textId="77777777" w:rsidTr="0026253B">
        <w:tc>
          <w:tcPr>
            <w:tcW w:w="8494" w:type="dxa"/>
          </w:tcPr>
          <w:p w14:paraId="65ECFFF0"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w:t>
            </w:r>
            <w:r w:rsidR="00654597" w:rsidRPr="00F03AE2">
              <w:rPr>
                <w:rFonts w:ascii="Times New Roman" w:hAnsi="Times New Roman" w:cs="Times New Roman"/>
              </w:rPr>
              <w:t>la actualización</w:t>
            </w:r>
            <w:r w:rsidRPr="00F03AE2">
              <w:rPr>
                <w:rFonts w:ascii="Times New Roman" w:hAnsi="Times New Roman" w:cs="Times New Roman"/>
              </w:rPr>
              <w:t xml:space="preserve"> de un usuario.</w:t>
            </w:r>
          </w:p>
        </w:tc>
      </w:tr>
      <w:tr w:rsidR="00DD288A" w:rsidRPr="00F03AE2" w14:paraId="6D40F1EF" w14:textId="77777777" w:rsidTr="0026253B">
        <w:tc>
          <w:tcPr>
            <w:tcW w:w="8494" w:type="dxa"/>
          </w:tcPr>
          <w:p w14:paraId="7BEA796B"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D288A" w:rsidRPr="00F03AE2" w14:paraId="4010EE73" w14:textId="77777777" w:rsidTr="0026253B">
        <w:tc>
          <w:tcPr>
            <w:tcW w:w="8494" w:type="dxa"/>
          </w:tcPr>
          <w:p w14:paraId="6F8E4599"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D288A" w:rsidRPr="00F03AE2" w14:paraId="38AC198F" w14:textId="77777777" w:rsidTr="0026253B">
        <w:trPr>
          <w:trHeight w:val="547"/>
        </w:trPr>
        <w:tc>
          <w:tcPr>
            <w:tcW w:w="8494" w:type="dxa"/>
          </w:tcPr>
          <w:p w14:paraId="649892F5"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C4AB165" w14:textId="77777777" w:rsidR="00DD288A" w:rsidRPr="00F03AE2" w:rsidRDefault="00DD288A"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 xml:space="preserve">Se creara la plantilla .ctp para </w:t>
            </w:r>
            <w:r w:rsidR="00654597" w:rsidRPr="00F03AE2">
              <w:rPr>
                <w:rFonts w:ascii="Times New Roman" w:hAnsi="Times New Roman" w:cs="Times New Roman"/>
              </w:rPr>
              <w:t>la actualización</w:t>
            </w:r>
            <w:r w:rsidRPr="00F03AE2">
              <w:rPr>
                <w:rFonts w:ascii="Times New Roman" w:hAnsi="Times New Roman" w:cs="Times New Roman"/>
              </w:rPr>
              <w:t xml:space="preserve"> de</w:t>
            </w:r>
            <w:r w:rsidR="00654597" w:rsidRPr="00F03AE2">
              <w:rPr>
                <w:rFonts w:ascii="Times New Roman" w:hAnsi="Times New Roman" w:cs="Times New Roman"/>
              </w:rPr>
              <w:t xml:space="preserve"> información</w:t>
            </w:r>
            <w:r w:rsidRPr="00F03AE2">
              <w:rPr>
                <w:rFonts w:ascii="Times New Roman" w:hAnsi="Times New Roman" w:cs="Times New Roman"/>
              </w:rPr>
              <w:t xml:space="preserve"> un usuario.</w:t>
            </w:r>
          </w:p>
          <w:p w14:paraId="68845B36" w14:textId="77777777" w:rsidR="00DD288A" w:rsidRPr="00F03AE2" w:rsidRDefault="00DD288A"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w:t>
            </w:r>
            <w:r w:rsidR="00654597" w:rsidRPr="00F03AE2">
              <w:rPr>
                <w:rFonts w:ascii="Times New Roman" w:hAnsi="Times New Roman" w:cs="Times New Roman"/>
              </w:rPr>
              <w:t>ra un mensaje de confirmación</w:t>
            </w:r>
            <w:r w:rsidRPr="00F03AE2">
              <w:rPr>
                <w:rFonts w:ascii="Times New Roman" w:hAnsi="Times New Roman" w:cs="Times New Roman"/>
              </w:rPr>
              <w:t>.</w:t>
            </w:r>
          </w:p>
        </w:tc>
      </w:tr>
    </w:tbl>
    <w:p w14:paraId="5D231CAC" w14:textId="7B507D7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D5D4EDA" w14:textId="77777777" w:rsidR="00654597" w:rsidRPr="00F03AE2" w:rsidRDefault="00654597" w:rsidP="008B3AA5">
      <w:pPr>
        <w:tabs>
          <w:tab w:val="left" w:pos="1331"/>
        </w:tabs>
        <w:spacing w:after="0"/>
        <w:rPr>
          <w:rFonts w:ascii="Times New Roman" w:hAnsi="Times New Roman" w:cs="Times New Roman"/>
        </w:rPr>
      </w:pPr>
    </w:p>
    <w:p w14:paraId="5C69CFA3" w14:textId="40E6391E"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7-B: </w:t>
      </w:r>
      <w:r w:rsidRPr="00F03AE2">
        <w:rPr>
          <w:rFonts w:ascii="Times New Roman" w:hAnsi="Times New Roman" w:cs="Times New Roman"/>
        </w:rPr>
        <w:t>Prueba de Aceptación 7</w:t>
      </w:r>
    </w:p>
    <w:tbl>
      <w:tblPr>
        <w:tblStyle w:val="Tablaconcuadrcula"/>
        <w:tblW w:w="0" w:type="auto"/>
        <w:tblLook w:val="04A0" w:firstRow="1" w:lastRow="0" w:firstColumn="1" w:lastColumn="0" w:noHBand="0" w:noVBand="1"/>
      </w:tblPr>
      <w:tblGrid>
        <w:gridCol w:w="4008"/>
        <w:gridCol w:w="4486"/>
      </w:tblGrid>
      <w:tr w:rsidR="00DD288A" w:rsidRPr="00F03AE2" w14:paraId="068995D6" w14:textId="77777777" w:rsidTr="0026253B">
        <w:tc>
          <w:tcPr>
            <w:tcW w:w="8494" w:type="dxa"/>
            <w:gridSpan w:val="2"/>
          </w:tcPr>
          <w:p w14:paraId="7F3099CF" w14:textId="77777777" w:rsidR="00DD288A" w:rsidRPr="00F03AE2" w:rsidRDefault="00DD288A"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D288A" w:rsidRPr="00F03AE2" w14:paraId="7DF45727" w14:textId="77777777" w:rsidTr="0026253B">
        <w:tc>
          <w:tcPr>
            <w:tcW w:w="8494" w:type="dxa"/>
            <w:gridSpan w:val="2"/>
          </w:tcPr>
          <w:p w14:paraId="6745DB20"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7</w:t>
            </w:r>
          </w:p>
        </w:tc>
      </w:tr>
      <w:tr w:rsidR="00DD288A" w:rsidRPr="00F03AE2" w14:paraId="6E701CC2" w14:textId="77777777" w:rsidTr="0026253B">
        <w:tc>
          <w:tcPr>
            <w:tcW w:w="8494" w:type="dxa"/>
            <w:gridSpan w:val="2"/>
          </w:tcPr>
          <w:p w14:paraId="21C06F07"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Modificación</w:t>
            </w:r>
            <w:r w:rsidR="00654597" w:rsidRPr="00F03AE2">
              <w:rPr>
                <w:rFonts w:ascii="Times New Roman" w:hAnsi="Times New Roman" w:cs="Times New Roman"/>
              </w:rPr>
              <w:t xml:space="preserve"> de información</w:t>
            </w:r>
            <w:r w:rsidRPr="00F03AE2">
              <w:rPr>
                <w:rFonts w:ascii="Times New Roman" w:hAnsi="Times New Roman" w:cs="Times New Roman"/>
              </w:rPr>
              <w:t xml:space="preserve"> de Usuarios</w:t>
            </w:r>
          </w:p>
        </w:tc>
      </w:tr>
      <w:tr w:rsidR="00DD288A" w:rsidRPr="00F03AE2" w14:paraId="135AF297" w14:textId="77777777" w:rsidTr="0026253B">
        <w:tc>
          <w:tcPr>
            <w:tcW w:w="8494" w:type="dxa"/>
            <w:gridSpan w:val="2"/>
          </w:tcPr>
          <w:p w14:paraId="5E0C27AD"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w:t>
            </w:r>
            <w:r w:rsidR="00654597" w:rsidRPr="00F03AE2">
              <w:rPr>
                <w:rFonts w:ascii="Times New Roman" w:hAnsi="Times New Roman" w:cs="Times New Roman"/>
              </w:rPr>
              <w:t>3</w:t>
            </w:r>
          </w:p>
        </w:tc>
      </w:tr>
      <w:tr w:rsidR="00DD288A" w:rsidRPr="00F03AE2" w14:paraId="5F693678" w14:textId="77777777" w:rsidTr="0026253B">
        <w:trPr>
          <w:trHeight w:val="702"/>
        </w:trPr>
        <w:tc>
          <w:tcPr>
            <w:tcW w:w="8494" w:type="dxa"/>
            <w:gridSpan w:val="2"/>
          </w:tcPr>
          <w:p w14:paraId="23193D0F"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A4836C0" w14:textId="77777777" w:rsidR="00DD288A" w:rsidRPr="00F03AE2" w:rsidRDefault="00DD288A"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w:t>
            </w:r>
            <w:r w:rsidR="00654597" w:rsidRPr="00F03AE2">
              <w:rPr>
                <w:rFonts w:ascii="Times New Roman" w:hAnsi="Times New Roman" w:cs="Times New Roman"/>
              </w:rPr>
              <w:t>modificar</w:t>
            </w:r>
            <w:r w:rsidRPr="00F03AE2">
              <w:rPr>
                <w:rFonts w:ascii="Times New Roman" w:hAnsi="Times New Roman" w:cs="Times New Roman"/>
              </w:rPr>
              <w:t xml:space="preserve"> los datos de los usuarios y almacenarlos en la base de datos.</w:t>
            </w:r>
          </w:p>
        </w:tc>
      </w:tr>
      <w:tr w:rsidR="00DD288A" w:rsidRPr="00F03AE2" w14:paraId="573E3EF5" w14:textId="77777777" w:rsidTr="0026253B">
        <w:trPr>
          <w:trHeight w:val="547"/>
        </w:trPr>
        <w:tc>
          <w:tcPr>
            <w:tcW w:w="4008" w:type="dxa"/>
          </w:tcPr>
          <w:p w14:paraId="6C7617D1" w14:textId="77777777" w:rsidR="00DD288A" w:rsidRPr="00F03AE2" w:rsidRDefault="00DD288A"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097CA44A" w14:textId="77777777" w:rsidR="00DD288A" w:rsidRPr="00F03AE2" w:rsidRDefault="00DD288A" w:rsidP="008B3AA5">
            <w:pPr>
              <w:spacing w:line="360" w:lineRule="auto"/>
              <w:jc w:val="both"/>
              <w:rPr>
                <w:rFonts w:ascii="Times New Roman" w:hAnsi="Times New Roman" w:cs="Times New Roman"/>
              </w:rPr>
            </w:pPr>
            <w:r w:rsidRPr="00F03AE2">
              <w:rPr>
                <w:rFonts w:ascii="Times New Roman" w:hAnsi="Times New Roman" w:cs="Times New Roman"/>
              </w:rPr>
              <w:t>Este se</w:t>
            </w:r>
            <w:r w:rsidR="00654597" w:rsidRPr="00F03AE2">
              <w:rPr>
                <w:rFonts w:ascii="Times New Roman" w:hAnsi="Times New Roman" w:cs="Times New Roman"/>
              </w:rPr>
              <w:t xml:space="preserve"> llevara a cabo si el usuario se encuentra registrado en la base de datos.</w:t>
            </w:r>
          </w:p>
        </w:tc>
        <w:tc>
          <w:tcPr>
            <w:tcW w:w="4486" w:type="dxa"/>
          </w:tcPr>
          <w:p w14:paraId="0DB76C00"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Ejecución:</w:t>
            </w:r>
          </w:p>
          <w:p w14:paraId="50B6E98E" w14:textId="77777777" w:rsidR="00DD288A" w:rsidRPr="00F03AE2" w:rsidRDefault="00DD288A" w:rsidP="00F53C45">
            <w:pPr>
              <w:pStyle w:val="Prrafodelista"/>
              <w:numPr>
                <w:ilvl w:val="0"/>
                <w:numId w:val="57"/>
              </w:numPr>
              <w:spacing w:line="360" w:lineRule="auto"/>
              <w:rPr>
                <w:rFonts w:ascii="Times New Roman" w:hAnsi="Times New Roman" w:cs="Times New Roman"/>
              </w:rPr>
            </w:pPr>
            <w:r w:rsidRPr="00F03AE2">
              <w:rPr>
                <w:rFonts w:ascii="Times New Roman" w:hAnsi="Times New Roman" w:cs="Times New Roman"/>
              </w:rPr>
              <w:t>Ingresar al Sistema</w:t>
            </w:r>
          </w:p>
          <w:p w14:paraId="142AD736" w14:textId="77777777" w:rsidR="00DD288A" w:rsidRPr="00F03AE2" w:rsidRDefault="00DD288A" w:rsidP="00F53C45">
            <w:pPr>
              <w:pStyle w:val="Prrafodelista"/>
              <w:numPr>
                <w:ilvl w:val="0"/>
                <w:numId w:val="57"/>
              </w:numPr>
              <w:spacing w:line="360" w:lineRule="auto"/>
              <w:rPr>
                <w:rFonts w:ascii="Times New Roman" w:hAnsi="Times New Roman" w:cs="Times New Roman"/>
              </w:rPr>
            </w:pPr>
            <w:r w:rsidRPr="00F03AE2">
              <w:rPr>
                <w:rFonts w:ascii="Times New Roman" w:hAnsi="Times New Roman" w:cs="Times New Roman"/>
              </w:rPr>
              <w:t>Seleccionar Administración de personas, Usuarios.</w:t>
            </w:r>
          </w:p>
          <w:p w14:paraId="4A8EF84D" w14:textId="77777777" w:rsidR="00DD288A" w:rsidRPr="00F03AE2" w:rsidRDefault="00DD288A" w:rsidP="00F53C45">
            <w:pPr>
              <w:pStyle w:val="Prrafodelista"/>
              <w:numPr>
                <w:ilvl w:val="0"/>
                <w:numId w:val="57"/>
              </w:numPr>
              <w:spacing w:line="360" w:lineRule="auto"/>
              <w:rPr>
                <w:rFonts w:ascii="Times New Roman" w:hAnsi="Times New Roman" w:cs="Times New Roman"/>
              </w:rPr>
            </w:pPr>
            <w:r w:rsidRPr="00F03AE2">
              <w:rPr>
                <w:rFonts w:ascii="Times New Roman" w:hAnsi="Times New Roman" w:cs="Times New Roman"/>
              </w:rPr>
              <w:t xml:space="preserve">Presionar el botón </w:t>
            </w:r>
            <w:r w:rsidR="00654597" w:rsidRPr="00F03AE2">
              <w:rPr>
                <w:rFonts w:ascii="Times New Roman" w:hAnsi="Times New Roman" w:cs="Times New Roman"/>
              </w:rPr>
              <w:t>Editar</w:t>
            </w:r>
            <w:r w:rsidRPr="00F03AE2">
              <w:rPr>
                <w:rFonts w:ascii="Times New Roman" w:hAnsi="Times New Roman" w:cs="Times New Roman"/>
              </w:rPr>
              <w:t>.</w:t>
            </w:r>
          </w:p>
          <w:p w14:paraId="69D878F6" w14:textId="77777777" w:rsidR="00DD288A" w:rsidRPr="00F03AE2" w:rsidRDefault="00654597" w:rsidP="00F53C45">
            <w:pPr>
              <w:pStyle w:val="Prrafodelista"/>
              <w:numPr>
                <w:ilvl w:val="0"/>
                <w:numId w:val="57"/>
              </w:numPr>
              <w:spacing w:line="360" w:lineRule="auto"/>
              <w:rPr>
                <w:rFonts w:ascii="Times New Roman" w:hAnsi="Times New Roman" w:cs="Times New Roman"/>
              </w:rPr>
            </w:pPr>
            <w:r w:rsidRPr="00F03AE2">
              <w:rPr>
                <w:rFonts w:ascii="Times New Roman" w:hAnsi="Times New Roman" w:cs="Times New Roman"/>
              </w:rPr>
              <w:t>Modificar</w:t>
            </w:r>
            <w:r w:rsidR="00DD288A" w:rsidRPr="00F03AE2">
              <w:rPr>
                <w:rFonts w:ascii="Times New Roman" w:hAnsi="Times New Roman" w:cs="Times New Roman"/>
              </w:rPr>
              <w:t xml:space="preserve"> los datos del formulario.</w:t>
            </w:r>
          </w:p>
          <w:p w14:paraId="30A57126" w14:textId="77777777" w:rsidR="00410453" w:rsidRPr="00F03AE2" w:rsidRDefault="00DD288A" w:rsidP="00F53C45">
            <w:pPr>
              <w:pStyle w:val="Prrafodelista"/>
              <w:numPr>
                <w:ilvl w:val="0"/>
                <w:numId w:val="57"/>
              </w:numPr>
              <w:spacing w:line="360" w:lineRule="auto"/>
              <w:rPr>
                <w:rFonts w:ascii="Times New Roman" w:hAnsi="Times New Roman" w:cs="Times New Roman"/>
              </w:rPr>
            </w:pPr>
            <w:r w:rsidRPr="00F03AE2">
              <w:rPr>
                <w:rFonts w:ascii="Times New Roman" w:hAnsi="Times New Roman" w:cs="Times New Roman"/>
              </w:rPr>
              <w:t>Clic en Guardar.</w:t>
            </w:r>
          </w:p>
          <w:p w14:paraId="55F29B57" w14:textId="77777777" w:rsidR="00DD288A" w:rsidRPr="00F03AE2" w:rsidRDefault="00DD288A" w:rsidP="008B3AA5">
            <w:pPr>
              <w:rPr>
                <w:rFonts w:ascii="Times New Roman" w:hAnsi="Times New Roman" w:cs="Times New Roman"/>
              </w:rPr>
            </w:pPr>
          </w:p>
        </w:tc>
      </w:tr>
      <w:tr w:rsidR="00DD288A" w:rsidRPr="00F03AE2" w14:paraId="452E05EB" w14:textId="77777777" w:rsidTr="0026253B">
        <w:trPr>
          <w:trHeight w:val="547"/>
        </w:trPr>
        <w:tc>
          <w:tcPr>
            <w:tcW w:w="4008" w:type="dxa"/>
          </w:tcPr>
          <w:p w14:paraId="0A021B7E"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0DE56620"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rPr>
              <w:t xml:space="preserve">El sistema guarda </w:t>
            </w:r>
            <w:r w:rsidR="00654597" w:rsidRPr="00F03AE2">
              <w:rPr>
                <w:rFonts w:ascii="Times New Roman" w:hAnsi="Times New Roman" w:cs="Times New Roman"/>
              </w:rPr>
              <w:t>la información del usuario</w:t>
            </w:r>
            <w:r w:rsidRPr="00F03AE2">
              <w:rPr>
                <w:rFonts w:ascii="Times New Roman" w:hAnsi="Times New Roman" w:cs="Times New Roman"/>
              </w:rPr>
              <w:t xml:space="preserve"> y retorna al index de los Usuarios registrados, con un mensaje de información “Usuario Guardado Exitosamente”.</w:t>
            </w:r>
          </w:p>
        </w:tc>
        <w:tc>
          <w:tcPr>
            <w:tcW w:w="4486" w:type="dxa"/>
          </w:tcPr>
          <w:p w14:paraId="348B99B1" w14:textId="77777777" w:rsidR="00DD288A" w:rsidRPr="00F03AE2" w:rsidRDefault="00DD288A"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6A93DA63" w14:textId="77777777" w:rsidR="00DD288A" w:rsidRPr="00F03AE2" w:rsidRDefault="00DD288A"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270FD77D" w14:textId="19D7886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1A5EF2D" w14:textId="77777777" w:rsidR="00DD288A" w:rsidRPr="00F03AE2" w:rsidRDefault="00DD288A" w:rsidP="008B3AA5">
      <w:pPr>
        <w:spacing w:after="0"/>
        <w:rPr>
          <w:rFonts w:ascii="Times New Roman" w:hAnsi="Times New Roman" w:cs="Times New Roman"/>
        </w:rPr>
      </w:pPr>
    </w:p>
    <w:p w14:paraId="77B6F952" w14:textId="3D399314"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8-B: </w:t>
      </w:r>
      <w:r w:rsidRPr="00F03AE2">
        <w:rPr>
          <w:rFonts w:ascii="Times New Roman" w:hAnsi="Times New Roman" w:cs="Times New Roman"/>
        </w:rPr>
        <w:t>Historia de Usuario 4</w:t>
      </w:r>
    </w:p>
    <w:tbl>
      <w:tblPr>
        <w:tblStyle w:val="Tablaconcuadrcula"/>
        <w:tblW w:w="0" w:type="auto"/>
        <w:tblLook w:val="04A0" w:firstRow="1" w:lastRow="0" w:firstColumn="1" w:lastColumn="0" w:noHBand="0" w:noVBand="1"/>
      </w:tblPr>
      <w:tblGrid>
        <w:gridCol w:w="4248"/>
        <w:gridCol w:w="4246"/>
      </w:tblGrid>
      <w:tr w:rsidR="004962A9" w:rsidRPr="00F03AE2" w14:paraId="02F4965C" w14:textId="77777777" w:rsidTr="0026253B">
        <w:tc>
          <w:tcPr>
            <w:tcW w:w="8494" w:type="dxa"/>
            <w:gridSpan w:val="2"/>
          </w:tcPr>
          <w:p w14:paraId="25D54CEB"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69DD56E3" w14:textId="77777777" w:rsidTr="0026253B">
        <w:tc>
          <w:tcPr>
            <w:tcW w:w="4248" w:type="dxa"/>
          </w:tcPr>
          <w:p w14:paraId="7C3909B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4</w:t>
            </w:r>
          </w:p>
        </w:tc>
        <w:tc>
          <w:tcPr>
            <w:tcW w:w="4246" w:type="dxa"/>
          </w:tcPr>
          <w:p w14:paraId="333741A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24A9A7DC" w14:textId="77777777" w:rsidTr="0026253B">
        <w:tc>
          <w:tcPr>
            <w:tcW w:w="8494" w:type="dxa"/>
            <w:gridSpan w:val="2"/>
          </w:tcPr>
          <w:p w14:paraId="6B5B326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ambiar validez a usuarios</w:t>
            </w:r>
          </w:p>
        </w:tc>
      </w:tr>
      <w:tr w:rsidR="004962A9" w:rsidRPr="00F03AE2" w14:paraId="66C870CC" w14:textId="77777777" w:rsidTr="0026253B">
        <w:tc>
          <w:tcPr>
            <w:tcW w:w="4248" w:type="dxa"/>
          </w:tcPr>
          <w:p w14:paraId="1B9961F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664F04C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0078642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Medio</w:t>
            </w:r>
          </w:p>
          <w:p w14:paraId="25A5DAD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3ED2D236" w14:textId="77777777" w:rsidTr="0026253B">
        <w:tc>
          <w:tcPr>
            <w:tcW w:w="4248" w:type="dxa"/>
          </w:tcPr>
          <w:p w14:paraId="329C248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2B322C1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363010BC" w14:textId="77777777" w:rsidTr="0026253B">
        <w:tc>
          <w:tcPr>
            <w:tcW w:w="8494" w:type="dxa"/>
            <w:gridSpan w:val="2"/>
          </w:tcPr>
          <w:p w14:paraId="38D7499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26D6ED09" w14:textId="77777777" w:rsidTr="0026253B">
        <w:trPr>
          <w:trHeight w:val="547"/>
        </w:trPr>
        <w:tc>
          <w:tcPr>
            <w:tcW w:w="8494" w:type="dxa"/>
            <w:gridSpan w:val="2"/>
          </w:tcPr>
          <w:p w14:paraId="6CFECA12"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59B0336"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dar validez a un usuario para que este pueda atender un ticket.</w:t>
            </w:r>
          </w:p>
        </w:tc>
      </w:tr>
      <w:tr w:rsidR="004962A9" w:rsidRPr="00F03AE2" w14:paraId="05882DC2" w14:textId="77777777" w:rsidTr="0026253B">
        <w:trPr>
          <w:trHeight w:val="547"/>
        </w:trPr>
        <w:tc>
          <w:tcPr>
            <w:tcW w:w="8494" w:type="dxa"/>
            <w:gridSpan w:val="2"/>
          </w:tcPr>
          <w:p w14:paraId="1E503183"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25CAAA8E" w14:textId="63E10C4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45023AC" w14:textId="77777777" w:rsidR="004962A9" w:rsidRPr="00F03AE2" w:rsidRDefault="004962A9" w:rsidP="008B3AA5">
      <w:pPr>
        <w:spacing w:after="0"/>
        <w:rPr>
          <w:rFonts w:ascii="Times New Roman" w:hAnsi="Times New Roman" w:cs="Times New Roman"/>
        </w:rPr>
      </w:pPr>
    </w:p>
    <w:p w14:paraId="09069188" w14:textId="147C118B"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29-B: </w:t>
      </w:r>
      <w:r w:rsidRPr="00F03AE2">
        <w:rPr>
          <w:rFonts w:ascii="Times New Roman" w:hAnsi="Times New Roman" w:cs="Times New Roman"/>
        </w:rPr>
        <w:t>Tarea de Ingeniería 11</w:t>
      </w:r>
    </w:p>
    <w:tbl>
      <w:tblPr>
        <w:tblStyle w:val="Tablaconcuadrcula"/>
        <w:tblW w:w="0" w:type="auto"/>
        <w:tblLook w:val="04A0" w:firstRow="1" w:lastRow="0" w:firstColumn="1" w:lastColumn="0" w:noHBand="0" w:noVBand="1"/>
      </w:tblPr>
      <w:tblGrid>
        <w:gridCol w:w="8494"/>
      </w:tblGrid>
      <w:tr w:rsidR="00807A5B" w:rsidRPr="00F03AE2" w14:paraId="2EF70D91" w14:textId="77777777" w:rsidTr="00200469">
        <w:tc>
          <w:tcPr>
            <w:tcW w:w="8494" w:type="dxa"/>
          </w:tcPr>
          <w:p w14:paraId="2175602B" w14:textId="77777777" w:rsidR="00807A5B" w:rsidRPr="00F03AE2" w:rsidRDefault="00807A5B"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807A5B" w:rsidRPr="00F03AE2" w14:paraId="0C46C027" w14:textId="77777777" w:rsidTr="00200469">
        <w:tc>
          <w:tcPr>
            <w:tcW w:w="8494" w:type="dxa"/>
          </w:tcPr>
          <w:p w14:paraId="56D03324"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4</w:t>
            </w:r>
          </w:p>
        </w:tc>
      </w:tr>
      <w:tr w:rsidR="00807A5B" w:rsidRPr="00F03AE2" w14:paraId="4FAB97CE" w14:textId="77777777" w:rsidTr="00200469">
        <w:tc>
          <w:tcPr>
            <w:tcW w:w="8494" w:type="dxa"/>
          </w:tcPr>
          <w:p w14:paraId="11464401" w14:textId="44F69F81"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1</w:t>
            </w:r>
          </w:p>
        </w:tc>
      </w:tr>
      <w:tr w:rsidR="00807A5B" w:rsidRPr="00F03AE2" w14:paraId="5C3CA924" w14:textId="77777777" w:rsidTr="00200469">
        <w:tc>
          <w:tcPr>
            <w:tcW w:w="8494" w:type="dxa"/>
          </w:tcPr>
          <w:p w14:paraId="04EB9195"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usuario.</w:t>
            </w:r>
          </w:p>
        </w:tc>
      </w:tr>
      <w:tr w:rsidR="00807A5B" w:rsidRPr="00F03AE2" w14:paraId="7164804D" w14:textId="77777777" w:rsidTr="00200469">
        <w:tc>
          <w:tcPr>
            <w:tcW w:w="8494" w:type="dxa"/>
          </w:tcPr>
          <w:p w14:paraId="1E31A3C5"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807A5B" w:rsidRPr="00F03AE2" w14:paraId="2D6FDFB0" w14:textId="77777777" w:rsidTr="00200469">
        <w:tc>
          <w:tcPr>
            <w:tcW w:w="8494" w:type="dxa"/>
          </w:tcPr>
          <w:p w14:paraId="4D4D66DC"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807A5B" w:rsidRPr="00F03AE2" w14:paraId="2E99A235" w14:textId="77777777" w:rsidTr="00200469">
        <w:trPr>
          <w:trHeight w:val="547"/>
        </w:trPr>
        <w:tc>
          <w:tcPr>
            <w:tcW w:w="8494" w:type="dxa"/>
          </w:tcPr>
          <w:p w14:paraId="37E52DA4"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E14CA16" w14:textId="77777777" w:rsidR="00807A5B" w:rsidRPr="00F03AE2" w:rsidRDefault="00807A5B"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datos del usuario.</w:t>
            </w:r>
          </w:p>
        </w:tc>
      </w:tr>
    </w:tbl>
    <w:p w14:paraId="6AFDE2C0" w14:textId="5B02167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6F09A9A" w14:textId="77777777" w:rsidR="00807A5B" w:rsidRPr="00F03AE2" w:rsidRDefault="00807A5B" w:rsidP="008B3AA5">
      <w:pPr>
        <w:spacing w:after="0"/>
        <w:rPr>
          <w:rFonts w:ascii="Times New Roman" w:hAnsi="Times New Roman" w:cs="Times New Roman"/>
        </w:rPr>
      </w:pPr>
    </w:p>
    <w:p w14:paraId="4E3DDC2C" w14:textId="70DEB7C9"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0-B: </w:t>
      </w:r>
      <w:r w:rsidRPr="00F03AE2">
        <w:rPr>
          <w:rFonts w:ascii="Times New Roman" w:hAnsi="Times New Roman" w:cs="Times New Roman"/>
        </w:rPr>
        <w:t>Tarea de Ingeniería 12</w:t>
      </w:r>
    </w:p>
    <w:tbl>
      <w:tblPr>
        <w:tblStyle w:val="Tablaconcuadrcula"/>
        <w:tblW w:w="0" w:type="auto"/>
        <w:tblLook w:val="04A0" w:firstRow="1" w:lastRow="0" w:firstColumn="1" w:lastColumn="0" w:noHBand="0" w:noVBand="1"/>
      </w:tblPr>
      <w:tblGrid>
        <w:gridCol w:w="8494"/>
      </w:tblGrid>
      <w:tr w:rsidR="00807A5B" w:rsidRPr="00F03AE2" w14:paraId="190EFC07" w14:textId="77777777" w:rsidTr="00200469">
        <w:tc>
          <w:tcPr>
            <w:tcW w:w="8494" w:type="dxa"/>
          </w:tcPr>
          <w:p w14:paraId="6767ED7E" w14:textId="77777777" w:rsidR="00807A5B" w:rsidRPr="00F03AE2" w:rsidRDefault="00807A5B"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807A5B" w:rsidRPr="00F03AE2" w14:paraId="3C41F7A2" w14:textId="77777777" w:rsidTr="00200469">
        <w:tc>
          <w:tcPr>
            <w:tcW w:w="8494" w:type="dxa"/>
          </w:tcPr>
          <w:p w14:paraId="6EE758AE"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4</w:t>
            </w:r>
          </w:p>
        </w:tc>
      </w:tr>
      <w:tr w:rsidR="00807A5B" w:rsidRPr="00F03AE2" w14:paraId="459871D6" w14:textId="77777777" w:rsidTr="00200469">
        <w:tc>
          <w:tcPr>
            <w:tcW w:w="8494" w:type="dxa"/>
          </w:tcPr>
          <w:p w14:paraId="49C5D565" w14:textId="2C7BCB86"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2</w:t>
            </w:r>
          </w:p>
        </w:tc>
      </w:tr>
      <w:tr w:rsidR="00807A5B" w:rsidRPr="00F03AE2" w14:paraId="24857D07" w14:textId="77777777" w:rsidTr="00200469">
        <w:tc>
          <w:tcPr>
            <w:tcW w:w="8494" w:type="dxa"/>
          </w:tcPr>
          <w:p w14:paraId="0453F909"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la actualización de un usuario.</w:t>
            </w:r>
          </w:p>
        </w:tc>
      </w:tr>
      <w:tr w:rsidR="00807A5B" w:rsidRPr="00F03AE2" w14:paraId="789E5FB9" w14:textId="77777777" w:rsidTr="00200469">
        <w:tc>
          <w:tcPr>
            <w:tcW w:w="8494" w:type="dxa"/>
          </w:tcPr>
          <w:p w14:paraId="301A3635"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807A5B" w:rsidRPr="00F03AE2" w14:paraId="06521477" w14:textId="77777777" w:rsidTr="00200469">
        <w:tc>
          <w:tcPr>
            <w:tcW w:w="8494" w:type="dxa"/>
          </w:tcPr>
          <w:p w14:paraId="6ECB3F8E"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807A5B" w:rsidRPr="00F03AE2" w14:paraId="52F21FEE" w14:textId="77777777" w:rsidTr="00200469">
        <w:trPr>
          <w:trHeight w:val="547"/>
        </w:trPr>
        <w:tc>
          <w:tcPr>
            <w:tcW w:w="8494" w:type="dxa"/>
          </w:tcPr>
          <w:p w14:paraId="15E7BFAC"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6B0E3ED" w14:textId="77777777" w:rsidR="00807A5B" w:rsidRPr="00F03AE2" w:rsidRDefault="00807A5B"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usuario.</w:t>
            </w:r>
          </w:p>
          <w:p w14:paraId="7B24EF02" w14:textId="77777777" w:rsidR="00807A5B" w:rsidRPr="00F03AE2" w:rsidRDefault="00807A5B"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28F0BF6F" w14:textId="5E6EBA3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DBFBF36" w14:textId="77777777" w:rsidR="00807A5B" w:rsidRPr="00F03AE2" w:rsidRDefault="00807A5B" w:rsidP="008B3AA5">
      <w:pPr>
        <w:tabs>
          <w:tab w:val="left" w:pos="1331"/>
        </w:tabs>
        <w:spacing w:after="0"/>
        <w:rPr>
          <w:rFonts w:ascii="Times New Roman" w:hAnsi="Times New Roman" w:cs="Times New Roman"/>
        </w:rPr>
      </w:pPr>
    </w:p>
    <w:p w14:paraId="1FA222D2" w14:textId="41ACFDC9"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1-B: </w:t>
      </w:r>
      <w:r w:rsidRPr="00F03AE2">
        <w:rPr>
          <w:rFonts w:ascii="Times New Roman" w:hAnsi="Times New Roman" w:cs="Times New Roman"/>
        </w:rPr>
        <w:t>Prueba de Aceptación 8</w:t>
      </w:r>
    </w:p>
    <w:tbl>
      <w:tblPr>
        <w:tblStyle w:val="Tablaconcuadrcula"/>
        <w:tblW w:w="0" w:type="auto"/>
        <w:tblLook w:val="04A0" w:firstRow="1" w:lastRow="0" w:firstColumn="1" w:lastColumn="0" w:noHBand="0" w:noVBand="1"/>
      </w:tblPr>
      <w:tblGrid>
        <w:gridCol w:w="4008"/>
        <w:gridCol w:w="4486"/>
      </w:tblGrid>
      <w:tr w:rsidR="00807A5B" w:rsidRPr="00F03AE2" w14:paraId="054A3525" w14:textId="77777777" w:rsidTr="00200469">
        <w:tc>
          <w:tcPr>
            <w:tcW w:w="8494" w:type="dxa"/>
            <w:gridSpan w:val="2"/>
          </w:tcPr>
          <w:p w14:paraId="3017349D" w14:textId="77777777" w:rsidR="00807A5B" w:rsidRPr="00F03AE2" w:rsidRDefault="00807A5B"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807A5B" w:rsidRPr="00F03AE2" w14:paraId="1F5B23B6" w14:textId="77777777" w:rsidTr="00200469">
        <w:tc>
          <w:tcPr>
            <w:tcW w:w="8494" w:type="dxa"/>
            <w:gridSpan w:val="2"/>
          </w:tcPr>
          <w:p w14:paraId="0AE57235"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8</w:t>
            </w:r>
          </w:p>
        </w:tc>
      </w:tr>
      <w:tr w:rsidR="00807A5B" w:rsidRPr="00F03AE2" w14:paraId="6FBBFE15" w14:textId="77777777" w:rsidTr="00200469">
        <w:tc>
          <w:tcPr>
            <w:tcW w:w="8494" w:type="dxa"/>
            <w:gridSpan w:val="2"/>
          </w:tcPr>
          <w:p w14:paraId="0675C966"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Validez</w:t>
            </w:r>
            <w:r w:rsidRPr="00F03AE2">
              <w:rPr>
                <w:rFonts w:ascii="Times New Roman" w:hAnsi="Times New Roman" w:cs="Times New Roman"/>
              </w:rPr>
              <w:t xml:space="preserve"> de Usuarios</w:t>
            </w:r>
          </w:p>
        </w:tc>
      </w:tr>
      <w:tr w:rsidR="00807A5B" w:rsidRPr="00F03AE2" w14:paraId="596421AF" w14:textId="77777777" w:rsidTr="00200469">
        <w:tc>
          <w:tcPr>
            <w:tcW w:w="8494" w:type="dxa"/>
            <w:gridSpan w:val="2"/>
          </w:tcPr>
          <w:p w14:paraId="1A0F5608"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w:t>
            </w:r>
            <w:r w:rsidR="0042639C" w:rsidRPr="00F03AE2">
              <w:rPr>
                <w:rFonts w:ascii="Times New Roman" w:hAnsi="Times New Roman" w:cs="Times New Roman"/>
              </w:rPr>
              <w:t>4</w:t>
            </w:r>
          </w:p>
        </w:tc>
      </w:tr>
      <w:tr w:rsidR="00807A5B" w:rsidRPr="00F03AE2" w14:paraId="6F993A49" w14:textId="77777777" w:rsidTr="00200469">
        <w:trPr>
          <w:trHeight w:val="702"/>
        </w:trPr>
        <w:tc>
          <w:tcPr>
            <w:tcW w:w="8494" w:type="dxa"/>
            <w:gridSpan w:val="2"/>
          </w:tcPr>
          <w:p w14:paraId="716D19ED"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8893C2" w14:textId="77777777" w:rsidR="00807A5B" w:rsidRPr="00F03AE2" w:rsidRDefault="00807A5B"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la validez de usuarios y almacenarlos en la base de datos.</w:t>
            </w:r>
          </w:p>
        </w:tc>
      </w:tr>
      <w:tr w:rsidR="00807A5B" w:rsidRPr="00F03AE2" w14:paraId="37045A6E" w14:textId="77777777" w:rsidTr="00200469">
        <w:trPr>
          <w:trHeight w:val="547"/>
        </w:trPr>
        <w:tc>
          <w:tcPr>
            <w:tcW w:w="4008" w:type="dxa"/>
          </w:tcPr>
          <w:p w14:paraId="645E074B" w14:textId="77777777" w:rsidR="00807A5B" w:rsidRPr="00F03AE2" w:rsidRDefault="00807A5B"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064AA888" w14:textId="77777777" w:rsidR="00807A5B" w:rsidRPr="00F03AE2" w:rsidRDefault="00807A5B"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usuario se encuentra registrado en la base de datos.</w:t>
            </w:r>
          </w:p>
        </w:tc>
        <w:tc>
          <w:tcPr>
            <w:tcW w:w="4486" w:type="dxa"/>
          </w:tcPr>
          <w:p w14:paraId="79302C8A"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Ejecución:</w:t>
            </w:r>
          </w:p>
          <w:p w14:paraId="4829A0BE" w14:textId="77777777" w:rsidR="00807A5B" w:rsidRPr="00F03AE2" w:rsidRDefault="00807A5B"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Ingresar al Sistema</w:t>
            </w:r>
          </w:p>
          <w:p w14:paraId="0008878C" w14:textId="77777777" w:rsidR="00807A5B" w:rsidRPr="00F03AE2" w:rsidRDefault="00807A5B"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Seleccionar Administración de personas, Usuarios.</w:t>
            </w:r>
          </w:p>
          <w:p w14:paraId="6244B643" w14:textId="77777777" w:rsidR="00807A5B" w:rsidRPr="00F03AE2" w:rsidRDefault="00807A5B"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Presionar el botón Editar.</w:t>
            </w:r>
          </w:p>
          <w:p w14:paraId="01110F39" w14:textId="77777777" w:rsidR="00807A5B" w:rsidRPr="00F03AE2" w:rsidRDefault="00807A5B"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0681A785" w14:textId="77777777" w:rsidR="00807A5B" w:rsidRPr="00F03AE2" w:rsidRDefault="00807A5B"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Clic en Guardar.</w:t>
            </w:r>
          </w:p>
        </w:tc>
      </w:tr>
      <w:tr w:rsidR="00807A5B" w:rsidRPr="00F03AE2" w14:paraId="3AB81197" w14:textId="77777777" w:rsidTr="00200469">
        <w:trPr>
          <w:trHeight w:val="547"/>
        </w:trPr>
        <w:tc>
          <w:tcPr>
            <w:tcW w:w="4008" w:type="dxa"/>
          </w:tcPr>
          <w:p w14:paraId="5F240D8A"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05285608"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Usuario Guardado Exitosamente”.</w:t>
            </w:r>
          </w:p>
        </w:tc>
        <w:tc>
          <w:tcPr>
            <w:tcW w:w="4486" w:type="dxa"/>
          </w:tcPr>
          <w:p w14:paraId="77791DC9" w14:textId="77777777" w:rsidR="00807A5B" w:rsidRPr="00F03AE2" w:rsidRDefault="00807A5B"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C78A0A7" w14:textId="77777777" w:rsidR="00807A5B" w:rsidRPr="00F03AE2" w:rsidRDefault="00807A5B"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36ECDD84" w14:textId="3A0C56C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287AF7D" w14:textId="77777777" w:rsidR="00807A5B" w:rsidRPr="00F03AE2" w:rsidRDefault="00807A5B" w:rsidP="008B3AA5">
      <w:pPr>
        <w:spacing w:after="0"/>
        <w:rPr>
          <w:rFonts w:ascii="Times New Roman" w:hAnsi="Times New Roman" w:cs="Times New Roman"/>
        </w:rPr>
      </w:pPr>
    </w:p>
    <w:p w14:paraId="7307D045" w14:textId="5C5E0B6C"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2-B: </w:t>
      </w:r>
      <w:r w:rsidRPr="00F03AE2">
        <w:rPr>
          <w:rFonts w:ascii="Times New Roman" w:hAnsi="Times New Roman" w:cs="Times New Roman"/>
        </w:rPr>
        <w:t>Historia de Usuario 5</w:t>
      </w:r>
    </w:p>
    <w:tbl>
      <w:tblPr>
        <w:tblStyle w:val="Tablaconcuadrcula"/>
        <w:tblW w:w="0" w:type="auto"/>
        <w:tblLook w:val="04A0" w:firstRow="1" w:lastRow="0" w:firstColumn="1" w:lastColumn="0" w:noHBand="0" w:noVBand="1"/>
      </w:tblPr>
      <w:tblGrid>
        <w:gridCol w:w="4248"/>
        <w:gridCol w:w="4246"/>
      </w:tblGrid>
      <w:tr w:rsidR="004962A9" w:rsidRPr="00F03AE2" w14:paraId="1D8EA643" w14:textId="77777777" w:rsidTr="0026253B">
        <w:tc>
          <w:tcPr>
            <w:tcW w:w="8494" w:type="dxa"/>
            <w:gridSpan w:val="2"/>
          </w:tcPr>
          <w:p w14:paraId="6A641BE2"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2AA01B11" w14:textId="77777777" w:rsidTr="0026253B">
        <w:tc>
          <w:tcPr>
            <w:tcW w:w="4248" w:type="dxa"/>
          </w:tcPr>
          <w:p w14:paraId="048D272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5</w:t>
            </w:r>
          </w:p>
        </w:tc>
        <w:tc>
          <w:tcPr>
            <w:tcW w:w="4246" w:type="dxa"/>
          </w:tcPr>
          <w:p w14:paraId="3624536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052F1D04" w14:textId="77777777" w:rsidTr="0026253B">
        <w:tc>
          <w:tcPr>
            <w:tcW w:w="8494" w:type="dxa"/>
            <w:gridSpan w:val="2"/>
          </w:tcPr>
          <w:p w14:paraId="5B3B18B1"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r Roles de Usuario</w:t>
            </w:r>
          </w:p>
        </w:tc>
      </w:tr>
      <w:tr w:rsidR="004962A9" w:rsidRPr="00F03AE2" w14:paraId="0AAB8F09" w14:textId="77777777" w:rsidTr="0026253B">
        <w:tc>
          <w:tcPr>
            <w:tcW w:w="4248" w:type="dxa"/>
          </w:tcPr>
          <w:p w14:paraId="7B78C65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635DF80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270131A3"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3D9EED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5C349BA0" w14:textId="77777777" w:rsidTr="0026253B">
        <w:tc>
          <w:tcPr>
            <w:tcW w:w="4248" w:type="dxa"/>
          </w:tcPr>
          <w:p w14:paraId="729B0E4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417FBAF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53082837" w14:textId="77777777" w:rsidTr="0026253B">
        <w:tc>
          <w:tcPr>
            <w:tcW w:w="8494" w:type="dxa"/>
            <w:gridSpan w:val="2"/>
          </w:tcPr>
          <w:p w14:paraId="694339A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6DF4243A" w14:textId="77777777" w:rsidTr="0026253B">
        <w:trPr>
          <w:trHeight w:val="547"/>
        </w:trPr>
        <w:tc>
          <w:tcPr>
            <w:tcW w:w="8494" w:type="dxa"/>
            <w:gridSpan w:val="2"/>
          </w:tcPr>
          <w:p w14:paraId="7AFBB0AD"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4B5CFDD"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modificar la información de los roles de trabajo de los usuarios</w:t>
            </w:r>
          </w:p>
        </w:tc>
      </w:tr>
      <w:tr w:rsidR="004962A9" w:rsidRPr="00F03AE2" w14:paraId="19F2FB36" w14:textId="77777777" w:rsidTr="0026253B">
        <w:trPr>
          <w:trHeight w:val="547"/>
        </w:trPr>
        <w:tc>
          <w:tcPr>
            <w:tcW w:w="8494" w:type="dxa"/>
            <w:gridSpan w:val="2"/>
          </w:tcPr>
          <w:p w14:paraId="4A1EC832"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37FAE2C7" w14:textId="3FB41E4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99C0051" w14:textId="77777777" w:rsidR="00410453" w:rsidRPr="00F03AE2" w:rsidRDefault="00410453" w:rsidP="008B3AA5">
      <w:pPr>
        <w:spacing w:after="0"/>
        <w:rPr>
          <w:rFonts w:ascii="Times New Roman" w:hAnsi="Times New Roman" w:cs="Times New Roman"/>
        </w:rPr>
      </w:pPr>
    </w:p>
    <w:p w14:paraId="405C832A" w14:textId="54A91FFD"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3-B: </w:t>
      </w:r>
      <w:r w:rsidRPr="00F03AE2">
        <w:rPr>
          <w:rFonts w:ascii="Times New Roman" w:hAnsi="Times New Roman" w:cs="Times New Roman"/>
        </w:rPr>
        <w:t>Tarea de Ingeniería 13</w:t>
      </w:r>
    </w:p>
    <w:tbl>
      <w:tblPr>
        <w:tblStyle w:val="Tablaconcuadrcula"/>
        <w:tblW w:w="0" w:type="auto"/>
        <w:tblLook w:val="04A0" w:firstRow="1" w:lastRow="0" w:firstColumn="1" w:lastColumn="0" w:noHBand="0" w:noVBand="1"/>
      </w:tblPr>
      <w:tblGrid>
        <w:gridCol w:w="8494"/>
      </w:tblGrid>
      <w:tr w:rsidR="0042639C" w:rsidRPr="00F03AE2" w14:paraId="69ABF6A4" w14:textId="77777777" w:rsidTr="00200469">
        <w:tc>
          <w:tcPr>
            <w:tcW w:w="8494" w:type="dxa"/>
          </w:tcPr>
          <w:p w14:paraId="10C4D1A9" w14:textId="77777777" w:rsidR="0042639C" w:rsidRPr="00F03AE2" w:rsidRDefault="0042639C"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42639C" w:rsidRPr="00F03AE2" w14:paraId="7F70F7EA" w14:textId="77777777" w:rsidTr="00200469">
        <w:tc>
          <w:tcPr>
            <w:tcW w:w="8494" w:type="dxa"/>
          </w:tcPr>
          <w:p w14:paraId="0521DEE7"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5</w:t>
            </w:r>
          </w:p>
        </w:tc>
      </w:tr>
      <w:tr w:rsidR="0042639C" w:rsidRPr="00F03AE2" w14:paraId="5D74417C" w14:textId="77777777" w:rsidTr="00200469">
        <w:tc>
          <w:tcPr>
            <w:tcW w:w="8494" w:type="dxa"/>
          </w:tcPr>
          <w:p w14:paraId="2BE3CE76" w14:textId="755179AF"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3</w:t>
            </w:r>
          </w:p>
        </w:tc>
      </w:tr>
      <w:tr w:rsidR="0042639C" w:rsidRPr="00F03AE2" w14:paraId="52E438A1" w14:textId="77777777" w:rsidTr="00200469">
        <w:tc>
          <w:tcPr>
            <w:tcW w:w="8494" w:type="dxa"/>
          </w:tcPr>
          <w:p w14:paraId="500109DD"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l modelo rol.</w:t>
            </w:r>
          </w:p>
        </w:tc>
      </w:tr>
      <w:tr w:rsidR="0042639C" w:rsidRPr="00F03AE2" w14:paraId="4E88598F" w14:textId="77777777" w:rsidTr="00200469">
        <w:tc>
          <w:tcPr>
            <w:tcW w:w="8494" w:type="dxa"/>
          </w:tcPr>
          <w:p w14:paraId="185D4E0F"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42639C" w:rsidRPr="00F03AE2" w14:paraId="478F9BAF" w14:textId="77777777" w:rsidTr="00200469">
        <w:tc>
          <w:tcPr>
            <w:tcW w:w="8494" w:type="dxa"/>
          </w:tcPr>
          <w:p w14:paraId="5FE0A10F"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42639C" w:rsidRPr="00F03AE2" w14:paraId="2DD989B9" w14:textId="77777777" w:rsidTr="00200469">
        <w:trPr>
          <w:trHeight w:val="547"/>
        </w:trPr>
        <w:tc>
          <w:tcPr>
            <w:tcW w:w="8494" w:type="dxa"/>
          </w:tcPr>
          <w:p w14:paraId="6B545D3E"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E89F71B" w14:textId="77777777" w:rsidR="0042639C" w:rsidRPr="00F03AE2" w:rsidRDefault="0042639C"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2EDAAD42" w14:textId="2704E53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D85398E" w14:textId="77777777" w:rsidR="0042639C" w:rsidRPr="00F03AE2" w:rsidRDefault="0042639C" w:rsidP="008B3AA5">
      <w:pPr>
        <w:spacing w:after="0"/>
        <w:rPr>
          <w:rFonts w:ascii="Times New Roman" w:hAnsi="Times New Roman" w:cs="Times New Roman"/>
        </w:rPr>
      </w:pPr>
    </w:p>
    <w:p w14:paraId="163582F6" w14:textId="77777777" w:rsidR="007B18DF" w:rsidRPr="00F03AE2" w:rsidRDefault="007B18DF" w:rsidP="008B3AA5">
      <w:pPr>
        <w:spacing w:after="0"/>
        <w:rPr>
          <w:rFonts w:ascii="Times New Roman" w:hAnsi="Times New Roman" w:cs="Times New Roman"/>
        </w:rPr>
      </w:pPr>
    </w:p>
    <w:p w14:paraId="1DEDE3DF" w14:textId="77777777" w:rsidR="007B18DF" w:rsidRPr="00F03AE2" w:rsidRDefault="007B18DF" w:rsidP="008B3AA5">
      <w:pPr>
        <w:spacing w:after="0"/>
        <w:rPr>
          <w:rFonts w:ascii="Times New Roman" w:hAnsi="Times New Roman" w:cs="Times New Roman"/>
        </w:rPr>
      </w:pPr>
    </w:p>
    <w:p w14:paraId="4A4BA6F2" w14:textId="77777777" w:rsidR="007B18DF" w:rsidRPr="00F03AE2" w:rsidRDefault="007B18DF" w:rsidP="008B3AA5">
      <w:pPr>
        <w:spacing w:after="0"/>
        <w:rPr>
          <w:rFonts w:ascii="Times New Roman" w:hAnsi="Times New Roman" w:cs="Times New Roman"/>
        </w:rPr>
      </w:pPr>
    </w:p>
    <w:p w14:paraId="7364BC5C" w14:textId="77777777" w:rsidR="00A6036B" w:rsidRPr="00F03AE2" w:rsidRDefault="00A6036B" w:rsidP="008B3AA5">
      <w:pPr>
        <w:spacing w:after="0"/>
        <w:rPr>
          <w:rFonts w:ascii="Times New Roman" w:hAnsi="Times New Roman" w:cs="Times New Roman"/>
        </w:rPr>
      </w:pPr>
    </w:p>
    <w:p w14:paraId="7A9B128D" w14:textId="77777777" w:rsidR="00A6036B" w:rsidRPr="00F03AE2" w:rsidRDefault="00A6036B" w:rsidP="008B3AA5">
      <w:pPr>
        <w:spacing w:after="0"/>
        <w:rPr>
          <w:rFonts w:ascii="Times New Roman" w:hAnsi="Times New Roman" w:cs="Times New Roman"/>
        </w:rPr>
      </w:pPr>
    </w:p>
    <w:p w14:paraId="7BDC9E0C" w14:textId="78A7D483"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4-B: </w:t>
      </w:r>
      <w:r w:rsidRPr="00F03AE2">
        <w:rPr>
          <w:rFonts w:ascii="Times New Roman" w:hAnsi="Times New Roman" w:cs="Times New Roman"/>
        </w:rPr>
        <w:t>Tarea de Ingeniería 14</w:t>
      </w:r>
    </w:p>
    <w:tbl>
      <w:tblPr>
        <w:tblStyle w:val="Tablaconcuadrcula"/>
        <w:tblW w:w="0" w:type="auto"/>
        <w:tblLook w:val="04A0" w:firstRow="1" w:lastRow="0" w:firstColumn="1" w:lastColumn="0" w:noHBand="0" w:noVBand="1"/>
      </w:tblPr>
      <w:tblGrid>
        <w:gridCol w:w="8494"/>
      </w:tblGrid>
      <w:tr w:rsidR="0042639C" w:rsidRPr="00F03AE2" w14:paraId="008930CD" w14:textId="77777777" w:rsidTr="00200469">
        <w:tc>
          <w:tcPr>
            <w:tcW w:w="8494" w:type="dxa"/>
          </w:tcPr>
          <w:p w14:paraId="4AFDAAAB" w14:textId="77777777" w:rsidR="0042639C" w:rsidRPr="00F03AE2" w:rsidRDefault="0042639C"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42639C" w:rsidRPr="00F03AE2" w14:paraId="6E679D50" w14:textId="77777777" w:rsidTr="00200469">
        <w:tc>
          <w:tcPr>
            <w:tcW w:w="8494" w:type="dxa"/>
          </w:tcPr>
          <w:p w14:paraId="2A21D14F"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5</w:t>
            </w:r>
          </w:p>
        </w:tc>
      </w:tr>
      <w:tr w:rsidR="0042639C" w:rsidRPr="00F03AE2" w14:paraId="775A1ED0" w14:textId="77777777" w:rsidTr="00200469">
        <w:tc>
          <w:tcPr>
            <w:tcW w:w="8494" w:type="dxa"/>
          </w:tcPr>
          <w:p w14:paraId="180AF4B2" w14:textId="1C8B960D"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4</w:t>
            </w:r>
          </w:p>
        </w:tc>
      </w:tr>
      <w:tr w:rsidR="0042639C" w:rsidRPr="00F03AE2" w14:paraId="2DFCB83B" w14:textId="77777777" w:rsidTr="00200469">
        <w:tc>
          <w:tcPr>
            <w:tcW w:w="8494" w:type="dxa"/>
          </w:tcPr>
          <w:p w14:paraId="2557A25E"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rol.</w:t>
            </w:r>
          </w:p>
        </w:tc>
      </w:tr>
      <w:tr w:rsidR="0042639C" w:rsidRPr="00F03AE2" w14:paraId="2001E56F" w14:textId="77777777" w:rsidTr="00200469">
        <w:tc>
          <w:tcPr>
            <w:tcW w:w="8494" w:type="dxa"/>
          </w:tcPr>
          <w:p w14:paraId="53347F3B"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42639C" w:rsidRPr="00F03AE2" w14:paraId="34329ECC" w14:textId="77777777" w:rsidTr="00200469">
        <w:tc>
          <w:tcPr>
            <w:tcW w:w="8494" w:type="dxa"/>
          </w:tcPr>
          <w:p w14:paraId="03CB957D"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42639C" w:rsidRPr="00F03AE2" w14:paraId="27FEBB63" w14:textId="77777777" w:rsidTr="00200469">
        <w:trPr>
          <w:trHeight w:val="547"/>
        </w:trPr>
        <w:tc>
          <w:tcPr>
            <w:tcW w:w="8494" w:type="dxa"/>
          </w:tcPr>
          <w:p w14:paraId="1502CF67"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7DB6D59" w14:textId="77777777" w:rsidR="0042639C" w:rsidRPr="00F03AE2" w:rsidRDefault="0042639C"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información del rol.</w:t>
            </w:r>
          </w:p>
        </w:tc>
      </w:tr>
    </w:tbl>
    <w:p w14:paraId="53506FF3" w14:textId="4BC19D0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2678673" w14:textId="77777777" w:rsidR="0042639C" w:rsidRPr="00F03AE2" w:rsidRDefault="0042639C" w:rsidP="008B3AA5">
      <w:pPr>
        <w:spacing w:after="0"/>
        <w:rPr>
          <w:rFonts w:ascii="Times New Roman" w:hAnsi="Times New Roman" w:cs="Times New Roman"/>
        </w:rPr>
      </w:pPr>
    </w:p>
    <w:p w14:paraId="320830B6" w14:textId="77777777" w:rsidR="00B03CBA" w:rsidRPr="00F03AE2" w:rsidRDefault="00B03CBA" w:rsidP="008B3AA5">
      <w:pPr>
        <w:spacing w:after="0"/>
        <w:rPr>
          <w:rFonts w:ascii="Times New Roman" w:hAnsi="Times New Roman" w:cs="Times New Roman"/>
        </w:rPr>
      </w:pPr>
    </w:p>
    <w:p w14:paraId="11EEB3A9" w14:textId="69105B18"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5-B: </w:t>
      </w:r>
      <w:r w:rsidRPr="00F03AE2">
        <w:rPr>
          <w:rFonts w:ascii="Times New Roman" w:hAnsi="Times New Roman" w:cs="Times New Roman"/>
        </w:rPr>
        <w:t>Tarea de Ingeniería 15</w:t>
      </w:r>
    </w:p>
    <w:tbl>
      <w:tblPr>
        <w:tblStyle w:val="Tablaconcuadrcula"/>
        <w:tblW w:w="0" w:type="auto"/>
        <w:tblLook w:val="04A0" w:firstRow="1" w:lastRow="0" w:firstColumn="1" w:lastColumn="0" w:noHBand="0" w:noVBand="1"/>
      </w:tblPr>
      <w:tblGrid>
        <w:gridCol w:w="8494"/>
      </w:tblGrid>
      <w:tr w:rsidR="0042639C" w:rsidRPr="00F03AE2" w14:paraId="2BBBE43A" w14:textId="77777777" w:rsidTr="00200469">
        <w:tc>
          <w:tcPr>
            <w:tcW w:w="8494" w:type="dxa"/>
          </w:tcPr>
          <w:p w14:paraId="089DE08B" w14:textId="77777777" w:rsidR="0042639C" w:rsidRPr="00F03AE2" w:rsidRDefault="0042639C"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42639C" w:rsidRPr="00F03AE2" w14:paraId="4CA6D5D8" w14:textId="77777777" w:rsidTr="00200469">
        <w:tc>
          <w:tcPr>
            <w:tcW w:w="8494" w:type="dxa"/>
          </w:tcPr>
          <w:p w14:paraId="622F5398"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5</w:t>
            </w:r>
          </w:p>
        </w:tc>
      </w:tr>
      <w:tr w:rsidR="0042639C" w:rsidRPr="00F03AE2" w14:paraId="7747CF88" w14:textId="77777777" w:rsidTr="00200469">
        <w:tc>
          <w:tcPr>
            <w:tcW w:w="8494" w:type="dxa"/>
          </w:tcPr>
          <w:p w14:paraId="3766A153" w14:textId="5952C27F"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5</w:t>
            </w:r>
          </w:p>
        </w:tc>
      </w:tr>
      <w:tr w:rsidR="0042639C" w:rsidRPr="00F03AE2" w14:paraId="03F677D8" w14:textId="77777777" w:rsidTr="00200469">
        <w:tc>
          <w:tcPr>
            <w:tcW w:w="8494" w:type="dxa"/>
          </w:tcPr>
          <w:p w14:paraId="18F18134"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la actualización del rol.</w:t>
            </w:r>
          </w:p>
        </w:tc>
      </w:tr>
      <w:tr w:rsidR="0042639C" w:rsidRPr="00F03AE2" w14:paraId="055DDE22" w14:textId="77777777" w:rsidTr="00200469">
        <w:tc>
          <w:tcPr>
            <w:tcW w:w="8494" w:type="dxa"/>
          </w:tcPr>
          <w:p w14:paraId="216045AE"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42639C" w:rsidRPr="00F03AE2" w14:paraId="3CB768A9" w14:textId="77777777" w:rsidTr="00200469">
        <w:tc>
          <w:tcPr>
            <w:tcW w:w="8494" w:type="dxa"/>
          </w:tcPr>
          <w:p w14:paraId="7D1F817C"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42639C" w:rsidRPr="00F03AE2" w14:paraId="1BF0F5EC" w14:textId="77777777" w:rsidTr="00200469">
        <w:trPr>
          <w:trHeight w:val="547"/>
        </w:trPr>
        <w:tc>
          <w:tcPr>
            <w:tcW w:w="8494" w:type="dxa"/>
          </w:tcPr>
          <w:p w14:paraId="6336E38C"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BC46EFD" w14:textId="77777777" w:rsidR="0042639C" w:rsidRPr="00F03AE2" w:rsidRDefault="0042639C"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rol.</w:t>
            </w:r>
          </w:p>
          <w:p w14:paraId="49E2C6C9" w14:textId="77777777" w:rsidR="0042639C" w:rsidRPr="00F03AE2" w:rsidRDefault="0042639C"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4FE3958B" w14:textId="3B34A53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6171D9A" w14:textId="77777777" w:rsidR="0042639C" w:rsidRPr="00F03AE2" w:rsidRDefault="0042639C" w:rsidP="008B3AA5">
      <w:pPr>
        <w:tabs>
          <w:tab w:val="left" w:pos="1331"/>
        </w:tabs>
        <w:spacing w:after="0"/>
        <w:rPr>
          <w:rFonts w:ascii="Times New Roman" w:hAnsi="Times New Roman" w:cs="Times New Roman"/>
        </w:rPr>
      </w:pPr>
    </w:p>
    <w:p w14:paraId="2C0AC45A" w14:textId="491B9746"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6-B: </w:t>
      </w:r>
      <w:r w:rsidRPr="00F03AE2">
        <w:rPr>
          <w:rFonts w:ascii="Times New Roman" w:hAnsi="Times New Roman" w:cs="Times New Roman"/>
        </w:rPr>
        <w:t>Prueba de Aceptación 9</w:t>
      </w:r>
    </w:p>
    <w:tbl>
      <w:tblPr>
        <w:tblStyle w:val="Tablaconcuadrcula"/>
        <w:tblW w:w="0" w:type="auto"/>
        <w:tblLook w:val="04A0" w:firstRow="1" w:lastRow="0" w:firstColumn="1" w:lastColumn="0" w:noHBand="0" w:noVBand="1"/>
      </w:tblPr>
      <w:tblGrid>
        <w:gridCol w:w="4008"/>
        <w:gridCol w:w="4486"/>
      </w:tblGrid>
      <w:tr w:rsidR="0042639C" w:rsidRPr="00F03AE2" w14:paraId="447C96A7" w14:textId="77777777" w:rsidTr="00200469">
        <w:tc>
          <w:tcPr>
            <w:tcW w:w="8494" w:type="dxa"/>
            <w:gridSpan w:val="2"/>
          </w:tcPr>
          <w:p w14:paraId="3FD75FA2" w14:textId="77777777" w:rsidR="0042639C" w:rsidRPr="00F03AE2" w:rsidRDefault="0042639C"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42639C" w:rsidRPr="00F03AE2" w14:paraId="42BDC6DF" w14:textId="77777777" w:rsidTr="00200469">
        <w:tc>
          <w:tcPr>
            <w:tcW w:w="8494" w:type="dxa"/>
            <w:gridSpan w:val="2"/>
          </w:tcPr>
          <w:p w14:paraId="7AAC6579"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9</w:t>
            </w:r>
          </w:p>
        </w:tc>
      </w:tr>
      <w:tr w:rsidR="0042639C" w:rsidRPr="00F03AE2" w14:paraId="1542A6DF" w14:textId="77777777" w:rsidTr="00200469">
        <w:tc>
          <w:tcPr>
            <w:tcW w:w="8494" w:type="dxa"/>
            <w:gridSpan w:val="2"/>
          </w:tcPr>
          <w:p w14:paraId="058332DB"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información de roles</w:t>
            </w:r>
          </w:p>
        </w:tc>
      </w:tr>
      <w:tr w:rsidR="0042639C" w:rsidRPr="00F03AE2" w14:paraId="132589DC" w14:textId="77777777" w:rsidTr="00200469">
        <w:tc>
          <w:tcPr>
            <w:tcW w:w="8494" w:type="dxa"/>
            <w:gridSpan w:val="2"/>
          </w:tcPr>
          <w:p w14:paraId="39086C0A"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5</w:t>
            </w:r>
          </w:p>
        </w:tc>
      </w:tr>
      <w:tr w:rsidR="0042639C" w:rsidRPr="00F03AE2" w14:paraId="72361F88" w14:textId="77777777" w:rsidTr="00200469">
        <w:trPr>
          <w:trHeight w:val="702"/>
        </w:trPr>
        <w:tc>
          <w:tcPr>
            <w:tcW w:w="8494" w:type="dxa"/>
            <w:gridSpan w:val="2"/>
          </w:tcPr>
          <w:p w14:paraId="222688AD"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B5620D3" w14:textId="77777777" w:rsidR="0042639C" w:rsidRPr="00F03AE2" w:rsidRDefault="0042639C"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los datos de los roles y almacenarlos en la base de datos.</w:t>
            </w:r>
          </w:p>
        </w:tc>
      </w:tr>
      <w:tr w:rsidR="0042639C" w:rsidRPr="00F03AE2" w14:paraId="35B22EE4" w14:textId="77777777" w:rsidTr="00200469">
        <w:trPr>
          <w:trHeight w:val="547"/>
        </w:trPr>
        <w:tc>
          <w:tcPr>
            <w:tcW w:w="4008" w:type="dxa"/>
          </w:tcPr>
          <w:p w14:paraId="21649F4A" w14:textId="77777777" w:rsidR="0042639C" w:rsidRPr="00F03AE2" w:rsidRDefault="0042639C"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2C3FAF87" w14:textId="77777777" w:rsidR="0042639C" w:rsidRPr="00F03AE2" w:rsidRDefault="0042639C"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rol se encuentra registrado en la base de datos.</w:t>
            </w:r>
          </w:p>
        </w:tc>
        <w:tc>
          <w:tcPr>
            <w:tcW w:w="4486" w:type="dxa"/>
          </w:tcPr>
          <w:p w14:paraId="223D9920"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Ejecución:</w:t>
            </w:r>
          </w:p>
          <w:p w14:paraId="30281440" w14:textId="77777777" w:rsidR="0042639C" w:rsidRPr="00F03AE2" w:rsidRDefault="0042639C" w:rsidP="00F53C45">
            <w:pPr>
              <w:pStyle w:val="Prrafodelista"/>
              <w:numPr>
                <w:ilvl w:val="0"/>
                <w:numId w:val="56"/>
              </w:numPr>
              <w:spacing w:line="360" w:lineRule="auto"/>
              <w:rPr>
                <w:rFonts w:ascii="Times New Roman" w:hAnsi="Times New Roman" w:cs="Times New Roman"/>
              </w:rPr>
            </w:pPr>
            <w:r w:rsidRPr="00F03AE2">
              <w:rPr>
                <w:rFonts w:ascii="Times New Roman" w:hAnsi="Times New Roman" w:cs="Times New Roman"/>
              </w:rPr>
              <w:t>Ingresar al Sistema</w:t>
            </w:r>
          </w:p>
          <w:p w14:paraId="0C9DBADD" w14:textId="77777777" w:rsidR="0042639C" w:rsidRPr="00F03AE2" w:rsidRDefault="0042639C" w:rsidP="00F53C45">
            <w:pPr>
              <w:pStyle w:val="Prrafodelista"/>
              <w:numPr>
                <w:ilvl w:val="0"/>
                <w:numId w:val="55"/>
              </w:numPr>
              <w:spacing w:line="360" w:lineRule="auto"/>
              <w:rPr>
                <w:rFonts w:ascii="Times New Roman" w:hAnsi="Times New Roman" w:cs="Times New Roman"/>
              </w:rPr>
            </w:pPr>
            <w:r w:rsidRPr="00F03AE2">
              <w:rPr>
                <w:rFonts w:ascii="Times New Roman" w:hAnsi="Times New Roman" w:cs="Times New Roman"/>
              </w:rPr>
              <w:t>Seleccionar Administración de personas, Roles.</w:t>
            </w:r>
          </w:p>
          <w:p w14:paraId="1A165B12" w14:textId="77777777" w:rsidR="0042639C" w:rsidRPr="00F03AE2" w:rsidRDefault="0042639C" w:rsidP="00F53C45">
            <w:pPr>
              <w:pStyle w:val="Prrafodelista"/>
              <w:numPr>
                <w:ilvl w:val="0"/>
                <w:numId w:val="55"/>
              </w:numPr>
              <w:spacing w:line="360" w:lineRule="auto"/>
              <w:rPr>
                <w:rFonts w:ascii="Times New Roman" w:hAnsi="Times New Roman" w:cs="Times New Roman"/>
              </w:rPr>
            </w:pPr>
            <w:r w:rsidRPr="00F03AE2">
              <w:rPr>
                <w:rFonts w:ascii="Times New Roman" w:hAnsi="Times New Roman" w:cs="Times New Roman"/>
              </w:rPr>
              <w:t>Presionar el botón Editar.</w:t>
            </w:r>
          </w:p>
          <w:p w14:paraId="66B09083" w14:textId="77777777" w:rsidR="0042639C" w:rsidRPr="00F03AE2" w:rsidRDefault="0042639C" w:rsidP="00F53C45">
            <w:pPr>
              <w:pStyle w:val="Prrafodelista"/>
              <w:numPr>
                <w:ilvl w:val="0"/>
                <w:numId w:val="55"/>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1EA4DCAA" w14:textId="77777777" w:rsidR="0042639C" w:rsidRPr="00F03AE2" w:rsidRDefault="0042639C" w:rsidP="00F53C45">
            <w:pPr>
              <w:pStyle w:val="Prrafodelista"/>
              <w:numPr>
                <w:ilvl w:val="0"/>
                <w:numId w:val="55"/>
              </w:numPr>
              <w:spacing w:line="360" w:lineRule="auto"/>
              <w:rPr>
                <w:rFonts w:ascii="Times New Roman" w:hAnsi="Times New Roman" w:cs="Times New Roman"/>
              </w:rPr>
            </w:pPr>
            <w:r w:rsidRPr="00F03AE2">
              <w:rPr>
                <w:rFonts w:ascii="Times New Roman" w:hAnsi="Times New Roman" w:cs="Times New Roman"/>
              </w:rPr>
              <w:t>Clic en Guardar.</w:t>
            </w:r>
          </w:p>
        </w:tc>
      </w:tr>
      <w:tr w:rsidR="0042639C" w:rsidRPr="00F03AE2" w14:paraId="6B9795A2" w14:textId="77777777" w:rsidTr="00200469">
        <w:trPr>
          <w:trHeight w:val="547"/>
        </w:trPr>
        <w:tc>
          <w:tcPr>
            <w:tcW w:w="4008" w:type="dxa"/>
          </w:tcPr>
          <w:p w14:paraId="788D3362"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5BF9245F"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Rol Guardado Exitosamente”.</w:t>
            </w:r>
          </w:p>
        </w:tc>
        <w:tc>
          <w:tcPr>
            <w:tcW w:w="4486" w:type="dxa"/>
          </w:tcPr>
          <w:p w14:paraId="7FF52E65" w14:textId="77777777" w:rsidR="0042639C" w:rsidRPr="00F03AE2" w:rsidRDefault="0042639C"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C01C961" w14:textId="77777777" w:rsidR="0042639C" w:rsidRPr="00F03AE2" w:rsidRDefault="0042639C"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68ECCE49" w14:textId="6E11813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7C09540" w14:textId="77777777" w:rsidR="00B03CBA" w:rsidRPr="00F03AE2" w:rsidRDefault="00B03CBA" w:rsidP="008B3AA5">
      <w:pPr>
        <w:spacing w:after="0"/>
        <w:rPr>
          <w:rFonts w:ascii="Times New Roman" w:hAnsi="Times New Roman" w:cs="Times New Roman"/>
        </w:rPr>
      </w:pPr>
    </w:p>
    <w:p w14:paraId="1ED47606" w14:textId="1223C048"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7-B: </w:t>
      </w:r>
      <w:r w:rsidRPr="00F03AE2">
        <w:rPr>
          <w:rFonts w:ascii="Times New Roman" w:hAnsi="Times New Roman" w:cs="Times New Roman"/>
        </w:rPr>
        <w:t>Historia de Usuario 6</w:t>
      </w:r>
    </w:p>
    <w:tbl>
      <w:tblPr>
        <w:tblStyle w:val="Tablaconcuadrcula"/>
        <w:tblW w:w="0" w:type="auto"/>
        <w:tblLook w:val="04A0" w:firstRow="1" w:lastRow="0" w:firstColumn="1" w:lastColumn="0" w:noHBand="0" w:noVBand="1"/>
      </w:tblPr>
      <w:tblGrid>
        <w:gridCol w:w="4248"/>
        <w:gridCol w:w="4246"/>
      </w:tblGrid>
      <w:tr w:rsidR="004962A9" w:rsidRPr="00F03AE2" w14:paraId="3575A909" w14:textId="77777777" w:rsidTr="0026253B">
        <w:tc>
          <w:tcPr>
            <w:tcW w:w="8494" w:type="dxa"/>
            <w:gridSpan w:val="2"/>
          </w:tcPr>
          <w:p w14:paraId="09B6660D"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rPr>
              <w:tab/>
            </w:r>
            <w:r w:rsidRPr="00F03AE2">
              <w:rPr>
                <w:rFonts w:ascii="Times New Roman" w:hAnsi="Times New Roman" w:cs="Times New Roman"/>
                <w:b/>
              </w:rPr>
              <w:t>Historia de Usuario</w:t>
            </w:r>
          </w:p>
        </w:tc>
      </w:tr>
      <w:tr w:rsidR="004962A9" w:rsidRPr="00F03AE2" w14:paraId="54DFEA62" w14:textId="77777777" w:rsidTr="0026253B">
        <w:tc>
          <w:tcPr>
            <w:tcW w:w="4248" w:type="dxa"/>
          </w:tcPr>
          <w:p w14:paraId="7DE28D7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6</w:t>
            </w:r>
          </w:p>
        </w:tc>
        <w:tc>
          <w:tcPr>
            <w:tcW w:w="4246" w:type="dxa"/>
          </w:tcPr>
          <w:p w14:paraId="775A0E3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15D12B09" w14:textId="77777777" w:rsidTr="0026253B">
        <w:tc>
          <w:tcPr>
            <w:tcW w:w="8494" w:type="dxa"/>
            <w:gridSpan w:val="2"/>
          </w:tcPr>
          <w:p w14:paraId="2D2F976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ambiar validez del rol</w:t>
            </w:r>
          </w:p>
        </w:tc>
      </w:tr>
      <w:tr w:rsidR="004962A9" w:rsidRPr="00F03AE2" w14:paraId="21708EFF" w14:textId="77777777" w:rsidTr="0026253B">
        <w:tc>
          <w:tcPr>
            <w:tcW w:w="4248" w:type="dxa"/>
          </w:tcPr>
          <w:p w14:paraId="146CA41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6E05D4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086637F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00EA6481" w:rsidRPr="00F03AE2">
              <w:rPr>
                <w:rFonts w:ascii="Times New Roman" w:hAnsi="Times New Roman" w:cs="Times New Roman"/>
                <w:b/>
              </w:rPr>
              <w:t xml:space="preserve"> </w:t>
            </w:r>
            <w:r w:rsidRPr="00F03AE2">
              <w:rPr>
                <w:rFonts w:ascii="Times New Roman" w:hAnsi="Times New Roman" w:cs="Times New Roman"/>
              </w:rPr>
              <w:t>Medio</w:t>
            </w:r>
          </w:p>
          <w:p w14:paraId="547ED9A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1E1B4EFF" w14:textId="77777777" w:rsidTr="0026253B">
        <w:tc>
          <w:tcPr>
            <w:tcW w:w="4248" w:type="dxa"/>
          </w:tcPr>
          <w:p w14:paraId="762A905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59F16E2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094F8A57" w14:textId="77777777" w:rsidTr="0026253B">
        <w:tc>
          <w:tcPr>
            <w:tcW w:w="8494" w:type="dxa"/>
            <w:gridSpan w:val="2"/>
          </w:tcPr>
          <w:p w14:paraId="18B2400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45257A01" w14:textId="77777777" w:rsidTr="0026253B">
        <w:trPr>
          <w:trHeight w:val="547"/>
        </w:trPr>
        <w:tc>
          <w:tcPr>
            <w:tcW w:w="8494" w:type="dxa"/>
            <w:gridSpan w:val="2"/>
          </w:tcPr>
          <w:p w14:paraId="4B7AE2C1"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459D3F7"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dar validez o no a los roles de trabajo de los usuarios.</w:t>
            </w:r>
          </w:p>
        </w:tc>
      </w:tr>
      <w:tr w:rsidR="004962A9" w:rsidRPr="00F03AE2" w14:paraId="594F1AEC" w14:textId="77777777" w:rsidTr="0026253B">
        <w:trPr>
          <w:trHeight w:val="547"/>
        </w:trPr>
        <w:tc>
          <w:tcPr>
            <w:tcW w:w="8494" w:type="dxa"/>
            <w:gridSpan w:val="2"/>
          </w:tcPr>
          <w:p w14:paraId="49C658F2"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FB2A9B9" w14:textId="409EAC2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AC8B5DC" w14:textId="77777777" w:rsidR="00D52794" w:rsidRPr="00F03AE2" w:rsidRDefault="00D52794" w:rsidP="008B3AA5">
      <w:pPr>
        <w:spacing w:after="0"/>
        <w:rPr>
          <w:rFonts w:ascii="Times New Roman" w:hAnsi="Times New Roman" w:cs="Times New Roman"/>
        </w:rPr>
      </w:pPr>
    </w:p>
    <w:p w14:paraId="506C7446" w14:textId="2C76A37A"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8-B: </w:t>
      </w:r>
      <w:r w:rsidRPr="00F03AE2">
        <w:rPr>
          <w:rFonts w:ascii="Times New Roman" w:hAnsi="Times New Roman" w:cs="Times New Roman"/>
        </w:rPr>
        <w:t>Tarea de Ingeniería 16</w:t>
      </w:r>
    </w:p>
    <w:tbl>
      <w:tblPr>
        <w:tblStyle w:val="Tablaconcuadrcula"/>
        <w:tblW w:w="0" w:type="auto"/>
        <w:tblLook w:val="04A0" w:firstRow="1" w:lastRow="0" w:firstColumn="1" w:lastColumn="0" w:noHBand="0" w:noVBand="1"/>
      </w:tblPr>
      <w:tblGrid>
        <w:gridCol w:w="8494"/>
      </w:tblGrid>
      <w:tr w:rsidR="00D52794" w:rsidRPr="00F03AE2" w14:paraId="3B5C0E5C" w14:textId="77777777" w:rsidTr="00200469">
        <w:tc>
          <w:tcPr>
            <w:tcW w:w="8494" w:type="dxa"/>
          </w:tcPr>
          <w:p w14:paraId="10F5A8DE"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6D4ADD39" w14:textId="77777777" w:rsidTr="00200469">
        <w:tc>
          <w:tcPr>
            <w:tcW w:w="8494" w:type="dxa"/>
          </w:tcPr>
          <w:p w14:paraId="559FC4B9"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6</w:t>
            </w:r>
          </w:p>
        </w:tc>
      </w:tr>
      <w:tr w:rsidR="00D52794" w:rsidRPr="00F03AE2" w14:paraId="19DD2116" w14:textId="77777777" w:rsidTr="00200469">
        <w:tc>
          <w:tcPr>
            <w:tcW w:w="8494" w:type="dxa"/>
          </w:tcPr>
          <w:p w14:paraId="6C15C2C0" w14:textId="2F859DD4"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6</w:t>
            </w:r>
          </w:p>
        </w:tc>
      </w:tr>
      <w:tr w:rsidR="00D52794" w:rsidRPr="00F03AE2" w14:paraId="7E7F5C5E" w14:textId="77777777" w:rsidTr="00200469">
        <w:tc>
          <w:tcPr>
            <w:tcW w:w="8494" w:type="dxa"/>
          </w:tcPr>
          <w:p w14:paraId="534AFAAB"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onfiguración del controlador del modelo rol.</w:t>
            </w:r>
          </w:p>
        </w:tc>
      </w:tr>
      <w:tr w:rsidR="00D52794" w:rsidRPr="00F03AE2" w14:paraId="73A26526" w14:textId="77777777" w:rsidTr="00200469">
        <w:tc>
          <w:tcPr>
            <w:tcW w:w="8494" w:type="dxa"/>
          </w:tcPr>
          <w:p w14:paraId="770771B7"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4172D42E" w14:textId="77777777" w:rsidTr="00200469">
        <w:tc>
          <w:tcPr>
            <w:tcW w:w="8494" w:type="dxa"/>
          </w:tcPr>
          <w:p w14:paraId="380F63C2"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6C8EAB4C" w14:textId="77777777" w:rsidTr="00200469">
        <w:trPr>
          <w:trHeight w:val="547"/>
        </w:trPr>
        <w:tc>
          <w:tcPr>
            <w:tcW w:w="8494" w:type="dxa"/>
          </w:tcPr>
          <w:p w14:paraId="6D42C638"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5BB468F"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información del rol.</w:t>
            </w:r>
          </w:p>
        </w:tc>
      </w:tr>
    </w:tbl>
    <w:p w14:paraId="64260AED" w14:textId="782931E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84E6A29" w14:textId="77777777" w:rsidR="00D52794" w:rsidRPr="00F03AE2" w:rsidRDefault="00D52794" w:rsidP="008B3AA5">
      <w:pPr>
        <w:spacing w:after="0"/>
        <w:rPr>
          <w:rFonts w:ascii="Times New Roman" w:hAnsi="Times New Roman" w:cs="Times New Roman"/>
        </w:rPr>
      </w:pPr>
    </w:p>
    <w:p w14:paraId="227E1571" w14:textId="77777777" w:rsidR="007B18DF" w:rsidRPr="00F03AE2" w:rsidRDefault="007B18DF" w:rsidP="008B3AA5">
      <w:pPr>
        <w:spacing w:after="0"/>
        <w:rPr>
          <w:rFonts w:ascii="Times New Roman" w:hAnsi="Times New Roman" w:cs="Times New Roman"/>
        </w:rPr>
      </w:pPr>
    </w:p>
    <w:p w14:paraId="5A0966BE" w14:textId="77777777" w:rsidR="007B18DF" w:rsidRPr="00F03AE2" w:rsidRDefault="007B18DF" w:rsidP="008B3AA5">
      <w:pPr>
        <w:spacing w:after="0"/>
        <w:rPr>
          <w:rFonts w:ascii="Times New Roman" w:hAnsi="Times New Roman" w:cs="Times New Roman"/>
        </w:rPr>
      </w:pPr>
    </w:p>
    <w:p w14:paraId="35B766EF" w14:textId="77777777" w:rsidR="007B18DF" w:rsidRPr="00F03AE2" w:rsidRDefault="007B18DF" w:rsidP="008B3AA5">
      <w:pPr>
        <w:spacing w:after="0"/>
        <w:rPr>
          <w:rFonts w:ascii="Times New Roman" w:hAnsi="Times New Roman" w:cs="Times New Roman"/>
        </w:rPr>
      </w:pPr>
    </w:p>
    <w:p w14:paraId="57F4A57B" w14:textId="77777777" w:rsidR="007B18DF" w:rsidRPr="00F03AE2" w:rsidRDefault="007B18DF" w:rsidP="008B3AA5">
      <w:pPr>
        <w:spacing w:after="0"/>
        <w:rPr>
          <w:rFonts w:ascii="Times New Roman" w:hAnsi="Times New Roman" w:cs="Times New Roman"/>
        </w:rPr>
      </w:pPr>
    </w:p>
    <w:p w14:paraId="5A5DFF4D" w14:textId="28F2B1F5"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39-B: </w:t>
      </w:r>
      <w:r w:rsidRPr="00F03AE2">
        <w:rPr>
          <w:rFonts w:ascii="Times New Roman" w:hAnsi="Times New Roman" w:cs="Times New Roman"/>
        </w:rPr>
        <w:t>Tarea de Ingeniería 17</w:t>
      </w:r>
    </w:p>
    <w:tbl>
      <w:tblPr>
        <w:tblStyle w:val="Tablaconcuadrcula"/>
        <w:tblW w:w="0" w:type="auto"/>
        <w:tblLook w:val="04A0" w:firstRow="1" w:lastRow="0" w:firstColumn="1" w:lastColumn="0" w:noHBand="0" w:noVBand="1"/>
      </w:tblPr>
      <w:tblGrid>
        <w:gridCol w:w="8494"/>
      </w:tblGrid>
      <w:tr w:rsidR="00D52794" w:rsidRPr="00F03AE2" w14:paraId="72C47BE6" w14:textId="77777777" w:rsidTr="00200469">
        <w:tc>
          <w:tcPr>
            <w:tcW w:w="8494" w:type="dxa"/>
          </w:tcPr>
          <w:p w14:paraId="334B81EF"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72F2A297" w14:textId="77777777" w:rsidTr="00200469">
        <w:tc>
          <w:tcPr>
            <w:tcW w:w="8494" w:type="dxa"/>
          </w:tcPr>
          <w:p w14:paraId="76D20ABB"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6</w:t>
            </w:r>
          </w:p>
        </w:tc>
      </w:tr>
      <w:tr w:rsidR="00D52794" w:rsidRPr="00F03AE2" w14:paraId="7D41AB63" w14:textId="77777777" w:rsidTr="00200469">
        <w:tc>
          <w:tcPr>
            <w:tcW w:w="8494" w:type="dxa"/>
          </w:tcPr>
          <w:p w14:paraId="61546208" w14:textId="34AF7F5B"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7</w:t>
            </w:r>
          </w:p>
        </w:tc>
      </w:tr>
      <w:tr w:rsidR="00D52794" w:rsidRPr="00F03AE2" w14:paraId="7F0A210E" w14:textId="77777777" w:rsidTr="00200469">
        <w:tc>
          <w:tcPr>
            <w:tcW w:w="8494" w:type="dxa"/>
          </w:tcPr>
          <w:p w14:paraId="5B58F70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reación de la vista para la actualización del rol.</w:t>
            </w:r>
          </w:p>
        </w:tc>
      </w:tr>
      <w:tr w:rsidR="00D52794" w:rsidRPr="00F03AE2" w14:paraId="67338BC4" w14:textId="77777777" w:rsidTr="00200469">
        <w:tc>
          <w:tcPr>
            <w:tcW w:w="8494" w:type="dxa"/>
          </w:tcPr>
          <w:p w14:paraId="075872A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0DAC4DB7" w14:textId="77777777" w:rsidTr="00200469">
        <w:tc>
          <w:tcPr>
            <w:tcW w:w="8494" w:type="dxa"/>
          </w:tcPr>
          <w:p w14:paraId="3F85DE42"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7D82B578" w14:textId="77777777" w:rsidTr="00200469">
        <w:trPr>
          <w:trHeight w:val="547"/>
        </w:trPr>
        <w:tc>
          <w:tcPr>
            <w:tcW w:w="8494" w:type="dxa"/>
          </w:tcPr>
          <w:p w14:paraId="262E20C0"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2AB333A" w14:textId="77777777" w:rsidR="00D52794" w:rsidRPr="00F03AE2" w:rsidRDefault="00D52794"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rol.</w:t>
            </w:r>
          </w:p>
          <w:p w14:paraId="0CD90ADF" w14:textId="77777777" w:rsidR="00D52794" w:rsidRPr="00F03AE2" w:rsidRDefault="00D52794"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5F7D4489" w14:textId="60C8CE6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A78C018" w14:textId="77777777" w:rsidR="00D52794" w:rsidRPr="00F03AE2" w:rsidRDefault="00D52794" w:rsidP="008B3AA5">
      <w:pPr>
        <w:tabs>
          <w:tab w:val="left" w:pos="1331"/>
        </w:tabs>
        <w:spacing w:after="0"/>
        <w:rPr>
          <w:rFonts w:ascii="Times New Roman" w:hAnsi="Times New Roman" w:cs="Times New Roman"/>
        </w:rPr>
      </w:pPr>
    </w:p>
    <w:p w14:paraId="12919E7C" w14:textId="6C4C992F"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0-B: </w:t>
      </w:r>
      <w:r w:rsidRPr="00F03AE2">
        <w:rPr>
          <w:rFonts w:ascii="Times New Roman" w:hAnsi="Times New Roman" w:cs="Times New Roman"/>
        </w:rPr>
        <w:t>Prueba de Aceptación 10</w:t>
      </w:r>
    </w:p>
    <w:tbl>
      <w:tblPr>
        <w:tblStyle w:val="Tablaconcuadrcula"/>
        <w:tblW w:w="0" w:type="auto"/>
        <w:tblLook w:val="04A0" w:firstRow="1" w:lastRow="0" w:firstColumn="1" w:lastColumn="0" w:noHBand="0" w:noVBand="1"/>
      </w:tblPr>
      <w:tblGrid>
        <w:gridCol w:w="4008"/>
        <w:gridCol w:w="4486"/>
      </w:tblGrid>
      <w:tr w:rsidR="00D52794" w:rsidRPr="00F03AE2" w14:paraId="0E54781C" w14:textId="77777777" w:rsidTr="00200469">
        <w:tc>
          <w:tcPr>
            <w:tcW w:w="8494" w:type="dxa"/>
            <w:gridSpan w:val="2"/>
          </w:tcPr>
          <w:p w14:paraId="256E2A2B"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52794" w:rsidRPr="00F03AE2" w14:paraId="174DD9B0" w14:textId="77777777" w:rsidTr="00200469">
        <w:tc>
          <w:tcPr>
            <w:tcW w:w="8494" w:type="dxa"/>
            <w:gridSpan w:val="2"/>
          </w:tcPr>
          <w:p w14:paraId="59907E65"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10</w:t>
            </w:r>
          </w:p>
        </w:tc>
      </w:tr>
      <w:tr w:rsidR="00D52794" w:rsidRPr="00F03AE2" w14:paraId="70F681DE" w14:textId="77777777" w:rsidTr="00200469">
        <w:tc>
          <w:tcPr>
            <w:tcW w:w="8494" w:type="dxa"/>
            <w:gridSpan w:val="2"/>
          </w:tcPr>
          <w:p w14:paraId="20A4E51E"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Prueba:</w:t>
            </w:r>
            <w:r w:rsidRPr="00F03AE2">
              <w:rPr>
                <w:rFonts w:ascii="Times New Roman" w:hAnsi="Times New Roman" w:cs="Times New Roman"/>
              </w:rPr>
              <w:t xml:space="preserve"> Validez de información de roles</w:t>
            </w:r>
          </w:p>
        </w:tc>
      </w:tr>
      <w:tr w:rsidR="00D52794" w:rsidRPr="00F03AE2" w14:paraId="4538CCD3" w14:textId="77777777" w:rsidTr="00200469">
        <w:tc>
          <w:tcPr>
            <w:tcW w:w="8494" w:type="dxa"/>
            <w:gridSpan w:val="2"/>
          </w:tcPr>
          <w:p w14:paraId="3BE116E9"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6</w:t>
            </w:r>
          </w:p>
        </w:tc>
      </w:tr>
      <w:tr w:rsidR="00D52794" w:rsidRPr="00F03AE2" w14:paraId="6B912400" w14:textId="77777777" w:rsidTr="00200469">
        <w:trPr>
          <w:trHeight w:val="702"/>
        </w:trPr>
        <w:tc>
          <w:tcPr>
            <w:tcW w:w="8494" w:type="dxa"/>
            <w:gridSpan w:val="2"/>
          </w:tcPr>
          <w:p w14:paraId="2F168EE0"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F73E126"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los datos de los roles y almacenarlos en la base de datos.</w:t>
            </w:r>
          </w:p>
        </w:tc>
      </w:tr>
      <w:tr w:rsidR="00D52794" w:rsidRPr="00F03AE2" w14:paraId="1B3DDDB1" w14:textId="77777777" w:rsidTr="00200469">
        <w:trPr>
          <w:trHeight w:val="547"/>
        </w:trPr>
        <w:tc>
          <w:tcPr>
            <w:tcW w:w="4008" w:type="dxa"/>
          </w:tcPr>
          <w:p w14:paraId="3A1F12DB" w14:textId="77777777" w:rsidR="00D52794" w:rsidRPr="00F03AE2" w:rsidRDefault="00D52794"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552322F7"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rol se encuentra registrado en la base de datos.</w:t>
            </w:r>
          </w:p>
        </w:tc>
        <w:tc>
          <w:tcPr>
            <w:tcW w:w="4486" w:type="dxa"/>
          </w:tcPr>
          <w:p w14:paraId="40013B8A"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jecución:</w:t>
            </w:r>
          </w:p>
          <w:p w14:paraId="0A5606DC" w14:textId="77777777" w:rsidR="00D52794" w:rsidRPr="00F03AE2" w:rsidRDefault="00D52794" w:rsidP="00F53C45">
            <w:pPr>
              <w:pStyle w:val="Prrafodelista"/>
              <w:numPr>
                <w:ilvl w:val="0"/>
                <w:numId w:val="54"/>
              </w:numPr>
              <w:spacing w:line="360" w:lineRule="auto"/>
              <w:rPr>
                <w:rFonts w:ascii="Times New Roman" w:hAnsi="Times New Roman" w:cs="Times New Roman"/>
              </w:rPr>
            </w:pPr>
            <w:r w:rsidRPr="00F03AE2">
              <w:rPr>
                <w:rFonts w:ascii="Times New Roman" w:hAnsi="Times New Roman" w:cs="Times New Roman"/>
              </w:rPr>
              <w:t>Ingresar al Sistema</w:t>
            </w:r>
          </w:p>
          <w:p w14:paraId="2151E4B7" w14:textId="77777777" w:rsidR="00D52794" w:rsidRPr="00F03AE2" w:rsidRDefault="00D52794" w:rsidP="00F53C45">
            <w:pPr>
              <w:pStyle w:val="Prrafodelista"/>
              <w:numPr>
                <w:ilvl w:val="0"/>
                <w:numId w:val="54"/>
              </w:numPr>
              <w:spacing w:line="360" w:lineRule="auto"/>
              <w:rPr>
                <w:rFonts w:ascii="Times New Roman" w:hAnsi="Times New Roman" w:cs="Times New Roman"/>
              </w:rPr>
            </w:pPr>
            <w:r w:rsidRPr="00F03AE2">
              <w:rPr>
                <w:rFonts w:ascii="Times New Roman" w:hAnsi="Times New Roman" w:cs="Times New Roman"/>
              </w:rPr>
              <w:t>Seleccionar Administración de personas, Roles.</w:t>
            </w:r>
          </w:p>
          <w:p w14:paraId="5DBFFC32" w14:textId="77777777" w:rsidR="00D52794" w:rsidRPr="00F03AE2" w:rsidRDefault="00D52794" w:rsidP="00F53C45">
            <w:pPr>
              <w:pStyle w:val="Prrafodelista"/>
              <w:numPr>
                <w:ilvl w:val="0"/>
                <w:numId w:val="54"/>
              </w:numPr>
              <w:spacing w:line="360" w:lineRule="auto"/>
              <w:rPr>
                <w:rFonts w:ascii="Times New Roman" w:hAnsi="Times New Roman" w:cs="Times New Roman"/>
              </w:rPr>
            </w:pPr>
            <w:r w:rsidRPr="00F03AE2">
              <w:rPr>
                <w:rFonts w:ascii="Times New Roman" w:hAnsi="Times New Roman" w:cs="Times New Roman"/>
              </w:rPr>
              <w:t>Presionar el botón Editar.</w:t>
            </w:r>
          </w:p>
          <w:p w14:paraId="293B0174" w14:textId="77777777" w:rsidR="00D52794" w:rsidRPr="00F03AE2" w:rsidRDefault="00D52794" w:rsidP="00F53C45">
            <w:pPr>
              <w:pStyle w:val="Prrafodelista"/>
              <w:numPr>
                <w:ilvl w:val="0"/>
                <w:numId w:val="54"/>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57B37935" w14:textId="77777777" w:rsidR="00D52794" w:rsidRPr="00F03AE2" w:rsidRDefault="00D52794" w:rsidP="00F53C45">
            <w:pPr>
              <w:pStyle w:val="Prrafodelista"/>
              <w:numPr>
                <w:ilvl w:val="0"/>
                <w:numId w:val="54"/>
              </w:numPr>
              <w:spacing w:line="360" w:lineRule="auto"/>
              <w:rPr>
                <w:rFonts w:ascii="Times New Roman" w:hAnsi="Times New Roman" w:cs="Times New Roman"/>
              </w:rPr>
            </w:pPr>
            <w:r w:rsidRPr="00F03AE2">
              <w:rPr>
                <w:rFonts w:ascii="Times New Roman" w:hAnsi="Times New Roman" w:cs="Times New Roman"/>
              </w:rPr>
              <w:t>Clic en Guardar.</w:t>
            </w:r>
          </w:p>
        </w:tc>
      </w:tr>
      <w:tr w:rsidR="00D52794" w:rsidRPr="00F03AE2" w14:paraId="4CB1A744" w14:textId="77777777" w:rsidTr="00200469">
        <w:trPr>
          <w:trHeight w:val="547"/>
        </w:trPr>
        <w:tc>
          <w:tcPr>
            <w:tcW w:w="4008" w:type="dxa"/>
          </w:tcPr>
          <w:p w14:paraId="2F6E974F"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40AF7A88"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Rol Guardado Exitosamente”.</w:t>
            </w:r>
          </w:p>
        </w:tc>
        <w:tc>
          <w:tcPr>
            <w:tcW w:w="4486" w:type="dxa"/>
          </w:tcPr>
          <w:p w14:paraId="26FC7C2A"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3F34190C"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63BB2857" w14:textId="76998D3C"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66AC799" w14:textId="77777777" w:rsidR="00D52794" w:rsidRPr="00F03AE2" w:rsidRDefault="00D52794" w:rsidP="008B3AA5">
      <w:pPr>
        <w:spacing w:after="0"/>
        <w:rPr>
          <w:rFonts w:ascii="Times New Roman" w:hAnsi="Times New Roman" w:cs="Times New Roman"/>
        </w:rPr>
      </w:pPr>
    </w:p>
    <w:p w14:paraId="1E077304" w14:textId="77777777" w:rsidR="007B18DF" w:rsidRPr="00F03AE2" w:rsidRDefault="007B18DF" w:rsidP="008B3AA5">
      <w:pPr>
        <w:spacing w:after="0"/>
        <w:rPr>
          <w:rFonts w:ascii="Times New Roman" w:hAnsi="Times New Roman" w:cs="Times New Roman"/>
        </w:rPr>
      </w:pPr>
    </w:p>
    <w:p w14:paraId="1ED41907" w14:textId="77777777" w:rsidR="007B18DF" w:rsidRPr="00F03AE2" w:rsidRDefault="007B18DF" w:rsidP="008B3AA5">
      <w:pPr>
        <w:spacing w:after="0"/>
        <w:rPr>
          <w:rFonts w:ascii="Times New Roman" w:hAnsi="Times New Roman" w:cs="Times New Roman"/>
        </w:rPr>
      </w:pPr>
    </w:p>
    <w:p w14:paraId="49D0DA57" w14:textId="77777777" w:rsidR="007B18DF" w:rsidRPr="00F03AE2" w:rsidRDefault="007B18DF" w:rsidP="008B3AA5">
      <w:pPr>
        <w:spacing w:after="0"/>
        <w:rPr>
          <w:rFonts w:ascii="Times New Roman" w:hAnsi="Times New Roman" w:cs="Times New Roman"/>
        </w:rPr>
      </w:pPr>
    </w:p>
    <w:p w14:paraId="519D99AF" w14:textId="3DE30165"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1-B: </w:t>
      </w:r>
      <w:r w:rsidRPr="00F03AE2">
        <w:rPr>
          <w:rFonts w:ascii="Times New Roman" w:hAnsi="Times New Roman" w:cs="Times New Roman"/>
        </w:rPr>
        <w:t>Historia de Usuario 7</w:t>
      </w:r>
    </w:p>
    <w:tbl>
      <w:tblPr>
        <w:tblStyle w:val="Tablaconcuadrcula"/>
        <w:tblW w:w="0" w:type="auto"/>
        <w:tblLook w:val="04A0" w:firstRow="1" w:lastRow="0" w:firstColumn="1" w:lastColumn="0" w:noHBand="0" w:noVBand="1"/>
      </w:tblPr>
      <w:tblGrid>
        <w:gridCol w:w="4248"/>
        <w:gridCol w:w="4246"/>
      </w:tblGrid>
      <w:tr w:rsidR="004962A9" w:rsidRPr="00F03AE2" w14:paraId="58C8322E" w14:textId="77777777" w:rsidTr="0026253B">
        <w:tc>
          <w:tcPr>
            <w:tcW w:w="8494" w:type="dxa"/>
            <w:gridSpan w:val="2"/>
          </w:tcPr>
          <w:p w14:paraId="247FE02F"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1445117B" w14:textId="77777777" w:rsidTr="0026253B">
        <w:tc>
          <w:tcPr>
            <w:tcW w:w="4248" w:type="dxa"/>
          </w:tcPr>
          <w:p w14:paraId="1339F70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7</w:t>
            </w:r>
          </w:p>
        </w:tc>
        <w:tc>
          <w:tcPr>
            <w:tcW w:w="4246" w:type="dxa"/>
          </w:tcPr>
          <w:p w14:paraId="31C601F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2E8E4307" w14:textId="77777777" w:rsidTr="0026253B">
        <w:tc>
          <w:tcPr>
            <w:tcW w:w="8494" w:type="dxa"/>
            <w:gridSpan w:val="2"/>
          </w:tcPr>
          <w:p w14:paraId="38BC657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r Grupos de Trabajo</w:t>
            </w:r>
          </w:p>
        </w:tc>
      </w:tr>
      <w:tr w:rsidR="004962A9" w:rsidRPr="00F03AE2" w14:paraId="48FCC147" w14:textId="77777777" w:rsidTr="0026253B">
        <w:tc>
          <w:tcPr>
            <w:tcW w:w="4248" w:type="dxa"/>
          </w:tcPr>
          <w:p w14:paraId="22AE3C7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11532BD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3EC5222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00EA6481" w:rsidRPr="00F03AE2">
              <w:rPr>
                <w:rFonts w:ascii="Times New Roman" w:hAnsi="Times New Roman" w:cs="Times New Roman"/>
                <w:b/>
              </w:rPr>
              <w:t xml:space="preserve"> </w:t>
            </w:r>
            <w:r w:rsidRPr="00F03AE2">
              <w:rPr>
                <w:rFonts w:ascii="Times New Roman" w:hAnsi="Times New Roman" w:cs="Times New Roman"/>
              </w:rPr>
              <w:t>Normal</w:t>
            </w:r>
          </w:p>
          <w:p w14:paraId="2BBB3C1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5570595E" w14:textId="77777777" w:rsidTr="0026253B">
        <w:tc>
          <w:tcPr>
            <w:tcW w:w="4248" w:type="dxa"/>
          </w:tcPr>
          <w:p w14:paraId="238F9DD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57A7A4F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620CE7D2" w14:textId="77777777" w:rsidTr="0026253B">
        <w:tc>
          <w:tcPr>
            <w:tcW w:w="8494" w:type="dxa"/>
            <w:gridSpan w:val="2"/>
          </w:tcPr>
          <w:p w14:paraId="5221497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7411E663" w14:textId="77777777" w:rsidTr="0026253B">
        <w:trPr>
          <w:trHeight w:val="547"/>
        </w:trPr>
        <w:tc>
          <w:tcPr>
            <w:tcW w:w="8494" w:type="dxa"/>
            <w:gridSpan w:val="2"/>
          </w:tcPr>
          <w:p w14:paraId="242651F6"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D2308B5"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modificar la información de los grupos o áreas de trabajo.</w:t>
            </w:r>
          </w:p>
        </w:tc>
      </w:tr>
      <w:tr w:rsidR="004962A9" w:rsidRPr="00F03AE2" w14:paraId="05713E2B" w14:textId="77777777" w:rsidTr="0026253B">
        <w:trPr>
          <w:trHeight w:val="547"/>
        </w:trPr>
        <w:tc>
          <w:tcPr>
            <w:tcW w:w="8494" w:type="dxa"/>
            <w:gridSpan w:val="2"/>
          </w:tcPr>
          <w:p w14:paraId="6DC04DB0"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6C55094E" w14:textId="615BCFB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8B95256" w14:textId="77777777" w:rsidR="00B03CBA" w:rsidRPr="00F03AE2" w:rsidRDefault="00B03CBA" w:rsidP="008B3AA5">
      <w:pPr>
        <w:spacing w:after="0"/>
        <w:rPr>
          <w:rFonts w:ascii="Times New Roman" w:hAnsi="Times New Roman" w:cs="Times New Roman"/>
        </w:rPr>
      </w:pPr>
    </w:p>
    <w:p w14:paraId="60858B26" w14:textId="582B0ED5"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2-B: </w:t>
      </w:r>
      <w:r w:rsidRPr="00F03AE2">
        <w:rPr>
          <w:rFonts w:ascii="Times New Roman" w:hAnsi="Times New Roman" w:cs="Times New Roman"/>
        </w:rPr>
        <w:t>Tarea de Ingeniería 18</w:t>
      </w:r>
    </w:p>
    <w:tbl>
      <w:tblPr>
        <w:tblStyle w:val="Tablaconcuadrcula"/>
        <w:tblW w:w="0" w:type="auto"/>
        <w:tblLook w:val="04A0" w:firstRow="1" w:lastRow="0" w:firstColumn="1" w:lastColumn="0" w:noHBand="0" w:noVBand="1"/>
      </w:tblPr>
      <w:tblGrid>
        <w:gridCol w:w="8494"/>
      </w:tblGrid>
      <w:tr w:rsidR="00D52794" w:rsidRPr="00F03AE2" w14:paraId="72A9BA32" w14:textId="77777777" w:rsidTr="00200469">
        <w:tc>
          <w:tcPr>
            <w:tcW w:w="8494" w:type="dxa"/>
          </w:tcPr>
          <w:p w14:paraId="6D7D155E"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160F8C55" w14:textId="77777777" w:rsidTr="00200469">
        <w:tc>
          <w:tcPr>
            <w:tcW w:w="8494" w:type="dxa"/>
          </w:tcPr>
          <w:p w14:paraId="74590486"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7</w:t>
            </w:r>
          </w:p>
        </w:tc>
      </w:tr>
      <w:tr w:rsidR="00D52794" w:rsidRPr="00F03AE2" w14:paraId="7B5DC728" w14:textId="77777777" w:rsidTr="00200469">
        <w:tc>
          <w:tcPr>
            <w:tcW w:w="8494" w:type="dxa"/>
          </w:tcPr>
          <w:p w14:paraId="6D8751E6" w14:textId="4B5B5B4E"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8</w:t>
            </w:r>
          </w:p>
        </w:tc>
      </w:tr>
      <w:tr w:rsidR="00D52794" w:rsidRPr="00F03AE2" w14:paraId="54890075" w14:textId="77777777" w:rsidTr="00200469">
        <w:tc>
          <w:tcPr>
            <w:tcW w:w="8494" w:type="dxa"/>
          </w:tcPr>
          <w:p w14:paraId="57AE4B3B"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reación del modelo grupo.</w:t>
            </w:r>
          </w:p>
        </w:tc>
      </w:tr>
      <w:tr w:rsidR="00D52794" w:rsidRPr="00F03AE2" w14:paraId="7C603A37" w14:textId="77777777" w:rsidTr="00200469">
        <w:tc>
          <w:tcPr>
            <w:tcW w:w="8494" w:type="dxa"/>
          </w:tcPr>
          <w:p w14:paraId="26E3632B"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1042598D" w14:textId="77777777" w:rsidTr="00200469">
        <w:tc>
          <w:tcPr>
            <w:tcW w:w="8494" w:type="dxa"/>
          </w:tcPr>
          <w:p w14:paraId="12A648C5"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398B648A" w14:textId="77777777" w:rsidTr="00200469">
        <w:trPr>
          <w:trHeight w:val="547"/>
        </w:trPr>
        <w:tc>
          <w:tcPr>
            <w:tcW w:w="8494" w:type="dxa"/>
          </w:tcPr>
          <w:p w14:paraId="5C724199"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64B8072"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1552DD0A" w14:textId="235C478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39CD4C8" w14:textId="77777777" w:rsidR="00D52794" w:rsidRPr="00F03AE2" w:rsidRDefault="00D52794" w:rsidP="008B3AA5">
      <w:pPr>
        <w:spacing w:after="0"/>
        <w:rPr>
          <w:rFonts w:ascii="Times New Roman" w:hAnsi="Times New Roman" w:cs="Times New Roman"/>
        </w:rPr>
      </w:pPr>
    </w:p>
    <w:p w14:paraId="18D3F5D0" w14:textId="23B5FDEF"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3-B: </w:t>
      </w:r>
      <w:r w:rsidRPr="00F03AE2">
        <w:rPr>
          <w:rFonts w:ascii="Times New Roman" w:hAnsi="Times New Roman" w:cs="Times New Roman"/>
        </w:rPr>
        <w:t>Tarea de Ingeniería 19</w:t>
      </w:r>
    </w:p>
    <w:tbl>
      <w:tblPr>
        <w:tblStyle w:val="Tablaconcuadrcula"/>
        <w:tblW w:w="0" w:type="auto"/>
        <w:tblLook w:val="04A0" w:firstRow="1" w:lastRow="0" w:firstColumn="1" w:lastColumn="0" w:noHBand="0" w:noVBand="1"/>
      </w:tblPr>
      <w:tblGrid>
        <w:gridCol w:w="8494"/>
      </w:tblGrid>
      <w:tr w:rsidR="00D52794" w:rsidRPr="00F03AE2" w14:paraId="4BC362E0" w14:textId="77777777" w:rsidTr="00200469">
        <w:tc>
          <w:tcPr>
            <w:tcW w:w="8494" w:type="dxa"/>
          </w:tcPr>
          <w:p w14:paraId="229BBD8C"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3734508F" w14:textId="77777777" w:rsidTr="00200469">
        <w:tc>
          <w:tcPr>
            <w:tcW w:w="8494" w:type="dxa"/>
          </w:tcPr>
          <w:p w14:paraId="21B4FC00"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7</w:t>
            </w:r>
          </w:p>
        </w:tc>
      </w:tr>
      <w:tr w:rsidR="00D52794" w:rsidRPr="00F03AE2" w14:paraId="3573C4BC" w14:textId="77777777" w:rsidTr="00200469">
        <w:tc>
          <w:tcPr>
            <w:tcW w:w="8494" w:type="dxa"/>
          </w:tcPr>
          <w:p w14:paraId="6D035F81" w14:textId="42156CB3"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1</w:t>
            </w:r>
            <w:r w:rsidR="00B03CBA" w:rsidRPr="00F03AE2">
              <w:rPr>
                <w:rFonts w:ascii="Times New Roman" w:hAnsi="Times New Roman" w:cs="Times New Roman"/>
              </w:rPr>
              <w:t>9</w:t>
            </w:r>
          </w:p>
        </w:tc>
      </w:tr>
      <w:tr w:rsidR="00D52794" w:rsidRPr="00F03AE2" w14:paraId="3B08E74D" w14:textId="77777777" w:rsidTr="00200469">
        <w:tc>
          <w:tcPr>
            <w:tcW w:w="8494" w:type="dxa"/>
          </w:tcPr>
          <w:p w14:paraId="354F374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onfiguración del controlador del modelo grupo.</w:t>
            </w:r>
          </w:p>
        </w:tc>
      </w:tr>
      <w:tr w:rsidR="00D52794" w:rsidRPr="00F03AE2" w14:paraId="57A9CE94" w14:textId="77777777" w:rsidTr="00200469">
        <w:tc>
          <w:tcPr>
            <w:tcW w:w="8494" w:type="dxa"/>
          </w:tcPr>
          <w:p w14:paraId="5F9E5182"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0E028CF7" w14:textId="77777777" w:rsidTr="00200469">
        <w:tc>
          <w:tcPr>
            <w:tcW w:w="8494" w:type="dxa"/>
          </w:tcPr>
          <w:p w14:paraId="2866E241"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234CC01F" w14:textId="77777777" w:rsidTr="00200469">
        <w:trPr>
          <w:trHeight w:val="547"/>
        </w:trPr>
        <w:tc>
          <w:tcPr>
            <w:tcW w:w="8494" w:type="dxa"/>
          </w:tcPr>
          <w:p w14:paraId="12E69FCC"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48D1433"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información del grupo.</w:t>
            </w:r>
          </w:p>
        </w:tc>
      </w:tr>
    </w:tbl>
    <w:p w14:paraId="26F68B19" w14:textId="32DA5C9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27325B3" w14:textId="77777777" w:rsidR="00D52794" w:rsidRPr="00F03AE2" w:rsidRDefault="00D52794" w:rsidP="008B3AA5">
      <w:pPr>
        <w:spacing w:after="0"/>
        <w:rPr>
          <w:rFonts w:ascii="Times New Roman" w:hAnsi="Times New Roman" w:cs="Times New Roman"/>
        </w:rPr>
      </w:pPr>
    </w:p>
    <w:p w14:paraId="5B42F5FA" w14:textId="77777777" w:rsidR="007B18DF" w:rsidRPr="00F03AE2" w:rsidRDefault="007B18DF" w:rsidP="008B3AA5">
      <w:pPr>
        <w:spacing w:after="0"/>
        <w:rPr>
          <w:rFonts w:ascii="Times New Roman" w:hAnsi="Times New Roman" w:cs="Times New Roman"/>
        </w:rPr>
      </w:pPr>
    </w:p>
    <w:p w14:paraId="32E364FE" w14:textId="77777777" w:rsidR="007B18DF" w:rsidRPr="00F03AE2" w:rsidRDefault="007B18DF" w:rsidP="008B3AA5">
      <w:pPr>
        <w:spacing w:after="0"/>
        <w:rPr>
          <w:rFonts w:ascii="Times New Roman" w:hAnsi="Times New Roman" w:cs="Times New Roman"/>
        </w:rPr>
      </w:pPr>
    </w:p>
    <w:p w14:paraId="5BD1288B" w14:textId="3B7D3AEF"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4-B: </w:t>
      </w:r>
      <w:r w:rsidRPr="00F03AE2">
        <w:rPr>
          <w:rFonts w:ascii="Times New Roman" w:hAnsi="Times New Roman" w:cs="Times New Roman"/>
        </w:rPr>
        <w:t>Tarea de Ingeniería 20</w:t>
      </w:r>
    </w:p>
    <w:tbl>
      <w:tblPr>
        <w:tblStyle w:val="Tablaconcuadrcula"/>
        <w:tblW w:w="0" w:type="auto"/>
        <w:tblLook w:val="04A0" w:firstRow="1" w:lastRow="0" w:firstColumn="1" w:lastColumn="0" w:noHBand="0" w:noVBand="1"/>
      </w:tblPr>
      <w:tblGrid>
        <w:gridCol w:w="8494"/>
      </w:tblGrid>
      <w:tr w:rsidR="00D52794" w:rsidRPr="00F03AE2" w14:paraId="370F115B" w14:textId="77777777" w:rsidTr="00200469">
        <w:tc>
          <w:tcPr>
            <w:tcW w:w="8494" w:type="dxa"/>
          </w:tcPr>
          <w:p w14:paraId="267A25F6"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681116D5" w14:textId="77777777" w:rsidTr="00200469">
        <w:tc>
          <w:tcPr>
            <w:tcW w:w="8494" w:type="dxa"/>
          </w:tcPr>
          <w:p w14:paraId="5819925E"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7</w:t>
            </w:r>
          </w:p>
        </w:tc>
      </w:tr>
      <w:tr w:rsidR="00D52794" w:rsidRPr="00F03AE2" w14:paraId="7F1B63C1" w14:textId="77777777" w:rsidTr="00200469">
        <w:tc>
          <w:tcPr>
            <w:tcW w:w="8494" w:type="dxa"/>
          </w:tcPr>
          <w:p w14:paraId="6060DD6C" w14:textId="5F51E763"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B03CBA" w:rsidRPr="00F03AE2">
              <w:rPr>
                <w:rFonts w:ascii="Times New Roman" w:hAnsi="Times New Roman" w:cs="Times New Roman"/>
              </w:rPr>
              <w:t>20</w:t>
            </w:r>
          </w:p>
        </w:tc>
      </w:tr>
      <w:tr w:rsidR="00D52794" w:rsidRPr="00F03AE2" w14:paraId="11F6A324" w14:textId="77777777" w:rsidTr="00200469">
        <w:tc>
          <w:tcPr>
            <w:tcW w:w="8494" w:type="dxa"/>
          </w:tcPr>
          <w:p w14:paraId="58CED60D"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reación de la vista para la actualización del grupo.</w:t>
            </w:r>
          </w:p>
        </w:tc>
      </w:tr>
      <w:tr w:rsidR="00D52794" w:rsidRPr="00F03AE2" w14:paraId="705B5412" w14:textId="77777777" w:rsidTr="00200469">
        <w:tc>
          <w:tcPr>
            <w:tcW w:w="8494" w:type="dxa"/>
          </w:tcPr>
          <w:p w14:paraId="3DDD5D91"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146F4F4B" w14:textId="77777777" w:rsidTr="00200469">
        <w:tc>
          <w:tcPr>
            <w:tcW w:w="8494" w:type="dxa"/>
          </w:tcPr>
          <w:p w14:paraId="7AB532EB"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156426E1" w14:textId="77777777" w:rsidTr="00200469">
        <w:trPr>
          <w:trHeight w:val="547"/>
        </w:trPr>
        <w:tc>
          <w:tcPr>
            <w:tcW w:w="8494" w:type="dxa"/>
          </w:tcPr>
          <w:p w14:paraId="0D41B5B5"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CE4A2D8" w14:textId="77777777" w:rsidR="00D52794" w:rsidRPr="00F03AE2" w:rsidRDefault="00D52794"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rol.</w:t>
            </w:r>
          </w:p>
          <w:p w14:paraId="5A47F3E3" w14:textId="77777777" w:rsidR="00D52794" w:rsidRPr="00F03AE2" w:rsidRDefault="00D52794"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58A630B3" w14:textId="5977E52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4E10FAC" w14:textId="77777777" w:rsidR="00B03CBA" w:rsidRPr="00F03AE2" w:rsidRDefault="00B03CBA" w:rsidP="008B3AA5">
      <w:pPr>
        <w:spacing w:after="0"/>
        <w:rPr>
          <w:rFonts w:ascii="Times New Roman" w:hAnsi="Times New Roman" w:cs="Times New Roman"/>
        </w:rPr>
      </w:pPr>
    </w:p>
    <w:p w14:paraId="7F088715" w14:textId="2B942794"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5-B: </w:t>
      </w:r>
      <w:r w:rsidRPr="00F03AE2">
        <w:rPr>
          <w:rFonts w:ascii="Times New Roman" w:hAnsi="Times New Roman" w:cs="Times New Roman"/>
        </w:rPr>
        <w:t>Prueba de Aceptación 11</w:t>
      </w:r>
    </w:p>
    <w:tbl>
      <w:tblPr>
        <w:tblStyle w:val="Tablaconcuadrcula"/>
        <w:tblW w:w="0" w:type="auto"/>
        <w:tblLook w:val="04A0" w:firstRow="1" w:lastRow="0" w:firstColumn="1" w:lastColumn="0" w:noHBand="0" w:noVBand="1"/>
      </w:tblPr>
      <w:tblGrid>
        <w:gridCol w:w="4008"/>
        <w:gridCol w:w="4486"/>
      </w:tblGrid>
      <w:tr w:rsidR="00D52794" w:rsidRPr="00F03AE2" w14:paraId="2AD37A62" w14:textId="77777777" w:rsidTr="00200469">
        <w:tc>
          <w:tcPr>
            <w:tcW w:w="8494" w:type="dxa"/>
            <w:gridSpan w:val="2"/>
          </w:tcPr>
          <w:p w14:paraId="77F91CD1"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52794" w:rsidRPr="00F03AE2" w14:paraId="4FE2231F" w14:textId="77777777" w:rsidTr="00200469">
        <w:tc>
          <w:tcPr>
            <w:tcW w:w="8494" w:type="dxa"/>
            <w:gridSpan w:val="2"/>
          </w:tcPr>
          <w:p w14:paraId="0E0AD034"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11</w:t>
            </w:r>
          </w:p>
        </w:tc>
      </w:tr>
      <w:tr w:rsidR="00D52794" w:rsidRPr="00F03AE2" w14:paraId="533FCE64" w14:textId="77777777" w:rsidTr="00200469">
        <w:tc>
          <w:tcPr>
            <w:tcW w:w="8494" w:type="dxa"/>
            <w:gridSpan w:val="2"/>
          </w:tcPr>
          <w:p w14:paraId="316A3A00"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Prueba</w:t>
            </w:r>
            <w:r w:rsidR="00EA6481" w:rsidRPr="00F03AE2">
              <w:rPr>
                <w:rFonts w:ascii="Times New Roman" w:hAnsi="Times New Roman" w:cs="Times New Roman"/>
                <w:b/>
              </w:rPr>
              <w:t xml:space="preserve"> </w:t>
            </w:r>
            <w:r w:rsidRPr="00F03AE2">
              <w:rPr>
                <w:rFonts w:ascii="Times New Roman" w:hAnsi="Times New Roman" w:cs="Times New Roman"/>
                <w:b/>
              </w:rPr>
              <w:t>:</w:t>
            </w:r>
            <w:r w:rsidR="00EA6481" w:rsidRPr="00F03AE2">
              <w:rPr>
                <w:rFonts w:ascii="Times New Roman" w:hAnsi="Times New Roman" w:cs="Times New Roman"/>
                <w:b/>
              </w:rPr>
              <w:t xml:space="preserve"> </w:t>
            </w:r>
            <w:r w:rsidRPr="00F03AE2">
              <w:rPr>
                <w:rFonts w:ascii="Times New Roman" w:hAnsi="Times New Roman" w:cs="Times New Roman"/>
              </w:rPr>
              <w:t xml:space="preserve">Modificación de información de </w:t>
            </w:r>
            <w:r w:rsidR="00201A58" w:rsidRPr="00F03AE2">
              <w:rPr>
                <w:rFonts w:ascii="Times New Roman" w:hAnsi="Times New Roman" w:cs="Times New Roman"/>
              </w:rPr>
              <w:t>grupos</w:t>
            </w:r>
          </w:p>
        </w:tc>
      </w:tr>
      <w:tr w:rsidR="00D52794" w:rsidRPr="00F03AE2" w14:paraId="4272E4A7" w14:textId="77777777" w:rsidTr="00200469">
        <w:tc>
          <w:tcPr>
            <w:tcW w:w="8494" w:type="dxa"/>
            <w:gridSpan w:val="2"/>
          </w:tcPr>
          <w:p w14:paraId="51DDBB9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w:t>
            </w:r>
            <w:r w:rsidR="00201A58" w:rsidRPr="00F03AE2">
              <w:rPr>
                <w:rFonts w:ascii="Times New Roman" w:hAnsi="Times New Roman" w:cs="Times New Roman"/>
              </w:rPr>
              <w:t>7</w:t>
            </w:r>
          </w:p>
        </w:tc>
      </w:tr>
      <w:tr w:rsidR="00D52794" w:rsidRPr="00F03AE2" w14:paraId="1EE078D2" w14:textId="77777777" w:rsidTr="00200469">
        <w:trPr>
          <w:trHeight w:val="702"/>
        </w:trPr>
        <w:tc>
          <w:tcPr>
            <w:tcW w:w="8494" w:type="dxa"/>
            <w:gridSpan w:val="2"/>
          </w:tcPr>
          <w:p w14:paraId="4CBAAF1D"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0DCBA36"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los datos de los roles y almacenarlos en la base de datos.</w:t>
            </w:r>
          </w:p>
        </w:tc>
      </w:tr>
      <w:tr w:rsidR="00D52794" w:rsidRPr="00F03AE2" w14:paraId="76A7915E" w14:textId="77777777" w:rsidTr="00200469">
        <w:trPr>
          <w:trHeight w:val="547"/>
        </w:trPr>
        <w:tc>
          <w:tcPr>
            <w:tcW w:w="4008" w:type="dxa"/>
          </w:tcPr>
          <w:p w14:paraId="2487C38B" w14:textId="77777777" w:rsidR="00D52794" w:rsidRPr="00F03AE2" w:rsidRDefault="00D52794"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07656844"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a cabo si el </w:t>
            </w:r>
            <w:r w:rsidR="00201A58" w:rsidRPr="00F03AE2">
              <w:rPr>
                <w:rFonts w:ascii="Times New Roman" w:hAnsi="Times New Roman" w:cs="Times New Roman"/>
              </w:rPr>
              <w:t>grupo</w:t>
            </w:r>
            <w:r w:rsidRPr="00F03AE2">
              <w:rPr>
                <w:rFonts w:ascii="Times New Roman" w:hAnsi="Times New Roman" w:cs="Times New Roman"/>
              </w:rPr>
              <w:t xml:space="preserve"> se encuentra registrado en la base de datos.</w:t>
            </w:r>
          </w:p>
        </w:tc>
        <w:tc>
          <w:tcPr>
            <w:tcW w:w="4486" w:type="dxa"/>
          </w:tcPr>
          <w:p w14:paraId="585DB817"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jecución:</w:t>
            </w:r>
          </w:p>
          <w:p w14:paraId="1E6C3DD3" w14:textId="77777777" w:rsidR="00D52794" w:rsidRPr="00F03AE2" w:rsidRDefault="00D52794" w:rsidP="00F53C45">
            <w:pPr>
              <w:pStyle w:val="Prrafodelista"/>
              <w:numPr>
                <w:ilvl w:val="0"/>
                <w:numId w:val="53"/>
              </w:numPr>
              <w:spacing w:line="360" w:lineRule="auto"/>
              <w:rPr>
                <w:rFonts w:ascii="Times New Roman" w:hAnsi="Times New Roman" w:cs="Times New Roman"/>
              </w:rPr>
            </w:pPr>
            <w:r w:rsidRPr="00F03AE2">
              <w:rPr>
                <w:rFonts w:ascii="Times New Roman" w:hAnsi="Times New Roman" w:cs="Times New Roman"/>
              </w:rPr>
              <w:t>Ingresar al Sistema</w:t>
            </w:r>
          </w:p>
          <w:p w14:paraId="398C779B" w14:textId="77777777" w:rsidR="00D52794" w:rsidRPr="00F03AE2" w:rsidRDefault="00D52794" w:rsidP="00F53C45">
            <w:pPr>
              <w:pStyle w:val="Prrafodelista"/>
              <w:numPr>
                <w:ilvl w:val="0"/>
                <w:numId w:val="53"/>
              </w:numPr>
              <w:spacing w:line="360" w:lineRule="auto"/>
              <w:rPr>
                <w:rFonts w:ascii="Times New Roman" w:hAnsi="Times New Roman" w:cs="Times New Roman"/>
              </w:rPr>
            </w:pPr>
            <w:r w:rsidRPr="00F03AE2">
              <w:rPr>
                <w:rFonts w:ascii="Times New Roman" w:hAnsi="Times New Roman" w:cs="Times New Roman"/>
              </w:rPr>
              <w:t xml:space="preserve">Seleccionar Administración de personas, </w:t>
            </w:r>
            <w:r w:rsidR="00201A58" w:rsidRPr="00F03AE2">
              <w:rPr>
                <w:rFonts w:ascii="Times New Roman" w:hAnsi="Times New Roman" w:cs="Times New Roman"/>
              </w:rPr>
              <w:t>Grupos</w:t>
            </w:r>
            <w:r w:rsidRPr="00F03AE2">
              <w:rPr>
                <w:rFonts w:ascii="Times New Roman" w:hAnsi="Times New Roman" w:cs="Times New Roman"/>
              </w:rPr>
              <w:t>.</w:t>
            </w:r>
          </w:p>
          <w:p w14:paraId="5CD558BD" w14:textId="77777777" w:rsidR="00D52794" w:rsidRPr="00F03AE2" w:rsidRDefault="00D52794" w:rsidP="00F53C45">
            <w:pPr>
              <w:pStyle w:val="Prrafodelista"/>
              <w:numPr>
                <w:ilvl w:val="0"/>
                <w:numId w:val="53"/>
              </w:numPr>
              <w:spacing w:line="360" w:lineRule="auto"/>
              <w:rPr>
                <w:rFonts w:ascii="Times New Roman" w:hAnsi="Times New Roman" w:cs="Times New Roman"/>
              </w:rPr>
            </w:pPr>
            <w:r w:rsidRPr="00F03AE2">
              <w:rPr>
                <w:rFonts w:ascii="Times New Roman" w:hAnsi="Times New Roman" w:cs="Times New Roman"/>
              </w:rPr>
              <w:t>Presionar el botón Editar.</w:t>
            </w:r>
          </w:p>
          <w:p w14:paraId="7FBA25EB" w14:textId="77777777" w:rsidR="00D52794" w:rsidRPr="00F03AE2" w:rsidRDefault="00D52794" w:rsidP="00F53C45">
            <w:pPr>
              <w:pStyle w:val="Prrafodelista"/>
              <w:numPr>
                <w:ilvl w:val="0"/>
                <w:numId w:val="53"/>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234DB1B7" w14:textId="77777777" w:rsidR="00D52794" w:rsidRPr="00F03AE2" w:rsidRDefault="00D52794" w:rsidP="00F53C45">
            <w:pPr>
              <w:pStyle w:val="Prrafodelista"/>
              <w:numPr>
                <w:ilvl w:val="0"/>
                <w:numId w:val="53"/>
              </w:numPr>
              <w:spacing w:line="360" w:lineRule="auto"/>
              <w:rPr>
                <w:rFonts w:ascii="Times New Roman" w:hAnsi="Times New Roman" w:cs="Times New Roman"/>
              </w:rPr>
            </w:pPr>
            <w:r w:rsidRPr="00F03AE2">
              <w:rPr>
                <w:rFonts w:ascii="Times New Roman" w:hAnsi="Times New Roman" w:cs="Times New Roman"/>
              </w:rPr>
              <w:t>Clic en Guardar.</w:t>
            </w:r>
          </w:p>
        </w:tc>
      </w:tr>
      <w:tr w:rsidR="00D52794" w:rsidRPr="00F03AE2" w14:paraId="6008C45A" w14:textId="77777777" w:rsidTr="00200469">
        <w:trPr>
          <w:trHeight w:val="547"/>
        </w:trPr>
        <w:tc>
          <w:tcPr>
            <w:tcW w:w="4008" w:type="dxa"/>
          </w:tcPr>
          <w:p w14:paraId="1580C5D4"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0832011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w:t>
            </w:r>
            <w:r w:rsidR="00201A58" w:rsidRPr="00F03AE2">
              <w:rPr>
                <w:rFonts w:ascii="Times New Roman" w:hAnsi="Times New Roman" w:cs="Times New Roman"/>
              </w:rPr>
              <w:t>Grupo de Trabajo</w:t>
            </w:r>
            <w:r w:rsidRPr="00F03AE2">
              <w:rPr>
                <w:rFonts w:ascii="Times New Roman" w:hAnsi="Times New Roman" w:cs="Times New Roman"/>
              </w:rPr>
              <w:t xml:space="preserve"> Guardado Exitosamente”.</w:t>
            </w:r>
          </w:p>
        </w:tc>
        <w:tc>
          <w:tcPr>
            <w:tcW w:w="4486" w:type="dxa"/>
          </w:tcPr>
          <w:p w14:paraId="016106EF"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0253B30E"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AA7275A" w14:textId="53E5278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B6192BC" w14:textId="77777777" w:rsidR="00D52794" w:rsidRPr="00F03AE2" w:rsidRDefault="00D52794" w:rsidP="008B3AA5">
      <w:pPr>
        <w:spacing w:after="0"/>
        <w:rPr>
          <w:rFonts w:ascii="Times New Roman" w:hAnsi="Times New Roman" w:cs="Times New Roman"/>
        </w:rPr>
      </w:pPr>
    </w:p>
    <w:p w14:paraId="799DB036" w14:textId="77777777" w:rsidR="007B18DF" w:rsidRPr="00F03AE2" w:rsidRDefault="007B18DF" w:rsidP="008B3AA5">
      <w:pPr>
        <w:spacing w:after="0"/>
        <w:rPr>
          <w:rFonts w:ascii="Times New Roman" w:hAnsi="Times New Roman" w:cs="Times New Roman"/>
        </w:rPr>
      </w:pPr>
    </w:p>
    <w:p w14:paraId="317E0606" w14:textId="77777777" w:rsidR="007B18DF" w:rsidRPr="00F03AE2" w:rsidRDefault="007B18DF" w:rsidP="008B3AA5">
      <w:pPr>
        <w:spacing w:after="0"/>
        <w:rPr>
          <w:rFonts w:ascii="Times New Roman" w:hAnsi="Times New Roman" w:cs="Times New Roman"/>
        </w:rPr>
      </w:pPr>
    </w:p>
    <w:p w14:paraId="4AB9D824" w14:textId="77777777" w:rsidR="007B18DF" w:rsidRPr="00F03AE2" w:rsidRDefault="007B18DF" w:rsidP="008B3AA5">
      <w:pPr>
        <w:spacing w:after="0"/>
        <w:rPr>
          <w:rFonts w:ascii="Times New Roman" w:hAnsi="Times New Roman" w:cs="Times New Roman"/>
        </w:rPr>
      </w:pPr>
    </w:p>
    <w:p w14:paraId="59B4E51C" w14:textId="0D715EA7"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6-B: </w:t>
      </w:r>
      <w:r w:rsidRPr="00F03AE2">
        <w:rPr>
          <w:rFonts w:ascii="Times New Roman" w:hAnsi="Times New Roman" w:cs="Times New Roman"/>
        </w:rPr>
        <w:t>Historia de Usuario 8</w:t>
      </w:r>
    </w:p>
    <w:tbl>
      <w:tblPr>
        <w:tblStyle w:val="Tablaconcuadrcula"/>
        <w:tblW w:w="0" w:type="auto"/>
        <w:tblLook w:val="04A0" w:firstRow="1" w:lastRow="0" w:firstColumn="1" w:lastColumn="0" w:noHBand="0" w:noVBand="1"/>
      </w:tblPr>
      <w:tblGrid>
        <w:gridCol w:w="4248"/>
        <w:gridCol w:w="4246"/>
      </w:tblGrid>
      <w:tr w:rsidR="004962A9" w:rsidRPr="00F03AE2" w14:paraId="3995BA1B" w14:textId="77777777" w:rsidTr="0026253B">
        <w:tc>
          <w:tcPr>
            <w:tcW w:w="8494" w:type="dxa"/>
            <w:gridSpan w:val="2"/>
          </w:tcPr>
          <w:p w14:paraId="79472650"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1F3C6947" w14:textId="77777777" w:rsidTr="0026253B">
        <w:tc>
          <w:tcPr>
            <w:tcW w:w="4248" w:type="dxa"/>
          </w:tcPr>
          <w:p w14:paraId="40117F2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8</w:t>
            </w:r>
          </w:p>
        </w:tc>
        <w:tc>
          <w:tcPr>
            <w:tcW w:w="4246" w:type="dxa"/>
          </w:tcPr>
          <w:p w14:paraId="7A47600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6451C7FD" w14:textId="77777777" w:rsidTr="0026253B">
        <w:tc>
          <w:tcPr>
            <w:tcW w:w="8494" w:type="dxa"/>
            <w:gridSpan w:val="2"/>
          </w:tcPr>
          <w:p w14:paraId="6B9F9631"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ambiar validez de Grupos de Trabajo</w:t>
            </w:r>
          </w:p>
        </w:tc>
      </w:tr>
      <w:tr w:rsidR="004962A9" w:rsidRPr="00F03AE2" w14:paraId="080E618A" w14:textId="77777777" w:rsidTr="0026253B">
        <w:tc>
          <w:tcPr>
            <w:tcW w:w="4248" w:type="dxa"/>
          </w:tcPr>
          <w:p w14:paraId="2763F71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410B9BB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75611A8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00EA6481" w:rsidRPr="00F03AE2">
              <w:rPr>
                <w:rFonts w:ascii="Times New Roman" w:hAnsi="Times New Roman" w:cs="Times New Roman"/>
                <w:b/>
              </w:rPr>
              <w:t xml:space="preserve"> </w:t>
            </w:r>
            <w:r w:rsidRPr="00F03AE2">
              <w:rPr>
                <w:rFonts w:ascii="Times New Roman" w:hAnsi="Times New Roman" w:cs="Times New Roman"/>
              </w:rPr>
              <w:t>Medio</w:t>
            </w:r>
          </w:p>
          <w:p w14:paraId="2942F06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7EAD5E76" w14:textId="77777777" w:rsidTr="0026253B">
        <w:tc>
          <w:tcPr>
            <w:tcW w:w="4248" w:type="dxa"/>
          </w:tcPr>
          <w:p w14:paraId="2AC099B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39D6C0C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1A0FE126" w14:textId="77777777" w:rsidTr="0026253B">
        <w:tc>
          <w:tcPr>
            <w:tcW w:w="8494" w:type="dxa"/>
            <w:gridSpan w:val="2"/>
          </w:tcPr>
          <w:p w14:paraId="5C0DD77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0B00BC7B" w14:textId="77777777" w:rsidTr="0026253B">
        <w:trPr>
          <w:trHeight w:val="547"/>
        </w:trPr>
        <w:tc>
          <w:tcPr>
            <w:tcW w:w="8494" w:type="dxa"/>
            <w:gridSpan w:val="2"/>
          </w:tcPr>
          <w:p w14:paraId="6E3D3E60"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E8EE555"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dar validez o no a los grupos o áreas de trabajo</w:t>
            </w:r>
            <w:r w:rsidRPr="00F03AE2">
              <w:rPr>
                <w:rFonts w:ascii="Times New Roman" w:hAnsi="Times New Roman" w:cs="Times New Roman"/>
              </w:rPr>
              <w:t>.</w:t>
            </w:r>
          </w:p>
        </w:tc>
      </w:tr>
      <w:tr w:rsidR="004962A9" w:rsidRPr="00F03AE2" w14:paraId="09EA28BF" w14:textId="77777777" w:rsidTr="0026253B">
        <w:trPr>
          <w:trHeight w:val="547"/>
        </w:trPr>
        <w:tc>
          <w:tcPr>
            <w:tcW w:w="8494" w:type="dxa"/>
            <w:gridSpan w:val="2"/>
          </w:tcPr>
          <w:p w14:paraId="364B82EA"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6A5AD40" w14:textId="628B5E4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148EEAE" w14:textId="77777777" w:rsidR="00B03CBA" w:rsidRPr="00F03AE2" w:rsidRDefault="00B03CBA" w:rsidP="008B3AA5">
      <w:pPr>
        <w:spacing w:after="0"/>
        <w:rPr>
          <w:rFonts w:ascii="Times New Roman" w:hAnsi="Times New Roman" w:cs="Times New Roman"/>
        </w:rPr>
      </w:pPr>
    </w:p>
    <w:p w14:paraId="7B7F19B6" w14:textId="374932C0"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7-B: </w:t>
      </w:r>
      <w:r w:rsidRPr="00F03AE2">
        <w:rPr>
          <w:rFonts w:ascii="Times New Roman" w:hAnsi="Times New Roman" w:cs="Times New Roman"/>
        </w:rPr>
        <w:t>Tarea de Ingeniería 21</w:t>
      </w:r>
    </w:p>
    <w:tbl>
      <w:tblPr>
        <w:tblStyle w:val="Tablaconcuadrcula"/>
        <w:tblW w:w="0" w:type="auto"/>
        <w:tblLook w:val="04A0" w:firstRow="1" w:lastRow="0" w:firstColumn="1" w:lastColumn="0" w:noHBand="0" w:noVBand="1"/>
      </w:tblPr>
      <w:tblGrid>
        <w:gridCol w:w="8494"/>
      </w:tblGrid>
      <w:tr w:rsidR="00D52794" w:rsidRPr="00F03AE2" w14:paraId="2AE4C675" w14:textId="77777777" w:rsidTr="00200469">
        <w:tc>
          <w:tcPr>
            <w:tcW w:w="8494" w:type="dxa"/>
          </w:tcPr>
          <w:p w14:paraId="1D143292"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45B96EED" w14:textId="77777777" w:rsidTr="00200469">
        <w:tc>
          <w:tcPr>
            <w:tcW w:w="8494" w:type="dxa"/>
          </w:tcPr>
          <w:p w14:paraId="259E51EB"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w:t>
            </w:r>
            <w:r w:rsidR="00201A58" w:rsidRPr="00F03AE2">
              <w:rPr>
                <w:rFonts w:ascii="Times New Roman" w:hAnsi="Times New Roman" w:cs="Times New Roman"/>
              </w:rPr>
              <w:t>8</w:t>
            </w:r>
          </w:p>
        </w:tc>
      </w:tr>
      <w:tr w:rsidR="00D52794" w:rsidRPr="00F03AE2" w14:paraId="5ED42193" w14:textId="77777777" w:rsidTr="00200469">
        <w:tc>
          <w:tcPr>
            <w:tcW w:w="8494" w:type="dxa"/>
          </w:tcPr>
          <w:p w14:paraId="75E149AB" w14:textId="789453EA"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201A58" w:rsidRPr="00F03AE2">
              <w:rPr>
                <w:rFonts w:ascii="Times New Roman" w:hAnsi="Times New Roman" w:cs="Times New Roman"/>
              </w:rPr>
              <w:t>2</w:t>
            </w:r>
            <w:r w:rsidR="00B03CBA" w:rsidRPr="00F03AE2">
              <w:rPr>
                <w:rFonts w:ascii="Times New Roman" w:hAnsi="Times New Roman" w:cs="Times New Roman"/>
              </w:rPr>
              <w:t>1</w:t>
            </w:r>
          </w:p>
        </w:tc>
      </w:tr>
      <w:tr w:rsidR="00D52794" w:rsidRPr="00F03AE2" w14:paraId="58235361" w14:textId="77777777" w:rsidTr="00200469">
        <w:tc>
          <w:tcPr>
            <w:tcW w:w="8494" w:type="dxa"/>
          </w:tcPr>
          <w:p w14:paraId="0B18F95E"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00201A58" w:rsidRPr="00F03AE2">
              <w:rPr>
                <w:rFonts w:ascii="Times New Roman" w:hAnsi="Times New Roman" w:cs="Times New Roman"/>
              </w:rPr>
              <w:t>Configuración</w:t>
            </w:r>
            <w:r w:rsidRPr="00F03AE2">
              <w:rPr>
                <w:rFonts w:ascii="Times New Roman" w:hAnsi="Times New Roman" w:cs="Times New Roman"/>
              </w:rPr>
              <w:t xml:space="preserve"> del modelo </w:t>
            </w:r>
            <w:r w:rsidR="00201A58" w:rsidRPr="00F03AE2">
              <w:rPr>
                <w:rFonts w:ascii="Times New Roman" w:hAnsi="Times New Roman" w:cs="Times New Roman"/>
              </w:rPr>
              <w:t>grupo</w:t>
            </w:r>
            <w:r w:rsidRPr="00F03AE2">
              <w:rPr>
                <w:rFonts w:ascii="Times New Roman" w:hAnsi="Times New Roman" w:cs="Times New Roman"/>
              </w:rPr>
              <w:t>.</w:t>
            </w:r>
          </w:p>
        </w:tc>
      </w:tr>
      <w:tr w:rsidR="00D52794" w:rsidRPr="00F03AE2" w14:paraId="3A4D6C37" w14:textId="77777777" w:rsidTr="00200469">
        <w:tc>
          <w:tcPr>
            <w:tcW w:w="8494" w:type="dxa"/>
          </w:tcPr>
          <w:p w14:paraId="5E428DF9"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1355D88A" w14:textId="77777777" w:rsidTr="00200469">
        <w:tc>
          <w:tcPr>
            <w:tcW w:w="8494" w:type="dxa"/>
          </w:tcPr>
          <w:p w14:paraId="473D3CE4"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1D1DCC3C" w14:textId="77777777" w:rsidTr="00200469">
        <w:trPr>
          <w:trHeight w:val="547"/>
        </w:trPr>
        <w:tc>
          <w:tcPr>
            <w:tcW w:w="8494" w:type="dxa"/>
          </w:tcPr>
          <w:p w14:paraId="5F60D436"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0BA10A8"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2CF457BA" w14:textId="2F98FEF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B30CD0D" w14:textId="77777777" w:rsidR="00D52794" w:rsidRPr="00F03AE2" w:rsidRDefault="00D52794" w:rsidP="008B3AA5">
      <w:pPr>
        <w:spacing w:after="0"/>
        <w:rPr>
          <w:rFonts w:ascii="Times New Roman" w:hAnsi="Times New Roman" w:cs="Times New Roman"/>
        </w:rPr>
      </w:pPr>
    </w:p>
    <w:p w14:paraId="64531926" w14:textId="34A38633"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8-B: </w:t>
      </w:r>
      <w:r w:rsidRPr="00F03AE2">
        <w:rPr>
          <w:rFonts w:ascii="Times New Roman" w:hAnsi="Times New Roman" w:cs="Times New Roman"/>
        </w:rPr>
        <w:t>Tarea de Ingeniería 22</w:t>
      </w:r>
    </w:p>
    <w:tbl>
      <w:tblPr>
        <w:tblStyle w:val="Tablaconcuadrcula"/>
        <w:tblW w:w="0" w:type="auto"/>
        <w:tblLook w:val="04A0" w:firstRow="1" w:lastRow="0" w:firstColumn="1" w:lastColumn="0" w:noHBand="0" w:noVBand="1"/>
      </w:tblPr>
      <w:tblGrid>
        <w:gridCol w:w="8494"/>
      </w:tblGrid>
      <w:tr w:rsidR="00D52794" w:rsidRPr="00F03AE2" w14:paraId="71192929" w14:textId="77777777" w:rsidTr="00200469">
        <w:tc>
          <w:tcPr>
            <w:tcW w:w="8494" w:type="dxa"/>
          </w:tcPr>
          <w:p w14:paraId="3A37287D"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52794" w:rsidRPr="00F03AE2" w14:paraId="3DA088D1" w14:textId="77777777" w:rsidTr="00200469">
        <w:tc>
          <w:tcPr>
            <w:tcW w:w="8494" w:type="dxa"/>
          </w:tcPr>
          <w:p w14:paraId="6D4CFD5B"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w:t>
            </w:r>
            <w:r w:rsidR="00201A58" w:rsidRPr="00F03AE2">
              <w:rPr>
                <w:rFonts w:ascii="Times New Roman" w:hAnsi="Times New Roman" w:cs="Times New Roman"/>
              </w:rPr>
              <w:t>8</w:t>
            </w:r>
          </w:p>
        </w:tc>
      </w:tr>
      <w:tr w:rsidR="00D52794" w:rsidRPr="00F03AE2" w14:paraId="64C8FD61" w14:textId="77777777" w:rsidTr="00200469">
        <w:tc>
          <w:tcPr>
            <w:tcW w:w="8494" w:type="dxa"/>
          </w:tcPr>
          <w:p w14:paraId="52AD7E09" w14:textId="02AD19AE"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201A58" w:rsidRPr="00F03AE2">
              <w:rPr>
                <w:rFonts w:ascii="Times New Roman" w:hAnsi="Times New Roman" w:cs="Times New Roman"/>
              </w:rPr>
              <w:t>2</w:t>
            </w:r>
            <w:r w:rsidR="00B03CBA" w:rsidRPr="00F03AE2">
              <w:rPr>
                <w:rFonts w:ascii="Times New Roman" w:hAnsi="Times New Roman" w:cs="Times New Roman"/>
              </w:rPr>
              <w:t>2</w:t>
            </w:r>
          </w:p>
        </w:tc>
      </w:tr>
      <w:tr w:rsidR="00D52794" w:rsidRPr="00F03AE2" w14:paraId="4D1B63A0" w14:textId="77777777" w:rsidTr="00200469">
        <w:tc>
          <w:tcPr>
            <w:tcW w:w="8494" w:type="dxa"/>
          </w:tcPr>
          <w:p w14:paraId="0DAD517A"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 xml:space="preserve">Configuración del controlador del modelo </w:t>
            </w:r>
            <w:r w:rsidR="00201A58" w:rsidRPr="00F03AE2">
              <w:rPr>
                <w:rFonts w:ascii="Times New Roman" w:hAnsi="Times New Roman" w:cs="Times New Roman"/>
              </w:rPr>
              <w:t>grupo</w:t>
            </w:r>
            <w:r w:rsidRPr="00F03AE2">
              <w:rPr>
                <w:rFonts w:ascii="Times New Roman" w:hAnsi="Times New Roman" w:cs="Times New Roman"/>
              </w:rPr>
              <w:t>.</w:t>
            </w:r>
          </w:p>
        </w:tc>
      </w:tr>
      <w:tr w:rsidR="00D52794" w:rsidRPr="00F03AE2" w14:paraId="0FF1E698" w14:textId="77777777" w:rsidTr="00200469">
        <w:tc>
          <w:tcPr>
            <w:tcW w:w="8494" w:type="dxa"/>
          </w:tcPr>
          <w:p w14:paraId="2EC9D4B5"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52794" w:rsidRPr="00F03AE2" w14:paraId="7104E4C8" w14:textId="77777777" w:rsidTr="00200469">
        <w:tc>
          <w:tcPr>
            <w:tcW w:w="8494" w:type="dxa"/>
          </w:tcPr>
          <w:p w14:paraId="4E280998"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52794" w:rsidRPr="00F03AE2" w14:paraId="794FFE50" w14:textId="77777777" w:rsidTr="00200469">
        <w:trPr>
          <w:trHeight w:val="547"/>
        </w:trPr>
        <w:tc>
          <w:tcPr>
            <w:tcW w:w="8494" w:type="dxa"/>
          </w:tcPr>
          <w:p w14:paraId="63C9C151"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E0A3996"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 xml:space="preserve">Se creará el método para la actualización de información del </w:t>
            </w:r>
            <w:r w:rsidR="00201A58" w:rsidRPr="00F03AE2">
              <w:rPr>
                <w:rFonts w:ascii="Times New Roman" w:hAnsi="Times New Roman" w:cs="Times New Roman"/>
              </w:rPr>
              <w:t>grupo</w:t>
            </w:r>
            <w:r w:rsidRPr="00F03AE2">
              <w:rPr>
                <w:rFonts w:ascii="Times New Roman" w:hAnsi="Times New Roman" w:cs="Times New Roman"/>
              </w:rPr>
              <w:t>.</w:t>
            </w:r>
          </w:p>
        </w:tc>
      </w:tr>
    </w:tbl>
    <w:p w14:paraId="34D64E7E" w14:textId="2873D95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CDC4691" w14:textId="77777777" w:rsidR="00D52794" w:rsidRPr="00F03AE2" w:rsidRDefault="00D52794" w:rsidP="008B3AA5">
      <w:pPr>
        <w:spacing w:after="0"/>
        <w:rPr>
          <w:rFonts w:ascii="Times New Roman" w:hAnsi="Times New Roman" w:cs="Times New Roman"/>
        </w:rPr>
      </w:pPr>
    </w:p>
    <w:p w14:paraId="1C8DFC09" w14:textId="77777777" w:rsidR="007B18DF" w:rsidRPr="00F03AE2" w:rsidRDefault="007B18DF" w:rsidP="008B3AA5">
      <w:pPr>
        <w:spacing w:after="0"/>
        <w:rPr>
          <w:rFonts w:ascii="Times New Roman" w:hAnsi="Times New Roman" w:cs="Times New Roman"/>
        </w:rPr>
      </w:pPr>
    </w:p>
    <w:p w14:paraId="0E0AAAF5" w14:textId="77777777" w:rsidR="007B18DF" w:rsidRPr="00F03AE2" w:rsidRDefault="007B18DF" w:rsidP="008B3AA5">
      <w:pPr>
        <w:spacing w:after="0"/>
        <w:rPr>
          <w:rFonts w:ascii="Times New Roman" w:hAnsi="Times New Roman" w:cs="Times New Roman"/>
        </w:rPr>
      </w:pPr>
    </w:p>
    <w:p w14:paraId="46D0A58B" w14:textId="1A40C294"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49-B: </w:t>
      </w:r>
      <w:r w:rsidRPr="00F03AE2">
        <w:rPr>
          <w:rFonts w:ascii="Times New Roman" w:hAnsi="Times New Roman" w:cs="Times New Roman"/>
        </w:rPr>
        <w:t>Prueba de Aceptación 12</w:t>
      </w:r>
    </w:p>
    <w:tbl>
      <w:tblPr>
        <w:tblStyle w:val="Tablaconcuadrcula"/>
        <w:tblW w:w="0" w:type="auto"/>
        <w:tblLook w:val="04A0" w:firstRow="1" w:lastRow="0" w:firstColumn="1" w:lastColumn="0" w:noHBand="0" w:noVBand="1"/>
      </w:tblPr>
      <w:tblGrid>
        <w:gridCol w:w="4008"/>
        <w:gridCol w:w="4486"/>
      </w:tblGrid>
      <w:tr w:rsidR="00D52794" w:rsidRPr="00F03AE2" w14:paraId="4B77DEE4" w14:textId="77777777" w:rsidTr="00200469">
        <w:tc>
          <w:tcPr>
            <w:tcW w:w="8494" w:type="dxa"/>
            <w:gridSpan w:val="2"/>
          </w:tcPr>
          <w:p w14:paraId="0447A454" w14:textId="77777777" w:rsidR="00D52794" w:rsidRPr="00F03AE2" w:rsidRDefault="00D52794"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52794" w:rsidRPr="00F03AE2" w14:paraId="57A555FE" w14:textId="77777777" w:rsidTr="00200469">
        <w:tc>
          <w:tcPr>
            <w:tcW w:w="8494" w:type="dxa"/>
            <w:gridSpan w:val="2"/>
          </w:tcPr>
          <w:p w14:paraId="50AEA965"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12</w:t>
            </w:r>
          </w:p>
        </w:tc>
      </w:tr>
      <w:tr w:rsidR="00D52794" w:rsidRPr="00F03AE2" w14:paraId="55CBD57E" w14:textId="77777777" w:rsidTr="00200469">
        <w:tc>
          <w:tcPr>
            <w:tcW w:w="8494" w:type="dxa"/>
            <w:gridSpan w:val="2"/>
          </w:tcPr>
          <w:p w14:paraId="7CE0C3FE"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ombre de la Prueba:</w:t>
            </w:r>
            <w:r w:rsidR="00EA6481" w:rsidRPr="00F03AE2">
              <w:rPr>
                <w:rFonts w:ascii="Times New Roman" w:hAnsi="Times New Roman" w:cs="Times New Roman"/>
                <w:b/>
              </w:rPr>
              <w:t xml:space="preserve"> </w:t>
            </w:r>
            <w:r w:rsidR="00201A58" w:rsidRPr="00F03AE2">
              <w:rPr>
                <w:rFonts w:ascii="Times New Roman" w:hAnsi="Times New Roman" w:cs="Times New Roman"/>
              </w:rPr>
              <w:t>Validación</w:t>
            </w:r>
            <w:r w:rsidRPr="00F03AE2">
              <w:rPr>
                <w:rFonts w:ascii="Times New Roman" w:hAnsi="Times New Roman" w:cs="Times New Roman"/>
              </w:rPr>
              <w:t xml:space="preserve"> de </w:t>
            </w:r>
            <w:r w:rsidR="00201A58" w:rsidRPr="00F03AE2">
              <w:rPr>
                <w:rFonts w:ascii="Times New Roman" w:hAnsi="Times New Roman" w:cs="Times New Roman"/>
              </w:rPr>
              <w:t>grupos.</w:t>
            </w:r>
          </w:p>
        </w:tc>
      </w:tr>
      <w:tr w:rsidR="00D52794" w:rsidRPr="00F03AE2" w14:paraId="70D7F7C6" w14:textId="77777777" w:rsidTr="00200469">
        <w:tc>
          <w:tcPr>
            <w:tcW w:w="8494" w:type="dxa"/>
            <w:gridSpan w:val="2"/>
          </w:tcPr>
          <w:p w14:paraId="07CA241C"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w:t>
            </w:r>
            <w:r w:rsidR="00201A58" w:rsidRPr="00F03AE2">
              <w:rPr>
                <w:rFonts w:ascii="Times New Roman" w:hAnsi="Times New Roman" w:cs="Times New Roman"/>
              </w:rPr>
              <w:t>8</w:t>
            </w:r>
          </w:p>
        </w:tc>
      </w:tr>
      <w:tr w:rsidR="00D52794" w:rsidRPr="00F03AE2" w14:paraId="7ECFD6A4" w14:textId="77777777" w:rsidTr="00200469">
        <w:trPr>
          <w:trHeight w:val="702"/>
        </w:trPr>
        <w:tc>
          <w:tcPr>
            <w:tcW w:w="8494" w:type="dxa"/>
            <w:gridSpan w:val="2"/>
          </w:tcPr>
          <w:p w14:paraId="28494A36"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EB0C705"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modificar los datos de los </w:t>
            </w:r>
            <w:r w:rsidR="00201A58" w:rsidRPr="00F03AE2">
              <w:rPr>
                <w:rFonts w:ascii="Times New Roman" w:hAnsi="Times New Roman" w:cs="Times New Roman"/>
              </w:rPr>
              <w:t>grupos</w:t>
            </w:r>
            <w:r w:rsidRPr="00F03AE2">
              <w:rPr>
                <w:rFonts w:ascii="Times New Roman" w:hAnsi="Times New Roman" w:cs="Times New Roman"/>
              </w:rPr>
              <w:t xml:space="preserve"> y almacenarlos en la base de datos.</w:t>
            </w:r>
          </w:p>
        </w:tc>
      </w:tr>
      <w:tr w:rsidR="00D52794" w:rsidRPr="00F03AE2" w14:paraId="5C1E0ABA" w14:textId="77777777" w:rsidTr="00200469">
        <w:trPr>
          <w:trHeight w:val="547"/>
        </w:trPr>
        <w:tc>
          <w:tcPr>
            <w:tcW w:w="4008" w:type="dxa"/>
          </w:tcPr>
          <w:p w14:paraId="066A4AE4" w14:textId="77777777" w:rsidR="00D52794" w:rsidRPr="00F03AE2" w:rsidRDefault="00D52794"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36C7C34D" w14:textId="77777777" w:rsidR="00D52794" w:rsidRPr="00F03AE2" w:rsidRDefault="00D52794"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a cabo si el </w:t>
            </w:r>
            <w:r w:rsidR="00201A58" w:rsidRPr="00F03AE2">
              <w:rPr>
                <w:rFonts w:ascii="Times New Roman" w:hAnsi="Times New Roman" w:cs="Times New Roman"/>
              </w:rPr>
              <w:t>grupo</w:t>
            </w:r>
            <w:r w:rsidRPr="00F03AE2">
              <w:rPr>
                <w:rFonts w:ascii="Times New Roman" w:hAnsi="Times New Roman" w:cs="Times New Roman"/>
              </w:rPr>
              <w:t xml:space="preserve"> se encuentra registrado en la base de datos.</w:t>
            </w:r>
          </w:p>
        </w:tc>
        <w:tc>
          <w:tcPr>
            <w:tcW w:w="4486" w:type="dxa"/>
          </w:tcPr>
          <w:p w14:paraId="289C3CD6"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jecución:</w:t>
            </w:r>
          </w:p>
          <w:p w14:paraId="0CD6ABBF" w14:textId="77777777" w:rsidR="00D52794" w:rsidRPr="00F03AE2" w:rsidRDefault="00D52794" w:rsidP="00F53C45">
            <w:pPr>
              <w:pStyle w:val="Prrafodelista"/>
              <w:numPr>
                <w:ilvl w:val="0"/>
                <w:numId w:val="52"/>
              </w:numPr>
              <w:spacing w:line="360" w:lineRule="auto"/>
              <w:rPr>
                <w:rFonts w:ascii="Times New Roman" w:hAnsi="Times New Roman" w:cs="Times New Roman"/>
              </w:rPr>
            </w:pPr>
            <w:r w:rsidRPr="00F03AE2">
              <w:rPr>
                <w:rFonts w:ascii="Times New Roman" w:hAnsi="Times New Roman" w:cs="Times New Roman"/>
              </w:rPr>
              <w:t>Ingresar al Sistema</w:t>
            </w:r>
          </w:p>
          <w:p w14:paraId="2287753D" w14:textId="77777777" w:rsidR="00D52794" w:rsidRPr="00F03AE2" w:rsidRDefault="00D52794" w:rsidP="00F53C45">
            <w:pPr>
              <w:pStyle w:val="Prrafodelista"/>
              <w:numPr>
                <w:ilvl w:val="0"/>
                <w:numId w:val="52"/>
              </w:numPr>
              <w:spacing w:line="360" w:lineRule="auto"/>
              <w:rPr>
                <w:rFonts w:ascii="Times New Roman" w:hAnsi="Times New Roman" w:cs="Times New Roman"/>
              </w:rPr>
            </w:pPr>
            <w:r w:rsidRPr="00F03AE2">
              <w:rPr>
                <w:rFonts w:ascii="Times New Roman" w:hAnsi="Times New Roman" w:cs="Times New Roman"/>
              </w:rPr>
              <w:t xml:space="preserve">Seleccionar Administración de personas, </w:t>
            </w:r>
            <w:r w:rsidR="00201A58" w:rsidRPr="00F03AE2">
              <w:rPr>
                <w:rFonts w:ascii="Times New Roman" w:hAnsi="Times New Roman" w:cs="Times New Roman"/>
              </w:rPr>
              <w:t>Grupos</w:t>
            </w:r>
            <w:r w:rsidRPr="00F03AE2">
              <w:rPr>
                <w:rFonts w:ascii="Times New Roman" w:hAnsi="Times New Roman" w:cs="Times New Roman"/>
              </w:rPr>
              <w:t>.</w:t>
            </w:r>
          </w:p>
          <w:p w14:paraId="41A95723" w14:textId="77777777" w:rsidR="00D52794" w:rsidRPr="00F03AE2" w:rsidRDefault="00D52794" w:rsidP="00F53C45">
            <w:pPr>
              <w:pStyle w:val="Prrafodelista"/>
              <w:numPr>
                <w:ilvl w:val="0"/>
                <w:numId w:val="52"/>
              </w:numPr>
              <w:spacing w:line="360" w:lineRule="auto"/>
              <w:rPr>
                <w:rFonts w:ascii="Times New Roman" w:hAnsi="Times New Roman" w:cs="Times New Roman"/>
              </w:rPr>
            </w:pPr>
            <w:r w:rsidRPr="00F03AE2">
              <w:rPr>
                <w:rFonts w:ascii="Times New Roman" w:hAnsi="Times New Roman" w:cs="Times New Roman"/>
              </w:rPr>
              <w:t>Presionar el botón Editar.</w:t>
            </w:r>
          </w:p>
          <w:p w14:paraId="1880B97A" w14:textId="77777777" w:rsidR="00D52794" w:rsidRPr="00F03AE2" w:rsidRDefault="00D52794" w:rsidP="00F53C45">
            <w:pPr>
              <w:pStyle w:val="Prrafodelista"/>
              <w:numPr>
                <w:ilvl w:val="0"/>
                <w:numId w:val="52"/>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1D58360B" w14:textId="77777777" w:rsidR="00D52794" w:rsidRPr="00F03AE2" w:rsidRDefault="00D52794" w:rsidP="00F53C45">
            <w:pPr>
              <w:pStyle w:val="Prrafodelista"/>
              <w:numPr>
                <w:ilvl w:val="0"/>
                <w:numId w:val="52"/>
              </w:numPr>
              <w:spacing w:line="360" w:lineRule="auto"/>
              <w:rPr>
                <w:rFonts w:ascii="Times New Roman" w:hAnsi="Times New Roman" w:cs="Times New Roman"/>
              </w:rPr>
            </w:pPr>
            <w:r w:rsidRPr="00F03AE2">
              <w:rPr>
                <w:rFonts w:ascii="Times New Roman" w:hAnsi="Times New Roman" w:cs="Times New Roman"/>
              </w:rPr>
              <w:t>Clic en Guardar.</w:t>
            </w:r>
          </w:p>
        </w:tc>
      </w:tr>
      <w:tr w:rsidR="00D52794" w:rsidRPr="00F03AE2" w14:paraId="42C0F6DA" w14:textId="77777777" w:rsidTr="00200469">
        <w:trPr>
          <w:trHeight w:val="547"/>
        </w:trPr>
        <w:tc>
          <w:tcPr>
            <w:tcW w:w="4008" w:type="dxa"/>
          </w:tcPr>
          <w:p w14:paraId="078E6D65"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7E077DC6"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w:t>
            </w:r>
            <w:r w:rsidR="00201A58" w:rsidRPr="00F03AE2">
              <w:rPr>
                <w:rFonts w:ascii="Times New Roman" w:hAnsi="Times New Roman" w:cs="Times New Roman"/>
              </w:rPr>
              <w:t>Grupo</w:t>
            </w:r>
            <w:r w:rsidRPr="00F03AE2">
              <w:rPr>
                <w:rFonts w:ascii="Times New Roman" w:hAnsi="Times New Roman" w:cs="Times New Roman"/>
              </w:rPr>
              <w:t xml:space="preserve"> Guardado Exitosamente”.</w:t>
            </w:r>
          </w:p>
        </w:tc>
        <w:tc>
          <w:tcPr>
            <w:tcW w:w="4486" w:type="dxa"/>
          </w:tcPr>
          <w:p w14:paraId="00711D14" w14:textId="77777777" w:rsidR="00D52794" w:rsidRPr="00F03AE2" w:rsidRDefault="00D52794"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0E753D65" w14:textId="77777777" w:rsidR="00D52794" w:rsidRPr="00F03AE2" w:rsidRDefault="00D52794"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4A4D29A2" w14:textId="75DE8A1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FCAE025" w14:textId="77777777" w:rsidR="00D52794" w:rsidRPr="00F03AE2" w:rsidRDefault="00D52794" w:rsidP="008B3AA5">
      <w:pPr>
        <w:spacing w:after="0"/>
        <w:rPr>
          <w:rFonts w:ascii="Times New Roman" w:hAnsi="Times New Roman" w:cs="Times New Roman"/>
        </w:rPr>
      </w:pPr>
    </w:p>
    <w:p w14:paraId="4DF24E6E" w14:textId="562A6CBE"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0-B: </w:t>
      </w:r>
      <w:r w:rsidRPr="00F03AE2">
        <w:rPr>
          <w:rFonts w:ascii="Times New Roman" w:hAnsi="Times New Roman" w:cs="Times New Roman"/>
        </w:rPr>
        <w:t>Historia de usuario 9</w:t>
      </w:r>
    </w:p>
    <w:tbl>
      <w:tblPr>
        <w:tblStyle w:val="Tablaconcuadrcula"/>
        <w:tblW w:w="0" w:type="auto"/>
        <w:tblLook w:val="04A0" w:firstRow="1" w:lastRow="0" w:firstColumn="1" w:lastColumn="0" w:noHBand="0" w:noVBand="1"/>
      </w:tblPr>
      <w:tblGrid>
        <w:gridCol w:w="4248"/>
        <w:gridCol w:w="4246"/>
      </w:tblGrid>
      <w:tr w:rsidR="004962A9" w:rsidRPr="00F03AE2" w14:paraId="70DFF73B" w14:textId="77777777" w:rsidTr="0026253B">
        <w:tc>
          <w:tcPr>
            <w:tcW w:w="8494" w:type="dxa"/>
            <w:gridSpan w:val="2"/>
          </w:tcPr>
          <w:p w14:paraId="2505F6F6"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rPr>
              <w:tab/>
            </w:r>
            <w:r w:rsidRPr="00F03AE2">
              <w:rPr>
                <w:rFonts w:ascii="Times New Roman" w:hAnsi="Times New Roman" w:cs="Times New Roman"/>
                <w:b/>
              </w:rPr>
              <w:t>Historia de Usuario</w:t>
            </w:r>
          </w:p>
        </w:tc>
      </w:tr>
      <w:tr w:rsidR="004962A9" w:rsidRPr="00F03AE2" w14:paraId="6A967C45" w14:textId="77777777" w:rsidTr="0026253B">
        <w:tc>
          <w:tcPr>
            <w:tcW w:w="4248" w:type="dxa"/>
          </w:tcPr>
          <w:p w14:paraId="5B1C97A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9</w:t>
            </w:r>
          </w:p>
        </w:tc>
        <w:tc>
          <w:tcPr>
            <w:tcW w:w="4246" w:type="dxa"/>
          </w:tcPr>
          <w:p w14:paraId="72F2E05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323E58A5" w14:textId="77777777" w:rsidTr="0026253B">
        <w:tc>
          <w:tcPr>
            <w:tcW w:w="8494" w:type="dxa"/>
            <w:gridSpan w:val="2"/>
          </w:tcPr>
          <w:p w14:paraId="2A2A424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Ingresar Dependencias  Facultades</w:t>
            </w:r>
          </w:p>
        </w:tc>
      </w:tr>
      <w:tr w:rsidR="004962A9" w:rsidRPr="00F03AE2" w14:paraId="3DCD8606" w14:textId="77777777" w:rsidTr="0026253B">
        <w:tc>
          <w:tcPr>
            <w:tcW w:w="4248" w:type="dxa"/>
          </w:tcPr>
          <w:p w14:paraId="1CDB6F29"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9443AB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398DF2A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00EA6481" w:rsidRPr="00F03AE2">
              <w:rPr>
                <w:rFonts w:ascii="Times New Roman" w:hAnsi="Times New Roman" w:cs="Times New Roman"/>
                <w:b/>
              </w:rPr>
              <w:t xml:space="preserve"> </w:t>
            </w:r>
            <w:r w:rsidRPr="00F03AE2">
              <w:rPr>
                <w:rFonts w:ascii="Times New Roman" w:hAnsi="Times New Roman" w:cs="Times New Roman"/>
              </w:rPr>
              <w:t>Normal</w:t>
            </w:r>
          </w:p>
          <w:p w14:paraId="15A3890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62B1542F" w14:textId="77777777" w:rsidTr="0026253B">
        <w:tc>
          <w:tcPr>
            <w:tcW w:w="4248" w:type="dxa"/>
          </w:tcPr>
          <w:p w14:paraId="109B66E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34C773C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7DED37B9" w14:textId="77777777" w:rsidTr="0026253B">
        <w:tc>
          <w:tcPr>
            <w:tcW w:w="8494" w:type="dxa"/>
            <w:gridSpan w:val="2"/>
          </w:tcPr>
          <w:p w14:paraId="47F7866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225572FE" w14:textId="77777777" w:rsidTr="0026253B">
        <w:trPr>
          <w:trHeight w:val="547"/>
        </w:trPr>
        <w:tc>
          <w:tcPr>
            <w:tcW w:w="8494" w:type="dxa"/>
            <w:gridSpan w:val="2"/>
          </w:tcPr>
          <w:p w14:paraId="107FA786"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C4A8824"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ingresar la información de las facultades o dependencias existentes en la ESPOCH.</w:t>
            </w:r>
          </w:p>
        </w:tc>
      </w:tr>
      <w:tr w:rsidR="004962A9" w:rsidRPr="00F03AE2" w14:paraId="23087428" w14:textId="77777777" w:rsidTr="0026253B">
        <w:trPr>
          <w:trHeight w:val="547"/>
        </w:trPr>
        <w:tc>
          <w:tcPr>
            <w:tcW w:w="8494" w:type="dxa"/>
            <w:gridSpan w:val="2"/>
          </w:tcPr>
          <w:p w14:paraId="432950AA"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D430146" w14:textId="3058F00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65CF9AD" w14:textId="77777777" w:rsidR="004962A9" w:rsidRPr="00F03AE2" w:rsidRDefault="004962A9" w:rsidP="008B3AA5">
      <w:pPr>
        <w:spacing w:after="0"/>
        <w:rPr>
          <w:rFonts w:ascii="Times New Roman" w:hAnsi="Times New Roman" w:cs="Times New Roman"/>
        </w:rPr>
      </w:pPr>
    </w:p>
    <w:p w14:paraId="2833C849" w14:textId="576059CF"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1-B: </w:t>
      </w:r>
      <w:r w:rsidRPr="00F03AE2">
        <w:rPr>
          <w:rFonts w:ascii="Times New Roman" w:hAnsi="Times New Roman" w:cs="Times New Roman"/>
        </w:rPr>
        <w:t>Tarea de Ingeniería 23</w:t>
      </w:r>
    </w:p>
    <w:tbl>
      <w:tblPr>
        <w:tblStyle w:val="Tablaconcuadrcula"/>
        <w:tblW w:w="0" w:type="auto"/>
        <w:tblLook w:val="04A0" w:firstRow="1" w:lastRow="0" w:firstColumn="1" w:lastColumn="0" w:noHBand="0" w:noVBand="1"/>
      </w:tblPr>
      <w:tblGrid>
        <w:gridCol w:w="8494"/>
      </w:tblGrid>
      <w:tr w:rsidR="00201A58" w:rsidRPr="00F03AE2" w14:paraId="008A47FA" w14:textId="77777777" w:rsidTr="00200469">
        <w:tc>
          <w:tcPr>
            <w:tcW w:w="8494" w:type="dxa"/>
          </w:tcPr>
          <w:p w14:paraId="6ABA1A27" w14:textId="77777777" w:rsidR="00201A58" w:rsidRPr="00F03AE2" w:rsidRDefault="00201A58"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01A58" w:rsidRPr="00F03AE2" w14:paraId="6A64D7F6" w14:textId="77777777" w:rsidTr="00200469">
        <w:tc>
          <w:tcPr>
            <w:tcW w:w="8494" w:type="dxa"/>
          </w:tcPr>
          <w:p w14:paraId="53F7F452"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9</w:t>
            </w:r>
          </w:p>
        </w:tc>
      </w:tr>
      <w:tr w:rsidR="00201A58" w:rsidRPr="00F03AE2" w14:paraId="46241FA9" w14:textId="77777777" w:rsidTr="00200469">
        <w:tc>
          <w:tcPr>
            <w:tcW w:w="8494" w:type="dxa"/>
          </w:tcPr>
          <w:p w14:paraId="39BDEC6F" w14:textId="3161CF5D"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r w:rsidR="00B03CBA" w:rsidRPr="00F03AE2">
              <w:rPr>
                <w:rFonts w:ascii="Times New Roman" w:hAnsi="Times New Roman" w:cs="Times New Roman"/>
              </w:rPr>
              <w:t>3</w:t>
            </w:r>
          </w:p>
        </w:tc>
      </w:tr>
      <w:tr w:rsidR="00201A58" w:rsidRPr="00F03AE2" w14:paraId="0320659C" w14:textId="77777777" w:rsidTr="00200469">
        <w:tc>
          <w:tcPr>
            <w:tcW w:w="8494" w:type="dxa"/>
          </w:tcPr>
          <w:p w14:paraId="72DF7F37"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reación del modelo departamento.</w:t>
            </w:r>
          </w:p>
        </w:tc>
      </w:tr>
      <w:tr w:rsidR="00201A58" w:rsidRPr="00F03AE2" w14:paraId="0951B513" w14:textId="77777777" w:rsidTr="00200469">
        <w:tc>
          <w:tcPr>
            <w:tcW w:w="8494" w:type="dxa"/>
          </w:tcPr>
          <w:p w14:paraId="0CE6B245"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01A58" w:rsidRPr="00F03AE2" w14:paraId="6B59EE8E" w14:textId="77777777" w:rsidTr="00200469">
        <w:tc>
          <w:tcPr>
            <w:tcW w:w="8494" w:type="dxa"/>
          </w:tcPr>
          <w:p w14:paraId="1E9C4042"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201A58" w:rsidRPr="00F03AE2" w14:paraId="1AB5DA94" w14:textId="77777777" w:rsidTr="00200469">
        <w:trPr>
          <w:trHeight w:val="547"/>
        </w:trPr>
        <w:tc>
          <w:tcPr>
            <w:tcW w:w="8494" w:type="dxa"/>
          </w:tcPr>
          <w:p w14:paraId="7421BAF0"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D0D850B" w14:textId="77777777" w:rsidR="00201A58" w:rsidRPr="00F03AE2" w:rsidRDefault="00201A58"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5E94909A" w14:textId="3EA9C2F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1D4C566" w14:textId="77777777" w:rsidR="00B03CBA" w:rsidRPr="00F03AE2" w:rsidRDefault="00B03CBA" w:rsidP="008B3AA5">
      <w:pPr>
        <w:spacing w:after="0"/>
        <w:rPr>
          <w:rFonts w:ascii="Times New Roman" w:hAnsi="Times New Roman" w:cs="Times New Roman"/>
        </w:rPr>
      </w:pPr>
    </w:p>
    <w:p w14:paraId="40A898BC" w14:textId="49FC1004"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2-B: </w:t>
      </w:r>
      <w:r w:rsidRPr="00F03AE2">
        <w:rPr>
          <w:rFonts w:ascii="Times New Roman" w:hAnsi="Times New Roman" w:cs="Times New Roman"/>
        </w:rPr>
        <w:t>Tarea de Ingeniería 24</w:t>
      </w:r>
    </w:p>
    <w:tbl>
      <w:tblPr>
        <w:tblStyle w:val="Tablaconcuadrcula"/>
        <w:tblW w:w="0" w:type="auto"/>
        <w:tblLook w:val="04A0" w:firstRow="1" w:lastRow="0" w:firstColumn="1" w:lastColumn="0" w:noHBand="0" w:noVBand="1"/>
      </w:tblPr>
      <w:tblGrid>
        <w:gridCol w:w="8494"/>
      </w:tblGrid>
      <w:tr w:rsidR="00201A58" w:rsidRPr="00F03AE2" w14:paraId="3C043A24" w14:textId="77777777" w:rsidTr="00200469">
        <w:tc>
          <w:tcPr>
            <w:tcW w:w="8494" w:type="dxa"/>
          </w:tcPr>
          <w:p w14:paraId="072F48B0" w14:textId="77777777" w:rsidR="00201A58" w:rsidRPr="00F03AE2" w:rsidRDefault="00201A58"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01A58" w:rsidRPr="00F03AE2" w14:paraId="286D6CF6" w14:textId="77777777" w:rsidTr="00200469">
        <w:tc>
          <w:tcPr>
            <w:tcW w:w="8494" w:type="dxa"/>
          </w:tcPr>
          <w:p w14:paraId="09374562"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9</w:t>
            </w:r>
          </w:p>
        </w:tc>
      </w:tr>
      <w:tr w:rsidR="00201A58" w:rsidRPr="00F03AE2" w14:paraId="754228F6" w14:textId="77777777" w:rsidTr="00200469">
        <w:tc>
          <w:tcPr>
            <w:tcW w:w="8494" w:type="dxa"/>
          </w:tcPr>
          <w:p w14:paraId="08F9E13A" w14:textId="3BE72EF1"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r w:rsidR="00B03CBA" w:rsidRPr="00F03AE2">
              <w:rPr>
                <w:rFonts w:ascii="Times New Roman" w:hAnsi="Times New Roman" w:cs="Times New Roman"/>
              </w:rPr>
              <w:t>4</w:t>
            </w:r>
          </w:p>
        </w:tc>
      </w:tr>
      <w:tr w:rsidR="00201A58" w:rsidRPr="00F03AE2" w14:paraId="2234330C" w14:textId="77777777" w:rsidTr="00200469">
        <w:tc>
          <w:tcPr>
            <w:tcW w:w="8494" w:type="dxa"/>
          </w:tcPr>
          <w:p w14:paraId="062A5CBB"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onfiguración del controlador del modelo departamento.</w:t>
            </w:r>
          </w:p>
        </w:tc>
      </w:tr>
      <w:tr w:rsidR="00201A58" w:rsidRPr="00F03AE2" w14:paraId="0CCAB96B" w14:textId="77777777" w:rsidTr="00200469">
        <w:tc>
          <w:tcPr>
            <w:tcW w:w="8494" w:type="dxa"/>
          </w:tcPr>
          <w:p w14:paraId="47972747"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01A58" w:rsidRPr="00F03AE2" w14:paraId="77ED3593" w14:textId="77777777" w:rsidTr="00200469">
        <w:tc>
          <w:tcPr>
            <w:tcW w:w="8494" w:type="dxa"/>
          </w:tcPr>
          <w:p w14:paraId="5838038E"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201A58" w:rsidRPr="00F03AE2" w14:paraId="22679607" w14:textId="77777777" w:rsidTr="00200469">
        <w:trPr>
          <w:trHeight w:val="547"/>
        </w:trPr>
        <w:tc>
          <w:tcPr>
            <w:tcW w:w="8494" w:type="dxa"/>
          </w:tcPr>
          <w:p w14:paraId="622D442F"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D9D9B9B" w14:textId="77777777" w:rsidR="00201A58" w:rsidRPr="00F03AE2" w:rsidRDefault="00201A58"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el ingreso de información del departamento.</w:t>
            </w:r>
          </w:p>
        </w:tc>
      </w:tr>
    </w:tbl>
    <w:p w14:paraId="047C4A4D" w14:textId="376962B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AF342D0" w14:textId="77777777" w:rsidR="00201A58" w:rsidRPr="00F03AE2" w:rsidRDefault="00201A58" w:rsidP="008B3AA5">
      <w:pPr>
        <w:spacing w:after="0"/>
        <w:rPr>
          <w:rFonts w:ascii="Times New Roman" w:hAnsi="Times New Roman" w:cs="Times New Roman"/>
        </w:rPr>
      </w:pPr>
    </w:p>
    <w:p w14:paraId="487BA1D4" w14:textId="5B328D4D"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3-B: </w:t>
      </w:r>
      <w:r w:rsidRPr="00F03AE2">
        <w:rPr>
          <w:rFonts w:ascii="Times New Roman" w:hAnsi="Times New Roman" w:cs="Times New Roman"/>
        </w:rPr>
        <w:t>Tarea de Ingeniería 25</w:t>
      </w:r>
    </w:p>
    <w:tbl>
      <w:tblPr>
        <w:tblStyle w:val="Tablaconcuadrcula"/>
        <w:tblW w:w="0" w:type="auto"/>
        <w:tblLook w:val="04A0" w:firstRow="1" w:lastRow="0" w:firstColumn="1" w:lastColumn="0" w:noHBand="0" w:noVBand="1"/>
      </w:tblPr>
      <w:tblGrid>
        <w:gridCol w:w="8494"/>
      </w:tblGrid>
      <w:tr w:rsidR="00201A58" w:rsidRPr="00F03AE2" w14:paraId="63EF68F3" w14:textId="77777777" w:rsidTr="00200469">
        <w:tc>
          <w:tcPr>
            <w:tcW w:w="8494" w:type="dxa"/>
          </w:tcPr>
          <w:p w14:paraId="61570F36" w14:textId="77777777" w:rsidR="00201A58" w:rsidRPr="00F03AE2" w:rsidRDefault="00201A58"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01A58" w:rsidRPr="00F03AE2" w14:paraId="1EC09F2E" w14:textId="77777777" w:rsidTr="00200469">
        <w:tc>
          <w:tcPr>
            <w:tcW w:w="8494" w:type="dxa"/>
          </w:tcPr>
          <w:p w14:paraId="729A266A"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9</w:t>
            </w:r>
          </w:p>
        </w:tc>
      </w:tr>
      <w:tr w:rsidR="00201A58" w:rsidRPr="00F03AE2" w14:paraId="5705BF3A" w14:textId="77777777" w:rsidTr="00200469">
        <w:tc>
          <w:tcPr>
            <w:tcW w:w="8494" w:type="dxa"/>
          </w:tcPr>
          <w:p w14:paraId="5EA76620" w14:textId="3138EC99"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r w:rsidR="00B03CBA" w:rsidRPr="00F03AE2">
              <w:rPr>
                <w:rFonts w:ascii="Times New Roman" w:hAnsi="Times New Roman" w:cs="Times New Roman"/>
              </w:rPr>
              <w:t>5</w:t>
            </w:r>
          </w:p>
        </w:tc>
      </w:tr>
      <w:tr w:rsidR="00201A58" w:rsidRPr="00F03AE2" w14:paraId="38C54124" w14:textId="77777777" w:rsidTr="00200469">
        <w:tc>
          <w:tcPr>
            <w:tcW w:w="8494" w:type="dxa"/>
          </w:tcPr>
          <w:p w14:paraId="1285F99A"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Nombre de la Tarea:</w:t>
            </w:r>
            <w:r w:rsidR="00EA6481" w:rsidRPr="00F03AE2">
              <w:rPr>
                <w:rFonts w:ascii="Times New Roman" w:hAnsi="Times New Roman" w:cs="Times New Roman"/>
                <w:b/>
              </w:rPr>
              <w:t xml:space="preserve"> </w:t>
            </w:r>
            <w:r w:rsidRPr="00F03AE2">
              <w:rPr>
                <w:rFonts w:ascii="Times New Roman" w:hAnsi="Times New Roman" w:cs="Times New Roman"/>
              </w:rPr>
              <w:t>Creación de la vista para la actualización del departamento.</w:t>
            </w:r>
          </w:p>
        </w:tc>
      </w:tr>
      <w:tr w:rsidR="00201A58" w:rsidRPr="00F03AE2" w14:paraId="5A34C8C8" w14:textId="77777777" w:rsidTr="00200469">
        <w:tc>
          <w:tcPr>
            <w:tcW w:w="8494" w:type="dxa"/>
          </w:tcPr>
          <w:p w14:paraId="0260E4C3"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01A58" w:rsidRPr="00F03AE2" w14:paraId="59BF2E1E" w14:textId="77777777" w:rsidTr="00200469">
        <w:tc>
          <w:tcPr>
            <w:tcW w:w="8494" w:type="dxa"/>
          </w:tcPr>
          <w:p w14:paraId="3607867D"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E57A36" w:rsidRPr="00F03AE2" w14:paraId="1DB04362" w14:textId="77777777" w:rsidTr="00200469">
        <w:trPr>
          <w:trHeight w:val="547"/>
        </w:trPr>
        <w:tc>
          <w:tcPr>
            <w:tcW w:w="8494" w:type="dxa"/>
          </w:tcPr>
          <w:p w14:paraId="16592465" w14:textId="77777777" w:rsidR="00E57A36" w:rsidRPr="00F03AE2" w:rsidRDefault="00E57A3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4D5F4F4" w14:textId="77777777" w:rsidR="00E57A36" w:rsidRPr="00F03AE2" w:rsidRDefault="00E57A3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plantilla .ctp para listar los departamentos que son ingresados.</w:t>
            </w:r>
          </w:p>
          <w:p w14:paraId="4F2332AB" w14:textId="77777777" w:rsidR="00E57A36" w:rsidRPr="00F03AE2" w:rsidRDefault="00E57A3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que mostrara la información correspondiente para el ingreso de un departamento.</w:t>
            </w:r>
          </w:p>
          <w:p w14:paraId="145BB80B" w14:textId="77777777" w:rsidR="00E57A36" w:rsidRPr="00F03AE2" w:rsidRDefault="00E57A3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 de ingreso.</w:t>
            </w:r>
          </w:p>
        </w:tc>
      </w:tr>
    </w:tbl>
    <w:p w14:paraId="2F3B2418" w14:textId="08522D8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E15C1B9" w14:textId="77777777" w:rsidR="00201A58" w:rsidRPr="00F03AE2" w:rsidRDefault="00201A58" w:rsidP="008B3AA5">
      <w:pPr>
        <w:tabs>
          <w:tab w:val="left" w:pos="1331"/>
        </w:tabs>
        <w:spacing w:after="0"/>
        <w:rPr>
          <w:rFonts w:ascii="Times New Roman" w:hAnsi="Times New Roman" w:cs="Times New Roman"/>
        </w:rPr>
      </w:pPr>
    </w:p>
    <w:p w14:paraId="0AE4886F" w14:textId="77777777" w:rsidR="007B18DF" w:rsidRPr="00F03AE2" w:rsidRDefault="007B18DF" w:rsidP="008B3AA5">
      <w:pPr>
        <w:tabs>
          <w:tab w:val="left" w:pos="1331"/>
        </w:tabs>
        <w:spacing w:after="0"/>
        <w:rPr>
          <w:rFonts w:ascii="Times New Roman" w:hAnsi="Times New Roman" w:cs="Times New Roman"/>
        </w:rPr>
      </w:pPr>
    </w:p>
    <w:p w14:paraId="0551A665" w14:textId="1CA9EAF9"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4-B: </w:t>
      </w:r>
      <w:r w:rsidRPr="00F03AE2">
        <w:rPr>
          <w:rFonts w:ascii="Times New Roman" w:hAnsi="Times New Roman" w:cs="Times New Roman"/>
        </w:rPr>
        <w:t>Prueba de Aceptación 13</w:t>
      </w:r>
    </w:p>
    <w:tbl>
      <w:tblPr>
        <w:tblStyle w:val="Tablaconcuadrcula"/>
        <w:tblW w:w="0" w:type="auto"/>
        <w:tblLook w:val="04A0" w:firstRow="1" w:lastRow="0" w:firstColumn="1" w:lastColumn="0" w:noHBand="0" w:noVBand="1"/>
      </w:tblPr>
      <w:tblGrid>
        <w:gridCol w:w="4008"/>
        <w:gridCol w:w="4486"/>
      </w:tblGrid>
      <w:tr w:rsidR="00201A58" w:rsidRPr="00F03AE2" w14:paraId="34DD72C0" w14:textId="77777777" w:rsidTr="00200469">
        <w:tc>
          <w:tcPr>
            <w:tcW w:w="8494" w:type="dxa"/>
            <w:gridSpan w:val="2"/>
          </w:tcPr>
          <w:p w14:paraId="183E9B6D" w14:textId="77777777" w:rsidR="00201A58" w:rsidRPr="00F03AE2" w:rsidRDefault="00201A58"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201A58" w:rsidRPr="00F03AE2" w14:paraId="30BCFBDE" w14:textId="77777777" w:rsidTr="00200469">
        <w:tc>
          <w:tcPr>
            <w:tcW w:w="8494" w:type="dxa"/>
            <w:gridSpan w:val="2"/>
          </w:tcPr>
          <w:p w14:paraId="2E87F489"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3</w:t>
            </w:r>
          </w:p>
        </w:tc>
      </w:tr>
      <w:tr w:rsidR="00201A58" w:rsidRPr="00F03AE2" w14:paraId="63045A92" w14:textId="77777777" w:rsidTr="00200469">
        <w:tc>
          <w:tcPr>
            <w:tcW w:w="8494" w:type="dxa"/>
            <w:gridSpan w:val="2"/>
          </w:tcPr>
          <w:p w14:paraId="5D175428"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Nombre de la Prueba:</w:t>
            </w:r>
            <w:r w:rsidR="00EA6481" w:rsidRPr="00F03AE2">
              <w:rPr>
                <w:rFonts w:ascii="Times New Roman" w:hAnsi="Times New Roman" w:cs="Times New Roman"/>
                <w:b/>
              </w:rPr>
              <w:t xml:space="preserve"> </w:t>
            </w:r>
            <w:r w:rsidRPr="00F03AE2">
              <w:rPr>
                <w:rFonts w:ascii="Times New Roman" w:hAnsi="Times New Roman" w:cs="Times New Roman"/>
              </w:rPr>
              <w:t>Registro de un departamento</w:t>
            </w:r>
          </w:p>
        </w:tc>
      </w:tr>
      <w:tr w:rsidR="00201A58" w:rsidRPr="00F03AE2" w14:paraId="3BBA4917" w14:textId="77777777" w:rsidTr="00200469">
        <w:tc>
          <w:tcPr>
            <w:tcW w:w="8494" w:type="dxa"/>
            <w:gridSpan w:val="2"/>
          </w:tcPr>
          <w:p w14:paraId="39137D4A"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9</w:t>
            </w:r>
          </w:p>
        </w:tc>
      </w:tr>
      <w:tr w:rsidR="00201A58" w:rsidRPr="00F03AE2" w14:paraId="5A36F746" w14:textId="77777777" w:rsidTr="00200469">
        <w:trPr>
          <w:trHeight w:val="702"/>
        </w:trPr>
        <w:tc>
          <w:tcPr>
            <w:tcW w:w="8494" w:type="dxa"/>
            <w:gridSpan w:val="2"/>
          </w:tcPr>
          <w:p w14:paraId="7492BC96"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C59C067" w14:textId="77777777" w:rsidR="00201A58" w:rsidRPr="00F03AE2" w:rsidRDefault="00201A58" w:rsidP="008B3AA5">
            <w:pPr>
              <w:spacing w:line="360" w:lineRule="auto"/>
              <w:jc w:val="both"/>
              <w:rPr>
                <w:rFonts w:ascii="Times New Roman" w:hAnsi="Times New Roman" w:cs="Times New Roman"/>
              </w:rPr>
            </w:pPr>
            <w:r w:rsidRPr="00F03AE2">
              <w:rPr>
                <w:rFonts w:ascii="Times New Roman" w:hAnsi="Times New Roman" w:cs="Times New Roman"/>
              </w:rPr>
              <w:t>Este permitirá registrar un nuevo departamento y almacenarlo en la base de datos.</w:t>
            </w:r>
          </w:p>
        </w:tc>
      </w:tr>
      <w:tr w:rsidR="00201A58" w:rsidRPr="00F03AE2" w14:paraId="4209C1B2" w14:textId="77777777" w:rsidTr="00200469">
        <w:trPr>
          <w:trHeight w:val="547"/>
        </w:trPr>
        <w:tc>
          <w:tcPr>
            <w:tcW w:w="4008" w:type="dxa"/>
          </w:tcPr>
          <w:p w14:paraId="09B919B1" w14:textId="77777777" w:rsidR="00201A58" w:rsidRPr="00F03AE2" w:rsidRDefault="00201A58"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D1B45F0" w14:textId="77777777" w:rsidR="00201A58" w:rsidRPr="00F03AE2" w:rsidRDefault="00201A58"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w:t>
            </w:r>
            <w:r w:rsidR="00651955" w:rsidRPr="00F03AE2">
              <w:rPr>
                <w:rFonts w:ascii="Times New Roman" w:hAnsi="Times New Roman" w:cs="Times New Roman"/>
              </w:rPr>
              <w:t>a cabo si el departamento quiere utilizar el sistema.</w:t>
            </w:r>
          </w:p>
        </w:tc>
        <w:tc>
          <w:tcPr>
            <w:tcW w:w="4486" w:type="dxa"/>
          </w:tcPr>
          <w:p w14:paraId="3A56C93A"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Ejecución:</w:t>
            </w:r>
          </w:p>
          <w:p w14:paraId="2E728306" w14:textId="77777777" w:rsidR="00201A58" w:rsidRPr="00F03AE2" w:rsidRDefault="00201A58" w:rsidP="00F53C45">
            <w:pPr>
              <w:pStyle w:val="Prrafodelista"/>
              <w:numPr>
                <w:ilvl w:val="0"/>
                <w:numId w:val="51"/>
              </w:numPr>
              <w:spacing w:line="360" w:lineRule="auto"/>
              <w:rPr>
                <w:rFonts w:ascii="Times New Roman" w:hAnsi="Times New Roman" w:cs="Times New Roman"/>
              </w:rPr>
            </w:pPr>
            <w:r w:rsidRPr="00F03AE2">
              <w:rPr>
                <w:rFonts w:ascii="Times New Roman" w:hAnsi="Times New Roman" w:cs="Times New Roman"/>
              </w:rPr>
              <w:t>Ingresar al Sistema</w:t>
            </w:r>
          </w:p>
          <w:p w14:paraId="7A19458F" w14:textId="77777777" w:rsidR="00201A58" w:rsidRPr="00F03AE2" w:rsidRDefault="00201A58" w:rsidP="00F53C45">
            <w:pPr>
              <w:pStyle w:val="Prrafodelista"/>
              <w:numPr>
                <w:ilvl w:val="0"/>
                <w:numId w:val="51"/>
              </w:numPr>
              <w:spacing w:line="360" w:lineRule="auto"/>
              <w:rPr>
                <w:rFonts w:ascii="Times New Roman" w:hAnsi="Times New Roman" w:cs="Times New Roman"/>
              </w:rPr>
            </w:pPr>
            <w:r w:rsidRPr="00F03AE2">
              <w:rPr>
                <w:rFonts w:ascii="Times New Roman" w:hAnsi="Times New Roman" w:cs="Times New Roman"/>
              </w:rPr>
              <w:t>Seleccionar Departamentos.</w:t>
            </w:r>
          </w:p>
          <w:p w14:paraId="368E6A9F" w14:textId="77777777" w:rsidR="00201A58" w:rsidRPr="00F03AE2" w:rsidRDefault="00201A58" w:rsidP="00F53C45">
            <w:pPr>
              <w:pStyle w:val="Prrafodelista"/>
              <w:numPr>
                <w:ilvl w:val="0"/>
                <w:numId w:val="51"/>
              </w:numPr>
              <w:spacing w:line="360" w:lineRule="auto"/>
              <w:rPr>
                <w:rFonts w:ascii="Times New Roman" w:hAnsi="Times New Roman" w:cs="Times New Roman"/>
              </w:rPr>
            </w:pPr>
            <w:r w:rsidRPr="00F03AE2">
              <w:rPr>
                <w:rFonts w:ascii="Times New Roman" w:hAnsi="Times New Roman" w:cs="Times New Roman"/>
              </w:rPr>
              <w:t>Presionar el botón Nuevo.</w:t>
            </w:r>
          </w:p>
          <w:p w14:paraId="109D305A" w14:textId="77777777" w:rsidR="00201A58" w:rsidRPr="00F03AE2" w:rsidRDefault="00201A58" w:rsidP="00F53C45">
            <w:pPr>
              <w:pStyle w:val="Prrafodelista"/>
              <w:numPr>
                <w:ilvl w:val="0"/>
                <w:numId w:val="51"/>
              </w:numPr>
              <w:spacing w:line="360" w:lineRule="auto"/>
              <w:rPr>
                <w:rFonts w:ascii="Times New Roman" w:hAnsi="Times New Roman" w:cs="Times New Roman"/>
              </w:rPr>
            </w:pPr>
            <w:r w:rsidRPr="00F03AE2">
              <w:rPr>
                <w:rFonts w:ascii="Times New Roman" w:hAnsi="Times New Roman" w:cs="Times New Roman"/>
              </w:rPr>
              <w:t>Ingresar los datos del formulario.</w:t>
            </w:r>
          </w:p>
          <w:p w14:paraId="7954B752" w14:textId="77777777" w:rsidR="00201A58" w:rsidRPr="00F03AE2" w:rsidRDefault="00201A58" w:rsidP="00F53C45">
            <w:pPr>
              <w:pStyle w:val="Prrafodelista"/>
              <w:numPr>
                <w:ilvl w:val="0"/>
                <w:numId w:val="51"/>
              </w:numPr>
              <w:spacing w:line="360" w:lineRule="auto"/>
              <w:rPr>
                <w:rFonts w:ascii="Times New Roman" w:hAnsi="Times New Roman" w:cs="Times New Roman"/>
              </w:rPr>
            </w:pPr>
            <w:r w:rsidRPr="00F03AE2">
              <w:rPr>
                <w:rFonts w:ascii="Times New Roman" w:hAnsi="Times New Roman" w:cs="Times New Roman"/>
              </w:rPr>
              <w:t>Clic en Guardar.</w:t>
            </w:r>
          </w:p>
        </w:tc>
      </w:tr>
      <w:tr w:rsidR="00201A58" w:rsidRPr="00F03AE2" w14:paraId="24C333A4" w14:textId="77777777" w:rsidTr="00200469">
        <w:trPr>
          <w:trHeight w:val="547"/>
        </w:trPr>
        <w:tc>
          <w:tcPr>
            <w:tcW w:w="4008" w:type="dxa"/>
          </w:tcPr>
          <w:p w14:paraId="0B589BB7"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615A6AFC"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Departamento Guardado Exitosamente”.</w:t>
            </w:r>
          </w:p>
        </w:tc>
        <w:tc>
          <w:tcPr>
            <w:tcW w:w="4486" w:type="dxa"/>
          </w:tcPr>
          <w:p w14:paraId="64C72587" w14:textId="77777777" w:rsidR="00201A58" w:rsidRPr="00F03AE2" w:rsidRDefault="00201A58"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46F7A008" w14:textId="77777777" w:rsidR="00201A58" w:rsidRPr="00F03AE2" w:rsidRDefault="00201A58"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C52CA62" w14:textId="0AC2C17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FA0E128" w14:textId="77777777" w:rsidR="00201A58" w:rsidRPr="00F03AE2" w:rsidRDefault="00201A58" w:rsidP="008B3AA5">
      <w:pPr>
        <w:spacing w:after="0"/>
        <w:rPr>
          <w:rFonts w:ascii="Times New Roman" w:hAnsi="Times New Roman" w:cs="Times New Roman"/>
        </w:rPr>
      </w:pPr>
    </w:p>
    <w:p w14:paraId="64DC9ED6" w14:textId="48C6079C" w:rsidR="00B03CBA" w:rsidRPr="00F03AE2" w:rsidRDefault="00B03CBA" w:rsidP="008B3AA5">
      <w:pPr>
        <w:spacing w:after="0" w:line="480" w:lineRule="auto"/>
        <w:jc w:val="both"/>
        <w:rPr>
          <w:rFonts w:ascii="Times New Roman" w:hAnsi="Times New Roman" w:cs="Times New Roman"/>
        </w:rPr>
      </w:pPr>
      <w:r w:rsidRPr="00F03AE2">
        <w:rPr>
          <w:rFonts w:ascii="Times New Roman" w:hAnsi="Times New Roman" w:cs="Times New Roman"/>
          <w:b/>
        </w:rPr>
        <w:t xml:space="preserve">Tabla 55-B: </w:t>
      </w:r>
      <w:r w:rsidRPr="00F03AE2">
        <w:rPr>
          <w:rFonts w:ascii="Times New Roman" w:hAnsi="Times New Roman" w:cs="Times New Roman"/>
        </w:rPr>
        <w:t>Historia de Usuario 10</w:t>
      </w:r>
    </w:p>
    <w:tbl>
      <w:tblPr>
        <w:tblStyle w:val="Tablaconcuadrcula"/>
        <w:tblW w:w="0" w:type="auto"/>
        <w:tblLook w:val="04A0" w:firstRow="1" w:lastRow="0" w:firstColumn="1" w:lastColumn="0" w:noHBand="0" w:noVBand="1"/>
      </w:tblPr>
      <w:tblGrid>
        <w:gridCol w:w="4248"/>
        <w:gridCol w:w="4246"/>
      </w:tblGrid>
      <w:tr w:rsidR="004962A9" w:rsidRPr="00F03AE2" w14:paraId="0DCC2610" w14:textId="77777777" w:rsidTr="0026253B">
        <w:tc>
          <w:tcPr>
            <w:tcW w:w="8494" w:type="dxa"/>
            <w:gridSpan w:val="2"/>
          </w:tcPr>
          <w:p w14:paraId="09EABFC9"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0939F564" w14:textId="77777777" w:rsidTr="0026253B">
        <w:tc>
          <w:tcPr>
            <w:tcW w:w="4248" w:type="dxa"/>
          </w:tcPr>
          <w:p w14:paraId="6BDCF573"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0</w:t>
            </w:r>
          </w:p>
        </w:tc>
        <w:tc>
          <w:tcPr>
            <w:tcW w:w="4246" w:type="dxa"/>
          </w:tcPr>
          <w:p w14:paraId="16C11B1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620152BE" w14:textId="77777777" w:rsidTr="0026253B">
        <w:tc>
          <w:tcPr>
            <w:tcW w:w="8494" w:type="dxa"/>
            <w:gridSpan w:val="2"/>
          </w:tcPr>
          <w:p w14:paraId="0F87A63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r Dependencias  Facultades</w:t>
            </w:r>
          </w:p>
        </w:tc>
      </w:tr>
      <w:tr w:rsidR="004962A9" w:rsidRPr="00F03AE2" w14:paraId="2852D696" w14:textId="77777777" w:rsidTr="0026253B">
        <w:tc>
          <w:tcPr>
            <w:tcW w:w="4248" w:type="dxa"/>
          </w:tcPr>
          <w:p w14:paraId="67D0220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36B67309"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1067E9D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00EA6481" w:rsidRPr="00F03AE2">
              <w:rPr>
                <w:rFonts w:ascii="Times New Roman" w:hAnsi="Times New Roman" w:cs="Times New Roman"/>
                <w:b/>
              </w:rPr>
              <w:t xml:space="preserve"> </w:t>
            </w:r>
            <w:r w:rsidRPr="00F03AE2">
              <w:rPr>
                <w:rFonts w:ascii="Times New Roman" w:hAnsi="Times New Roman" w:cs="Times New Roman"/>
              </w:rPr>
              <w:t>Normal</w:t>
            </w:r>
          </w:p>
          <w:p w14:paraId="7D8311E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25A45A3B" w14:textId="77777777" w:rsidTr="0026253B">
        <w:tc>
          <w:tcPr>
            <w:tcW w:w="4248" w:type="dxa"/>
          </w:tcPr>
          <w:p w14:paraId="0CFF022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2E02347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325CC164" w14:textId="77777777" w:rsidTr="0026253B">
        <w:tc>
          <w:tcPr>
            <w:tcW w:w="8494" w:type="dxa"/>
            <w:gridSpan w:val="2"/>
          </w:tcPr>
          <w:p w14:paraId="2D26537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13CB01FE" w14:textId="77777777" w:rsidTr="0026253B">
        <w:trPr>
          <w:trHeight w:val="547"/>
        </w:trPr>
        <w:tc>
          <w:tcPr>
            <w:tcW w:w="8494" w:type="dxa"/>
            <w:gridSpan w:val="2"/>
          </w:tcPr>
          <w:p w14:paraId="2B73E5E8"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847C130"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modificar la información de las facultades o dependencias existentes en la ESPOCH.</w:t>
            </w:r>
          </w:p>
        </w:tc>
      </w:tr>
      <w:tr w:rsidR="004962A9" w:rsidRPr="00F03AE2" w14:paraId="2E7F397E" w14:textId="77777777" w:rsidTr="0026253B">
        <w:trPr>
          <w:trHeight w:val="547"/>
        </w:trPr>
        <w:tc>
          <w:tcPr>
            <w:tcW w:w="8494" w:type="dxa"/>
            <w:gridSpan w:val="2"/>
          </w:tcPr>
          <w:p w14:paraId="6E181F8C"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F2B1D6C" w14:textId="58CD66B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BBF040F" w14:textId="77777777" w:rsidR="00200469" w:rsidRPr="00F03AE2" w:rsidRDefault="00200469" w:rsidP="008B3AA5">
      <w:pPr>
        <w:spacing w:after="0"/>
        <w:rPr>
          <w:rFonts w:ascii="Times New Roman" w:hAnsi="Times New Roman" w:cs="Times New Roman"/>
        </w:rPr>
      </w:pPr>
    </w:p>
    <w:p w14:paraId="0414699E" w14:textId="77777777" w:rsidR="007B18DF" w:rsidRPr="00F03AE2" w:rsidRDefault="007B18DF" w:rsidP="008B3AA5">
      <w:pPr>
        <w:spacing w:after="0"/>
        <w:rPr>
          <w:rFonts w:ascii="Times New Roman" w:hAnsi="Times New Roman" w:cs="Times New Roman"/>
        </w:rPr>
      </w:pPr>
    </w:p>
    <w:p w14:paraId="013EA364" w14:textId="4148363E"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56-B: </w:t>
      </w:r>
      <w:r w:rsidRPr="00F03AE2">
        <w:rPr>
          <w:rFonts w:ascii="Times New Roman" w:hAnsi="Times New Roman" w:cs="Times New Roman"/>
        </w:rPr>
        <w:t>Tarea de Ingeniería 26</w:t>
      </w:r>
    </w:p>
    <w:tbl>
      <w:tblPr>
        <w:tblStyle w:val="Tablaconcuadrcula"/>
        <w:tblW w:w="0" w:type="auto"/>
        <w:tblLook w:val="04A0" w:firstRow="1" w:lastRow="0" w:firstColumn="1" w:lastColumn="0" w:noHBand="0" w:noVBand="1"/>
      </w:tblPr>
      <w:tblGrid>
        <w:gridCol w:w="8494"/>
      </w:tblGrid>
      <w:tr w:rsidR="001D68D0" w:rsidRPr="00F03AE2" w14:paraId="272AD23E" w14:textId="77777777" w:rsidTr="001D68D0">
        <w:tc>
          <w:tcPr>
            <w:tcW w:w="8494" w:type="dxa"/>
          </w:tcPr>
          <w:p w14:paraId="13B879F1" w14:textId="77777777" w:rsidR="001D68D0" w:rsidRPr="00F03AE2" w:rsidRDefault="001D68D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1D68D0" w:rsidRPr="00F03AE2" w14:paraId="43AB9F8C" w14:textId="77777777" w:rsidTr="001D68D0">
        <w:tc>
          <w:tcPr>
            <w:tcW w:w="8494" w:type="dxa"/>
          </w:tcPr>
          <w:p w14:paraId="30D05723"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0</w:t>
            </w:r>
          </w:p>
        </w:tc>
      </w:tr>
      <w:tr w:rsidR="001D68D0" w:rsidRPr="00F03AE2" w14:paraId="74B5EC8E" w14:textId="77777777" w:rsidTr="001D68D0">
        <w:tc>
          <w:tcPr>
            <w:tcW w:w="8494" w:type="dxa"/>
          </w:tcPr>
          <w:p w14:paraId="2A14A2CA" w14:textId="70607F0B"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6</w:t>
            </w:r>
          </w:p>
        </w:tc>
      </w:tr>
      <w:tr w:rsidR="001D68D0" w:rsidRPr="00F03AE2" w14:paraId="13BF682F" w14:textId="77777777" w:rsidTr="001D68D0">
        <w:tc>
          <w:tcPr>
            <w:tcW w:w="8494" w:type="dxa"/>
          </w:tcPr>
          <w:p w14:paraId="0241073D"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Nombre de la Tarea:</w:t>
            </w:r>
            <w:r w:rsidRPr="00F03AE2">
              <w:rPr>
                <w:rFonts w:ascii="Times New Roman" w:hAnsi="Times New Roman" w:cs="Times New Roman"/>
              </w:rPr>
              <w:t xml:space="preserve"> Configuración del controlador del modelo departamento.</w:t>
            </w:r>
          </w:p>
        </w:tc>
      </w:tr>
      <w:tr w:rsidR="001D68D0" w:rsidRPr="00F03AE2" w14:paraId="49E308C4" w14:textId="77777777" w:rsidTr="001D68D0">
        <w:tc>
          <w:tcPr>
            <w:tcW w:w="8494" w:type="dxa"/>
          </w:tcPr>
          <w:p w14:paraId="310C8F52"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1D68D0" w:rsidRPr="00F03AE2" w14:paraId="5712A883" w14:textId="77777777" w:rsidTr="001D68D0">
        <w:tc>
          <w:tcPr>
            <w:tcW w:w="8494" w:type="dxa"/>
          </w:tcPr>
          <w:p w14:paraId="25D42816"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1D68D0" w:rsidRPr="00F03AE2" w14:paraId="79BDCA5D" w14:textId="77777777" w:rsidTr="001D68D0">
        <w:trPr>
          <w:trHeight w:val="547"/>
        </w:trPr>
        <w:tc>
          <w:tcPr>
            <w:tcW w:w="8494" w:type="dxa"/>
          </w:tcPr>
          <w:p w14:paraId="01D77F3D"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338EBE0" w14:textId="77777777" w:rsidR="001D68D0" w:rsidRPr="00F03AE2" w:rsidRDefault="001D68D0"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información del departamento.</w:t>
            </w:r>
          </w:p>
        </w:tc>
      </w:tr>
    </w:tbl>
    <w:p w14:paraId="1E247A6A" w14:textId="79A6733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9D7BB8D" w14:textId="77777777" w:rsidR="001D68D0" w:rsidRPr="00F03AE2" w:rsidRDefault="001D68D0" w:rsidP="008B3AA5">
      <w:pPr>
        <w:tabs>
          <w:tab w:val="left" w:pos="1331"/>
        </w:tabs>
        <w:spacing w:after="0"/>
        <w:rPr>
          <w:rFonts w:ascii="Times New Roman" w:hAnsi="Times New Roman" w:cs="Times New Roman"/>
        </w:rPr>
      </w:pPr>
    </w:p>
    <w:p w14:paraId="1920030F" w14:textId="1D86A758"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57-B: </w:t>
      </w:r>
      <w:r w:rsidRPr="00F03AE2">
        <w:rPr>
          <w:rFonts w:ascii="Times New Roman" w:hAnsi="Times New Roman" w:cs="Times New Roman"/>
        </w:rPr>
        <w:t>Tarea de Ingeniería 27</w:t>
      </w:r>
    </w:p>
    <w:tbl>
      <w:tblPr>
        <w:tblStyle w:val="Tablaconcuadrcula"/>
        <w:tblW w:w="0" w:type="auto"/>
        <w:tblLook w:val="04A0" w:firstRow="1" w:lastRow="0" w:firstColumn="1" w:lastColumn="0" w:noHBand="0" w:noVBand="1"/>
      </w:tblPr>
      <w:tblGrid>
        <w:gridCol w:w="8494"/>
      </w:tblGrid>
      <w:tr w:rsidR="001D68D0" w:rsidRPr="00F03AE2" w14:paraId="232C82CB" w14:textId="77777777" w:rsidTr="001D68D0">
        <w:tc>
          <w:tcPr>
            <w:tcW w:w="8494" w:type="dxa"/>
          </w:tcPr>
          <w:p w14:paraId="590B579A" w14:textId="77777777" w:rsidR="001D68D0" w:rsidRPr="00F03AE2" w:rsidRDefault="001D68D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1D68D0" w:rsidRPr="00F03AE2" w14:paraId="59BE4070" w14:textId="77777777" w:rsidTr="001D68D0">
        <w:tc>
          <w:tcPr>
            <w:tcW w:w="8494" w:type="dxa"/>
          </w:tcPr>
          <w:p w14:paraId="7DA26309"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0</w:t>
            </w:r>
          </w:p>
        </w:tc>
      </w:tr>
      <w:tr w:rsidR="001D68D0" w:rsidRPr="00F03AE2" w14:paraId="06186C26" w14:textId="77777777" w:rsidTr="001D68D0">
        <w:tc>
          <w:tcPr>
            <w:tcW w:w="8494" w:type="dxa"/>
          </w:tcPr>
          <w:p w14:paraId="72BADF60" w14:textId="00DBC7CF"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7</w:t>
            </w:r>
          </w:p>
        </w:tc>
      </w:tr>
      <w:tr w:rsidR="001D68D0" w:rsidRPr="00F03AE2" w14:paraId="138CF7B9" w14:textId="77777777" w:rsidTr="001D68D0">
        <w:tc>
          <w:tcPr>
            <w:tcW w:w="8494" w:type="dxa"/>
          </w:tcPr>
          <w:p w14:paraId="71F9B476"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Nombre de la Tarea:</w:t>
            </w:r>
            <w:r w:rsidRPr="00F03AE2">
              <w:rPr>
                <w:rFonts w:ascii="Times New Roman" w:hAnsi="Times New Roman" w:cs="Times New Roman"/>
              </w:rPr>
              <w:t xml:space="preserve"> Creación de la vista para la actualización del departamento.</w:t>
            </w:r>
          </w:p>
        </w:tc>
      </w:tr>
      <w:tr w:rsidR="001D68D0" w:rsidRPr="00F03AE2" w14:paraId="30BB95A8" w14:textId="77777777" w:rsidTr="001D68D0">
        <w:tc>
          <w:tcPr>
            <w:tcW w:w="8494" w:type="dxa"/>
          </w:tcPr>
          <w:p w14:paraId="22083A91"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1D68D0" w:rsidRPr="00F03AE2" w14:paraId="07B2AD1E" w14:textId="77777777" w:rsidTr="001D68D0">
        <w:tc>
          <w:tcPr>
            <w:tcW w:w="8494" w:type="dxa"/>
          </w:tcPr>
          <w:p w14:paraId="276924BA"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1D68D0" w:rsidRPr="00F03AE2" w14:paraId="6ACE681F" w14:textId="77777777" w:rsidTr="001D68D0">
        <w:trPr>
          <w:trHeight w:val="547"/>
        </w:trPr>
        <w:tc>
          <w:tcPr>
            <w:tcW w:w="8494" w:type="dxa"/>
          </w:tcPr>
          <w:p w14:paraId="6CA81E8E"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8A91271" w14:textId="77777777" w:rsidR="001D68D0" w:rsidRPr="00F03AE2" w:rsidRDefault="001D68D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departamento.</w:t>
            </w:r>
          </w:p>
          <w:p w14:paraId="59353F68" w14:textId="77777777" w:rsidR="001D68D0" w:rsidRPr="00F03AE2" w:rsidRDefault="001D68D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7878E7D5" w14:textId="2F483F5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8FC0C10" w14:textId="77777777" w:rsidR="00200469" w:rsidRPr="00F03AE2" w:rsidRDefault="00200469" w:rsidP="008B3AA5">
      <w:pPr>
        <w:spacing w:after="0"/>
        <w:rPr>
          <w:rFonts w:ascii="Times New Roman" w:hAnsi="Times New Roman" w:cs="Times New Roman"/>
        </w:rPr>
      </w:pPr>
    </w:p>
    <w:p w14:paraId="47AD376C" w14:textId="0D50858D"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58-B: </w:t>
      </w:r>
      <w:r w:rsidRPr="00F03AE2">
        <w:rPr>
          <w:rFonts w:ascii="Times New Roman" w:hAnsi="Times New Roman" w:cs="Times New Roman"/>
        </w:rPr>
        <w:t>Prueba de Aceptación 14</w:t>
      </w:r>
    </w:p>
    <w:tbl>
      <w:tblPr>
        <w:tblStyle w:val="Tablaconcuadrcula"/>
        <w:tblW w:w="0" w:type="auto"/>
        <w:tblLook w:val="04A0" w:firstRow="1" w:lastRow="0" w:firstColumn="1" w:lastColumn="0" w:noHBand="0" w:noVBand="1"/>
      </w:tblPr>
      <w:tblGrid>
        <w:gridCol w:w="4008"/>
        <w:gridCol w:w="4486"/>
      </w:tblGrid>
      <w:tr w:rsidR="001D68D0" w:rsidRPr="00F03AE2" w14:paraId="5FABBD7F" w14:textId="77777777" w:rsidTr="00485D9C">
        <w:tc>
          <w:tcPr>
            <w:tcW w:w="8494" w:type="dxa"/>
            <w:gridSpan w:val="2"/>
          </w:tcPr>
          <w:p w14:paraId="283A4D14" w14:textId="77777777" w:rsidR="001D68D0" w:rsidRPr="00F03AE2" w:rsidRDefault="001D68D0"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1D68D0" w:rsidRPr="00F03AE2" w14:paraId="215BB325" w14:textId="77777777" w:rsidTr="00485D9C">
        <w:tc>
          <w:tcPr>
            <w:tcW w:w="8494" w:type="dxa"/>
            <w:gridSpan w:val="2"/>
          </w:tcPr>
          <w:p w14:paraId="5A91AB0B"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4</w:t>
            </w:r>
          </w:p>
        </w:tc>
      </w:tr>
      <w:tr w:rsidR="001D68D0" w:rsidRPr="00F03AE2" w14:paraId="173C5945" w14:textId="77777777" w:rsidTr="00485D9C">
        <w:tc>
          <w:tcPr>
            <w:tcW w:w="8494" w:type="dxa"/>
            <w:gridSpan w:val="2"/>
          </w:tcPr>
          <w:p w14:paraId="55F4465E"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Nombre de la Prueba:</w:t>
            </w:r>
            <w:r w:rsidRPr="00F03AE2">
              <w:rPr>
                <w:rFonts w:ascii="Times New Roman" w:hAnsi="Times New Roman" w:cs="Times New Roman"/>
              </w:rPr>
              <w:t xml:space="preserve"> Modificación de información de un departamento</w:t>
            </w:r>
          </w:p>
        </w:tc>
      </w:tr>
      <w:tr w:rsidR="001D68D0" w:rsidRPr="00F03AE2" w14:paraId="130D1269" w14:textId="77777777" w:rsidTr="00485D9C">
        <w:tc>
          <w:tcPr>
            <w:tcW w:w="8494" w:type="dxa"/>
            <w:gridSpan w:val="2"/>
          </w:tcPr>
          <w:p w14:paraId="01396CBC"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0</w:t>
            </w:r>
          </w:p>
        </w:tc>
      </w:tr>
      <w:tr w:rsidR="001D68D0" w:rsidRPr="00F03AE2" w14:paraId="04C98950" w14:textId="77777777" w:rsidTr="00485D9C">
        <w:trPr>
          <w:trHeight w:val="702"/>
        </w:trPr>
        <w:tc>
          <w:tcPr>
            <w:tcW w:w="8494" w:type="dxa"/>
            <w:gridSpan w:val="2"/>
          </w:tcPr>
          <w:p w14:paraId="7787FCC4"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6F8E081" w14:textId="77777777" w:rsidR="001D68D0" w:rsidRPr="00F03AE2" w:rsidRDefault="001D68D0"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información departamento y almacenarlo en la base de datos.</w:t>
            </w:r>
          </w:p>
        </w:tc>
      </w:tr>
      <w:tr w:rsidR="001D68D0" w:rsidRPr="00F03AE2" w14:paraId="582E6057" w14:textId="77777777" w:rsidTr="00485D9C">
        <w:trPr>
          <w:trHeight w:val="547"/>
        </w:trPr>
        <w:tc>
          <w:tcPr>
            <w:tcW w:w="4008" w:type="dxa"/>
          </w:tcPr>
          <w:p w14:paraId="42A56A60" w14:textId="77777777" w:rsidR="001D68D0" w:rsidRPr="00F03AE2" w:rsidRDefault="001D68D0"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5EEEB413" w14:textId="77777777" w:rsidR="001D68D0" w:rsidRPr="00F03AE2" w:rsidRDefault="001D68D0"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departamento se encuentra registrado en la base de datos.</w:t>
            </w:r>
          </w:p>
        </w:tc>
        <w:tc>
          <w:tcPr>
            <w:tcW w:w="4486" w:type="dxa"/>
          </w:tcPr>
          <w:p w14:paraId="067F1685"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Ejecución:</w:t>
            </w:r>
          </w:p>
          <w:p w14:paraId="548FA915" w14:textId="77777777" w:rsidR="001D68D0" w:rsidRPr="00F03AE2" w:rsidRDefault="001D68D0" w:rsidP="00F53C45">
            <w:pPr>
              <w:pStyle w:val="Prrafodelista"/>
              <w:numPr>
                <w:ilvl w:val="0"/>
                <w:numId w:val="50"/>
              </w:numPr>
              <w:spacing w:line="360" w:lineRule="auto"/>
              <w:rPr>
                <w:rFonts w:ascii="Times New Roman" w:hAnsi="Times New Roman" w:cs="Times New Roman"/>
              </w:rPr>
            </w:pPr>
            <w:r w:rsidRPr="00F03AE2">
              <w:rPr>
                <w:rFonts w:ascii="Times New Roman" w:hAnsi="Times New Roman" w:cs="Times New Roman"/>
              </w:rPr>
              <w:t>Ingresar al Sistema</w:t>
            </w:r>
          </w:p>
          <w:p w14:paraId="26567062" w14:textId="77777777" w:rsidR="001D68D0" w:rsidRPr="00F03AE2" w:rsidRDefault="001D68D0" w:rsidP="00F53C45">
            <w:pPr>
              <w:pStyle w:val="Prrafodelista"/>
              <w:numPr>
                <w:ilvl w:val="0"/>
                <w:numId w:val="50"/>
              </w:numPr>
              <w:spacing w:line="360" w:lineRule="auto"/>
              <w:rPr>
                <w:rFonts w:ascii="Times New Roman" w:hAnsi="Times New Roman" w:cs="Times New Roman"/>
              </w:rPr>
            </w:pPr>
            <w:r w:rsidRPr="00F03AE2">
              <w:rPr>
                <w:rFonts w:ascii="Times New Roman" w:hAnsi="Times New Roman" w:cs="Times New Roman"/>
              </w:rPr>
              <w:t>Seleccionar Departamentos.</w:t>
            </w:r>
          </w:p>
          <w:p w14:paraId="5D222CB4" w14:textId="77777777" w:rsidR="001D68D0" w:rsidRPr="00F03AE2" w:rsidRDefault="001D68D0" w:rsidP="00F53C45">
            <w:pPr>
              <w:pStyle w:val="Prrafodelista"/>
              <w:numPr>
                <w:ilvl w:val="0"/>
                <w:numId w:val="50"/>
              </w:numPr>
              <w:spacing w:line="360" w:lineRule="auto"/>
              <w:rPr>
                <w:rFonts w:ascii="Times New Roman" w:hAnsi="Times New Roman" w:cs="Times New Roman"/>
              </w:rPr>
            </w:pPr>
            <w:r w:rsidRPr="00F03AE2">
              <w:rPr>
                <w:rFonts w:ascii="Times New Roman" w:hAnsi="Times New Roman" w:cs="Times New Roman"/>
              </w:rPr>
              <w:t>Presionar el botón Editar.</w:t>
            </w:r>
          </w:p>
          <w:p w14:paraId="0319CBB6" w14:textId="77777777" w:rsidR="001D68D0" w:rsidRPr="00F03AE2" w:rsidRDefault="001D68D0" w:rsidP="00F53C45">
            <w:pPr>
              <w:pStyle w:val="Prrafodelista"/>
              <w:numPr>
                <w:ilvl w:val="0"/>
                <w:numId w:val="50"/>
              </w:numPr>
              <w:spacing w:line="360" w:lineRule="auto"/>
              <w:rPr>
                <w:rFonts w:ascii="Times New Roman" w:hAnsi="Times New Roman" w:cs="Times New Roman"/>
              </w:rPr>
            </w:pPr>
            <w:r w:rsidRPr="00F03AE2">
              <w:rPr>
                <w:rFonts w:ascii="Times New Roman" w:hAnsi="Times New Roman" w:cs="Times New Roman"/>
              </w:rPr>
              <w:t>Modificar los datos del formulario.</w:t>
            </w:r>
          </w:p>
          <w:p w14:paraId="0FA8C230" w14:textId="77777777" w:rsidR="001D68D0" w:rsidRPr="00F03AE2" w:rsidRDefault="001D68D0" w:rsidP="00F53C45">
            <w:pPr>
              <w:pStyle w:val="Prrafodelista"/>
              <w:numPr>
                <w:ilvl w:val="0"/>
                <w:numId w:val="50"/>
              </w:numPr>
              <w:spacing w:line="360" w:lineRule="auto"/>
              <w:rPr>
                <w:rFonts w:ascii="Times New Roman" w:hAnsi="Times New Roman" w:cs="Times New Roman"/>
              </w:rPr>
            </w:pPr>
            <w:r w:rsidRPr="00F03AE2">
              <w:rPr>
                <w:rFonts w:ascii="Times New Roman" w:hAnsi="Times New Roman" w:cs="Times New Roman"/>
              </w:rPr>
              <w:t>Clic en Guardar.</w:t>
            </w:r>
          </w:p>
        </w:tc>
      </w:tr>
      <w:tr w:rsidR="001D68D0" w:rsidRPr="00F03AE2" w14:paraId="4D82E937" w14:textId="77777777" w:rsidTr="00485D9C">
        <w:trPr>
          <w:trHeight w:val="547"/>
        </w:trPr>
        <w:tc>
          <w:tcPr>
            <w:tcW w:w="4008" w:type="dxa"/>
          </w:tcPr>
          <w:p w14:paraId="0632BD3B"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639228D1"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Departamento Guardado Exitosamente”.</w:t>
            </w:r>
          </w:p>
        </w:tc>
        <w:tc>
          <w:tcPr>
            <w:tcW w:w="4486" w:type="dxa"/>
          </w:tcPr>
          <w:p w14:paraId="7934D674" w14:textId="77777777" w:rsidR="001D68D0" w:rsidRPr="00F03AE2" w:rsidRDefault="001D68D0"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B141BFE" w14:textId="77777777" w:rsidR="001D68D0" w:rsidRPr="00F03AE2" w:rsidRDefault="001D68D0"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5162C07A" w14:textId="624ED1B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1E539C1" w14:textId="77777777" w:rsidR="001D68D0" w:rsidRPr="00F03AE2" w:rsidRDefault="001D68D0" w:rsidP="008B3AA5">
      <w:pPr>
        <w:spacing w:after="0"/>
        <w:rPr>
          <w:rFonts w:ascii="Times New Roman" w:hAnsi="Times New Roman" w:cs="Times New Roman"/>
        </w:rPr>
      </w:pPr>
    </w:p>
    <w:p w14:paraId="16C330CF" w14:textId="1233206C"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59-B: </w:t>
      </w:r>
      <w:r w:rsidRPr="00F03AE2">
        <w:rPr>
          <w:rFonts w:ascii="Times New Roman" w:hAnsi="Times New Roman" w:cs="Times New Roman"/>
        </w:rPr>
        <w:t>Historia de Usuario 11</w:t>
      </w:r>
    </w:p>
    <w:tbl>
      <w:tblPr>
        <w:tblStyle w:val="Tablaconcuadrcula"/>
        <w:tblW w:w="0" w:type="auto"/>
        <w:tblLook w:val="04A0" w:firstRow="1" w:lastRow="0" w:firstColumn="1" w:lastColumn="0" w:noHBand="0" w:noVBand="1"/>
      </w:tblPr>
      <w:tblGrid>
        <w:gridCol w:w="4248"/>
        <w:gridCol w:w="4246"/>
      </w:tblGrid>
      <w:tr w:rsidR="004962A9" w:rsidRPr="00F03AE2" w14:paraId="65F9D34F" w14:textId="77777777" w:rsidTr="0026253B">
        <w:tc>
          <w:tcPr>
            <w:tcW w:w="8494" w:type="dxa"/>
            <w:gridSpan w:val="2"/>
          </w:tcPr>
          <w:p w14:paraId="6867822C"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2F4C8995" w14:textId="77777777" w:rsidTr="0026253B">
        <w:tc>
          <w:tcPr>
            <w:tcW w:w="4248" w:type="dxa"/>
          </w:tcPr>
          <w:p w14:paraId="3C2C6B2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1</w:t>
            </w:r>
          </w:p>
        </w:tc>
        <w:tc>
          <w:tcPr>
            <w:tcW w:w="4246" w:type="dxa"/>
          </w:tcPr>
          <w:p w14:paraId="0F1838E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069CB70B" w14:textId="77777777" w:rsidTr="0026253B">
        <w:tc>
          <w:tcPr>
            <w:tcW w:w="8494" w:type="dxa"/>
            <w:gridSpan w:val="2"/>
          </w:tcPr>
          <w:p w14:paraId="2646D66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hAnsi="Times New Roman" w:cs="Times New Roman"/>
              </w:rPr>
              <w:t xml:space="preserve"> Eliminar</w:t>
            </w:r>
            <w:r w:rsidRPr="00F03AE2">
              <w:rPr>
                <w:rFonts w:ascii="Times New Roman" w:hAnsi="Times New Roman" w:cs="Times New Roman"/>
              </w:rPr>
              <w:t xml:space="preserve"> Dependencias  Facultades</w:t>
            </w:r>
          </w:p>
        </w:tc>
      </w:tr>
      <w:tr w:rsidR="004962A9" w:rsidRPr="00F03AE2" w14:paraId="3B26075C" w14:textId="77777777" w:rsidTr="0026253B">
        <w:tc>
          <w:tcPr>
            <w:tcW w:w="4248" w:type="dxa"/>
          </w:tcPr>
          <w:p w14:paraId="4526D14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7D365D3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29A1EB9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43D7716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10D09561" w14:textId="77777777" w:rsidTr="0026253B">
        <w:tc>
          <w:tcPr>
            <w:tcW w:w="4248" w:type="dxa"/>
          </w:tcPr>
          <w:p w14:paraId="3CF51BD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223971D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5D6D139F" w14:textId="77777777" w:rsidTr="0026253B">
        <w:tc>
          <w:tcPr>
            <w:tcW w:w="8494" w:type="dxa"/>
            <w:gridSpan w:val="2"/>
          </w:tcPr>
          <w:p w14:paraId="2CFF690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3EC37AD2" w14:textId="77777777" w:rsidTr="0026253B">
        <w:trPr>
          <w:trHeight w:val="547"/>
        </w:trPr>
        <w:tc>
          <w:tcPr>
            <w:tcW w:w="8494" w:type="dxa"/>
            <w:gridSpan w:val="2"/>
          </w:tcPr>
          <w:p w14:paraId="3C96B20C"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C3956CA"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administrador deseo eliminar a una facultad o dependencia de la ESPOCH de la base de datos del sistema SDSI-DTIC.</w:t>
            </w:r>
          </w:p>
        </w:tc>
      </w:tr>
      <w:tr w:rsidR="004962A9" w:rsidRPr="00F03AE2" w14:paraId="2A3DF62F" w14:textId="77777777" w:rsidTr="0026253B">
        <w:trPr>
          <w:trHeight w:val="547"/>
        </w:trPr>
        <w:tc>
          <w:tcPr>
            <w:tcW w:w="8494" w:type="dxa"/>
            <w:gridSpan w:val="2"/>
          </w:tcPr>
          <w:p w14:paraId="6C4B9271"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47EE9F3" w14:textId="1D97904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61A29BD" w14:textId="77777777" w:rsidR="004962A9" w:rsidRPr="00F03AE2" w:rsidRDefault="004962A9" w:rsidP="008B3AA5">
      <w:pPr>
        <w:spacing w:after="0"/>
        <w:rPr>
          <w:rFonts w:ascii="Times New Roman" w:hAnsi="Times New Roman" w:cs="Times New Roman"/>
        </w:rPr>
      </w:pPr>
    </w:p>
    <w:p w14:paraId="4E6F78AB" w14:textId="131B4021"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0-B: </w:t>
      </w:r>
      <w:r w:rsidRPr="00F03AE2">
        <w:rPr>
          <w:rFonts w:ascii="Times New Roman" w:hAnsi="Times New Roman" w:cs="Times New Roman"/>
        </w:rPr>
        <w:t>Tarea de Ingeniería 28</w:t>
      </w:r>
    </w:p>
    <w:tbl>
      <w:tblPr>
        <w:tblStyle w:val="Tablaconcuadrcula"/>
        <w:tblW w:w="0" w:type="auto"/>
        <w:tblLook w:val="04A0" w:firstRow="1" w:lastRow="0" w:firstColumn="1" w:lastColumn="0" w:noHBand="0" w:noVBand="1"/>
      </w:tblPr>
      <w:tblGrid>
        <w:gridCol w:w="8494"/>
      </w:tblGrid>
      <w:tr w:rsidR="000A1E89" w:rsidRPr="00F03AE2" w14:paraId="6604DD56" w14:textId="77777777" w:rsidTr="003D4AED">
        <w:tc>
          <w:tcPr>
            <w:tcW w:w="8494" w:type="dxa"/>
          </w:tcPr>
          <w:p w14:paraId="54C00822" w14:textId="77777777" w:rsidR="000A1E89" w:rsidRPr="00F03AE2" w:rsidRDefault="000A1E89"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A1E89" w:rsidRPr="00F03AE2" w14:paraId="5BD669C1" w14:textId="77777777" w:rsidTr="003D4AED">
        <w:tc>
          <w:tcPr>
            <w:tcW w:w="8494" w:type="dxa"/>
          </w:tcPr>
          <w:p w14:paraId="63AC160A"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1</w:t>
            </w:r>
          </w:p>
        </w:tc>
      </w:tr>
      <w:tr w:rsidR="000A1E89" w:rsidRPr="00F03AE2" w14:paraId="6B177D32" w14:textId="77777777" w:rsidTr="003D4AED">
        <w:tc>
          <w:tcPr>
            <w:tcW w:w="8494" w:type="dxa"/>
          </w:tcPr>
          <w:p w14:paraId="4BA3EF13" w14:textId="6F2EE671"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r w:rsidR="001D68D0" w:rsidRPr="00F03AE2">
              <w:rPr>
                <w:rFonts w:ascii="Times New Roman" w:hAnsi="Times New Roman" w:cs="Times New Roman"/>
              </w:rPr>
              <w:t>8</w:t>
            </w:r>
          </w:p>
        </w:tc>
      </w:tr>
      <w:tr w:rsidR="000A1E89" w:rsidRPr="00F03AE2" w14:paraId="2C70AD85" w14:textId="77777777" w:rsidTr="003D4AED">
        <w:tc>
          <w:tcPr>
            <w:tcW w:w="8494" w:type="dxa"/>
          </w:tcPr>
          <w:p w14:paraId="7F2AEA6F"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departamento.</w:t>
            </w:r>
          </w:p>
        </w:tc>
      </w:tr>
      <w:tr w:rsidR="000A1E89" w:rsidRPr="00F03AE2" w14:paraId="787AE89E" w14:textId="77777777" w:rsidTr="003D4AED">
        <w:tc>
          <w:tcPr>
            <w:tcW w:w="8494" w:type="dxa"/>
          </w:tcPr>
          <w:p w14:paraId="79BD9144"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A1E89" w:rsidRPr="00F03AE2" w14:paraId="5593F636" w14:textId="77777777" w:rsidTr="003D4AED">
        <w:tc>
          <w:tcPr>
            <w:tcW w:w="8494" w:type="dxa"/>
          </w:tcPr>
          <w:p w14:paraId="1E3AEC9D"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A1E89" w:rsidRPr="00F03AE2" w14:paraId="5F6F2359" w14:textId="77777777" w:rsidTr="003D4AED">
        <w:trPr>
          <w:trHeight w:val="547"/>
        </w:trPr>
        <w:tc>
          <w:tcPr>
            <w:tcW w:w="8494" w:type="dxa"/>
          </w:tcPr>
          <w:p w14:paraId="285951C8"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5A3292C" w14:textId="77777777" w:rsidR="000A1E89" w:rsidRPr="00F03AE2" w:rsidRDefault="000A1E89"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eliminación lógica  del departamento de la base de datos.</w:t>
            </w:r>
          </w:p>
        </w:tc>
      </w:tr>
    </w:tbl>
    <w:p w14:paraId="23E2031E" w14:textId="6317C4B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5ABE72C" w14:textId="77777777" w:rsidR="000A1E89" w:rsidRPr="00F03AE2" w:rsidRDefault="000A1E89" w:rsidP="008B3AA5">
      <w:pPr>
        <w:spacing w:after="0"/>
        <w:rPr>
          <w:rFonts w:ascii="Times New Roman" w:hAnsi="Times New Roman" w:cs="Times New Roman"/>
        </w:rPr>
      </w:pPr>
    </w:p>
    <w:p w14:paraId="309E68B2" w14:textId="77777777" w:rsidR="007B18DF" w:rsidRPr="00F03AE2" w:rsidRDefault="007B18DF" w:rsidP="008B3AA5">
      <w:pPr>
        <w:spacing w:after="0"/>
        <w:rPr>
          <w:rFonts w:ascii="Times New Roman" w:hAnsi="Times New Roman" w:cs="Times New Roman"/>
        </w:rPr>
      </w:pPr>
    </w:p>
    <w:p w14:paraId="4823437D" w14:textId="77777777" w:rsidR="007B18DF" w:rsidRPr="00F03AE2" w:rsidRDefault="007B18DF" w:rsidP="008B3AA5">
      <w:pPr>
        <w:spacing w:after="0"/>
        <w:rPr>
          <w:rFonts w:ascii="Times New Roman" w:hAnsi="Times New Roman" w:cs="Times New Roman"/>
        </w:rPr>
      </w:pPr>
    </w:p>
    <w:p w14:paraId="0BE0EF8D" w14:textId="77777777" w:rsidR="007B18DF" w:rsidRPr="00F03AE2" w:rsidRDefault="007B18DF" w:rsidP="008B3AA5">
      <w:pPr>
        <w:spacing w:after="0"/>
        <w:rPr>
          <w:rFonts w:ascii="Times New Roman" w:hAnsi="Times New Roman" w:cs="Times New Roman"/>
        </w:rPr>
      </w:pPr>
    </w:p>
    <w:p w14:paraId="4F529F3B" w14:textId="77777777" w:rsidR="007B18DF" w:rsidRPr="00F03AE2" w:rsidRDefault="007B18DF" w:rsidP="008B3AA5">
      <w:pPr>
        <w:spacing w:after="0"/>
        <w:rPr>
          <w:rFonts w:ascii="Times New Roman" w:hAnsi="Times New Roman" w:cs="Times New Roman"/>
        </w:rPr>
      </w:pPr>
    </w:p>
    <w:p w14:paraId="2FB37E50" w14:textId="77777777" w:rsidR="007B18DF" w:rsidRPr="00F03AE2" w:rsidRDefault="007B18DF" w:rsidP="008B3AA5">
      <w:pPr>
        <w:spacing w:after="0"/>
        <w:rPr>
          <w:rFonts w:ascii="Times New Roman" w:hAnsi="Times New Roman" w:cs="Times New Roman"/>
        </w:rPr>
      </w:pPr>
    </w:p>
    <w:p w14:paraId="1401A1C6" w14:textId="77777777" w:rsidR="007B18DF" w:rsidRPr="00F03AE2" w:rsidRDefault="007B18DF" w:rsidP="008B3AA5">
      <w:pPr>
        <w:spacing w:after="0"/>
        <w:rPr>
          <w:rFonts w:ascii="Times New Roman" w:hAnsi="Times New Roman" w:cs="Times New Roman"/>
        </w:rPr>
      </w:pPr>
    </w:p>
    <w:p w14:paraId="1DA7F330" w14:textId="77777777" w:rsidR="007B18DF" w:rsidRPr="00F03AE2" w:rsidRDefault="007B18DF" w:rsidP="008B3AA5">
      <w:pPr>
        <w:spacing w:after="0"/>
        <w:rPr>
          <w:rFonts w:ascii="Times New Roman" w:hAnsi="Times New Roman" w:cs="Times New Roman"/>
        </w:rPr>
      </w:pPr>
    </w:p>
    <w:p w14:paraId="4F292C23" w14:textId="77777777" w:rsidR="007B18DF" w:rsidRPr="00F03AE2" w:rsidRDefault="007B18DF" w:rsidP="008B3AA5">
      <w:pPr>
        <w:spacing w:after="0"/>
        <w:rPr>
          <w:rFonts w:ascii="Times New Roman" w:hAnsi="Times New Roman" w:cs="Times New Roman"/>
        </w:rPr>
      </w:pPr>
    </w:p>
    <w:p w14:paraId="691CFA4C" w14:textId="67DA88C2"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1-B: </w:t>
      </w:r>
      <w:r w:rsidRPr="00F03AE2">
        <w:rPr>
          <w:rFonts w:ascii="Times New Roman" w:hAnsi="Times New Roman" w:cs="Times New Roman"/>
        </w:rPr>
        <w:t>Prueba de Aceptación 15</w:t>
      </w:r>
    </w:p>
    <w:tbl>
      <w:tblPr>
        <w:tblStyle w:val="Tablaconcuadrcula"/>
        <w:tblW w:w="0" w:type="auto"/>
        <w:tblLook w:val="04A0" w:firstRow="1" w:lastRow="0" w:firstColumn="1" w:lastColumn="0" w:noHBand="0" w:noVBand="1"/>
      </w:tblPr>
      <w:tblGrid>
        <w:gridCol w:w="4008"/>
        <w:gridCol w:w="4486"/>
      </w:tblGrid>
      <w:tr w:rsidR="000A1E89" w:rsidRPr="00F03AE2" w14:paraId="494C8A6C" w14:textId="77777777" w:rsidTr="003D4AED">
        <w:tc>
          <w:tcPr>
            <w:tcW w:w="8494" w:type="dxa"/>
            <w:gridSpan w:val="2"/>
          </w:tcPr>
          <w:p w14:paraId="6ED054A7" w14:textId="77777777" w:rsidR="000A1E89" w:rsidRPr="00F03AE2" w:rsidRDefault="000A1E89"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0A1E89" w:rsidRPr="00F03AE2" w14:paraId="47319D7E" w14:textId="77777777" w:rsidTr="003D4AED">
        <w:tc>
          <w:tcPr>
            <w:tcW w:w="8494" w:type="dxa"/>
            <w:gridSpan w:val="2"/>
          </w:tcPr>
          <w:p w14:paraId="18671F8A"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5</w:t>
            </w:r>
          </w:p>
        </w:tc>
      </w:tr>
      <w:tr w:rsidR="000A1E89" w:rsidRPr="00F03AE2" w14:paraId="5298ABBF" w14:textId="77777777" w:rsidTr="003D4AED">
        <w:tc>
          <w:tcPr>
            <w:tcW w:w="8494" w:type="dxa"/>
            <w:gridSpan w:val="2"/>
          </w:tcPr>
          <w:p w14:paraId="5573B2A1"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Eliminación</w:t>
            </w:r>
            <w:r w:rsidRPr="00F03AE2">
              <w:rPr>
                <w:rFonts w:ascii="Times New Roman" w:hAnsi="Times New Roman" w:cs="Times New Roman"/>
              </w:rPr>
              <w:t xml:space="preserve"> lógica de un departamento</w:t>
            </w:r>
          </w:p>
        </w:tc>
      </w:tr>
      <w:tr w:rsidR="000A1E89" w:rsidRPr="00F03AE2" w14:paraId="5B491550" w14:textId="77777777" w:rsidTr="003D4AED">
        <w:tc>
          <w:tcPr>
            <w:tcW w:w="8494" w:type="dxa"/>
            <w:gridSpan w:val="2"/>
          </w:tcPr>
          <w:p w14:paraId="44E68A01"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0</w:t>
            </w:r>
          </w:p>
        </w:tc>
      </w:tr>
      <w:tr w:rsidR="000A1E89" w:rsidRPr="00F03AE2" w14:paraId="2AE9A3BE" w14:textId="77777777" w:rsidTr="003D4AED">
        <w:trPr>
          <w:trHeight w:val="702"/>
        </w:trPr>
        <w:tc>
          <w:tcPr>
            <w:tcW w:w="8494" w:type="dxa"/>
            <w:gridSpan w:val="2"/>
          </w:tcPr>
          <w:p w14:paraId="1DC38CCF"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1FDA681" w14:textId="77777777" w:rsidR="000A1E89" w:rsidRPr="00F03AE2" w:rsidRDefault="000A1E89" w:rsidP="008B3AA5">
            <w:pPr>
              <w:spacing w:line="360" w:lineRule="auto"/>
              <w:jc w:val="both"/>
              <w:rPr>
                <w:rFonts w:ascii="Times New Roman" w:hAnsi="Times New Roman" w:cs="Times New Roman"/>
              </w:rPr>
            </w:pPr>
            <w:r w:rsidRPr="00F03AE2">
              <w:rPr>
                <w:rFonts w:ascii="Times New Roman" w:hAnsi="Times New Roman" w:cs="Times New Roman"/>
              </w:rPr>
              <w:t>Este permitirá cambiar la validez de un departamento.</w:t>
            </w:r>
          </w:p>
        </w:tc>
      </w:tr>
      <w:tr w:rsidR="000A1E89" w:rsidRPr="00F03AE2" w14:paraId="353A3C42" w14:textId="77777777" w:rsidTr="003D4AED">
        <w:trPr>
          <w:trHeight w:val="547"/>
        </w:trPr>
        <w:tc>
          <w:tcPr>
            <w:tcW w:w="4008" w:type="dxa"/>
          </w:tcPr>
          <w:p w14:paraId="603B73AF" w14:textId="77777777" w:rsidR="000A1E89" w:rsidRPr="00F03AE2" w:rsidRDefault="000A1E89"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63D1DB3C" w14:textId="77777777" w:rsidR="000A1E89" w:rsidRPr="00F03AE2" w:rsidRDefault="000A1E89"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departamento se encuentra registrado en la base de datos.</w:t>
            </w:r>
          </w:p>
        </w:tc>
        <w:tc>
          <w:tcPr>
            <w:tcW w:w="4486" w:type="dxa"/>
          </w:tcPr>
          <w:p w14:paraId="04D484C3"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Ejecución:</w:t>
            </w:r>
          </w:p>
          <w:p w14:paraId="67F5D8E5" w14:textId="77777777" w:rsidR="000A1E89" w:rsidRPr="00F03AE2" w:rsidRDefault="000A1E89" w:rsidP="00F53C45">
            <w:pPr>
              <w:pStyle w:val="Prrafodelista"/>
              <w:numPr>
                <w:ilvl w:val="0"/>
                <w:numId w:val="49"/>
              </w:numPr>
              <w:spacing w:line="360" w:lineRule="auto"/>
              <w:rPr>
                <w:rFonts w:ascii="Times New Roman" w:hAnsi="Times New Roman" w:cs="Times New Roman"/>
              </w:rPr>
            </w:pPr>
            <w:r w:rsidRPr="00F03AE2">
              <w:rPr>
                <w:rFonts w:ascii="Times New Roman" w:hAnsi="Times New Roman" w:cs="Times New Roman"/>
              </w:rPr>
              <w:t>Ingresar al Sistema</w:t>
            </w:r>
          </w:p>
          <w:p w14:paraId="5D8EC1E6" w14:textId="77777777" w:rsidR="000A1E89" w:rsidRPr="00F03AE2" w:rsidRDefault="000A1E89" w:rsidP="00F53C45">
            <w:pPr>
              <w:pStyle w:val="Prrafodelista"/>
              <w:numPr>
                <w:ilvl w:val="0"/>
                <w:numId w:val="49"/>
              </w:numPr>
              <w:spacing w:line="360" w:lineRule="auto"/>
              <w:rPr>
                <w:rFonts w:ascii="Times New Roman" w:hAnsi="Times New Roman" w:cs="Times New Roman"/>
              </w:rPr>
            </w:pPr>
            <w:r w:rsidRPr="00F03AE2">
              <w:rPr>
                <w:rFonts w:ascii="Times New Roman" w:hAnsi="Times New Roman" w:cs="Times New Roman"/>
              </w:rPr>
              <w:t>Seleccionar Departamentos.</w:t>
            </w:r>
          </w:p>
          <w:p w14:paraId="48B1864C" w14:textId="77777777" w:rsidR="000A1E89" w:rsidRPr="00F03AE2" w:rsidRDefault="000A1E89" w:rsidP="00F53C45">
            <w:pPr>
              <w:pStyle w:val="Prrafodelista"/>
              <w:numPr>
                <w:ilvl w:val="0"/>
                <w:numId w:val="49"/>
              </w:numPr>
              <w:spacing w:line="360" w:lineRule="auto"/>
              <w:rPr>
                <w:rFonts w:ascii="Times New Roman" w:hAnsi="Times New Roman" w:cs="Times New Roman"/>
              </w:rPr>
            </w:pPr>
            <w:r w:rsidRPr="00F03AE2">
              <w:rPr>
                <w:rFonts w:ascii="Times New Roman" w:hAnsi="Times New Roman" w:cs="Times New Roman"/>
              </w:rPr>
              <w:t>Presionar el botón Editar.</w:t>
            </w:r>
          </w:p>
          <w:p w14:paraId="5D79E11B" w14:textId="77777777" w:rsidR="000A1E89" w:rsidRPr="00F03AE2" w:rsidRDefault="000A1E89" w:rsidP="00F53C45">
            <w:pPr>
              <w:pStyle w:val="Prrafodelista"/>
              <w:numPr>
                <w:ilvl w:val="0"/>
                <w:numId w:val="49"/>
              </w:numPr>
              <w:spacing w:line="360" w:lineRule="auto"/>
              <w:rPr>
                <w:rFonts w:ascii="Times New Roman" w:hAnsi="Times New Roman" w:cs="Times New Roman"/>
              </w:rPr>
            </w:pPr>
            <w:r w:rsidRPr="00F03AE2">
              <w:rPr>
                <w:rFonts w:ascii="Times New Roman" w:hAnsi="Times New Roman" w:cs="Times New Roman"/>
              </w:rPr>
              <w:t>Modificar</w:t>
            </w:r>
            <w:r w:rsidR="00F87865" w:rsidRPr="00F03AE2">
              <w:rPr>
                <w:rFonts w:ascii="Times New Roman" w:hAnsi="Times New Roman" w:cs="Times New Roman"/>
              </w:rPr>
              <w:t xml:space="preserve"> el campo de validez</w:t>
            </w:r>
            <w:r w:rsidRPr="00F03AE2">
              <w:rPr>
                <w:rFonts w:ascii="Times New Roman" w:hAnsi="Times New Roman" w:cs="Times New Roman"/>
              </w:rPr>
              <w:t xml:space="preserve"> del formulario.</w:t>
            </w:r>
          </w:p>
          <w:p w14:paraId="27BDBE4C" w14:textId="77777777" w:rsidR="000A1E89" w:rsidRPr="00F03AE2" w:rsidRDefault="000A1E89" w:rsidP="00F53C45">
            <w:pPr>
              <w:pStyle w:val="Prrafodelista"/>
              <w:numPr>
                <w:ilvl w:val="0"/>
                <w:numId w:val="49"/>
              </w:numPr>
              <w:spacing w:line="360" w:lineRule="auto"/>
              <w:rPr>
                <w:rFonts w:ascii="Times New Roman" w:hAnsi="Times New Roman" w:cs="Times New Roman"/>
              </w:rPr>
            </w:pPr>
            <w:r w:rsidRPr="00F03AE2">
              <w:rPr>
                <w:rFonts w:ascii="Times New Roman" w:hAnsi="Times New Roman" w:cs="Times New Roman"/>
              </w:rPr>
              <w:t>Clic en Guardar.</w:t>
            </w:r>
          </w:p>
        </w:tc>
      </w:tr>
      <w:tr w:rsidR="000A1E89" w:rsidRPr="00F03AE2" w14:paraId="52A5C373" w14:textId="77777777" w:rsidTr="003D4AED">
        <w:trPr>
          <w:trHeight w:val="547"/>
        </w:trPr>
        <w:tc>
          <w:tcPr>
            <w:tcW w:w="4008" w:type="dxa"/>
          </w:tcPr>
          <w:p w14:paraId="162670DE"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5BC4B3A9"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Departamento Guardado Exitosamente”.</w:t>
            </w:r>
          </w:p>
        </w:tc>
        <w:tc>
          <w:tcPr>
            <w:tcW w:w="4486" w:type="dxa"/>
          </w:tcPr>
          <w:p w14:paraId="242D5162" w14:textId="77777777" w:rsidR="000A1E89" w:rsidRPr="00F03AE2" w:rsidRDefault="000A1E89"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997E128" w14:textId="77777777" w:rsidR="000A1E89" w:rsidRPr="00F03AE2" w:rsidRDefault="000A1E89"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98F214A" w14:textId="35120BE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C47FFCC" w14:textId="77777777" w:rsidR="000A1E89" w:rsidRPr="00F03AE2" w:rsidRDefault="000A1E89" w:rsidP="008B3AA5">
      <w:pPr>
        <w:spacing w:after="0"/>
        <w:rPr>
          <w:rFonts w:ascii="Times New Roman" w:hAnsi="Times New Roman" w:cs="Times New Roman"/>
        </w:rPr>
      </w:pPr>
    </w:p>
    <w:p w14:paraId="11191597" w14:textId="54E6089A"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2-B: </w:t>
      </w:r>
      <w:r w:rsidRPr="00F03AE2">
        <w:rPr>
          <w:rFonts w:ascii="Times New Roman" w:hAnsi="Times New Roman" w:cs="Times New Roman"/>
        </w:rPr>
        <w:t>Historia de Usuario 12</w:t>
      </w:r>
    </w:p>
    <w:tbl>
      <w:tblPr>
        <w:tblStyle w:val="Tablaconcuadrcula"/>
        <w:tblW w:w="0" w:type="auto"/>
        <w:tblLook w:val="04A0" w:firstRow="1" w:lastRow="0" w:firstColumn="1" w:lastColumn="0" w:noHBand="0" w:noVBand="1"/>
      </w:tblPr>
      <w:tblGrid>
        <w:gridCol w:w="4248"/>
        <w:gridCol w:w="4246"/>
      </w:tblGrid>
      <w:tr w:rsidR="004962A9" w:rsidRPr="00F03AE2" w14:paraId="2A49DEF1" w14:textId="77777777" w:rsidTr="0026253B">
        <w:tc>
          <w:tcPr>
            <w:tcW w:w="8494" w:type="dxa"/>
            <w:gridSpan w:val="2"/>
          </w:tcPr>
          <w:p w14:paraId="312D19F7"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rPr>
              <w:tab/>
            </w:r>
            <w:r w:rsidRPr="00F03AE2">
              <w:rPr>
                <w:rFonts w:ascii="Times New Roman" w:hAnsi="Times New Roman" w:cs="Times New Roman"/>
                <w:b/>
              </w:rPr>
              <w:t>Historia de Usuario</w:t>
            </w:r>
          </w:p>
        </w:tc>
      </w:tr>
      <w:tr w:rsidR="004962A9" w:rsidRPr="00F03AE2" w14:paraId="555CF367" w14:textId="77777777" w:rsidTr="0026253B">
        <w:tc>
          <w:tcPr>
            <w:tcW w:w="4248" w:type="dxa"/>
          </w:tcPr>
          <w:p w14:paraId="6EFA7E9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2</w:t>
            </w:r>
          </w:p>
        </w:tc>
        <w:tc>
          <w:tcPr>
            <w:tcW w:w="4246" w:type="dxa"/>
          </w:tcPr>
          <w:p w14:paraId="1AD76C2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18CEAE93" w14:textId="77777777" w:rsidTr="0026253B">
        <w:tc>
          <w:tcPr>
            <w:tcW w:w="8494" w:type="dxa"/>
            <w:gridSpan w:val="2"/>
          </w:tcPr>
          <w:p w14:paraId="69F28B1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reación de Tipos de Ticket</w:t>
            </w:r>
          </w:p>
        </w:tc>
      </w:tr>
      <w:tr w:rsidR="004962A9" w:rsidRPr="00F03AE2" w14:paraId="776AF408" w14:textId="77777777" w:rsidTr="0026253B">
        <w:tc>
          <w:tcPr>
            <w:tcW w:w="4248" w:type="dxa"/>
          </w:tcPr>
          <w:p w14:paraId="4C0C003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0371FEE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474C961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6027F18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5B50B7F8" w14:textId="77777777" w:rsidTr="0026253B">
        <w:tc>
          <w:tcPr>
            <w:tcW w:w="4248" w:type="dxa"/>
          </w:tcPr>
          <w:p w14:paraId="5D20C52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4D373DF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3CB29834" w14:textId="77777777" w:rsidTr="0026253B">
        <w:tc>
          <w:tcPr>
            <w:tcW w:w="8494" w:type="dxa"/>
            <w:gridSpan w:val="2"/>
          </w:tcPr>
          <w:p w14:paraId="42AE886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46661950" w14:textId="77777777" w:rsidTr="0026253B">
        <w:trPr>
          <w:trHeight w:val="547"/>
        </w:trPr>
        <w:tc>
          <w:tcPr>
            <w:tcW w:w="8494" w:type="dxa"/>
            <w:gridSpan w:val="2"/>
          </w:tcPr>
          <w:p w14:paraId="2A85C7C0"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94CE7D1" w14:textId="77777777" w:rsidR="004962A9" w:rsidRPr="00F03AE2" w:rsidRDefault="004962A9" w:rsidP="008B3AA5">
            <w:pPr>
              <w:spacing w:line="360" w:lineRule="auto"/>
              <w:jc w:val="both"/>
              <w:rPr>
                <w:rFonts w:ascii="Times New Roman" w:hAnsi="Times New Roman" w:cs="Times New Roman"/>
                <w:b/>
              </w:rPr>
            </w:pPr>
            <w:r w:rsidRPr="00F03AE2">
              <w:rPr>
                <w:rFonts w:ascii="Times New Roman" w:hAnsi="Times New Roman" w:cs="Times New Roman"/>
              </w:rPr>
              <w:t>Como administrador deseo crear un nuevo tipo de ticket la cual será contenida en la generación  de uno, por parte de los usuarios.</w:t>
            </w:r>
          </w:p>
        </w:tc>
      </w:tr>
      <w:tr w:rsidR="004962A9" w:rsidRPr="00F03AE2" w14:paraId="7061310B" w14:textId="77777777" w:rsidTr="0026253B">
        <w:trPr>
          <w:trHeight w:val="547"/>
        </w:trPr>
        <w:tc>
          <w:tcPr>
            <w:tcW w:w="8494" w:type="dxa"/>
            <w:gridSpan w:val="2"/>
          </w:tcPr>
          <w:p w14:paraId="55E5EA7A"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2FD0747" w14:textId="417FC46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BA37452" w14:textId="77777777" w:rsidR="004962A9" w:rsidRPr="00F03AE2" w:rsidRDefault="004962A9" w:rsidP="008B3AA5">
      <w:pPr>
        <w:spacing w:after="0"/>
        <w:rPr>
          <w:rFonts w:ascii="Times New Roman" w:hAnsi="Times New Roman" w:cs="Times New Roman"/>
        </w:rPr>
      </w:pPr>
    </w:p>
    <w:p w14:paraId="400CD7C7" w14:textId="77777777" w:rsidR="007B18DF" w:rsidRPr="00F03AE2" w:rsidRDefault="007B18DF" w:rsidP="008B3AA5">
      <w:pPr>
        <w:spacing w:after="0"/>
        <w:rPr>
          <w:rFonts w:ascii="Times New Roman" w:hAnsi="Times New Roman" w:cs="Times New Roman"/>
        </w:rPr>
      </w:pPr>
    </w:p>
    <w:p w14:paraId="47BED4D9" w14:textId="77777777" w:rsidR="007B18DF" w:rsidRPr="00F03AE2" w:rsidRDefault="007B18DF" w:rsidP="008B3AA5">
      <w:pPr>
        <w:spacing w:after="0"/>
        <w:rPr>
          <w:rFonts w:ascii="Times New Roman" w:hAnsi="Times New Roman" w:cs="Times New Roman"/>
        </w:rPr>
      </w:pPr>
    </w:p>
    <w:p w14:paraId="44120D5A" w14:textId="67666D28"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3-B: </w:t>
      </w:r>
      <w:r w:rsidRPr="00F03AE2">
        <w:rPr>
          <w:rFonts w:ascii="Times New Roman" w:hAnsi="Times New Roman" w:cs="Times New Roman"/>
        </w:rPr>
        <w:t>Tarea de Ingeniería 29</w:t>
      </w:r>
    </w:p>
    <w:tbl>
      <w:tblPr>
        <w:tblStyle w:val="Tablaconcuadrcula"/>
        <w:tblW w:w="0" w:type="auto"/>
        <w:tblLook w:val="04A0" w:firstRow="1" w:lastRow="0" w:firstColumn="1" w:lastColumn="0" w:noHBand="0" w:noVBand="1"/>
      </w:tblPr>
      <w:tblGrid>
        <w:gridCol w:w="8494"/>
      </w:tblGrid>
      <w:tr w:rsidR="00906EA3" w:rsidRPr="00F03AE2" w14:paraId="5D699B04" w14:textId="77777777" w:rsidTr="003D4AED">
        <w:tc>
          <w:tcPr>
            <w:tcW w:w="8494" w:type="dxa"/>
          </w:tcPr>
          <w:p w14:paraId="28B25B69"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06EA3" w:rsidRPr="00F03AE2" w14:paraId="66041F46" w14:textId="77777777" w:rsidTr="003D4AED">
        <w:tc>
          <w:tcPr>
            <w:tcW w:w="8494" w:type="dxa"/>
          </w:tcPr>
          <w:p w14:paraId="376CDA6B"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2</w:t>
            </w:r>
          </w:p>
        </w:tc>
      </w:tr>
      <w:tr w:rsidR="00906EA3" w:rsidRPr="00F03AE2" w14:paraId="6F79FFBE" w14:textId="77777777" w:rsidTr="003D4AED">
        <w:tc>
          <w:tcPr>
            <w:tcW w:w="8494" w:type="dxa"/>
          </w:tcPr>
          <w:p w14:paraId="30E5805B" w14:textId="5912ECCC"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2</w:t>
            </w:r>
            <w:r w:rsidR="001D68D0" w:rsidRPr="00F03AE2">
              <w:rPr>
                <w:rFonts w:ascii="Times New Roman" w:hAnsi="Times New Roman" w:cs="Times New Roman"/>
              </w:rPr>
              <w:t>9</w:t>
            </w:r>
          </w:p>
        </w:tc>
      </w:tr>
      <w:tr w:rsidR="00906EA3" w:rsidRPr="00F03AE2" w14:paraId="785FA34D" w14:textId="77777777" w:rsidTr="003D4AED">
        <w:tc>
          <w:tcPr>
            <w:tcW w:w="8494" w:type="dxa"/>
          </w:tcPr>
          <w:p w14:paraId="36551050"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l modelo tipo de ticket.</w:t>
            </w:r>
          </w:p>
        </w:tc>
      </w:tr>
      <w:tr w:rsidR="00906EA3" w:rsidRPr="00F03AE2" w14:paraId="534C48A4" w14:textId="77777777" w:rsidTr="003D4AED">
        <w:tc>
          <w:tcPr>
            <w:tcW w:w="8494" w:type="dxa"/>
          </w:tcPr>
          <w:p w14:paraId="0808C3CD"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06EA3" w:rsidRPr="00F03AE2" w14:paraId="7956F45B" w14:textId="77777777" w:rsidTr="003D4AED">
        <w:tc>
          <w:tcPr>
            <w:tcW w:w="8494" w:type="dxa"/>
          </w:tcPr>
          <w:p w14:paraId="308BAC1F"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06EA3" w:rsidRPr="00F03AE2" w14:paraId="2EA640DC" w14:textId="77777777" w:rsidTr="003D4AED">
        <w:trPr>
          <w:trHeight w:val="547"/>
        </w:trPr>
        <w:tc>
          <w:tcPr>
            <w:tcW w:w="8494" w:type="dxa"/>
          </w:tcPr>
          <w:p w14:paraId="17E931C2"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826AC20"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7EF8545B" w14:textId="0DD7406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B130DB7" w14:textId="77777777" w:rsidR="00906EA3" w:rsidRPr="00F03AE2" w:rsidRDefault="00906EA3" w:rsidP="008B3AA5">
      <w:pPr>
        <w:spacing w:after="0"/>
        <w:rPr>
          <w:rFonts w:ascii="Times New Roman" w:hAnsi="Times New Roman" w:cs="Times New Roman"/>
        </w:rPr>
      </w:pPr>
    </w:p>
    <w:p w14:paraId="6582578F" w14:textId="0922333F"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4-B: </w:t>
      </w:r>
      <w:r w:rsidRPr="00F03AE2">
        <w:rPr>
          <w:rFonts w:ascii="Times New Roman" w:hAnsi="Times New Roman" w:cs="Times New Roman"/>
        </w:rPr>
        <w:t>Tarea de Ingeniería 30</w:t>
      </w:r>
    </w:p>
    <w:tbl>
      <w:tblPr>
        <w:tblStyle w:val="Tablaconcuadrcula"/>
        <w:tblW w:w="0" w:type="auto"/>
        <w:tblLook w:val="04A0" w:firstRow="1" w:lastRow="0" w:firstColumn="1" w:lastColumn="0" w:noHBand="0" w:noVBand="1"/>
      </w:tblPr>
      <w:tblGrid>
        <w:gridCol w:w="8494"/>
      </w:tblGrid>
      <w:tr w:rsidR="00906EA3" w:rsidRPr="00F03AE2" w14:paraId="188D1FE3" w14:textId="77777777" w:rsidTr="003D4AED">
        <w:tc>
          <w:tcPr>
            <w:tcW w:w="8494" w:type="dxa"/>
          </w:tcPr>
          <w:p w14:paraId="6501FE7E"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06EA3" w:rsidRPr="00F03AE2" w14:paraId="02FDD5FA" w14:textId="77777777" w:rsidTr="003D4AED">
        <w:tc>
          <w:tcPr>
            <w:tcW w:w="8494" w:type="dxa"/>
          </w:tcPr>
          <w:p w14:paraId="790D0175"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2</w:t>
            </w:r>
          </w:p>
        </w:tc>
      </w:tr>
      <w:tr w:rsidR="00906EA3" w:rsidRPr="00F03AE2" w14:paraId="170F8BD3" w14:textId="77777777" w:rsidTr="003D4AED">
        <w:tc>
          <w:tcPr>
            <w:tcW w:w="8494" w:type="dxa"/>
          </w:tcPr>
          <w:p w14:paraId="5F067DA8" w14:textId="3507548F"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1D68D0" w:rsidRPr="00F03AE2">
              <w:rPr>
                <w:rFonts w:ascii="Times New Roman" w:hAnsi="Times New Roman" w:cs="Times New Roman"/>
              </w:rPr>
              <w:t>30</w:t>
            </w:r>
          </w:p>
        </w:tc>
      </w:tr>
      <w:tr w:rsidR="00906EA3" w:rsidRPr="00F03AE2" w14:paraId="58F6C77A" w14:textId="77777777" w:rsidTr="003D4AED">
        <w:tc>
          <w:tcPr>
            <w:tcW w:w="8494" w:type="dxa"/>
          </w:tcPr>
          <w:p w14:paraId="4A73D673"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po de ticket.</w:t>
            </w:r>
          </w:p>
        </w:tc>
      </w:tr>
      <w:tr w:rsidR="00906EA3" w:rsidRPr="00F03AE2" w14:paraId="1A2F57A5" w14:textId="77777777" w:rsidTr="003D4AED">
        <w:tc>
          <w:tcPr>
            <w:tcW w:w="8494" w:type="dxa"/>
          </w:tcPr>
          <w:p w14:paraId="0E4F7B06"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06EA3" w:rsidRPr="00F03AE2" w14:paraId="71F35AE9" w14:textId="77777777" w:rsidTr="003D4AED">
        <w:tc>
          <w:tcPr>
            <w:tcW w:w="8494" w:type="dxa"/>
          </w:tcPr>
          <w:p w14:paraId="25420CD7"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06EA3" w:rsidRPr="00F03AE2" w14:paraId="6E91DDD2" w14:textId="77777777" w:rsidTr="003D4AED">
        <w:trPr>
          <w:trHeight w:val="547"/>
        </w:trPr>
        <w:tc>
          <w:tcPr>
            <w:tcW w:w="8494" w:type="dxa"/>
          </w:tcPr>
          <w:p w14:paraId="1FF38F70"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DD279A7"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el ingreso de información del tipo de ticket.</w:t>
            </w:r>
          </w:p>
        </w:tc>
      </w:tr>
    </w:tbl>
    <w:p w14:paraId="17C92ADC" w14:textId="246AD9C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CF7BF8A" w14:textId="77777777" w:rsidR="00906EA3" w:rsidRPr="00F03AE2" w:rsidRDefault="00906EA3" w:rsidP="008B3AA5">
      <w:pPr>
        <w:spacing w:after="0"/>
        <w:rPr>
          <w:rFonts w:ascii="Times New Roman" w:hAnsi="Times New Roman" w:cs="Times New Roman"/>
        </w:rPr>
      </w:pPr>
    </w:p>
    <w:p w14:paraId="45891CB5" w14:textId="0697D187"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5-B: </w:t>
      </w:r>
      <w:r w:rsidRPr="00F03AE2">
        <w:rPr>
          <w:rFonts w:ascii="Times New Roman" w:hAnsi="Times New Roman" w:cs="Times New Roman"/>
        </w:rPr>
        <w:t>Tarea de Ingeniería 31</w:t>
      </w:r>
    </w:p>
    <w:tbl>
      <w:tblPr>
        <w:tblStyle w:val="Tablaconcuadrcula"/>
        <w:tblW w:w="0" w:type="auto"/>
        <w:tblLook w:val="04A0" w:firstRow="1" w:lastRow="0" w:firstColumn="1" w:lastColumn="0" w:noHBand="0" w:noVBand="1"/>
      </w:tblPr>
      <w:tblGrid>
        <w:gridCol w:w="8494"/>
      </w:tblGrid>
      <w:tr w:rsidR="00906EA3" w:rsidRPr="00F03AE2" w14:paraId="6E139D97" w14:textId="77777777" w:rsidTr="003D4AED">
        <w:tc>
          <w:tcPr>
            <w:tcW w:w="8494" w:type="dxa"/>
          </w:tcPr>
          <w:p w14:paraId="777C13E1"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06EA3" w:rsidRPr="00F03AE2" w14:paraId="4972B303" w14:textId="77777777" w:rsidTr="003D4AED">
        <w:tc>
          <w:tcPr>
            <w:tcW w:w="8494" w:type="dxa"/>
          </w:tcPr>
          <w:p w14:paraId="019197A1"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2</w:t>
            </w:r>
          </w:p>
        </w:tc>
      </w:tr>
      <w:tr w:rsidR="00906EA3" w:rsidRPr="00F03AE2" w14:paraId="4C2FA95E" w14:textId="77777777" w:rsidTr="003D4AED">
        <w:tc>
          <w:tcPr>
            <w:tcW w:w="8494" w:type="dxa"/>
          </w:tcPr>
          <w:p w14:paraId="504A446B" w14:textId="0A3ED6C0"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1</w:t>
            </w:r>
          </w:p>
        </w:tc>
      </w:tr>
      <w:tr w:rsidR="00906EA3" w:rsidRPr="00F03AE2" w14:paraId="0BBD3E8D" w14:textId="77777777" w:rsidTr="003D4AED">
        <w:tc>
          <w:tcPr>
            <w:tcW w:w="8494" w:type="dxa"/>
          </w:tcPr>
          <w:p w14:paraId="5B815596"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el ingreso del tipo de ticket.</w:t>
            </w:r>
          </w:p>
        </w:tc>
      </w:tr>
      <w:tr w:rsidR="00906EA3" w:rsidRPr="00F03AE2" w14:paraId="2D030E2A" w14:textId="77777777" w:rsidTr="003D4AED">
        <w:tc>
          <w:tcPr>
            <w:tcW w:w="8494" w:type="dxa"/>
          </w:tcPr>
          <w:p w14:paraId="76155FA4"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06EA3" w:rsidRPr="00F03AE2" w14:paraId="52A9867A" w14:textId="77777777" w:rsidTr="003D4AED">
        <w:tc>
          <w:tcPr>
            <w:tcW w:w="8494" w:type="dxa"/>
          </w:tcPr>
          <w:p w14:paraId="69433733"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06EA3" w:rsidRPr="00F03AE2" w14:paraId="7F387003" w14:textId="77777777" w:rsidTr="003D4AED">
        <w:trPr>
          <w:trHeight w:val="547"/>
        </w:trPr>
        <w:tc>
          <w:tcPr>
            <w:tcW w:w="8494" w:type="dxa"/>
          </w:tcPr>
          <w:p w14:paraId="4C98E630"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0C3A08C" w14:textId="77777777" w:rsidR="00906EA3" w:rsidRPr="00F03AE2" w:rsidRDefault="00906EA3"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el ingreso  de información un tipo de ticket.</w:t>
            </w:r>
          </w:p>
          <w:p w14:paraId="0BF2DDEC" w14:textId="77777777" w:rsidR="00906EA3" w:rsidRPr="00F03AE2" w:rsidRDefault="00906EA3"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1B7E00E2" w14:textId="2DCF829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32E15A8" w14:textId="77777777" w:rsidR="00906EA3" w:rsidRPr="00F03AE2" w:rsidRDefault="00906EA3" w:rsidP="008B3AA5">
      <w:pPr>
        <w:tabs>
          <w:tab w:val="left" w:pos="1331"/>
        </w:tabs>
        <w:spacing w:after="0"/>
        <w:rPr>
          <w:rFonts w:ascii="Times New Roman" w:hAnsi="Times New Roman" w:cs="Times New Roman"/>
        </w:rPr>
      </w:pPr>
    </w:p>
    <w:p w14:paraId="4BF4921A" w14:textId="77777777" w:rsidR="007B18DF" w:rsidRPr="00F03AE2" w:rsidRDefault="007B18DF" w:rsidP="008B3AA5">
      <w:pPr>
        <w:tabs>
          <w:tab w:val="left" w:pos="1331"/>
        </w:tabs>
        <w:spacing w:after="0"/>
        <w:rPr>
          <w:rFonts w:ascii="Times New Roman" w:hAnsi="Times New Roman" w:cs="Times New Roman"/>
        </w:rPr>
      </w:pPr>
    </w:p>
    <w:p w14:paraId="0095CB89" w14:textId="77777777" w:rsidR="007B18DF" w:rsidRPr="00F03AE2" w:rsidRDefault="007B18DF" w:rsidP="008B3AA5">
      <w:pPr>
        <w:tabs>
          <w:tab w:val="left" w:pos="1331"/>
        </w:tabs>
        <w:spacing w:after="0"/>
        <w:rPr>
          <w:rFonts w:ascii="Times New Roman" w:hAnsi="Times New Roman" w:cs="Times New Roman"/>
        </w:rPr>
      </w:pPr>
    </w:p>
    <w:p w14:paraId="0DAE0351" w14:textId="77777777" w:rsidR="007B18DF" w:rsidRPr="00F03AE2" w:rsidRDefault="007B18DF" w:rsidP="008B3AA5">
      <w:pPr>
        <w:tabs>
          <w:tab w:val="left" w:pos="1331"/>
        </w:tabs>
        <w:spacing w:after="0"/>
        <w:rPr>
          <w:rFonts w:ascii="Times New Roman" w:hAnsi="Times New Roman" w:cs="Times New Roman"/>
        </w:rPr>
      </w:pPr>
    </w:p>
    <w:p w14:paraId="67C1E4E9" w14:textId="77777777" w:rsidR="007B18DF" w:rsidRPr="00F03AE2" w:rsidRDefault="007B18DF" w:rsidP="008B3AA5">
      <w:pPr>
        <w:tabs>
          <w:tab w:val="left" w:pos="1331"/>
        </w:tabs>
        <w:spacing w:after="0"/>
        <w:rPr>
          <w:rFonts w:ascii="Times New Roman" w:hAnsi="Times New Roman" w:cs="Times New Roman"/>
        </w:rPr>
      </w:pPr>
    </w:p>
    <w:p w14:paraId="1477A39D" w14:textId="77777777" w:rsidR="007B18DF" w:rsidRPr="00F03AE2" w:rsidRDefault="007B18DF" w:rsidP="008B3AA5">
      <w:pPr>
        <w:tabs>
          <w:tab w:val="left" w:pos="1331"/>
        </w:tabs>
        <w:spacing w:after="0"/>
        <w:rPr>
          <w:rFonts w:ascii="Times New Roman" w:hAnsi="Times New Roman" w:cs="Times New Roman"/>
        </w:rPr>
      </w:pPr>
    </w:p>
    <w:p w14:paraId="4CCC7B7A" w14:textId="77777777" w:rsidR="007B18DF" w:rsidRPr="00F03AE2" w:rsidRDefault="007B18DF" w:rsidP="008B3AA5">
      <w:pPr>
        <w:tabs>
          <w:tab w:val="left" w:pos="1331"/>
        </w:tabs>
        <w:spacing w:after="0"/>
        <w:rPr>
          <w:rFonts w:ascii="Times New Roman" w:hAnsi="Times New Roman" w:cs="Times New Roman"/>
        </w:rPr>
      </w:pPr>
    </w:p>
    <w:p w14:paraId="3CEEA108" w14:textId="3B6C9018"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6-B: </w:t>
      </w:r>
      <w:r w:rsidRPr="00F03AE2">
        <w:rPr>
          <w:rFonts w:ascii="Times New Roman" w:hAnsi="Times New Roman" w:cs="Times New Roman"/>
        </w:rPr>
        <w:t>Prueba de Aceptación 16</w:t>
      </w:r>
    </w:p>
    <w:tbl>
      <w:tblPr>
        <w:tblStyle w:val="Tablaconcuadrcula"/>
        <w:tblW w:w="0" w:type="auto"/>
        <w:tblLook w:val="04A0" w:firstRow="1" w:lastRow="0" w:firstColumn="1" w:lastColumn="0" w:noHBand="0" w:noVBand="1"/>
      </w:tblPr>
      <w:tblGrid>
        <w:gridCol w:w="4008"/>
        <w:gridCol w:w="4486"/>
      </w:tblGrid>
      <w:tr w:rsidR="00906EA3" w:rsidRPr="00F03AE2" w14:paraId="7B053987" w14:textId="77777777" w:rsidTr="003D4AED">
        <w:tc>
          <w:tcPr>
            <w:tcW w:w="8494" w:type="dxa"/>
            <w:gridSpan w:val="2"/>
          </w:tcPr>
          <w:p w14:paraId="0A019D89"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06EA3" w:rsidRPr="00F03AE2" w14:paraId="5D057F0C" w14:textId="77777777" w:rsidTr="003D4AED">
        <w:tc>
          <w:tcPr>
            <w:tcW w:w="8494" w:type="dxa"/>
            <w:gridSpan w:val="2"/>
          </w:tcPr>
          <w:p w14:paraId="127CE90E"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6</w:t>
            </w:r>
          </w:p>
        </w:tc>
      </w:tr>
      <w:tr w:rsidR="00906EA3" w:rsidRPr="00F03AE2" w14:paraId="77E47B41" w14:textId="77777777" w:rsidTr="003D4AED">
        <w:tc>
          <w:tcPr>
            <w:tcW w:w="8494" w:type="dxa"/>
            <w:gridSpan w:val="2"/>
          </w:tcPr>
          <w:p w14:paraId="36E7DBB5"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gistro</w:t>
            </w:r>
            <w:r w:rsidRPr="00F03AE2">
              <w:rPr>
                <w:rFonts w:ascii="Times New Roman" w:hAnsi="Times New Roman" w:cs="Times New Roman"/>
              </w:rPr>
              <w:t xml:space="preserve"> de un tipo de ticket</w:t>
            </w:r>
          </w:p>
        </w:tc>
      </w:tr>
      <w:tr w:rsidR="00906EA3" w:rsidRPr="00F03AE2" w14:paraId="658E63AD" w14:textId="77777777" w:rsidTr="003D4AED">
        <w:tc>
          <w:tcPr>
            <w:tcW w:w="8494" w:type="dxa"/>
            <w:gridSpan w:val="2"/>
          </w:tcPr>
          <w:p w14:paraId="135957EA"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2</w:t>
            </w:r>
          </w:p>
        </w:tc>
      </w:tr>
      <w:tr w:rsidR="00906EA3" w:rsidRPr="00F03AE2" w14:paraId="12AA4399" w14:textId="77777777" w:rsidTr="003D4AED">
        <w:trPr>
          <w:trHeight w:val="702"/>
        </w:trPr>
        <w:tc>
          <w:tcPr>
            <w:tcW w:w="8494" w:type="dxa"/>
            <w:gridSpan w:val="2"/>
          </w:tcPr>
          <w:p w14:paraId="78073B1B"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8738460"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Este permitirá registrar un nuevo tipo de ticket y almacenarlo en la base de datos.</w:t>
            </w:r>
          </w:p>
        </w:tc>
      </w:tr>
      <w:tr w:rsidR="00906EA3" w:rsidRPr="00F03AE2" w14:paraId="7576571F" w14:textId="77777777" w:rsidTr="003D4AED">
        <w:trPr>
          <w:trHeight w:val="547"/>
        </w:trPr>
        <w:tc>
          <w:tcPr>
            <w:tcW w:w="4008" w:type="dxa"/>
          </w:tcPr>
          <w:p w14:paraId="28F00D90" w14:textId="77777777" w:rsidR="00906EA3" w:rsidRPr="00F03AE2" w:rsidRDefault="00906EA3"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C452402"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po de ticket si el administrador desee agregar un nuevo tipo de ticket como requerimiento.</w:t>
            </w:r>
          </w:p>
        </w:tc>
        <w:tc>
          <w:tcPr>
            <w:tcW w:w="4486" w:type="dxa"/>
          </w:tcPr>
          <w:p w14:paraId="23831A46"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Ejecución:</w:t>
            </w:r>
          </w:p>
          <w:p w14:paraId="7793B616"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Ingresar al Sistema</w:t>
            </w:r>
          </w:p>
          <w:p w14:paraId="78BD4ED8"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Seleccionar Administración de Tickets.</w:t>
            </w:r>
          </w:p>
          <w:p w14:paraId="1186A131"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Seleccionar Tipo de Ticket.</w:t>
            </w:r>
          </w:p>
          <w:p w14:paraId="74E29DDA"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Presionar el botón Nuevo.</w:t>
            </w:r>
          </w:p>
          <w:p w14:paraId="34CEB838"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Ingresar los datos del formulario.</w:t>
            </w:r>
          </w:p>
          <w:p w14:paraId="797E1847" w14:textId="77777777" w:rsidR="00906EA3" w:rsidRPr="00F03AE2" w:rsidRDefault="00906EA3" w:rsidP="00F53C45">
            <w:pPr>
              <w:pStyle w:val="Prrafodelista"/>
              <w:numPr>
                <w:ilvl w:val="0"/>
                <w:numId w:val="58"/>
              </w:numPr>
              <w:spacing w:line="360" w:lineRule="auto"/>
              <w:rPr>
                <w:rFonts w:ascii="Times New Roman" w:hAnsi="Times New Roman" w:cs="Times New Roman"/>
              </w:rPr>
            </w:pPr>
            <w:r w:rsidRPr="00F03AE2">
              <w:rPr>
                <w:rFonts w:ascii="Times New Roman" w:hAnsi="Times New Roman" w:cs="Times New Roman"/>
              </w:rPr>
              <w:t>Clic en Guardar.</w:t>
            </w:r>
          </w:p>
        </w:tc>
      </w:tr>
      <w:tr w:rsidR="00906EA3" w:rsidRPr="00F03AE2" w14:paraId="7C676619" w14:textId="77777777" w:rsidTr="003D4AED">
        <w:trPr>
          <w:trHeight w:val="547"/>
        </w:trPr>
        <w:tc>
          <w:tcPr>
            <w:tcW w:w="4008" w:type="dxa"/>
          </w:tcPr>
          <w:p w14:paraId="57F93FDD"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013E804"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Tipo de ticket Guardado Exitosamente”.</w:t>
            </w:r>
          </w:p>
        </w:tc>
        <w:tc>
          <w:tcPr>
            <w:tcW w:w="4486" w:type="dxa"/>
          </w:tcPr>
          <w:p w14:paraId="66B8960D"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52615E31"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5BA9CF0F" w14:textId="468E961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5C4C74B" w14:textId="77777777" w:rsidR="00906EA3" w:rsidRPr="00F03AE2" w:rsidRDefault="00906EA3" w:rsidP="008B3AA5">
      <w:pPr>
        <w:spacing w:after="0"/>
        <w:rPr>
          <w:rFonts w:ascii="Times New Roman" w:hAnsi="Times New Roman" w:cs="Times New Roman"/>
        </w:rPr>
      </w:pPr>
    </w:p>
    <w:p w14:paraId="1DDA0D8A" w14:textId="7A656B6F"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7-B: </w:t>
      </w:r>
      <w:r w:rsidRPr="00F03AE2">
        <w:rPr>
          <w:rFonts w:ascii="Times New Roman" w:hAnsi="Times New Roman" w:cs="Times New Roman"/>
        </w:rPr>
        <w:t>Historia de Usuario 13</w:t>
      </w:r>
    </w:p>
    <w:tbl>
      <w:tblPr>
        <w:tblStyle w:val="Tablaconcuadrcula"/>
        <w:tblW w:w="0" w:type="auto"/>
        <w:tblLook w:val="04A0" w:firstRow="1" w:lastRow="0" w:firstColumn="1" w:lastColumn="0" w:noHBand="0" w:noVBand="1"/>
      </w:tblPr>
      <w:tblGrid>
        <w:gridCol w:w="4248"/>
        <w:gridCol w:w="4246"/>
      </w:tblGrid>
      <w:tr w:rsidR="004962A9" w:rsidRPr="00F03AE2" w14:paraId="696168CE" w14:textId="77777777" w:rsidTr="0026253B">
        <w:tc>
          <w:tcPr>
            <w:tcW w:w="8494" w:type="dxa"/>
            <w:gridSpan w:val="2"/>
          </w:tcPr>
          <w:p w14:paraId="091E459E"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52998C71" w14:textId="77777777" w:rsidTr="0026253B">
        <w:tc>
          <w:tcPr>
            <w:tcW w:w="4248" w:type="dxa"/>
          </w:tcPr>
          <w:p w14:paraId="58FE9FB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3</w:t>
            </w:r>
          </w:p>
        </w:tc>
        <w:tc>
          <w:tcPr>
            <w:tcW w:w="4246" w:type="dxa"/>
          </w:tcPr>
          <w:p w14:paraId="3B4148F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0A1D41B4" w14:textId="77777777" w:rsidTr="0026253B">
        <w:tc>
          <w:tcPr>
            <w:tcW w:w="8494" w:type="dxa"/>
            <w:gridSpan w:val="2"/>
          </w:tcPr>
          <w:p w14:paraId="67AD9AE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r Tipo de Ticket</w:t>
            </w:r>
          </w:p>
        </w:tc>
      </w:tr>
      <w:tr w:rsidR="004962A9" w:rsidRPr="00F03AE2" w14:paraId="4A6D8DF8" w14:textId="77777777" w:rsidTr="0026253B">
        <w:tc>
          <w:tcPr>
            <w:tcW w:w="4248" w:type="dxa"/>
          </w:tcPr>
          <w:p w14:paraId="1F6E546F"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66A9E91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1F5FC4C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380C498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4B69FCC6" w14:textId="77777777" w:rsidTr="0026253B">
        <w:tc>
          <w:tcPr>
            <w:tcW w:w="4248" w:type="dxa"/>
          </w:tcPr>
          <w:p w14:paraId="67EC395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6C6074B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43F0B4FA" w14:textId="77777777" w:rsidTr="0026253B">
        <w:tc>
          <w:tcPr>
            <w:tcW w:w="8494" w:type="dxa"/>
            <w:gridSpan w:val="2"/>
          </w:tcPr>
          <w:p w14:paraId="3C131A9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794F5911" w14:textId="77777777" w:rsidTr="0026253B">
        <w:trPr>
          <w:trHeight w:val="547"/>
        </w:trPr>
        <w:tc>
          <w:tcPr>
            <w:tcW w:w="8494" w:type="dxa"/>
            <w:gridSpan w:val="2"/>
          </w:tcPr>
          <w:p w14:paraId="045BC0A7"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EFA7460"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hAnsi="Times New Roman" w:cs="Times New Roman"/>
              </w:rPr>
              <w:t>Como administrador deseo modificar la información de un tipo de ticket la cual será contenida en la generación  de uno, por parte de los usuarios</w:t>
            </w:r>
          </w:p>
        </w:tc>
      </w:tr>
      <w:tr w:rsidR="004962A9" w:rsidRPr="00F03AE2" w14:paraId="7B0966B5" w14:textId="77777777" w:rsidTr="0026253B">
        <w:trPr>
          <w:trHeight w:val="547"/>
        </w:trPr>
        <w:tc>
          <w:tcPr>
            <w:tcW w:w="8494" w:type="dxa"/>
            <w:gridSpan w:val="2"/>
          </w:tcPr>
          <w:p w14:paraId="7418EB57"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C796731" w14:textId="5A0BCE6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2B62291" w14:textId="77777777" w:rsidR="004962A9" w:rsidRPr="00F03AE2" w:rsidRDefault="004962A9" w:rsidP="008B3AA5">
      <w:pPr>
        <w:spacing w:after="0"/>
        <w:rPr>
          <w:rFonts w:ascii="Times New Roman" w:hAnsi="Times New Roman" w:cs="Times New Roman"/>
        </w:rPr>
      </w:pPr>
    </w:p>
    <w:p w14:paraId="78787620" w14:textId="77777777" w:rsidR="007B18DF" w:rsidRPr="00F03AE2" w:rsidRDefault="007B18DF" w:rsidP="008B3AA5">
      <w:pPr>
        <w:spacing w:after="0"/>
        <w:rPr>
          <w:rFonts w:ascii="Times New Roman" w:hAnsi="Times New Roman" w:cs="Times New Roman"/>
        </w:rPr>
      </w:pPr>
    </w:p>
    <w:p w14:paraId="405893B9" w14:textId="77777777" w:rsidR="007B18DF" w:rsidRPr="00F03AE2" w:rsidRDefault="007B18DF" w:rsidP="008B3AA5">
      <w:pPr>
        <w:spacing w:after="0"/>
        <w:rPr>
          <w:rFonts w:ascii="Times New Roman" w:hAnsi="Times New Roman" w:cs="Times New Roman"/>
        </w:rPr>
      </w:pPr>
    </w:p>
    <w:p w14:paraId="2A1803CA" w14:textId="02C85472"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8-B: </w:t>
      </w:r>
      <w:r w:rsidRPr="00F03AE2">
        <w:rPr>
          <w:rFonts w:ascii="Times New Roman" w:hAnsi="Times New Roman" w:cs="Times New Roman"/>
        </w:rPr>
        <w:t>Tarea de Ingeniería 32</w:t>
      </w:r>
    </w:p>
    <w:tbl>
      <w:tblPr>
        <w:tblStyle w:val="Tablaconcuadrcula"/>
        <w:tblW w:w="0" w:type="auto"/>
        <w:tblLook w:val="04A0" w:firstRow="1" w:lastRow="0" w:firstColumn="1" w:lastColumn="0" w:noHBand="0" w:noVBand="1"/>
      </w:tblPr>
      <w:tblGrid>
        <w:gridCol w:w="8494"/>
      </w:tblGrid>
      <w:tr w:rsidR="00906EA3" w:rsidRPr="00F03AE2" w14:paraId="3FCB83BA" w14:textId="77777777" w:rsidTr="003D4AED">
        <w:tc>
          <w:tcPr>
            <w:tcW w:w="8494" w:type="dxa"/>
          </w:tcPr>
          <w:p w14:paraId="1058F569"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06EA3" w:rsidRPr="00F03AE2" w14:paraId="1879D6D6" w14:textId="77777777" w:rsidTr="003D4AED">
        <w:tc>
          <w:tcPr>
            <w:tcW w:w="8494" w:type="dxa"/>
          </w:tcPr>
          <w:p w14:paraId="7D895474"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3</w:t>
            </w:r>
          </w:p>
        </w:tc>
      </w:tr>
      <w:tr w:rsidR="00906EA3" w:rsidRPr="00F03AE2" w14:paraId="5C56A158" w14:textId="77777777" w:rsidTr="003D4AED">
        <w:tc>
          <w:tcPr>
            <w:tcW w:w="8494" w:type="dxa"/>
          </w:tcPr>
          <w:p w14:paraId="7551C099" w14:textId="1B6D0661"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2</w:t>
            </w:r>
          </w:p>
        </w:tc>
      </w:tr>
      <w:tr w:rsidR="00906EA3" w:rsidRPr="00F03AE2" w14:paraId="68819AB5" w14:textId="77777777" w:rsidTr="003D4AED">
        <w:tc>
          <w:tcPr>
            <w:tcW w:w="8494" w:type="dxa"/>
          </w:tcPr>
          <w:p w14:paraId="02789F3D"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po de ticket.</w:t>
            </w:r>
          </w:p>
        </w:tc>
      </w:tr>
      <w:tr w:rsidR="00906EA3" w:rsidRPr="00F03AE2" w14:paraId="0FA4CEC0" w14:textId="77777777" w:rsidTr="003D4AED">
        <w:tc>
          <w:tcPr>
            <w:tcW w:w="8494" w:type="dxa"/>
          </w:tcPr>
          <w:p w14:paraId="4F1910C2"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06EA3" w:rsidRPr="00F03AE2" w14:paraId="4A4CF693" w14:textId="77777777" w:rsidTr="003D4AED">
        <w:tc>
          <w:tcPr>
            <w:tcW w:w="8494" w:type="dxa"/>
          </w:tcPr>
          <w:p w14:paraId="409C6149"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06EA3" w:rsidRPr="00F03AE2" w14:paraId="757C12F9" w14:textId="77777777" w:rsidTr="003D4AED">
        <w:trPr>
          <w:trHeight w:val="547"/>
        </w:trPr>
        <w:tc>
          <w:tcPr>
            <w:tcW w:w="8494" w:type="dxa"/>
          </w:tcPr>
          <w:p w14:paraId="059C4311"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6C59899"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actualización de información del tipo de ticket.</w:t>
            </w:r>
          </w:p>
        </w:tc>
      </w:tr>
    </w:tbl>
    <w:p w14:paraId="212801D7" w14:textId="4DCE629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3F0E227" w14:textId="77777777" w:rsidR="00906EA3" w:rsidRPr="00F03AE2" w:rsidRDefault="00906EA3" w:rsidP="008B3AA5">
      <w:pPr>
        <w:spacing w:after="0"/>
        <w:rPr>
          <w:rFonts w:ascii="Times New Roman" w:hAnsi="Times New Roman" w:cs="Times New Roman"/>
        </w:rPr>
      </w:pPr>
    </w:p>
    <w:p w14:paraId="20272DB7" w14:textId="71D72CDE"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69-B: </w:t>
      </w:r>
      <w:r w:rsidRPr="00F03AE2">
        <w:rPr>
          <w:rFonts w:ascii="Times New Roman" w:hAnsi="Times New Roman" w:cs="Times New Roman"/>
        </w:rPr>
        <w:t>Tarea de Ingeniería 33</w:t>
      </w:r>
    </w:p>
    <w:tbl>
      <w:tblPr>
        <w:tblStyle w:val="Tablaconcuadrcula"/>
        <w:tblW w:w="0" w:type="auto"/>
        <w:tblLook w:val="04A0" w:firstRow="1" w:lastRow="0" w:firstColumn="1" w:lastColumn="0" w:noHBand="0" w:noVBand="1"/>
      </w:tblPr>
      <w:tblGrid>
        <w:gridCol w:w="8494"/>
      </w:tblGrid>
      <w:tr w:rsidR="00906EA3" w:rsidRPr="00F03AE2" w14:paraId="73FA3D80" w14:textId="77777777" w:rsidTr="003D4AED">
        <w:tc>
          <w:tcPr>
            <w:tcW w:w="8494" w:type="dxa"/>
          </w:tcPr>
          <w:p w14:paraId="3B20CA36"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06EA3" w:rsidRPr="00F03AE2" w14:paraId="0BB142DA" w14:textId="77777777" w:rsidTr="003D4AED">
        <w:tc>
          <w:tcPr>
            <w:tcW w:w="8494" w:type="dxa"/>
          </w:tcPr>
          <w:p w14:paraId="62164711"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3</w:t>
            </w:r>
          </w:p>
        </w:tc>
      </w:tr>
      <w:tr w:rsidR="00906EA3" w:rsidRPr="00F03AE2" w14:paraId="00966EFF" w14:textId="77777777" w:rsidTr="003D4AED">
        <w:tc>
          <w:tcPr>
            <w:tcW w:w="8494" w:type="dxa"/>
          </w:tcPr>
          <w:p w14:paraId="2A5E5959" w14:textId="073FE5AE"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3</w:t>
            </w:r>
          </w:p>
        </w:tc>
      </w:tr>
      <w:tr w:rsidR="00906EA3" w:rsidRPr="00F03AE2" w14:paraId="22BE28CA" w14:textId="77777777" w:rsidTr="003D4AED">
        <w:tc>
          <w:tcPr>
            <w:tcW w:w="8494" w:type="dxa"/>
          </w:tcPr>
          <w:p w14:paraId="262CE0F0"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la actualización del tipo de ticket.</w:t>
            </w:r>
          </w:p>
        </w:tc>
      </w:tr>
      <w:tr w:rsidR="00906EA3" w:rsidRPr="00F03AE2" w14:paraId="5E0BF28B" w14:textId="77777777" w:rsidTr="003D4AED">
        <w:tc>
          <w:tcPr>
            <w:tcW w:w="8494" w:type="dxa"/>
          </w:tcPr>
          <w:p w14:paraId="742F84F0"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06EA3" w:rsidRPr="00F03AE2" w14:paraId="30DE02C1" w14:textId="77777777" w:rsidTr="003D4AED">
        <w:tc>
          <w:tcPr>
            <w:tcW w:w="8494" w:type="dxa"/>
          </w:tcPr>
          <w:p w14:paraId="0B64B0C4"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06EA3" w:rsidRPr="00F03AE2" w14:paraId="5C095832" w14:textId="77777777" w:rsidTr="003D4AED">
        <w:trPr>
          <w:trHeight w:val="547"/>
        </w:trPr>
        <w:tc>
          <w:tcPr>
            <w:tcW w:w="8494" w:type="dxa"/>
          </w:tcPr>
          <w:p w14:paraId="501C7EC1"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0378761" w14:textId="77777777" w:rsidR="00906EA3" w:rsidRPr="00F03AE2" w:rsidRDefault="00906EA3"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actualización  de información un tipo de ticket.</w:t>
            </w:r>
          </w:p>
          <w:p w14:paraId="1D518934" w14:textId="77777777" w:rsidR="00906EA3" w:rsidRPr="00F03AE2" w:rsidRDefault="00906EA3"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16DB6296" w14:textId="370B710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D895ADD" w14:textId="77777777" w:rsidR="00906EA3" w:rsidRPr="00F03AE2" w:rsidRDefault="00906EA3" w:rsidP="008B3AA5">
      <w:pPr>
        <w:spacing w:after="0"/>
        <w:rPr>
          <w:rFonts w:ascii="Times New Roman" w:hAnsi="Times New Roman" w:cs="Times New Roman"/>
        </w:rPr>
      </w:pPr>
    </w:p>
    <w:p w14:paraId="65ECF1B4" w14:textId="7E86ECD0"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0-B: </w:t>
      </w:r>
      <w:r w:rsidRPr="00F03AE2">
        <w:rPr>
          <w:rFonts w:ascii="Times New Roman" w:hAnsi="Times New Roman" w:cs="Times New Roman"/>
        </w:rPr>
        <w:t>Prueba de Aceptación 17</w:t>
      </w:r>
    </w:p>
    <w:tbl>
      <w:tblPr>
        <w:tblStyle w:val="Tablaconcuadrcula"/>
        <w:tblW w:w="0" w:type="auto"/>
        <w:tblLook w:val="04A0" w:firstRow="1" w:lastRow="0" w:firstColumn="1" w:lastColumn="0" w:noHBand="0" w:noVBand="1"/>
      </w:tblPr>
      <w:tblGrid>
        <w:gridCol w:w="4008"/>
        <w:gridCol w:w="4486"/>
      </w:tblGrid>
      <w:tr w:rsidR="00906EA3" w:rsidRPr="00F03AE2" w14:paraId="625614E1" w14:textId="77777777" w:rsidTr="003D4AED">
        <w:tc>
          <w:tcPr>
            <w:tcW w:w="8494" w:type="dxa"/>
            <w:gridSpan w:val="2"/>
          </w:tcPr>
          <w:p w14:paraId="496FD548" w14:textId="77777777" w:rsidR="00906EA3" w:rsidRPr="00F03AE2" w:rsidRDefault="00906EA3"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06EA3" w:rsidRPr="00F03AE2" w14:paraId="149F6CEA" w14:textId="77777777" w:rsidTr="003D4AED">
        <w:tc>
          <w:tcPr>
            <w:tcW w:w="8494" w:type="dxa"/>
            <w:gridSpan w:val="2"/>
          </w:tcPr>
          <w:p w14:paraId="1B6BE0E5"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7</w:t>
            </w:r>
          </w:p>
        </w:tc>
      </w:tr>
      <w:tr w:rsidR="00906EA3" w:rsidRPr="00F03AE2" w14:paraId="0923561D" w14:textId="77777777" w:rsidTr="003D4AED">
        <w:tc>
          <w:tcPr>
            <w:tcW w:w="8494" w:type="dxa"/>
            <w:gridSpan w:val="2"/>
          </w:tcPr>
          <w:p w14:paraId="4321F791"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un tipo de ticket</w:t>
            </w:r>
          </w:p>
        </w:tc>
      </w:tr>
      <w:tr w:rsidR="00906EA3" w:rsidRPr="00F03AE2" w14:paraId="63F2D5E4" w14:textId="77777777" w:rsidTr="003D4AED">
        <w:tc>
          <w:tcPr>
            <w:tcW w:w="8494" w:type="dxa"/>
            <w:gridSpan w:val="2"/>
          </w:tcPr>
          <w:p w14:paraId="2BAB413F"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3</w:t>
            </w:r>
          </w:p>
        </w:tc>
      </w:tr>
      <w:tr w:rsidR="00906EA3" w:rsidRPr="00F03AE2" w14:paraId="3450820D" w14:textId="77777777" w:rsidTr="003D4AED">
        <w:trPr>
          <w:trHeight w:val="702"/>
        </w:trPr>
        <w:tc>
          <w:tcPr>
            <w:tcW w:w="8494" w:type="dxa"/>
            <w:gridSpan w:val="2"/>
          </w:tcPr>
          <w:p w14:paraId="76047B05"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4F05DF0"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Este permitirá registrar un nuevo tipo de ticket y almacenarlo en la base de datos.</w:t>
            </w:r>
          </w:p>
        </w:tc>
      </w:tr>
      <w:tr w:rsidR="00906EA3" w:rsidRPr="00F03AE2" w14:paraId="17DEBE0F" w14:textId="77777777" w:rsidTr="003D4AED">
        <w:trPr>
          <w:trHeight w:val="547"/>
        </w:trPr>
        <w:tc>
          <w:tcPr>
            <w:tcW w:w="4008" w:type="dxa"/>
          </w:tcPr>
          <w:p w14:paraId="0F99F99A" w14:textId="77777777" w:rsidR="00906EA3" w:rsidRPr="00F03AE2" w:rsidRDefault="00906EA3"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21094A5C" w14:textId="77777777" w:rsidR="00906EA3" w:rsidRPr="00F03AE2" w:rsidRDefault="00906EA3"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po de ticket se encuentra registrado en la base de datos.</w:t>
            </w:r>
          </w:p>
        </w:tc>
        <w:tc>
          <w:tcPr>
            <w:tcW w:w="4486" w:type="dxa"/>
          </w:tcPr>
          <w:p w14:paraId="7C7674D9"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Ejecución:</w:t>
            </w:r>
          </w:p>
          <w:p w14:paraId="676DA955"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Ingresar al Sistema</w:t>
            </w:r>
          </w:p>
          <w:p w14:paraId="75060F7F"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Seleccionar Administración de Tickets.</w:t>
            </w:r>
          </w:p>
          <w:p w14:paraId="048D7161"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Seleccionar Tipo de ticket.</w:t>
            </w:r>
          </w:p>
          <w:p w14:paraId="41433BA1"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 xml:space="preserve">Presionar el botón </w:t>
            </w:r>
            <w:r w:rsidR="00C77BDA" w:rsidRPr="00F03AE2">
              <w:rPr>
                <w:rFonts w:ascii="Times New Roman" w:hAnsi="Times New Roman" w:cs="Times New Roman"/>
              </w:rPr>
              <w:t>Editar</w:t>
            </w:r>
            <w:r w:rsidRPr="00F03AE2">
              <w:rPr>
                <w:rFonts w:ascii="Times New Roman" w:hAnsi="Times New Roman" w:cs="Times New Roman"/>
              </w:rPr>
              <w:t>.</w:t>
            </w:r>
          </w:p>
          <w:p w14:paraId="4B535B77"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Ingresar los datos del formulario.</w:t>
            </w:r>
          </w:p>
          <w:p w14:paraId="57E8C51D" w14:textId="77777777" w:rsidR="00906EA3" w:rsidRPr="00F03AE2" w:rsidRDefault="00906EA3" w:rsidP="00F53C45">
            <w:pPr>
              <w:pStyle w:val="Prrafodelista"/>
              <w:numPr>
                <w:ilvl w:val="0"/>
                <w:numId w:val="60"/>
              </w:numPr>
              <w:spacing w:line="360" w:lineRule="auto"/>
              <w:rPr>
                <w:rFonts w:ascii="Times New Roman" w:hAnsi="Times New Roman" w:cs="Times New Roman"/>
              </w:rPr>
            </w:pPr>
            <w:r w:rsidRPr="00F03AE2">
              <w:rPr>
                <w:rFonts w:ascii="Times New Roman" w:hAnsi="Times New Roman" w:cs="Times New Roman"/>
              </w:rPr>
              <w:t>Clic en Guardar.</w:t>
            </w:r>
          </w:p>
        </w:tc>
      </w:tr>
      <w:tr w:rsidR="00906EA3" w:rsidRPr="00F03AE2" w14:paraId="5D70D1A8" w14:textId="77777777" w:rsidTr="003D4AED">
        <w:trPr>
          <w:trHeight w:val="547"/>
        </w:trPr>
        <w:tc>
          <w:tcPr>
            <w:tcW w:w="4008" w:type="dxa"/>
          </w:tcPr>
          <w:p w14:paraId="19127504"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741FCE13"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Tipo de ticket Guardado Exitosamente”.</w:t>
            </w:r>
          </w:p>
        </w:tc>
        <w:tc>
          <w:tcPr>
            <w:tcW w:w="4486" w:type="dxa"/>
          </w:tcPr>
          <w:p w14:paraId="0331B4E1" w14:textId="77777777" w:rsidR="00906EA3" w:rsidRPr="00F03AE2" w:rsidRDefault="00906EA3"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24F4C686" w14:textId="77777777" w:rsidR="00906EA3" w:rsidRPr="00F03AE2" w:rsidRDefault="00906EA3"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961C0EC" w14:textId="6670062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C27F5BE" w14:textId="77777777" w:rsidR="004962A9" w:rsidRPr="00F03AE2" w:rsidRDefault="004962A9" w:rsidP="008B3AA5">
      <w:pPr>
        <w:spacing w:after="0"/>
        <w:rPr>
          <w:rFonts w:ascii="Times New Roman" w:hAnsi="Times New Roman" w:cs="Times New Roman"/>
        </w:rPr>
      </w:pPr>
    </w:p>
    <w:p w14:paraId="118972F4" w14:textId="13197E01"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1-B: </w:t>
      </w:r>
      <w:r w:rsidRPr="00F03AE2">
        <w:rPr>
          <w:rFonts w:ascii="Times New Roman" w:hAnsi="Times New Roman" w:cs="Times New Roman"/>
        </w:rPr>
        <w:t>Historia de Usuario 14</w:t>
      </w:r>
    </w:p>
    <w:tbl>
      <w:tblPr>
        <w:tblStyle w:val="Tablaconcuadrcula"/>
        <w:tblW w:w="0" w:type="auto"/>
        <w:tblLook w:val="04A0" w:firstRow="1" w:lastRow="0" w:firstColumn="1" w:lastColumn="0" w:noHBand="0" w:noVBand="1"/>
      </w:tblPr>
      <w:tblGrid>
        <w:gridCol w:w="4248"/>
        <w:gridCol w:w="4246"/>
      </w:tblGrid>
      <w:tr w:rsidR="004962A9" w:rsidRPr="00F03AE2" w14:paraId="3380013B" w14:textId="77777777" w:rsidTr="0026253B">
        <w:tc>
          <w:tcPr>
            <w:tcW w:w="8494" w:type="dxa"/>
            <w:gridSpan w:val="2"/>
          </w:tcPr>
          <w:p w14:paraId="340B6074"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27FF071E" w14:textId="77777777" w:rsidTr="0026253B">
        <w:tc>
          <w:tcPr>
            <w:tcW w:w="4248" w:type="dxa"/>
          </w:tcPr>
          <w:p w14:paraId="50BC0C0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4</w:t>
            </w:r>
          </w:p>
        </w:tc>
        <w:tc>
          <w:tcPr>
            <w:tcW w:w="4246" w:type="dxa"/>
          </w:tcPr>
          <w:p w14:paraId="592628FB"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6880E2C6" w14:textId="77777777" w:rsidTr="0026253B">
        <w:tc>
          <w:tcPr>
            <w:tcW w:w="8494" w:type="dxa"/>
            <w:gridSpan w:val="2"/>
          </w:tcPr>
          <w:p w14:paraId="7DC0CCE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Visualizar los estados disponibles para un Ticket </w:t>
            </w:r>
          </w:p>
        </w:tc>
      </w:tr>
      <w:tr w:rsidR="004962A9" w:rsidRPr="00F03AE2" w14:paraId="7CCBBE1C" w14:textId="77777777" w:rsidTr="0026253B">
        <w:tc>
          <w:tcPr>
            <w:tcW w:w="4248" w:type="dxa"/>
          </w:tcPr>
          <w:p w14:paraId="3388BCB1"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1FBBA85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7D35195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91A30B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4F77BA0D" w14:textId="77777777" w:rsidTr="0026253B">
        <w:tc>
          <w:tcPr>
            <w:tcW w:w="4248" w:type="dxa"/>
          </w:tcPr>
          <w:p w14:paraId="2F492C16"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252D21D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310C4CC3" w14:textId="77777777" w:rsidTr="0026253B">
        <w:tc>
          <w:tcPr>
            <w:tcW w:w="8494" w:type="dxa"/>
            <w:gridSpan w:val="2"/>
          </w:tcPr>
          <w:p w14:paraId="3F295E1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4861660C" w14:textId="77777777" w:rsidTr="0026253B">
        <w:trPr>
          <w:trHeight w:val="547"/>
        </w:trPr>
        <w:tc>
          <w:tcPr>
            <w:tcW w:w="8494" w:type="dxa"/>
            <w:gridSpan w:val="2"/>
          </w:tcPr>
          <w:p w14:paraId="3FE9A098"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0C2B333"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hAnsi="Times New Roman" w:cs="Times New Roman"/>
              </w:rPr>
              <w:t>Como administrador deseo visualizar la información correspondiente a los estados posibles que tendrá un ticket.</w:t>
            </w:r>
          </w:p>
        </w:tc>
      </w:tr>
      <w:tr w:rsidR="004962A9" w:rsidRPr="00F03AE2" w14:paraId="7205CED8" w14:textId="77777777" w:rsidTr="0026253B">
        <w:trPr>
          <w:trHeight w:val="547"/>
        </w:trPr>
        <w:tc>
          <w:tcPr>
            <w:tcW w:w="8494" w:type="dxa"/>
            <w:gridSpan w:val="2"/>
          </w:tcPr>
          <w:p w14:paraId="5B94AEE1"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363312EC" w14:textId="51171BE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3DD1DE4" w14:textId="77777777" w:rsidR="004962A9" w:rsidRPr="00F03AE2" w:rsidRDefault="004962A9" w:rsidP="008B3AA5">
      <w:pPr>
        <w:spacing w:after="0"/>
        <w:rPr>
          <w:rFonts w:ascii="Times New Roman" w:hAnsi="Times New Roman" w:cs="Times New Roman"/>
        </w:rPr>
      </w:pPr>
    </w:p>
    <w:p w14:paraId="2D45482E" w14:textId="3163CC48"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2-B: </w:t>
      </w:r>
      <w:r w:rsidRPr="00F03AE2">
        <w:rPr>
          <w:rFonts w:ascii="Times New Roman" w:hAnsi="Times New Roman" w:cs="Times New Roman"/>
        </w:rPr>
        <w:t>Tarea de Ingeniería 34</w:t>
      </w:r>
    </w:p>
    <w:tbl>
      <w:tblPr>
        <w:tblStyle w:val="Tablaconcuadrcula"/>
        <w:tblW w:w="0" w:type="auto"/>
        <w:tblLook w:val="04A0" w:firstRow="1" w:lastRow="0" w:firstColumn="1" w:lastColumn="0" w:noHBand="0" w:noVBand="1"/>
      </w:tblPr>
      <w:tblGrid>
        <w:gridCol w:w="8494"/>
      </w:tblGrid>
      <w:tr w:rsidR="00230A57" w:rsidRPr="00F03AE2" w14:paraId="431F0508" w14:textId="77777777" w:rsidTr="003D4AED">
        <w:tc>
          <w:tcPr>
            <w:tcW w:w="8494" w:type="dxa"/>
          </w:tcPr>
          <w:p w14:paraId="34D0A38C" w14:textId="77777777" w:rsidR="00230A57" w:rsidRPr="00F03AE2" w:rsidRDefault="00230A57"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30A57" w:rsidRPr="00F03AE2" w14:paraId="57EA1326" w14:textId="77777777" w:rsidTr="003D4AED">
        <w:tc>
          <w:tcPr>
            <w:tcW w:w="8494" w:type="dxa"/>
          </w:tcPr>
          <w:p w14:paraId="1810CF36"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4</w:t>
            </w:r>
          </w:p>
        </w:tc>
      </w:tr>
      <w:tr w:rsidR="00230A57" w:rsidRPr="00F03AE2" w14:paraId="345700FF" w14:textId="77777777" w:rsidTr="003D4AED">
        <w:tc>
          <w:tcPr>
            <w:tcW w:w="8494" w:type="dxa"/>
          </w:tcPr>
          <w:p w14:paraId="49ED6C0D" w14:textId="1246C993"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4</w:t>
            </w:r>
          </w:p>
        </w:tc>
      </w:tr>
      <w:tr w:rsidR="00230A57" w:rsidRPr="00F03AE2" w14:paraId="6124CEFA" w14:textId="77777777" w:rsidTr="003D4AED">
        <w:tc>
          <w:tcPr>
            <w:tcW w:w="8494" w:type="dxa"/>
          </w:tcPr>
          <w:p w14:paraId="08CDFB0D"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estados.</w:t>
            </w:r>
          </w:p>
        </w:tc>
      </w:tr>
      <w:tr w:rsidR="00230A57" w:rsidRPr="00F03AE2" w14:paraId="1C5F43FF" w14:textId="77777777" w:rsidTr="003D4AED">
        <w:tc>
          <w:tcPr>
            <w:tcW w:w="8494" w:type="dxa"/>
          </w:tcPr>
          <w:p w14:paraId="5C2541EF"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30A57" w:rsidRPr="00F03AE2" w14:paraId="22E80EB6" w14:textId="77777777" w:rsidTr="003D4AED">
        <w:tc>
          <w:tcPr>
            <w:tcW w:w="8494" w:type="dxa"/>
          </w:tcPr>
          <w:p w14:paraId="0DC03CC5"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230A57" w:rsidRPr="00F03AE2" w14:paraId="1E2B56F9" w14:textId="77777777" w:rsidTr="003D4AED">
        <w:trPr>
          <w:trHeight w:val="547"/>
        </w:trPr>
        <w:tc>
          <w:tcPr>
            <w:tcW w:w="8494" w:type="dxa"/>
          </w:tcPr>
          <w:p w14:paraId="3B8917FC"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569FD69" w14:textId="77777777" w:rsidR="00230A57" w:rsidRPr="00F03AE2" w:rsidRDefault="00230A57"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visualización de información de los estados ingresados.</w:t>
            </w:r>
          </w:p>
        </w:tc>
      </w:tr>
    </w:tbl>
    <w:p w14:paraId="6069C4DE" w14:textId="4C2F7D2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FB46046" w14:textId="77777777" w:rsidR="00230A57" w:rsidRPr="00F03AE2" w:rsidRDefault="00230A57" w:rsidP="008B3AA5">
      <w:pPr>
        <w:spacing w:after="0"/>
        <w:rPr>
          <w:rFonts w:ascii="Times New Roman" w:hAnsi="Times New Roman" w:cs="Times New Roman"/>
        </w:rPr>
      </w:pPr>
    </w:p>
    <w:p w14:paraId="54B27062" w14:textId="77777777" w:rsidR="007B18DF" w:rsidRPr="00F03AE2" w:rsidRDefault="007B18DF" w:rsidP="008B3AA5">
      <w:pPr>
        <w:spacing w:after="0"/>
        <w:rPr>
          <w:rFonts w:ascii="Times New Roman" w:hAnsi="Times New Roman" w:cs="Times New Roman"/>
        </w:rPr>
      </w:pPr>
    </w:p>
    <w:p w14:paraId="5C8E437B" w14:textId="77777777" w:rsidR="007B18DF" w:rsidRPr="00F03AE2" w:rsidRDefault="007B18DF" w:rsidP="008B3AA5">
      <w:pPr>
        <w:spacing w:after="0"/>
        <w:rPr>
          <w:rFonts w:ascii="Times New Roman" w:hAnsi="Times New Roman" w:cs="Times New Roman"/>
        </w:rPr>
      </w:pPr>
    </w:p>
    <w:p w14:paraId="58BFA464" w14:textId="77777777" w:rsidR="007B18DF" w:rsidRPr="00F03AE2" w:rsidRDefault="007B18DF" w:rsidP="008B3AA5">
      <w:pPr>
        <w:spacing w:after="0"/>
        <w:rPr>
          <w:rFonts w:ascii="Times New Roman" w:hAnsi="Times New Roman" w:cs="Times New Roman"/>
        </w:rPr>
      </w:pPr>
    </w:p>
    <w:p w14:paraId="4B1280F2" w14:textId="77777777" w:rsidR="007B18DF" w:rsidRPr="00F03AE2" w:rsidRDefault="007B18DF" w:rsidP="008B3AA5">
      <w:pPr>
        <w:spacing w:after="0"/>
        <w:rPr>
          <w:rFonts w:ascii="Times New Roman" w:hAnsi="Times New Roman" w:cs="Times New Roman"/>
        </w:rPr>
      </w:pPr>
    </w:p>
    <w:p w14:paraId="1FE99DFB" w14:textId="77777777" w:rsidR="007B18DF" w:rsidRPr="00F03AE2" w:rsidRDefault="007B18DF" w:rsidP="008B3AA5">
      <w:pPr>
        <w:spacing w:after="0"/>
        <w:rPr>
          <w:rFonts w:ascii="Times New Roman" w:hAnsi="Times New Roman" w:cs="Times New Roman"/>
        </w:rPr>
      </w:pPr>
    </w:p>
    <w:p w14:paraId="605E6665" w14:textId="77777777" w:rsidR="007B18DF" w:rsidRPr="00F03AE2" w:rsidRDefault="007B18DF" w:rsidP="008B3AA5">
      <w:pPr>
        <w:spacing w:after="0"/>
        <w:rPr>
          <w:rFonts w:ascii="Times New Roman" w:hAnsi="Times New Roman" w:cs="Times New Roman"/>
        </w:rPr>
      </w:pPr>
    </w:p>
    <w:p w14:paraId="208B2415" w14:textId="77777777" w:rsidR="007B18DF" w:rsidRPr="00F03AE2" w:rsidRDefault="007B18DF" w:rsidP="008B3AA5">
      <w:pPr>
        <w:spacing w:after="0"/>
        <w:rPr>
          <w:rFonts w:ascii="Times New Roman" w:hAnsi="Times New Roman" w:cs="Times New Roman"/>
        </w:rPr>
      </w:pPr>
    </w:p>
    <w:p w14:paraId="1D431333" w14:textId="02236A05"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3-B: </w:t>
      </w:r>
      <w:r w:rsidRPr="00F03AE2">
        <w:rPr>
          <w:rFonts w:ascii="Times New Roman" w:hAnsi="Times New Roman" w:cs="Times New Roman"/>
        </w:rPr>
        <w:t>Tarea de Ingeniería 35</w:t>
      </w:r>
    </w:p>
    <w:tbl>
      <w:tblPr>
        <w:tblStyle w:val="Tablaconcuadrcula"/>
        <w:tblW w:w="0" w:type="auto"/>
        <w:tblLook w:val="04A0" w:firstRow="1" w:lastRow="0" w:firstColumn="1" w:lastColumn="0" w:noHBand="0" w:noVBand="1"/>
      </w:tblPr>
      <w:tblGrid>
        <w:gridCol w:w="8494"/>
      </w:tblGrid>
      <w:tr w:rsidR="00230A57" w:rsidRPr="00F03AE2" w14:paraId="00C04A53" w14:textId="77777777" w:rsidTr="003D4AED">
        <w:tc>
          <w:tcPr>
            <w:tcW w:w="8494" w:type="dxa"/>
          </w:tcPr>
          <w:p w14:paraId="45DE6B1E" w14:textId="77777777" w:rsidR="00230A57" w:rsidRPr="00F03AE2" w:rsidRDefault="00230A57"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30A57" w:rsidRPr="00F03AE2" w14:paraId="71206E27" w14:textId="77777777" w:rsidTr="003D4AED">
        <w:tc>
          <w:tcPr>
            <w:tcW w:w="8494" w:type="dxa"/>
          </w:tcPr>
          <w:p w14:paraId="6BEFFF42"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4</w:t>
            </w:r>
          </w:p>
        </w:tc>
      </w:tr>
      <w:tr w:rsidR="00230A57" w:rsidRPr="00F03AE2" w14:paraId="0F5D0A8B" w14:textId="77777777" w:rsidTr="003D4AED">
        <w:tc>
          <w:tcPr>
            <w:tcW w:w="8494" w:type="dxa"/>
          </w:tcPr>
          <w:p w14:paraId="042EB832" w14:textId="292106CA"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5</w:t>
            </w:r>
          </w:p>
        </w:tc>
      </w:tr>
      <w:tr w:rsidR="00230A57" w:rsidRPr="00F03AE2" w14:paraId="1C464E50" w14:textId="77777777" w:rsidTr="003D4AED">
        <w:tc>
          <w:tcPr>
            <w:tcW w:w="8494" w:type="dxa"/>
          </w:tcPr>
          <w:p w14:paraId="26A82954"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la actualización </w:t>
            </w:r>
            <w:r w:rsidR="00E57A36" w:rsidRPr="00F03AE2">
              <w:rPr>
                <w:rFonts w:ascii="Times New Roman" w:hAnsi="Times New Roman" w:cs="Times New Roman"/>
              </w:rPr>
              <w:t>de estados</w:t>
            </w:r>
            <w:r w:rsidRPr="00F03AE2">
              <w:rPr>
                <w:rFonts w:ascii="Times New Roman" w:hAnsi="Times New Roman" w:cs="Times New Roman"/>
              </w:rPr>
              <w:t>.</w:t>
            </w:r>
          </w:p>
        </w:tc>
      </w:tr>
      <w:tr w:rsidR="00230A57" w:rsidRPr="00F03AE2" w14:paraId="6E1BDE99" w14:textId="77777777" w:rsidTr="003D4AED">
        <w:tc>
          <w:tcPr>
            <w:tcW w:w="8494" w:type="dxa"/>
          </w:tcPr>
          <w:p w14:paraId="503721E3"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30A57" w:rsidRPr="00F03AE2" w14:paraId="73E88674" w14:textId="77777777" w:rsidTr="003D4AED">
        <w:tc>
          <w:tcPr>
            <w:tcW w:w="8494" w:type="dxa"/>
          </w:tcPr>
          <w:p w14:paraId="3E378B51"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230A57" w:rsidRPr="00F03AE2" w14:paraId="37A05C2E" w14:textId="77777777" w:rsidTr="003D4AED">
        <w:trPr>
          <w:trHeight w:val="547"/>
        </w:trPr>
        <w:tc>
          <w:tcPr>
            <w:tcW w:w="8494" w:type="dxa"/>
          </w:tcPr>
          <w:p w14:paraId="3A7AFCCA"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B40938C" w14:textId="77777777" w:rsidR="00230A57" w:rsidRPr="00F03AE2" w:rsidRDefault="00230A57"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 xml:space="preserve">Se creara la plantilla .ctp para la actualización  de información un </w:t>
            </w:r>
            <w:r w:rsidR="00E57A36" w:rsidRPr="00F03AE2">
              <w:rPr>
                <w:rFonts w:ascii="Times New Roman" w:hAnsi="Times New Roman" w:cs="Times New Roman"/>
              </w:rPr>
              <w:t>estados</w:t>
            </w:r>
            <w:r w:rsidRPr="00F03AE2">
              <w:rPr>
                <w:rFonts w:ascii="Times New Roman" w:hAnsi="Times New Roman" w:cs="Times New Roman"/>
              </w:rPr>
              <w:t>.</w:t>
            </w:r>
          </w:p>
          <w:p w14:paraId="17692440" w14:textId="77777777" w:rsidR="00230A57" w:rsidRPr="00F03AE2" w:rsidRDefault="00230A57"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14F408FB" w14:textId="571B985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DFD1BA4" w14:textId="77777777" w:rsidR="00230A57" w:rsidRPr="00F03AE2" w:rsidRDefault="00230A57" w:rsidP="008B3AA5">
      <w:pPr>
        <w:tabs>
          <w:tab w:val="left" w:pos="1331"/>
        </w:tabs>
        <w:spacing w:after="0"/>
        <w:rPr>
          <w:rFonts w:ascii="Times New Roman" w:hAnsi="Times New Roman" w:cs="Times New Roman"/>
        </w:rPr>
      </w:pPr>
    </w:p>
    <w:p w14:paraId="5573A30F" w14:textId="6266B537"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4-B: </w:t>
      </w:r>
      <w:r w:rsidRPr="00F03AE2">
        <w:rPr>
          <w:rFonts w:ascii="Times New Roman" w:hAnsi="Times New Roman" w:cs="Times New Roman"/>
        </w:rPr>
        <w:t>Prueba de Aceptación 18</w:t>
      </w:r>
    </w:p>
    <w:tbl>
      <w:tblPr>
        <w:tblStyle w:val="Tablaconcuadrcula"/>
        <w:tblW w:w="0" w:type="auto"/>
        <w:tblLook w:val="04A0" w:firstRow="1" w:lastRow="0" w:firstColumn="1" w:lastColumn="0" w:noHBand="0" w:noVBand="1"/>
      </w:tblPr>
      <w:tblGrid>
        <w:gridCol w:w="4008"/>
        <w:gridCol w:w="4486"/>
      </w:tblGrid>
      <w:tr w:rsidR="00230A57" w:rsidRPr="00F03AE2" w14:paraId="117BBE58" w14:textId="77777777" w:rsidTr="003D4AED">
        <w:tc>
          <w:tcPr>
            <w:tcW w:w="8494" w:type="dxa"/>
            <w:gridSpan w:val="2"/>
          </w:tcPr>
          <w:p w14:paraId="121A2EA2" w14:textId="77777777" w:rsidR="00230A57" w:rsidRPr="00F03AE2" w:rsidRDefault="00230A57"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230A57" w:rsidRPr="00F03AE2" w14:paraId="213B5C62" w14:textId="77777777" w:rsidTr="003D4AED">
        <w:tc>
          <w:tcPr>
            <w:tcW w:w="8494" w:type="dxa"/>
            <w:gridSpan w:val="2"/>
          </w:tcPr>
          <w:p w14:paraId="5341E001"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8</w:t>
            </w:r>
          </w:p>
        </w:tc>
      </w:tr>
      <w:tr w:rsidR="00230A57" w:rsidRPr="00F03AE2" w14:paraId="163E6148" w14:textId="77777777" w:rsidTr="003D4AED">
        <w:tc>
          <w:tcPr>
            <w:tcW w:w="8494" w:type="dxa"/>
            <w:gridSpan w:val="2"/>
          </w:tcPr>
          <w:p w14:paraId="7D53E328"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Visualización</w:t>
            </w:r>
            <w:r w:rsidRPr="00F03AE2">
              <w:rPr>
                <w:rFonts w:ascii="Times New Roman" w:hAnsi="Times New Roman" w:cs="Times New Roman"/>
              </w:rPr>
              <w:t xml:space="preserve"> de un </w:t>
            </w:r>
            <w:r w:rsidR="00E57A36" w:rsidRPr="00F03AE2">
              <w:rPr>
                <w:rFonts w:ascii="Times New Roman" w:hAnsi="Times New Roman" w:cs="Times New Roman"/>
              </w:rPr>
              <w:t>estados</w:t>
            </w:r>
          </w:p>
        </w:tc>
      </w:tr>
      <w:tr w:rsidR="00230A57" w:rsidRPr="00F03AE2" w14:paraId="53FD9D13" w14:textId="77777777" w:rsidTr="003D4AED">
        <w:tc>
          <w:tcPr>
            <w:tcW w:w="8494" w:type="dxa"/>
            <w:gridSpan w:val="2"/>
          </w:tcPr>
          <w:p w14:paraId="7226C26C"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4</w:t>
            </w:r>
          </w:p>
        </w:tc>
      </w:tr>
      <w:tr w:rsidR="00230A57" w:rsidRPr="00F03AE2" w14:paraId="4A2E2D1D" w14:textId="77777777" w:rsidTr="003D4AED">
        <w:trPr>
          <w:trHeight w:val="702"/>
        </w:trPr>
        <w:tc>
          <w:tcPr>
            <w:tcW w:w="8494" w:type="dxa"/>
            <w:gridSpan w:val="2"/>
          </w:tcPr>
          <w:p w14:paraId="437FB4D9"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549C599" w14:textId="77777777" w:rsidR="00230A57" w:rsidRPr="00F03AE2" w:rsidRDefault="00230A57"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w:t>
            </w:r>
            <w:r w:rsidR="00E57A36" w:rsidRPr="00F03AE2">
              <w:rPr>
                <w:rFonts w:ascii="Times New Roman" w:hAnsi="Times New Roman" w:cs="Times New Roman"/>
              </w:rPr>
              <w:t>visualizar la lista de todos los estados e un ticket ingresados</w:t>
            </w:r>
            <w:r w:rsidRPr="00F03AE2">
              <w:rPr>
                <w:rFonts w:ascii="Times New Roman" w:hAnsi="Times New Roman" w:cs="Times New Roman"/>
              </w:rPr>
              <w:t>.</w:t>
            </w:r>
          </w:p>
        </w:tc>
      </w:tr>
      <w:tr w:rsidR="00230A57" w:rsidRPr="00F03AE2" w14:paraId="33E8BE9A" w14:textId="77777777" w:rsidTr="003D4AED">
        <w:trPr>
          <w:trHeight w:val="547"/>
        </w:trPr>
        <w:tc>
          <w:tcPr>
            <w:tcW w:w="4008" w:type="dxa"/>
          </w:tcPr>
          <w:p w14:paraId="688583A8" w14:textId="77777777" w:rsidR="00230A57" w:rsidRPr="00F03AE2" w:rsidRDefault="00230A57"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6518A0DE" w14:textId="77777777" w:rsidR="00230A57" w:rsidRPr="00F03AE2" w:rsidRDefault="00230A57"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w:t>
            </w:r>
            <w:r w:rsidR="00AE10C7" w:rsidRPr="00F03AE2">
              <w:rPr>
                <w:rFonts w:ascii="Times New Roman" w:hAnsi="Times New Roman" w:cs="Times New Roman"/>
              </w:rPr>
              <w:t>a cabo si los estados</w:t>
            </w:r>
            <w:r w:rsidRPr="00F03AE2">
              <w:rPr>
                <w:rFonts w:ascii="Times New Roman" w:hAnsi="Times New Roman" w:cs="Times New Roman"/>
              </w:rPr>
              <w:t xml:space="preserve"> se </w:t>
            </w:r>
            <w:r w:rsidR="00AE10C7" w:rsidRPr="00F03AE2">
              <w:rPr>
                <w:rFonts w:ascii="Times New Roman" w:hAnsi="Times New Roman" w:cs="Times New Roman"/>
              </w:rPr>
              <w:t>encuentran</w:t>
            </w:r>
            <w:r w:rsidRPr="00F03AE2">
              <w:rPr>
                <w:rFonts w:ascii="Times New Roman" w:hAnsi="Times New Roman" w:cs="Times New Roman"/>
              </w:rPr>
              <w:t xml:space="preserve"> registrado</w:t>
            </w:r>
            <w:r w:rsidR="00AE10C7" w:rsidRPr="00F03AE2">
              <w:rPr>
                <w:rFonts w:ascii="Times New Roman" w:hAnsi="Times New Roman" w:cs="Times New Roman"/>
              </w:rPr>
              <w:t>s</w:t>
            </w:r>
            <w:r w:rsidRPr="00F03AE2">
              <w:rPr>
                <w:rFonts w:ascii="Times New Roman" w:hAnsi="Times New Roman" w:cs="Times New Roman"/>
              </w:rPr>
              <w:t xml:space="preserve"> en la base de datos.</w:t>
            </w:r>
          </w:p>
        </w:tc>
        <w:tc>
          <w:tcPr>
            <w:tcW w:w="4486" w:type="dxa"/>
          </w:tcPr>
          <w:p w14:paraId="7CE04082"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Ejecución:</w:t>
            </w:r>
          </w:p>
          <w:p w14:paraId="4217AF97" w14:textId="77777777" w:rsidR="00230A57" w:rsidRPr="00F03AE2" w:rsidRDefault="00230A57" w:rsidP="00F53C45">
            <w:pPr>
              <w:pStyle w:val="Prrafodelista"/>
              <w:numPr>
                <w:ilvl w:val="0"/>
                <w:numId w:val="59"/>
              </w:numPr>
              <w:spacing w:line="360" w:lineRule="auto"/>
              <w:rPr>
                <w:rFonts w:ascii="Times New Roman" w:hAnsi="Times New Roman" w:cs="Times New Roman"/>
              </w:rPr>
            </w:pPr>
            <w:r w:rsidRPr="00F03AE2">
              <w:rPr>
                <w:rFonts w:ascii="Times New Roman" w:hAnsi="Times New Roman" w:cs="Times New Roman"/>
              </w:rPr>
              <w:t>Ingresar al Sistema</w:t>
            </w:r>
          </w:p>
          <w:p w14:paraId="21B81125" w14:textId="77777777" w:rsidR="00230A57" w:rsidRPr="00F03AE2" w:rsidRDefault="00230A57" w:rsidP="00F53C45">
            <w:pPr>
              <w:pStyle w:val="Prrafodelista"/>
              <w:numPr>
                <w:ilvl w:val="0"/>
                <w:numId w:val="59"/>
              </w:numPr>
              <w:spacing w:line="360" w:lineRule="auto"/>
              <w:rPr>
                <w:rFonts w:ascii="Times New Roman" w:hAnsi="Times New Roman" w:cs="Times New Roman"/>
              </w:rPr>
            </w:pPr>
            <w:r w:rsidRPr="00F03AE2">
              <w:rPr>
                <w:rFonts w:ascii="Times New Roman" w:hAnsi="Times New Roman" w:cs="Times New Roman"/>
              </w:rPr>
              <w:t>Seleccionar Administración de Tickets.</w:t>
            </w:r>
          </w:p>
          <w:p w14:paraId="2D767163" w14:textId="77777777" w:rsidR="00230A57" w:rsidRPr="00F03AE2" w:rsidRDefault="00230A57" w:rsidP="00F53C45">
            <w:pPr>
              <w:pStyle w:val="Prrafodelista"/>
              <w:numPr>
                <w:ilvl w:val="0"/>
                <w:numId w:val="59"/>
              </w:numPr>
              <w:spacing w:line="360" w:lineRule="auto"/>
              <w:rPr>
                <w:rFonts w:ascii="Times New Roman" w:hAnsi="Times New Roman" w:cs="Times New Roman"/>
              </w:rPr>
            </w:pPr>
            <w:r w:rsidRPr="00F03AE2">
              <w:rPr>
                <w:rFonts w:ascii="Times New Roman" w:hAnsi="Times New Roman" w:cs="Times New Roman"/>
              </w:rPr>
              <w:t xml:space="preserve">Seleccionar </w:t>
            </w:r>
            <w:r w:rsidR="00AE10C7" w:rsidRPr="00F03AE2">
              <w:rPr>
                <w:rFonts w:ascii="Times New Roman" w:hAnsi="Times New Roman" w:cs="Times New Roman"/>
              </w:rPr>
              <w:t>Estados</w:t>
            </w:r>
            <w:r w:rsidRPr="00F03AE2">
              <w:rPr>
                <w:rFonts w:ascii="Times New Roman" w:hAnsi="Times New Roman" w:cs="Times New Roman"/>
              </w:rPr>
              <w:t>.</w:t>
            </w:r>
          </w:p>
        </w:tc>
      </w:tr>
      <w:tr w:rsidR="00230A57" w:rsidRPr="00F03AE2" w14:paraId="4586C5C4" w14:textId="77777777" w:rsidTr="003D4AED">
        <w:trPr>
          <w:trHeight w:val="547"/>
        </w:trPr>
        <w:tc>
          <w:tcPr>
            <w:tcW w:w="4008" w:type="dxa"/>
          </w:tcPr>
          <w:p w14:paraId="02E4F968"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2540CDFE"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rPr>
              <w:t xml:space="preserve">El sistema </w:t>
            </w:r>
            <w:r w:rsidR="005541BE" w:rsidRPr="00F03AE2">
              <w:rPr>
                <w:rFonts w:ascii="Times New Roman" w:hAnsi="Times New Roman" w:cs="Times New Roman"/>
              </w:rPr>
              <w:t>muestra la lista de los estados registrados en la base de datos con su correspondiente información.</w:t>
            </w:r>
          </w:p>
        </w:tc>
        <w:tc>
          <w:tcPr>
            <w:tcW w:w="4486" w:type="dxa"/>
          </w:tcPr>
          <w:p w14:paraId="422B607E" w14:textId="77777777" w:rsidR="00230A57" w:rsidRPr="00F03AE2" w:rsidRDefault="00230A57"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15219CBD" w14:textId="77777777" w:rsidR="00230A57" w:rsidRPr="00F03AE2" w:rsidRDefault="00230A57"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109465E" w14:textId="6F5A4F5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E5DD880" w14:textId="77777777" w:rsidR="00230A57" w:rsidRPr="00F03AE2" w:rsidRDefault="00230A57" w:rsidP="008B3AA5">
      <w:pPr>
        <w:spacing w:after="0"/>
        <w:rPr>
          <w:rFonts w:ascii="Times New Roman" w:hAnsi="Times New Roman" w:cs="Times New Roman"/>
        </w:rPr>
      </w:pPr>
    </w:p>
    <w:p w14:paraId="367BCB54" w14:textId="2E89671E"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5-B: </w:t>
      </w:r>
      <w:r w:rsidRPr="00F03AE2">
        <w:rPr>
          <w:rFonts w:ascii="Times New Roman" w:hAnsi="Times New Roman" w:cs="Times New Roman"/>
        </w:rPr>
        <w:t>Historia de Usuario 15</w:t>
      </w:r>
    </w:p>
    <w:tbl>
      <w:tblPr>
        <w:tblStyle w:val="Tablaconcuadrcula"/>
        <w:tblW w:w="0" w:type="auto"/>
        <w:tblLook w:val="04A0" w:firstRow="1" w:lastRow="0" w:firstColumn="1" w:lastColumn="0" w:noHBand="0" w:noVBand="1"/>
      </w:tblPr>
      <w:tblGrid>
        <w:gridCol w:w="4248"/>
        <w:gridCol w:w="4246"/>
      </w:tblGrid>
      <w:tr w:rsidR="004962A9" w:rsidRPr="00F03AE2" w14:paraId="43ED2369" w14:textId="77777777" w:rsidTr="0026253B">
        <w:tc>
          <w:tcPr>
            <w:tcW w:w="8494" w:type="dxa"/>
            <w:gridSpan w:val="2"/>
          </w:tcPr>
          <w:p w14:paraId="5147A0B5"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4E228621" w14:textId="77777777" w:rsidTr="0026253B">
        <w:tc>
          <w:tcPr>
            <w:tcW w:w="4248" w:type="dxa"/>
          </w:tcPr>
          <w:p w14:paraId="7B743CF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5</w:t>
            </w:r>
          </w:p>
        </w:tc>
        <w:tc>
          <w:tcPr>
            <w:tcW w:w="4246" w:type="dxa"/>
          </w:tcPr>
          <w:p w14:paraId="35530CE5"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684C8377" w14:textId="77777777" w:rsidTr="0026253B">
        <w:tc>
          <w:tcPr>
            <w:tcW w:w="8494" w:type="dxa"/>
            <w:gridSpan w:val="2"/>
          </w:tcPr>
          <w:p w14:paraId="1D80912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Creación de Prioridades para un Ticket</w:t>
            </w:r>
          </w:p>
        </w:tc>
      </w:tr>
      <w:tr w:rsidR="004962A9" w:rsidRPr="00F03AE2" w14:paraId="31B49E10" w14:textId="77777777" w:rsidTr="0026253B">
        <w:tc>
          <w:tcPr>
            <w:tcW w:w="4248" w:type="dxa"/>
          </w:tcPr>
          <w:p w14:paraId="5A5C5C5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44EABCE"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7921B48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1D17B62D"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409D6952" w14:textId="77777777" w:rsidTr="0026253B">
        <w:tc>
          <w:tcPr>
            <w:tcW w:w="4248" w:type="dxa"/>
          </w:tcPr>
          <w:p w14:paraId="79208AC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7077D7C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79BD0154" w14:textId="77777777" w:rsidTr="0026253B">
        <w:tc>
          <w:tcPr>
            <w:tcW w:w="8494" w:type="dxa"/>
            <w:gridSpan w:val="2"/>
          </w:tcPr>
          <w:p w14:paraId="71DE5703"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057AA664" w14:textId="77777777" w:rsidTr="0026253B">
        <w:trPr>
          <w:trHeight w:val="547"/>
        </w:trPr>
        <w:tc>
          <w:tcPr>
            <w:tcW w:w="8494" w:type="dxa"/>
            <w:gridSpan w:val="2"/>
          </w:tcPr>
          <w:p w14:paraId="1A37557F"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7D79BA3"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hAnsi="Times New Roman" w:cs="Times New Roman"/>
              </w:rPr>
              <w:t>Como administrador deseo crear una nueva prioridad de ticket para poder asignarla a un incidente.</w:t>
            </w:r>
          </w:p>
        </w:tc>
      </w:tr>
      <w:tr w:rsidR="004962A9" w:rsidRPr="00F03AE2" w14:paraId="4644E008" w14:textId="77777777" w:rsidTr="0026253B">
        <w:trPr>
          <w:trHeight w:val="547"/>
        </w:trPr>
        <w:tc>
          <w:tcPr>
            <w:tcW w:w="8494" w:type="dxa"/>
            <w:gridSpan w:val="2"/>
          </w:tcPr>
          <w:p w14:paraId="4D4E0C90"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BDD8567" w14:textId="3A54A8F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B536613" w14:textId="77777777" w:rsidR="004962A9" w:rsidRPr="00F03AE2" w:rsidRDefault="004962A9" w:rsidP="008B3AA5">
      <w:pPr>
        <w:spacing w:after="0"/>
        <w:rPr>
          <w:rFonts w:ascii="Times New Roman" w:hAnsi="Times New Roman" w:cs="Times New Roman"/>
        </w:rPr>
      </w:pPr>
    </w:p>
    <w:p w14:paraId="53A7670B" w14:textId="241FEEA0"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6-B: </w:t>
      </w:r>
      <w:r w:rsidRPr="00F03AE2">
        <w:rPr>
          <w:rFonts w:ascii="Times New Roman" w:hAnsi="Times New Roman" w:cs="Times New Roman"/>
        </w:rPr>
        <w:t>Tarea de Ingeniería 36</w:t>
      </w:r>
    </w:p>
    <w:tbl>
      <w:tblPr>
        <w:tblStyle w:val="Tablaconcuadrcula"/>
        <w:tblW w:w="0" w:type="auto"/>
        <w:tblLook w:val="04A0" w:firstRow="1" w:lastRow="0" w:firstColumn="1" w:lastColumn="0" w:noHBand="0" w:noVBand="1"/>
      </w:tblPr>
      <w:tblGrid>
        <w:gridCol w:w="8494"/>
      </w:tblGrid>
      <w:tr w:rsidR="005541BE" w:rsidRPr="00F03AE2" w14:paraId="28A42192" w14:textId="77777777" w:rsidTr="003D4AED">
        <w:tc>
          <w:tcPr>
            <w:tcW w:w="8494" w:type="dxa"/>
          </w:tcPr>
          <w:p w14:paraId="297FD892"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5541BE" w:rsidRPr="00F03AE2" w14:paraId="51A60FCA" w14:textId="77777777" w:rsidTr="003D4AED">
        <w:tc>
          <w:tcPr>
            <w:tcW w:w="8494" w:type="dxa"/>
          </w:tcPr>
          <w:p w14:paraId="3BA8B149"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5</w:t>
            </w:r>
          </w:p>
        </w:tc>
      </w:tr>
      <w:tr w:rsidR="005541BE" w:rsidRPr="00F03AE2" w14:paraId="48580927" w14:textId="77777777" w:rsidTr="003D4AED">
        <w:tc>
          <w:tcPr>
            <w:tcW w:w="8494" w:type="dxa"/>
          </w:tcPr>
          <w:p w14:paraId="6AB8A327" w14:textId="1222A09A"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6</w:t>
            </w:r>
          </w:p>
        </w:tc>
      </w:tr>
      <w:tr w:rsidR="005541BE" w:rsidRPr="00F03AE2" w14:paraId="385E6C8A" w14:textId="77777777" w:rsidTr="003D4AED">
        <w:tc>
          <w:tcPr>
            <w:tcW w:w="8494" w:type="dxa"/>
          </w:tcPr>
          <w:p w14:paraId="7463EBEA"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l modelo prioridades.</w:t>
            </w:r>
          </w:p>
        </w:tc>
      </w:tr>
      <w:tr w:rsidR="005541BE" w:rsidRPr="00F03AE2" w14:paraId="7BA8005E" w14:textId="77777777" w:rsidTr="003D4AED">
        <w:tc>
          <w:tcPr>
            <w:tcW w:w="8494" w:type="dxa"/>
          </w:tcPr>
          <w:p w14:paraId="1976BFC7"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5541BE" w:rsidRPr="00F03AE2" w14:paraId="18230C30" w14:textId="77777777" w:rsidTr="003D4AED">
        <w:tc>
          <w:tcPr>
            <w:tcW w:w="8494" w:type="dxa"/>
          </w:tcPr>
          <w:p w14:paraId="7723167F"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5541BE" w:rsidRPr="00F03AE2" w14:paraId="690C2D01" w14:textId="77777777" w:rsidTr="003D4AED">
        <w:trPr>
          <w:trHeight w:val="547"/>
        </w:trPr>
        <w:tc>
          <w:tcPr>
            <w:tcW w:w="8494" w:type="dxa"/>
          </w:tcPr>
          <w:p w14:paraId="13973F45"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C62E587"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4C5380A2" w14:textId="30B209D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F2345BE" w14:textId="77777777" w:rsidR="001D68D0" w:rsidRPr="00F03AE2" w:rsidRDefault="001D68D0" w:rsidP="008B3AA5">
      <w:pPr>
        <w:spacing w:after="0"/>
        <w:rPr>
          <w:rFonts w:ascii="Times New Roman" w:hAnsi="Times New Roman" w:cs="Times New Roman"/>
        </w:rPr>
      </w:pPr>
    </w:p>
    <w:p w14:paraId="6B7C5626" w14:textId="1FE8BB12"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7-B: </w:t>
      </w:r>
      <w:r w:rsidRPr="00F03AE2">
        <w:rPr>
          <w:rFonts w:ascii="Times New Roman" w:hAnsi="Times New Roman" w:cs="Times New Roman"/>
        </w:rPr>
        <w:t>Tarea de Ingeniería 37</w:t>
      </w:r>
    </w:p>
    <w:tbl>
      <w:tblPr>
        <w:tblStyle w:val="Tablaconcuadrcula"/>
        <w:tblW w:w="0" w:type="auto"/>
        <w:tblLook w:val="04A0" w:firstRow="1" w:lastRow="0" w:firstColumn="1" w:lastColumn="0" w:noHBand="0" w:noVBand="1"/>
      </w:tblPr>
      <w:tblGrid>
        <w:gridCol w:w="8494"/>
      </w:tblGrid>
      <w:tr w:rsidR="005541BE" w:rsidRPr="00F03AE2" w14:paraId="645125B2" w14:textId="77777777" w:rsidTr="003D4AED">
        <w:tc>
          <w:tcPr>
            <w:tcW w:w="8494" w:type="dxa"/>
          </w:tcPr>
          <w:p w14:paraId="6A5BF19E"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5541BE" w:rsidRPr="00F03AE2" w14:paraId="1E07DA4C" w14:textId="77777777" w:rsidTr="003D4AED">
        <w:tc>
          <w:tcPr>
            <w:tcW w:w="8494" w:type="dxa"/>
          </w:tcPr>
          <w:p w14:paraId="181FFBB4"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5</w:t>
            </w:r>
          </w:p>
        </w:tc>
      </w:tr>
      <w:tr w:rsidR="005541BE" w:rsidRPr="00F03AE2" w14:paraId="0C2E647A" w14:textId="77777777" w:rsidTr="003D4AED">
        <w:tc>
          <w:tcPr>
            <w:tcW w:w="8494" w:type="dxa"/>
          </w:tcPr>
          <w:p w14:paraId="2E4E480A" w14:textId="731D1C6E"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1D68D0" w:rsidRPr="00F03AE2">
              <w:rPr>
                <w:rFonts w:ascii="Times New Roman" w:hAnsi="Times New Roman" w:cs="Times New Roman"/>
              </w:rPr>
              <w:t>7</w:t>
            </w:r>
          </w:p>
        </w:tc>
      </w:tr>
      <w:tr w:rsidR="005541BE" w:rsidRPr="00F03AE2" w14:paraId="7DC37630" w14:textId="77777777" w:rsidTr="003D4AED">
        <w:tc>
          <w:tcPr>
            <w:tcW w:w="8494" w:type="dxa"/>
          </w:tcPr>
          <w:p w14:paraId="6AD162AD"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prioridades.</w:t>
            </w:r>
          </w:p>
        </w:tc>
      </w:tr>
      <w:tr w:rsidR="005541BE" w:rsidRPr="00F03AE2" w14:paraId="06E3DD80" w14:textId="77777777" w:rsidTr="003D4AED">
        <w:tc>
          <w:tcPr>
            <w:tcW w:w="8494" w:type="dxa"/>
          </w:tcPr>
          <w:p w14:paraId="4E9A0CA4"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5541BE" w:rsidRPr="00F03AE2" w14:paraId="39ED8B95" w14:textId="77777777" w:rsidTr="003D4AED">
        <w:tc>
          <w:tcPr>
            <w:tcW w:w="8494" w:type="dxa"/>
          </w:tcPr>
          <w:p w14:paraId="6EB53CE2"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5541BE" w:rsidRPr="00F03AE2" w14:paraId="513675E1" w14:textId="77777777" w:rsidTr="003D4AED">
        <w:trPr>
          <w:trHeight w:val="547"/>
        </w:trPr>
        <w:tc>
          <w:tcPr>
            <w:tcW w:w="8494" w:type="dxa"/>
          </w:tcPr>
          <w:p w14:paraId="6910B91B"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19A22D1"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el ingreso de información de prioridades.</w:t>
            </w:r>
          </w:p>
        </w:tc>
      </w:tr>
    </w:tbl>
    <w:p w14:paraId="3A7A93E1" w14:textId="2D87AE6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1551D4B" w14:textId="77777777" w:rsidR="005541BE" w:rsidRPr="00F03AE2" w:rsidRDefault="005541BE" w:rsidP="008B3AA5">
      <w:pPr>
        <w:spacing w:after="0"/>
        <w:rPr>
          <w:rFonts w:ascii="Times New Roman" w:hAnsi="Times New Roman" w:cs="Times New Roman"/>
        </w:rPr>
      </w:pPr>
    </w:p>
    <w:p w14:paraId="1E3724C1" w14:textId="2151E35A"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8-B: </w:t>
      </w:r>
      <w:r w:rsidRPr="00F03AE2">
        <w:rPr>
          <w:rFonts w:ascii="Times New Roman" w:hAnsi="Times New Roman" w:cs="Times New Roman"/>
        </w:rPr>
        <w:t>Tarea de Ingeniería 38</w:t>
      </w:r>
    </w:p>
    <w:tbl>
      <w:tblPr>
        <w:tblStyle w:val="Tablaconcuadrcula"/>
        <w:tblW w:w="0" w:type="auto"/>
        <w:tblLook w:val="04A0" w:firstRow="1" w:lastRow="0" w:firstColumn="1" w:lastColumn="0" w:noHBand="0" w:noVBand="1"/>
      </w:tblPr>
      <w:tblGrid>
        <w:gridCol w:w="8494"/>
      </w:tblGrid>
      <w:tr w:rsidR="005541BE" w:rsidRPr="00F03AE2" w14:paraId="3A188D71" w14:textId="77777777" w:rsidTr="003D4AED">
        <w:tc>
          <w:tcPr>
            <w:tcW w:w="8494" w:type="dxa"/>
          </w:tcPr>
          <w:p w14:paraId="295196F2" w14:textId="77777777" w:rsidR="005541BE" w:rsidRPr="00F03AE2" w:rsidRDefault="005541BE" w:rsidP="008B3AA5">
            <w:pPr>
              <w:spacing w:line="360" w:lineRule="auto"/>
              <w:jc w:val="right"/>
              <w:rPr>
                <w:rFonts w:ascii="Times New Roman" w:hAnsi="Times New Roman" w:cs="Times New Roman"/>
                <w:b/>
                <w:sz w:val="20"/>
              </w:rPr>
            </w:pPr>
            <w:r w:rsidRPr="00F03AE2">
              <w:rPr>
                <w:rFonts w:ascii="Times New Roman" w:hAnsi="Times New Roman" w:cs="Times New Roman"/>
                <w:b/>
                <w:sz w:val="20"/>
              </w:rPr>
              <w:t>Tarea de Ingeniería</w:t>
            </w:r>
          </w:p>
        </w:tc>
      </w:tr>
      <w:tr w:rsidR="005541BE" w:rsidRPr="00F03AE2" w14:paraId="519A534B" w14:textId="77777777" w:rsidTr="003D4AED">
        <w:tc>
          <w:tcPr>
            <w:tcW w:w="8494" w:type="dxa"/>
          </w:tcPr>
          <w:p w14:paraId="5AF7057C" w14:textId="77777777" w:rsidR="005541BE" w:rsidRPr="00F03AE2" w:rsidRDefault="005541BE" w:rsidP="008B3AA5">
            <w:pPr>
              <w:spacing w:line="360" w:lineRule="auto"/>
              <w:rPr>
                <w:rFonts w:ascii="Times New Roman" w:hAnsi="Times New Roman" w:cs="Times New Roman"/>
                <w:b/>
                <w:sz w:val="20"/>
              </w:rPr>
            </w:pPr>
            <w:r w:rsidRPr="00F03AE2">
              <w:rPr>
                <w:rFonts w:ascii="Times New Roman" w:hAnsi="Times New Roman" w:cs="Times New Roman"/>
                <w:b/>
                <w:sz w:val="20"/>
              </w:rPr>
              <w:t xml:space="preserve">Historia de Usuario que pertenece: </w:t>
            </w:r>
            <w:r w:rsidRPr="00F03AE2">
              <w:rPr>
                <w:rFonts w:ascii="Times New Roman" w:hAnsi="Times New Roman" w:cs="Times New Roman"/>
                <w:sz w:val="20"/>
              </w:rPr>
              <w:t>HU15</w:t>
            </w:r>
          </w:p>
        </w:tc>
      </w:tr>
      <w:tr w:rsidR="005541BE" w:rsidRPr="00F03AE2" w14:paraId="73B56EC9" w14:textId="77777777" w:rsidTr="003D4AED">
        <w:tc>
          <w:tcPr>
            <w:tcW w:w="8494" w:type="dxa"/>
          </w:tcPr>
          <w:p w14:paraId="287A37A5" w14:textId="0FAF7F61" w:rsidR="005541BE" w:rsidRPr="00F03AE2" w:rsidRDefault="005541BE" w:rsidP="008B3AA5">
            <w:pPr>
              <w:spacing w:line="360" w:lineRule="auto"/>
              <w:rPr>
                <w:rFonts w:ascii="Times New Roman" w:hAnsi="Times New Roman" w:cs="Times New Roman"/>
                <w:sz w:val="20"/>
              </w:rPr>
            </w:pPr>
            <w:r w:rsidRPr="00F03AE2">
              <w:rPr>
                <w:rFonts w:ascii="Times New Roman" w:hAnsi="Times New Roman" w:cs="Times New Roman"/>
                <w:b/>
                <w:sz w:val="20"/>
              </w:rPr>
              <w:t>Identificador:</w:t>
            </w:r>
            <w:r w:rsidRPr="00F03AE2">
              <w:rPr>
                <w:rFonts w:ascii="Times New Roman" w:hAnsi="Times New Roman" w:cs="Times New Roman"/>
                <w:sz w:val="20"/>
              </w:rPr>
              <w:t xml:space="preserve"> TI3</w:t>
            </w:r>
            <w:r w:rsidR="001D68D0" w:rsidRPr="00F03AE2">
              <w:rPr>
                <w:rFonts w:ascii="Times New Roman" w:hAnsi="Times New Roman" w:cs="Times New Roman"/>
                <w:sz w:val="20"/>
              </w:rPr>
              <w:t>8</w:t>
            </w:r>
          </w:p>
        </w:tc>
      </w:tr>
      <w:tr w:rsidR="005541BE" w:rsidRPr="00F03AE2" w14:paraId="3990B0AB" w14:textId="77777777" w:rsidTr="003D4AED">
        <w:tc>
          <w:tcPr>
            <w:tcW w:w="8494" w:type="dxa"/>
          </w:tcPr>
          <w:p w14:paraId="1267F78E" w14:textId="77777777" w:rsidR="005541BE" w:rsidRPr="00F03AE2" w:rsidRDefault="005541BE"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Nombre de la </w:t>
            </w:r>
            <w:r w:rsidR="00EA6481" w:rsidRPr="00F03AE2">
              <w:rPr>
                <w:rFonts w:ascii="Times New Roman" w:hAnsi="Times New Roman" w:cs="Times New Roman"/>
                <w:b/>
                <w:sz w:val="20"/>
              </w:rPr>
              <w:t>Tarea:</w:t>
            </w:r>
            <w:r w:rsidR="00EA6481" w:rsidRPr="00F03AE2">
              <w:rPr>
                <w:rFonts w:ascii="Times New Roman" w:hAnsi="Times New Roman" w:cs="Times New Roman"/>
                <w:sz w:val="20"/>
              </w:rPr>
              <w:t xml:space="preserve"> Creación</w:t>
            </w:r>
            <w:r w:rsidRPr="00F03AE2">
              <w:rPr>
                <w:rFonts w:ascii="Times New Roman" w:hAnsi="Times New Roman" w:cs="Times New Roman"/>
                <w:sz w:val="20"/>
              </w:rPr>
              <w:t xml:space="preserve"> de la vista para el ingreso de prioridades.</w:t>
            </w:r>
          </w:p>
        </w:tc>
      </w:tr>
      <w:tr w:rsidR="005541BE" w:rsidRPr="00F03AE2" w14:paraId="00FF8750" w14:textId="77777777" w:rsidTr="003D4AED">
        <w:tc>
          <w:tcPr>
            <w:tcW w:w="8494" w:type="dxa"/>
          </w:tcPr>
          <w:p w14:paraId="7ED65ECB" w14:textId="77777777" w:rsidR="005541BE" w:rsidRPr="00F03AE2" w:rsidRDefault="005541BE"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Tipo de Tarea: </w:t>
            </w:r>
            <w:r w:rsidRPr="00F03AE2">
              <w:rPr>
                <w:rFonts w:ascii="Times New Roman" w:hAnsi="Times New Roman" w:cs="Times New Roman"/>
                <w:sz w:val="20"/>
              </w:rPr>
              <w:t>Desarrollo</w:t>
            </w:r>
          </w:p>
        </w:tc>
      </w:tr>
      <w:tr w:rsidR="005541BE" w:rsidRPr="00F03AE2" w14:paraId="457FAF11" w14:textId="77777777" w:rsidTr="003D4AED">
        <w:tc>
          <w:tcPr>
            <w:tcW w:w="8494" w:type="dxa"/>
          </w:tcPr>
          <w:p w14:paraId="65F6BB63" w14:textId="77777777" w:rsidR="005541BE" w:rsidRPr="00F03AE2" w:rsidRDefault="005541BE"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Programador Responsable: </w:t>
            </w:r>
            <w:r w:rsidRPr="00F03AE2">
              <w:rPr>
                <w:rFonts w:ascii="Times New Roman" w:hAnsi="Times New Roman" w:cs="Times New Roman"/>
                <w:sz w:val="20"/>
              </w:rPr>
              <w:t>María José Samaniego Larrea</w:t>
            </w:r>
          </w:p>
        </w:tc>
      </w:tr>
      <w:tr w:rsidR="005541BE" w:rsidRPr="00F03AE2" w14:paraId="7FF4AFDE" w14:textId="77777777" w:rsidTr="003D4AED">
        <w:trPr>
          <w:trHeight w:val="547"/>
        </w:trPr>
        <w:tc>
          <w:tcPr>
            <w:tcW w:w="8494" w:type="dxa"/>
          </w:tcPr>
          <w:p w14:paraId="1C5FE11B" w14:textId="77777777" w:rsidR="005541BE" w:rsidRPr="00F03AE2" w:rsidRDefault="005541BE" w:rsidP="008B3AA5">
            <w:pPr>
              <w:spacing w:line="360" w:lineRule="auto"/>
              <w:rPr>
                <w:rFonts w:ascii="Times New Roman" w:hAnsi="Times New Roman" w:cs="Times New Roman"/>
                <w:b/>
                <w:sz w:val="20"/>
              </w:rPr>
            </w:pPr>
            <w:r w:rsidRPr="00F03AE2">
              <w:rPr>
                <w:rFonts w:ascii="Times New Roman" w:hAnsi="Times New Roman" w:cs="Times New Roman"/>
                <w:b/>
                <w:sz w:val="20"/>
              </w:rPr>
              <w:t>Descripción:</w:t>
            </w:r>
          </w:p>
          <w:p w14:paraId="254B8AE6" w14:textId="77777777" w:rsidR="005541BE" w:rsidRPr="00F03AE2" w:rsidRDefault="005541BE" w:rsidP="00F53C45">
            <w:pPr>
              <w:pStyle w:val="Prrafodelista"/>
              <w:numPr>
                <w:ilvl w:val="0"/>
                <w:numId w:val="45"/>
              </w:numPr>
              <w:spacing w:line="360" w:lineRule="auto"/>
              <w:jc w:val="both"/>
              <w:rPr>
                <w:rFonts w:ascii="Times New Roman" w:hAnsi="Times New Roman" w:cs="Times New Roman"/>
                <w:sz w:val="20"/>
              </w:rPr>
            </w:pPr>
            <w:r w:rsidRPr="00F03AE2">
              <w:rPr>
                <w:rFonts w:ascii="Times New Roman" w:hAnsi="Times New Roman" w:cs="Times New Roman"/>
                <w:sz w:val="20"/>
              </w:rPr>
              <w:t>Se creara la plantilla .ctp para el ingreso  de prioridades.</w:t>
            </w:r>
          </w:p>
          <w:p w14:paraId="5E1C54F9" w14:textId="77777777" w:rsidR="005541BE" w:rsidRPr="00F03AE2" w:rsidRDefault="005541BE" w:rsidP="00F53C45">
            <w:pPr>
              <w:pStyle w:val="Prrafodelista"/>
              <w:numPr>
                <w:ilvl w:val="0"/>
                <w:numId w:val="45"/>
              </w:numPr>
              <w:spacing w:line="360" w:lineRule="auto"/>
              <w:jc w:val="both"/>
              <w:rPr>
                <w:rFonts w:ascii="Times New Roman" w:hAnsi="Times New Roman" w:cs="Times New Roman"/>
                <w:sz w:val="20"/>
              </w:rPr>
            </w:pPr>
            <w:r w:rsidRPr="00F03AE2">
              <w:rPr>
                <w:rFonts w:ascii="Times New Roman" w:hAnsi="Times New Roman" w:cs="Times New Roman"/>
                <w:sz w:val="20"/>
              </w:rPr>
              <w:t>Se mostrara un mensaje de confirmación.</w:t>
            </w:r>
          </w:p>
        </w:tc>
      </w:tr>
    </w:tbl>
    <w:p w14:paraId="0B87EE17" w14:textId="4EDB4E5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647BEBA" w14:textId="058424F4"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79-B: </w:t>
      </w:r>
      <w:r w:rsidRPr="00F03AE2">
        <w:rPr>
          <w:rFonts w:ascii="Times New Roman" w:hAnsi="Times New Roman" w:cs="Times New Roman"/>
        </w:rPr>
        <w:t>Prueba de Aceptación 19</w:t>
      </w:r>
    </w:p>
    <w:tbl>
      <w:tblPr>
        <w:tblStyle w:val="Tablaconcuadrcula"/>
        <w:tblW w:w="0" w:type="auto"/>
        <w:tblLook w:val="04A0" w:firstRow="1" w:lastRow="0" w:firstColumn="1" w:lastColumn="0" w:noHBand="0" w:noVBand="1"/>
      </w:tblPr>
      <w:tblGrid>
        <w:gridCol w:w="4008"/>
        <w:gridCol w:w="4486"/>
      </w:tblGrid>
      <w:tr w:rsidR="005541BE" w:rsidRPr="00F03AE2" w14:paraId="7C097736" w14:textId="77777777" w:rsidTr="003D4AED">
        <w:tc>
          <w:tcPr>
            <w:tcW w:w="8494" w:type="dxa"/>
            <w:gridSpan w:val="2"/>
          </w:tcPr>
          <w:p w14:paraId="041A3254"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5541BE" w:rsidRPr="00F03AE2" w14:paraId="3A38EEAD" w14:textId="77777777" w:rsidTr="003D4AED">
        <w:tc>
          <w:tcPr>
            <w:tcW w:w="8494" w:type="dxa"/>
            <w:gridSpan w:val="2"/>
          </w:tcPr>
          <w:p w14:paraId="122F4363"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1</w:t>
            </w:r>
            <w:r w:rsidR="0025502C" w:rsidRPr="00F03AE2">
              <w:rPr>
                <w:rFonts w:ascii="Times New Roman" w:hAnsi="Times New Roman" w:cs="Times New Roman"/>
              </w:rPr>
              <w:t>9</w:t>
            </w:r>
          </w:p>
        </w:tc>
      </w:tr>
      <w:tr w:rsidR="005541BE" w:rsidRPr="00F03AE2" w14:paraId="0BC1C9D3" w14:textId="77777777" w:rsidTr="003D4AED">
        <w:tc>
          <w:tcPr>
            <w:tcW w:w="8494" w:type="dxa"/>
            <w:gridSpan w:val="2"/>
          </w:tcPr>
          <w:p w14:paraId="35294827"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gistro</w:t>
            </w:r>
            <w:r w:rsidRPr="00F03AE2">
              <w:rPr>
                <w:rFonts w:ascii="Times New Roman" w:hAnsi="Times New Roman" w:cs="Times New Roman"/>
              </w:rPr>
              <w:t xml:space="preserve"> de una prioridad</w:t>
            </w:r>
          </w:p>
        </w:tc>
      </w:tr>
      <w:tr w:rsidR="005541BE" w:rsidRPr="00F03AE2" w14:paraId="5510DA0F" w14:textId="77777777" w:rsidTr="003D4AED">
        <w:tc>
          <w:tcPr>
            <w:tcW w:w="8494" w:type="dxa"/>
            <w:gridSpan w:val="2"/>
          </w:tcPr>
          <w:p w14:paraId="24686C56"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5</w:t>
            </w:r>
          </w:p>
        </w:tc>
      </w:tr>
      <w:tr w:rsidR="005541BE" w:rsidRPr="00F03AE2" w14:paraId="34FFCD11" w14:textId="77777777" w:rsidTr="003D4AED">
        <w:trPr>
          <w:trHeight w:val="702"/>
        </w:trPr>
        <w:tc>
          <w:tcPr>
            <w:tcW w:w="8494" w:type="dxa"/>
            <w:gridSpan w:val="2"/>
          </w:tcPr>
          <w:p w14:paraId="028A61D9"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1D860A1"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Este permitirá registrar una nueva prioridad del ticket y almacenarlo en la base de datos.</w:t>
            </w:r>
          </w:p>
        </w:tc>
      </w:tr>
      <w:tr w:rsidR="005541BE" w:rsidRPr="00F03AE2" w14:paraId="0D194F1A" w14:textId="77777777" w:rsidTr="003D4AED">
        <w:trPr>
          <w:trHeight w:val="547"/>
        </w:trPr>
        <w:tc>
          <w:tcPr>
            <w:tcW w:w="4008" w:type="dxa"/>
          </w:tcPr>
          <w:p w14:paraId="546AE815" w14:textId="77777777" w:rsidR="005541BE" w:rsidRPr="00F03AE2" w:rsidRDefault="005541B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24563E7B"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administrador desea añadir una nueva prioridad para asignarla al ticket.</w:t>
            </w:r>
          </w:p>
        </w:tc>
        <w:tc>
          <w:tcPr>
            <w:tcW w:w="4486" w:type="dxa"/>
          </w:tcPr>
          <w:p w14:paraId="1BA7A7CA"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09DC9F37"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Ingresar al Sistema</w:t>
            </w:r>
          </w:p>
          <w:p w14:paraId="6FD4C89C"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Seleccionar Administración de Tickets.</w:t>
            </w:r>
          </w:p>
          <w:p w14:paraId="5120FB63"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Seleccionar Prioridades del Ticket.</w:t>
            </w:r>
          </w:p>
          <w:p w14:paraId="7958E266"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Presionar el botón Nuevo.</w:t>
            </w:r>
          </w:p>
          <w:p w14:paraId="61F2504C"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Ingresar los datos del formulario.</w:t>
            </w:r>
          </w:p>
          <w:p w14:paraId="27FF6D85" w14:textId="77777777" w:rsidR="005541BE" w:rsidRPr="00F03AE2" w:rsidRDefault="005541BE" w:rsidP="00F53C45">
            <w:pPr>
              <w:pStyle w:val="Prrafodelista"/>
              <w:numPr>
                <w:ilvl w:val="0"/>
                <w:numId w:val="61"/>
              </w:numPr>
              <w:spacing w:line="360" w:lineRule="auto"/>
              <w:rPr>
                <w:rFonts w:ascii="Times New Roman" w:hAnsi="Times New Roman" w:cs="Times New Roman"/>
              </w:rPr>
            </w:pPr>
            <w:r w:rsidRPr="00F03AE2">
              <w:rPr>
                <w:rFonts w:ascii="Times New Roman" w:hAnsi="Times New Roman" w:cs="Times New Roman"/>
              </w:rPr>
              <w:t>Clic en Guardar.</w:t>
            </w:r>
          </w:p>
        </w:tc>
      </w:tr>
      <w:tr w:rsidR="005541BE" w:rsidRPr="00F03AE2" w14:paraId="2A1F4A96" w14:textId="77777777" w:rsidTr="003D4AED">
        <w:trPr>
          <w:trHeight w:val="547"/>
        </w:trPr>
        <w:tc>
          <w:tcPr>
            <w:tcW w:w="4008" w:type="dxa"/>
          </w:tcPr>
          <w:p w14:paraId="1EFC4C5F"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500AADA1"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Prioridad Guardada Exitosamente”.</w:t>
            </w:r>
          </w:p>
        </w:tc>
        <w:tc>
          <w:tcPr>
            <w:tcW w:w="4486" w:type="dxa"/>
          </w:tcPr>
          <w:p w14:paraId="44B3E084"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43B8F86D"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78C5A98A" w14:textId="78C006A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D7D1FEE" w14:textId="77777777" w:rsidR="005541BE" w:rsidRPr="00F03AE2" w:rsidRDefault="005541BE" w:rsidP="008B3AA5">
      <w:pPr>
        <w:spacing w:after="0"/>
        <w:rPr>
          <w:rFonts w:ascii="Times New Roman" w:hAnsi="Times New Roman" w:cs="Times New Roman"/>
        </w:rPr>
      </w:pPr>
    </w:p>
    <w:p w14:paraId="0B7D2769" w14:textId="4921EAF0"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80-B: </w:t>
      </w:r>
      <w:r w:rsidRPr="00F03AE2">
        <w:rPr>
          <w:rFonts w:ascii="Times New Roman" w:hAnsi="Times New Roman" w:cs="Times New Roman"/>
        </w:rPr>
        <w:t>Historia de Usuario 16</w:t>
      </w:r>
    </w:p>
    <w:tbl>
      <w:tblPr>
        <w:tblStyle w:val="Tablaconcuadrcula"/>
        <w:tblW w:w="0" w:type="auto"/>
        <w:tblLook w:val="04A0" w:firstRow="1" w:lastRow="0" w:firstColumn="1" w:lastColumn="0" w:noHBand="0" w:noVBand="1"/>
      </w:tblPr>
      <w:tblGrid>
        <w:gridCol w:w="4248"/>
        <w:gridCol w:w="4246"/>
      </w:tblGrid>
      <w:tr w:rsidR="004962A9" w:rsidRPr="00F03AE2" w14:paraId="446E494E" w14:textId="77777777" w:rsidTr="0026253B">
        <w:tc>
          <w:tcPr>
            <w:tcW w:w="8494" w:type="dxa"/>
            <w:gridSpan w:val="2"/>
          </w:tcPr>
          <w:p w14:paraId="143EB339" w14:textId="77777777" w:rsidR="004962A9" w:rsidRPr="00F03AE2" w:rsidRDefault="004962A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4962A9" w:rsidRPr="00F03AE2" w14:paraId="418388AC" w14:textId="77777777" w:rsidTr="0026253B">
        <w:tc>
          <w:tcPr>
            <w:tcW w:w="4248" w:type="dxa"/>
          </w:tcPr>
          <w:p w14:paraId="55FF06A2"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6</w:t>
            </w:r>
          </w:p>
        </w:tc>
        <w:tc>
          <w:tcPr>
            <w:tcW w:w="4246" w:type="dxa"/>
          </w:tcPr>
          <w:p w14:paraId="33AE51C4"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Administrador</w:t>
            </w:r>
          </w:p>
        </w:tc>
      </w:tr>
      <w:tr w:rsidR="004962A9" w:rsidRPr="00F03AE2" w14:paraId="352AE55F" w14:textId="77777777" w:rsidTr="0026253B">
        <w:tc>
          <w:tcPr>
            <w:tcW w:w="8494" w:type="dxa"/>
            <w:gridSpan w:val="2"/>
          </w:tcPr>
          <w:p w14:paraId="6E1EF85C"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Modificar Información de Prioridad </w:t>
            </w:r>
          </w:p>
        </w:tc>
      </w:tr>
      <w:tr w:rsidR="004962A9" w:rsidRPr="00F03AE2" w14:paraId="391A3ED2" w14:textId="77777777" w:rsidTr="0026253B">
        <w:tc>
          <w:tcPr>
            <w:tcW w:w="4248" w:type="dxa"/>
          </w:tcPr>
          <w:p w14:paraId="49AE426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3D3661E7"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6A56B7C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1BD442FA"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4962A9" w:rsidRPr="00F03AE2" w14:paraId="6A3638DD" w14:textId="77777777" w:rsidTr="0026253B">
        <w:tc>
          <w:tcPr>
            <w:tcW w:w="4248" w:type="dxa"/>
          </w:tcPr>
          <w:p w14:paraId="3EE8DB8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063995D8"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1</w:t>
            </w:r>
          </w:p>
        </w:tc>
      </w:tr>
      <w:tr w:rsidR="004962A9" w:rsidRPr="00F03AE2" w14:paraId="1B0C0A59" w14:textId="77777777" w:rsidTr="0026253B">
        <w:tc>
          <w:tcPr>
            <w:tcW w:w="8494" w:type="dxa"/>
            <w:gridSpan w:val="2"/>
          </w:tcPr>
          <w:p w14:paraId="0247E440" w14:textId="77777777" w:rsidR="004962A9" w:rsidRPr="00F03AE2" w:rsidRDefault="004962A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4962A9" w:rsidRPr="00F03AE2" w14:paraId="63166660" w14:textId="77777777" w:rsidTr="0026253B">
        <w:trPr>
          <w:trHeight w:val="547"/>
        </w:trPr>
        <w:tc>
          <w:tcPr>
            <w:tcW w:w="8494" w:type="dxa"/>
            <w:gridSpan w:val="2"/>
          </w:tcPr>
          <w:p w14:paraId="37F5BA6C"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8FD93A7" w14:textId="77777777" w:rsidR="004962A9" w:rsidRPr="00F03AE2" w:rsidRDefault="004962A9" w:rsidP="008B3AA5">
            <w:pPr>
              <w:spacing w:line="360" w:lineRule="auto"/>
              <w:jc w:val="both"/>
              <w:rPr>
                <w:rFonts w:ascii="Times New Roman" w:hAnsi="Times New Roman" w:cs="Times New Roman"/>
              </w:rPr>
            </w:pPr>
            <w:r w:rsidRPr="00F03AE2">
              <w:rPr>
                <w:rFonts w:ascii="Times New Roman" w:hAnsi="Times New Roman" w:cs="Times New Roman"/>
              </w:rPr>
              <w:t>Como administrador deseo modificar la información de una prioridad de ticket</w:t>
            </w:r>
            <w:r w:rsidR="005541BE" w:rsidRPr="00F03AE2">
              <w:rPr>
                <w:rFonts w:ascii="Times New Roman" w:hAnsi="Times New Roman" w:cs="Times New Roman"/>
              </w:rPr>
              <w:t>.</w:t>
            </w:r>
          </w:p>
        </w:tc>
      </w:tr>
      <w:tr w:rsidR="004962A9" w:rsidRPr="00F03AE2" w14:paraId="726E16E5" w14:textId="77777777" w:rsidTr="0026253B">
        <w:trPr>
          <w:trHeight w:val="547"/>
        </w:trPr>
        <w:tc>
          <w:tcPr>
            <w:tcW w:w="8494" w:type="dxa"/>
            <w:gridSpan w:val="2"/>
          </w:tcPr>
          <w:p w14:paraId="6D62629D" w14:textId="77777777" w:rsidR="004962A9" w:rsidRPr="00F03AE2" w:rsidRDefault="004962A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2061462" w14:textId="07DBAAF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47144C2" w14:textId="77777777" w:rsidR="004962A9" w:rsidRPr="00F03AE2" w:rsidRDefault="004962A9" w:rsidP="008B3AA5">
      <w:pPr>
        <w:spacing w:after="0"/>
        <w:rPr>
          <w:rFonts w:ascii="Times New Roman" w:hAnsi="Times New Roman" w:cs="Times New Roman"/>
        </w:rPr>
      </w:pPr>
    </w:p>
    <w:p w14:paraId="4E48DA2E" w14:textId="77777777" w:rsidR="007B18DF" w:rsidRPr="00F03AE2" w:rsidRDefault="007B18DF" w:rsidP="008B3AA5">
      <w:pPr>
        <w:spacing w:after="0"/>
        <w:rPr>
          <w:rFonts w:ascii="Times New Roman" w:hAnsi="Times New Roman" w:cs="Times New Roman"/>
        </w:rPr>
      </w:pPr>
    </w:p>
    <w:p w14:paraId="5BE6E3BC" w14:textId="77777777" w:rsidR="007B18DF" w:rsidRPr="00F03AE2" w:rsidRDefault="007B18DF" w:rsidP="008B3AA5">
      <w:pPr>
        <w:spacing w:after="0"/>
        <w:rPr>
          <w:rFonts w:ascii="Times New Roman" w:hAnsi="Times New Roman" w:cs="Times New Roman"/>
        </w:rPr>
      </w:pPr>
    </w:p>
    <w:p w14:paraId="43BB9902" w14:textId="77777777" w:rsidR="007B18DF" w:rsidRPr="00F03AE2" w:rsidRDefault="007B18DF" w:rsidP="008B3AA5">
      <w:pPr>
        <w:spacing w:after="0"/>
        <w:rPr>
          <w:rFonts w:ascii="Times New Roman" w:hAnsi="Times New Roman" w:cs="Times New Roman"/>
        </w:rPr>
      </w:pPr>
    </w:p>
    <w:p w14:paraId="4407BE2D" w14:textId="4394FDDB" w:rsidR="001D68D0" w:rsidRPr="00F03AE2" w:rsidRDefault="001D68D0" w:rsidP="008B3AA5">
      <w:pPr>
        <w:spacing w:after="0"/>
        <w:rPr>
          <w:rFonts w:ascii="Times New Roman" w:hAnsi="Times New Roman" w:cs="Times New Roman"/>
        </w:rPr>
      </w:pPr>
      <w:r w:rsidRPr="00F03AE2">
        <w:rPr>
          <w:rFonts w:ascii="Times New Roman" w:hAnsi="Times New Roman" w:cs="Times New Roman"/>
          <w:b/>
        </w:rPr>
        <w:t xml:space="preserve">Tabla 81-B: </w:t>
      </w:r>
      <w:r w:rsidRPr="00F03AE2">
        <w:rPr>
          <w:rFonts w:ascii="Times New Roman" w:hAnsi="Times New Roman" w:cs="Times New Roman"/>
        </w:rPr>
        <w:t>Tarea de Ingeniería 3</w:t>
      </w:r>
      <w:r w:rsidR="00215DFF" w:rsidRPr="00F03AE2">
        <w:rPr>
          <w:rFonts w:ascii="Times New Roman" w:hAnsi="Times New Roman" w:cs="Times New Roman"/>
        </w:rPr>
        <w:t>9</w:t>
      </w:r>
    </w:p>
    <w:tbl>
      <w:tblPr>
        <w:tblStyle w:val="Tablaconcuadrcula"/>
        <w:tblW w:w="0" w:type="auto"/>
        <w:tblLook w:val="04A0" w:firstRow="1" w:lastRow="0" w:firstColumn="1" w:lastColumn="0" w:noHBand="0" w:noVBand="1"/>
      </w:tblPr>
      <w:tblGrid>
        <w:gridCol w:w="8494"/>
      </w:tblGrid>
      <w:tr w:rsidR="005541BE" w:rsidRPr="00F03AE2" w14:paraId="04B89793" w14:textId="77777777" w:rsidTr="003D4AED">
        <w:tc>
          <w:tcPr>
            <w:tcW w:w="8494" w:type="dxa"/>
          </w:tcPr>
          <w:p w14:paraId="086779CE"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5541BE" w:rsidRPr="00F03AE2" w14:paraId="44FC9CF6" w14:textId="77777777" w:rsidTr="003D4AED">
        <w:tc>
          <w:tcPr>
            <w:tcW w:w="8494" w:type="dxa"/>
          </w:tcPr>
          <w:p w14:paraId="389B9DAC"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6</w:t>
            </w:r>
          </w:p>
        </w:tc>
      </w:tr>
      <w:tr w:rsidR="005541BE" w:rsidRPr="00F03AE2" w14:paraId="69C28615" w14:textId="77777777" w:rsidTr="003D4AED">
        <w:tc>
          <w:tcPr>
            <w:tcW w:w="8494" w:type="dxa"/>
          </w:tcPr>
          <w:p w14:paraId="2A1E5C2A" w14:textId="0F4707A9"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215DFF" w:rsidRPr="00F03AE2">
              <w:rPr>
                <w:rFonts w:ascii="Times New Roman" w:hAnsi="Times New Roman" w:cs="Times New Roman"/>
              </w:rPr>
              <w:t>9</w:t>
            </w:r>
          </w:p>
        </w:tc>
      </w:tr>
      <w:tr w:rsidR="005541BE" w:rsidRPr="00F03AE2" w14:paraId="70F02093" w14:textId="77777777" w:rsidTr="003D4AED">
        <w:tc>
          <w:tcPr>
            <w:tcW w:w="8494" w:type="dxa"/>
          </w:tcPr>
          <w:p w14:paraId="669EB0C3"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prioridades.</w:t>
            </w:r>
          </w:p>
        </w:tc>
      </w:tr>
      <w:tr w:rsidR="005541BE" w:rsidRPr="00F03AE2" w14:paraId="79D227F0" w14:textId="77777777" w:rsidTr="003D4AED">
        <w:tc>
          <w:tcPr>
            <w:tcW w:w="8494" w:type="dxa"/>
          </w:tcPr>
          <w:p w14:paraId="471E8B48"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5541BE" w:rsidRPr="00F03AE2" w14:paraId="251096E0" w14:textId="77777777" w:rsidTr="003D4AED">
        <w:tc>
          <w:tcPr>
            <w:tcW w:w="8494" w:type="dxa"/>
          </w:tcPr>
          <w:p w14:paraId="0E5319C7"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5541BE" w:rsidRPr="00F03AE2" w14:paraId="2948DEE8" w14:textId="77777777" w:rsidTr="003D4AED">
        <w:trPr>
          <w:trHeight w:val="547"/>
        </w:trPr>
        <w:tc>
          <w:tcPr>
            <w:tcW w:w="8494" w:type="dxa"/>
          </w:tcPr>
          <w:p w14:paraId="0878CFF8"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DCF003D"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la modificación de información de prioridades.</w:t>
            </w:r>
          </w:p>
        </w:tc>
      </w:tr>
    </w:tbl>
    <w:p w14:paraId="0EE9C948" w14:textId="71F3DBA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B9C2D57" w14:textId="77777777" w:rsidR="005541BE" w:rsidRPr="00F03AE2" w:rsidRDefault="005541BE" w:rsidP="008B3AA5">
      <w:pPr>
        <w:spacing w:after="0"/>
        <w:rPr>
          <w:rFonts w:ascii="Times New Roman" w:hAnsi="Times New Roman" w:cs="Times New Roman"/>
        </w:rPr>
      </w:pPr>
    </w:p>
    <w:p w14:paraId="5414F8AE" w14:textId="73841705" w:rsidR="00215DFF" w:rsidRPr="00F03AE2" w:rsidRDefault="00215DFF" w:rsidP="008B3AA5">
      <w:pPr>
        <w:spacing w:after="0"/>
        <w:rPr>
          <w:rFonts w:ascii="Times New Roman" w:hAnsi="Times New Roman" w:cs="Times New Roman"/>
        </w:rPr>
      </w:pPr>
      <w:r w:rsidRPr="00F03AE2">
        <w:rPr>
          <w:rFonts w:ascii="Times New Roman" w:hAnsi="Times New Roman" w:cs="Times New Roman"/>
          <w:b/>
        </w:rPr>
        <w:t xml:space="preserve">Tabla 82-B: </w:t>
      </w:r>
      <w:r w:rsidRPr="00F03AE2">
        <w:rPr>
          <w:rFonts w:ascii="Times New Roman" w:hAnsi="Times New Roman" w:cs="Times New Roman"/>
        </w:rPr>
        <w:t>Tarea de Ingeniería 39</w:t>
      </w:r>
    </w:p>
    <w:tbl>
      <w:tblPr>
        <w:tblStyle w:val="Tablaconcuadrcula"/>
        <w:tblW w:w="0" w:type="auto"/>
        <w:tblLook w:val="04A0" w:firstRow="1" w:lastRow="0" w:firstColumn="1" w:lastColumn="0" w:noHBand="0" w:noVBand="1"/>
      </w:tblPr>
      <w:tblGrid>
        <w:gridCol w:w="8494"/>
      </w:tblGrid>
      <w:tr w:rsidR="005541BE" w:rsidRPr="00F03AE2" w14:paraId="2C542D9A" w14:textId="77777777" w:rsidTr="003D4AED">
        <w:tc>
          <w:tcPr>
            <w:tcW w:w="8494" w:type="dxa"/>
          </w:tcPr>
          <w:p w14:paraId="6184523F"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5541BE" w:rsidRPr="00F03AE2" w14:paraId="533D789D" w14:textId="77777777" w:rsidTr="003D4AED">
        <w:tc>
          <w:tcPr>
            <w:tcW w:w="8494" w:type="dxa"/>
          </w:tcPr>
          <w:p w14:paraId="34664A4F"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5</w:t>
            </w:r>
          </w:p>
        </w:tc>
      </w:tr>
      <w:tr w:rsidR="005541BE" w:rsidRPr="00F03AE2" w14:paraId="22275F0F" w14:textId="77777777" w:rsidTr="003D4AED">
        <w:tc>
          <w:tcPr>
            <w:tcW w:w="8494" w:type="dxa"/>
          </w:tcPr>
          <w:p w14:paraId="7848F68C" w14:textId="5757C1EE"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3</w:t>
            </w:r>
            <w:r w:rsidR="00215DFF" w:rsidRPr="00F03AE2">
              <w:rPr>
                <w:rFonts w:ascii="Times New Roman" w:hAnsi="Times New Roman" w:cs="Times New Roman"/>
              </w:rPr>
              <w:t>9</w:t>
            </w:r>
          </w:p>
        </w:tc>
      </w:tr>
      <w:tr w:rsidR="005541BE" w:rsidRPr="00F03AE2" w14:paraId="6C6E418F" w14:textId="77777777" w:rsidTr="003D4AED">
        <w:tc>
          <w:tcPr>
            <w:tcW w:w="8494" w:type="dxa"/>
          </w:tcPr>
          <w:p w14:paraId="5B768236"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la modificación de prioridades.</w:t>
            </w:r>
          </w:p>
        </w:tc>
      </w:tr>
      <w:tr w:rsidR="005541BE" w:rsidRPr="00F03AE2" w14:paraId="16D9128F" w14:textId="77777777" w:rsidTr="003D4AED">
        <w:tc>
          <w:tcPr>
            <w:tcW w:w="8494" w:type="dxa"/>
          </w:tcPr>
          <w:p w14:paraId="5CD5F306"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5541BE" w:rsidRPr="00F03AE2" w14:paraId="2C8073F7" w14:textId="77777777" w:rsidTr="003D4AED">
        <w:tc>
          <w:tcPr>
            <w:tcW w:w="8494" w:type="dxa"/>
          </w:tcPr>
          <w:p w14:paraId="20A9C893"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5541BE" w:rsidRPr="00F03AE2" w14:paraId="68CD5F85" w14:textId="77777777" w:rsidTr="003D4AED">
        <w:trPr>
          <w:trHeight w:val="547"/>
        </w:trPr>
        <w:tc>
          <w:tcPr>
            <w:tcW w:w="8494" w:type="dxa"/>
          </w:tcPr>
          <w:p w14:paraId="56ED85EC"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1379B9A" w14:textId="77777777" w:rsidR="005541BE" w:rsidRPr="00F03AE2" w:rsidRDefault="005541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plantilla .ctp para la modificación  de prioridades.</w:t>
            </w:r>
          </w:p>
          <w:p w14:paraId="7D596039" w14:textId="77777777" w:rsidR="005541BE" w:rsidRPr="00F03AE2" w:rsidRDefault="005541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mostrara un mensaje de confirmación.</w:t>
            </w:r>
          </w:p>
        </w:tc>
      </w:tr>
    </w:tbl>
    <w:p w14:paraId="39DB83AF" w14:textId="2D2F384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9D6520D" w14:textId="77777777" w:rsidR="005541BE" w:rsidRPr="00F03AE2" w:rsidRDefault="005541BE" w:rsidP="008B3AA5">
      <w:pPr>
        <w:tabs>
          <w:tab w:val="left" w:pos="1331"/>
        </w:tabs>
        <w:spacing w:after="0"/>
        <w:rPr>
          <w:rFonts w:ascii="Times New Roman" w:hAnsi="Times New Roman" w:cs="Times New Roman"/>
        </w:rPr>
      </w:pPr>
    </w:p>
    <w:p w14:paraId="0B0A4047" w14:textId="76FC37C6" w:rsidR="00215DFF" w:rsidRPr="00F03AE2" w:rsidRDefault="00215DFF" w:rsidP="008B3AA5">
      <w:pPr>
        <w:spacing w:after="0"/>
        <w:rPr>
          <w:rFonts w:ascii="Times New Roman" w:hAnsi="Times New Roman" w:cs="Times New Roman"/>
        </w:rPr>
      </w:pPr>
      <w:r w:rsidRPr="00F03AE2">
        <w:rPr>
          <w:rFonts w:ascii="Times New Roman" w:hAnsi="Times New Roman" w:cs="Times New Roman"/>
          <w:b/>
        </w:rPr>
        <w:t xml:space="preserve">Tabla 83-B: </w:t>
      </w:r>
      <w:r w:rsidRPr="00F03AE2">
        <w:rPr>
          <w:rFonts w:ascii="Times New Roman" w:hAnsi="Times New Roman" w:cs="Times New Roman"/>
        </w:rPr>
        <w:t>Prueba de Aceptación 20</w:t>
      </w:r>
    </w:p>
    <w:tbl>
      <w:tblPr>
        <w:tblStyle w:val="Tablaconcuadrcula"/>
        <w:tblW w:w="0" w:type="auto"/>
        <w:tblLook w:val="04A0" w:firstRow="1" w:lastRow="0" w:firstColumn="1" w:lastColumn="0" w:noHBand="0" w:noVBand="1"/>
      </w:tblPr>
      <w:tblGrid>
        <w:gridCol w:w="4008"/>
        <w:gridCol w:w="4486"/>
      </w:tblGrid>
      <w:tr w:rsidR="005541BE" w:rsidRPr="00F03AE2" w14:paraId="60B82538" w14:textId="77777777" w:rsidTr="003D4AED">
        <w:tc>
          <w:tcPr>
            <w:tcW w:w="8494" w:type="dxa"/>
            <w:gridSpan w:val="2"/>
          </w:tcPr>
          <w:p w14:paraId="1E16834F" w14:textId="77777777" w:rsidR="005541BE" w:rsidRPr="00F03AE2" w:rsidRDefault="005541B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5541BE" w:rsidRPr="00F03AE2" w14:paraId="1B52284E" w14:textId="77777777" w:rsidTr="003D4AED">
        <w:tc>
          <w:tcPr>
            <w:tcW w:w="8494" w:type="dxa"/>
            <w:gridSpan w:val="2"/>
          </w:tcPr>
          <w:p w14:paraId="1378C60A"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0</w:t>
            </w:r>
          </w:p>
        </w:tc>
      </w:tr>
      <w:tr w:rsidR="005541BE" w:rsidRPr="00F03AE2" w14:paraId="060DED5E" w14:textId="77777777" w:rsidTr="003D4AED">
        <w:tc>
          <w:tcPr>
            <w:tcW w:w="8494" w:type="dxa"/>
            <w:gridSpan w:val="2"/>
          </w:tcPr>
          <w:p w14:paraId="39E0F46E"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una prioridad</w:t>
            </w:r>
          </w:p>
        </w:tc>
      </w:tr>
      <w:tr w:rsidR="005541BE" w:rsidRPr="00F03AE2" w14:paraId="47845DFB" w14:textId="77777777" w:rsidTr="003D4AED">
        <w:tc>
          <w:tcPr>
            <w:tcW w:w="8494" w:type="dxa"/>
            <w:gridSpan w:val="2"/>
          </w:tcPr>
          <w:p w14:paraId="5F57D49C"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6</w:t>
            </w:r>
          </w:p>
        </w:tc>
      </w:tr>
      <w:tr w:rsidR="005541BE" w:rsidRPr="00F03AE2" w14:paraId="69512E98" w14:textId="77777777" w:rsidTr="003D4AED">
        <w:trPr>
          <w:trHeight w:val="702"/>
        </w:trPr>
        <w:tc>
          <w:tcPr>
            <w:tcW w:w="8494" w:type="dxa"/>
            <w:gridSpan w:val="2"/>
          </w:tcPr>
          <w:p w14:paraId="3881CCFD"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6A1D40F"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Este permitirá modificar una prioridad del ticket y almacenarlo en la base de datos.</w:t>
            </w:r>
          </w:p>
        </w:tc>
      </w:tr>
      <w:tr w:rsidR="005541BE" w:rsidRPr="00F03AE2" w14:paraId="40E8042E" w14:textId="77777777" w:rsidTr="003D4AED">
        <w:trPr>
          <w:trHeight w:val="547"/>
        </w:trPr>
        <w:tc>
          <w:tcPr>
            <w:tcW w:w="4008" w:type="dxa"/>
          </w:tcPr>
          <w:p w14:paraId="6A7573AE" w14:textId="77777777" w:rsidR="005541BE" w:rsidRPr="00F03AE2" w:rsidRDefault="005541B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36E3BAB8" w14:textId="77777777" w:rsidR="005541BE" w:rsidRPr="00F03AE2" w:rsidRDefault="005541BE"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la prioridad se encuentra registrada en la base de datos.</w:t>
            </w:r>
          </w:p>
        </w:tc>
        <w:tc>
          <w:tcPr>
            <w:tcW w:w="4486" w:type="dxa"/>
          </w:tcPr>
          <w:p w14:paraId="597EFCE2"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77B85459"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Ingresar al Sistema</w:t>
            </w:r>
          </w:p>
          <w:p w14:paraId="7588C9E6"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Seleccionar Administración de Tickets.</w:t>
            </w:r>
          </w:p>
          <w:p w14:paraId="1BB6683B"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Seleccionar Prioridades del Ticket.</w:t>
            </w:r>
          </w:p>
          <w:p w14:paraId="3FC953A9"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 xml:space="preserve">Presionar el botón </w:t>
            </w:r>
            <w:r w:rsidR="0033746C" w:rsidRPr="00F03AE2">
              <w:rPr>
                <w:rFonts w:ascii="Times New Roman" w:hAnsi="Times New Roman" w:cs="Times New Roman"/>
              </w:rPr>
              <w:t>Editar</w:t>
            </w:r>
            <w:r w:rsidRPr="00F03AE2">
              <w:rPr>
                <w:rFonts w:ascii="Times New Roman" w:hAnsi="Times New Roman" w:cs="Times New Roman"/>
              </w:rPr>
              <w:t>.</w:t>
            </w:r>
          </w:p>
          <w:p w14:paraId="299B4506"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Ingresar los datos del formulario.</w:t>
            </w:r>
          </w:p>
          <w:p w14:paraId="44B3CDB9" w14:textId="77777777" w:rsidR="005541BE" w:rsidRPr="00F03AE2" w:rsidRDefault="005541BE" w:rsidP="00F53C45">
            <w:pPr>
              <w:pStyle w:val="Prrafodelista"/>
              <w:numPr>
                <w:ilvl w:val="0"/>
                <w:numId w:val="62"/>
              </w:numPr>
              <w:spacing w:line="360" w:lineRule="auto"/>
              <w:rPr>
                <w:rFonts w:ascii="Times New Roman" w:hAnsi="Times New Roman" w:cs="Times New Roman"/>
              </w:rPr>
            </w:pPr>
            <w:r w:rsidRPr="00F03AE2">
              <w:rPr>
                <w:rFonts w:ascii="Times New Roman" w:hAnsi="Times New Roman" w:cs="Times New Roman"/>
              </w:rPr>
              <w:t>Clic en Guardar.</w:t>
            </w:r>
          </w:p>
        </w:tc>
      </w:tr>
      <w:tr w:rsidR="005541BE" w:rsidRPr="00F03AE2" w14:paraId="673E7AF0" w14:textId="77777777" w:rsidTr="003D4AED">
        <w:trPr>
          <w:trHeight w:val="547"/>
        </w:trPr>
        <w:tc>
          <w:tcPr>
            <w:tcW w:w="4008" w:type="dxa"/>
          </w:tcPr>
          <w:p w14:paraId="1FF5279D"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AFD6FC7"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rPr>
              <w:t>El sistema guarda la información del usuario y retorna al index de los Usuarios registrados, con un mensaje de información “Prioridad Guardada Exitosamente”.</w:t>
            </w:r>
          </w:p>
        </w:tc>
        <w:tc>
          <w:tcPr>
            <w:tcW w:w="4486" w:type="dxa"/>
          </w:tcPr>
          <w:p w14:paraId="07B5F28C" w14:textId="77777777" w:rsidR="005541BE" w:rsidRPr="00F03AE2" w:rsidRDefault="005541B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6A26A2BF" w14:textId="77777777" w:rsidR="005541BE" w:rsidRPr="00F03AE2" w:rsidRDefault="005541BE"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355790B7" w14:textId="019FE40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142F176" w14:textId="77777777" w:rsidR="004962A9" w:rsidRPr="00F03AE2" w:rsidRDefault="004962A9" w:rsidP="008B3AA5">
      <w:pPr>
        <w:spacing w:after="0"/>
        <w:rPr>
          <w:rFonts w:ascii="Times New Roman" w:hAnsi="Times New Roman" w:cs="Times New Roman"/>
          <w:b/>
        </w:rPr>
      </w:pPr>
    </w:p>
    <w:p w14:paraId="30363733" w14:textId="77777777" w:rsidR="004962A9" w:rsidRPr="00F03AE2" w:rsidRDefault="004962A9" w:rsidP="008B3AA5">
      <w:pPr>
        <w:spacing w:after="0"/>
        <w:rPr>
          <w:rFonts w:ascii="Times New Roman" w:hAnsi="Times New Roman" w:cs="Times New Roman"/>
          <w:b/>
        </w:rPr>
      </w:pPr>
    </w:p>
    <w:p w14:paraId="44F4AF39" w14:textId="77777777" w:rsidR="00215DFF" w:rsidRPr="00F03AE2" w:rsidRDefault="00215DFF" w:rsidP="008B3AA5">
      <w:pPr>
        <w:spacing w:after="0"/>
        <w:rPr>
          <w:rFonts w:ascii="Times New Roman" w:hAnsi="Times New Roman" w:cs="Times New Roman"/>
          <w:b/>
        </w:rPr>
      </w:pPr>
    </w:p>
    <w:p w14:paraId="79F30721" w14:textId="77777777" w:rsidR="00215DFF" w:rsidRPr="00F03AE2" w:rsidRDefault="00215DFF" w:rsidP="008B3AA5">
      <w:pPr>
        <w:spacing w:after="0"/>
        <w:rPr>
          <w:rFonts w:ascii="Times New Roman" w:hAnsi="Times New Roman" w:cs="Times New Roman"/>
          <w:b/>
        </w:rPr>
      </w:pPr>
    </w:p>
    <w:p w14:paraId="7B656CA1" w14:textId="77777777" w:rsidR="00215DFF" w:rsidRPr="00F03AE2" w:rsidRDefault="00215DFF" w:rsidP="008B3AA5">
      <w:pPr>
        <w:spacing w:after="0"/>
        <w:rPr>
          <w:rFonts w:ascii="Times New Roman" w:hAnsi="Times New Roman" w:cs="Times New Roman"/>
          <w:b/>
        </w:rPr>
      </w:pPr>
    </w:p>
    <w:p w14:paraId="7D054F33" w14:textId="77777777" w:rsidR="00215DFF" w:rsidRPr="00F03AE2" w:rsidRDefault="00215DFF" w:rsidP="008B3AA5">
      <w:pPr>
        <w:spacing w:after="0"/>
        <w:rPr>
          <w:rFonts w:ascii="Times New Roman" w:hAnsi="Times New Roman" w:cs="Times New Roman"/>
          <w:b/>
        </w:rPr>
      </w:pPr>
    </w:p>
    <w:p w14:paraId="2AF078C5" w14:textId="77777777" w:rsidR="004962A9" w:rsidRPr="00F03AE2" w:rsidRDefault="004962A9" w:rsidP="008B3AA5">
      <w:pPr>
        <w:spacing w:after="0"/>
        <w:rPr>
          <w:rFonts w:ascii="Times New Roman" w:hAnsi="Times New Roman" w:cs="Times New Roman"/>
          <w:b/>
        </w:rPr>
      </w:pPr>
    </w:p>
    <w:p w14:paraId="7B578289" w14:textId="77777777" w:rsidR="007B18DF" w:rsidRPr="00F03AE2" w:rsidRDefault="007B18DF" w:rsidP="008B3AA5">
      <w:pPr>
        <w:spacing w:after="0"/>
        <w:rPr>
          <w:rFonts w:ascii="Times New Roman" w:hAnsi="Times New Roman" w:cs="Times New Roman"/>
          <w:b/>
        </w:rPr>
      </w:pPr>
    </w:p>
    <w:p w14:paraId="6737BB9A" w14:textId="77777777" w:rsidR="007B18DF" w:rsidRPr="00F03AE2" w:rsidRDefault="007B18DF" w:rsidP="008B3AA5">
      <w:pPr>
        <w:spacing w:after="0"/>
        <w:rPr>
          <w:rFonts w:ascii="Times New Roman" w:hAnsi="Times New Roman" w:cs="Times New Roman"/>
          <w:b/>
        </w:rPr>
      </w:pPr>
    </w:p>
    <w:p w14:paraId="6024EA45" w14:textId="77777777" w:rsidR="007B18DF" w:rsidRPr="00F03AE2" w:rsidRDefault="007B18DF" w:rsidP="008B3AA5">
      <w:pPr>
        <w:spacing w:after="0"/>
        <w:rPr>
          <w:rFonts w:ascii="Times New Roman" w:hAnsi="Times New Roman" w:cs="Times New Roman"/>
          <w:b/>
        </w:rPr>
      </w:pPr>
    </w:p>
    <w:p w14:paraId="033C456B" w14:textId="77777777" w:rsidR="007B18DF" w:rsidRPr="00F03AE2" w:rsidRDefault="007B18DF" w:rsidP="008B3AA5">
      <w:pPr>
        <w:spacing w:after="0"/>
        <w:rPr>
          <w:rFonts w:ascii="Times New Roman" w:hAnsi="Times New Roman" w:cs="Times New Roman"/>
          <w:b/>
        </w:rPr>
      </w:pPr>
    </w:p>
    <w:p w14:paraId="3A3FC003" w14:textId="77777777" w:rsidR="007B18DF" w:rsidRPr="00F03AE2" w:rsidRDefault="007B18DF" w:rsidP="008B3AA5">
      <w:pPr>
        <w:spacing w:after="0"/>
        <w:rPr>
          <w:rFonts w:ascii="Times New Roman" w:hAnsi="Times New Roman" w:cs="Times New Roman"/>
          <w:b/>
        </w:rPr>
      </w:pPr>
    </w:p>
    <w:p w14:paraId="3AB5F807" w14:textId="77777777" w:rsidR="007B18DF" w:rsidRPr="00F03AE2" w:rsidRDefault="007B18DF" w:rsidP="008B3AA5">
      <w:pPr>
        <w:spacing w:after="0"/>
        <w:rPr>
          <w:rFonts w:ascii="Times New Roman" w:hAnsi="Times New Roman" w:cs="Times New Roman"/>
          <w:b/>
        </w:rPr>
      </w:pPr>
    </w:p>
    <w:p w14:paraId="71F8F337" w14:textId="77777777" w:rsidR="007B18DF" w:rsidRPr="00F03AE2" w:rsidRDefault="007B18DF" w:rsidP="008B3AA5">
      <w:pPr>
        <w:spacing w:after="0"/>
        <w:rPr>
          <w:rFonts w:ascii="Times New Roman" w:hAnsi="Times New Roman" w:cs="Times New Roman"/>
          <w:b/>
        </w:rPr>
      </w:pPr>
    </w:p>
    <w:p w14:paraId="76977A8A" w14:textId="77777777" w:rsidR="007B18DF" w:rsidRPr="00F03AE2" w:rsidRDefault="007B18DF" w:rsidP="008B3AA5">
      <w:pPr>
        <w:spacing w:after="0"/>
        <w:rPr>
          <w:rFonts w:ascii="Times New Roman" w:hAnsi="Times New Roman" w:cs="Times New Roman"/>
          <w:b/>
        </w:rPr>
      </w:pPr>
    </w:p>
    <w:p w14:paraId="2C450030" w14:textId="77777777" w:rsidR="007B18DF" w:rsidRPr="00F03AE2" w:rsidRDefault="007B18DF" w:rsidP="008B3AA5">
      <w:pPr>
        <w:spacing w:after="0"/>
        <w:rPr>
          <w:rFonts w:ascii="Times New Roman" w:hAnsi="Times New Roman" w:cs="Times New Roman"/>
          <w:b/>
        </w:rPr>
      </w:pPr>
    </w:p>
    <w:p w14:paraId="6E24F53F" w14:textId="77777777" w:rsidR="007B18DF" w:rsidRPr="00F03AE2" w:rsidRDefault="007B18DF" w:rsidP="008B3AA5">
      <w:pPr>
        <w:spacing w:after="0"/>
        <w:rPr>
          <w:rFonts w:ascii="Times New Roman" w:hAnsi="Times New Roman" w:cs="Times New Roman"/>
          <w:b/>
        </w:rPr>
      </w:pPr>
    </w:p>
    <w:p w14:paraId="1AE15A7D" w14:textId="77777777" w:rsidR="007B18DF" w:rsidRPr="00F03AE2" w:rsidRDefault="007B18DF" w:rsidP="008B3AA5">
      <w:pPr>
        <w:spacing w:after="0"/>
        <w:rPr>
          <w:rFonts w:ascii="Times New Roman" w:hAnsi="Times New Roman" w:cs="Times New Roman"/>
          <w:b/>
        </w:rPr>
      </w:pPr>
    </w:p>
    <w:p w14:paraId="525936C4" w14:textId="77777777" w:rsidR="007B18DF" w:rsidRPr="00F03AE2" w:rsidRDefault="007B18DF" w:rsidP="008B3AA5">
      <w:pPr>
        <w:spacing w:after="0"/>
        <w:rPr>
          <w:rFonts w:ascii="Times New Roman" w:hAnsi="Times New Roman" w:cs="Times New Roman"/>
          <w:b/>
        </w:rPr>
      </w:pPr>
    </w:p>
    <w:p w14:paraId="4396D060" w14:textId="77777777" w:rsidR="007B18DF" w:rsidRPr="00F03AE2" w:rsidRDefault="007B18DF" w:rsidP="008B3AA5">
      <w:pPr>
        <w:spacing w:after="0"/>
        <w:rPr>
          <w:rFonts w:ascii="Times New Roman" w:hAnsi="Times New Roman" w:cs="Times New Roman"/>
          <w:b/>
        </w:rPr>
      </w:pPr>
    </w:p>
    <w:p w14:paraId="0BC4BE2E" w14:textId="77777777" w:rsidR="007B18DF" w:rsidRPr="00F03AE2" w:rsidRDefault="007B18DF" w:rsidP="008B3AA5">
      <w:pPr>
        <w:spacing w:after="0"/>
        <w:rPr>
          <w:rFonts w:ascii="Times New Roman" w:hAnsi="Times New Roman" w:cs="Times New Roman"/>
          <w:b/>
        </w:rPr>
      </w:pPr>
    </w:p>
    <w:p w14:paraId="15C0B33F" w14:textId="77777777" w:rsidR="007B18DF" w:rsidRPr="00F03AE2" w:rsidRDefault="007B18DF" w:rsidP="008B3AA5">
      <w:pPr>
        <w:spacing w:after="0"/>
        <w:rPr>
          <w:rFonts w:ascii="Times New Roman" w:hAnsi="Times New Roman" w:cs="Times New Roman"/>
          <w:b/>
        </w:rPr>
      </w:pPr>
    </w:p>
    <w:p w14:paraId="1CA924C5" w14:textId="77777777" w:rsidR="007B18DF" w:rsidRPr="00F03AE2" w:rsidRDefault="007B18DF" w:rsidP="008B3AA5">
      <w:pPr>
        <w:spacing w:after="0"/>
        <w:rPr>
          <w:rFonts w:ascii="Times New Roman" w:hAnsi="Times New Roman" w:cs="Times New Roman"/>
          <w:b/>
        </w:rPr>
      </w:pPr>
    </w:p>
    <w:p w14:paraId="1FF46BD7" w14:textId="77777777" w:rsidR="007B18DF" w:rsidRPr="00F03AE2" w:rsidRDefault="007B18DF" w:rsidP="008B3AA5">
      <w:pPr>
        <w:spacing w:after="0"/>
        <w:rPr>
          <w:rFonts w:ascii="Times New Roman" w:hAnsi="Times New Roman" w:cs="Times New Roman"/>
          <w:b/>
        </w:rPr>
      </w:pPr>
    </w:p>
    <w:p w14:paraId="7ED9DB83" w14:textId="77777777" w:rsidR="007B18DF" w:rsidRPr="00F03AE2" w:rsidRDefault="007B18DF" w:rsidP="008B3AA5">
      <w:pPr>
        <w:spacing w:after="0"/>
        <w:rPr>
          <w:rFonts w:ascii="Times New Roman" w:hAnsi="Times New Roman" w:cs="Times New Roman"/>
          <w:b/>
        </w:rPr>
      </w:pPr>
    </w:p>
    <w:p w14:paraId="06C72A94" w14:textId="77777777" w:rsidR="007B18DF" w:rsidRPr="00F03AE2" w:rsidRDefault="007B18DF" w:rsidP="008B3AA5">
      <w:pPr>
        <w:spacing w:after="0"/>
        <w:rPr>
          <w:rFonts w:ascii="Times New Roman" w:hAnsi="Times New Roman" w:cs="Times New Roman"/>
          <w:b/>
        </w:rPr>
      </w:pPr>
    </w:p>
    <w:p w14:paraId="21B91827" w14:textId="77777777" w:rsidR="007B18DF" w:rsidRPr="00F03AE2" w:rsidRDefault="007B18DF" w:rsidP="008B3AA5">
      <w:pPr>
        <w:spacing w:after="0"/>
        <w:rPr>
          <w:rFonts w:ascii="Times New Roman" w:hAnsi="Times New Roman" w:cs="Times New Roman"/>
          <w:b/>
        </w:rPr>
      </w:pPr>
    </w:p>
    <w:p w14:paraId="54E06656" w14:textId="77777777" w:rsidR="007B18DF" w:rsidRPr="00F03AE2" w:rsidRDefault="007B18DF" w:rsidP="008B3AA5">
      <w:pPr>
        <w:spacing w:after="0"/>
        <w:rPr>
          <w:rFonts w:ascii="Times New Roman" w:hAnsi="Times New Roman" w:cs="Times New Roman"/>
          <w:b/>
        </w:rPr>
      </w:pPr>
    </w:p>
    <w:p w14:paraId="3FC2C6BC" w14:textId="77777777" w:rsidR="007B18DF" w:rsidRPr="00F03AE2" w:rsidRDefault="007B18DF" w:rsidP="008B3AA5">
      <w:pPr>
        <w:spacing w:after="0"/>
        <w:rPr>
          <w:rFonts w:ascii="Times New Roman" w:hAnsi="Times New Roman" w:cs="Times New Roman"/>
          <w:b/>
        </w:rPr>
      </w:pPr>
    </w:p>
    <w:p w14:paraId="2E4EFDCE" w14:textId="77777777" w:rsidR="007B18DF" w:rsidRPr="00F03AE2" w:rsidRDefault="007B18DF" w:rsidP="008B3AA5">
      <w:pPr>
        <w:spacing w:after="0"/>
        <w:rPr>
          <w:rFonts w:ascii="Times New Roman" w:hAnsi="Times New Roman" w:cs="Times New Roman"/>
          <w:b/>
        </w:rPr>
      </w:pPr>
    </w:p>
    <w:p w14:paraId="276B83B5" w14:textId="77777777" w:rsidR="007B18DF" w:rsidRPr="00F03AE2" w:rsidRDefault="007B18DF" w:rsidP="008B3AA5">
      <w:pPr>
        <w:spacing w:after="0"/>
        <w:rPr>
          <w:rFonts w:ascii="Times New Roman" w:hAnsi="Times New Roman" w:cs="Times New Roman"/>
          <w:b/>
        </w:rPr>
      </w:pPr>
    </w:p>
    <w:p w14:paraId="62A86F40" w14:textId="77777777" w:rsidR="007B18DF" w:rsidRPr="00F03AE2" w:rsidRDefault="007B18DF" w:rsidP="008B3AA5">
      <w:pPr>
        <w:spacing w:after="0"/>
        <w:rPr>
          <w:rFonts w:ascii="Times New Roman" w:hAnsi="Times New Roman" w:cs="Times New Roman"/>
          <w:b/>
        </w:rPr>
      </w:pPr>
    </w:p>
    <w:p w14:paraId="72C0C270" w14:textId="77777777" w:rsidR="007B18DF" w:rsidRPr="00F03AE2" w:rsidRDefault="007B18DF" w:rsidP="008B3AA5">
      <w:pPr>
        <w:spacing w:after="0"/>
        <w:rPr>
          <w:rFonts w:ascii="Times New Roman" w:hAnsi="Times New Roman" w:cs="Times New Roman"/>
          <w:b/>
        </w:rPr>
      </w:pPr>
    </w:p>
    <w:p w14:paraId="67F03ADF" w14:textId="77777777" w:rsidR="007B18DF" w:rsidRPr="00F03AE2" w:rsidRDefault="007B18DF" w:rsidP="008B3AA5">
      <w:pPr>
        <w:spacing w:after="0"/>
        <w:rPr>
          <w:rFonts w:ascii="Times New Roman" w:hAnsi="Times New Roman" w:cs="Times New Roman"/>
          <w:b/>
        </w:rPr>
      </w:pPr>
    </w:p>
    <w:p w14:paraId="060F6457" w14:textId="77777777" w:rsidR="007B18DF" w:rsidRPr="00F03AE2" w:rsidRDefault="007B18DF" w:rsidP="008B3AA5">
      <w:pPr>
        <w:spacing w:after="0"/>
        <w:rPr>
          <w:rFonts w:ascii="Times New Roman" w:hAnsi="Times New Roman" w:cs="Times New Roman"/>
          <w:b/>
        </w:rPr>
      </w:pPr>
    </w:p>
    <w:p w14:paraId="17892397" w14:textId="77777777" w:rsidR="007B18DF" w:rsidRPr="00F03AE2" w:rsidRDefault="007B18DF" w:rsidP="008B3AA5">
      <w:pPr>
        <w:spacing w:after="0"/>
        <w:rPr>
          <w:rFonts w:ascii="Times New Roman" w:hAnsi="Times New Roman" w:cs="Times New Roman"/>
          <w:b/>
        </w:rPr>
      </w:pPr>
    </w:p>
    <w:p w14:paraId="0327245C" w14:textId="77777777" w:rsidR="007B18DF" w:rsidRPr="00F03AE2" w:rsidRDefault="007B18DF" w:rsidP="008B3AA5">
      <w:pPr>
        <w:spacing w:after="0"/>
        <w:rPr>
          <w:rFonts w:ascii="Times New Roman" w:hAnsi="Times New Roman" w:cs="Times New Roman"/>
          <w:b/>
        </w:rPr>
      </w:pPr>
    </w:p>
    <w:p w14:paraId="0FAAA25C" w14:textId="77777777" w:rsidR="007B18DF" w:rsidRPr="00F03AE2" w:rsidRDefault="007B18DF" w:rsidP="008B3AA5">
      <w:pPr>
        <w:spacing w:after="0"/>
        <w:rPr>
          <w:rFonts w:ascii="Times New Roman" w:hAnsi="Times New Roman" w:cs="Times New Roman"/>
          <w:b/>
        </w:rPr>
      </w:pPr>
    </w:p>
    <w:p w14:paraId="20235B19" w14:textId="77777777" w:rsidR="007B18DF" w:rsidRPr="00F03AE2" w:rsidRDefault="007B18DF" w:rsidP="008B3AA5">
      <w:pPr>
        <w:spacing w:after="0"/>
        <w:rPr>
          <w:rFonts w:ascii="Times New Roman" w:hAnsi="Times New Roman" w:cs="Times New Roman"/>
          <w:b/>
        </w:rPr>
      </w:pPr>
    </w:p>
    <w:p w14:paraId="076A96FE" w14:textId="77777777" w:rsidR="007B18DF" w:rsidRPr="00F03AE2" w:rsidRDefault="007B18DF" w:rsidP="008B3AA5">
      <w:pPr>
        <w:spacing w:after="0"/>
        <w:rPr>
          <w:rFonts w:ascii="Times New Roman" w:hAnsi="Times New Roman" w:cs="Times New Roman"/>
          <w:b/>
        </w:rPr>
      </w:pPr>
    </w:p>
    <w:p w14:paraId="6655DDDA" w14:textId="77777777" w:rsidR="004962A9" w:rsidRPr="00F03AE2" w:rsidRDefault="004962A9" w:rsidP="008B3AA5">
      <w:pPr>
        <w:spacing w:after="0"/>
        <w:rPr>
          <w:rFonts w:ascii="Times New Roman" w:hAnsi="Times New Roman" w:cs="Times New Roman"/>
          <w:b/>
        </w:rPr>
      </w:pPr>
    </w:p>
    <w:p w14:paraId="61C888D0" w14:textId="63E82AC8" w:rsidR="00BB5FCD" w:rsidRPr="00F03AE2" w:rsidRDefault="002E66AE" w:rsidP="008B3AA5">
      <w:pPr>
        <w:spacing w:after="0" w:line="480" w:lineRule="auto"/>
        <w:jc w:val="both"/>
        <w:rPr>
          <w:rFonts w:ascii="Times New Roman" w:hAnsi="Times New Roman" w:cs="Times New Roman"/>
          <w:b/>
        </w:rPr>
      </w:pPr>
      <w:r w:rsidRPr="00F03AE2">
        <w:rPr>
          <w:rFonts w:ascii="Times New Roman" w:hAnsi="Times New Roman" w:cs="Times New Roman"/>
          <w:b/>
        </w:rPr>
        <w:t>Anexo</w:t>
      </w:r>
      <w:r w:rsidR="00E060B6" w:rsidRPr="00F03AE2">
        <w:rPr>
          <w:rFonts w:ascii="Times New Roman" w:hAnsi="Times New Roman" w:cs="Times New Roman"/>
          <w:b/>
        </w:rPr>
        <w:t xml:space="preserve"> </w:t>
      </w:r>
      <w:r w:rsidRPr="00F03AE2">
        <w:rPr>
          <w:rFonts w:ascii="Times New Roman" w:hAnsi="Times New Roman" w:cs="Times New Roman"/>
          <w:b/>
        </w:rPr>
        <w:t>B</w:t>
      </w:r>
      <w:r w:rsidR="00E060B6" w:rsidRPr="00F03AE2">
        <w:rPr>
          <w:rFonts w:ascii="Times New Roman" w:hAnsi="Times New Roman" w:cs="Times New Roman"/>
          <w:b/>
        </w:rPr>
        <w:t>5: Sprint 2</w:t>
      </w:r>
    </w:p>
    <w:p w14:paraId="08086C7A" w14:textId="7F017C52" w:rsidR="00215DFF" w:rsidRPr="00F03AE2" w:rsidRDefault="00215DFF" w:rsidP="008B3AA5">
      <w:pPr>
        <w:spacing w:after="0"/>
        <w:rPr>
          <w:rFonts w:ascii="Times New Roman" w:hAnsi="Times New Roman" w:cs="Times New Roman"/>
          <w:lang w:val="en-US"/>
        </w:rPr>
      </w:pPr>
      <w:r w:rsidRPr="00F03AE2">
        <w:rPr>
          <w:rFonts w:ascii="Times New Roman" w:hAnsi="Times New Roman" w:cs="Times New Roman"/>
          <w:b/>
          <w:lang w:val="en-US"/>
        </w:rPr>
        <w:t xml:space="preserve">Tabla 84-B: </w:t>
      </w:r>
      <w:r w:rsidRPr="00F03AE2">
        <w:rPr>
          <w:rFonts w:ascii="Times New Roman" w:hAnsi="Times New Roman" w:cs="Times New Roman"/>
          <w:lang w:val="en-US"/>
        </w:rPr>
        <w:t>Sprint Backlog Iteración 2</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7"/>
        <w:gridCol w:w="1359"/>
        <w:gridCol w:w="5382"/>
        <w:gridCol w:w="1276"/>
      </w:tblGrid>
      <w:tr w:rsidR="00BB5FCD" w:rsidRPr="00F03AE2" w14:paraId="4FCF41C7" w14:textId="77777777" w:rsidTr="00AE1ABC">
        <w:tc>
          <w:tcPr>
            <w:tcW w:w="8784" w:type="dxa"/>
            <w:gridSpan w:val="4"/>
          </w:tcPr>
          <w:p w14:paraId="65357B7C" w14:textId="77777777" w:rsidR="00BB5FCD" w:rsidRPr="00F03AE2" w:rsidRDefault="00D73E0D"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 xml:space="preserve">SPRINT BACKLOG </w:t>
            </w:r>
            <w:r w:rsidR="00BB5FCD" w:rsidRPr="00F03AE2">
              <w:rPr>
                <w:rFonts w:ascii="Times New Roman" w:hAnsi="Times New Roman" w:cs="Times New Roman"/>
                <w:b/>
                <w:sz w:val="18"/>
                <w:szCs w:val="18"/>
              </w:rPr>
              <w:t>ITERACIÓN 2 P</w:t>
            </w:r>
            <w:r w:rsidRPr="00F03AE2">
              <w:rPr>
                <w:rFonts w:ascii="Times New Roman" w:hAnsi="Times New Roman" w:cs="Times New Roman"/>
                <w:b/>
                <w:sz w:val="18"/>
                <w:szCs w:val="18"/>
              </w:rPr>
              <w:t>ROYECTO: SDSI-DTIC</w:t>
            </w:r>
          </w:p>
        </w:tc>
      </w:tr>
      <w:tr w:rsidR="00A6036B" w:rsidRPr="00F03AE2" w14:paraId="645E5770" w14:textId="77777777" w:rsidTr="00A6036B">
        <w:tc>
          <w:tcPr>
            <w:tcW w:w="767" w:type="dxa"/>
          </w:tcPr>
          <w:p w14:paraId="5D1B413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ID</w:t>
            </w:r>
          </w:p>
        </w:tc>
        <w:tc>
          <w:tcPr>
            <w:tcW w:w="1359" w:type="dxa"/>
          </w:tcPr>
          <w:p w14:paraId="79A0BCBB"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Tipo</w:t>
            </w:r>
          </w:p>
        </w:tc>
        <w:tc>
          <w:tcPr>
            <w:tcW w:w="5382" w:type="dxa"/>
          </w:tcPr>
          <w:p w14:paraId="26753A29"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Descripción</w:t>
            </w:r>
          </w:p>
        </w:tc>
        <w:tc>
          <w:tcPr>
            <w:tcW w:w="1276" w:type="dxa"/>
          </w:tcPr>
          <w:p w14:paraId="7A4503D8"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Estado</w:t>
            </w:r>
          </w:p>
        </w:tc>
      </w:tr>
      <w:tr w:rsidR="00A6036B" w:rsidRPr="00F03AE2" w14:paraId="46B405BE" w14:textId="77777777" w:rsidTr="00A6036B">
        <w:tc>
          <w:tcPr>
            <w:tcW w:w="767" w:type="dxa"/>
          </w:tcPr>
          <w:p w14:paraId="124D4C24"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3A6EBC7F"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Tarea</w:t>
            </w:r>
          </w:p>
        </w:tc>
        <w:tc>
          <w:tcPr>
            <w:tcW w:w="5382" w:type="dxa"/>
          </w:tcPr>
          <w:p w14:paraId="45422F8D"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Depuración del producto entregado en el Sprint 2.</w:t>
            </w:r>
          </w:p>
        </w:tc>
        <w:tc>
          <w:tcPr>
            <w:tcW w:w="1276" w:type="dxa"/>
          </w:tcPr>
          <w:p w14:paraId="1726FEC7"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1971FA2A" w14:textId="77777777" w:rsidTr="00A6036B">
        <w:tc>
          <w:tcPr>
            <w:tcW w:w="767" w:type="dxa"/>
          </w:tcPr>
          <w:p w14:paraId="034D188D"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7</w:t>
            </w:r>
          </w:p>
        </w:tc>
        <w:tc>
          <w:tcPr>
            <w:tcW w:w="1359" w:type="dxa"/>
          </w:tcPr>
          <w:p w14:paraId="3FB39A7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683A68E7"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técnico deseo visualizar la lista de todos los tickets  asignados. </w:t>
            </w:r>
          </w:p>
        </w:tc>
        <w:tc>
          <w:tcPr>
            <w:tcW w:w="1276" w:type="dxa"/>
          </w:tcPr>
          <w:p w14:paraId="23D75F4E"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3DB3E036" w14:textId="77777777" w:rsidTr="00A6036B">
        <w:tc>
          <w:tcPr>
            <w:tcW w:w="767" w:type="dxa"/>
          </w:tcPr>
          <w:p w14:paraId="4496EFC1"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6D78986D"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467C7B38"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l modelo Ticket.</w:t>
            </w:r>
          </w:p>
        </w:tc>
        <w:tc>
          <w:tcPr>
            <w:tcW w:w="1276" w:type="dxa"/>
          </w:tcPr>
          <w:p w14:paraId="308FE34B"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7F1F19AA" w14:textId="77777777" w:rsidTr="00A6036B">
        <w:tc>
          <w:tcPr>
            <w:tcW w:w="767" w:type="dxa"/>
          </w:tcPr>
          <w:p w14:paraId="38AD3AC1"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68B3CE5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55008DD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 Tickets</w:t>
            </w:r>
          </w:p>
        </w:tc>
        <w:tc>
          <w:tcPr>
            <w:tcW w:w="1276" w:type="dxa"/>
          </w:tcPr>
          <w:p w14:paraId="114F4D7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CDB87BD" w14:textId="77777777" w:rsidTr="00A6036B">
        <w:tc>
          <w:tcPr>
            <w:tcW w:w="767" w:type="dxa"/>
          </w:tcPr>
          <w:p w14:paraId="67289DDE"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1C3D4B75"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6847A0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la lista de Tickets.</w:t>
            </w:r>
          </w:p>
        </w:tc>
        <w:tc>
          <w:tcPr>
            <w:tcW w:w="1276" w:type="dxa"/>
          </w:tcPr>
          <w:p w14:paraId="53496289"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6C2B3FB" w14:textId="77777777" w:rsidTr="00A6036B">
        <w:tc>
          <w:tcPr>
            <w:tcW w:w="767" w:type="dxa"/>
          </w:tcPr>
          <w:p w14:paraId="2CF32CB6"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08070DC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11A9101F"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s unitarias.</w:t>
            </w:r>
          </w:p>
        </w:tc>
        <w:tc>
          <w:tcPr>
            <w:tcW w:w="1276" w:type="dxa"/>
          </w:tcPr>
          <w:p w14:paraId="1DDC33E7"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2A6A6A1" w14:textId="77777777" w:rsidTr="00A6036B">
        <w:tc>
          <w:tcPr>
            <w:tcW w:w="767" w:type="dxa"/>
          </w:tcPr>
          <w:p w14:paraId="467F5D8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8</w:t>
            </w:r>
          </w:p>
        </w:tc>
        <w:tc>
          <w:tcPr>
            <w:tcW w:w="1359" w:type="dxa"/>
          </w:tcPr>
          <w:p w14:paraId="1F32F5FB"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0113690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técnico deseo generar un ticket o caso. </w:t>
            </w:r>
          </w:p>
        </w:tc>
        <w:tc>
          <w:tcPr>
            <w:tcW w:w="1276" w:type="dxa"/>
          </w:tcPr>
          <w:p w14:paraId="60B169B7"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52549828" w14:textId="77777777" w:rsidTr="00A6036B">
        <w:tc>
          <w:tcPr>
            <w:tcW w:w="767" w:type="dxa"/>
          </w:tcPr>
          <w:p w14:paraId="3E534003"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1ACB7E8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0BC270F8"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1276" w:type="dxa"/>
          </w:tcPr>
          <w:p w14:paraId="3D747EBC"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79B34145" w14:textId="77777777" w:rsidTr="00A6036B">
        <w:tc>
          <w:tcPr>
            <w:tcW w:w="767" w:type="dxa"/>
          </w:tcPr>
          <w:p w14:paraId="125E074F"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3C4B0DD5"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265E7DB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generar un Ticket.</w:t>
            </w:r>
          </w:p>
        </w:tc>
        <w:tc>
          <w:tcPr>
            <w:tcW w:w="1276" w:type="dxa"/>
          </w:tcPr>
          <w:p w14:paraId="1208DCED"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AEC092B" w14:textId="77777777" w:rsidTr="00A6036B">
        <w:tc>
          <w:tcPr>
            <w:tcW w:w="767" w:type="dxa"/>
          </w:tcPr>
          <w:p w14:paraId="6CDBFEE8"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4ECEFA73"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56AE477"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20CBAF8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7CFED86D" w14:textId="77777777" w:rsidTr="00A6036B">
        <w:tc>
          <w:tcPr>
            <w:tcW w:w="767" w:type="dxa"/>
          </w:tcPr>
          <w:p w14:paraId="7C28A33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19</w:t>
            </w:r>
          </w:p>
        </w:tc>
        <w:tc>
          <w:tcPr>
            <w:tcW w:w="1359" w:type="dxa"/>
          </w:tcPr>
          <w:p w14:paraId="3E097048"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0B256023"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eastAsia="Times New Roman" w:hAnsi="Times New Roman" w:cs="Times New Roman"/>
                <w:b/>
                <w:color w:val="000000"/>
                <w:sz w:val="18"/>
                <w:szCs w:val="18"/>
                <w:lang w:eastAsia="es-EC"/>
              </w:rPr>
              <w:t>Como técnico deseo visualizar el ticket generado con su correspondiente información.</w:t>
            </w:r>
          </w:p>
        </w:tc>
        <w:tc>
          <w:tcPr>
            <w:tcW w:w="1276" w:type="dxa"/>
          </w:tcPr>
          <w:p w14:paraId="33E5DA5C"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6324FC92" w14:textId="77777777" w:rsidTr="00A6036B">
        <w:tc>
          <w:tcPr>
            <w:tcW w:w="767" w:type="dxa"/>
          </w:tcPr>
          <w:p w14:paraId="57C1C4A8"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3FA252FF"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5156E50A"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1276" w:type="dxa"/>
          </w:tcPr>
          <w:p w14:paraId="0D9D99C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8735442" w14:textId="77777777" w:rsidTr="00A6036B">
        <w:tc>
          <w:tcPr>
            <w:tcW w:w="767" w:type="dxa"/>
          </w:tcPr>
          <w:p w14:paraId="1CFA6168"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4C7789A1"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20E7BDD5"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atender  un Ticket.</w:t>
            </w:r>
          </w:p>
        </w:tc>
        <w:tc>
          <w:tcPr>
            <w:tcW w:w="1276" w:type="dxa"/>
          </w:tcPr>
          <w:p w14:paraId="756A4DC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72656756" w14:textId="77777777" w:rsidTr="00A6036B">
        <w:tc>
          <w:tcPr>
            <w:tcW w:w="767" w:type="dxa"/>
          </w:tcPr>
          <w:p w14:paraId="2B745AC5"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29CAF589"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6A3A448F"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58652034"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5A66563" w14:textId="77777777" w:rsidTr="00A6036B">
        <w:tc>
          <w:tcPr>
            <w:tcW w:w="767" w:type="dxa"/>
          </w:tcPr>
          <w:p w14:paraId="40A3C7FB"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0</w:t>
            </w:r>
          </w:p>
        </w:tc>
        <w:tc>
          <w:tcPr>
            <w:tcW w:w="1359" w:type="dxa"/>
          </w:tcPr>
          <w:p w14:paraId="663BCF95"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1F977A72"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técnico de facultad deseo atender un ticket a las correspondientes áreas DTIC. </w:t>
            </w:r>
          </w:p>
        </w:tc>
        <w:tc>
          <w:tcPr>
            <w:tcW w:w="1276" w:type="dxa"/>
          </w:tcPr>
          <w:p w14:paraId="11412FCC"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3FC81FD1" w14:textId="77777777" w:rsidTr="00A6036B">
        <w:tc>
          <w:tcPr>
            <w:tcW w:w="767" w:type="dxa"/>
          </w:tcPr>
          <w:p w14:paraId="7B8C4A9F"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5017B6CA"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38CC352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1276" w:type="dxa"/>
          </w:tcPr>
          <w:p w14:paraId="0D1F1359"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F8CB855" w14:textId="77777777" w:rsidTr="00A6036B">
        <w:tc>
          <w:tcPr>
            <w:tcW w:w="767" w:type="dxa"/>
          </w:tcPr>
          <w:p w14:paraId="7B795D61"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7A0044E0"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75F4247"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atender un Ticket.</w:t>
            </w:r>
          </w:p>
        </w:tc>
        <w:tc>
          <w:tcPr>
            <w:tcW w:w="1276" w:type="dxa"/>
          </w:tcPr>
          <w:p w14:paraId="1C7E963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2FA5B7C" w14:textId="77777777" w:rsidTr="00A6036B">
        <w:tc>
          <w:tcPr>
            <w:tcW w:w="767" w:type="dxa"/>
          </w:tcPr>
          <w:p w14:paraId="14885E63"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4E99B6B5"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A03272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6602D8FD"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DE096A1" w14:textId="77777777" w:rsidTr="00A6036B">
        <w:tc>
          <w:tcPr>
            <w:tcW w:w="767" w:type="dxa"/>
          </w:tcPr>
          <w:p w14:paraId="39948A53"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1</w:t>
            </w:r>
          </w:p>
        </w:tc>
        <w:tc>
          <w:tcPr>
            <w:tcW w:w="1359" w:type="dxa"/>
          </w:tcPr>
          <w:p w14:paraId="128B69A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0961A4F5"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director DTIC deseo transferir un ticket o caso a un área.</w:t>
            </w:r>
          </w:p>
        </w:tc>
        <w:tc>
          <w:tcPr>
            <w:tcW w:w="1276" w:type="dxa"/>
          </w:tcPr>
          <w:p w14:paraId="02020AB2"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138F251B" w14:textId="77777777" w:rsidTr="00A6036B">
        <w:tc>
          <w:tcPr>
            <w:tcW w:w="767" w:type="dxa"/>
          </w:tcPr>
          <w:p w14:paraId="0BFF740F"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6214278F"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3A3E770F"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1276" w:type="dxa"/>
          </w:tcPr>
          <w:p w14:paraId="096A59B0"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322F289C" w14:textId="77777777" w:rsidTr="00A6036B">
        <w:tc>
          <w:tcPr>
            <w:tcW w:w="767" w:type="dxa"/>
          </w:tcPr>
          <w:p w14:paraId="758F3FA4"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138977AF"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1BC126DB"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5BFC4E76"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4C8D36A" w14:textId="77777777" w:rsidTr="00A6036B">
        <w:trPr>
          <w:trHeight w:val="338"/>
        </w:trPr>
        <w:tc>
          <w:tcPr>
            <w:tcW w:w="767" w:type="dxa"/>
          </w:tcPr>
          <w:p w14:paraId="5635C668"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68096689"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4BAF7F0B"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26A9AAB4"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2E8478B" w14:textId="77777777" w:rsidTr="00A6036B">
        <w:trPr>
          <w:trHeight w:val="338"/>
        </w:trPr>
        <w:tc>
          <w:tcPr>
            <w:tcW w:w="767" w:type="dxa"/>
          </w:tcPr>
          <w:p w14:paraId="37637F12"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2</w:t>
            </w:r>
          </w:p>
        </w:tc>
        <w:tc>
          <w:tcPr>
            <w:tcW w:w="1359" w:type="dxa"/>
          </w:tcPr>
          <w:p w14:paraId="7F0EAF26"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71624E4C"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jefe de área deseo asignarme el ticket o asignarlo a un técnico.</w:t>
            </w:r>
          </w:p>
        </w:tc>
        <w:tc>
          <w:tcPr>
            <w:tcW w:w="1276" w:type="dxa"/>
          </w:tcPr>
          <w:p w14:paraId="63629F6F"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50929424" w14:textId="77777777" w:rsidTr="00A6036B">
        <w:trPr>
          <w:trHeight w:val="338"/>
        </w:trPr>
        <w:tc>
          <w:tcPr>
            <w:tcW w:w="767" w:type="dxa"/>
          </w:tcPr>
          <w:p w14:paraId="340D7F2E"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04D4DFD5"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759B92DE"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1276" w:type="dxa"/>
          </w:tcPr>
          <w:p w14:paraId="6C5E3A18"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74C20282" w14:textId="77777777" w:rsidTr="00A6036B">
        <w:trPr>
          <w:trHeight w:val="338"/>
        </w:trPr>
        <w:tc>
          <w:tcPr>
            <w:tcW w:w="767" w:type="dxa"/>
          </w:tcPr>
          <w:p w14:paraId="224A016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0C2545A2"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0CED1093"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7DA19E22"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2A314DD" w14:textId="77777777" w:rsidTr="00A6036B">
        <w:trPr>
          <w:trHeight w:val="338"/>
        </w:trPr>
        <w:tc>
          <w:tcPr>
            <w:tcW w:w="767" w:type="dxa"/>
          </w:tcPr>
          <w:p w14:paraId="51E71DFA"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2A75D743"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05CFFE35"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1757FB1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981DBF5" w14:textId="77777777" w:rsidTr="00A6036B">
        <w:trPr>
          <w:trHeight w:val="338"/>
        </w:trPr>
        <w:tc>
          <w:tcPr>
            <w:tcW w:w="767" w:type="dxa"/>
          </w:tcPr>
          <w:p w14:paraId="05643576"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3</w:t>
            </w:r>
          </w:p>
        </w:tc>
        <w:tc>
          <w:tcPr>
            <w:tcW w:w="1359" w:type="dxa"/>
          </w:tcPr>
          <w:p w14:paraId="706394CE"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375091B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técnico deseo asignarme un ticket.</w:t>
            </w:r>
          </w:p>
        </w:tc>
        <w:tc>
          <w:tcPr>
            <w:tcW w:w="1276" w:type="dxa"/>
          </w:tcPr>
          <w:p w14:paraId="28F3862E"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38E45EBD" w14:textId="77777777" w:rsidTr="00A6036B">
        <w:trPr>
          <w:trHeight w:val="338"/>
        </w:trPr>
        <w:tc>
          <w:tcPr>
            <w:tcW w:w="767" w:type="dxa"/>
          </w:tcPr>
          <w:p w14:paraId="15E019A0"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5143DDE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33A3B08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1276" w:type="dxa"/>
          </w:tcPr>
          <w:p w14:paraId="29B899FE"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3FAC6118" w14:textId="77777777" w:rsidTr="00A6036B">
        <w:trPr>
          <w:trHeight w:val="338"/>
        </w:trPr>
        <w:tc>
          <w:tcPr>
            <w:tcW w:w="767" w:type="dxa"/>
          </w:tcPr>
          <w:p w14:paraId="7D116181" w14:textId="77777777" w:rsidR="00A6036B" w:rsidRPr="00F03AE2" w:rsidRDefault="00A6036B" w:rsidP="008B3AA5">
            <w:pPr>
              <w:spacing w:after="0" w:line="240" w:lineRule="auto"/>
              <w:rPr>
                <w:rFonts w:ascii="Times New Roman" w:hAnsi="Times New Roman" w:cs="Times New Roman"/>
                <w:sz w:val="18"/>
                <w:szCs w:val="18"/>
              </w:rPr>
            </w:pPr>
          </w:p>
        </w:tc>
        <w:tc>
          <w:tcPr>
            <w:tcW w:w="1359" w:type="dxa"/>
          </w:tcPr>
          <w:p w14:paraId="1ED68A0D"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277AD5B0"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2E6486EC"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1627B52" w14:textId="77777777" w:rsidTr="00A6036B">
        <w:trPr>
          <w:trHeight w:val="338"/>
        </w:trPr>
        <w:tc>
          <w:tcPr>
            <w:tcW w:w="767" w:type="dxa"/>
          </w:tcPr>
          <w:p w14:paraId="5315B3C1"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029DCB62"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A902106"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064FECC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BB41FFE" w14:textId="77777777" w:rsidTr="00A6036B">
        <w:trPr>
          <w:trHeight w:val="338"/>
        </w:trPr>
        <w:tc>
          <w:tcPr>
            <w:tcW w:w="767" w:type="dxa"/>
          </w:tcPr>
          <w:p w14:paraId="2A21CC3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4</w:t>
            </w:r>
          </w:p>
        </w:tc>
        <w:tc>
          <w:tcPr>
            <w:tcW w:w="1359" w:type="dxa"/>
          </w:tcPr>
          <w:p w14:paraId="6DA30748"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225B37B0"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jefe de área deseo transferir un ticket a otra área de DTIC. </w:t>
            </w:r>
          </w:p>
        </w:tc>
        <w:tc>
          <w:tcPr>
            <w:tcW w:w="1276" w:type="dxa"/>
          </w:tcPr>
          <w:p w14:paraId="20742F62"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7BB63C21" w14:textId="77777777" w:rsidTr="00A6036B">
        <w:trPr>
          <w:trHeight w:val="338"/>
        </w:trPr>
        <w:tc>
          <w:tcPr>
            <w:tcW w:w="767" w:type="dxa"/>
          </w:tcPr>
          <w:p w14:paraId="283C2CE4"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2792E399"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493223F9"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1276" w:type="dxa"/>
          </w:tcPr>
          <w:p w14:paraId="239AD48F"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678A8A32" w14:textId="77777777" w:rsidTr="00A6036B">
        <w:trPr>
          <w:trHeight w:val="338"/>
        </w:trPr>
        <w:tc>
          <w:tcPr>
            <w:tcW w:w="767" w:type="dxa"/>
          </w:tcPr>
          <w:p w14:paraId="192DBF9E"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0B1CCD2B"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6AF7AA0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3A42023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E4C0B78" w14:textId="77777777" w:rsidTr="00A6036B">
        <w:trPr>
          <w:trHeight w:val="338"/>
        </w:trPr>
        <w:tc>
          <w:tcPr>
            <w:tcW w:w="767" w:type="dxa"/>
          </w:tcPr>
          <w:p w14:paraId="48E49DAB"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05818C7B"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55F6F89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7EAC8622"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683D4A7" w14:textId="77777777" w:rsidTr="00A6036B">
        <w:trPr>
          <w:trHeight w:val="338"/>
        </w:trPr>
        <w:tc>
          <w:tcPr>
            <w:tcW w:w="767" w:type="dxa"/>
          </w:tcPr>
          <w:p w14:paraId="7660EBB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5</w:t>
            </w:r>
          </w:p>
        </w:tc>
        <w:tc>
          <w:tcPr>
            <w:tcW w:w="1359" w:type="dxa"/>
          </w:tcPr>
          <w:p w14:paraId="7F406FE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6612AED6"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técnico deseo llevar una bitácora de un Ticket o Caso.</w:t>
            </w:r>
          </w:p>
        </w:tc>
        <w:tc>
          <w:tcPr>
            <w:tcW w:w="1276" w:type="dxa"/>
          </w:tcPr>
          <w:p w14:paraId="75CA3C8D"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7F1942A8" w14:textId="77777777" w:rsidTr="00A6036B">
        <w:trPr>
          <w:trHeight w:val="338"/>
        </w:trPr>
        <w:tc>
          <w:tcPr>
            <w:tcW w:w="767" w:type="dxa"/>
          </w:tcPr>
          <w:p w14:paraId="5A81D43F"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41B85CF6"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58D32EA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1276" w:type="dxa"/>
          </w:tcPr>
          <w:p w14:paraId="38B24624"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1085122B" w14:textId="77777777" w:rsidTr="00A6036B">
        <w:trPr>
          <w:trHeight w:val="338"/>
        </w:trPr>
        <w:tc>
          <w:tcPr>
            <w:tcW w:w="767" w:type="dxa"/>
          </w:tcPr>
          <w:p w14:paraId="071F176D"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4ED275C2"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7AFC600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3EFDC4FD"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2E083E5" w14:textId="77777777" w:rsidTr="00A6036B">
        <w:trPr>
          <w:trHeight w:val="338"/>
        </w:trPr>
        <w:tc>
          <w:tcPr>
            <w:tcW w:w="767" w:type="dxa"/>
          </w:tcPr>
          <w:p w14:paraId="5C16A667"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6BFAB2C1"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0BA88130"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5A70D7A4"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4C2879F5" w14:textId="77777777" w:rsidTr="00A6036B">
        <w:trPr>
          <w:trHeight w:val="338"/>
        </w:trPr>
        <w:tc>
          <w:tcPr>
            <w:tcW w:w="767" w:type="dxa"/>
          </w:tcPr>
          <w:p w14:paraId="3A30AFF9"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6</w:t>
            </w:r>
          </w:p>
        </w:tc>
        <w:tc>
          <w:tcPr>
            <w:tcW w:w="1359" w:type="dxa"/>
          </w:tcPr>
          <w:p w14:paraId="78DBBDBE"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382" w:type="dxa"/>
          </w:tcPr>
          <w:p w14:paraId="210B1D82"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eastAsia="Times New Roman" w:hAnsi="Times New Roman" w:cs="Times New Roman"/>
                <w:b/>
                <w:color w:val="000000"/>
                <w:sz w:val="18"/>
                <w:szCs w:val="18"/>
                <w:lang w:eastAsia="es-EC"/>
              </w:rPr>
              <w:t>Como técnico deseo cambiar de estado del ticket.</w:t>
            </w:r>
          </w:p>
        </w:tc>
        <w:tc>
          <w:tcPr>
            <w:tcW w:w="1276" w:type="dxa"/>
          </w:tcPr>
          <w:p w14:paraId="4277C4E4"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27C7290C" w14:textId="77777777" w:rsidTr="00A6036B">
        <w:trPr>
          <w:trHeight w:val="338"/>
        </w:trPr>
        <w:tc>
          <w:tcPr>
            <w:tcW w:w="767" w:type="dxa"/>
          </w:tcPr>
          <w:p w14:paraId="47DB95CD"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4E0EC598"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27BF362E" w14:textId="77777777" w:rsidR="00A6036B" w:rsidRPr="00F03AE2" w:rsidRDefault="00A6036B"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 del Ticket.</w:t>
            </w:r>
          </w:p>
        </w:tc>
        <w:tc>
          <w:tcPr>
            <w:tcW w:w="1276" w:type="dxa"/>
          </w:tcPr>
          <w:p w14:paraId="6D8E5401"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59509C25" w14:textId="77777777" w:rsidTr="00A6036B">
        <w:trPr>
          <w:trHeight w:val="338"/>
        </w:trPr>
        <w:tc>
          <w:tcPr>
            <w:tcW w:w="767" w:type="dxa"/>
          </w:tcPr>
          <w:p w14:paraId="1E7E7B3E"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754AB0BE"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4D6B6434"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2BF01069"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A82A225" w14:textId="77777777" w:rsidTr="00A6036B">
        <w:trPr>
          <w:trHeight w:val="338"/>
        </w:trPr>
        <w:tc>
          <w:tcPr>
            <w:tcW w:w="767" w:type="dxa"/>
          </w:tcPr>
          <w:p w14:paraId="04832F55"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59" w:type="dxa"/>
          </w:tcPr>
          <w:p w14:paraId="37BB74F8"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2D832490"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1B1E735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3270DE4" w14:textId="77777777" w:rsidTr="00A6036B">
        <w:trPr>
          <w:trHeight w:val="338"/>
        </w:trPr>
        <w:tc>
          <w:tcPr>
            <w:tcW w:w="767" w:type="dxa"/>
          </w:tcPr>
          <w:p w14:paraId="4093364A"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U27</w:t>
            </w:r>
          </w:p>
        </w:tc>
        <w:tc>
          <w:tcPr>
            <w:tcW w:w="1359" w:type="dxa"/>
          </w:tcPr>
          <w:p w14:paraId="6A968E58"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5382" w:type="dxa"/>
          </w:tcPr>
          <w:p w14:paraId="2CDFC187"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eastAsia="Times New Roman" w:hAnsi="Times New Roman" w:cs="Times New Roman"/>
                <w:b/>
                <w:color w:val="000000"/>
                <w:sz w:val="18"/>
                <w:szCs w:val="18"/>
                <w:lang w:eastAsia="es-EC"/>
              </w:rPr>
              <w:t>Como técnico deseo realizar búsquedas de tickets.</w:t>
            </w:r>
          </w:p>
        </w:tc>
        <w:tc>
          <w:tcPr>
            <w:tcW w:w="1276" w:type="dxa"/>
          </w:tcPr>
          <w:p w14:paraId="1F101FAD"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A6036B" w:rsidRPr="00F03AE2" w14:paraId="36B4B2B0" w14:textId="77777777" w:rsidTr="00A6036B">
        <w:trPr>
          <w:trHeight w:val="338"/>
        </w:trPr>
        <w:tc>
          <w:tcPr>
            <w:tcW w:w="767" w:type="dxa"/>
          </w:tcPr>
          <w:p w14:paraId="2C4CA3BE"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1332878B"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382" w:type="dxa"/>
          </w:tcPr>
          <w:p w14:paraId="148698F8" w14:textId="77777777" w:rsidR="00A6036B" w:rsidRPr="00F03AE2" w:rsidRDefault="00A6036B" w:rsidP="008B3AA5">
            <w:pPr>
              <w:spacing w:after="0" w:line="240" w:lineRule="auto"/>
              <w:jc w:val="both"/>
              <w:rPr>
                <w:rFonts w:ascii="Times New Roman" w:eastAsia="Times New Roman" w:hAnsi="Times New Roman" w:cs="Times New Roman"/>
                <w:b/>
                <w:color w:val="000000"/>
                <w:sz w:val="18"/>
                <w:szCs w:val="18"/>
                <w:lang w:eastAsia="es-EC"/>
              </w:rPr>
            </w:pPr>
            <w:r w:rsidRPr="00F03AE2">
              <w:rPr>
                <w:rFonts w:ascii="Times New Roman" w:hAnsi="Times New Roman" w:cs="Times New Roman"/>
                <w:sz w:val="18"/>
                <w:szCs w:val="18"/>
              </w:rPr>
              <w:t>Configuración del controlador del Ticket.</w:t>
            </w:r>
          </w:p>
        </w:tc>
        <w:tc>
          <w:tcPr>
            <w:tcW w:w="1276" w:type="dxa"/>
          </w:tcPr>
          <w:p w14:paraId="0AA721C9"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3A81402F" w14:textId="77777777" w:rsidTr="00A6036B">
        <w:trPr>
          <w:trHeight w:val="338"/>
        </w:trPr>
        <w:tc>
          <w:tcPr>
            <w:tcW w:w="767" w:type="dxa"/>
          </w:tcPr>
          <w:p w14:paraId="4D37C881"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7013CA09"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423ABEEB"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Modificación de la vista para atender un Ticket.</w:t>
            </w:r>
          </w:p>
        </w:tc>
        <w:tc>
          <w:tcPr>
            <w:tcW w:w="1276" w:type="dxa"/>
          </w:tcPr>
          <w:p w14:paraId="62BB1CC1"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07EA5A94" w14:textId="77777777" w:rsidTr="00A6036B">
        <w:trPr>
          <w:trHeight w:val="338"/>
        </w:trPr>
        <w:tc>
          <w:tcPr>
            <w:tcW w:w="767" w:type="dxa"/>
          </w:tcPr>
          <w:p w14:paraId="0B880EAA"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59" w:type="dxa"/>
          </w:tcPr>
          <w:p w14:paraId="7DA73D16"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382" w:type="dxa"/>
          </w:tcPr>
          <w:p w14:paraId="13DF7114"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1276" w:type="dxa"/>
          </w:tcPr>
          <w:p w14:paraId="7E01B7F2"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bl>
    <w:p w14:paraId="5C981562" w14:textId="73206E9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70B4F78" w14:textId="77777777" w:rsidR="00215DFF" w:rsidRPr="00F03AE2" w:rsidRDefault="00215DFF" w:rsidP="008B3AA5">
      <w:pPr>
        <w:spacing w:after="0"/>
        <w:rPr>
          <w:rFonts w:ascii="Times New Roman" w:hAnsi="Times New Roman" w:cs="Times New Roman"/>
          <w:b/>
        </w:rPr>
      </w:pPr>
    </w:p>
    <w:p w14:paraId="07F4AE33" w14:textId="3F30AC7F" w:rsidR="00215DFF" w:rsidRPr="00F03AE2" w:rsidRDefault="00215DFF" w:rsidP="008B3AA5">
      <w:pPr>
        <w:spacing w:after="0"/>
        <w:rPr>
          <w:rFonts w:ascii="Times New Roman" w:hAnsi="Times New Roman" w:cs="Times New Roman"/>
        </w:rPr>
      </w:pPr>
      <w:r w:rsidRPr="00F03AE2">
        <w:rPr>
          <w:rFonts w:ascii="Times New Roman" w:hAnsi="Times New Roman" w:cs="Times New Roman"/>
          <w:b/>
        </w:rPr>
        <w:t xml:space="preserve">Tabla 85-B: </w:t>
      </w:r>
      <w:r w:rsidRPr="00F03AE2">
        <w:rPr>
          <w:rFonts w:ascii="Times New Roman" w:hAnsi="Times New Roman" w:cs="Times New Roman"/>
        </w:rPr>
        <w:t>Historia de Usuario 17</w:t>
      </w:r>
    </w:p>
    <w:tbl>
      <w:tblPr>
        <w:tblStyle w:val="Tablaconcuadrcula"/>
        <w:tblW w:w="0" w:type="auto"/>
        <w:tblLook w:val="04A0" w:firstRow="1" w:lastRow="0" w:firstColumn="1" w:lastColumn="0" w:noHBand="0" w:noVBand="1"/>
      </w:tblPr>
      <w:tblGrid>
        <w:gridCol w:w="3831"/>
        <w:gridCol w:w="4663"/>
      </w:tblGrid>
      <w:tr w:rsidR="00021BBF" w:rsidRPr="00F03AE2" w14:paraId="19AECFE1" w14:textId="77777777" w:rsidTr="003D4AED">
        <w:tc>
          <w:tcPr>
            <w:tcW w:w="8494" w:type="dxa"/>
            <w:gridSpan w:val="2"/>
          </w:tcPr>
          <w:p w14:paraId="7852C079"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149CA6D2" w14:textId="77777777" w:rsidTr="003D4AED">
        <w:tc>
          <w:tcPr>
            <w:tcW w:w="3831" w:type="dxa"/>
          </w:tcPr>
          <w:p w14:paraId="6269B03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7</w:t>
            </w:r>
          </w:p>
        </w:tc>
        <w:tc>
          <w:tcPr>
            <w:tcW w:w="4663" w:type="dxa"/>
          </w:tcPr>
          <w:p w14:paraId="0B99569E" w14:textId="77777777" w:rsidR="00021BBF" w:rsidRPr="00F03AE2" w:rsidRDefault="00EA6481"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w:t>
            </w:r>
            <w:r w:rsidR="00021BBF" w:rsidRPr="00F03AE2">
              <w:rPr>
                <w:rFonts w:ascii="Times New Roman" w:hAnsi="Times New Roman" w:cs="Times New Roman"/>
              </w:rPr>
              <w:t xml:space="preserve"> DTIC </w:t>
            </w:r>
          </w:p>
        </w:tc>
      </w:tr>
      <w:tr w:rsidR="00021BBF" w:rsidRPr="00F03AE2" w14:paraId="38608329" w14:textId="77777777" w:rsidTr="003D4AED">
        <w:tc>
          <w:tcPr>
            <w:tcW w:w="8494" w:type="dxa"/>
            <w:gridSpan w:val="2"/>
          </w:tcPr>
          <w:p w14:paraId="58B87B56"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Listar Tickets</w:t>
            </w:r>
          </w:p>
        </w:tc>
      </w:tr>
      <w:tr w:rsidR="00021BBF" w:rsidRPr="00F03AE2" w14:paraId="444E06A2" w14:textId="77777777" w:rsidTr="003D4AED">
        <w:tc>
          <w:tcPr>
            <w:tcW w:w="3831" w:type="dxa"/>
          </w:tcPr>
          <w:p w14:paraId="69948B7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02B750B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663" w:type="dxa"/>
          </w:tcPr>
          <w:p w14:paraId="4D9F3E76"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12C1C7E"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0EBC8782" w14:textId="77777777" w:rsidTr="003D4AED">
        <w:tc>
          <w:tcPr>
            <w:tcW w:w="3831" w:type="dxa"/>
          </w:tcPr>
          <w:p w14:paraId="00614E3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663" w:type="dxa"/>
          </w:tcPr>
          <w:p w14:paraId="30036EC0"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37719F28" w14:textId="77777777" w:rsidTr="003D4AED">
        <w:tc>
          <w:tcPr>
            <w:tcW w:w="8494" w:type="dxa"/>
            <w:gridSpan w:val="2"/>
          </w:tcPr>
          <w:p w14:paraId="71A73A39"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3F3E2420" w14:textId="77777777" w:rsidTr="003D4AED">
        <w:trPr>
          <w:trHeight w:val="547"/>
        </w:trPr>
        <w:tc>
          <w:tcPr>
            <w:tcW w:w="8494" w:type="dxa"/>
            <w:gridSpan w:val="2"/>
          </w:tcPr>
          <w:p w14:paraId="1CF3A484"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9FB0D68"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TIC deseo visualizar la lista de todos los tickets  asignados</w:t>
            </w:r>
          </w:p>
        </w:tc>
      </w:tr>
      <w:tr w:rsidR="00021BBF" w:rsidRPr="00F03AE2" w14:paraId="72C00345" w14:textId="77777777" w:rsidTr="003D4AED">
        <w:trPr>
          <w:trHeight w:val="547"/>
        </w:trPr>
        <w:tc>
          <w:tcPr>
            <w:tcW w:w="8494" w:type="dxa"/>
            <w:gridSpan w:val="2"/>
          </w:tcPr>
          <w:p w14:paraId="4DFCB531"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1793920" w14:textId="3582573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B4A728A" w14:textId="77777777" w:rsidR="00021BBF" w:rsidRPr="00F03AE2" w:rsidRDefault="00021BBF" w:rsidP="008B3AA5">
      <w:pPr>
        <w:spacing w:after="0"/>
        <w:rPr>
          <w:rFonts w:ascii="Times New Roman" w:hAnsi="Times New Roman" w:cs="Times New Roman"/>
        </w:rPr>
      </w:pPr>
    </w:p>
    <w:p w14:paraId="107A1BD7" w14:textId="4188FED3" w:rsidR="00215DFF" w:rsidRPr="00F03AE2" w:rsidRDefault="00215DFF" w:rsidP="008B3AA5">
      <w:pPr>
        <w:spacing w:after="0"/>
        <w:rPr>
          <w:rFonts w:ascii="Times New Roman" w:hAnsi="Times New Roman" w:cs="Times New Roman"/>
        </w:rPr>
      </w:pPr>
      <w:r w:rsidRPr="00F03AE2">
        <w:rPr>
          <w:rFonts w:ascii="Times New Roman" w:hAnsi="Times New Roman" w:cs="Times New Roman"/>
          <w:b/>
        </w:rPr>
        <w:t xml:space="preserve">Tabla 86-B: </w:t>
      </w:r>
      <w:r w:rsidRPr="00F03AE2">
        <w:rPr>
          <w:rFonts w:ascii="Times New Roman" w:hAnsi="Times New Roman" w:cs="Times New Roman"/>
        </w:rPr>
        <w:t>Tarea de Ingeniería 40</w:t>
      </w:r>
    </w:p>
    <w:tbl>
      <w:tblPr>
        <w:tblStyle w:val="Tablaconcuadrcula"/>
        <w:tblW w:w="0" w:type="auto"/>
        <w:tblLook w:val="04A0" w:firstRow="1" w:lastRow="0" w:firstColumn="1" w:lastColumn="0" w:noHBand="0" w:noVBand="1"/>
      </w:tblPr>
      <w:tblGrid>
        <w:gridCol w:w="8494"/>
      </w:tblGrid>
      <w:tr w:rsidR="00D73E0D" w:rsidRPr="00F03AE2" w14:paraId="12D6A5D2" w14:textId="77777777" w:rsidTr="003D4AED">
        <w:tc>
          <w:tcPr>
            <w:tcW w:w="8494" w:type="dxa"/>
          </w:tcPr>
          <w:p w14:paraId="0218F75F" w14:textId="77777777" w:rsidR="00D73E0D" w:rsidRPr="00F03AE2" w:rsidRDefault="00D73E0D"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73E0D" w:rsidRPr="00F03AE2" w14:paraId="67662310" w14:textId="77777777" w:rsidTr="003D4AED">
        <w:tc>
          <w:tcPr>
            <w:tcW w:w="8494" w:type="dxa"/>
          </w:tcPr>
          <w:p w14:paraId="4FA42682"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7</w:t>
            </w:r>
          </w:p>
        </w:tc>
      </w:tr>
      <w:tr w:rsidR="00D73E0D" w:rsidRPr="00F03AE2" w14:paraId="6B98A238" w14:textId="77777777" w:rsidTr="003D4AED">
        <w:tc>
          <w:tcPr>
            <w:tcW w:w="8494" w:type="dxa"/>
          </w:tcPr>
          <w:p w14:paraId="545C14D9" w14:textId="1603494E"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215DFF" w:rsidRPr="00F03AE2">
              <w:rPr>
                <w:rFonts w:ascii="Times New Roman" w:hAnsi="Times New Roman" w:cs="Times New Roman"/>
              </w:rPr>
              <w:t>40</w:t>
            </w:r>
          </w:p>
        </w:tc>
      </w:tr>
      <w:tr w:rsidR="00D73E0D" w:rsidRPr="00F03AE2" w14:paraId="2572C694" w14:textId="77777777" w:rsidTr="003D4AED">
        <w:tc>
          <w:tcPr>
            <w:tcW w:w="8494" w:type="dxa"/>
          </w:tcPr>
          <w:p w14:paraId="599432EE"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l modelo </w:t>
            </w:r>
            <w:r w:rsidR="003D4AED" w:rsidRPr="00F03AE2">
              <w:rPr>
                <w:rFonts w:ascii="Times New Roman" w:hAnsi="Times New Roman" w:cs="Times New Roman"/>
              </w:rPr>
              <w:t>Ticket</w:t>
            </w:r>
            <w:r w:rsidRPr="00F03AE2">
              <w:rPr>
                <w:rFonts w:ascii="Times New Roman" w:hAnsi="Times New Roman" w:cs="Times New Roman"/>
              </w:rPr>
              <w:t>.</w:t>
            </w:r>
          </w:p>
        </w:tc>
      </w:tr>
      <w:tr w:rsidR="00D73E0D" w:rsidRPr="00F03AE2" w14:paraId="051F44E9" w14:textId="77777777" w:rsidTr="003D4AED">
        <w:tc>
          <w:tcPr>
            <w:tcW w:w="8494" w:type="dxa"/>
          </w:tcPr>
          <w:p w14:paraId="3F38E7BE"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73E0D" w:rsidRPr="00F03AE2" w14:paraId="62C62A1D" w14:textId="77777777" w:rsidTr="003D4AED">
        <w:tc>
          <w:tcPr>
            <w:tcW w:w="8494" w:type="dxa"/>
          </w:tcPr>
          <w:p w14:paraId="1BA34CCE"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73E0D" w:rsidRPr="00F03AE2" w14:paraId="4B7917CF" w14:textId="77777777" w:rsidTr="003D4AED">
        <w:trPr>
          <w:trHeight w:val="547"/>
        </w:trPr>
        <w:tc>
          <w:tcPr>
            <w:tcW w:w="8494" w:type="dxa"/>
          </w:tcPr>
          <w:p w14:paraId="674A8BF9"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1E8CFCF" w14:textId="77777777" w:rsidR="00D73E0D" w:rsidRPr="00F03AE2" w:rsidRDefault="00D73E0D" w:rsidP="008B3AA5">
            <w:pPr>
              <w:spacing w:line="360" w:lineRule="auto"/>
              <w:jc w:val="both"/>
              <w:rPr>
                <w:rFonts w:ascii="Times New Roman" w:hAnsi="Times New Roman" w:cs="Times New Roman"/>
              </w:rPr>
            </w:pPr>
            <w:r w:rsidRPr="00F03AE2">
              <w:rPr>
                <w:rFonts w:ascii="Times New Roman" w:hAnsi="Times New Roman" w:cs="Times New Roman"/>
              </w:rPr>
              <w:t>Se creará el modelo, con las respectivas relaciones y validaciones del mismo</w:t>
            </w:r>
          </w:p>
        </w:tc>
      </w:tr>
    </w:tbl>
    <w:p w14:paraId="16185047" w14:textId="367B3A5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F933158" w14:textId="77777777" w:rsidR="00D73E0D" w:rsidRPr="00F03AE2" w:rsidRDefault="00D73E0D" w:rsidP="008B3AA5">
      <w:pPr>
        <w:spacing w:after="0"/>
        <w:rPr>
          <w:rFonts w:ascii="Times New Roman" w:hAnsi="Times New Roman" w:cs="Times New Roman"/>
        </w:rPr>
      </w:pPr>
    </w:p>
    <w:p w14:paraId="0377D9A5" w14:textId="0AF940E4"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87-B: </w:t>
      </w:r>
      <w:r w:rsidRPr="00F03AE2">
        <w:rPr>
          <w:rFonts w:ascii="Times New Roman" w:hAnsi="Times New Roman" w:cs="Times New Roman"/>
        </w:rPr>
        <w:t>Tarea de Ingeniería 41</w:t>
      </w:r>
    </w:p>
    <w:tbl>
      <w:tblPr>
        <w:tblStyle w:val="Tablaconcuadrcula"/>
        <w:tblW w:w="0" w:type="auto"/>
        <w:tblLook w:val="04A0" w:firstRow="1" w:lastRow="0" w:firstColumn="1" w:lastColumn="0" w:noHBand="0" w:noVBand="1"/>
      </w:tblPr>
      <w:tblGrid>
        <w:gridCol w:w="8494"/>
      </w:tblGrid>
      <w:tr w:rsidR="00D73E0D" w:rsidRPr="00F03AE2" w14:paraId="39D4858F" w14:textId="77777777" w:rsidTr="003D4AED">
        <w:tc>
          <w:tcPr>
            <w:tcW w:w="8494" w:type="dxa"/>
          </w:tcPr>
          <w:p w14:paraId="4CD8F24E" w14:textId="77777777" w:rsidR="00D73E0D" w:rsidRPr="00F03AE2" w:rsidRDefault="00D73E0D"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73E0D" w:rsidRPr="00F03AE2" w14:paraId="15CBF3D8" w14:textId="77777777" w:rsidTr="003D4AED">
        <w:tc>
          <w:tcPr>
            <w:tcW w:w="8494" w:type="dxa"/>
          </w:tcPr>
          <w:p w14:paraId="29149605"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7</w:t>
            </w:r>
          </w:p>
        </w:tc>
      </w:tr>
      <w:tr w:rsidR="00D73E0D" w:rsidRPr="00F03AE2" w14:paraId="2768700B" w14:textId="77777777" w:rsidTr="003D4AED">
        <w:tc>
          <w:tcPr>
            <w:tcW w:w="8494" w:type="dxa"/>
          </w:tcPr>
          <w:p w14:paraId="4C565785" w14:textId="53F1F1E4"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485D9C" w:rsidRPr="00F03AE2">
              <w:rPr>
                <w:rFonts w:ascii="Times New Roman" w:hAnsi="Times New Roman" w:cs="Times New Roman"/>
              </w:rPr>
              <w:t>41</w:t>
            </w:r>
          </w:p>
        </w:tc>
      </w:tr>
      <w:tr w:rsidR="00D73E0D" w:rsidRPr="00F03AE2" w14:paraId="3226147A" w14:textId="77777777" w:rsidTr="003D4AED">
        <w:tc>
          <w:tcPr>
            <w:tcW w:w="8494" w:type="dxa"/>
          </w:tcPr>
          <w:p w14:paraId="6C9F30F5"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w:t>
            </w:r>
            <w:r w:rsidR="003D4AED" w:rsidRPr="00F03AE2">
              <w:rPr>
                <w:rFonts w:ascii="Times New Roman" w:hAnsi="Times New Roman" w:cs="Times New Roman"/>
              </w:rPr>
              <w:t>Ticket</w:t>
            </w:r>
            <w:r w:rsidRPr="00F03AE2">
              <w:rPr>
                <w:rFonts w:ascii="Times New Roman" w:hAnsi="Times New Roman" w:cs="Times New Roman"/>
              </w:rPr>
              <w:t>.</w:t>
            </w:r>
          </w:p>
        </w:tc>
      </w:tr>
      <w:tr w:rsidR="00D73E0D" w:rsidRPr="00F03AE2" w14:paraId="7985EDB0" w14:textId="77777777" w:rsidTr="003D4AED">
        <w:tc>
          <w:tcPr>
            <w:tcW w:w="8494" w:type="dxa"/>
          </w:tcPr>
          <w:p w14:paraId="79EC4E54"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73E0D" w:rsidRPr="00F03AE2" w14:paraId="6E9AA1FE" w14:textId="77777777" w:rsidTr="003D4AED">
        <w:tc>
          <w:tcPr>
            <w:tcW w:w="8494" w:type="dxa"/>
          </w:tcPr>
          <w:p w14:paraId="21FC7ED6"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73E0D" w:rsidRPr="00F03AE2" w14:paraId="05C2B115" w14:textId="77777777" w:rsidTr="003D4AED">
        <w:trPr>
          <w:trHeight w:val="547"/>
        </w:trPr>
        <w:tc>
          <w:tcPr>
            <w:tcW w:w="8494" w:type="dxa"/>
          </w:tcPr>
          <w:p w14:paraId="3D458DB3"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059F2C1" w14:textId="77777777" w:rsidR="00D73E0D" w:rsidRPr="00F03AE2" w:rsidRDefault="00D73E0D" w:rsidP="008B3AA5">
            <w:pPr>
              <w:spacing w:line="360" w:lineRule="auto"/>
              <w:jc w:val="both"/>
              <w:rPr>
                <w:rFonts w:ascii="Times New Roman" w:hAnsi="Times New Roman" w:cs="Times New Roman"/>
              </w:rPr>
            </w:pPr>
            <w:r w:rsidRPr="00F03AE2">
              <w:rPr>
                <w:rFonts w:ascii="Times New Roman" w:hAnsi="Times New Roman" w:cs="Times New Roman"/>
              </w:rPr>
              <w:t xml:space="preserve">Se creará el método para </w:t>
            </w:r>
            <w:r w:rsidR="003D4AED" w:rsidRPr="00F03AE2">
              <w:rPr>
                <w:rFonts w:ascii="Times New Roman" w:hAnsi="Times New Roman" w:cs="Times New Roman"/>
              </w:rPr>
              <w:t>listar los tickets ingresados</w:t>
            </w:r>
            <w:r w:rsidRPr="00F03AE2">
              <w:rPr>
                <w:rFonts w:ascii="Times New Roman" w:hAnsi="Times New Roman" w:cs="Times New Roman"/>
              </w:rPr>
              <w:t>.</w:t>
            </w:r>
          </w:p>
        </w:tc>
      </w:tr>
    </w:tbl>
    <w:p w14:paraId="3DCC7548" w14:textId="7F29BD7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9101360" w14:textId="77777777" w:rsidR="00D73E0D" w:rsidRPr="00F03AE2" w:rsidRDefault="00D73E0D" w:rsidP="008B3AA5">
      <w:pPr>
        <w:spacing w:after="0"/>
        <w:rPr>
          <w:rFonts w:ascii="Times New Roman" w:hAnsi="Times New Roman" w:cs="Times New Roman"/>
        </w:rPr>
      </w:pPr>
    </w:p>
    <w:p w14:paraId="504555CC" w14:textId="489C3DA8"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88-B: </w:t>
      </w:r>
      <w:r w:rsidRPr="00F03AE2">
        <w:rPr>
          <w:rFonts w:ascii="Times New Roman" w:hAnsi="Times New Roman" w:cs="Times New Roman"/>
        </w:rPr>
        <w:t>Tarea de Ingeniería 42</w:t>
      </w:r>
    </w:p>
    <w:tbl>
      <w:tblPr>
        <w:tblStyle w:val="Tablaconcuadrcula"/>
        <w:tblW w:w="0" w:type="auto"/>
        <w:tblLook w:val="04A0" w:firstRow="1" w:lastRow="0" w:firstColumn="1" w:lastColumn="0" w:noHBand="0" w:noVBand="1"/>
      </w:tblPr>
      <w:tblGrid>
        <w:gridCol w:w="8494"/>
      </w:tblGrid>
      <w:tr w:rsidR="00D73E0D" w:rsidRPr="00F03AE2" w14:paraId="64FDBF6F" w14:textId="77777777" w:rsidTr="003D4AED">
        <w:tc>
          <w:tcPr>
            <w:tcW w:w="8494" w:type="dxa"/>
          </w:tcPr>
          <w:p w14:paraId="3405FE69" w14:textId="77777777" w:rsidR="00D73E0D" w:rsidRPr="00F03AE2" w:rsidRDefault="00D73E0D"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73E0D" w:rsidRPr="00F03AE2" w14:paraId="7AC7B963" w14:textId="77777777" w:rsidTr="003D4AED">
        <w:tc>
          <w:tcPr>
            <w:tcW w:w="8494" w:type="dxa"/>
          </w:tcPr>
          <w:p w14:paraId="75A5F57D"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7</w:t>
            </w:r>
          </w:p>
        </w:tc>
      </w:tr>
      <w:tr w:rsidR="00D73E0D" w:rsidRPr="00F03AE2" w14:paraId="7736C3EB" w14:textId="77777777" w:rsidTr="003D4AED">
        <w:tc>
          <w:tcPr>
            <w:tcW w:w="8494" w:type="dxa"/>
          </w:tcPr>
          <w:p w14:paraId="5B200A44" w14:textId="79A6060E"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485D9C" w:rsidRPr="00F03AE2">
              <w:rPr>
                <w:rFonts w:ascii="Times New Roman" w:hAnsi="Times New Roman" w:cs="Times New Roman"/>
              </w:rPr>
              <w:t>2</w:t>
            </w:r>
          </w:p>
        </w:tc>
      </w:tr>
      <w:tr w:rsidR="00D73E0D" w:rsidRPr="00F03AE2" w14:paraId="25AAB30D" w14:textId="77777777" w:rsidTr="003D4AED">
        <w:tc>
          <w:tcPr>
            <w:tcW w:w="8494" w:type="dxa"/>
          </w:tcPr>
          <w:p w14:paraId="0B06F9D2"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w:t>
            </w:r>
            <w:r w:rsidR="003D4AED" w:rsidRPr="00F03AE2">
              <w:rPr>
                <w:rFonts w:ascii="Times New Roman" w:hAnsi="Times New Roman" w:cs="Times New Roman"/>
              </w:rPr>
              <w:t>listar tickets</w:t>
            </w:r>
            <w:r w:rsidRPr="00F03AE2">
              <w:rPr>
                <w:rFonts w:ascii="Times New Roman" w:hAnsi="Times New Roman" w:cs="Times New Roman"/>
              </w:rPr>
              <w:t>.</w:t>
            </w:r>
          </w:p>
        </w:tc>
      </w:tr>
      <w:tr w:rsidR="00D73E0D" w:rsidRPr="00F03AE2" w14:paraId="42D66816" w14:textId="77777777" w:rsidTr="003D4AED">
        <w:tc>
          <w:tcPr>
            <w:tcW w:w="8494" w:type="dxa"/>
          </w:tcPr>
          <w:p w14:paraId="20A3B152"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73E0D" w:rsidRPr="00F03AE2" w14:paraId="331DB0C0" w14:textId="77777777" w:rsidTr="003D4AED">
        <w:tc>
          <w:tcPr>
            <w:tcW w:w="8494" w:type="dxa"/>
          </w:tcPr>
          <w:p w14:paraId="3663F0E7"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73E0D" w:rsidRPr="00F03AE2" w14:paraId="697CAAB8" w14:textId="77777777" w:rsidTr="003D4AED">
        <w:trPr>
          <w:trHeight w:val="547"/>
        </w:trPr>
        <w:tc>
          <w:tcPr>
            <w:tcW w:w="8494" w:type="dxa"/>
          </w:tcPr>
          <w:p w14:paraId="15127FA2"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B72114" w14:textId="77777777" w:rsidR="00D73E0D" w:rsidRPr="00F03AE2" w:rsidRDefault="00D73E0D"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 xml:space="preserve">Se creara la plantilla .ctp para </w:t>
            </w:r>
            <w:r w:rsidR="003D4AED" w:rsidRPr="00F03AE2">
              <w:rPr>
                <w:rFonts w:ascii="Times New Roman" w:hAnsi="Times New Roman" w:cs="Times New Roman"/>
              </w:rPr>
              <w:t>listar los tickets con su información y acciones.</w:t>
            </w:r>
          </w:p>
        </w:tc>
      </w:tr>
    </w:tbl>
    <w:p w14:paraId="67BC1B8D" w14:textId="44E41A5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EAE465C" w14:textId="77777777" w:rsidR="00D73E0D" w:rsidRPr="00F03AE2" w:rsidRDefault="00D73E0D" w:rsidP="008B3AA5">
      <w:pPr>
        <w:spacing w:after="0"/>
        <w:rPr>
          <w:rFonts w:ascii="Times New Roman" w:hAnsi="Times New Roman" w:cs="Times New Roman"/>
        </w:rPr>
      </w:pPr>
    </w:p>
    <w:p w14:paraId="37C4C502" w14:textId="77777777" w:rsidR="007B18DF" w:rsidRPr="00F03AE2" w:rsidRDefault="007B18DF" w:rsidP="008B3AA5">
      <w:pPr>
        <w:spacing w:after="0"/>
        <w:rPr>
          <w:rFonts w:ascii="Times New Roman" w:hAnsi="Times New Roman" w:cs="Times New Roman"/>
        </w:rPr>
      </w:pPr>
    </w:p>
    <w:p w14:paraId="3A9D2FE1" w14:textId="7872314B"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89-B: </w:t>
      </w:r>
      <w:r w:rsidRPr="00F03AE2">
        <w:rPr>
          <w:rFonts w:ascii="Times New Roman" w:hAnsi="Times New Roman" w:cs="Times New Roman"/>
        </w:rPr>
        <w:t>Prueba de Aceptación 21</w:t>
      </w:r>
    </w:p>
    <w:tbl>
      <w:tblPr>
        <w:tblStyle w:val="Tablaconcuadrcula"/>
        <w:tblW w:w="0" w:type="auto"/>
        <w:tblLook w:val="04A0" w:firstRow="1" w:lastRow="0" w:firstColumn="1" w:lastColumn="0" w:noHBand="0" w:noVBand="1"/>
      </w:tblPr>
      <w:tblGrid>
        <w:gridCol w:w="4008"/>
        <w:gridCol w:w="4486"/>
      </w:tblGrid>
      <w:tr w:rsidR="00D73E0D" w:rsidRPr="00F03AE2" w14:paraId="36FC9519" w14:textId="77777777" w:rsidTr="003D4AED">
        <w:tc>
          <w:tcPr>
            <w:tcW w:w="8494" w:type="dxa"/>
            <w:gridSpan w:val="2"/>
          </w:tcPr>
          <w:p w14:paraId="2ECE2F62" w14:textId="77777777" w:rsidR="00D73E0D" w:rsidRPr="00F03AE2" w:rsidRDefault="00D73E0D"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73E0D" w:rsidRPr="00F03AE2" w14:paraId="38054550" w14:textId="77777777" w:rsidTr="003D4AED">
        <w:tc>
          <w:tcPr>
            <w:tcW w:w="8494" w:type="dxa"/>
            <w:gridSpan w:val="2"/>
          </w:tcPr>
          <w:p w14:paraId="12F0B966"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1</w:t>
            </w:r>
          </w:p>
        </w:tc>
      </w:tr>
      <w:tr w:rsidR="00D73E0D" w:rsidRPr="00F03AE2" w14:paraId="7C8F0BC9" w14:textId="77777777" w:rsidTr="003D4AED">
        <w:tc>
          <w:tcPr>
            <w:tcW w:w="8494" w:type="dxa"/>
            <w:gridSpan w:val="2"/>
          </w:tcPr>
          <w:p w14:paraId="3D40DDF0"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Listar</w:t>
            </w:r>
            <w:r w:rsidR="00F50830" w:rsidRPr="00F03AE2">
              <w:rPr>
                <w:rFonts w:ascii="Times New Roman" w:hAnsi="Times New Roman" w:cs="Times New Roman"/>
              </w:rPr>
              <w:t xml:space="preserve"> Tickets</w:t>
            </w:r>
          </w:p>
        </w:tc>
      </w:tr>
      <w:tr w:rsidR="00D73E0D" w:rsidRPr="00F03AE2" w14:paraId="7E5D9024" w14:textId="77777777" w:rsidTr="003D4AED">
        <w:tc>
          <w:tcPr>
            <w:tcW w:w="8494" w:type="dxa"/>
            <w:gridSpan w:val="2"/>
          </w:tcPr>
          <w:p w14:paraId="16C428CA"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7</w:t>
            </w:r>
          </w:p>
        </w:tc>
      </w:tr>
      <w:tr w:rsidR="00D73E0D" w:rsidRPr="00F03AE2" w14:paraId="00D64902" w14:textId="77777777" w:rsidTr="003D4AED">
        <w:trPr>
          <w:trHeight w:val="702"/>
        </w:trPr>
        <w:tc>
          <w:tcPr>
            <w:tcW w:w="8494" w:type="dxa"/>
            <w:gridSpan w:val="2"/>
          </w:tcPr>
          <w:p w14:paraId="666FAF36"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5A18774" w14:textId="77777777" w:rsidR="00D73E0D" w:rsidRPr="00F03AE2" w:rsidRDefault="00D73E0D"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w:t>
            </w:r>
            <w:r w:rsidR="00916E7E" w:rsidRPr="00F03AE2">
              <w:rPr>
                <w:rFonts w:ascii="Times New Roman" w:hAnsi="Times New Roman" w:cs="Times New Roman"/>
              </w:rPr>
              <w:t xml:space="preserve">listar </w:t>
            </w:r>
            <w:r w:rsidR="00EA6481" w:rsidRPr="00F03AE2">
              <w:rPr>
                <w:rFonts w:ascii="Times New Roman" w:hAnsi="Times New Roman" w:cs="Times New Roman"/>
              </w:rPr>
              <w:t xml:space="preserve">los </w:t>
            </w:r>
            <w:r w:rsidRPr="00F03AE2">
              <w:rPr>
                <w:rFonts w:ascii="Times New Roman" w:hAnsi="Times New Roman" w:cs="Times New Roman"/>
              </w:rPr>
              <w:t>ticket</w:t>
            </w:r>
            <w:r w:rsidR="00EA6481" w:rsidRPr="00F03AE2">
              <w:rPr>
                <w:rFonts w:ascii="Times New Roman" w:hAnsi="Times New Roman" w:cs="Times New Roman"/>
              </w:rPr>
              <w:t>s</w:t>
            </w:r>
            <w:r w:rsidRPr="00F03AE2">
              <w:rPr>
                <w:rFonts w:ascii="Times New Roman" w:hAnsi="Times New Roman" w:cs="Times New Roman"/>
              </w:rPr>
              <w:t xml:space="preserve"> </w:t>
            </w:r>
            <w:r w:rsidR="00916E7E" w:rsidRPr="00F03AE2">
              <w:rPr>
                <w:rFonts w:ascii="Times New Roman" w:hAnsi="Times New Roman" w:cs="Times New Roman"/>
              </w:rPr>
              <w:t>que han sido generados.</w:t>
            </w:r>
          </w:p>
        </w:tc>
      </w:tr>
      <w:tr w:rsidR="00D73E0D" w:rsidRPr="00F03AE2" w14:paraId="329F19F4" w14:textId="77777777" w:rsidTr="003D4AED">
        <w:trPr>
          <w:trHeight w:val="547"/>
        </w:trPr>
        <w:tc>
          <w:tcPr>
            <w:tcW w:w="4008" w:type="dxa"/>
          </w:tcPr>
          <w:p w14:paraId="37BB795D" w14:textId="77777777" w:rsidR="00D73E0D" w:rsidRPr="00F03AE2" w:rsidRDefault="00D73E0D"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2E2BC200" w14:textId="77777777" w:rsidR="00D73E0D" w:rsidRPr="00F03AE2" w:rsidRDefault="00D73E0D"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a cabo si </w:t>
            </w:r>
            <w:r w:rsidR="00F50830" w:rsidRPr="00F03AE2">
              <w:rPr>
                <w:rFonts w:ascii="Times New Roman" w:hAnsi="Times New Roman" w:cs="Times New Roman"/>
              </w:rPr>
              <w:t>existen tickets generados y almacenados en la base de datos.</w:t>
            </w:r>
          </w:p>
        </w:tc>
        <w:tc>
          <w:tcPr>
            <w:tcW w:w="4486" w:type="dxa"/>
          </w:tcPr>
          <w:p w14:paraId="5FBE3771"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Ejecución:</w:t>
            </w:r>
          </w:p>
          <w:p w14:paraId="1F61C1CB" w14:textId="77777777" w:rsidR="00D73E0D" w:rsidRPr="00F03AE2" w:rsidRDefault="00D73E0D" w:rsidP="00F53C45">
            <w:pPr>
              <w:pStyle w:val="Prrafodelista"/>
              <w:numPr>
                <w:ilvl w:val="0"/>
                <w:numId w:val="63"/>
              </w:numPr>
              <w:spacing w:line="360" w:lineRule="auto"/>
              <w:rPr>
                <w:rFonts w:ascii="Times New Roman" w:hAnsi="Times New Roman" w:cs="Times New Roman"/>
              </w:rPr>
            </w:pPr>
            <w:r w:rsidRPr="00F03AE2">
              <w:rPr>
                <w:rFonts w:ascii="Times New Roman" w:hAnsi="Times New Roman" w:cs="Times New Roman"/>
              </w:rPr>
              <w:t>Ingresar al Sistema</w:t>
            </w:r>
          </w:p>
          <w:p w14:paraId="04545720" w14:textId="77777777" w:rsidR="00D73E0D" w:rsidRPr="00F03AE2" w:rsidRDefault="00F50830" w:rsidP="00F53C45">
            <w:pPr>
              <w:pStyle w:val="Prrafodelista"/>
              <w:numPr>
                <w:ilvl w:val="0"/>
                <w:numId w:val="63"/>
              </w:numPr>
              <w:spacing w:line="360" w:lineRule="auto"/>
              <w:rPr>
                <w:rFonts w:ascii="Times New Roman" w:hAnsi="Times New Roman" w:cs="Times New Roman"/>
              </w:rPr>
            </w:pPr>
            <w:r w:rsidRPr="00F03AE2">
              <w:rPr>
                <w:rFonts w:ascii="Times New Roman" w:hAnsi="Times New Roman" w:cs="Times New Roman"/>
              </w:rPr>
              <w:t xml:space="preserve">Menú principal, Mis </w:t>
            </w:r>
            <w:r w:rsidR="00D73E0D" w:rsidRPr="00F03AE2">
              <w:rPr>
                <w:rFonts w:ascii="Times New Roman" w:hAnsi="Times New Roman" w:cs="Times New Roman"/>
              </w:rPr>
              <w:t>Tickets.</w:t>
            </w:r>
          </w:p>
        </w:tc>
      </w:tr>
      <w:tr w:rsidR="00D73E0D" w:rsidRPr="00F03AE2" w14:paraId="58B1B143" w14:textId="77777777" w:rsidTr="003D4AED">
        <w:trPr>
          <w:trHeight w:val="547"/>
        </w:trPr>
        <w:tc>
          <w:tcPr>
            <w:tcW w:w="4008" w:type="dxa"/>
          </w:tcPr>
          <w:p w14:paraId="1CB36961"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29DE6982"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rPr>
              <w:t xml:space="preserve">El sistema </w:t>
            </w:r>
            <w:r w:rsidR="00F50830" w:rsidRPr="00F03AE2">
              <w:rPr>
                <w:rFonts w:ascii="Times New Roman" w:hAnsi="Times New Roman" w:cs="Times New Roman"/>
              </w:rPr>
              <w:t>muestra la lista de los tickets con su información y acciones</w:t>
            </w:r>
            <w:r w:rsidRPr="00F03AE2">
              <w:rPr>
                <w:rFonts w:ascii="Times New Roman" w:hAnsi="Times New Roman" w:cs="Times New Roman"/>
              </w:rPr>
              <w:t>.</w:t>
            </w:r>
          </w:p>
        </w:tc>
        <w:tc>
          <w:tcPr>
            <w:tcW w:w="4486" w:type="dxa"/>
          </w:tcPr>
          <w:p w14:paraId="54826DB4" w14:textId="77777777" w:rsidR="00D73E0D" w:rsidRPr="00F03AE2" w:rsidRDefault="00D73E0D"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2AB76530" w14:textId="77777777" w:rsidR="00D73E0D" w:rsidRPr="00F03AE2" w:rsidRDefault="00D73E0D"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12C6AF1A" w14:textId="46C5BC1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3EA347A" w14:textId="77777777" w:rsidR="00D73E0D" w:rsidRPr="00F03AE2" w:rsidRDefault="00D73E0D" w:rsidP="008B3AA5">
      <w:pPr>
        <w:spacing w:after="0"/>
        <w:rPr>
          <w:rFonts w:ascii="Times New Roman" w:hAnsi="Times New Roman" w:cs="Times New Roman"/>
        </w:rPr>
      </w:pPr>
    </w:p>
    <w:p w14:paraId="7C483EA7" w14:textId="4EBDE7EB"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0-B: </w:t>
      </w:r>
      <w:r w:rsidRPr="00F03AE2">
        <w:rPr>
          <w:rFonts w:ascii="Times New Roman" w:hAnsi="Times New Roman" w:cs="Times New Roman"/>
        </w:rPr>
        <w:t>Historia de Usuario 18</w:t>
      </w:r>
    </w:p>
    <w:tbl>
      <w:tblPr>
        <w:tblStyle w:val="Tablaconcuadrcula"/>
        <w:tblW w:w="0" w:type="auto"/>
        <w:tblLook w:val="04A0" w:firstRow="1" w:lastRow="0" w:firstColumn="1" w:lastColumn="0" w:noHBand="0" w:noVBand="1"/>
      </w:tblPr>
      <w:tblGrid>
        <w:gridCol w:w="4254"/>
        <w:gridCol w:w="4240"/>
      </w:tblGrid>
      <w:tr w:rsidR="00021BBF" w:rsidRPr="00F03AE2" w14:paraId="0A70532F" w14:textId="77777777" w:rsidTr="003D4AED">
        <w:tc>
          <w:tcPr>
            <w:tcW w:w="8494" w:type="dxa"/>
            <w:gridSpan w:val="2"/>
          </w:tcPr>
          <w:p w14:paraId="3AEBFDB1"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7620C479" w14:textId="77777777" w:rsidTr="003D4AED">
        <w:tc>
          <w:tcPr>
            <w:tcW w:w="4254" w:type="dxa"/>
          </w:tcPr>
          <w:p w14:paraId="1233EA6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8</w:t>
            </w:r>
          </w:p>
        </w:tc>
        <w:tc>
          <w:tcPr>
            <w:tcW w:w="4240" w:type="dxa"/>
          </w:tcPr>
          <w:p w14:paraId="6CB4FB7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Facultad.</w:t>
            </w:r>
          </w:p>
        </w:tc>
      </w:tr>
      <w:tr w:rsidR="00021BBF" w:rsidRPr="00F03AE2" w14:paraId="3D0AE09D" w14:textId="77777777" w:rsidTr="003D4AED">
        <w:tc>
          <w:tcPr>
            <w:tcW w:w="8494" w:type="dxa"/>
            <w:gridSpan w:val="2"/>
          </w:tcPr>
          <w:p w14:paraId="621E3CA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Generar Tickets</w:t>
            </w:r>
          </w:p>
        </w:tc>
      </w:tr>
      <w:tr w:rsidR="00021BBF" w:rsidRPr="00F03AE2" w14:paraId="26EED0A4" w14:textId="77777777" w:rsidTr="003D4AED">
        <w:tc>
          <w:tcPr>
            <w:tcW w:w="4254" w:type="dxa"/>
          </w:tcPr>
          <w:p w14:paraId="6557B51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70CBD759"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57116BEA"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Alta</w:t>
            </w:r>
          </w:p>
          <w:p w14:paraId="5265D024"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060B12DC" w14:textId="77777777" w:rsidTr="003D4AED">
        <w:tc>
          <w:tcPr>
            <w:tcW w:w="4254" w:type="dxa"/>
          </w:tcPr>
          <w:p w14:paraId="32C6FC1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2</w:t>
            </w:r>
          </w:p>
        </w:tc>
        <w:tc>
          <w:tcPr>
            <w:tcW w:w="4240" w:type="dxa"/>
          </w:tcPr>
          <w:p w14:paraId="16C105E0"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18501B6A" w14:textId="77777777" w:rsidTr="003D4AED">
        <w:tc>
          <w:tcPr>
            <w:tcW w:w="8494" w:type="dxa"/>
            <w:gridSpan w:val="2"/>
          </w:tcPr>
          <w:p w14:paraId="71DF230A"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1EF99490" w14:textId="77777777" w:rsidTr="003D4AED">
        <w:trPr>
          <w:trHeight w:val="547"/>
        </w:trPr>
        <w:tc>
          <w:tcPr>
            <w:tcW w:w="8494" w:type="dxa"/>
            <w:gridSpan w:val="2"/>
          </w:tcPr>
          <w:p w14:paraId="144D14CA"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C233D75"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generar un ticket o caso, para obtener una solución.</w:t>
            </w:r>
          </w:p>
        </w:tc>
      </w:tr>
      <w:tr w:rsidR="00021BBF" w:rsidRPr="00F03AE2" w14:paraId="0E258D44" w14:textId="77777777" w:rsidTr="003D4AED">
        <w:trPr>
          <w:trHeight w:val="547"/>
        </w:trPr>
        <w:tc>
          <w:tcPr>
            <w:tcW w:w="8494" w:type="dxa"/>
            <w:gridSpan w:val="2"/>
          </w:tcPr>
          <w:p w14:paraId="67C510E2"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6B3835F6" w14:textId="5CB3DAB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1A9110A" w14:textId="77777777" w:rsidR="00021BBF" w:rsidRPr="00F03AE2" w:rsidRDefault="00021BBF" w:rsidP="008B3AA5">
      <w:pPr>
        <w:spacing w:after="0"/>
        <w:rPr>
          <w:rFonts w:ascii="Times New Roman" w:hAnsi="Times New Roman" w:cs="Times New Roman"/>
        </w:rPr>
      </w:pPr>
    </w:p>
    <w:p w14:paraId="4AFC2657" w14:textId="794FF372"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1-B: </w:t>
      </w:r>
      <w:r w:rsidRPr="00F03AE2">
        <w:rPr>
          <w:rFonts w:ascii="Times New Roman" w:hAnsi="Times New Roman" w:cs="Times New Roman"/>
        </w:rPr>
        <w:t>Tarea de Ingeniería 43</w:t>
      </w:r>
    </w:p>
    <w:tbl>
      <w:tblPr>
        <w:tblStyle w:val="Tablaconcuadrcula"/>
        <w:tblW w:w="0" w:type="auto"/>
        <w:tblLook w:val="04A0" w:firstRow="1" w:lastRow="0" w:firstColumn="1" w:lastColumn="0" w:noHBand="0" w:noVBand="1"/>
      </w:tblPr>
      <w:tblGrid>
        <w:gridCol w:w="8494"/>
      </w:tblGrid>
      <w:tr w:rsidR="00DF30D3" w:rsidRPr="00F03AE2" w14:paraId="30EA69B4" w14:textId="77777777" w:rsidTr="00D8003A">
        <w:tc>
          <w:tcPr>
            <w:tcW w:w="8494" w:type="dxa"/>
          </w:tcPr>
          <w:p w14:paraId="5DFF9455" w14:textId="77777777" w:rsidR="00DF30D3" w:rsidRPr="00F03AE2" w:rsidRDefault="00DF30D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F30D3" w:rsidRPr="00F03AE2" w14:paraId="311A597A" w14:textId="77777777" w:rsidTr="00D8003A">
        <w:tc>
          <w:tcPr>
            <w:tcW w:w="8494" w:type="dxa"/>
          </w:tcPr>
          <w:p w14:paraId="2BE5FCA7"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8</w:t>
            </w:r>
          </w:p>
        </w:tc>
      </w:tr>
      <w:tr w:rsidR="00DF30D3" w:rsidRPr="00F03AE2" w14:paraId="7AD0A8B6" w14:textId="77777777" w:rsidTr="00D8003A">
        <w:tc>
          <w:tcPr>
            <w:tcW w:w="8494" w:type="dxa"/>
          </w:tcPr>
          <w:p w14:paraId="5AE769BF" w14:textId="20427784"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485D9C" w:rsidRPr="00F03AE2">
              <w:rPr>
                <w:rFonts w:ascii="Times New Roman" w:hAnsi="Times New Roman" w:cs="Times New Roman"/>
              </w:rPr>
              <w:t>3</w:t>
            </w:r>
          </w:p>
        </w:tc>
      </w:tr>
      <w:tr w:rsidR="00DF30D3" w:rsidRPr="00F03AE2" w14:paraId="46398341" w14:textId="77777777" w:rsidTr="00D8003A">
        <w:tc>
          <w:tcPr>
            <w:tcW w:w="8494" w:type="dxa"/>
          </w:tcPr>
          <w:p w14:paraId="31E556A3"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DF30D3" w:rsidRPr="00F03AE2" w14:paraId="25116D7E" w14:textId="77777777" w:rsidTr="00D8003A">
        <w:tc>
          <w:tcPr>
            <w:tcW w:w="8494" w:type="dxa"/>
          </w:tcPr>
          <w:p w14:paraId="276D3EDD"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F30D3" w:rsidRPr="00F03AE2" w14:paraId="737E6045" w14:textId="77777777" w:rsidTr="00D8003A">
        <w:tc>
          <w:tcPr>
            <w:tcW w:w="8494" w:type="dxa"/>
          </w:tcPr>
          <w:p w14:paraId="28A24002"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F30D3" w:rsidRPr="00F03AE2" w14:paraId="1844F325" w14:textId="77777777" w:rsidTr="00D8003A">
        <w:trPr>
          <w:trHeight w:val="547"/>
        </w:trPr>
        <w:tc>
          <w:tcPr>
            <w:tcW w:w="8494" w:type="dxa"/>
          </w:tcPr>
          <w:p w14:paraId="52402536"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E0630F" w14:textId="77777777" w:rsidR="00DF30D3" w:rsidRPr="00F03AE2" w:rsidRDefault="00DF30D3"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los tickets.</w:t>
            </w:r>
          </w:p>
        </w:tc>
      </w:tr>
    </w:tbl>
    <w:p w14:paraId="667AFD13" w14:textId="1483EE1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8308ADE" w14:textId="77777777" w:rsidR="00DF30D3" w:rsidRPr="00F03AE2" w:rsidRDefault="00DF30D3" w:rsidP="008B3AA5">
      <w:pPr>
        <w:spacing w:after="0"/>
        <w:rPr>
          <w:rFonts w:ascii="Times New Roman" w:hAnsi="Times New Roman" w:cs="Times New Roman"/>
        </w:rPr>
      </w:pPr>
    </w:p>
    <w:p w14:paraId="2D33B49B" w14:textId="04B78080"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2-B: </w:t>
      </w:r>
      <w:r w:rsidRPr="00F03AE2">
        <w:rPr>
          <w:rFonts w:ascii="Times New Roman" w:hAnsi="Times New Roman" w:cs="Times New Roman"/>
        </w:rPr>
        <w:t>Tarea de Ingeniería 44</w:t>
      </w:r>
    </w:p>
    <w:tbl>
      <w:tblPr>
        <w:tblStyle w:val="Tablaconcuadrcula"/>
        <w:tblW w:w="0" w:type="auto"/>
        <w:tblLook w:val="04A0" w:firstRow="1" w:lastRow="0" w:firstColumn="1" w:lastColumn="0" w:noHBand="0" w:noVBand="1"/>
      </w:tblPr>
      <w:tblGrid>
        <w:gridCol w:w="8494"/>
      </w:tblGrid>
      <w:tr w:rsidR="00DF30D3" w:rsidRPr="00F03AE2" w14:paraId="29BAF678" w14:textId="77777777" w:rsidTr="00D8003A">
        <w:tc>
          <w:tcPr>
            <w:tcW w:w="8494" w:type="dxa"/>
          </w:tcPr>
          <w:p w14:paraId="694C2882" w14:textId="77777777" w:rsidR="00DF30D3" w:rsidRPr="00F03AE2" w:rsidRDefault="00DF30D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F30D3" w:rsidRPr="00F03AE2" w14:paraId="5AAEE528" w14:textId="77777777" w:rsidTr="00D8003A">
        <w:tc>
          <w:tcPr>
            <w:tcW w:w="8494" w:type="dxa"/>
          </w:tcPr>
          <w:p w14:paraId="048E1B03"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8</w:t>
            </w:r>
          </w:p>
        </w:tc>
      </w:tr>
      <w:tr w:rsidR="00DF30D3" w:rsidRPr="00F03AE2" w14:paraId="6A71D2AA" w14:textId="77777777" w:rsidTr="00D8003A">
        <w:tc>
          <w:tcPr>
            <w:tcW w:w="8494" w:type="dxa"/>
          </w:tcPr>
          <w:p w14:paraId="029A09AD" w14:textId="5CE63AD4"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485D9C" w:rsidRPr="00F03AE2">
              <w:rPr>
                <w:rFonts w:ascii="Times New Roman" w:hAnsi="Times New Roman" w:cs="Times New Roman"/>
              </w:rPr>
              <w:t>4</w:t>
            </w:r>
          </w:p>
        </w:tc>
      </w:tr>
      <w:tr w:rsidR="00DF30D3" w:rsidRPr="00F03AE2" w14:paraId="74FFFA44" w14:textId="77777777" w:rsidTr="00D8003A">
        <w:tc>
          <w:tcPr>
            <w:tcW w:w="8494" w:type="dxa"/>
          </w:tcPr>
          <w:p w14:paraId="2BABB308"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w:t>
            </w:r>
            <w:r w:rsidR="00D8003A" w:rsidRPr="00F03AE2">
              <w:rPr>
                <w:rFonts w:ascii="Times New Roman" w:hAnsi="Times New Roman" w:cs="Times New Roman"/>
              </w:rPr>
              <w:t>generar un ticket.</w:t>
            </w:r>
          </w:p>
        </w:tc>
      </w:tr>
      <w:tr w:rsidR="00DF30D3" w:rsidRPr="00F03AE2" w14:paraId="42746E2A" w14:textId="77777777" w:rsidTr="00D8003A">
        <w:tc>
          <w:tcPr>
            <w:tcW w:w="8494" w:type="dxa"/>
          </w:tcPr>
          <w:p w14:paraId="1B310408"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F30D3" w:rsidRPr="00F03AE2" w14:paraId="7BA510F3" w14:textId="77777777" w:rsidTr="00D8003A">
        <w:tc>
          <w:tcPr>
            <w:tcW w:w="8494" w:type="dxa"/>
          </w:tcPr>
          <w:p w14:paraId="07B31123"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F30D3" w:rsidRPr="00F03AE2" w14:paraId="2CEFA498" w14:textId="77777777" w:rsidTr="00D8003A">
        <w:trPr>
          <w:trHeight w:val="547"/>
        </w:trPr>
        <w:tc>
          <w:tcPr>
            <w:tcW w:w="8494" w:type="dxa"/>
          </w:tcPr>
          <w:p w14:paraId="0688450C"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4CDA01F" w14:textId="77777777" w:rsidR="00DF30D3" w:rsidRPr="00F03AE2" w:rsidRDefault="00916E7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 xml:space="preserve">Se creara el formulario </w:t>
            </w:r>
            <w:r w:rsidR="00DF30D3" w:rsidRPr="00F03AE2">
              <w:rPr>
                <w:rFonts w:ascii="Times New Roman" w:hAnsi="Times New Roman" w:cs="Times New Roman"/>
              </w:rPr>
              <w:t xml:space="preserve"> para generar tickets.</w:t>
            </w:r>
          </w:p>
          <w:p w14:paraId="4F849908" w14:textId="77777777" w:rsidR="00DF30D3" w:rsidRPr="00F03AE2" w:rsidRDefault="00DF30D3"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mensaje de confirmación.</w:t>
            </w:r>
          </w:p>
        </w:tc>
      </w:tr>
    </w:tbl>
    <w:p w14:paraId="174BB286" w14:textId="76507C3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08A2926" w14:textId="77777777" w:rsidR="00DF30D3" w:rsidRPr="00F03AE2" w:rsidRDefault="00DF30D3" w:rsidP="008B3AA5">
      <w:pPr>
        <w:tabs>
          <w:tab w:val="left" w:pos="1331"/>
        </w:tabs>
        <w:spacing w:after="0"/>
        <w:rPr>
          <w:rFonts w:ascii="Times New Roman" w:hAnsi="Times New Roman" w:cs="Times New Roman"/>
        </w:rPr>
      </w:pPr>
    </w:p>
    <w:p w14:paraId="4D85C407" w14:textId="3732D14E"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3-B: </w:t>
      </w:r>
      <w:r w:rsidRPr="00F03AE2">
        <w:rPr>
          <w:rFonts w:ascii="Times New Roman" w:hAnsi="Times New Roman" w:cs="Times New Roman"/>
        </w:rPr>
        <w:t>Prueba de Aceptación 22</w:t>
      </w:r>
    </w:p>
    <w:tbl>
      <w:tblPr>
        <w:tblStyle w:val="Tablaconcuadrcula"/>
        <w:tblW w:w="0" w:type="auto"/>
        <w:tblLook w:val="04A0" w:firstRow="1" w:lastRow="0" w:firstColumn="1" w:lastColumn="0" w:noHBand="0" w:noVBand="1"/>
      </w:tblPr>
      <w:tblGrid>
        <w:gridCol w:w="4008"/>
        <w:gridCol w:w="4486"/>
      </w:tblGrid>
      <w:tr w:rsidR="00DF30D3" w:rsidRPr="00F03AE2" w14:paraId="2EF9840A" w14:textId="77777777" w:rsidTr="00D8003A">
        <w:tc>
          <w:tcPr>
            <w:tcW w:w="8494" w:type="dxa"/>
            <w:gridSpan w:val="2"/>
          </w:tcPr>
          <w:p w14:paraId="4F5946AF" w14:textId="77777777" w:rsidR="00DF30D3" w:rsidRPr="00F03AE2" w:rsidRDefault="00DF30D3"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F30D3" w:rsidRPr="00F03AE2" w14:paraId="21B4B17D" w14:textId="77777777" w:rsidTr="00D8003A">
        <w:tc>
          <w:tcPr>
            <w:tcW w:w="8494" w:type="dxa"/>
            <w:gridSpan w:val="2"/>
          </w:tcPr>
          <w:p w14:paraId="354B381E"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2</w:t>
            </w:r>
          </w:p>
        </w:tc>
      </w:tr>
      <w:tr w:rsidR="00DF30D3" w:rsidRPr="00F03AE2" w14:paraId="0FF1FD2E" w14:textId="77777777" w:rsidTr="00D8003A">
        <w:tc>
          <w:tcPr>
            <w:tcW w:w="8494" w:type="dxa"/>
            <w:gridSpan w:val="2"/>
          </w:tcPr>
          <w:p w14:paraId="2C09D30A"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Generar</w:t>
            </w:r>
            <w:r w:rsidRPr="00F03AE2">
              <w:rPr>
                <w:rFonts w:ascii="Times New Roman" w:hAnsi="Times New Roman" w:cs="Times New Roman"/>
              </w:rPr>
              <w:t xml:space="preserve"> Tickets</w:t>
            </w:r>
          </w:p>
        </w:tc>
      </w:tr>
      <w:tr w:rsidR="00DF30D3" w:rsidRPr="00F03AE2" w14:paraId="485D0DB0" w14:textId="77777777" w:rsidTr="00D8003A">
        <w:tc>
          <w:tcPr>
            <w:tcW w:w="8494" w:type="dxa"/>
            <w:gridSpan w:val="2"/>
          </w:tcPr>
          <w:p w14:paraId="518A7952"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8</w:t>
            </w:r>
          </w:p>
        </w:tc>
      </w:tr>
      <w:tr w:rsidR="00DF30D3" w:rsidRPr="00F03AE2" w14:paraId="7269C123" w14:textId="77777777" w:rsidTr="00D8003A">
        <w:trPr>
          <w:trHeight w:val="702"/>
        </w:trPr>
        <w:tc>
          <w:tcPr>
            <w:tcW w:w="8494" w:type="dxa"/>
            <w:gridSpan w:val="2"/>
          </w:tcPr>
          <w:p w14:paraId="34E2FD0B"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3125C40" w14:textId="77777777" w:rsidR="00DF30D3" w:rsidRPr="00F03AE2" w:rsidRDefault="00DF30D3"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w:t>
            </w:r>
            <w:r w:rsidR="00916E7E" w:rsidRPr="00F03AE2">
              <w:rPr>
                <w:rFonts w:ascii="Times New Roman" w:hAnsi="Times New Roman" w:cs="Times New Roman"/>
              </w:rPr>
              <w:t>generar tickets y almacenarlos en la base de datos.</w:t>
            </w:r>
          </w:p>
        </w:tc>
      </w:tr>
      <w:tr w:rsidR="00DF30D3" w:rsidRPr="00F03AE2" w14:paraId="172AB2EA" w14:textId="77777777" w:rsidTr="00D8003A">
        <w:trPr>
          <w:trHeight w:val="547"/>
        </w:trPr>
        <w:tc>
          <w:tcPr>
            <w:tcW w:w="4008" w:type="dxa"/>
          </w:tcPr>
          <w:p w14:paraId="0DBDECB9" w14:textId="77777777" w:rsidR="00DF30D3" w:rsidRPr="00F03AE2" w:rsidRDefault="00DF30D3"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4A2F21B7" w14:textId="77777777" w:rsidR="00DF30D3" w:rsidRPr="00F03AE2" w:rsidRDefault="00DF30D3"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a cabo si </w:t>
            </w:r>
            <w:r w:rsidR="00916E7E" w:rsidRPr="00F03AE2">
              <w:rPr>
                <w:rFonts w:ascii="Times New Roman" w:hAnsi="Times New Roman" w:cs="Times New Roman"/>
              </w:rPr>
              <w:t>existe un incidente que se desee reportar, y el usuario tenga acceso al sistema.</w:t>
            </w:r>
          </w:p>
        </w:tc>
        <w:tc>
          <w:tcPr>
            <w:tcW w:w="4486" w:type="dxa"/>
          </w:tcPr>
          <w:p w14:paraId="0D2D3F47"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Ejecución:</w:t>
            </w:r>
          </w:p>
          <w:p w14:paraId="1BE13972" w14:textId="77777777" w:rsidR="00DF30D3" w:rsidRPr="00F03AE2" w:rsidRDefault="00DF30D3" w:rsidP="00F53C45">
            <w:pPr>
              <w:pStyle w:val="Prrafodelista"/>
              <w:numPr>
                <w:ilvl w:val="0"/>
                <w:numId w:val="64"/>
              </w:numPr>
              <w:spacing w:line="360" w:lineRule="auto"/>
              <w:rPr>
                <w:rFonts w:ascii="Times New Roman" w:hAnsi="Times New Roman" w:cs="Times New Roman"/>
              </w:rPr>
            </w:pPr>
            <w:r w:rsidRPr="00F03AE2">
              <w:rPr>
                <w:rFonts w:ascii="Times New Roman" w:hAnsi="Times New Roman" w:cs="Times New Roman"/>
              </w:rPr>
              <w:t>Ingresar al Sistema</w:t>
            </w:r>
          </w:p>
          <w:p w14:paraId="2A659C2A" w14:textId="77777777" w:rsidR="00DF30D3" w:rsidRPr="00F03AE2" w:rsidRDefault="00DF30D3" w:rsidP="00F53C45">
            <w:pPr>
              <w:pStyle w:val="Prrafodelista"/>
              <w:numPr>
                <w:ilvl w:val="0"/>
                <w:numId w:val="64"/>
              </w:numPr>
              <w:spacing w:line="360" w:lineRule="auto"/>
              <w:rPr>
                <w:rFonts w:ascii="Times New Roman" w:hAnsi="Times New Roman" w:cs="Times New Roman"/>
              </w:rPr>
            </w:pPr>
            <w:r w:rsidRPr="00F03AE2">
              <w:rPr>
                <w:rFonts w:ascii="Times New Roman" w:hAnsi="Times New Roman" w:cs="Times New Roman"/>
              </w:rPr>
              <w:t>Menú principal, Mis Tickets.</w:t>
            </w:r>
          </w:p>
          <w:p w14:paraId="1724B141" w14:textId="77777777" w:rsidR="00916E7E" w:rsidRPr="00F03AE2" w:rsidRDefault="00916E7E" w:rsidP="00F53C45">
            <w:pPr>
              <w:pStyle w:val="Prrafodelista"/>
              <w:numPr>
                <w:ilvl w:val="0"/>
                <w:numId w:val="64"/>
              </w:numPr>
              <w:spacing w:line="360" w:lineRule="auto"/>
              <w:rPr>
                <w:rFonts w:ascii="Times New Roman" w:hAnsi="Times New Roman" w:cs="Times New Roman"/>
              </w:rPr>
            </w:pPr>
            <w:r w:rsidRPr="00F03AE2">
              <w:rPr>
                <w:rFonts w:ascii="Times New Roman" w:hAnsi="Times New Roman" w:cs="Times New Roman"/>
              </w:rPr>
              <w:t>Seleccionar pestana Nuevo ticket.</w:t>
            </w:r>
          </w:p>
          <w:p w14:paraId="75B0D4B7" w14:textId="77777777" w:rsidR="00916E7E" w:rsidRPr="00F03AE2" w:rsidRDefault="00916E7E" w:rsidP="00F53C45">
            <w:pPr>
              <w:pStyle w:val="Prrafodelista"/>
              <w:numPr>
                <w:ilvl w:val="0"/>
                <w:numId w:val="64"/>
              </w:numPr>
              <w:spacing w:line="360" w:lineRule="auto"/>
              <w:rPr>
                <w:rFonts w:ascii="Times New Roman" w:hAnsi="Times New Roman" w:cs="Times New Roman"/>
              </w:rPr>
            </w:pPr>
            <w:r w:rsidRPr="00F03AE2">
              <w:rPr>
                <w:rFonts w:ascii="Times New Roman" w:hAnsi="Times New Roman" w:cs="Times New Roman"/>
              </w:rPr>
              <w:t>Llenar los campos</w:t>
            </w:r>
          </w:p>
          <w:p w14:paraId="1BDD62F9" w14:textId="77777777" w:rsidR="00916E7E" w:rsidRPr="00F03AE2" w:rsidRDefault="00916E7E" w:rsidP="00F53C45">
            <w:pPr>
              <w:pStyle w:val="Prrafodelista"/>
              <w:numPr>
                <w:ilvl w:val="0"/>
                <w:numId w:val="64"/>
              </w:numPr>
              <w:spacing w:line="360" w:lineRule="auto"/>
              <w:rPr>
                <w:rFonts w:ascii="Times New Roman" w:hAnsi="Times New Roman" w:cs="Times New Roman"/>
              </w:rPr>
            </w:pPr>
            <w:r w:rsidRPr="00F03AE2">
              <w:rPr>
                <w:rFonts w:ascii="Times New Roman" w:hAnsi="Times New Roman" w:cs="Times New Roman"/>
              </w:rPr>
              <w:t>Generar Ticket.</w:t>
            </w:r>
          </w:p>
        </w:tc>
      </w:tr>
      <w:tr w:rsidR="00DF30D3" w:rsidRPr="00F03AE2" w14:paraId="5316DD12" w14:textId="77777777" w:rsidTr="00D8003A">
        <w:trPr>
          <w:trHeight w:val="547"/>
        </w:trPr>
        <w:tc>
          <w:tcPr>
            <w:tcW w:w="4008" w:type="dxa"/>
          </w:tcPr>
          <w:p w14:paraId="5C1E8749"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A38D1EA"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rPr>
              <w:t xml:space="preserve">El sistema </w:t>
            </w:r>
            <w:r w:rsidR="00916E7E" w:rsidRPr="00F03AE2">
              <w:rPr>
                <w:rFonts w:ascii="Times New Roman" w:hAnsi="Times New Roman" w:cs="Times New Roman"/>
              </w:rPr>
              <w:t xml:space="preserve">mostrara un mensaje de confirmación </w:t>
            </w:r>
            <w:r w:rsidR="00D8003A" w:rsidRPr="00F03AE2">
              <w:rPr>
                <w:rFonts w:ascii="Times New Roman" w:hAnsi="Times New Roman" w:cs="Times New Roman"/>
              </w:rPr>
              <w:t>“Ticket</w:t>
            </w:r>
            <w:r w:rsidR="00916E7E" w:rsidRPr="00F03AE2">
              <w:rPr>
                <w:rFonts w:ascii="Times New Roman" w:hAnsi="Times New Roman" w:cs="Times New Roman"/>
              </w:rPr>
              <w:t xml:space="preserve"> Generado”, y regresara al index.</w:t>
            </w:r>
          </w:p>
        </w:tc>
        <w:tc>
          <w:tcPr>
            <w:tcW w:w="4486" w:type="dxa"/>
          </w:tcPr>
          <w:p w14:paraId="10D9C20C" w14:textId="77777777" w:rsidR="00DF30D3" w:rsidRPr="00F03AE2" w:rsidRDefault="00DF30D3"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0CF5F724" w14:textId="77777777" w:rsidR="00DF30D3" w:rsidRPr="00F03AE2" w:rsidRDefault="00DF30D3"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4E0C7261" w14:textId="0D8F105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F2BCFD6" w14:textId="77777777" w:rsidR="00DF30D3" w:rsidRPr="00F03AE2" w:rsidRDefault="00DF30D3" w:rsidP="008B3AA5">
      <w:pPr>
        <w:spacing w:after="0"/>
        <w:rPr>
          <w:rFonts w:ascii="Times New Roman" w:hAnsi="Times New Roman" w:cs="Times New Roman"/>
        </w:rPr>
      </w:pPr>
    </w:p>
    <w:p w14:paraId="5FC14122" w14:textId="369AA4AA"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4-B: </w:t>
      </w:r>
      <w:r w:rsidRPr="00F03AE2">
        <w:rPr>
          <w:rFonts w:ascii="Times New Roman" w:hAnsi="Times New Roman" w:cs="Times New Roman"/>
        </w:rPr>
        <w:t>Historia de Usuario 19</w:t>
      </w:r>
    </w:p>
    <w:tbl>
      <w:tblPr>
        <w:tblStyle w:val="Tablaconcuadrcula"/>
        <w:tblW w:w="0" w:type="auto"/>
        <w:tblLook w:val="04A0" w:firstRow="1" w:lastRow="0" w:firstColumn="1" w:lastColumn="0" w:noHBand="0" w:noVBand="1"/>
      </w:tblPr>
      <w:tblGrid>
        <w:gridCol w:w="4248"/>
        <w:gridCol w:w="4246"/>
      </w:tblGrid>
      <w:tr w:rsidR="00021BBF" w:rsidRPr="00F03AE2" w14:paraId="73CC171F" w14:textId="77777777" w:rsidTr="003D4AED">
        <w:tc>
          <w:tcPr>
            <w:tcW w:w="8494" w:type="dxa"/>
            <w:gridSpan w:val="2"/>
          </w:tcPr>
          <w:p w14:paraId="3ED1057B"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7508248B" w14:textId="77777777" w:rsidTr="003D4AED">
        <w:tc>
          <w:tcPr>
            <w:tcW w:w="4248" w:type="dxa"/>
          </w:tcPr>
          <w:p w14:paraId="779FFF7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19</w:t>
            </w:r>
          </w:p>
        </w:tc>
        <w:tc>
          <w:tcPr>
            <w:tcW w:w="4246" w:type="dxa"/>
          </w:tcPr>
          <w:p w14:paraId="501948BC" w14:textId="77777777" w:rsidR="00021BBF" w:rsidRPr="00F03AE2" w:rsidRDefault="00EA6481"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w:t>
            </w:r>
            <w:r w:rsidR="00021BBF" w:rsidRPr="00F03AE2">
              <w:rPr>
                <w:rFonts w:ascii="Times New Roman" w:hAnsi="Times New Roman" w:cs="Times New Roman"/>
              </w:rPr>
              <w:t xml:space="preserve"> Facultad</w:t>
            </w:r>
          </w:p>
        </w:tc>
      </w:tr>
      <w:tr w:rsidR="00021BBF" w:rsidRPr="00F03AE2" w14:paraId="3B38AB80" w14:textId="77777777" w:rsidTr="003D4AED">
        <w:tc>
          <w:tcPr>
            <w:tcW w:w="8494" w:type="dxa"/>
            <w:gridSpan w:val="2"/>
          </w:tcPr>
          <w:p w14:paraId="546ED6F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Visualizar información el Ticket </w:t>
            </w:r>
          </w:p>
        </w:tc>
      </w:tr>
      <w:tr w:rsidR="00021BBF" w:rsidRPr="00F03AE2" w14:paraId="2F4ED2EF" w14:textId="77777777" w:rsidTr="003D4AED">
        <w:tc>
          <w:tcPr>
            <w:tcW w:w="4248" w:type="dxa"/>
          </w:tcPr>
          <w:p w14:paraId="0818201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09332D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4A118BCA"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1E2C94A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219EBB01" w14:textId="77777777" w:rsidTr="003D4AED">
        <w:tc>
          <w:tcPr>
            <w:tcW w:w="4248" w:type="dxa"/>
          </w:tcPr>
          <w:p w14:paraId="7DFEEA9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2</w:t>
            </w:r>
          </w:p>
        </w:tc>
        <w:tc>
          <w:tcPr>
            <w:tcW w:w="4246" w:type="dxa"/>
          </w:tcPr>
          <w:p w14:paraId="377BC0C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73F9B80A" w14:textId="77777777" w:rsidTr="003D4AED">
        <w:tc>
          <w:tcPr>
            <w:tcW w:w="8494" w:type="dxa"/>
            <w:gridSpan w:val="2"/>
          </w:tcPr>
          <w:p w14:paraId="6178D7B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222631A8" w14:textId="77777777" w:rsidTr="003D4AED">
        <w:trPr>
          <w:trHeight w:val="547"/>
        </w:trPr>
        <w:tc>
          <w:tcPr>
            <w:tcW w:w="8494" w:type="dxa"/>
            <w:gridSpan w:val="2"/>
          </w:tcPr>
          <w:p w14:paraId="4E1648ED"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7F87826"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visualizar el ticket generado con su correspondiente información.</w:t>
            </w:r>
          </w:p>
        </w:tc>
      </w:tr>
      <w:tr w:rsidR="00021BBF" w:rsidRPr="00F03AE2" w14:paraId="2CA1B3FB" w14:textId="77777777" w:rsidTr="003D4AED">
        <w:trPr>
          <w:trHeight w:val="547"/>
        </w:trPr>
        <w:tc>
          <w:tcPr>
            <w:tcW w:w="8494" w:type="dxa"/>
            <w:gridSpan w:val="2"/>
          </w:tcPr>
          <w:p w14:paraId="2E4BCA6E"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7D0EE9E" w14:textId="5598AF0C"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2826BBD" w14:textId="77777777" w:rsidR="00021BBF" w:rsidRPr="00F03AE2" w:rsidRDefault="00021BBF" w:rsidP="008B3AA5">
      <w:pPr>
        <w:spacing w:after="0"/>
        <w:rPr>
          <w:rFonts w:ascii="Times New Roman" w:hAnsi="Times New Roman" w:cs="Times New Roman"/>
        </w:rPr>
      </w:pPr>
    </w:p>
    <w:p w14:paraId="0DEC5540" w14:textId="1ECDF97F"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5-B: </w:t>
      </w:r>
      <w:r w:rsidRPr="00F03AE2">
        <w:rPr>
          <w:rFonts w:ascii="Times New Roman" w:hAnsi="Times New Roman" w:cs="Times New Roman"/>
        </w:rPr>
        <w:t>Tarea de Ingeniería 45</w:t>
      </w:r>
    </w:p>
    <w:tbl>
      <w:tblPr>
        <w:tblStyle w:val="Tablaconcuadrcula"/>
        <w:tblW w:w="0" w:type="auto"/>
        <w:tblLook w:val="04A0" w:firstRow="1" w:lastRow="0" w:firstColumn="1" w:lastColumn="0" w:noHBand="0" w:noVBand="1"/>
      </w:tblPr>
      <w:tblGrid>
        <w:gridCol w:w="8494"/>
      </w:tblGrid>
      <w:tr w:rsidR="00D8003A" w:rsidRPr="00F03AE2" w14:paraId="7EB10042" w14:textId="77777777" w:rsidTr="00D8003A">
        <w:tc>
          <w:tcPr>
            <w:tcW w:w="8494" w:type="dxa"/>
          </w:tcPr>
          <w:p w14:paraId="706C1D68" w14:textId="77777777" w:rsidR="00D8003A" w:rsidRPr="00F03AE2" w:rsidRDefault="00D8003A"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8003A" w:rsidRPr="00F03AE2" w14:paraId="00073583" w14:textId="77777777" w:rsidTr="00D8003A">
        <w:tc>
          <w:tcPr>
            <w:tcW w:w="8494" w:type="dxa"/>
          </w:tcPr>
          <w:p w14:paraId="6763F051"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9</w:t>
            </w:r>
          </w:p>
        </w:tc>
      </w:tr>
      <w:tr w:rsidR="00D8003A" w:rsidRPr="00F03AE2" w14:paraId="23DFCB3E" w14:textId="77777777" w:rsidTr="00D8003A">
        <w:tc>
          <w:tcPr>
            <w:tcW w:w="8494" w:type="dxa"/>
          </w:tcPr>
          <w:p w14:paraId="2F9C8D27" w14:textId="749F8299"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485D9C" w:rsidRPr="00F03AE2">
              <w:rPr>
                <w:rFonts w:ascii="Times New Roman" w:hAnsi="Times New Roman" w:cs="Times New Roman"/>
              </w:rPr>
              <w:t>5</w:t>
            </w:r>
          </w:p>
        </w:tc>
      </w:tr>
      <w:tr w:rsidR="00D8003A" w:rsidRPr="00F03AE2" w14:paraId="0F0E5245" w14:textId="77777777" w:rsidTr="00D8003A">
        <w:tc>
          <w:tcPr>
            <w:tcW w:w="8494" w:type="dxa"/>
          </w:tcPr>
          <w:p w14:paraId="5B84C1DE"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D8003A" w:rsidRPr="00F03AE2" w14:paraId="70CD49C7" w14:textId="77777777" w:rsidTr="00D8003A">
        <w:tc>
          <w:tcPr>
            <w:tcW w:w="8494" w:type="dxa"/>
          </w:tcPr>
          <w:p w14:paraId="3376D4C5"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8003A" w:rsidRPr="00F03AE2" w14:paraId="6A01EAEC" w14:textId="77777777" w:rsidTr="00D8003A">
        <w:tc>
          <w:tcPr>
            <w:tcW w:w="8494" w:type="dxa"/>
          </w:tcPr>
          <w:p w14:paraId="0E944AB0"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8003A" w:rsidRPr="00F03AE2" w14:paraId="27F58894" w14:textId="77777777" w:rsidTr="00D8003A">
        <w:trPr>
          <w:trHeight w:val="547"/>
        </w:trPr>
        <w:tc>
          <w:tcPr>
            <w:tcW w:w="8494" w:type="dxa"/>
          </w:tcPr>
          <w:p w14:paraId="61219668"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093FA48" w14:textId="77777777" w:rsidR="00D8003A" w:rsidRPr="00F03AE2" w:rsidRDefault="00D8003A" w:rsidP="008B3AA5">
            <w:pPr>
              <w:spacing w:line="360" w:lineRule="auto"/>
              <w:jc w:val="both"/>
              <w:rPr>
                <w:rFonts w:ascii="Times New Roman" w:hAnsi="Times New Roman" w:cs="Times New Roman"/>
              </w:rPr>
            </w:pPr>
            <w:r w:rsidRPr="00F03AE2">
              <w:rPr>
                <w:rFonts w:ascii="Times New Roman" w:hAnsi="Times New Roman" w:cs="Times New Roman"/>
              </w:rPr>
              <w:t>Se creará el método view para ver información del ticket seleccionado.</w:t>
            </w:r>
          </w:p>
        </w:tc>
      </w:tr>
    </w:tbl>
    <w:p w14:paraId="755EE974" w14:textId="1DF0AAB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185693D" w14:textId="77777777" w:rsidR="00D8003A" w:rsidRPr="00F03AE2" w:rsidRDefault="00D8003A" w:rsidP="008B3AA5">
      <w:pPr>
        <w:spacing w:after="0"/>
        <w:rPr>
          <w:rFonts w:ascii="Times New Roman" w:hAnsi="Times New Roman" w:cs="Times New Roman"/>
        </w:rPr>
      </w:pPr>
    </w:p>
    <w:p w14:paraId="01772803" w14:textId="77777777" w:rsidR="00A6036B" w:rsidRPr="00F03AE2" w:rsidRDefault="00A6036B" w:rsidP="008B3AA5">
      <w:pPr>
        <w:spacing w:after="0"/>
        <w:rPr>
          <w:rFonts w:ascii="Times New Roman" w:hAnsi="Times New Roman" w:cs="Times New Roman"/>
        </w:rPr>
      </w:pPr>
    </w:p>
    <w:p w14:paraId="33E95DF9" w14:textId="69C0CE60"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6-B: </w:t>
      </w:r>
      <w:r w:rsidRPr="00F03AE2">
        <w:rPr>
          <w:rFonts w:ascii="Times New Roman" w:hAnsi="Times New Roman" w:cs="Times New Roman"/>
        </w:rPr>
        <w:t>Tarea de Ingeniería 46</w:t>
      </w:r>
    </w:p>
    <w:tbl>
      <w:tblPr>
        <w:tblStyle w:val="Tablaconcuadrcula"/>
        <w:tblW w:w="0" w:type="auto"/>
        <w:tblLook w:val="04A0" w:firstRow="1" w:lastRow="0" w:firstColumn="1" w:lastColumn="0" w:noHBand="0" w:noVBand="1"/>
      </w:tblPr>
      <w:tblGrid>
        <w:gridCol w:w="8494"/>
      </w:tblGrid>
      <w:tr w:rsidR="00D8003A" w:rsidRPr="00F03AE2" w14:paraId="494273DE" w14:textId="77777777" w:rsidTr="00D8003A">
        <w:tc>
          <w:tcPr>
            <w:tcW w:w="8494" w:type="dxa"/>
          </w:tcPr>
          <w:p w14:paraId="462309F9" w14:textId="77777777" w:rsidR="00D8003A" w:rsidRPr="00F03AE2" w:rsidRDefault="00D8003A"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D8003A" w:rsidRPr="00F03AE2" w14:paraId="33A446E1" w14:textId="77777777" w:rsidTr="00D8003A">
        <w:tc>
          <w:tcPr>
            <w:tcW w:w="8494" w:type="dxa"/>
          </w:tcPr>
          <w:p w14:paraId="1563E065"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19</w:t>
            </w:r>
          </w:p>
        </w:tc>
      </w:tr>
      <w:tr w:rsidR="00D8003A" w:rsidRPr="00F03AE2" w14:paraId="6E2C1140" w14:textId="77777777" w:rsidTr="00D8003A">
        <w:tc>
          <w:tcPr>
            <w:tcW w:w="8494" w:type="dxa"/>
          </w:tcPr>
          <w:p w14:paraId="403FE474" w14:textId="11F6C1F3"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485D9C" w:rsidRPr="00F03AE2">
              <w:rPr>
                <w:rFonts w:ascii="Times New Roman" w:hAnsi="Times New Roman" w:cs="Times New Roman"/>
              </w:rPr>
              <w:t>6</w:t>
            </w:r>
          </w:p>
        </w:tc>
      </w:tr>
      <w:tr w:rsidR="00D8003A" w:rsidRPr="00F03AE2" w14:paraId="042B702B" w14:textId="77777777" w:rsidTr="00D8003A">
        <w:tc>
          <w:tcPr>
            <w:tcW w:w="8494" w:type="dxa"/>
          </w:tcPr>
          <w:p w14:paraId="2B9EBFA9"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reación</w:t>
            </w:r>
            <w:r w:rsidRPr="00F03AE2">
              <w:rPr>
                <w:rFonts w:ascii="Times New Roman" w:hAnsi="Times New Roman" w:cs="Times New Roman"/>
              </w:rPr>
              <w:t xml:space="preserve"> de la vista para visualizar información del ticket.</w:t>
            </w:r>
          </w:p>
        </w:tc>
      </w:tr>
      <w:tr w:rsidR="00D8003A" w:rsidRPr="00F03AE2" w14:paraId="30900EC8" w14:textId="77777777" w:rsidTr="00D8003A">
        <w:tc>
          <w:tcPr>
            <w:tcW w:w="8494" w:type="dxa"/>
          </w:tcPr>
          <w:p w14:paraId="117AD6D3"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D8003A" w:rsidRPr="00F03AE2" w14:paraId="3F8521C1" w14:textId="77777777" w:rsidTr="00D8003A">
        <w:tc>
          <w:tcPr>
            <w:tcW w:w="8494" w:type="dxa"/>
          </w:tcPr>
          <w:p w14:paraId="2193D5FD"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D8003A" w:rsidRPr="00F03AE2" w14:paraId="5ED06B50" w14:textId="77777777" w:rsidTr="00D8003A">
        <w:trPr>
          <w:trHeight w:val="547"/>
        </w:trPr>
        <w:tc>
          <w:tcPr>
            <w:tcW w:w="8494" w:type="dxa"/>
          </w:tcPr>
          <w:p w14:paraId="716CB098"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1BF9BFF" w14:textId="77777777" w:rsidR="00D8003A" w:rsidRPr="00F03AE2" w:rsidRDefault="002B4AA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vista que contendrá la información del ticket</w:t>
            </w:r>
          </w:p>
        </w:tc>
      </w:tr>
    </w:tbl>
    <w:p w14:paraId="552F00F9" w14:textId="1B39D47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F9352DE" w14:textId="77777777" w:rsidR="007B18DF" w:rsidRPr="00F03AE2" w:rsidRDefault="007B18DF" w:rsidP="008B3AA5">
      <w:pPr>
        <w:tabs>
          <w:tab w:val="left" w:pos="1331"/>
        </w:tabs>
        <w:spacing w:after="0"/>
        <w:rPr>
          <w:rFonts w:ascii="Times New Roman" w:hAnsi="Times New Roman" w:cs="Times New Roman"/>
        </w:rPr>
      </w:pPr>
    </w:p>
    <w:p w14:paraId="5DDAD77F" w14:textId="45EC37EF" w:rsidR="00485D9C" w:rsidRPr="00F03AE2" w:rsidRDefault="00485D9C" w:rsidP="008B3AA5">
      <w:pPr>
        <w:spacing w:after="0"/>
        <w:rPr>
          <w:rFonts w:ascii="Times New Roman" w:hAnsi="Times New Roman" w:cs="Times New Roman"/>
        </w:rPr>
      </w:pPr>
      <w:r w:rsidRPr="00F03AE2">
        <w:rPr>
          <w:rFonts w:ascii="Times New Roman" w:hAnsi="Times New Roman" w:cs="Times New Roman"/>
          <w:b/>
        </w:rPr>
        <w:t xml:space="preserve">Tabla 97-B: </w:t>
      </w:r>
      <w:r w:rsidRPr="00F03AE2">
        <w:rPr>
          <w:rFonts w:ascii="Times New Roman" w:hAnsi="Times New Roman" w:cs="Times New Roman"/>
        </w:rPr>
        <w:t>Prueba de Aceptación 23</w:t>
      </w:r>
    </w:p>
    <w:tbl>
      <w:tblPr>
        <w:tblStyle w:val="Tablaconcuadrcula"/>
        <w:tblW w:w="0" w:type="auto"/>
        <w:tblLook w:val="04A0" w:firstRow="1" w:lastRow="0" w:firstColumn="1" w:lastColumn="0" w:noHBand="0" w:noVBand="1"/>
      </w:tblPr>
      <w:tblGrid>
        <w:gridCol w:w="4008"/>
        <w:gridCol w:w="4486"/>
      </w:tblGrid>
      <w:tr w:rsidR="00D8003A" w:rsidRPr="00F03AE2" w14:paraId="5BC452E9" w14:textId="77777777" w:rsidTr="00D8003A">
        <w:tc>
          <w:tcPr>
            <w:tcW w:w="8494" w:type="dxa"/>
            <w:gridSpan w:val="2"/>
          </w:tcPr>
          <w:p w14:paraId="4B6AD042" w14:textId="77777777" w:rsidR="00D8003A" w:rsidRPr="00F03AE2" w:rsidRDefault="00D8003A"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D8003A" w:rsidRPr="00F03AE2" w14:paraId="3F0C1389" w14:textId="77777777" w:rsidTr="00D8003A">
        <w:tc>
          <w:tcPr>
            <w:tcW w:w="8494" w:type="dxa"/>
            <w:gridSpan w:val="2"/>
          </w:tcPr>
          <w:p w14:paraId="15AD93CE"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3</w:t>
            </w:r>
          </w:p>
        </w:tc>
      </w:tr>
      <w:tr w:rsidR="00D8003A" w:rsidRPr="00F03AE2" w14:paraId="0440226C" w14:textId="77777777" w:rsidTr="00D8003A">
        <w:tc>
          <w:tcPr>
            <w:tcW w:w="8494" w:type="dxa"/>
            <w:gridSpan w:val="2"/>
          </w:tcPr>
          <w:p w14:paraId="4D565678"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Visualizar</w:t>
            </w:r>
            <w:r w:rsidR="002B4AA0" w:rsidRPr="00F03AE2">
              <w:rPr>
                <w:rFonts w:ascii="Times New Roman" w:hAnsi="Times New Roman" w:cs="Times New Roman"/>
              </w:rPr>
              <w:t xml:space="preserve"> Ticket</w:t>
            </w:r>
          </w:p>
        </w:tc>
      </w:tr>
      <w:tr w:rsidR="00D8003A" w:rsidRPr="00F03AE2" w14:paraId="4C507C29" w14:textId="77777777" w:rsidTr="00D8003A">
        <w:tc>
          <w:tcPr>
            <w:tcW w:w="8494" w:type="dxa"/>
            <w:gridSpan w:val="2"/>
          </w:tcPr>
          <w:p w14:paraId="2B754122"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1</w:t>
            </w:r>
            <w:r w:rsidR="002B4AA0" w:rsidRPr="00F03AE2">
              <w:rPr>
                <w:rFonts w:ascii="Times New Roman" w:hAnsi="Times New Roman" w:cs="Times New Roman"/>
              </w:rPr>
              <w:t>9</w:t>
            </w:r>
          </w:p>
        </w:tc>
      </w:tr>
      <w:tr w:rsidR="00D8003A" w:rsidRPr="00F03AE2" w14:paraId="4F49BC0E" w14:textId="77777777" w:rsidTr="00D8003A">
        <w:trPr>
          <w:trHeight w:val="702"/>
        </w:trPr>
        <w:tc>
          <w:tcPr>
            <w:tcW w:w="8494" w:type="dxa"/>
            <w:gridSpan w:val="2"/>
          </w:tcPr>
          <w:p w14:paraId="46B7FD52"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B7E171F" w14:textId="77777777" w:rsidR="00D8003A" w:rsidRPr="00F03AE2" w:rsidRDefault="00D8003A"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w:t>
            </w:r>
            <w:r w:rsidR="002B4AA0" w:rsidRPr="00F03AE2">
              <w:rPr>
                <w:rFonts w:ascii="Times New Roman" w:hAnsi="Times New Roman" w:cs="Times New Roman"/>
              </w:rPr>
              <w:t>visualizar la información ingresada del ticket generado.</w:t>
            </w:r>
          </w:p>
        </w:tc>
      </w:tr>
      <w:tr w:rsidR="00D8003A" w:rsidRPr="00F03AE2" w14:paraId="5952339B" w14:textId="77777777" w:rsidTr="00D8003A">
        <w:trPr>
          <w:trHeight w:val="547"/>
        </w:trPr>
        <w:tc>
          <w:tcPr>
            <w:tcW w:w="4008" w:type="dxa"/>
          </w:tcPr>
          <w:p w14:paraId="5AC03CFA" w14:textId="77777777" w:rsidR="00D8003A" w:rsidRPr="00F03AE2" w:rsidRDefault="00D8003A"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BF01F22" w14:textId="77777777" w:rsidR="00D8003A" w:rsidRPr="00F03AE2" w:rsidRDefault="00D8003A" w:rsidP="008B3AA5">
            <w:pPr>
              <w:spacing w:line="360" w:lineRule="auto"/>
              <w:jc w:val="both"/>
              <w:rPr>
                <w:rFonts w:ascii="Times New Roman" w:hAnsi="Times New Roman" w:cs="Times New Roman"/>
              </w:rPr>
            </w:pPr>
            <w:r w:rsidRPr="00F03AE2">
              <w:rPr>
                <w:rFonts w:ascii="Times New Roman" w:hAnsi="Times New Roman" w:cs="Times New Roman"/>
              </w:rPr>
              <w:t xml:space="preserve">Este se llevara a cabo si </w:t>
            </w:r>
            <w:r w:rsidR="002B4AA0" w:rsidRPr="00F03AE2">
              <w:rPr>
                <w:rFonts w:ascii="Times New Roman" w:hAnsi="Times New Roman" w:cs="Times New Roman"/>
              </w:rPr>
              <w:t>el ticket se encuentra almacenado en la base de datos y se muestra en la lista de tickets generados</w:t>
            </w:r>
            <w:r w:rsidRPr="00F03AE2">
              <w:rPr>
                <w:rFonts w:ascii="Times New Roman" w:hAnsi="Times New Roman" w:cs="Times New Roman"/>
              </w:rPr>
              <w:t>.</w:t>
            </w:r>
          </w:p>
        </w:tc>
        <w:tc>
          <w:tcPr>
            <w:tcW w:w="4486" w:type="dxa"/>
          </w:tcPr>
          <w:p w14:paraId="65E72CCC"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Ejecución:</w:t>
            </w:r>
          </w:p>
          <w:p w14:paraId="70AE78F4" w14:textId="77777777" w:rsidR="00D8003A" w:rsidRPr="00F03AE2" w:rsidRDefault="00D8003A" w:rsidP="00F53C45">
            <w:pPr>
              <w:pStyle w:val="Prrafodelista"/>
              <w:numPr>
                <w:ilvl w:val="0"/>
                <w:numId w:val="65"/>
              </w:numPr>
              <w:spacing w:line="360" w:lineRule="auto"/>
              <w:rPr>
                <w:rFonts w:ascii="Times New Roman" w:hAnsi="Times New Roman" w:cs="Times New Roman"/>
              </w:rPr>
            </w:pPr>
            <w:r w:rsidRPr="00F03AE2">
              <w:rPr>
                <w:rFonts w:ascii="Times New Roman" w:hAnsi="Times New Roman" w:cs="Times New Roman"/>
              </w:rPr>
              <w:t>Ingresar al Sistema</w:t>
            </w:r>
          </w:p>
          <w:p w14:paraId="70632997" w14:textId="77777777" w:rsidR="00D8003A" w:rsidRPr="00F03AE2" w:rsidRDefault="00D8003A" w:rsidP="00F53C45">
            <w:pPr>
              <w:pStyle w:val="Prrafodelista"/>
              <w:numPr>
                <w:ilvl w:val="0"/>
                <w:numId w:val="65"/>
              </w:numPr>
              <w:spacing w:line="360" w:lineRule="auto"/>
              <w:rPr>
                <w:rFonts w:ascii="Times New Roman" w:hAnsi="Times New Roman" w:cs="Times New Roman"/>
              </w:rPr>
            </w:pPr>
            <w:r w:rsidRPr="00F03AE2">
              <w:rPr>
                <w:rFonts w:ascii="Times New Roman" w:hAnsi="Times New Roman" w:cs="Times New Roman"/>
              </w:rPr>
              <w:t>Menú principal, Mis Tickets.</w:t>
            </w:r>
          </w:p>
          <w:p w14:paraId="273F76ED" w14:textId="77777777" w:rsidR="00D8003A" w:rsidRPr="00F03AE2" w:rsidRDefault="002B4AA0" w:rsidP="00F53C45">
            <w:pPr>
              <w:pStyle w:val="Prrafodelista"/>
              <w:numPr>
                <w:ilvl w:val="0"/>
                <w:numId w:val="65"/>
              </w:numPr>
              <w:spacing w:line="360" w:lineRule="auto"/>
              <w:rPr>
                <w:rFonts w:ascii="Times New Roman" w:hAnsi="Times New Roman" w:cs="Times New Roman"/>
              </w:rPr>
            </w:pPr>
            <w:r w:rsidRPr="00F03AE2">
              <w:rPr>
                <w:rFonts w:ascii="Times New Roman" w:hAnsi="Times New Roman" w:cs="Times New Roman"/>
              </w:rPr>
              <w:t>Clic en el Ticket</w:t>
            </w:r>
            <w:r w:rsidR="00D8003A" w:rsidRPr="00F03AE2">
              <w:rPr>
                <w:rFonts w:ascii="Times New Roman" w:hAnsi="Times New Roman" w:cs="Times New Roman"/>
              </w:rPr>
              <w:t>.</w:t>
            </w:r>
          </w:p>
          <w:p w14:paraId="48C21952" w14:textId="77777777" w:rsidR="00D8003A" w:rsidRPr="00F03AE2" w:rsidRDefault="00D8003A" w:rsidP="008B3AA5">
            <w:pPr>
              <w:spacing w:line="360" w:lineRule="auto"/>
              <w:ind w:left="360"/>
              <w:rPr>
                <w:rFonts w:ascii="Times New Roman" w:hAnsi="Times New Roman" w:cs="Times New Roman"/>
              </w:rPr>
            </w:pPr>
          </w:p>
        </w:tc>
      </w:tr>
      <w:tr w:rsidR="00D8003A" w:rsidRPr="00F03AE2" w14:paraId="5BBB1B53" w14:textId="77777777" w:rsidTr="00D8003A">
        <w:trPr>
          <w:trHeight w:val="547"/>
        </w:trPr>
        <w:tc>
          <w:tcPr>
            <w:tcW w:w="4008" w:type="dxa"/>
          </w:tcPr>
          <w:p w14:paraId="4192B2D3"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33E3299C"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rPr>
              <w:t xml:space="preserve">El sistema </w:t>
            </w:r>
            <w:r w:rsidR="002B4AA0" w:rsidRPr="00F03AE2">
              <w:rPr>
                <w:rFonts w:ascii="Times New Roman" w:hAnsi="Times New Roman" w:cs="Times New Roman"/>
              </w:rPr>
              <w:t>mostrara la vista de información del ticket.</w:t>
            </w:r>
          </w:p>
        </w:tc>
        <w:tc>
          <w:tcPr>
            <w:tcW w:w="4486" w:type="dxa"/>
          </w:tcPr>
          <w:p w14:paraId="2CC02129" w14:textId="77777777" w:rsidR="00D8003A" w:rsidRPr="00F03AE2" w:rsidRDefault="00D8003A"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61C4F36A" w14:textId="77777777" w:rsidR="00D8003A" w:rsidRPr="00F03AE2" w:rsidRDefault="00D8003A"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1C67D92B" w14:textId="66FFF6BC"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1DED395" w14:textId="77777777" w:rsidR="007B18DF" w:rsidRPr="00F03AE2" w:rsidRDefault="007B18DF" w:rsidP="008B3AA5">
      <w:pPr>
        <w:spacing w:after="0"/>
        <w:rPr>
          <w:rFonts w:ascii="Times New Roman" w:hAnsi="Times New Roman" w:cs="Times New Roman"/>
          <w:b/>
        </w:rPr>
      </w:pPr>
    </w:p>
    <w:p w14:paraId="42E507CF" w14:textId="7B63C1B4"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98-B: </w:t>
      </w:r>
      <w:r w:rsidRPr="00F03AE2">
        <w:rPr>
          <w:rFonts w:ascii="Times New Roman" w:hAnsi="Times New Roman" w:cs="Times New Roman"/>
        </w:rPr>
        <w:t>Historia de Usuario 20</w:t>
      </w:r>
    </w:p>
    <w:tbl>
      <w:tblPr>
        <w:tblStyle w:val="Tablaconcuadrcula"/>
        <w:tblW w:w="0" w:type="auto"/>
        <w:tblLook w:val="04A0" w:firstRow="1" w:lastRow="0" w:firstColumn="1" w:lastColumn="0" w:noHBand="0" w:noVBand="1"/>
      </w:tblPr>
      <w:tblGrid>
        <w:gridCol w:w="4255"/>
        <w:gridCol w:w="4239"/>
      </w:tblGrid>
      <w:tr w:rsidR="00021BBF" w:rsidRPr="00F03AE2" w14:paraId="49311539" w14:textId="77777777" w:rsidTr="003D4AED">
        <w:tc>
          <w:tcPr>
            <w:tcW w:w="8494" w:type="dxa"/>
            <w:gridSpan w:val="2"/>
          </w:tcPr>
          <w:p w14:paraId="018E3FC5"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18B3A9A7" w14:textId="77777777" w:rsidTr="003D4AED">
        <w:tc>
          <w:tcPr>
            <w:tcW w:w="4255" w:type="dxa"/>
          </w:tcPr>
          <w:p w14:paraId="7B080F6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0</w:t>
            </w:r>
          </w:p>
        </w:tc>
        <w:tc>
          <w:tcPr>
            <w:tcW w:w="4239" w:type="dxa"/>
          </w:tcPr>
          <w:p w14:paraId="7F4517E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 Facultad</w:t>
            </w:r>
          </w:p>
        </w:tc>
      </w:tr>
      <w:tr w:rsidR="00021BBF" w:rsidRPr="00F03AE2" w14:paraId="35706F7D" w14:textId="77777777" w:rsidTr="003D4AED">
        <w:tc>
          <w:tcPr>
            <w:tcW w:w="8494" w:type="dxa"/>
            <w:gridSpan w:val="2"/>
          </w:tcPr>
          <w:p w14:paraId="3F803B5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hAnsi="Times New Roman" w:cs="Times New Roman"/>
              </w:rPr>
              <w:t xml:space="preserve"> Atender</w:t>
            </w:r>
            <w:r w:rsidR="00EC2FA6" w:rsidRPr="00F03AE2">
              <w:rPr>
                <w:rFonts w:ascii="Times New Roman" w:hAnsi="Times New Roman" w:cs="Times New Roman"/>
              </w:rPr>
              <w:t xml:space="preserve"> un</w:t>
            </w:r>
            <w:r w:rsidRPr="00F03AE2">
              <w:rPr>
                <w:rFonts w:ascii="Times New Roman" w:hAnsi="Times New Roman" w:cs="Times New Roman"/>
              </w:rPr>
              <w:t xml:space="preserve"> ticket</w:t>
            </w:r>
          </w:p>
        </w:tc>
      </w:tr>
      <w:tr w:rsidR="00021BBF" w:rsidRPr="00F03AE2" w14:paraId="45DB8B6B" w14:textId="77777777" w:rsidTr="003D4AED">
        <w:tc>
          <w:tcPr>
            <w:tcW w:w="4255" w:type="dxa"/>
          </w:tcPr>
          <w:p w14:paraId="6B978B90"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FD1F1A6"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24303B28"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695A3CCE"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52892D3A" w14:textId="77777777" w:rsidTr="003D4AED">
        <w:tc>
          <w:tcPr>
            <w:tcW w:w="4255" w:type="dxa"/>
          </w:tcPr>
          <w:p w14:paraId="128066E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39" w:type="dxa"/>
          </w:tcPr>
          <w:p w14:paraId="62F7ABD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4D8E5ABE" w14:textId="77777777" w:rsidTr="003D4AED">
        <w:tc>
          <w:tcPr>
            <w:tcW w:w="8494" w:type="dxa"/>
            <w:gridSpan w:val="2"/>
          </w:tcPr>
          <w:p w14:paraId="7398F225"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38D8F708" w14:textId="77777777" w:rsidTr="003D4AED">
        <w:trPr>
          <w:trHeight w:val="547"/>
        </w:trPr>
        <w:tc>
          <w:tcPr>
            <w:tcW w:w="8494" w:type="dxa"/>
            <w:gridSpan w:val="2"/>
          </w:tcPr>
          <w:p w14:paraId="693C1B0A"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1E63DAD"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 xml:space="preserve">Como técnico de facultad </w:t>
            </w:r>
            <w:r w:rsidR="00EA6481" w:rsidRPr="00F03AE2">
              <w:rPr>
                <w:rFonts w:ascii="Times New Roman" w:eastAsia="Times New Roman" w:hAnsi="Times New Roman" w:cs="Times New Roman"/>
                <w:color w:val="000000"/>
                <w:lang w:eastAsia="es-EC"/>
              </w:rPr>
              <w:t>deseo dar</w:t>
            </w:r>
            <w:r w:rsidR="00EC2FA6" w:rsidRPr="00F03AE2">
              <w:rPr>
                <w:rFonts w:ascii="Times New Roman" w:eastAsia="Times New Roman" w:hAnsi="Times New Roman" w:cs="Times New Roman"/>
                <w:color w:val="000000"/>
                <w:lang w:eastAsia="es-EC"/>
              </w:rPr>
              <w:t xml:space="preserve"> atención a</w:t>
            </w:r>
            <w:r w:rsidRPr="00F03AE2">
              <w:rPr>
                <w:rFonts w:ascii="Times New Roman" w:eastAsia="Times New Roman" w:hAnsi="Times New Roman" w:cs="Times New Roman"/>
                <w:color w:val="000000"/>
                <w:lang w:eastAsia="es-EC"/>
              </w:rPr>
              <w:t xml:space="preserve"> un ticket </w:t>
            </w:r>
            <w:r w:rsidR="00EC2FA6" w:rsidRPr="00F03AE2">
              <w:rPr>
                <w:rFonts w:ascii="Times New Roman" w:eastAsia="Times New Roman" w:hAnsi="Times New Roman" w:cs="Times New Roman"/>
                <w:color w:val="000000"/>
                <w:lang w:eastAsia="es-EC"/>
              </w:rPr>
              <w:t>que se me ha sido asignado para dar solución.</w:t>
            </w:r>
          </w:p>
        </w:tc>
      </w:tr>
      <w:tr w:rsidR="00021BBF" w:rsidRPr="00F03AE2" w14:paraId="1C623759" w14:textId="77777777" w:rsidTr="003D4AED">
        <w:trPr>
          <w:trHeight w:val="547"/>
        </w:trPr>
        <w:tc>
          <w:tcPr>
            <w:tcW w:w="8494" w:type="dxa"/>
            <w:gridSpan w:val="2"/>
          </w:tcPr>
          <w:p w14:paraId="7689B7EF"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702F886" w14:textId="73FA274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650BC45" w14:textId="77777777" w:rsidR="007B18DF" w:rsidRPr="00F03AE2" w:rsidRDefault="007B18DF" w:rsidP="008B3AA5">
      <w:pPr>
        <w:spacing w:after="0"/>
        <w:rPr>
          <w:rFonts w:ascii="Times New Roman" w:hAnsi="Times New Roman" w:cs="Times New Roman"/>
        </w:rPr>
      </w:pPr>
    </w:p>
    <w:p w14:paraId="54015D30" w14:textId="6A9FF74B"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99-B: </w:t>
      </w:r>
      <w:r w:rsidRPr="00F03AE2">
        <w:rPr>
          <w:rFonts w:ascii="Times New Roman" w:hAnsi="Times New Roman" w:cs="Times New Roman"/>
        </w:rPr>
        <w:t>Tarea de Ingeniería 46</w:t>
      </w:r>
    </w:p>
    <w:tbl>
      <w:tblPr>
        <w:tblStyle w:val="Tablaconcuadrcula"/>
        <w:tblW w:w="0" w:type="auto"/>
        <w:tblLook w:val="04A0" w:firstRow="1" w:lastRow="0" w:firstColumn="1" w:lastColumn="0" w:noHBand="0" w:noVBand="1"/>
      </w:tblPr>
      <w:tblGrid>
        <w:gridCol w:w="8494"/>
      </w:tblGrid>
      <w:tr w:rsidR="002B4AA0" w:rsidRPr="00F03AE2" w14:paraId="0D4321D1" w14:textId="77777777" w:rsidTr="00061A7E">
        <w:tc>
          <w:tcPr>
            <w:tcW w:w="8494" w:type="dxa"/>
          </w:tcPr>
          <w:p w14:paraId="29751F6B" w14:textId="77777777" w:rsidR="002B4AA0" w:rsidRPr="00F03AE2" w:rsidRDefault="002B4AA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2B4AA0" w:rsidRPr="00F03AE2" w14:paraId="1CE10476" w14:textId="77777777" w:rsidTr="00061A7E">
        <w:tc>
          <w:tcPr>
            <w:tcW w:w="8494" w:type="dxa"/>
          </w:tcPr>
          <w:p w14:paraId="63750F83" w14:textId="77777777" w:rsidR="002B4AA0" w:rsidRPr="00F03AE2" w:rsidRDefault="002B4AA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0</w:t>
            </w:r>
          </w:p>
        </w:tc>
      </w:tr>
      <w:tr w:rsidR="002B4AA0" w:rsidRPr="00F03AE2" w14:paraId="41669319" w14:textId="77777777" w:rsidTr="00061A7E">
        <w:tc>
          <w:tcPr>
            <w:tcW w:w="8494" w:type="dxa"/>
          </w:tcPr>
          <w:p w14:paraId="7F74DD9C" w14:textId="261383C5" w:rsidR="002B4AA0" w:rsidRPr="00F03AE2" w:rsidRDefault="002B4AA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2A066A" w:rsidRPr="00F03AE2">
              <w:rPr>
                <w:rFonts w:ascii="Times New Roman" w:hAnsi="Times New Roman" w:cs="Times New Roman"/>
              </w:rPr>
              <w:t>6</w:t>
            </w:r>
          </w:p>
        </w:tc>
      </w:tr>
      <w:tr w:rsidR="002B4AA0" w:rsidRPr="00F03AE2" w14:paraId="255F6EDC" w14:textId="77777777" w:rsidTr="00061A7E">
        <w:tc>
          <w:tcPr>
            <w:tcW w:w="8494" w:type="dxa"/>
          </w:tcPr>
          <w:p w14:paraId="1725EF71" w14:textId="77777777" w:rsidR="002B4AA0" w:rsidRPr="00F03AE2" w:rsidRDefault="002B4AA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2B4AA0" w:rsidRPr="00F03AE2" w14:paraId="23CAAE9A" w14:textId="77777777" w:rsidTr="00061A7E">
        <w:tc>
          <w:tcPr>
            <w:tcW w:w="8494" w:type="dxa"/>
          </w:tcPr>
          <w:p w14:paraId="592CB939" w14:textId="77777777" w:rsidR="002B4AA0" w:rsidRPr="00F03AE2" w:rsidRDefault="002B4AA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2B4AA0" w:rsidRPr="00F03AE2" w14:paraId="5A01B312" w14:textId="77777777" w:rsidTr="00061A7E">
        <w:tc>
          <w:tcPr>
            <w:tcW w:w="8494" w:type="dxa"/>
          </w:tcPr>
          <w:p w14:paraId="31991D31" w14:textId="77777777" w:rsidR="002B4AA0" w:rsidRPr="00F03AE2" w:rsidRDefault="002B4AA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2B4AA0" w:rsidRPr="00F03AE2" w14:paraId="2A165C53" w14:textId="77777777" w:rsidTr="00061A7E">
        <w:trPr>
          <w:trHeight w:val="547"/>
        </w:trPr>
        <w:tc>
          <w:tcPr>
            <w:tcW w:w="8494" w:type="dxa"/>
          </w:tcPr>
          <w:p w14:paraId="0E3FA451" w14:textId="77777777" w:rsidR="002B4AA0" w:rsidRPr="00F03AE2" w:rsidRDefault="002B4AA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A8F64AF" w14:textId="77777777" w:rsidR="002B4AA0" w:rsidRPr="00F03AE2" w:rsidRDefault="002B4AA0" w:rsidP="008B3AA5">
            <w:pPr>
              <w:spacing w:line="360" w:lineRule="auto"/>
              <w:jc w:val="both"/>
              <w:rPr>
                <w:rFonts w:ascii="Times New Roman" w:hAnsi="Times New Roman" w:cs="Times New Roman"/>
              </w:rPr>
            </w:pPr>
            <w:r w:rsidRPr="00F03AE2">
              <w:rPr>
                <w:rFonts w:ascii="Times New Roman" w:hAnsi="Times New Roman" w:cs="Times New Roman"/>
              </w:rPr>
              <w:t xml:space="preserve">Se modificará el método de actualizar información del ticket para </w:t>
            </w:r>
            <w:r w:rsidR="00EC2FA6" w:rsidRPr="00F03AE2">
              <w:rPr>
                <w:rFonts w:ascii="Times New Roman" w:hAnsi="Times New Roman" w:cs="Times New Roman"/>
              </w:rPr>
              <w:t>la atención</w:t>
            </w:r>
            <w:r w:rsidRPr="00F03AE2">
              <w:rPr>
                <w:rFonts w:ascii="Times New Roman" w:hAnsi="Times New Roman" w:cs="Times New Roman"/>
              </w:rPr>
              <w:t xml:space="preserve"> del mismo</w:t>
            </w:r>
            <w:r w:rsidR="00EC2FA6" w:rsidRPr="00F03AE2">
              <w:rPr>
                <w:rFonts w:ascii="Times New Roman" w:hAnsi="Times New Roman" w:cs="Times New Roman"/>
              </w:rPr>
              <w:t>.</w:t>
            </w:r>
          </w:p>
        </w:tc>
      </w:tr>
    </w:tbl>
    <w:p w14:paraId="42538F57" w14:textId="56A3060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6E0B252" w14:textId="77777777" w:rsidR="002B4AA0" w:rsidRPr="00F03AE2" w:rsidRDefault="002B4AA0" w:rsidP="008B3AA5">
      <w:pPr>
        <w:spacing w:after="0"/>
        <w:rPr>
          <w:rFonts w:ascii="Times New Roman" w:hAnsi="Times New Roman" w:cs="Times New Roman"/>
        </w:rPr>
      </w:pPr>
    </w:p>
    <w:p w14:paraId="484BB078" w14:textId="4B4B007B"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0-B: </w:t>
      </w:r>
      <w:r w:rsidRPr="00F03AE2">
        <w:rPr>
          <w:rFonts w:ascii="Times New Roman" w:hAnsi="Times New Roman" w:cs="Times New Roman"/>
        </w:rPr>
        <w:t>Tarea de Ingeniería 47</w:t>
      </w:r>
    </w:p>
    <w:tbl>
      <w:tblPr>
        <w:tblStyle w:val="Tablaconcuadrcula"/>
        <w:tblW w:w="0" w:type="auto"/>
        <w:tblLook w:val="04A0" w:firstRow="1" w:lastRow="0" w:firstColumn="1" w:lastColumn="0" w:noHBand="0" w:noVBand="1"/>
      </w:tblPr>
      <w:tblGrid>
        <w:gridCol w:w="8494"/>
      </w:tblGrid>
      <w:tr w:rsidR="00EC2FA6" w:rsidRPr="00F03AE2" w14:paraId="75A7B2A8" w14:textId="77777777" w:rsidTr="00061A7E">
        <w:tc>
          <w:tcPr>
            <w:tcW w:w="8494" w:type="dxa"/>
          </w:tcPr>
          <w:p w14:paraId="6525C948" w14:textId="77777777" w:rsidR="00EC2FA6" w:rsidRPr="00F03AE2" w:rsidRDefault="00EC2FA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EC2FA6" w:rsidRPr="00F03AE2" w14:paraId="20F8DC10" w14:textId="77777777" w:rsidTr="00061A7E">
        <w:tc>
          <w:tcPr>
            <w:tcW w:w="8494" w:type="dxa"/>
          </w:tcPr>
          <w:p w14:paraId="3D7DDFA0" w14:textId="77777777" w:rsidR="00EC2FA6" w:rsidRPr="00F03AE2" w:rsidRDefault="00EC2FA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0</w:t>
            </w:r>
          </w:p>
        </w:tc>
      </w:tr>
      <w:tr w:rsidR="00EC2FA6" w:rsidRPr="00F03AE2" w14:paraId="6FE6D05F" w14:textId="77777777" w:rsidTr="00061A7E">
        <w:tc>
          <w:tcPr>
            <w:tcW w:w="8494" w:type="dxa"/>
          </w:tcPr>
          <w:p w14:paraId="061F0A9D" w14:textId="1997D142" w:rsidR="00EC2FA6" w:rsidRPr="00F03AE2" w:rsidRDefault="00EC2FA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2A066A" w:rsidRPr="00F03AE2">
              <w:rPr>
                <w:rFonts w:ascii="Times New Roman" w:hAnsi="Times New Roman" w:cs="Times New Roman"/>
              </w:rPr>
              <w:t>7</w:t>
            </w:r>
          </w:p>
        </w:tc>
      </w:tr>
      <w:tr w:rsidR="00EC2FA6" w:rsidRPr="00F03AE2" w14:paraId="6F126470" w14:textId="77777777" w:rsidTr="00061A7E">
        <w:tc>
          <w:tcPr>
            <w:tcW w:w="8494" w:type="dxa"/>
          </w:tcPr>
          <w:p w14:paraId="04D4B437" w14:textId="77777777" w:rsidR="00EC2FA6" w:rsidRPr="00F03AE2" w:rsidRDefault="00EC2FA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EC2FA6" w:rsidRPr="00F03AE2" w14:paraId="469EC105" w14:textId="77777777" w:rsidTr="00061A7E">
        <w:tc>
          <w:tcPr>
            <w:tcW w:w="8494" w:type="dxa"/>
          </w:tcPr>
          <w:p w14:paraId="2FA42150" w14:textId="77777777" w:rsidR="00EC2FA6" w:rsidRPr="00F03AE2" w:rsidRDefault="00EC2FA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EC2FA6" w:rsidRPr="00F03AE2" w14:paraId="1A033BCD" w14:textId="77777777" w:rsidTr="00061A7E">
        <w:tc>
          <w:tcPr>
            <w:tcW w:w="8494" w:type="dxa"/>
          </w:tcPr>
          <w:p w14:paraId="535FB72E" w14:textId="77777777" w:rsidR="00EC2FA6" w:rsidRPr="00F03AE2" w:rsidRDefault="00EC2FA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EC2FA6" w:rsidRPr="00F03AE2" w14:paraId="376D9FBC" w14:textId="77777777" w:rsidTr="00061A7E">
        <w:trPr>
          <w:trHeight w:val="547"/>
        </w:trPr>
        <w:tc>
          <w:tcPr>
            <w:tcW w:w="8494" w:type="dxa"/>
          </w:tcPr>
          <w:p w14:paraId="0919E405" w14:textId="77777777" w:rsidR="00EC2FA6" w:rsidRPr="00F03AE2" w:rsidRDefault="00EC2FA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14D3E4D" w14:textId="77777777" w:rsidR="00EC2FA6" w:rsidRPr="00F03AE2" w:rsidRDefault="00EC2FA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pestañas de navegación con las diferentes acciones para dar atención a un ticket.</w:t>
            </w:r>
          </w:p>
          <w:p w14:paraId="4B5BE970" w14:textId="77777777" w:rsidR="00EC2FA6" w:rsidRPr="00F03AE2" w:rsidRDefault="00EC2FA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n listas de información de acuerdo a los roles de usuario que se autentifican al sistema.</w:t>
            </w:r>
          </w:p>
          <w:p w14:paraId="201742E2" w14:textId="77777777" w:rsidR="00EC2FA6" w:rsidRPr="00F03AE2" w:rsidRDefault="00EC2FA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n mensajes de confirmación.</w:t>
            </w:r>
          </w:p>
        </w:tc>
      </w:tr>
    </w:tbl>
    <w:p w14:paraId="1AAEC224" w14:textId="04EEFF2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F0E0FD8" w14:textId="77777777" w:rsidR="00021BBF" w:rsidRPr="00F03AE2" w:rsidRDefault="00021BBF" w:rsidP="008B3AA5">
      <w:pPr>
        <w:spacing w:after="0"/>
        <w:rPr>
          <w:rFonts w:ascii="Times New Roman" w:hAnsi="Times New Roman" w:cs="Times New Roman"/>
        </w:rPr>
      </w:pPr>
    </w:p>
    <w:p w14:paraId="3801EB2C" w14:textId="1193DF56"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1-B: </w:t>
      </w:r>
      <w:r w:rsidRPr="00F03AE2">
        <w:rPr>
          <w:rFonts w:ascii="Times New Roman" w:hAnsi="Times New Roman" w:cs="Times New Roman"/>
        </w:rPr>
        <w:t>Prueba de Aceptación 24</w:t>
      </w:r>
    </w:p>
    <w:tbl>
      <w:tblPr>
        <w:tblStyle w:val="Tablaconcuadrcula"/>
        <w:tblW w:w="0" w:type="auto"/>
        <w:tblLook w:val="04A0" w:firstRow="1" w:lastRow="0" w:firstColumn="1" w:lastColumn="0" w:noHBand="0" w:noVBand="1"/>
      </w:tblPr>
      <w:tblGrid>
        <w:gridCol w:w="4008"/>
        <w:gridCol w:w="4486"/>
      </w:tblGrid>
      <w:tr w:rsidR="002A066A" w:rsidRPr="00F03AE2" w14:paraId="1A9401E0" w14:textId="77777777" w:rsidTr="003368F8">
        <w:tc>
          <w:tcPr>
            <w:tcW w:w="8494" w:type="dxa"/>
            <w:gridSpan w:val="2"/>
          </w:tcPr>
          <w:p w14:paraId="758C187A" w14:textId="77777777" w:rsidR="002A066A" w:rsidRPr="00F03AE2" w:rsidRDefault="002A066A"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2A066A" w:rsidRPr="00F03AE2" w14:paraId="3B5C35FD" w14:textId="77777777" w:rsidTr="003368F8">
        <w:tc>
          <w:tcPr>
            <w:tcW w:w="8494" w:type="dxa"/>
            <w:gridSpan w:val="2"/>
          </w:tcPr>
          <w:p w14:paraId="3B18A419" w14:textId="77777777" w:rsidR="002A066A" w:rsidRPr="00F03AE2" w:rsidRDefault="002A066A"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24</w:t>
            </w:r>
          </w:p>
        </w:tc>
      </w:tr>
      <w:tr w:rsidR="002A066A" w:rsidRPr="00F03AE2" w14:paraId="3DBA1AF1" w14:textId="77777777" w:rsidTr="003368F8">
        <w:tc>
          <w:tcPr>
            <w:tcW w:w="8494" w:type="dxa"/>
            <w:gridSpan w:val="2"/>
          </w:tcPr>
          <w:p w14:paraId="5B8FFBC2" w14:textId="77777777" w:rsidR="002A066A" w:rsidRPr="00F03AE2" w:rsidRDefault="002A066A" w:rsidP="008B3AA5">
            <w:pPr>
              <w:spacing w:line="360" w:lineRule="auto"/>
              <w:rPr>
                <w:rFonts w:ascii="Times New Roman" w:hAnsi="Times New Roman" w:cs="Times New Roman"/>
              </w:rPr>
            </w:pPr>
            <w:r w:rsidRPr="00F03AE2">
              <w:rPr>
                <w:rFonts w:ascii="Times New Roman" w:hAnsi="Times New Roman" w:cs="Times New Roman"/>
                <w:b/>
              </w:rPr>
              <w:t>Nombre de la Prueba:</w:t>
            </w:r>
            <w:r w:rsidRPr="00F03AE2">
              <w:rPr>
                <w:rFonts w:ascii="Times New Roman" w:hAnsi="Times New Roman" w:cs="Times New Roman"/>
              </w:rPr>
              <w:t xml:space="preserve"> Atención de un Ticket</w:t>
            </w:r>
          </w:p>
        </w:tc>
      </w:tr>
      <w:tr w:rsidR="002A066A" w:rsidRPr="00F03AE2" w14:paraId="022DBB06" w14:textId="77777777" w:rsidTr="003368F8">
        <w:tc>
          <w:tcPr>
            <w:tcW w:w="8494" w:type="dxa"/>
            <w:gridSpan w:val="2"/>
          </w:tcPr>
          <w:p w14:paraId="27A864BF" w14:textId="77777777" w:rsidR="002A066A" w:rsidRPr="00F03AE2" w:rsidRDefault="002A066A"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0</w:t>
            </w:r>
          </w:p>
        </w:tc>
      </w:tr>
      <w:tr w:rsidR="002A066A" w:rsidRPr="00F03AE2" w14:paraId="66C58376" w14:textId="77777777" w:rsidTr="003368F8">
        <w:trPr>
          <w:trHeight w:val="702"/>
        </w:trPr>
        <w:tc>
          <w:tcPr>
            <w:tcW w:w="8494" w:type="dxa"/>
            <w:gridSpan w:val="2"/>
          </w:tcPr>
          <w:p w14:paraId="2F6C7B2B" w14:textId="77777777" w:rsidR="002A066A" w:rsidRPr="00F03AE2" w:rsidRDefault="002A066A"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FBDFDFB" w14:textId="77777777" w:rsidR="002A066A" w:rsidRPr="00F03AE2" w:rsidRDefault="002A066A" w:rsidP="008B3AA5">
            <w:pPr>
              <w:spacing w:line="360" w:lineRule="auto"/>
              <w:jc w:val="both"/>
              <w:rPr>
                <w:rFonts w:ascii="Times New Roman" w:hAnsi="Times New Roman" w:cs="Times New Roman"/>
              </w:rPr>
            </w:pPr>
            <w:r w:rsidRPr="00F03AE2">
              <w:rPr>
                <w:rFonts w:ascii="Times New Roman" w:hAnsi="Times New Roman" w:cs="Times New Roman"/>
              </w:rPr>
              <w:t>Este permitirá que se pueda dar atención a un ticket.</w:t>
            </w:r>
          </w:p>
        </w:tc>
      </w:tr>
      <w:tr w:rsidR="002A066A" w:rsidRPr="00F03AE2" w14:paraId="38EBCE92" w14:textId="77777777" w:rsidTr="003368F8">
        <w:trPr>
          <w:trHeight w:val="547"/>
        </w:trPr>
        <w:tc>
          <w:tcPr>
            <w:tcW w:w="4008" w:type="dxa"/>
          </w:tcPr>
          <w:p w14:paraId="42513AAE" w14:textId="77777777" w:rsidR="002A066A" w:rsidRPr="00F03AE2" w:rsidRDefault="002A066A"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414505DE" w14:textId="77777777" w:rsidR="002A066A" w:rsidRPr="00F03AE2" w:rsidRDefault="002A066A"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cket se encuentra almacenado en la base de datos y se muestra en la lista de tickets generados.</w:t>
            </w:r>
          </w:p>
        </w:tc>
        <w:tc>
          <w:tcPr>
            <w:tcW w:w="4486" w:type="dxa"/>
          </w:tcPr>
          <w:p w14:paraId="0FFEFBA1" w14:textId="77777777" w:rsidR="002A066A" w:rsidRPr="00F03AE2" w:rsidRDefault="002A066A" w:rsidP="008B3AA5">
            <w:pPr>
              <w:spacing w:line="360" w:lineRule="auto"/>
              <w:rPr>
                <w:rFonts w:ascii="Times New Roman" w:hAnsi="Times New Roman" w:cs="Times New Roman"/>
                <w:b/>
              </w:rPr>
            </w:pPr>
            <w:r w:rsidRPr="00F03AE2">
              <w:rPr>
                <w:rFonts w:ascii="Times New Roman" w:hAnsi="Times New Roman" w:cs="Times New Roman"/>
                <w:b/>
              </w:rPr>
              <w:t>Ejecución:</w:t>
            </w:r>
          </w:p>
          <w:p w14:paraId="44080B22" w14:textId="77777777" w:rsidR="002A066A" w:rsidRPr="00F03AE2" w:rsidRDefault="002A066A" w:rsidP="00F53C45">
            <w:pPr>
              <w:pStyle w:val="Prrafodelista"/>
              <w:numPr>
                <w:ilvl w:val="0"/>
                <w:numId w:val="66"/>
              </w:numPr>
              <w:spacing w:line="360" w:lineRule="auto"/>
              <w:rPr>
                <w:rFonts w:ascii="Times New Roman" w:hAnsi="Times New Roman" w:cs="Times New Roman"/>
              </w:rPr>
            </w:pPr>
            <w:r w:rsidRPr="00F03AE2">
              <w:rPr>
                <w:rFonts w:ascii="Times New Roman" w:hAnsi="Times New Roman" w:cs="Times New Roman"/>
              </w:rPr>
              <w:t>Ingresar al Sistema</w:t>
            </w:r>
          </w:p>
          <w:p w14:paraId="039FE14F" w14:textId="77777777" w:rsidR="002A066A" w:rsidRPr="00F03AE2" w:rsidRDefault="002A066A" w:rsidP="00F53C45">
            <w:pPr>
              <w:pStyle w:val="Prrafodelista"/>
              <w:numPr>
                <w:ilvl w:val="0"/>
                <w:numId w:val="66"/>
              </w:numPr>
              <w:spacing w:line="360" w:lineRule="auto"/>
              <w:rPr>
                <w:rFonts w:ascii="Times New Roman" w:hAnsi="Times New Roman" w:cs="Times New Roman"/>
              </w:rPr>
            </w:pPr>
            <w:r w:rsidRPr="00F03AE2">
              <w:rPr>
                <w:rFonts w:ascii="Times New Roman" w:hAnsi="Times New Roman" w:cs="Times New Roman"/>
              </w:rPr>
              <w:t>Menú principal, Mis Tickets.</w:t>
            </w:r>
          </w:p>
          <w:p w14:paraId="279351E4" w14:textId="77777777" w:rsidR="002A066A" w:rsidRPr="00F03AE2" w:rsidRDefault="002A066A" w:rsidP="00F53C45">
            <w:pPr>
              <w:pStyle w:val="Prrafodelista"/>
              <w:numPr>
                <w:ilvl w:val="0"/>
                <w:numId w:val="66"/>
              </w:numPr>
              <w:spacing w:line="360" w:lineRule="auto"/>
              <w:rPr>
                <w:rFonts w:ascii="Times New Roman" w:hAnsi="Times New Roman" w:cs="Times New Roman"/>
              </w:rPr>
            </w:pPr>
            <w:r w:rsidRPr="00F03AE2">
              <w:rPr>
                <w:rFonts w:ascii="Times New Roman" w:hAnsi="Times New Roman" w:cs="Times New Roman"/>
              </w:rPr>
              <w:t>Clic en el Ticket.</w:t>
            </w:r>
          </w:p>
          <w:p w14:paraId="59B96886" w14:textId="77777777" w:rsidR="002A066A" w:rsidRPr="00F03AE2" w:rsidRDefault="002A066A" w:rsidP="008B3AA5">
            <w:pPr>
              <w:spacing w:line="360" w:lineRule="auto"/>
              <w:ind w:left="360"/>
              <w:rPr>
                <w:rFonts w:ascii="Times New Roman" w:hAnsi="Times New Roman" w:cs="Times New Roman"/>
              </w:rPr>
            </w:pPr>
          </w:p>
        </w:tc>
      </w:tr>
      <w:tr w:rsidR="002A066A" w:rsidRPr="00F03AE2" w14:paraId="453D7F1A" w14:textId="77777777" w:rsidTr="003368F8">
        <w:trPr>
          <w:trHeight w:val="547"/>
        </w:trPr>
        <w:tc>
          <w:tcPr>
            <w:tcW w:w="4008" w:type="dxa"/>
          </w:tcPr>
          <w:p w14:paraId="49609479" w14:textId="77777777" w:rsidR="002A066A" w:rsidRPr="00F03AE2" w:rsidRDefault="002A066A"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92CD335" w14:textId="77777777" w:rsidR="002A066A" w:rsidRPr="00F03AE2" w:rsidRDefault="002A066A" w:rsidP="008B3AA5">
            <w:pPr>
              <w:spacing w:line="360" w:lineRule="auto"/>
              <w:rPr>
                <w:rFonts w:ascii="Times New Roman" w:hAnsi="Times New Roman" w:cs="Times New Roman"/>
              </w:rPr>
            </w:pPr>
            <w:r w:rsidRPr="00F03AE2">
              <w:rPr>
                <w:rFonts w:ascii="Times New Roman" w:hAnsi="Times New Roman" w:cs="Times New Roman"/>
              </w:rPr>
              <w:t>El sistema abrirá el ticket y mostrará su información, además de las pestañas de navegación.</w:t>
            </w:r>
          </w:p>
        </w:tc>
        <w:tc>
          <w:tcPr>
            <w:tcW w:w="4486" w:type="dxa"/>
          </w:tcPr>
          <w:p w14:paraId="67AF4549" w14:textId="77777777" w:rsidR="002A066A" w:rsidRPr="00F03AE2" w:rsidRDefault="002A066A"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4A01E1BA" w14:textId="77777777" w:rsidR="002A066A" w:rsidRPr="00F03AE2" w:rsidRDefault="002A066A"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3D5AA822" w14:textId="3444DBB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014EBB4" w14:textId="77777777" w:rsidR="002A066A" w:rsidRPr="00F03AE2" w:rsidRDefault="002A066A" w:rsidP="008B3AA5">
      <w:pPr>
        <w:spacing w:after="0"/>
        <w:rPr>
          <w:rFonts w:ascii="Times New Roman" w:hAnsi="Times New Roman" w:cs="Times New Roman"/>
        </w:rPr>
      </w:pPr>
    </w:p>
    <w:p w14:paraId="3CA7D039" w14:textId="193E5BFA"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2-B: </w:t>
      </w:r>
      <w:r w:rsidRPr="00F03AE2">
        <w:rPr>
          <w:rFonts w:ascii="Times New Roman" w:hAnsi="Times New Roman" w:cs="Times New Roman"/>
        </w:rPr>
        <w:t>Historia de Usuario 21</w:t>
      </w:r>
    </w:p>
    <w:tbl>
      <w:tblPr>
        <w:tblStyle w:val="Tablaconcuadrcula"/>
        <w:tblW w:w="0" w:type="auto"/>
        <w:tblLook w:val="04A0" w:firstRow="1" w:lastRow="0" w:firstColumn="1" w:lastColumn="0" w:noHBand="0" w:noVBand="1"/>
      </w:tblPr>
      <w:tblGrid>
        <w:gridCol w:w="4255"/>
        <w:gridCol w:w="4239"/>
      </w:tblGrid>
      <w:tr w:rsidR="00021BBF" w:rsidRPr="00F03AE2" w14:paraId="76403871" w14:textId="77777777" w:rsidTr="003D4AED">
        <w:tc>
          <w:tcPr>
            <w:tcW w:w="8494" w:type="dxa"/>
            <w:gridSpan w:val="2"/>
          </w:tcPr>
          <w:p w14:paraId="0982B401"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748299F0" w14:textId="77777777" w:rsidTr="003D4AED">
        <w:tc>
          <w:tcPr>
            <w:tcW w:w="4255" w:type="dxa"/>
          </w:tcPr>
          <w:p w14:paraId="18C23C1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1</w:t>
            </w:r>
          </w:p>
        </w:tc>
        <w:tc>
          <w:tcPr>
            <w:tcW w:w="4239" w:type="dxa"/>
          </w:tcPr>
          <w:p w14:paraId="6E880DB4" w14:textId="77777777" w:rsidR="00021BBF" w:rsidRPr="00F03AE2" w:rsidRDefault="00EA6481"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Director</w:t>
            </w:r>
            <w:r w:rsidR="00EC2FA6" w:rsidRPr="00F03AE2">
              <w:rPr>
                <w:rFonts w:ascii="Times New Roman" w:hAnsi="Times New Roman" w:cs="Times New Roman"/>
              </w:rPr>
              <w:t xml:space="preserve"> DTIC</w:t>
            </w:r>
          </w:p>
        </w:tc>
      </w:tr>
      <w:tr w:rsidR="00021BBF" w:rsidRPr="00F03AE2" w14:paraId="4D3CA801" w14:textId="77777777" w:rsidTr="003D4AED">
        <w:tc>
          <w:tcPr>
            <w:tcW w:w="8494" w:type="dxa"/>
            <w:gridSpan w:val="2"/>
          </w:tcPr>
          <w:p w14:paraId="51588D9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hAnsi="Times New Roman" w:cs="Times New Roman"/>
              </w:rPr>
              <w:t xml:space="preserve"> Transferir</w:t>
            </w:r>
            <w:r w:rsidR="00B46899" w:rsidRPr="00F03AE2">
              <w:rPr>
                <w:rFonts w:ascii="Times New Roman" w:hAnsi="Times New Roman" w:cs="Times New Roman"/>
              </w:rPr>
              <w:t xml:space="preserve"> un</w:t>
            </w:r>
            <w:r w:rsidRPr="00F03AE2">
              <w:rPr>
                <w:rFonts w:ascii="Times New Roman" w:hAnsi="Times New Roman" w:cs="Times New Roman"/>
              </w:rPr>
              <w:t xml:space="preserve"> ticket</w:t>
            </w:r>
          </w:p>
        </w:tc>
      </w:tr>
      <w:tr w:rsidR="00021BBF" w:rsidRPr="00F03AE2" w14:paraId="29304364" w14:textId="77777777" w:rsidTr="003D4AED">
        <w:tc>
          <w:tcPr>
            <w:tcW w:w="4255" w:type="dxa"/>
          </w:tcPr>
          <w:p w14:paraId="2B06198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40D86B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35F4EE7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106C6375"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671BEEE8" w14:textId="77777777" w:rsidTr="003D4AED">
        <w:tc>
          <w:tcPr>
            <w:tcW w:w="4255" w:type="dxa"/>
          </w:tcPr>
          <w:p w14:paraId="3B961C89"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39" w:type="dxa"/>
          </w:tcPr>
          <w:p w14:paraId="08D1790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3580B7E3" w14:textId="77777777" w:rsidTr="003D4AED">
        <w:tc>
          <w:tcPr>
            <w:tcW w:w="8494" w:type="dxa"/>
            <w:gridSpan w:val="2"/>
          </w:tcPr>
          <w:p w14:paraId="35A9286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761A3200" w14:textId="77777777" w:rsidTr="003D4AED">
        <w:trPr>
          <w:trHeight w:val="547"/>
        </w:trPr>
        <w:tc>
          <w:tcPr>
            <w:tcW w:w="8494" w:type="dxa"/>
            <w:gridSpan w:val="2"/>
          </w:tcPr>
          <w:p w14:paraId="261B5496"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88BF29"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 xml:space="preserve">Como </w:t>
            </w:r>
            <w:r w:rsidR="00EC2FA6" w:rsidRPr="00F03AE2">
              <w:rPr>
                <w:rFonts w:ascii="Times New Roman" w:eastAsia="Times New Roman" w:hAnsi="Times New Roman" w:cs="Times New Roman"/>
                <w:color w:val="000000"/>
                <w:lang w:eastAsia="es-EC"/>
              </w:rPr>
              <w:t>Director DTIC</w:t>
            </w:r>
            <w:r w:rsidRPr="00F03AE2">
              <w:rPr>
                <w:rFonts w:ascii="Times New Roman" w:eastAsia="Times New Roman" w:hAnsi="Times New Roman" w:cs="Times New Roman"/>
                <w:color w:val="000000"/>
                <w:lang w:eastAsia="es-EC"/>
              </w:rPr>
              <w:t xml:space="preserve"> deseo </w:t>
            </w:r>
            <w:r w:rsidR="00FD2D90" w:rsidRPr="00F03AE2">
              <w:rPr>
                <w:rFonts w:ascii="Times New Roman" w:eastAsia="Times New Roman" w:hAnsi="Times New Roman" w:cs="Times New Roman"/>
                <w:color w:val="000000"/>
                <w:lang w:eastAsia="es-EC"/>
              </w:rPr>
              <w:t>transferir</w:t>
            </w:r>
            <w:r w:rsidRPr="00F03AE2">
              <w:rPr>
                <w:rFonts w:ascii="Times New Roman" w:eastAsia="Times New Roman" w:hAnsi="Times New Roman" w:cs="Times New Roman"/>
                <w:color w:val="000000"/>
                <w:lang w:eastAsia="es-EC"/>
              </w:rPr>
              <w:t xml:space="preserve"> un ticket </w:t>
            </w:r>
            <w:r w:rsidR="00FD2D90" w:rsidRPr="00F03AE2">
              <w:rPr>
                <w:rFonts w:ascii="Times New Roman" w:eastAsia="Times New Roman" w:hAnsi="Times New Roman" w:cs="Times New Roman"/>
                <w:color w:val="000000"/>
                <w:lang w:eastAsia="es-EC"/>
              </w:rPr>
              <w:t>para su inmediata atención.</w:t>
            </w:r>
          </w:p>
        </w:tc>
      </w:tr>
      <w:tr w:rsidR="00021BBF" w:rsidRPr="00F03AE2" w14:paraId="3CC1A4BF" w14:textId="77777777" w:rsidTr="003D4AED">
        <w:trPr>
          <w:trHeight w:val="547"/>
        </w:trPr>
        <w:tc>
          <w:tcPr>
            <w:tcW w:w="8494" w:type="dxa"/>
            <w:gridSpan w:val="2"/>
          </w:tcPr>
          <w:p w14:paraId="65FD2D59"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9F0FE03" w14:textId="3562390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BD9FF10" w14:textId="77777777" w:rsidR="00FA41B7" w:rsidRPr="00F03AE2" w:rsidRDefault="00FA41B7" w:rsidP="008B3AA5">
      <w:pPr>
        <w:spacing w:after="0"/>
        <w:rPr>
          <w:rFonts w:ascii="Times New Roman" w:hAnsi="Times New Roman" w:cs="Times New Roman"/>
        </w:rPr>
      </w:pPr>
    </w:p>
    <w:p w14:paraId="2EDFE837" w14:textId="0D9CFA5F"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3-B: </w:t>
      </w:r>
      <w:r w:rsidRPr="00F03AE2">
        <w:rPr>
          <w:rFonts w:ascii="Times New Roman" w:hAnsi="Times New Roman" w:cs="Times New Roman"/>
        </w:rPr>
        <w:t>Tarea de Ingeniería 48</w:t>
      </w:r>
    </w:p>
    <w:tbl>
      <w:tblPr>
        <w:tblStyle w:val="Tablaconcuadrcula"/>
        <w:tblW w:w="0" w:type="auto"/>
        <w:tblLook w:val="04A0" w:firstRow="1" w:lastRow="0" w:firstColumn="1" w:lastColumn="0" w:noHBand="0" w:noVBand="1"/>
      </w:tblPr>
      <w:tblGrid>
        <w:gridCol w:w="8494"/>
      </w:tblGrid>
      <w:tr w:rsidR="00FD2D90" w:rsidRPr="00F03AE2" w14:paraId="16169428" w14:textId="77777777" w:rsidTr="00061A7E">
        <w:tc>
          <w:tcPr>
            <w:tcW w:w="8494" w:type="dxa"/>
          </w:tcPr>
          <w:p w14:paraId="251AF430"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FD2D90" w:rsidRPr="00F03AE2" w14:paraId="2672DA34" w14:textId="77777777" w:rsidTr="00061A7E">
        <w:tc>
          <w:tcPr>
            <w:tcW w:w="8494" w:type="dxa"/>
          </w:tcPr>
          <w:p w14:paraId="7B3E7747"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1</w:t>
            </w:r>
          </w:p>
        </w:tc>
      </w:tr>
      <w:tr w:rsidR="00FD2D90" w:rsidRPr="00F03AE2" w14:paraId="1E514CF6" w14:textId="77777777" w:rsidTr="00061A7E">
        <w:tc>
          <w:tcPr>
            <w:tcW w:w="8494" w:type="dxa"/>
          </w:tcPr>
          <w:p w14:paraId="1F29B6AA" w14:textId="0C6AAE0E"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2A066A" w:rsidRPr="00F03AE2">
              <w:rPr>
                <w:rFonts w:ascii="Times New Roman" w:hAnsi="Times New Roman" w:cs="Times New Roman"/>
              </w:rPr>
              <w:t>8</w:t>
            </w:r>
          </w:p>
        </w:tc>
      </w:tr>
      <w:tr w:rsidR="00FD2D90" w:rsidRPr="00F03AE2" w14:paraId="5E4B6E78" w14:textId="77777777" w:rsidTr="00061A7E">
        <w:tc>
          <w:tcPr>
            <w:tcW w:w="8494" w:type="dxa"/>
          </w:tcPr>
          <w:p w14:paraId="30022B7F"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FD2D90" w:rsidRPr="00F03AE2" w14:paraId="01D6AE67" w14:textId="77777777" w:rsidTr="00061A7E">
        <w:tc>
          <w:tcPr>
            <w:tcW w:w="8494" w:type="dxa"/>
          </w:tcPr>
          <w:p w14:paraId="53EB382B"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FD2D90" w:rsidRPr="00F03AE2" w14:paraId="653B668F" w14:textId="77777777" w:rsidTr="00061A7E">
        <w:tc>
          <w:tcPr>
            <w:tcW w:w="8494" w:type="dxa"/>
          </w:tcPr>
          <w:p w14:paraId="23ED64A9"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FD2D90" w:rsidRPr="00F03AE2" w14:paraId="4A131605" w14:textId="77777777" w:rsidTr="00061A7E">
        <w:trPr>
          <w:trHeight w:val="547"/>
        </w:trPr>
        <w:tc>
          <w:tcPr>
            <w:tcW w:w="8494" w:type="dxa"/>
          </w:tcPr>
          <w:p w14:paraId="32DA7183"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418835"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Se modificará el método de actualizar información del ticket para la transferencia del mismo.</w:t>
            </w:r>
          </w:p>
        </w:tc>
      </w:tr>
    </w:tbl>
    <w:p w14:paraId="0D4D94E1" w14:textId="09EF396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940A392" w14:textId="77777777" w:rsidR="00FD2D90" w:rsidRPr="00F03AE2" w:rsidRDefault="00FD2D90" w:rsidP="008B3AA5">
      <w:pPr>
        <w:spacing w:after="0"/>
        <w:rPr>
          <w:rFonts w:ascii="Times New Roman" w:hAnsi="Times New Roman" w:cs="Times New Roman"/>
        </w:rPr>
      </w:pPr>
    </w:p>
    <w:p w14:paraId="5346B635" w14:textId="77777777" w:rsidR="00A6036B" w:rsidRPr="00F03AE2" w:rsidRDefault="00A6036B" w:rsidP="008B3AA5">
      <w:pPr>
        <w:spacing w:after="0"/>
        <w:rPr>
          <w:rFonts w:ascii="Times New Roman" w:hAnsi="Times New Roman" w:cs="Times New Roman"/>
        </w:rPr>
      </w:pPr>
    </w:p>
    <w:p w14:paraId="5AC8F528" w14:textId="77777777" w:rsidR="00A6036B" w:rsidRPr="00F03AE2" w:rsidRDefault="00A6036B" w:rsidP="008B3AA5">
      <w:pPr>
        <w:spacing w:after="0"/>
        <w:rPr>
          <w:rFonts w:ascii="Times New Roman" w:hAnsi="Times New Roman" w:cs="Times New Roman"/>
        </w:rPr>
      </w:pPr>
    </w:p>
    <w:p w14:paraId="6A71E608" w14:textId="77777777" w:rsidR="00A6036B" w:rsidRPr="00F03AE2" w:rsidRDefault="00A6036B" w:rsidP="008B3AA5">
      <w:pPr>
        <w:spacing w:after="0"/>
        <w:rPr>
          <w:rFonts w:ascii="Times New Roman" w:hAnsi="Times New Roman" w:cs="Times New Roman"/>
        </w:rPr>
      </w:pPr>
    </w:p>
    <w:p w14:paraId="2E92AD54" w14:textId="77777777" w:rsidR="00A6036B" w:rsidRPr="00F03AE2" w:rsidRDefault="00A6036B" w:rsidP="008B3AA5">
      <w:pPr>
        <w:spacing w:after="0"/>
        <w:rPr>
          <w:rFonts w:ascii="Times New Roman" w:hAnsi="Times New Roman" w:cs="Times New Roman"/>
        </w:rPr>
      </w:pPr>
    </w:p>
    <w:p w14:paraId="4321BD54" w14:textId="67AAB593"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4-B: </w:t>
      </w:r>
      <w:r w:rsidRPr="00F03AE2">
        <w:rPr>
          <w:rFonts w:ascii="Times New Roman" w:hAnsi="Times New Roman" w:cs="Times New Roman"/>
        </w:rPr>
        <w:t>Tarea de Ingeniería 49</w:t>
      </w:r>
    </w:p>
    <w:tbl>
      <w:tblPr>
        <w:tblStyle w:val="Tablaconcuadrcula"/>
        <w:tblW w:w="0" w:type="auto"/>
        <w:tblLook w:val="04A0" w:firstRow="1" w:lastRow="0" w:firstColumn="1" w:lastColumn="0" w:noHBand="0" w:noVBand="1"/>
      </w:tblPr>
      <w:tblGrid>
        <w:gridCol w:w="8494"/>
      </w:tblGrid>
      <w:tr w:rsidR="00FD2D90" w:rsidRPr="00F03AE2" w14:paraId="074E389D" w14:textId="77777777" w:rsidTr="00061A7E">
        <w:tc>
          <w:tcPr>
            <w:tcW w:w="8494" w:type="dxa"/>
          </w:tcPr>
          <w:p w14:paraId="1FCFF09B"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FD2D90" w:rsidRPr="00F03AE2" w14:paraId="1A96698D" w14:textId="77777777" w:rsidTr="00061A7E">
        <w:tc>
          <w:tcPr>
            <w:tcW w:w="8494" w:type="dxa"/>
          </w:tcPr>
          <w:p w14:paraId="5EDE8B64"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1</w:t>
            </w:r>
          </w:p>
        </w:tc>
      </w:tr>
      <w:tr w:rsidR="00FD2D90" w:rsidRPr="00F03AE2" w14:paraId="3FA3ACE5" w14:textId="77777777" w:rsidTr="00061A7E">
        <w:tc>
          <w:tcPr>
            <w:tcW w:w="8494" w:type="dxa"/>
          </w:tcPr>
          <w:p w14:paraId="175C011E" w14:textId="74FAABE1"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4</w:t>
            </w:r>
            <w:r w:rsidR="002A066A" w:rsidRPr="00F03AE2">
              <w:rPr>
                <w:rFonts w:ascii="Times New Roman" w:hAnsi="Times New Roman" w:cs="Times New Roman"/>
              </w:rPr>
              <w:t>9</w:t>
            </w:r>
          </w:p>
        </w:tc>
      </w:tr>
      <w:tr w:rsidR="00FD2D90" w:rsidRPr="00F03AE2" w14:paraId="1F18F82C" w14:textId="77777777" w:rsidTr="00061A7E">
        <w:tc>
          <w:tcPr>
            <w:tcW w:w="8494" w:type="dxa"/>
          </w:tcPr>
          <w:p w14:paraId="052CB499"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FD2D90" w:rsidRPr="00F03AE2" w14:paraId="33177375" w14:textId="77777777" w:rsidTr="00061A7E">
        <w:tc>
          <w:tcPr>
            <w:tcW w:w="8494" w:type="dxa"/>
          </w:tcPr>
          <w:p w14:paraId="1BF5785E"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FD2D90" w:rsidRPr="00F03AE2" w14:paraId="3219C57A" w14:textId="77777777" w:rsidTr="00061A7E">
        <w:tc>
          <w:tcPr>
            <w:tcW w:w="8494" w:type="dxa"/>
          </w:tcPr>
          <w:p w14:paraId="25B52A05"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FD2D90" w:rsidRPr="00F03AE2" w14:paraId="7A8E533A" w14:textId="77777777" w:rsidTr="00061A7E">
        <w:trPr>
          <w:trHeight w:val="547"/>
        </w:trPr>
        <w:tc>
          <w:tcPr>
            <w:tcW w:w="8494" w:type="dxa"/>
          </w:tcPr>
          <w:p w14:paraId="21B9B3FC"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C3A9C24" w14:textId="77777777" w:rsidR="00FD2D90" w:rsidRPr="00F03AE2" w:rsidRDefault="00FD2D9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una lista desplegable con las áreas DTIC.</w:t>
            </w:r>
          </w:p>
          <w:p w14:paraId="1F8509DD" w14:textId="77777777" w:rsidR="00FD2D90" w:rsidRPr="00F03AE2" w:rsidRDefault="00FD2D9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ontrolará la información que se liste por medio del rol del usuario que se encuentre autentificado.</w:t>
            </w:r>
          </w:p>
          <w:p w14:paraId="4DD835A1" w14:textId="77777777" w:rsidR="00FD2D90" w:rsidRPr="00F03AE2" w:rsidRDefault="00FD2D9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mensaje de confirmación de la transferencia del ticket.</w:t>
            </w:r>
          </w:p>
        </w:tc>
      </w:tr>
    </w:tbl>
    <w:p w14:paraId="745542C4" w14:textId="0666E79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11BCDEF" w14:textId="77777777" w:rsidR="00FD2D90" w:rsidRPr="00F03AE2" w:rsidRDefault="00FD2D90" w:rsidP="008B3AA5">
      <w:pPr>
        <w:tabs>
          <w:tab w:val="left" w:pos="1331"/>
        </w:tabs>
        <w:spacing w:after="0"/>
        <w:rPr>
          <w:rFonts w:ascii="Times New Roman" w:hAnsi="Times New Roman" w:cs="Times New Roman"/>
        </w:rPr>
      </w:pPr>
    </w:p>
    <w:p w14:paraId="3A7EA166" w14:textId="4D1FB340"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5-B: </w:t>
      </w:r>
      <w:r w:rsidRPr="00F03AE2">
        <w:rPr>
          <w:rFonts w:ascii="Times New Roman" w:hAnsi="Times New Roman" w:cs="Times New Roman"/>
        </w:rPr>
        <w:t>Prueba de Aceptación 25</w:t>
      </w:r>
    </w:p>
    <w:tbl>
      <w:tblPr>
        <w:tblStyle w:val="Tablaconcuadrcula"/>
        <w:tblW w:w="0" w:type="auto"/>
        <w:tblLook w:val="04A0" w:firstRow="1" w:lastRow="0" w:firstColumn="1" w:lastColumn="0" w:noHBand="0" w:noVBand="1"/>
      </w:tblPr>
      <w:tblGrid>
        <w:gridCol w:w="4008"/>
        <w:gridCol w:w="4486"/>
      </w:tblGrid>
      <w:tr w:rsidR="00FD2D90" w:rsidRPr="00F03AE2" w14:paraId="4BA4D4CB" w14:textId="77777777" w:rsidTr="00061A7E">
        <w:tc>
          <w:tcPr>
            <w:tcW w:w="8494" w:type="dxa"/>
            <w:gridSpan w:val="2"/>
          </w:tcPr>
          <w:p w14:paraId="62B81906"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FD2D90" w:rsidRPr="00F03AE2" w14:paraId="286C4121" w14:textId="77777777" w:rsidTr="00061A7E">
        <w:tc>
          <w:tcPr>
            <w:tcW w:w="8494" w:type="dxa"/>
            <w:gridSpan w:val="2"/>
          </w:tcPr>
          <w:p w14:paraId="0D8452E1"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5</w:t>
            </w:r>
          </w:p>
        </w:tc>
      </w:tr>
      <w:tr w:rsidR="00FD2D90" w:rsidRPr="00F03AE2" w14:paraId="3AD8B4AC" w14:textId="77777777" w:rsidTr="00061A7E">
        <w:tc>
          <w:tcPr>
            <w:tcW w:w="8494" w:type="dxa"/>
            <w:gridSpan w:val="2"/>
          </w:tcPr>
          <w:p w14:paraId="5C0B5C17"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Transferencia</w:t>
            </w:r>
            <w:r w:rsidRPr="00F03AE2">
              <w:rPr>
                <w:rFonts w:ascii="Times New Roman" w:hAnsi="Times New Roman" w:cs="Times New Roman"/>
              </w:rPr>
              <w:t xml:space="preserve"> de un Ticket</w:t>
            </w:r>
          </w:p>
        </w:tc>
      </w:tr>
      <w:tr w:rsidR="00FD2D90" w:rsidRPr="00F03AE2" w14:paraId="325AA546" w14:textId="77777777" w:rsidTr="00061A7E">
        <w:tc>
          <w:tcPr>
            <w:tcW w:w="8494" w:type="dxa"/>
            <w:gridSpan w:val="2"/>
          </w:tcPr>
          <w:p w14:paraId="26980DEB"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1</w:t>
            </w:r>
          </w:p>
        </w:tc>
      </w:tr>
      <w:tr w:rsidR="00FD2D90" w:rsidRPr="00F03AE2" w14:paraId="1878EAB2" w14:textId="77777777" w:rsidTr="00061A7E">
        <w:trPr>
          <w:trHeight w:val="702"/>
        </w:trPr>
        <w:tc>
          <w:tcPr>
            <w:tcW w:w="8494" w:type="dxa"/>
            <w:gridSpan w:val="2"/>
          </w:tcPr>
          <w:p w14:paraId="5A832B0C"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517432C"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Este permitirá que se pueda transferir un ticket a un área DTIC.</w:t>
            </w:r>
          </w:p>
        </w:tc>
      </w:tr>
      <w:tr w:rsidR="00FD2D90" w:rsidRPr="00F03AE2" w14:paraId="4E2B3BE9" w14:textId="77777777" w:rsidTr="00061A7E">
        <w:trPr>
          <w:trHeight w:val="547"/>
        </w:trPr>
        <w:tc>
          <w:tcPr>
            <w:tcW w:w="4008" w:type="dxa"/>
          </w:tcPr>
          <w:p w14:paraId="71D05DF1" w14:textId="77777777" w:rsidR="00FD2D90" w:rsidRPr="00F03AE2" w:rsidRDefault="00FD2D90"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61B0D7FE"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cket se encuentra almacenado en la base de datos y se muestra en la lista de tickets generados.</w:t>
            </w:r>
          </w:p>
        </w:tc>
        <w:tc>
          <w:tcPr>
            <w:tcW w:w="4486" w:type="dxa"/>
          </w:tcPr>
          <w:p w14:paraId="585B0569"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Ejecución:</w:t>
            </w:r>
          </w:p>
          <w:p w14:paraId="36EB7AB1" w14:textId="77777777" w:rsidR="00FD2D90" w:rsidRPr="00F03AE2" w:rsidRDefault="00FD2D90"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Ingresar al Sistema</w:t>
            </w:r>
          </w:p>
          <w:p w14:paraId="02CEA136" w14:textId="77777777" w:rsidR="00FD2D90" w:rsidRPr="00F03AE2" w:rsidRDefault="00FD2D90"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Menú principal, Mis Tickets.</w:t>
            </w:r>
          </w:p>
          <w:p w14:paraId="4C0B3DFA" w14:textId="77777777" w:rsidR="00FD2D90" w:rsidRPr="00F03AE2" w:rsidRDefault="00FD2D90"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Clic en el Ticket.</w:t>
            </w:r>
          </w:p>
          <w:p w14:paraId="665583DA" w14:textId="77777777" w:rsidR="008B76E1" w:rsidRPr="00F03AE2" w:rsidRDefault="008B76E1"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Seleccionar pestaña, Transferir a:</w:t>
            </w:r>
          </w:p>
          <w:p w14:paraId="79B01F7A" w14:textId="77777777" w:rsidR="008B76E1" w:rsidRPr="00F03AE2" w:rsidRDefault="008B76E1"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Seleccionar área.</w:t>
            </w:r>
          </w:p>
          <w:p w14:paraId="74B490FD" w14:textId="77777777" w:rsidR="00FD2D90" w:rsidRPr="00F03AE2" w:rsidRDefault="008B76E1" w:rsidP="00F53C45">
            <w:pPr>
              <w:pStyle w:val="Prrafodelista"/>
              <w:numPr>
                <w:ilvl w:val="0"/>
                <w:numId w:val="67"/>
              </w:numPr>
              <w:spacing w:line="360" w:lineRule="auto"/>
              <w:rPr>
                <w:rFonts w:ascii="Times New Roman" w:hAnsi="Times New Roman" w:cs="Times New Roman"/>
              </w:rPr>
            </w:pPr>
            <w:r w:rsidRPr="00F03AE2">
              <w:rPr>
                <w:rFonts w:ascii="Times New Roman" w:hAnsi="Times New Roman" w:cs="Times New Roman"/>
              </w:rPr>
              <w:t>Clic en Transferir.</w:t>
            </w:r>
          </w:p>
        </w:tc>
      </w:tr>
      <w:tr w:rsidR="00FD2D90" w:rsidRPr="00F03AE2" w14:paraId="13452C1A" w14:textId="77777777" w:rsidTr="00061A7E">
        <w:trPr>
          <w:trHeight w:val="547"/>
        </w:trPr>
        <w:tc>
          <w:tcPr>
            <w:tcW w:w="4008" w:type="dxa"/>
          </w:tcPr>
          <w:p w14:paraId="62EC63E3"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21C0F513"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rPr>
              <w:t>El sistema mostrara un mensaje de confirmación “Información del ticket modificada”</w:t>
            </w:r>
          </w:p>
        </w:tc>
        <w:tc>
          <w:tcPr>
            <w:tcW w:w="4486" w:type="dxa"/>
          </w:tcPr>
          <w:p w14:paraId="0286AC2D"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0387FEC3"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05EF60E7" w14:textId="1B7EB32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FB9A0D3" w14:textId="77777777" w:rsidR="00FA41B7" w:rsidRPr="00F03AE2" w:rsidRDefault="00FA41B7" w:rsidP="008B3AA5">
      <w:pPr>
        <w:spacing w:after="0"/>
        <w:rPr>
          <w:rFonts w:ascii="Times New Roman" w:hAnsi="Times New Roman" w:cs="Times New Roman"/>
        </w:rPr>
      </w:pPr>
    </w:p>
    <w:p w14:paraId="4C1042FC" w14:textId="77777777" w:rsidR="00A6036B" w:rsidRPr="00F03AE2" w:rsidRDefault="00A6036B" w:rsidP="008B3AA5">
      <w:pPr>
        <w:spacing w:after="0"/>
        <w:rPr>
          <w:rFonts w:ascii="Times New Roman" w:hAnsi="Times New Roman" w:cs="Times New Roman"/>
          <w:b/>
        </w:rPr>
      </w:pPr>
    </w:p>
    <w:p w14:paraId="26E6A4BA" w14:textId="77777777" w:rsidR="00A6036B" w:rsidRPr="00F03AE2" w:rsidRDefault="00A6036B" w:rsidP="008B3AA5">
      <w:pPr>
        <w:spacing w:after="0"/>
        <w:rPr>
          <w:rFonts w:ascii="Times New Roman" w:hAnsi="Times New Roman" w:cs="Times New Roman"/>
          <w:b/>
        </w:rPr>
      </w:pPr>
    </w:p>
    <w:p w14:paraId="794A2B9D" w14:textId="77777777" w:rsidR="00A6036B" w:rsidRPr="00F03AE2" w:rsidRDefault="00A6036B" w:rsidP="008B3AA5">
      <w:pPr>
        <w:spacing w:after="0"/>
        <w:rPr>
          <w:rFonts w:ascii="Times New Roman" w:hAnsi="Times New Roman" w:cs="Times New Roman"/>
          <w:b/>
        </w:rPr>
      </w:pPr>
    </w:p>
    <w:p w14:paraId="2D782125" w14:textId="77777777" w:rsidR="00A6036B" w:rsidRPr="00F03AE2" w:rsidRDefault="00A6036B" w:rsidP="008B3AA5">
      <w:pPr>
        <w:spacing w:after="0"/>
        <w:rPr>
          <w:rFonts w:ascii="Times New Roman" w:hAnsi="Times New Roman" w:cs="Times New Roman"/>
          <w:b/>
        </w:rPr>
      </w:pPr>
    </w:p>
    <w:p w14:paraId="749C4CB3" w14:textId="77777777" w:rsidR="00A6036B" w:rsidRPr="00F03AE2" w:rsidRDefault="00A6036B" w:rsidP="008B3AA5">
      <w:pPr>
        <w:spacing w:after="0"/>
        <w:rPr>
          <w:rFonts w:ascii="Times New Roman" w:hAnsi="Times New Roman" w:cs="Times New Roman"/>
          <w:b/>
        </w:rPr>
      </w:pPr>
    </w:p>
    <w:p w14:paraId="4ACB27B9" w14:textId="6D777D59"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6-B: </w:t>
      </w:r>
      <w:r w:rsidRPr="00F03AE2">
        <w:rPr>
          <w:rFonts w:ascii="Times New Roman" w:hAnsi="Times New Roman" w:cs="Times New Roman"/>
        </w:rPr>
        <w:t>Historia de Usuario 22</w:t>
      </w:r>
    </w:p>
    <w:tbl>
      <w:tblPr>
        <w:tblStyle w:val="Tablaconcuadrcula"/>
        <w:tblW w:w="0" w:type="auto"/>
        <w:tblLook w:val="04A0" w:firstRow="1" w:lastRow="0" w:firstColumn="1" w:lastColumn="0" w:noHBand="0" w:noVBand="1"/>
      </w:tblPr>
      <w:tblGrid>
        <w:gridCol w:w="4255"/>
        <w:gridCol w:w="4239"/>
      </w:tblGrid>
      <w:tr w:rsidR="00021BBF" w:rsidRPr="00F03AE2" w14:paraId="2984097F" w14:textId="77777777" w:rsidTr="003D4AED">
        <w:tc>
          <w:tcPr>
            <w:tcW w:w="8494" w:type="dxa"/>
            <w:gridSpan w:val="2"/>
          </w:tcPr>
          <w:p w14:paraId="6F5BA2DE"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3421AFDA" w14:textId="77777777" w:rsidTr="003D4AED">
        <w:tc>
          <w:tcPr>
            <w:tcW w:w="4255" w:type="dxa"/>
          </w:tcPr>
          <w:p w14:paraId="496D27E0"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2</w:t>
            </w:r>
          </w:p>
        </w:tc>
        <w:tc>
          <w:tcPr>
            <w:tcW w:w="4239" w:type="dxa"/>
          </w:tcPr>
          <w:p w14:paraId="7B9F94F0"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Jefe de Área</w:t>
            </w:r>
          </w:p>
        </w:tc>
      </w:tr>
      <w:tr w:rsidR="00021BBF" w:rsidRPr="00F03AE2" w14:paraId="18ECAF1A" w14:textId="77777777" w:rsidTr="003D4AED">
        <w:tc>
          <w:tcPr>
            <w:tcW w:w="8494" w:type="dxa"/>
            <w:gridSpan w:val="2"/>
          </w:tcPr>
          <w:p w14:paraId="0B6410F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Asignar ticket</w:t>
            </w:r>
          </w:p>
        </w:tc>
      </w:tr>
      <w:tr w:rsidR="00021BBF" w:rsidRPr="00F03AE2" w14:paraId="132F229C" w14:textId="77777777" w:rsidTr="003D4AED">
        <w:tc>
          <w:tcPr>
            <w:tcW w:w="4255" w:type="dxa"/>
          </w:tcPr>
          <w:p w14:paraId="4B062F38"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474E48B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2148785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43E402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7FF7BE45" w14:textId="77777777" w:rsidTr="003D4AED">
        <w:tc>
          <w:tcPr>
            <w:tcW w:w="4255" w:type="dxa"/>
          </w:tcPr>
          <w:p w14:paraId="124F6E7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39" w:type="dxa"/>
          </w:tcPr>
          <w:p w14:paraId="0C4CF8F6"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0AC1E333" w14:textId="77777777" w:rsidTr="003D4AED">
        <w:tc>
          <w:tcPr>
            <w:tcW w:w="8494" w:type="dxa"/>
            <w:gridSpan w:val="2"/>
          </w:tcPr>
          <w:p w14:paraId="5E4B532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32B0A437" w14:textId="77777777" w:rsidTr="003D4AED">
        <w:trPr>
          <w:trHeight w:val="547"/>
        </w:trPr>
        <w:tc>
          <w:tcPr>
            <w:tcW w:w="8494" w:type="dxa"/>
            <w:gridSpan w:val="2"/>
          </w:tcPr>
          <w:p w14:paraId="4B35E1CF"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D24AA92"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hAnsi="Times New Roman" w:cs="Times New Roman"/>
              </w:rPr>
              <w:t>Como jefe de área deseo asignarme el ticket o asignarlo a un técnico para su tratamiento.</w:t>
            </w:r>
          </w:p>
        </w:tc>
      </w:tr>
      <w:tr w:rsidR="00021BBF" w:rsidRPr="00F03AE2" w14:paraId="25DEDF22" w14:textId="77777777" w:rsidTr="003D4AED">
        <w:trPr>
          <w:trHeight w:val="547"/>
        </w:trPr>
        <w:tc>
          <w:tcPr>
            <w:tcW w:w="8494" w:type="dxa"/>
            <w:gridSpan w:val="2"/>
          </w:tcPr>
          <w:p w14:paraId="3D98B184"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B652F98" w14:textId="3EEEA8A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222EE72" w14:textId="77777777" w:rsidR="00FD2D90" w:rsidRPr="00F03AE2" w:rsidRDefault="00FD2D90" w:rsidP="008B3AA5">
      <w:pPr>
        <w:spacing w:after="0"/>
        <w:rPr>
          <w:rFonts w:ascii="Times New Roman" w:hAnsi="Times New Roman" w:cs="Times New Roman"/>
        </w:rPr>
      </w:pPr>
    </w:p>
    <w:p w14:paraId="4D9FBBE2" w14:textId="4934C0A8"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7-B: </w:t>
      </w:r>
      <w:r w:rsidRPr="00F03AE2">
        <w:rPr>
          <w:rFonts w:ascii="Times New Roman" w:hAnsi="Times New Roman" w:cs="Times New Roman"/>
        </w:rPr>
        <w:t>Tarea de Ingeniería 50</w:t>
      </w:r>
    </w:p>
    <w:tbl>
      <w:tblPr>
        <w:tblStyle w:val="Tablaconcuadrcula"/>
        <w:tblW w:w="0" w:type="auto"/>
        <w:tblLook w:val="04A0" w:firstRow="1" w:lastRow="0" w:firstColumn="1" w:lastColumn="0" w:noHBand="0" w:noVBand="1"/>
      </w:tblPr>
      <w:tblGrid>
        <w:gridCol w:w="8494"/>
      </w:tblGrid>
      <w:tr w:rsidR="00FD2D90" w:rsidRPr="00F03AE2" w14:paraId="621A032F" w14:textId="77777777" w:rsidTr="00061A7E">
        <w:tc>
          <w:tcPr>
            <w:tcW w:w="8494" w:type="dxa"/>
          </w:tcPr>
          <w:p w14:paraId="4122761D"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FD2D90" w:rsidRPr="00F03AE2" w14:paraId="61997B7E" w14:textId="77777777" w:rsidTr="00061A7E">
        <w:tc>
          <w:tcPr>
            <w:tcW w:w="8494" w:type="dxa"/>
          </w:tcPr>
          <w:p w14:paraId="1AF91B50"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2</w:t>
            </w:r>
          </w:p>
        </w:tc>
      </w:tr>
      <w:tr w:rsidR="00FD2D90" w:rsidRPr="00F03AE2" w14:paraId="619E3C21" w14:textId="77777777" w:rsidTr="00061A7E">
        <w:tc>
          <w:tcPr>
            <w:tcW w:w="8494" w:type="dxa"/>
          </w:tcPr>
          <w:p w14:paraId="582369C9" w14:textId="46CB64AE"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2A066A" w:rsidRPr="00F03AE2">
              <w:rPr>
                <w:rFonts w:ascii="Times New Roman" w:hAnsi="Times New Roman" w:cs="Times New Roman"/>
              </w:rPr>
              <w:t>50</w:t>
            </w:r>
          </w:p>
        </w:tc>
      </w:tr>
      <w:tr w:rsidR="00FD2D90" w:rsidRPr="00F03AE2" w14:paraId="5148866F" w14:textId="77777777" w:rsidTr="00061A7E">
        <w:tc>
          <w:tcPr>
            <w:tcW w:w="8494" w:type="dxa"/>
          </w:tcPr>
          <w:p w14:paraId="0E759E59"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FD2D90" w:rsidRPr="00F03AE2" w14:paraId="2FC21462" w14:textId="77777777" w:rsidTr="00061A7E">
        <w:tc>
          <w:tcPr>
            <w:tcW w:w="8494" w:type="dxa"/>
          </w:tcPr>
          <w:p w14:paraId="665A42D0"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FD2D90" w:rsidRPr="00F03AE2" w14:paraId="3C91F122" w14:textId="77777777" w:rsidTr="00061A7E">
        <w:tc>
          <w:tcPr>
            <w:tcW w:w="8494" w:type="dxa"/>
          </w:tcPr>
          <w:p w14:paraId="4394BFE1"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FD2D90" w:rsidRPr="00F03AE2" w14:paraId="7A603929" w14:textId="77777777" w:rsidTr="00061A7E">
        <w:trPr>
          <w:trHeight w:val="547"/>
        </w:trPr>
        <w:tc>
          <w:tcPr>
            <w:tcW w:w="8494" w:type="dxa"/>
          </w:tcPr>
          <w:p w14:paraId="45DC6963"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3C3D21C"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Se modificará el método de actualizar información del ticket para la asignación del ticket a un técnico.</w:t>
            </w:r>
          </w:p>
        </w:tc>
      </w:tr>
    </w:tbl>
    <w:p w14:paraId="03DFC479" w14:textId="05D82B1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87DD48D" w14:textId="77777777" w:rsidR="00FD2D90" w:rsidRPr="00F03AE2" w:rsidRDefault="00FD2D90" w:rsidP="008B3AA5">
      <w:pPr>
        <w:spacing w:after="0"/>
        <w:rPr>
          <w:rFonts w:ascii="Times New Roman" w:hAnsi="Times New Roman" w:cs="Times New Roman"/>
        </w:rPr>
      </w:pPr>
    </w:p>
    <w:p w14:paraId="5013EE7B" w14:textId="46EE15CF"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8-B: </w:t>
      </w:r>
      <w:r w:rsidRPr="00F03AE2">
        <w:rPr>
          <w:rFonts w:ascii="Times New Roman" w:hAnsi="Times New Roman" w:cs="Times New Roman"/>
        </w:rPr>
        <w:t>Tarea de Ingeniería 51</w:t>
      </w:r>
    </w:p>
    <w:tbl>
      <w:tblPr>
        <w:tblStyle w:val="Tablaconcuadrcula"/>
        <w:tblW w:w="0" w:type="auto"/>
        <w:tblLook w:val="04A0" w:firstRow="1" w:lastRow="0" w:firstColumn="1" w:lastColumn="0" w:noHBand="0" w:noVBand="1"/>
      </w:tblPr>
      <w:tblGrid>
        <w:gridCol w:w="8494"/>
      </w:tblGrid>
      <w:tr w:rsidR="00FD2D90" w:rsidRPr="00F03AE2" w14:paraId="0FF88378" w14:textId="77777777" w:rsidTr="00061A7E">
        <w:tc>
          <w:tcPr>
            <w:tcW w:w="8494" w:type="dxa"/>
          </w:tcPr>
          <w:p w14:paraId="6E500C65"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FD2D90" w:rsidRPr="00F03AE2" w14:paraId="42417B01" w14:textId="77777777" w:rsidTr="00061A7E">
        <w:tc>
          <w:tcPr>
            <w:tcW w:w="8494" w:type="dxa"/>
          </w:tcPr>
          <w:p w14:paraId="4BD840F9"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2</w:t>
            </w:r>
          </w:p>
        </w:tc>
      </w:tr>
      <w:tr w:rsidR="00FD2D90" w:rsidRPr="00F03AE2" w14:paraId="00B55C2B" w14:textId="77777777" w:rsidTr="00061A7E">
        <w:tc>
          <w:tcPr>
            <w:tcW w:w="8494" w:type="dxa"/>
          </w:tcPr>
          <w:p w14:paraId="6518BA71" w14:textId="177C5D34"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w:t>
            </w:r>
            <w:r w:rsidR="002A066A" w:rsidRPr="00F03AE2">
              <w:rPr>
                <w:rFonts w:ascii="Times New Roman" w:hAnsi="Times New Roman" w:cs="Times New Roman"/>
              </w:rPr>
              <w:t>1</w:t>
            </w:r>
          </w:p>
        </w:tc>
      </w:tr>
      <w:tr w:rsidR="00FD2D90" w:rsidRPr="00F03AE2" w14:paraId="5F1C4608" w14:textId="77777777" w:rsidTr="00061A7E">
        <w:tc>
          <w:tcPr>
            <w:tcW w:w="8494" w:type="dxa"/>
          </w:tcPr>
          <w:p w14:paraId="489D8C4D"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FD2D90" w:rsidRPr="00F03AE2" w14:paraId="15D844C4" w14:textId="77777777" w:rsidTr="00061A7E">
        <w:tc>
          <w:tcPr>
            <w:tcW w:w="8494" w:type="dxa"/>
          </w:tcPr>
          <w:p w14:paraId="4CDB5853"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FD2D90" w:rsidRPr="00F03AE2" w14:paraId="48083142" w14:textId="77777777" w:rsidTr="00061A7E">
        <w:tc>
          <w:tcPr>
            <w:tcW w:w="8494" w:type="dxa"/>
          </w:tcPr>
          <w:p w14:paraId="24D2DA2A"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FD2D90" w:rsidRPr="00F03AE2" w14:paraId="7E859FD6" w14:textId="77777777" w:rsidTr="00061A7E">
        <w:trPr>
          <w:trHeight w:val="547"/>
        </w:trPr>
        <w:tc>
          <w:tcPr>
            <w:tcW w:w="8494" w:type="dxa"/>
          </w:tcPr>
          <w:p w14:paraId="7D568D0F"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C6E81B7" w14:textId="77777777" w:rsidR="00FD2D90" w:rsidRPr="00F03AE2" w:rsidRDefault="00FD2D9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una lista desplegable con los nombres de los técnicos que se encuentren disponibles dentro de cada área DTIC.</w:t>
            </w:r>
          </w:p>
          <w:p w14:paraId="367340B1" w14:textId="77777777" w:rsidR="00FD2D90" w:rsidRPr="00F03AE2" w:rsidRDefault="00FD2D90"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mensaje de confirmación de la transferencia del ticket.</w:t>
            </w:r>
          </w:p>
        </w:tc>
      </w:tr>
    </w:tbl>
    <w:p w14:paraId="3A80F8CD" w14:textId="18FE112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751D744" w14:textId="77777777" w:rsidR="00FD2D90" w:rsidRPr="00F03AE2" w:rsidRDefault="00FD2D90" w:rsidP="008B3AA5">
      <w:pPr>
        <w:tabs>
          <w:tab w:val="left" w:pos="1331"/>
        </w:tabs>
        <w:spacing w:after="0"/>
        <w:rPr>
          <w:rFonts w:ascii="Times New Roman" w:hAnsi="Times New Roman" w:cs="Times New Roman"/>
        </w:rPr>
      </w:pPr>
    </w:p>
    <w:p w14:paraId="538B8927" w14:textId="29310794"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09-B: </w:t>
      </w:r>
      <w:r w:rsidRPr="00F03AE2">
        <w:rPr>
          <w:rFonts w:ascii="Times New Roman" w:hAnsi="Times New Roman" w:cs="Times New Roman"/>
        </w:rPr>
        <w:t>Prueba de Aceptación 26</w:t>
      </w:r>
    </w:p>
    <w:tbl>
      <w:tblPr>
        <w:tblStyle w:val="Tablaconcuadrcula"/>
        <w:tblW w:w="0" w:type="auto"/>
        <w:tblLook w:val="04A0" w:firstRow="1" w:lastRow="0" w:firstColumn="1" w:lastColumn="0" w:noHBand="0" w:noVBand="1"/>
      </w:tblPr>
      <w:tblGrid>
        <w:gridCol w:w="4008"/>
        <w:gridCol w:w="4486"/>
      </w:tblGrid>
      <w:tr w:rsidR="00FD2D90" w:rsidRPr="00F03AE2" w14:paraId="5465FB3C" w14:textId="77777777" w:rsidTr="00061A7E">
        <w:tc>
          <w:tcPr>
            <w:tcW w:w="8494" w:type="dxa"/>
            <w:gridSpan w:val="2"/>
          </w:tcPr>
          <w:p w14:paraId="49BC35BA" w14:textId="77777777" w:rsidR="00FD2D90" w:rsidRPr="00F03AE2" w:rsidRDefault="00FD2D90"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FD2D90" w:rsidRPr="00F03AE2" w14:paraId="02233B1E" w14:textId="77777777" w:rsidTr="00061A7E">
        <w:tc>
          <w:tcPr>
            <w:tcW w:w="8494" w:type="dxa"/>
            <w:gridSpan w:val="2"/>
          </w:tcPr>
          <w:p w14:paraId="6763FE64"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6</w:t>
            </w:r>
          </w:p>
        </w:tc>
      </w:tr>
      <w:tr w:rsidR="00FD2D90" w:rsidRPr="00F03AE2" w14:paraId="31DF3E7C" w14:textId="77777777" w:rsidTr="00061A7E">
        <w:tc>
          <w:tcPr>
            <w:tcW w:w="8494" w:type="dxa"/>
            <w:gridSpan w:val="2"/>
          </w:tcPr>
          <w:p w14:paraId="1C9F99E2"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Asignación</w:t>
            </w:r>
            <w:r w:rsidRPr="00F03AE2">
              <w:rPr>
                <w:rFonts w:ascii="Times New Roman" w:hAnsi="Times New Roman" w:cs="Times New Roman"/>
              </w:rPr>
              <w:t xml:space="preserve"> de un Ticket</w:t>
            </w:r>
          </w:p>
        </w:tc>
      </w:tr>
      <w:tr w:rsidR="00FD2D90" w:rsidRPr="00F03AE2" w14:paraId="5721867F" w14:textId="77777777" w:rsidTr="00061A7E">
        <w:tc>
          <w:tcPr>
            <w:tcW w:w="8494" w:type="dxa"/>
            <w:gridSpan w:val="2"/>
          </w:tcPr>
          <w:p w14:paraId="5C6CDB2F"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2</w:t>
            </w:r>
          </w:p>
        </w:tc>
      </w:tr>
      <w:tr w:rsidR="00FD2D90" w:rsidRPr="00F03AE2" w14:paraId="602F0174" w14:textId="77777777" w:rsidTr="00061A7E">
        <w:trPr>
          <w:trHeight w:val="702"/>
        </w:trPr>
        <w:tc>
          <w:tcPr>
            <w:tcW w:w="8494" w:type="dxa"/>
            <w:gridSpan w:val="2"/>
          </w:tcPr>
          <w:p w14:paraId="3C31899B"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378E67C"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Este permitirá que se pueda asignar un ticket a un técnico para que le de atención.</w:t>
            </w:r>
          </w:p>
        </w:tc>
      </w:tr>
      <w:tr w:rsidR="00FD2D90" w:rsidRPr="00F03AE2" w14:paraId="1533C054" w14:textId="77777777" w:rsidTr="00061A7E">
        <w:trPr>
          <w:trHeight w:val="547"/>
        </w:trPr>
        <w:tc>
          <w:tcPr>
            <w:tcW w:w="4008" w:type="dxa"/>
          </w:tcPr>
          <w:p w14:paraId="0657BA40" w14:textId="77777777" w:rsidR="00FD2D90" w:rsidRPr="00F03AE2" w:rsidRDefault="00FD2D90"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6E90ED6F" w14:textId="77777777" w:rsidR="00FD2D90" w:rsidRPr="00F03AE2" w:rsidRDefault="00FD2D90"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cket se encuentra almacenado en la base de datos y se muestra en la lista de tickets generados.</w:t>
            </w:r>
          </w:p>
        </w:tc>
        <w:tc>
          <w:tcPr>
            <w:tcW w:w="4486" w:type="dxa"/>
          </w:tcPr>
          <w:p w14:paraId="48F1A067"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Ejecución:</w:t>
            </w:r>
          </w:p>
          <w:p w14:paraId="78A36A9A" w14:textId="77777777" w:rsidR="00FD2D90" w:rsidRPr="00F03AE2" w:rsidRDefault="00FD2D90"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Ingresar al Sistema</w:t>
            </w:r>
          </w:p>
          <w:p w14:paraId="303D9852" w14:textId="77777777" w:rsidR="00FD2D90" w:rsidRPr="00F03AE2" w:rsidRDefault="00FD2D90"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Menú principal, Mis Tickets.</w:t>
            </w:r>
          </w:p>
          <w:p w14:paraId="46095DBA" w14:textId="77777777" w:rsidR="00FD2D90" w:rsidRPr="00F03AE2" w:rsidRDefault="00FD2D90"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Clic en el Ticket.</w:t>
            </w:r>
          </w:p>
          <w:p w14:paraId="705D7D89" w14:textId="77777777" w:rsidR="008B76E1" w:rsidRPr="00F03AE2" w:rsidRDefault="008B76E1"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Selección de la pestaña, Asignar a:</w:t>
            </w:r>
          </w:p>
          <w:p w14:paraId="4DA5F039" w14:textId="77777777" w:rsidR="008B76E1" w:rsidRPr="00F03AE2" w:rsidRDefault="008B76E1"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Seleccionar técnico.</w:t>
            </w:r>
          </w:p>
          <w:p w14:paraId="71FD937F" w14:textId="77777777" w:rsidR="008B76E1" w:rsidRPr="00F03AE2" w:rsidRDefault="008B76E1" w:rsidP="00F53C45">
            <w:pPr>
              <w:pStyle w:val="Prrafodelista"/>
              <w:numPr>
                <w:ilvl w:val="0"/>
                <w:numId w:val="68"/>
              </w:numPr>
              <w:spacing w:line="360" w:lineRule="auto"/>
              <w:rPr>
                <w:rFonts w:ascii="Times New Roman" w:hAnsi="Times New Roman" w:cs="Times New Roman"/>
              </w:rPr>
            </w:pPr>
            <w:r w:rsidRPr="00F03AE2">
              <w:rPr>
                <w:rFonts w:ascii="Times New Roman" w:hAnsi="Times New Roman" w:cs="Times New Roman"/>
              </w:rPr>
              <w:t>Clic en Asignar.</w:t>
            </w:r>
          </w:p>
          <w:p w14:paraId="28105258" w14:textId="77777777" w:rsidR="00FD2D90" w:rsidRPr="00F03AE2" w:rsidRDefault="00FD2D90" w:rsidP="008B3AA5">
            <w:pPr>
              <w:spacing w:line="360" w:lineRule="auto"/>
              <w:ind w:left="360"/>
              <w:rPr>
                <w:rFonts w:ascii="Times New Roman" w:hAnsi="Times New Roman" w:cs="Times New Roman"/>
              </w:rPr>
            </w:pPr>
          </w:p>
        </w:tc>
      </w:tr>
      <w:tr w:rsidR="00FD2D90" w:rsidRPr="00F03AE2" w14:paraId="79FF85DB" w14:textId="77777777" w:rsidTr="00061A7E">
        <w:trPr>
          <w:trHeight w:val="547"/>
        </w:trPr>
        <w:tc>
          <w:tcPr>
            <w:tcW w:w="4008" w:type="dxa"/>
          </w:tcPr>
          <w:p w14:paraId="7D661F7E"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51D321D4"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rPr>
              <w:t>El sistema mostrara un mensaje de confirmación “Información del ticket modificada”</w:t>
            </w:r>
          </w:p>
        </w:tc>
        <w:tc>
          <w:tcPr>
            <w:tcW w:w="4486" w:type="dxa"/>
          </w:tcPr>
          <w:p w14:paraId="2BC5A200" w14:textId="77777777" w:rsidR="00FD2D90" w:rsidRPr="00F03AE2" w:rsidRDefault="00FD2D90"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57E4A7A0" w14:textId="77777777" w:rsidR="00FD2D90" w:rsidRPr="00F03AE2" w:rsidRDefault="00FD2D90"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00D595B6" w14:textId="41172B8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1C10680" w14:textId="77777777" w:rsidR="002A066A" w:rsidRPr="00F03AE2" w:rsidRDefault="002A066A" w:rsidP="008B3AA5">
      <w:pPr>
        <w:spacing w:after="0"/>
        <w:rPr>
          <w:rFonts w:ascii="Times New Roman" w:hAnsi="Times New Roman" w:cs="Times New Roman"/>
        </w:rPr>
      </w:pPr>
    </w:p>
    <w:p w14:paraId="0EE84C02" w14:textId="6C2F5A60"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0-B: </w:t>
      </w:r>
      <w:r w:rsidRPr="00F03AE2">
        <w:rPr>
          <w:rFonts w:ascii="Times New Roman" w:hAnsi="Times New Roman" w:cs="Times New Roman"/>
        </w:rPr>
        <w:t>Historia de Usuario 25</w:t>
      </w:r>
    </w:p>
    <w:tbl>
      <w:tblPr>
        <w:tblStyle w:val="Tablaconcuadrcula"/>
        <w:tblW w:w="0" w:type="auto"/>
        <w:tblLook w:val="04A0" w:firstRow="1" w:lastRow="0" w:firstColumn="1" w:lastColumn="0" w:noHBand="0" w:noVBand="1"/>
      </w:tblPr>
      <w:tblGrid>
        <w:gridCol w:w="4248"/>
        <w:gridCol w:w="4246"/>
      </w:tblGrid>
      <w:tr w:rsidR="00021BBF" w:rsidRPr="00F03AE2" w14:paraId="3C6340D2" w14:textId="77777777" w:rsidTr="003D4AED">
        <w:tc>
          <w:tcPr>
            <w:tcW w:w="8494" w:type="dxa"/>
            <w:gridSpan w:val="2"/>
          </w:tcPr>
          <w:p w14:paraId="6EC2A5E5"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1C85AF19" w14:textId="77777777" w:rsidTr="003D4AED">
        <w:tc>
          <w:tcPr>
            <w:tcW w:w="4248" w:type="dxa"/>
          </w:tcPr>
          <w:p w14:paraId="46BA913B"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5</w:t>
            </w:r>
          </w:p>
        </w:tc>
        <w:tc>
          <w:tcPr>
            <w:tcW w:w="4246" w:type="dxa"/>
          </w:tcPr>
          <w:p w14:paraId="7E624F35"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021BBF" w:rsidRPr="00F03AE2" w14:paraId="0C89AA16" w14:textId="77777777" w:rsidTr="003D4AED">
        <w:tc>
          <w:tcPr>
            <w:tcW w:w="8494" w:type="dxa"/>
            <w:gridSpan w:val="2"/>
          </w:tcPr>
          <w:p w14:paraId="4F9B1BE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Crear bitacora</w:t>
            </w:r>
          </w:p>
        </w:tc>
      </w:tr>
      <w:tr w:rsidR="00021BBF" w:rsidRPr="00F03AE2" w14:paraId="03ED713E" w14:textId="77777777" w:rsidTr="003D4AED">
        <w:tc>
          <w:tcPr>
            <w:tcW w:w="4248" w:type="dxa"/>
          </w:tcPr>
          <w:p w14:paraId="184EC09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03E6BD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15BB1568"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45310083"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155DF92D" w14:textId="77777777" w:rsidTr="003D4AED">
        <w:tc>
          <w:tcPr>
            <w:tcW w:w="4248" w:type="dxa"/>
          </w:tcPr>
          <w:p w14:paraId="471E0E39"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2</w:t>
            </w:r>
          </w:p>
        </w:tc>
        <w:tc>
          <w:tcPr>
            <w:tcW w:w="4246" w:type="dxa"/>
          </w:tcPr>
          <w:p w14:paraId="67146B1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676D60FB" w14:textId="77777777" w:rsidTr="003D4AED">
        <w:tc>
          <w:tcPr>
            <w:tcW w:w="8494" w:type="dxa"/>
            <w:gridSpan w:val="2"/>
          </w:tcPr>
          <w:p w14:paraId="434C769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6BD248BB" w14:textId="77777777" w:rsidTr="003D4AED">
        <w:trPr>
          <w:trHeight w:val="547"/>
        </w:trPr>
        <w:tc>
          <w:tcPr>
            <w:tcW w:w="8494" w:type="dxa"/>
            <w:gridSpan w:val="2"/>
          </w:tcPr>
          <w:p w14:paraId="6A2E61E3"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06E201A"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l</w:t>
            </w:r>
            <w:r w:rsidR="00883DBE" w:rsidRPr="00F03AE2">
              <w:rPr>
                <w:rFonts w:ascii="Times New Roman" w:eastAsia="Times New Roman" w:hAnsi="Times New Roman" w:cs="Times New Roman"/>
                <w:color w:val="000000"/>
                <w:lang w:eastAsia="es-EC"/>
              </w:rPr>
              <w:t>levar una bitácora de un Ticket, con su respectivo problema y solución.</w:t>
            </w:r>
          </w:p>
        </w:tc>
      </w:tr>
      <w:tr w:rsidR="00021BBF" w:rsidRPr="00F03AE2" w14:paraId="2A06C12D" w14:textId="77777777" w:rsidTr="003D4AED">
        <w:trPr>
          <w:trHeight w:val="547"/>
        </w:trPr>
        <w:tc>
          <w:tcPr>
            <w:tcW w:w="8494" w:type="dxa"/>
            <w:gridSpan w:val="2"/>
          </w:tcPr>
          <w:p w14:paraId="7D3D0C1D"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CDD144D" w14:textId="5683574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02DB2F0" w14:textId="77777777" w:rsidR="00883DBE" w:rsidRPr="00F03AE2" w:rsidRDefault="00883DBE" w:rsidP="008B3AA5">
      <w:pPr>
        <w:spacing w:after="0"/>
        <w:rPr>
          <w:rFonts w:ascii="Times New Roman" w:hAnsi="Times New Roman" w:cs="Times New Roman"/>
        </w:rPr>
      </w:pPr>
    </w:p>
    <w:p w14:paraId="2B375B13" w14:textId="77777777" w:rsidR="00A6036B" w:rsidRPr="00F03AE2" w:rsidRDefault="00A6036B" w:rsidP="008B3AA5">
      <w:pPr>
        <w:spacing w:after="0"/>
        <w:rPr>
          <w:rFonts w:ascii="Times New Roman" w:hAnsi="Times New Roman" w:cs="Times New Roman"/>
          <w:b/>
        </w:rPr>
      </w:pPr>
    </w:p>
    <w:p w14:paraId="05ADBF0C" w14:textId="77777777" w:rsidR="00A6036B" w:rsidRPr="00F03AE2" w:rsidRDefault="00A6036B" w:rsidP="008B3AA5">
      <w:pPr>
        <w:spacing w:after="0"/>
        <w:rPr>
          <w:rFonts w:ascii="Times New Roman" w:hAnsi="Times New Roman" w:cs="Times New Roman"/>
          <w:b/>
        </w:rPr>
      </w:pPr>
    </w:p>
    <w:p w14:paraId="7586EC59" w14:textId="77777777" w:rsidR="00A6036B" w:rsidRPr="00F03AE2" w:rsidRDefault="00A6036B" w:rsidP="008B3AA5">
      <w:pPr>
        <w:spacing w:after="0"/>
        <w:rPr>
          <w:rFonts w:ascii="Times New Roman" w:hAnsi="Times New Roman" w:cs="Times New Roman"/>
          <w:b/>
        </w:rPr>
      </w:pPr>
    </w:p>
    <w:p w14:paraId="0F4389D0" w14:textId="11791AB1"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1-B: </w:t>
      </w:r>
      <w:r w:rsidRPr="00F03AE2">
        <w:rPr>
          <w:rFonts w:ascii="Times New Roman" w:hAnsi="Times New Roman" w:cs="Times New Roman"/>
        </w:rPr>
        <w:t>Tarea de Ingeniería 52</w:t>
      </w:r>
    </w:p>
    <w:tbl>
      <w:tblPr>
        <w:tblStyle w:val="Tablaconcuadrcula"/>
        <w:tblW w:w="0" w:type="auto"/>
        <w:tblLook w:val="04A0" w:firstRow="1" w:lastRow="0" w:firstColumn="1" w:lastColumn="0" w:noHBand="0" w:noVBand="1"/>
      </w:tblPr>
      <w:tblGrid>
        <w:gridCol w:w="8494"/>
      </w:tblGrid>
      <w:tr w:rsidR="00883DBE" w:rsidRPr="00F03AE2" w14:paraId="4B0BD6D7" w14:textId="77777777" w:rsidTr="00061A7E">
        <w:tc>
          <w:tcPr>
            <w:tcW w:w="8494" w:type="dxa"/>
          </w:tcPr>
          <w:p w14:paraId="543687FD" w14:textId="77777777" w:rsidR="00883DBE" w:rsidRPr="00F03AE2" w:rsidRDefault="00883D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883DBE" w:rsidRPr="00F03AE2" w14:paraId="00B24DD2" w14:textId="77777777" w:rsidTr="00061A7E">
        <w:tc>
          <w:tcPr>
            <w:tcW w:w="8494" w:type="dxa"/>
          </w:tcPr>
          <w:p w14:paraId="203DDF75"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5</w:t>
            </w:r>
          </w:p>
        </w:tc>
      </w:tr>
      <w:tr w:rsidR="00883DBE" w:rsidRPr="00F03AE2" w14:paraId="2902354D" w14:textId="77777777" w:rsidTr="00061A7E">
        <w:tc>
          <w:tcPr>
            <w:tcW w:w="8494" w:type="dxa"/>
          </w:tcPr>
          <w:p w14:paraId="53601B40" w14:textId="502ACE58"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w:t>
            </w:r>
            <w:r w:rsidR="002A066A" w:rsidRPr="00F03AE2">
              <w:rPr>
                <w:rFonts w:ascii="Times New Roman" w:hAnsi="Times New Roman" w:cs="Times New Roman"/>
              </w:rPr>
              <w:t>2</w:t>
            </w:r>
          </w:p>
        </w:tc>
      </w:tr>
      <w:tr w:rsidR="00883DBE" w:rsidRPr="00F03AE2" w14:paraId="702F15E3" w14:textId="77777777" w:rsidTr="00061A7E">
        <w:tc>
          <w:tcPr>
            <w:tcW w:w="8494" w:type="dxa"/>
          </w:tcPr>
          <w:p w14:paraId="54C3A21D"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883DBE" w:rsidRPr="00F03AE2" w14:paraId="7776AC6F" w14:textId="77777777" w:rsidTr="00061A7E">
        <w:tc>
          <w:tcPr>
            <w:tcW w:w="8494" w:type="dxa"/>
          </w:tcPr>
          <w:p w14:paraId="5967A01F"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883DBE" w:rsidRPr="00F03AE2" w14:paraId="18C94AD4" w14:textId="77777777" w:rsidTr="00061A7E">
        <w:tc>
          <w:tcPr>
            <w:tcW w:w="8494" w:type="dxa"/>
          </w:tcPr>
          <w:p w14:paraId="1EC22319"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883DBE" w:rsidRPr="00F03AE2" w14:paraId="27CADD80" w14:textId="77777777" w:rsidTr="00061A7E">
        <w:trPr>
          <w:trHeight w:val="547"/>
        </w:trPr>
        <w:tc>
          <w:tcPr>
            <w:tcW w:w="8494" w:type="dxa"/>
          </w:tcPr>
          <w:p w14:paraId="7D486B32"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E45689B" w14:textId="77777777" w:rsidR="00883DBE" w:rsidRPr="00F03AE2" w:rsidRDefault="00883DBE" w:rsidP="008B3AA5">
            <w:pPr>
              <w:spacing w:line="360" w:lineRule="auto"/>
              <w:jc w:val="both"/>
              <w:rPr>
                <w:rFonts w:ascii="Times New Roman" w:hAnsi="Times New Roman" w:cs="Times New Roman"/>
              </w:rPr>
            </w:pPr>
            <w:r w:rsidRPr="00F03AE2">
              <w:rPr>
                <w:rFonts w:ascii="Times New Roman" w:hAnsi="Times New Roman" w:cs="Times New Roman"/>
              </w:rPr>
              <w:t>Se modificará el método de actualizar información del ticket para la creación de la bitácora del ticket.</w:t>
            </w:r>
          </w:p>
        </w:tc>
      </w:tr>
    </w:tbl>
    <w:p w14:paraId="24478367" w14:textId="77777777" w:rsidR="00A6036B" w:rsidRPr="00F03AE2" w:rsidRDefault="00A6036B" w:rsidP="00A6036B">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w:t>
      </w:r>
    </w:p>
    <w:p w14:paraId="3AB5BBB1" w14:textId="77777777" w:rsidR="00F63672" w:rsidRPr="00F03AE2" w:rsidRDefault="00F63672" w:rsidP="008B3AA5">
      <w:pPr>
        <w:spacing w:after="0"/>
        <w:rPr>
          <w:rFonts w:ascii="Times New Roman" w:hAnsi="Times New Roman" w:cs="Times New Roman"/>
          <w:b/>
        </w:rPr>
      </w:pPr>
    </w:p>
    <w:p w14:paraId="0BE7E972" w14:textId="5AC1C0DF"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2-B: </w:t>
      </w:r>
      <w:r w:rsidRPr="00F03AE2">
        <w:rPr>
          <w:rFonts w:ascii="Times New Roman" w:hAnsi="Times New Roman" w:cs="Times New Roman"/>
        </w:rPr>
        <w:t>Tarea de Ingeniería 53</w:t>
      </w:r>
    </w:p>
    <w:tbl>
      <w:tblPr>
        <w:tblStyle w:val="Tablaconcuadrcula"/>
        <w:tblW w:w="0" w:type="auto"/>
        <w:tblLook w:val="04A0" w:firstRow="1" w:lastRow="0" w:firstColumn="1" w:lastColumn="0" w:noHBand="0" w:noVBand="1"/>
      </w:tblPr>
      <w:tblGrid>
        <w:gridCol w:w="8494"/>
      </w:tblGrid>
      <w:tr w:rsidR="00883DBE" w:rsidRPr="00F03AE2" w14:paraId="0FD0DBFF" w14:textId="77777777" w:rsidTr="00061A7E">
        <w:tc>
          <w:tcPr>
            <w:tcW w:w="8494" w:type="dxa"/>
          </w:tcPr>
          <w:p w14:paraId="17F0E6BF" w14:textId="77777777" w:rsidR="00883DBE" w:rsidRPr="00F03AE2" w:rsidRDefault="00883D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883DBE" w:rsidRPr="00F03AE2" w14:paraId="0CDA6081" w14:textId="77777777" w:rsidTr="00061A7E">
        <w:tc>
          <w:tcPr>
            <w:tcW w:w="8494" w:type="dxa"/>
          </w:tcPr>
          <w:p w14:paraId="5A94785D"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5</w:t>
            </w:r>
          </w:p>
        </w:tc>
      </w:tr>
      <w:tr w:rsidR="00883DBE" w:rsidRPr="00F03AE2" w14:paraId="279E1F24" w14:textId="77777777" w:rsidTr="00061A7E">
        <w:tc>
          <w:tcPr>
            <w:tcW w:w="8494" w:type="dxa"/>
          </w:tcPr>
          <w:p w14:paraId="30B4EABD" w14:textId="11383C63"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w:t>
            </w:r>
            <w:r w:rsidR="002A066A" w:rsidRPr="00F03AE2">
              <w:rPr>
                <w:rFonts w:ascii="Times New Roman" w:hAnsi="Times New Roman" w:cs="Times New Roman"/>
              </w:rPr>
              <w:t>3</w:t>
            </w:r>
          </w:p>
        </w:tc>
      </w:tr>
      <w:tr w:rsidR="00883DBE" w:rsidRPr="00F03AE2" w14:paraId="1C78C3CA" w14:textId="77777777" w:rsidTr="00061A7E">
        <w:tc>
          <w:tcPr>
            <w:tcW w:w="8494" w:type="dxa"/>
          </w:tcPr>
          <w:p w14:paraId="781D70AE"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883DBE" w:rsidRPr="00F03AE2" w14:paraId="5E614E8D" w14:textId="77777777" w:rsidTr="00061A7E">
        <w:tc>
          <w:tcPr>
            <w:tcW w:w="8494" w:type="dxa"/>
          </w:tcPr>
          <w:p w14:paraId="5FFBEA88"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883DBE" w:rsidRPr="00F03AE2" w14:paraId="28EFB315" w14:textId="77777777" w:rsidTr="00061A7E">
        <w:tc>
          <w:tcPr>
            <w:tcW w:w="8494" w:type="dxa"/>
          </w:tcPr>
          <w:p w14:paraId="560F6DAF"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883DBE" w:rsidRPr="00F03AE2" w14:paraId="7A899726" w14:textId="77777777" w:rsidTr="00061A7E">
        <w:trPr>
          <w:trHeight w:val="547"/>
        </w:trPr>
        <w:tc>
          <w:tcPr>
            <w:tcW w:w="8494" w:type="dxa"/>
          </w:tcPr>
          <w:p w14:paraId="0EB604AC"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7DDFE5E" w14:textId="77777777" w:rsidR="00883DBE" w:rsidRPr="00F03AE2" w:rsidRDefault="00883D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el formulario para la creación de la bitacora del ticket, por medio del registro del problema y solución de ese caso.</w:t>
            </w:r>
          </w:p>
          <w:p w14:paraId="1A744BB8" w14:textId="77777777" w:rsidR="00883DBE" w:rsidRPr="00F03AE2" w:rsidRDefault="00883D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mensaje de confirmación de la transferencia del ticket.</w:t>
            </w:r>
          </w:p>
        </w:tc>
      </w:tr>
    </w:tbl>
    <w:p w14:paraId="1B3C6BBA" w14:textId="4E9B60F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C5DF2E7" w14:textId="77777777" w:rsidR="007B18DF" w:rsidRPr="00F03AE2" w:rsidRDefault="007B18DF" w:rsidP="008B3AA5">
      <w:pPr>
        <w:spacing w:after="0"/>
        <w:rPr>
          <w:rFonts w:ascii="Times New Roman" w:hAnsi="Times New Roman" w:cs="Times New Roman"/>
          <w:b/>
        </w:rPr>
      </w:pPr>
    </w:p>
    <w:p w14:paraId="56111FD3" w14:textId="290953CA"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3-B: </w:t>
      </w:r>
      <w:r w:rsidRPr="00F03AE2">
        <w:rPr>
          <w:rFonts w:ascii="Times New Roman" w:hAnsi="Times New Roman" w:cs="Times New Roman"/>
        </w:rPr>
        <w:t>Prueba de Aceptación 27</w:t>
      </w:r>
    </w:p>
    <w:tbl>
      <w:tblPr>
        <w:tblStyle w:val="Tablaconcuadrcula"/>
        <w:tblW w:w="0" w:type="auto"/>
        <w:tblLook w:val="04A0" w:firstRow="1" w:lastRow="0" w:firstColumn="1" w:lastColumn="0" w:noHBand="0" w:noVBand="1"/>
      </w:tblPr>
      <w:tblGrid>
        <w:gridCol w:w="4008"/>
        <w:gridCol w:w="4486"/>
      </w:tblGrid>
      <w:tr w:rsidR="00883DBE" w:rsidRPr="00F03AE2" w14:paraId="768D7675" w14:textId="77777777" w:rsidTr="00061A7E">
        <w:tc>
          <w:tcPr>
            <w:tcW w:w="8494" w:type="dxa"/>
            <w:gridSpan w:val="2"/>
          </w:tcPr>
          <w:p w14:paraId="2AE0363C" w14:textId="77777777" w:rsidR="00883DBE" w:rsidRPr="00F03AE2" w:rsidRDefault="00883DB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883DBE" w:rsidRPr="00F03AE2" w14:paraId="0B62CDBB" w14:textId="77777777" w:rsidTr="00061A7E">
        <w:tc>
          <w:tcPr>
            <w:tcW w:w="8494" w:type="dxa"/>
            <w:gridSpan w:val="2"/>
          </w:tcPr>
          <w:p w14:paraId="2C065E77"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27</w:t>
            </w:r>
          </w:p>
        </w:tc>
      </w:tr>
      <w:tr w:rsidR="00883DBE" w:rsidRPr="00F03AE2" w14:paraId="593598B8" w14:textId="77777777" w:rsidTr="00061A7E">
        <w:tc>
          <w:tcPr>
            <w:tcW w:w="8494" w:type="dxa"/>
            <w:gridSpan w:val="2"/>
          </w:tcPr>
          <w:p w14:paraId="687B31E2"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Crear</w:t>
            </w:r>
            <w:r w:rsidRPr="00F03AE2">
              <w:rPr>
                <w:rFonts w:ascii="Times New Roman" w:hAnsi="Times New Roman" w:cs="Times New Roman"/>
              </w:rPr>
              <w:t xml:space="preserve"> bitacora del Ticket.</w:t>
            </w:r>
          </w:p>
        </w:tc>
      </w:tr>
      <w:tr w:rsidR="00883DBE" w:rsidRPr="00F03AE2" w14:paraId="296AD1EA" w14:textId="77777777" w:rsidTr="00061A7E">
        <w:tc>
          <w:tcPr>
            <w:tcW w:w="8494" w:type="dxa"/>
            <w:gridSpan w:val="2"/>
          </w:tcPr>
          <w:p w14:paraId="016C0E3C"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5</w:t>
            </w:r>
          </w:p>
        </w:tc>
      </w:tr>
      <w:tr w:rsidR="00883DBE" w:rsidRPr="00F03AE2" w14:paraId="6DB188E9" w14:textId="77777777" w:rsidTr="00061A7E">
        <w:trPr>
          <w:trHeight w:val="702"/>
        </w:trPr>
        <w:tc>
          <w:tcPr>
            <w:tcW w:w="8494" w:type="dxa"/>
            <w:gridSpan w:val="2"/>
          </w:tcPr>
          <w:p w14:paraId="0203C7BE"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61278CF" w14:textId="77777777" w:rsidR="00883DBE" w:rsidRPr="00F03AE2" w:rsidRDefault="00883DBE" w:rsidP="008B3AA5">
            <w:pPr>
              <w:spacing w:line="360" w:lineRule="auto"/>
              <w:jc w:val="both"/>
              <w:rPr>
                <w:rFonts w:ascii="Times New Roman" w:hAnsi="Times New Roman" w:cs="Times New Roman"/>
              </w:rPr>
            </w:pPr>
            <w:r w:rsidRPr="00F03AE2">
              <w:rPr>
                <w:rFonts w:ascii="Times New Roman" w:hAnsi="Times New Roman" w:cs="Times New Roman"/>
              </w:rPr>
              <w:t>Este permitirá que se pueda llevar una bitacora el ticket.</w:t>
            </w:r>
          </w:p>
        </w:tc>
      </w:tr>
      <w:tr w:rsidR="00883DBE" w:rsidRPr="00F03AE2" w14:paraId="06BBE4D3" w14:textId="77777777" w:rsidTr="00061A7E">
        <w:trPr>
          <w:trHeight w:val="547"/>
        </w:trPr>
        <w:tc>
          <w:tcPr>
            <w:tcW w:w="4008" w:type="dxa"/>
          </w:tcPr>
          <w:p w14:paraId="4EDE346D" w14:textId="77777777" w:rsidR="00883DBE" w:rsidRPr="00F03AE2" w:rsidRDefault="00883DB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3D8E1516" w14:textId="77777777" w:rsidR="00883DBE" w:rsidRPr="00F03AE2" w:rsidRDefault="00883DBE"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cket se encuentra almacenado en la base de datos y se muestra en la lista de tickets generados.</w:t>
            </w:r>
          </w:p>
        </w:tc>
        <w:tc>
          <w:tcPr>
            <w:tcW w:w="4486" w:type="dxa"/>
          </w:tcPr>
          <w:p w14:paraId="0ECBBE84"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39589968"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Ingresar al Sistema</w:t>
            </w:r>
          </w:p>
          <w:p w14:paraId="17020140"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Menú principal, Mis Tickets.</w:t>
            </w:r>
          </w:p>
          <w:p w14:paraId="42F6BF41"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Clic en el Ticket.</w:t>
            </w:r>
          </w:p>
          <w:p w14:paraId="0F13F3A3"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Selección de la pestaña, Nota Interna:</w:t>
            </w:r>
          </w:p>
          <w:p w14:paraId="0B767196"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Llenar los campos</w:t>
            </w:r>
          </w:p>
          <w:p w14:paraId="59F031E6" w14:textId="77777777" w:rsidR="00883DBE" w:rsidRPr="00F03AE2" w:rsidRDefault="00883DBE" w:rsidP="00F53C45">
            <w:pPr>
              <w:pStyle w:val="Prrafodelista"/>
              <w:numPr>
                <w:ilvl w:val="0"/>
                <w:numId w:val="69"/>
              </w:numPr>
              <w:spacing w:line="360" w:lineRule="auto"/>
              <w:rPr>
                <w:rFonts w:ascii="Times New Roman" w:hAnsi="Times New Roman" w:cs="Times New Roman"/>
              </w:rPr>
            </w:pPr>
            <w:r w:rsidRPr="00F03AE2">
              <w:rPr>
                <w:rFonts w:ascii="Times New Roman" w:hAnsi="Times New Roman" w:cs="Times New Roman"/>
              </w:rPr>
              <w:t>Clic en Guardar Nota.</w:t>
            </w:r>
          </w:p>
          <w:p w14:paraId="6EB73D69" w14:textId="77777777" w:rsidR="00883DBE" w:rsidRPr="00F03AE2" w:rsidRDefault="00883DBE" w:rsidP="008B3AA5">
            <w:pPr>
              <w:spacing w:line="360" w:lineRule="auto"/>
              <w:ind w:left="360"/>
              <w:rPr>
                <w:rFonts w:ascii="Times New Roman" w:hAnsi="Times New Roman" w:cs="Times New Roman"/>
              </w:rPr>
            </w:pPr>
          </w:p>
        </w:tc>
      </w:tr>
      <w:tr w:rsidR="00883DBE" w:rsidRPr="00F03AE2" w14:paraId="72FBA3D5" w14:textId="77777777" w:rsidTr="00061A7E">
        <w:trPr>
          <w:trHeight w:val="547"/>
        </w:trPr>
        <w:tc>
          <w:tcPr>
            <w:tcW w:w="4008" w:type="dxa"/>
          </w:tcPr>
          <w:p w14:paraId="714639E8"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2E286F85"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rPr>
              <w:t>El sistema mostrara un mensaje de confirmación “Información del ticket modificada”</w:t>
            </w:r>
          </w:p>
        </w:tc>
        <w:tc>
          <w:tcPr>
            <w:tcW w:w="4486" w:type="dxa"/>
          </w:tcPr>
          <w:p w14:paraId="604B0D11"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3A413784"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rPr>
              <w:t>No muestra mensaje de confirmación.</w:t>
            </w:r>
          </w:p>
        </w:tc>
      </w:tr>
    </w:tbl>
    <w:p w14:paraId="77FD6FF2" w14:textId="62FD1C3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AC91D43" w14:textId="77777777" w:rsidR="00021BBF" w:rsidRPr="00F03AE2" w:rsidRDefault="00021BBF" w:rsidP="008B3AA5">
      <w:pPr>
        <w:spacing w:after="0"/>
        <w:rPr>
          <w:rFonts w:ascii="Times New Roman" w:hAnsi="Times New Roman" w:cs="Times New Roman"/>
        </w:rPr>
      </w:pPr>
    </w:p>
    <w:p w14:paraId="6D7136AD" w14:textId="665D7C9D"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4-B: </w:t>
      </w:r>
      <w:r w:rsidRPr="00F03AE2">
        <w:rPr>
          <w:rFonts w:ascii="Times New Roman" w:hAnsi="Times New Roman" w:cs="Times New Roman"/>
        </w:rPr>
        <w:t>Historia de Usuario 26</w:t>
      </w:r>
    </w:p>
    <w:tbl>
      <w:tblPr>
        <w:tblStyle w:val="Tablaconcuadrcula"/>
        <w:tblW w:w="0" w:type="auto"/>
        <w:tblLook w:val="04A0" w:firstRow="1" w:lastRow="0" w:firstColumn="1" w:lastColumn="0" w:noHBand="0" w:noVBand="1"/>
      </w:tblPr>
      <w:tblGrid>
        <w:gridCol w:w="4248"/>
        <w:gridCol w:w="4246"/>
      </w:tblGrid>
      <w:tr w:rsidR="00021BBF" w:rsidRPr="00F03AE2" w14:paraId="1CEC56A1" w14:textId="77777777" w:rsidTr="003D4AED">
        <w:tc>
          <w:tcPr>
            <w:tcW w:w="8494" w:type="dxa"/>
            <w:gridSpan w:val="2"/>
          </w:tcPr>
          <w:p w14:paraId="507468FB"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40DFD697" w14:textId="77777777" w:rsidTr="003D4AED">
        <w:tc>
          <w:tcPr>
            <w:tcW w:w="4248" w:type="dxa"/>
          </w:tcPr>
          <w:p w14:paraId="31C4121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6</w:t>
            </w:r>
          </w:p>
        </w:tc>
        <w:tc>
          <w:tcPr>
            <w:tcW w:w="4246" w:type="dxa"/>
          </w:tcPr>
          <w:p w14:paraId="49F7C225"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021BBF" w:rsidRPr="00F03AE2" w14:paraId="14430917" w14:textId="77777777" w:rsidTr="003D4AED">
        <w:tc>
          <w:tcPr>
            <w:tcW w:w="8494" w:type="dxa"/>
            <w:gridSpan w:val="2"/>
          </w:tcPr>
          <w:p w14:paraId="66382DD4"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Cambiar estado del ticket</w:t>
            </w:r>
          </w:p>
        </w:tc>
      </w:tr>
      <w:tr w:rsidR="00021BBF" w:rsidRPr="00F03AE2" w14:paraId="6B201AF9" w14:textId="77777777" w:rsidTr="003D4AED">
        <w:tc>
          <w:tcPr>
            <w:tcW w:w="4248" w:type="dxa"/>
          </w:tcPr>
          <w:p w14:paraId="6AC0807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760DF9A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11303984"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021B4484"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519709B1" w14:textId="77777777" w:rsidTr="003D4AED">
        <w:tc>
          <w:tcPr>
            <w:tcW w:w="4248" w:type="dxa"/>
          </w:tcPr>
          <w:p w14:paraId="49B7A3F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5</w:t>
            </w:r>
          </w:p>
        </w:tc>
        <w:tc>
          <w:tcPr>
            <w:tcW w:w="4246" w:type="dxa"/>
          </w:tcPr>
          <w:p w14:paraId="25192B18"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17377AA2" w14:textId="77777777" w:rsidTr="003D4AED">
        <w:tc>
          <w:tcPr>
            <w:tcW w:w="8494" w:type="dxa"/>
            <w:gridSpan w:val="2"/>
          </w:tcPr>
          <w:p w14:paraId="2A5B9A34"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635CC937" w14:textId="77777777" w:rsidTr="003D4AED">
        <w:trPr>
          <w:trHeight w:val="547"/>
        </w:trPr>
        <w:tc>
          <w:tcPr>
            <w:tcW w:w="8494" w:type="dxa"/>
            <w:gridSpan w:val="2"/>
          </w:tcPr>
          <w:p w14:paraId="4668661A"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E21D7B3"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cambiar de estado del ticket</w:t>
            </w:r>
            <w:r w:rsidRPr="00F03AE2">
              <w:rPr>
                <w:rFonts w:ascii="Times New Roman" w:hAnsi="Times New Roman" w:cs="Times New Roman"/>
              </w:rPr>
              <w:t>.</w:t>
            </w:r>
          </w:p>
        </w:tc>
      </w:tr>
      <w:tr w:rsidR="00021BBF" w:rsidRPr="00F03AE2" w14:paraId="0ED1D237" w14:textId="77777777" w:rsidTr="003D4AED">
        <w:trPr>
          <w:trHeight w:val="547"/>
        </w:trPr>
        <w:tc>
          <w:tcPr>
            <w:tcW w:w="8494" w:type="dxa"/>
            <w:gridSpan w:val="2"/>
          </w:tcPr>
          <w:p w14:paraId="79A01EFD"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402699D" w14:textId="7E1F33D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B4B6CDB" w14:textId="77777777" w:rsidR="002A066A" w:rsidRPr="00F03AE2" w:rsidRDefault="002A066A" w:rsidP="008B3AA5">
      <w:pPr>
        <w:spacing w:after="0"/>
        <w:rPr>
          <w:rFonts w:ascii="Times New Roman" w:hAnsi="Times New Roman" w:cs="Times New Roman"/>
        </w:rPr>
      </w:pPr>
    </w:p>
    <w:p w14:paraId="0EE0059C" w14:textId="3077C840"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5-B: </w:t>
      </w:r>
      <w:r w:rsidRPr="00F03AE2">
        <w:rPr>
          <w:rFonts w:ascii="Times New Roman" w:hAnsi="Times New Roman" w:cs="Times New Roman"/>
        </w:rPr>
        <w:t>Tarea de Ingeniería 54</w:t>
      </w:r>
    </w:p>
    <w:tbl>
      <w:tblPr>
        <w:tblStyle w:val="Tablaconcuadrcula"/>
        <w:tblW w:w="0" w:type="auto"/>
        <w:tblLook w:val="04A0" w:firstRow="1" w:lastRow="0" w:firstColumn="1" w:lastColumn="0" w:noHBand="0" w:noVBand="1"/>
      </w:tblPr>
      <w:tblGrid>
        <w:gridCol w:w="8494"/>
      </w:tblGrid>
      <w:tr w:rsidR="00061A7E" w:rsidRPr="00F03AE2" w14:paraId="396323BC" w14:textId="77777777" w:rsidTr="00061A7E">
        <w:tc>
          <w:tcPr>
            <w:tcW w:w="8494" w:type="dxa"/>
          </w:tcPr>
          <w:p w14:paraId="458FD174" w14:textId="77777777" w:rsidR="00061A7E" w:rsidRPr="00F03AE2" w:rsidRDefault="00061A7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61A7E" w:rsidRPr="00F03AE2" w14:paraId="6CF51499" w14:textId="77777777" w:rsidTr="00061A7E">
        <w:tc>
          <w:tcPr>
            <w:tcW w:w="8494" w:type="dxa"/>
          </w:tcPr>
          <w:p w14:paraId="2B5EBFE9"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6</w:t>
            </w:r>
          </w:p>
        </w:tc>
      </w:tr>
      <w:tr w:rsidR="00061A7E" w:rsidRPr="00F03AE2" w14:paraId="34AADCF0" w14:textId="77777777" w:rsidTr="00061A7E">
        <w:tc>
          <w:tcPr>
            <w:tcW w:w="8494" w:type="dxa"/>
          </w:tcPr>
          <w:p w14:paraId="11243250" w14:textId="3786C4E0"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w:t>
            </w:r>
            <w:r w:rsidR="002A066A" w:rsidRPr="00F03AE2">
              <w:rPr>
                <w:rFonts w:ascii="Times New Roman" w:hAnsi="Times New Roman" w:cs="Times New Roman"/>
              </w:rPr>
              <w:t>4</w:t>
            </w:r>
          </w:p>
        </w:tc>
      </w:tr>
      <w:tr w:rsidR="00061A7E" w:rsidRPr="00F03AE2" w14:paraId="598756C8" w14:textId="77777777" w:rsidTr="00061A7E">
        <w:tc>
          <w:tcPr>
            <w:tcW w:w="8494" w:type="dxa"/>
          </w:tcPr>
          <w:p w14:paraId="5B1541BA"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061A7E" w:rsidRPr="00F03AE2" w14:paraId="3899FBC5" w14:textId="77777777" w:rsidTr="00061A7E">
        <w:tc>
          <w:tcPr>
            <w:tcW w:w="8494" w:type="dxa"/>
          </w:tcPr>
          <w:p w14:paraId="38192B2C"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61A7E" w:rsidRPr="00F03AE2" w14:paraId="265A4E44" w14:textId="77777777" w:rsidTr="00061A7E">
        <w:tc>
          <w:tcPr>
            <w:tcW w:w="8494" w:type="dxa"/>
          </w:tcPr>
          <w:p w14:paraId="065C84AB"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61A7E" w:rsidRPr="00F03AE2" w14:paraId="72830BC8" w14:textId="77777777" w:rsidTr="00061A7E">
        <w:trPr>
          <w:trHeight w:val="547"/>
        </w:trPr>
        <w:tc>
          <w:tcPr>
            <w:tcW w:w="8494" w:type="dxa"/>
          </w:tcPr>
          <w:p w14:paraId="71795EBE"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58348945" w14:textId="77777777" w:rsidR="00061A7E" w:rsidRPr="00F03AE2" w:rsidRDefault="00061A7E" w:rsidP="008B3AA5">
            <w:pPr>
              <w:spacing w:line="360" w:lineRule="auto"/>
              <w:jc w:val="both"/>
              <w:rPr>
                <w:rFonts w:ascii="Times New Roman" w:hAnsi="Times New Roman" w:cs="Times New Roman"/>
              </w:rPr>
            </w:pPr>
            <w:r w:rsidRPr="00F03AE2">
              <w:rPr>
                <w:rFonts w:ascii="Times New Roman" w:hAnsi="Times New Roman" w:cs="Times New Roman"/>
              </w:rPr>
              <w:t>Se modificará el método de actualizar información del ticket para el cambio del estado de un ticket.</w:t>
            </w:r>
          </w:p>
        </w:tc>
      </w:tr>
    </w:tbl>
    <w:p w14:paraId="3B9A78C3" w14:textId="27EB566D"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867F131" w14:textId="77777777" w:rsidR="00883DBE" w:rsidRPr="00F03AE2" w:rsidRDefault="00883DBE" w:rsidP="008B3AA5">
      <w:pPr>
        <w:spacing w:after="0"/>
        <w:rPr>
          <w:rFonts w:ascii="Times New Roman" w:hAnsi="Times New Roman" w:cs="Times New Roman"/>
        </w:rPr>
      </w:pPr>
    </w:p>
    <w:p w14:paraId="501E973D" w14:textId="189CF978"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6-B: </w:t>
      </w:r>
      <w:r w:rsidRPr="00F03AE2">
        <w:rPr>
          <w:rFonts w:ascii="Times New Roman" w:hAnsi="Times New Roman" w:cs="Times New Roman"/>
        </w:rPr>
        <w:t>Tarea de Ingeniería 55</w:t>
      </w:r>
    </w:p>
    <w:tbl>
      <w:tblPr>
        <w:tblStyle w:val="Tablaconcuadrcula"/>
        <w:tblW w:w="0" w:type="auto"/>
        <w:tblLook w:val="04A0" w:firstRow="1" w:lastRow="0" w:firstColumn="1" w:lastColumn="0" w:noHBand="0" w:noVBand="1"/>
      </w:tblPr>
      <w:tblGrid>
        <w:gridCol w:w="8494"/>
      </w:tblGrid>
      <w:tr w:rsidR="00883DBE" w:rsidRPr="00F03AE2" w14:paraId="34228415" w14:textId="77777777" w:rsidTr="00061A7E">
        <w:tc>
          <w:tcPr>
            <w:tcW w:w="8494" w:type="dxa"/>
          </w:tcPr>
          <w:p w14:paraId="369CB041" w14:textId="77777777" w:rsidR="00883DBE" w:rsidRPr="00F03AE2" w:rsidRDefault="00883DB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883DBE" w:rsidRPr="00F03AE2" w14:paraId="341CEDE0" w14:textId="77777777" w:rsidTr="00061A7E">
        <w:tc>
          <w:tcPr>
            <w:tcW w:w="8494" w:type="dxa"/>
          </w:tcPr>
          <w:p w14:paraId="2B31E4A2"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6</w:t>
            </w:r>
          </w:p>
        </w:tc>
      </w:tr>
      <w:tr w:rsidR="00883DBE" w:rsidRPr="00F03AE2" w14:paraId="733EB4CB" w14:textId="77777777" w:rsidTr="00061A7E">
        <w:tc>
          <w:tcPr>
            <w:tcW w:w="8494" w:type="dxa"/>
          </w:tcPr>
          <w:p w14:paraId="54DE67BE" w14:textId="7B46FDCF"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w:t>
            </w:r>
            <w:r w:rsidR="002A066A" w:rsidRPr="00F03AE2">
              <w:rPr>
                <w:rFonts w:ascii="Times New Roman" w:hAnsi="Times New Roman" w:cs="Times New Roman"/>
              </w:rPr>
              <w:t>5</w:t>
            </w:r>
          </w:p>
        </w:tc>
      </w:tr>
      <w:tr w:rsidR="00883DBE" w:rsidRPr="00F03AE2" w14:paraId="7DDEBBB2" w14:textId="77777777" w:rsidTr="00061A7E">
        <w:tc>
          <w:tcPr>
            <w:tcW w:w="8494" w:type="dxa"/>
          </w:tcPr>
          <w:p w14:paraId="47AAC89B"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883DBE" w:rsidRPr="00F03AE2" w14:paraId="2351D95E" w14:textId="77777777" w:rsidTr="00061A7E">
        <w:tc>
          <w:tcPr>
            <w:tcW w:w="8494" w:type="dxa"/>
          </w:tcPr>
          <w:p w14:paraId="64D39040"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883DBE" w:rsidRPr="00F03AE2" w14:paraId="00DA2783" w14:textId="77777777" w:rsidTr="00061A7E">
        <w:tc>
          <w:tcPr>
            <w:tcW w:w="8494" w:type="dxa"/>
          </w:tcPr>
          <w:p w14:paraId="160CB721"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883DBE" w:rsidRPr="00F03AE2" w14:paraId="789F91BF" w14:textId="77777777" w:rsidTr="00061A7E">
        <w:trPr>
          <w:trHeight w:val="547"/>
        </w:trPr>
        <w:tc>
          <w:tcPr>
            <w:tcW w:w="8494" w:type="dxa"/>
          </w:tcPr>
          <w:p w14:paraId="4C2A7ABF"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4B3C709" w14:textId="77777777" w:rsidR="00883DBE" w:rsidRPr="00F03AE2" w:rsidRDefault="00883D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el formulario para la creación de la bitacora del ticket, por medio del registro del problema y solución de ese caso.</w:t>
            </w:r>
          </w:p>
          <w:p w14:paraId="4FE75473" w14:textId="77777777" w:rsidR="00883DBE" w:rsidRPr="00F03AE2" w:rsidRDefault="00883DB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mensaje de confirmación de la transferencia del ticket.</w:t>
            </w:r>
          </w:p>
        </w:tc>
      </w:tr>
    </w:tbl>
    <w:p w14:paraId="3017AAAE" w14:textId="09AE569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CA741A7" w14:textId="77777777" w:rsidR="00883DBE" w:rsidRPr="00F03AE2" w:rsidRDefault="00883DBE" w:rsidP="008B3AA5">
      <w:pPr>
        <w:tabs>
          <w:tab w:val="left" w:pos="1331"/>
        </w:tabs>
        <w:spacing w:after="0"/>
        <w:rPr>
          <w:rFonts w:ascii="Times New Roman" w:hAnsi="Times New Roman" w:cs="Times New Roman"/>
        </w:rPr>
      </w:pPr>
    </w:p>
    <w:p w14:paraId="5EF26781" w14:textId="11D201CD"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7-B: </w:t>
      </w:r>
      <w:r w:rsidRPr="00F03AE2">
        <w:rPr>
          <w:rFonts w:ascii="Times New Roman" w:hAnsi="Times New Roman" w:cs="Times New Roman"/>
        </w:rPr>
        <w:t>Prueba de Aceptación 28</w:t>
      </w:r>
    </w:p>
    <w:tbl>
      <w:tblPr>
        <w:tblStyle w:val="Tablaconcuadrcula"/>
        <w:tblW w:w="0" w:type="auto"/>
        <w:tblLook w:val="04A0" w:firstRow="1" w:lastRow="0" w:firstColumn="1" w:lastColumn="0" w:noHBand="0" w:noVBand="1"/>
      </w:tblPr>
      <w:tblGrid>
        <w:gridCol w:w="4008"/>
        <w:gridCol w:w="4486"/>
      </w:tblGrid>
      <w:tr w:rsidR="00883DBE" w:rsidRPr="00F03AE2" w14:paraId="0C3EA645" w14:textId="77777777" w:rsidTr="00061A7E">
        <w:tc>
          <w:tcPr>
            <w:tcW w:w="8494" w:type="dxa"/>
            <w:gridSpan w:val="2"/>
          </w:tcPr>
          <w:p w14:paraId="578E617C" w14:textId="77777777" w:rsidR="00883DBE" w:rsidRPr="00F03AE2" w:rsidRDefault="00883DB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883DBE" w:rsidRPr="00F03AE2" w14:paraId="16AC134F" w14:textId="77777777" w:rsidTr="00061A7E">
        <w:tc>
          <w:tcPr>
            <w:tcW w:w="8494" w:type="dxa"/>
            <w:gridSpan w:val="2"/>
          </w:tcPr>
          <w:p w14:paraId="5A7D5ED6"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2</w:t>
            </w:r>
            <w:r w:rsidR="0025502C" w:rsidRPr="00F03AE2">
              <w:rPr>
                <w:rFonts w:ascii="Times New Roman" w:hAnsi="Times New Roman" w:cs="Times New Roman"/>
              </w:rPr>
              <w:t>8</w:t>
            </w:r>
          </w:p>
        </w:tc>
      </w:tr>
      <w:tr w:rsidR="00883DBE" w:rsidRPr="00F03AE2" w14:paraId="1B67DF5A" w14:textId="77777777" w:rsidTr="00061A7E">
        <w:tc>
          <w:tcPr>
            <w:tcW w:w="8494" w:type="dxa"/>
            <w:gridSpan w:val="2"/>
          </w:tcPr>
          <w:p w14:paraId="626D6FD3"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Cambio</w:t>
            </w:r>
            <w:r w:rsidR="00061A7E" w:rsidRPr="00F03AE2">
              <w:rPr>
                <w:rFonts w:ascii="Times New Roman" w:hAnsi="Times New Roman" w:cs="Times New Roman"/>
              </w:rPr>
              <w:t xml:space="preserve"> de estado del ticket</w:t>
            </w:r>
          </w:p>
        </w:tc>
      </w:tr>
      <w:tr w:rsidR="00883DBE" w:rsidRPr="00F03AE2" w14:paraId="6B74F5D4" w14:textId="77777777" w:rsidTr="00061A7E">
        <w:tc>
          <w:tcPr>
            <w:tcW w:w="8494" w:type="dxa"/>
            <w:gridSpan w:val="2"/>
          </w:tcPr>
          <w:p w14:paraId="7AF0302C"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w:t>
            </w:r>
            <w:r w:rsidR="00061A7E" w:rsidRPr="00F03AE2">
              <w:rPr>
                <w:rFonts w:ascii="Times New Roman" w:hAnsi="Times New Roman" w:cs="Times New Roman"/>
              </w:rPr>
              <w:t>6</w:t>
            </w:r>
          </w:p>
        </w:tc>
      </w:tr>
      <w:tr w:rsidR="00883DBE" w:rsidRPr="00F03AE2" w14:paraId="11F2D684" w14:textId="77777777" w:rsidTr="00061A7E">
        <w:trPr>
          <w:trHeight w:val="702"/>
        </w:trPr>
        <w:tc>
          <w:tcPr>
            <w:tcW w:w="8494" w:type="dxa"/>
            <w:gridSpan w:val="2"/>
          </w:tcPr>
          <w:p w14:paraId="0107AAF3"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E35D32B" w14:textId="77777777" w:rsidR="00883DBE" w:rsidRPr="00F03AE2" w:rsidRDefault="00883DBE"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que se </w:t>
            </w:r>
            <w:r w:rsidR="00061A7E" w:rsidRPr="00F03AE2">
              <w:rPr>
                <w:rFonts w:ascii="Times New Roman" w:hAnsi="Times New Roman" w:cs="Times New Roman"/>
              </w:rPr>
              <w:t>pueda cambiar el estado del ticket después de ser abierto.</w:t>
            </w:r>
          </w:p>
        </w:tc>
      </w:tr>
      <w:tr w:rsidR="00883DBE" w:rsidRPr="00F03AE2" w14:paraId="227839F8" w14:textId="77777777" w:rsidTr="00061A7E">
        <w:trPr>
          <w:trHeight w:val="547"/>
        </w:trPr>
        <w:tc>
          <w:tcPr>
            <w:tcW w:w="4008" w:type="dxa"/>
          </w:tcPr>
          <w:p w14:paraId="2C1C4648" w14:textId="77777777" w:rsidR="00883DBE" w:rsidRPr="00F03AE2" w:rsidRDefault="00883DB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53C0FC74" w14:textId="77777777" w:rsidR="00883DBE" w:rsidRPr="00F03AE2" w:rsidRDefault="00883DBE" w:rsidP="008B3AA5">
            <w:pPr>
              <w:spacing w:line="360" w:lineRule="auto"/>
              <w:jc w:val="both"/>
              <w:rPr>
                <w:rFonts w:ascii="Times New Roman" w:hAnsi="Times New Roman" w:cs="Times New Roman"/>
              </w:rPr>
            </w:pPr>
            <w:r w:rsidRPr="00F03AE2">
              <w:rPr>
                <w:rFonts w:ascii="Times New Roman" w:hAnsi="Times New Roman" w:cs="Times New Roman"/>
              </w:rPr>
              <w:t>Este se llevara a cabo si el ticket se encuentra almacenado en la base de datos y se muestra en la lista de tickets generados.</w:t>
            </w:r>
          </w:p>
        </w:tc>
        <w:tc>
          <w:tcPr>
            <w:tcW w:w="4486" w:type="dxa"/>
          </w:tcPr>
          <w:p w14:paraId="2DA1CA7E"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32E20590" w14:textId="77777777" w:rsidR="00883DBE" w:rsidRPr="00F03AE2" w:rsidRDefault="00883DB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Ingresar al Sistema</w:t>
            </w:r>
          </w:p>
          <w:p w14:paraId="23FC2B39" w14:textId="77777777" w:rsidR="00883DBE" w:rsidRPr="00F03AE2" w:rsidRDefault="00883DB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Menú principal, Mis Tickets.</w:t>
            </w:r>
          </w:p>
          <w:p w14:paraId="1C12EF3E" w14:textId="77777777" w:rsidR="00883DBE" w:rsidRPr="00F03AE2" w:rsidRDefault="00883DB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Clic en el Ticket.</w:t>
            </w:r>
          </w:p>
          <w:p w14:paraId="1D70E695" w14:textId="77777777" w:rsidR="00883DBE" w:rsidRPr="00F03AE2" w:rsidRDefault="00883DB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 xml:space="preserve">Selección de la pestaña, </w:t>
            </w:r>
            <w:r w:rsidR="00061A7E" w:rsidRPr="00F03AE2">
              <w:rPr>
                <w:rFonts w:ascii="Times New Roman" w:hAnsi="Times New Roman" w:cs="Times New Roman"/>
              </w:rPr>
              <w:t>Siguiente Estado</w:t>
            </w:r>
            <w:r w:rsidRPr="00F03AE2">
              <w:rPr>
                <w:rFonts w:ascii="Times New Roman" w:hAnsi="Times New Roman" w:cs="Times New Roman"/>
              </w:rPr>
              <w:t>:</w:t>
            </w:r>
          </w:p>
          <w:p w14:paraId="0F4A996E" w14:textId="77777777" w:rsidR="00883DBE" w:rsidRPr="00F03AE2" w:rsidRDefault="00061A7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Seleccionar estado.</w:t>
            </w:r>
          </w:p>
          <w:p w14:paraId="3BECC663" w14:textId="77777777" w:rsidR="00883DBE" w:rsidRPr="00F03AE2" w:rsidRDefault="00883DBE" w:rsidP="00F53C45">
            <w:pPr>
              <w:pStyle w:val="Prrafodelista"/>
              <w:numPr>
                <w:ilvl w:val="0"/>
                <w:numId w:val="71"/>
              </w:numPr>
              <w:spacing w:line="360" w:lineRule="auto"/>
              <w:rPr>
                <w:rFonts w:ascii="Times New Roman" w:hAnsi="Times New Roman" w:cs="Times New Roman"/>
              </w:rPr>
            </w:pPr>
            <w:r w:rsidRPr="00F03AE2">
              <w:rPr>
                <w:rFonts w:ascii="Times New Roman" w:hAnsi="Times New Roman" w:cs="Times New Roman"/>
              </w:rPr>
              <w:t xml:space="preserve">Clic en </w:t>
            </w:r>
            <w:r w:rsidR="00061A7E" w:rsidRPr="00F03AE2">
              <w:rPr>
                <w:rFonts w:ascii="Times New Roman" w:hAnsi="Times New Roman" w:cs="Times New Roman"/>
              </w:rPr>
              <w:t>Cambiar</w:t>
            </w:r>
            <w:r w:rsidRPr="00F03AE2">
              <w:rPr>
                <w:rFonts w:ascii="Times New Roman" w:hAnsi="Times New Roman" w:cs="Times New Roman"/>
              </w:rPr>
              <w:t>.</w:t>
            </w:r>
          </w:p>
          <w:p w14:paraId="05838B00" w14:textId="77777777" w:rsidR="00883DBE" w:rsidRPr="00F03AE2" w:rsidRDefault="00883DBE" w:rsidP="008B3AA5">
            <w:pPr>
              <w:spacing w:line="360" w:lineRule="auto"/>
              <w:ind w:left="360"/>
              <w:rPr>
                <w:rFonts w:ascii="Times New Roman" w:hAnsi="Times New Roman" w:cs="Times New Roman"/>
              </w:rPr>
            </w:pPr>
          </w:p>
        </w:tc>
      </w:tr>
      <w:tr w:rsidR="00883DBE" w:rsidRPr="00F03AE2" w14:paraId="0AD8D47D" w14:textId="77777777" w:rsidTr="00061A7E">
        <w:trPr>
          <w:trHeight w:val="547"/>
        </w:trPr>
        <w:tc>
          <w:tcPr>
            <w:tcW w:w="4008" w:type="dxa"/>
          </w:tcPr>
          <w:p w14:paraId="7954B70E"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41FF9DBB"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rPr>
              <w:t>El sistema mostrara un mensaje de confirmación “Información del ticket modificada”</w:t>
            </w:r>
          </w:p>
        </w:tc>
        <w:tc>
          <w:tcPr>
            <w:tcW w:w="4486" w:type="dxa"/>
          </w:tcPr>
          <w:p w14:paraId="0652DC57" w14:textId="77777777" w:rsidR="00883DBE" w:rsidRPr="00F03AE2" w:rsidRDefault="00883DB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33DB9B12" w14:textId="77777777" w:rsidR="00883DBE" w:rsidRPr="00F03AE2" w:rsidRDefault="00883DBE" w:rsidP="008B3AA5">
            <w:pPr>
              <w:spacing w:line="360" w:lineRule="auto"/>
              <w:rPr>
                <w:rFonts w:ascii="Times New Roman" w:hAnsi="Times New Roman" w:cs="Times New Roman"/>
              </w:rPr>
            </w:pPr>
            <w:r w:rsidRPr="00F03AE2">
              <w:rPr>
                <w:rFonts w:ascii="Times New Roman" w:hAnsi="Times New Roman" w:cs="Times New Roman"/>
              </w:rPr>
              <w:t>No muestra mensaje de confirmación.</w:t>
            </w:r>
          </w:p>
        </w:tc>
      </w:tr>
    </w:tbl>
    <w:p w14:paraId="16FBA6E3" w14:textId="386609B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B5C75CF" w14:textId="77777777" w:rsidR="00021BBF" w:rsidRPr="00F03AE2" w:rsidRDefault="00021BBF" w:rsidP="008B3AA5">
      <w:pPr>
        <w:spacing w:after="0"/>
        <w:rPr>
          <w:rFonts w:ascii="Times New Roman" w:hAnsi="Times New Roman" w:cs="Times New Roman"/>
        </w:rPr>
      </w:pPr>
    </w:p>
    <w:p w14:paraId="35982B82" w14:textId="473050A3"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8-B: </w:t>
      </w:r>
      <w:r w:rsidRPr="00F03AE2">
        <w:rPr>
          <w:rFonts w:ascii="Times New Roman" w:hAnsi="Times New Roman" w:cs="Times New Roman"/>
        </w:rPr>
        <w:t>Historia de Usuario 27</w:t>
      </w:r>
    </w:p>
    <w:tbl>
      <w:tblPr>
        <w:tblStyle w:val="Tablaconcuadrcula"/>
        <w:tblW w:w="0" w:type="auto"/>
        <w:tblLook w:val="04A0" w:firstRow="1" w:lastRow="0" w:firstColumn="1" w:lastColumn="0" w:noHBand="0" w:noVBand="1"/>
      </w:tblPr>
      <w:tblGrid>
        <w:gridCol w:w="4248"/>
        <w:gridCol w:w="4246"/>
      </w:tblGrid>
      <w:tr w:rsidR="00021BBF" w:rsidRPr="00F03AE2" w14:paraId="255379D8" w14:textId="77777777" w:rsidTr="003D4AED">
        <w:tc>
          <w:tcPr>
            <w:tcW w:w="8494" w:type="dxa"/>
            <w:gridSpan w:val="2"/>
          </w:tcPr>
          <w:p w14:paraId="65205B17" w14:textId="77777777" w:rsidR="00021BBF" w:rsidRPr="00F03AE2" w:rsidRDefault="00021BBF"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21BBF" w:rsidRPr="00F03AE2" w14:paraId="772F3681" w14:textId="77777777" w:rsidTr="003D4AED">
        <w:tc>
          <w:tcPr>
            <w:tcW w:w="4248" w:type="dxa"/>
          </w:tcPr>
          <w:p w14:paraId="0E7609F2"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7</w:t>
            </w:r>
          </w:p>
        </w:tc>
        <w:tc>
          <w:tcPr>
            <w:tcW w:w="4246" w:type="dxa"/>
          </w:tcPr>
          <w:p w14:paraId="61683E69"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021BBF" w:rsidRPr="00F03AE2" w14:paraId="7BDCFF06" w14:textId="77777777" w:rsidTr="003D4AED">
        <w:tc>
          <w:tcPr>
            <w:tcW w:w="8494" w:type="dxa"/>
            <w:gridSpan w:val="2"/>
          </w:tcPr>
          <w:p w14:paraId="694AF66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Búsqueda de tickets</w:t>
            </w:r>
          </w:p>
        </w:tc>
      </w:tr>
      <w:tr w:rsidR="00021BBF" w:rsidRPr="00F03AE2" w14:paraId="56B5FC56" w14:textId="77777777" w:rsidTr="003D4AED">
        <w:tc>
          <w:tcPr>
            <w:tcW w:w="4248" w:type="dxa"/>
          </w:tcPr>
          <w:p w14:paraId="68308F4D"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Alta</w:t>
            </w:r>
          </w:p>
          <w:p w14:paraId="29F65C35"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6B3C31EC"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F540E4F"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21BBF" w:rsidRPr="00F03AE2" w14:paraId="54E347C5" w14:textId="77777777" w:rsidTr="003D4AED">
        <w:tc>
          <w:tcPr>
            <w:tcW w:w="4248" w:type="dxa"/>
          </w:tcPr>
          <w:p w14:paraId="1E9E5107"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2</w:t>
            </w:r>
          </w:p>
        </w:tc>
        <w:tc>
          <w:tcPr>
            <w:tcW w:w="4246" w:type="dxa"/>
          </w:tcPr>
          <w:p w14:paraId="3A972E98"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2</w:t>
            </w:r>
          </w:p>
        </w:tc>
      </w:tr>
      <w:tr w:rsidR="00021BBF" w:rsidRPr="00F03AE2" w14:paraId="32AE98F5" w14:textId="77777777" w:rsidTr="003D4AED">
        <w:tc>
          <w:tcPr>
            <w:tcW w:w="8494" w:type="dxa"/>
            <w:gridSpan w:val="2"/>
          </w:tcPr>
          <w:p w14:paraId="2E454681" w14:textId="77777777" w:rsidR="00021BBF" w:rsidRPr="00F03AE2" w:rsidRDefault="00021BBF"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21BBF" w:rsidRPr="00F03AE2" w14:paraId="3177410E" w14:textId="77777777" w:rsidTr="003D4AED">
        <w:trPr>
          <w:trHeight w:val="547"/>
        </w:trPr>
        <w:tc>
          <w:tcPr>
            <w:tcW w:w="8494" w:type="dxa"/>
            <w:gridSpan w:val="2"/>
          </w:tcPr>
          <w:p w14:paraId="6F2EBD87"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F29CBAB" w14:textId="77777777" w:rsidR="00021BBF" w:rsidRPr="00F03AE2" w:rsidRDefault="00021BB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realizar búsquedas de tickets.</w:t>
            </w:r>
          </w:p>
        </w:tc>
      </w:tr>
      <w:tr w:rsidR="00021BBF" w:rsidRPr="00F03AE2" w14:paraId="04BF7017" w14:textId="77777777" w:rsidTr="003D4AED">
        <w:trPr>
          <w:trHeight w:val="547"/>
        </w:trPr>
        <w:tc>
          <w:tcPr>
            <w:tcW w:w="8494" w:type="dxa"/>
            <w:gridSpan w:val="2"/>
          </w:tcPr>
          <w:p w14:paraId="47077926" w14:textId="77777777" w:rsidR="00021BBF" w:rsidRPr="00F03AE2" w:rsidRDefault="00021BBF"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F3E057E" w14:textId="4C360B6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F3BC832" w14:textId="77777777" w:rsidR="00021BBF" w:rsidRPr="00F03AE2" w:rsidRDefault="00021BBF" w:rsidP="008B3AA5">
      <w:pPr>
        <w:spacing w:after="0"/>
        <w:rPr>
          <w:rFonts w:ascii="Times New Roman" w:hAnsi="Times New Roman" w:cs="Times New Roman"/>
        </w:rPr>
      </w:pPr>
    </w:p>
    <w:p w14:paraId="74E0C016" w14:textId="77777777" w:rsidR="007B18DF" w:rsidRPr="00F03AE2" w:rsidRDefault="007B18DF" w:rsidP="008B3AA5">
      <w:pPr>
        <w:spacing w:after="0"/>
        <w:rPr>
          <w:rFonts w:ascii="Times New Roman" w:hAnsi="Times New Roman" w:cs="Times New Roman"/>
        </w:rPr>
      </w:pPr>
    </w:p>
    <w:p w14:paraId="41D636AB" w14:textId="2679910E"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9-B: </w:t>
      </w:r>
      <w:r w:rsidRPr="00F03AE2">
        <w:rPr>
          <w:rFonts w:ascii="Times New Roman" w:hAnsi="Times New Roman" w:cs="Times New Roman"/>
        </w:rPr>
        <w:t>Tarea de Ingeniería 56</w:t>
      </w:r>
    </w:p>
    <w:tbl>
      <w:tblPr>
        <w:tblStyle w:val="Tablaconcuadrcula"/>
        <w:tblW w:w="0" w:type="auto"/>
        <w:tblLook w:val="04A0" w:firstRow="1" w:lastRow="0" w:firstColumn="1" w:lastColumn="0" w:noHBand="0" w:noVBand="1"/>
      </w:tblPr>
      <w:tblGrid>
        <w:gridCol w:w="8494"/>
      </w:tblGrid>
      <w:tr w:rsidR="00061A7E" w:rsidRPr="00F03AE2" w14:paraId="75896A02" w14:textId="77777777" w:rsidTr="00061A7E">
        <w:tc>
          <w:tcPr>
            <w:tcW w:w="8494" w:type="dxa"/>
          </w:tcPr>
          <w:p w14:paraId="737BF596" w14:textId="77777777" w:rsidR="00061A7E" w:rsidRPr="00F03AE2" w:rsidRDefault="00061A7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61A7E" w:rsidRPr="00F03AE2" w14:paraId="3A005762" w14:textId="77777777" w:rsidTr="00061A7E">
        <w:tc>
          <w:tcPr>
            <w:tcW w:w="8494" w:type="dxa"/>
          </w:tcPr>
          <w:p w14:paraId="33B4CBEF"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7</w:t>
            </w:r>
          </w:p>
        </w:tc>
      </w:tr>
      <w:tr w:rsidR="00061A7E" w:rsidRPr="00F03AE2" w14:paraId="3AE31807" w14:textId="77777777" w:rsidTr="00061A7E">
        <w:tc>
          <w:tcPr>
            <w:tcW w:w="8494" w:type="dxa"/>
          </w:tcPr>
          <w:p w14:paraId="3A250FFC"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6</w:t>
            </w:r>
          </w:p>
        </w:tc>
      </w:tr>
      <w:tr w:rsidR="00061A7E" w:rsidRPr="00F03AE2" w14:paraId="4E20B274" w14:textId="77777777" w:rsidTr="00061A7E">
        <w:tc>
          <w:tcPr>
            <w:tcW w:w="8494" w:type="dxa"/>
          </w:tcPr>
          <w:p w14:paraId="351DAA72"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061A7E" w:rsidRPr="00F03AE2" w14:paraId="39425429" w14:textId="77777777" w:rsidTr="00061A7E">
        <w:tc>
          <w:tcPr>
            <w:tcW w:w="8494" w:type="dxa"/>
          </w:tcPr>
          <w:p w14:paraId="576ADA37"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61A7E" w:rsidRPr="00F03AE2" w14:paraId="5B03A1AB" w14:textId="77777777" w:rsidTr="00061A7E">
        <w:tc>
          <w:tcPr>
            <w:tcW w:w="8494" w:type="dxa"/>
          </w:tcPr>
          <w:p w14:paraId="40A37D1D"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61A7E" w:rsidRPr="00F03AE2" w14:paraId="13CC9583" w14:textId="77777777" w:rsidTr="00061A7E">
        <w:trPr>
          <w:trHeight w:val="547"/>
        </w:trPr>
        <w:tc>
          <w:tcPr>
            <w:tcW w:w="8494" w:type="dxa"/>
          </w:tcPr>
          <w:p w14:paraId="355DF8AF"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11A2A10" w14:textId="77777777" w:rsidR="00061A7E" w:rsidRPr="00F03AE2" w:rsidRDefault="00061A7E" w:rsidP="008B3AA5">
            <w:pPr>
              <w:spacing w:line="360" w:lineRule="auto"/>
              <w:jc w:val="both"/>
              <w:rPr>
                <w:rFonts w:ascii="Times New Roman" w:hAnsi="Times New Roman" w:cs="Times New Roman"/>
              </w:rPr>
            </w:pPr>
            <w:r w:rsidRPr="00F03AE2">
              <w:rPr>
                <w:rFonts w:ascii="Times New Roman" w:hAnsi="Times New Roman" w:cs="Times New Roman"/>
              </w:rPr>
              <w:t>Se creara el método de buscar un ticket en el controlador del ticket.</w:t>
            </w:r>
          </w:p>
        </w:tc>
      </w:tr>
    </w:tbl>
    <w:p w14:paraId="6D36133C" w14:textId="2ED13F8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DF9A012" w14:textId="77777777" w:rsidR="002A066A" w:rsidRPr="00F03AE2" w:rsidRDefault="002A066A" w:rsidP="008B3AA5">
      <w:pPr>
        <w:spacing w:after="0"/>
        <w:rPr>
          <w:rFonts w:ascii="Times New Roman" w:hAnsi="Times New Roman" w:cs="Times New Roman"/>
        </w:rPr>
      </w:pPr>
    </w:p>
    <w:p w14:paraId="7F7DF3A9" w14:textId="61CC7E9E"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19-B: </w:t>
      </w:r>
      <w:r w:rsidRPr="00F03AE2">
        <w:rPr>
          <w:rFonts w:ascii="Times New Roman" w:hAnsi="Times New Roman" w:cs="Times New Roman"/>
        </w:rPr>
        <w:t>Tarea de Ingeniería 57</w:t>
      </w:r>
    </w:p>
    <w:tbl>
      <w:tblPr>
        <w:tblStyle w:val="Tablaconcuadrcula"/>
        <w:tblW w:w="0" w:type="auto"/>
        <w:tblLook w:val="04A0" w:firstRow="1" w:lastRow="0" w:firstColumn="1" w:lastColumn="0" w:noHBand="0" w:noVBand="1"/>
      </w:tblPr>
      <w:tblGrid>
        <w:gridCol w:w="8494"/>
      </w:tblGrid>
      <w:tr w:rsidR="00061A7E" w:rsidRPr="00F03AE2" w14:paraId="191A4199" w14:textId="77777777" w:rsidTr="00061A7E">
        <w:tc>
          <w:tcPr>
            <w:tcW w:w="8494" w:type="dxa"/>
          </w:tcPr>
          <w:p w14:paraId="029B4106" w14:textId="77777777" w:rsidR="00061A7E" w:rsidRPr="00F03AE2" w:rsidRDefault="00061A7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61A7E" w:rsidRPr="00F03AE2" w14:paraId="5943F9D2" w14:textId="77777777" w:rsidTr="00061A7E">
        <w:tc>
          <w:tcPr>
            <w:tcW w:w="8494" w:type="dxa"/>
          </w:tcPr>
          <w:p w14:paraId="1F5349D4"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7</w:t>
            </w:r>
          </w:p>
        </w:tc>
      </w:tr>
      <w:tr w:rsidR="00061A7E" w:rsidRPr="00F03AE2" w14:paraId="19E4562A" w14:textId="77777777" w:rsidTr="00061A7E">
        <w:tc>
          <w:tcPr>
            <w:tcW w:w="8494" w:type="dxa"/>
          </w:tcPr>
          <w:p w14:paraId="1FD3C2C9"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7</w:t>
            </w:r>
          </w:p>
        </w:tc>
      </w:tr>
      <w:tr w:rsidR="00061A7E" w:rsidRPr="00F03AE2" w14:paraId="55CABB7C" w14:textId="77777777" w:rsidTr="00061A7E">
        <w:tc>
          <w:tcPr>
            <w:tcW w:w="8494" w:type="dxa"/>
          </w:tcPr>
          <w:p w14:paraId="67CA4520"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visualización del Ticket.</w:t>
            </w:r>
          </w:p>
        </w:tc>
      </w:tr>
      <w:tr w:rsidR="00061A7E" w:rsidRPr="00F03AE2" w14:paraId="2CEA61FC" w14:textId="77777777" w:rsidTr="00061A7E">
        <w:tc>
          <w:tcPr>
            <w:tcW w:w="8494" w:type="dxa"/>
          </w:tcPr>
          <w:p w14:paraId="5D875C3C"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61A7E" w:rsidRPr="00F03AE2" w14:paraId="28B58493" w14:textId="77777777" w:rsidTr="00061A7E">
        <w:tc>
          <w:tcPr>
            <w:tcW w:w="8494" w:type="dxa"/>
          </w:tcPr>
          <w:p w14:paraId="36BDC183"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61A7E" w:rsidRPr="00F03AE2" w14:paraId="617A2004" w14:textId="77777777" w:rsidTr="00061A7E">
        <w:trPr>
          <w:trHeight w:val="547"/>
        </w:trPr>
        <w:tc>
          <w:tcPr>
            <w:tcW w:w="8494" w:type="dxa"/>
          </w:tcPr>
          <w:p w14:paraId="56ABC7E7"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720D438" w14:textId="77777777" w:rsidR="00061A7E" w:rsidRPr="00F03AE2" w:rsidRDefault="00061A7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el campo para el ingreso de la palabra clave para la búsqueda del ticket.</w:t>
            </w:r>
          </w:p>
        </w:tc>
      </w:tr>
    </w:tbl>
    <w:p w14:paraId="4E8CDFC1" w14:textId="17ABD35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52B11B8" w14:textId="77777777" w:rsidR="00061A7E" w:rsidRPr="00F03AE2" w:rsidRDefault="00061A7E" w:rsidP="008B3AA5">
      <w:pPr>
        <w:tabs>
          <w:tab w:val="left" w:pos="1331"/>
        </w:tabs>
        <w:spacing w:after="0"/>
        <w:rPr>
          <w:rFonts w:ascii="Times New Roman" w:hAnsi="Times New Roman" w:cs="Times New Roman"/>
        </w:rPr>
      </w:pPr>
    </w:p>
    <w:p w14:paraId="2B80863A" w14:textId="41628C18"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 xml:space="preserve">Tabla 120-B: </w:t>
      </w:r>
      <w:r w:rsidRPr="00F03AE2">
        <w:rPr>
          <w:rFonts w:ascii="Times New Roman" w:hAnsi="Times New Roman" w:cs="Times New Roman"/>
        </w:rPr>
        <w:t>Prueba de Aceptación 29</w:t>
      </w:r>
    </w:p>
    <w:tbl>
      <w:tblPr>
        <w:tblStyle w:val="Tablaconcuadrcula"/>
        <w:tblW w:w="0" w:type="auto"/>
        <w:tblLook w:val="04A0" w:firstRow="1" w:lastRow="0" w:firstColumn="1" w:lastColumn="0" w:noHBand="0" w:noVBand="1"/>
      </w:tblPr>
      <w:tblGrid>
        <w:gridCol w:w="4008"/>
        <w:gridCol w:w="4486"/>
      </w:tblGrid>
      <w:tr w:rsidR="00061A7E" w:rsidRPr="00F03AE2" w14:paraId="2213620F" w14:textId="77777777" w:rsidTr="00061A7E">
        <w:tc>
          <w:tcPr>
            <w:tcW w:w="8494" w:type="dxa"/>
            <w:gridSpan w:val="2"/>
          </w:tcPr>
          <w:p w14:paraId="005398A3" w14:textId="77777777" w:rsidR="00061A7E" w:rsidRPr="00F03AE2" w:rsidRDefault="00061A7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061A7E" w:rsidRPr="00F03AE2" w14:paraId="58F09F90" w14:textId="77777777" w:rsidTr="00061A7E">
        <w:tc>
          <w:tcPr>
            <w:tcW w:w="8494" w:type="dxa"/>
            <w:gridSpan w:val="2"/>
          </w:tcPr>
          <w:p w14:paraId="5CA59FCF"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2</w:t>
            </w:r>
            <w:r w:rsidR="0025502C" w:rsidRPr="00F03AE2">
              <w:rPr>
                <w:rFonts w:ascii="Times New Roman" w:hAnsi="Times New Roman" w:cs="Times New Roman"/>
              </w:rPr>
              <w:t>9</w:t>
            </w:r>
          </w:p>
        </w:tc>
      </w:tr>
      <w:tr w:rsidR="00061A7E" w:rsidRPr="00F03AE2" w14:paraId="32C78256" w14:textId="77777777" w:rsidTr="00061A7E">
        <w:tc>
          <w:tcPr>
            <w:tcW w:w="8494" w:type="dxa"/>
            <w:gridSpan w:val="2"/>
          </w:tcPr>
          <w:p w14:paraId="22264F93"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Búsqueda</w:t>
            </w:r>
            <w:r w:rsidRPr="00F03AE2">
              <w:rPr>
                <w:rFonts w:ascii="Times New Roman" w:hAnsi="Times New Roman" w:cs="Times New Roman"/>
              </w:rPr>
              <w:t xml:space="preserve"> del ticket.</w:t>
            </w:r>
          </w:p>
        </w:tc>
      </w:tr>
      <w:tr w:rsidR="00061A7E" w:rsidRPr="00F03AE2" w14:paraId="697EDBAF" w14:textId="77777777" w:rsidTr="00061A7E">
        <w:tc>
          <w:tcPr>
            <w:tcW w:w="8494" w:type="dxa"/>
            <w:gridSpan w:val="2"/>
          </w:tcPr>
          <w:p w14:paraId="2ADFDF1B"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7</w:t>
            </w:r>
          </w:p>
        </w:tc>
      </w:tr>
      <w:tr w:rsidR="00061A7E" w:rsidRPr="00F03AE2" w14:paraId="59A943C3" w14:textId="77777777" w:rsidTr="00061A7E">
        <w:trPr>
          <w:trHeight w:val="702"/>
        </w:trPr>
        <w:tc>
          <w:tcPr>
            <w:tcW w:w="8494" w:type="dxa"/>
            <w:gridSpan w:val="2"/>
          </w:tcPr>
          <w:p w14:paraId="42BEB05A"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8803620" w14:textId="77777777" w:rsidR="00061A7E" w:rsidRPr="00F03AE2" w:rsidRDefault="00061A7E" w:rsidP="008B3AA5">
            <w:pPr>
              <w:spacing w:line="360" w:lineRule="auto"/>
              <w:jc w:val="both"/>
              <w:rPr>
                <w:rFonts w:ascii="Times New Roman" w:hAnsi="Times New Roman" w:cs="Times New Roman"/>
              </w:rPr>
            </w:pPr>
            <w:r w:rsidRPr="00F03AE2">
              <w:rPr>
                <w:rFonts w:ascii="Times New Roman" w:hAnsi="Times New Roman" w:cs="Times New Roman"/>
              </w:rPr>
              <w:t>Este permitirá que se pueda cambiar el estado del ticket después de ser abierto.</w:t>
            </w:r>
          </w:p>
        </w:tc>
      </w:tr>
      <w:tr w:rsidR="00061A7E" w:rsidRPr="00F03AE2" w14:paraId="613D3174" w14:textId="77777777" w:rsidTr="00061A7E">
        <w:trPr>
          <w:trHeight w:val="547"/>
        </w:trPr>
        <w:tc>
          <w:tcPr>
            <w:tcW w:w="4008" w:type="dxa"/>
          </w:tcPr>
          <w:p w14:paraId="4D997D62" w14:textId="77777777" w:rsidR="00061A7E" w:rsidRPr="00F03AE2" w:rsidRDefault="00061A7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46C07E0" w14:textId="77777777" w:rsidR="00061A7E" w:rsidRPr="00F03AE2" w:rsidRDefault="00061A7E" w:rsidP="008B3AA5">
            <w:pPr>
              <w:spacing w:line="360" w:lineRule="auto"/>
              <w:jc w:val="both"/>
              <w:rPr>
                <w:rFonts w:ascii="Times New Roman" w:hAnsi="Times New Roman" w:cs="Times New Roman"/>
              </w:rPr>
            </w:pPr>
            <w:r w:rsidRPr="00F03AE2">
              <w:rPr>
                <w:rFonts w:ascii="Times New Roman" w:hAnsi="Times New Roman" w:cs="Times New Roman"/>
              </w:rPr>
              <w:t>Este se llevará a cabo</w:t>
            </w:r>
            <w:r w:rsidR="001C3FB8" w:rsidRPr="00F03AE2">
              <w:rPr>
                <w:rFonts w:ascii="Times New Roman" w:hAnsi="Times New Roman" w:cs="Times New Roman"/>
              </w:rPr>
              <w:t>, si el usuario se encuentra ubicado dentro la opción de la lista de tickets generados.</w:t>
            </w:r>
          </w:p>
        </w:tc>
        <w:tc>
          <w:tcPr>
            <w:tcW w:w="4486" w:type="dxa"/>
          </w:tcPr>
          <w:p w14:paraId="0F76C5BD"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5A8CA153" w14:textId="77777777" w:rsidR="00061A7E" w:rsidRPr="00F03AE2" w:rsidRDefault="00061A7E" w:rsidP="00F53C45">
            <w:pPr>
              <w:pStyle w:val="Prrafodelista"/>
              <w:numPr>
                <w:ilvl w:val="0"/>
                <w:numId w:val="70"/>
              </w:numPr>
              <w:spacing w:line="360" w:lineRule="auto"/>
              <w:rPr>
                <w:rFonts w:ascii="Times New Roman" w:hAnsi="Times New Roman" w:cs="Times New Roman"/>
              </w:rPr>
            </w:pPr>
            <w:r w:rsidRPr="00F03AE2">
              <w:rPr>
                <w:rFonts w:ascii="Times New Roman" w:hAnsi="Times New Roman" w:cs="Times New Roman"/>
              </w:rPr>
              <w:t>Ingresar al Sistema</w:t>
            </w:r>
          </w:p>
          <w:p w14:paraId="6015D9CC" w14:textId="77777777" w:rsidR="00061A7E" w:rsidRPr="00F03AE2" w:rsidRDefault="00061A7E" w:rsidP="00F53C45">
            <w:pPr>
              <w:pStyle w:val="Prrafodelista"/>
              <w:numPr>
                <w:ilvl w:val="0"/>
                <w:numId w:val="70"/>
              </w:numPr>
              <w:spacing w:line="360" w:lineRule="auto"/>
              <w:rPr>
                <w:rFonts w:ascii="Times New Roman" w:hAnsi="Times New Roman" w:cs="Times New Roman"/>
              </w:rPr>
            </w:pPr>
            <w:r w:rsidRPr="00F03AE2">
              <w:rPr>
                <w:rFonts w:ascii="Times New Roman" w:hAnsi="Times New Roman" w:cs="Times New Roman"/>
              </w:rPr>
              <w:t>Menú principal, Mis Tickets.</w:t>
            </w:r>
          </w:p>
          <w:p w14:paraId="41514F7C" w14:textId="77777777" w:rsidR="00061A7E" w:rsidRPr="00F03AE2" w:rsidRDefault="00061A7E" w:rsidP="00F53C45">
            <w:pPr>
              <w:pStyle w:val="Prrafodelista"/>
              <w:numPr>
                <w:ilvl w:val="0"/>
                <w:numId w:val="70"/>
              </w:numPr>
              <w:spacing w:line="360" w:lineRule="auto"/>
              <w:rPr>
                <w:rFonts w:ascii="Times New Roman" w:hAnsi="Times New Roman" w:cs="Times New Roman"/>
              </w:rPr>
            </w:pPr>
            <w:r w:rsidRPr="00F03AE2">
              <w:rPr>
                <w:rFonts w:ascii="Times New Roman" w:hAnsi="Times New Roman" w:cs="Times New Roman"/>
              </w:rPr>
              <w:t>Clic en el Ticket.</w:t>
            </w:r>
          </w:p>
          <w:p w14:paraId="676322DC" w14:textId="77777777" w:rsidR="001C3FB8" w:rsidRPr="00F03AE2" w:rsidRDefault="001C3FB8" w:rsidP="00F53C45">
            <w:pPr>
              <w:pStyle w:val="Prrafodelista"/>
              <w:numPr>
                <w:ilvl w:val="0"/>
                <w:numId w:val="70"/>
              </w:numPr>
              <w:spacing w:line="360" w:lineRule="auto"/>
              <w:rPr>
                <w:rFonts w:ascii="Times New Roman" w:hAnsi="Times New Roman" w:cs="Times New Roman"/>
              </w:rPr>
            </w:pPr>
            <w:r w:rsidRPr="00F03AE2">
              <w:rPr>
                <w:rFonts w:ascii="Times New Roman" w:hAnsi="Times New Roman" w:cs="Times New Roman"/>
              </w:rPr>
              <w:t>Ingreso de la palabra clave</w:t>
            </w:r>
          </w:p>
        </w:tc>
      </w:tr>
      <w:tr w:rsidR="00061A7E" w:rsidRPr="00F03AE2" w14:paraId="0F06896D" w14:textId="77777777" w:rsidTr="00061A7E">
        <w:trPr>
          <w:trHeight w:val="547"/>
        </w:trPr>
        <w:tc>
          <w:tcPr>
            <w:tcW w:w="4008" w:type="dxa"/>
          </w:tcPr>
          <w:p w14:paraId="039F1FB0"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0A8F4FAC" w14:textId="77777777" w:rsidR="00061A7E" w:rsidRPr="00F03AE2" w:rsidRDefault="00061A7E" w:rsidP="008B3AA5">
            <w:pPr>
              <w:spacing w:line="360" w:lineRule="auto"/>
              <w:rPr>
                <w:rFonts w:ascii="Times New Roman" w:hAnsi="Times New Roman" w:cs="Times New Roman"/>
              </w:rPr>
            </w:pPr>
            <w:r w:rsidRPr="00F03AE2">
              <w:rPr>
                <w:rFonts w:ascii="Times New Roman" w:hAnsi="Times New Roman" w:cs="Times New Roman"/>
              </w:rPr>
              <w:t xml:space="preserve">El sistema </w:t>
            </w:r>
            <w:r w:rsidR="001C3FB8" w:rsidRPr="00F03AE2">
              <w:rPr>
                <w:rFonts w:ascii="Times New Roman" w:hAnsi="Times New Roman" w:cs="Times New Roman"/>
              </w:rPr>
              <w:t>mostrara la lista actualizada con los tickets que contengan la palabra clave ingresada.</w:t>
            </w:r>
          </w:p>
        </w:tc>
        <w:tc>
          <w:tcPr>
            <w:tcW w:w="4486" w:type="dxa"/>
          </w:tcPr>
          <w:p w14:paraId="36F03DD2" w14:textId="77777777" w:rsidR="00061A7E" w:rsidRPr="00F03AE2" w:rsidRDefault="00061A7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39806DF1" w14:textId="77777777" w:rsidR="00061A7E" w:rsidRPr="00F03AE2" w:rsidRDefault="001C3FB8"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0D70CBCE" w14:textId="135AE144"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8D2CA08" w14:textId="77777777" w:rsidR="00061A7E" w:rsidRPr="00F03AE2" w:rsidRDefault="00061A7E" w:rsidP="008B3AA5">
      <w:pPr>
        <w:spacing w:after="0"/>
        <w:rPr>
          <w:rFonts w:ascii="Times New Roman" w:hAnsi="Times New Roman" w:cs="Times New Roman"/>
        </w:rPr>
      </w:pPr>
    </w:p>
    <w:p w14:paraId="3B474566" w14:textId="77777777" w:rsidR="007B18DF" w:rsidRPr="00F03AE2" w:rsidRDefault="007B18DF" w:rsidP="008B3AA5">
      <w:pPr>
        <w:spacing w:after="0"/>
        <w:rPr>
          <w:rFonts w:ascii="Times New Roman" w:hAnsi="Times New Roman" w:cs="Times New Roman"/>
        </w:rPr>
      </w:pPr>
    </w:p>
    <w:p w14:paraId="383E304C" w14:textId="77777777" w:rsidR="007B18DF" w:rsidRPr="00F03AE2" w:rsidRDefault="007B18DF" w:rsidP="008B3AA5">
      <w:pPr>
        <w:spacing w:after="0"/>
        <w:rPr>
          <w:rFonts w:ascii="Times New Roman" w:hAnsi="Times New Roman" w:cs="Times New Roman"/>
        </w:rPr>
      </w:pPr>
    </w:p>
    <w:p w14:paraId="44CFB012" w14:textId="77777777" w:rsidR="007B18DF" w:rsidRPr="00F03AE2" w:rsidRDefault="007B18DF" w:rsidP="008B3AA5">
      <w:pPr>
        <w:spacing w:after="0"/>
        <w:rPr>
          <w:rFonts w:ascii="Times New Roman" w:hAnsi="Times New Roman" w:cs="Times New Roman"/>
        </w:rPr>
      </w:pPr>
    </w:p>
    <w:p w14:paraId="6EA281EC" w14:textId="77777777" w:rsidR="007B18DF" w:rsidRPr="00F03AE2" w:rsidRDefault="007B18DF" w:rsidP="008B3AA5">
      <w:pPr>
        <w:spacing w:after="0"/>
        <w:rPr>
          <w:rFonts w:ascii="Times New Roman" w:hAnsi="Times New Roman" w:cs="Times New Roman"/>
        </w:rPr>
      </w:pPr>
    </w:p>
    <w:p w14:paraId="6B5F1D56" w14:textId="77777777" w:rsidR="007B18DF" w:rsidRPr="00F03AE2" w:rsidRDefault="007B18DF" w:rsidP="008B3AA5">
      <w:pPr>
        <w:spacing w:after="0"/>
        <w:rPr>
          <w:rFonts w:ascii="Times New Roman" w:hAnsi="Times New Roman" w:cs="Times New Roman"/>
        </w:rPr>
      </w:pPr>
    </w:p>
    <w:p w14:paraId="3AF56DF2" w14:textId="77777777" w:rsidR="007B18DF" w:rsidRPr="00F03AE2" w:rsidRDefault="007B18DF" w:rsidP="008B3AA5">
      <w:pPr>
        <w:spacing w:after="0"/>
        <w:rPr>
          <w:rFonts w:ascii="Times New Roman" w:hAnsi="Times New Roman" w:cs="Times New Roman"/>
        </w:rPr>
      </w:pPr>
    </w:p>
    <w:p w14:paraId="7487A092" w14:textId="77777777" w:rsidR="007B18DF" w:rsidRPr="00F03AE2" w:rsidRDefault="007B18DF" w:rsidP="008B3AA5">
      <w:pPr>
        <w:spacing w:after="0"/>
        <w:rPr>
          <w:rFonts w:ascii="Times New Roman" w:hAnsi="Times New Roman" w:cs="Times New Roman"/>
        </w:rPr>
      </w:pPr>
    </w:p>
    <w:p w14:paraId="12280212" w14:textId="77777777" w:rsidR="007B18DF" w:rsidRPr="00F03AE2" w:rsidRDefault="007B18DF" w:rsidP="008B3AA5">
      <w:pPr>
        <w:spacing w:after="0"/>
        <w:rPr>
          <w:rFonts w:ascii="Times New Roman" w:hAnsi="Times New Roman" w:cs="Times New Roman"/>
        </w:rPr>
      </w:pPr>
    </w:p>
    <w:p w14:paraId="23E417ED" w14:textId="77777777" w:rsidR="007B18DF" w:rsidRPr="00F03AE2" w:rsidRDefault="007B18DF" w:rsidP="008B3AA5">
      <w:pPr>
        <w:spacing w:after="0"/>
        <w:rPr>
          <w:rFonts w:ascii="Times New Roman" w:hAnsi="Times New Roman" w:cs="Times New Roman"/>
        </w:rPr>
      </w:pPr>
    </w:p>
    <w:p w14:paraId="00769919" w14:textId="77777777" w:rsidR="007B18DF" w:rsidRPr="00F03AE2" w:rsidRDefault="007B18DF" w:rsidP="008B3AA5">
      <w:pPr>
        <w:spacing w:after="0"/>
        <w:rPr>
          <w:rFonts w:ascii="Times New Roman" w:hAnsi="Times New Roman" w:cs="Times New Roman"/>
        </w:rPr>
      </w:pPr>
    </w:p>
    <w:p w14:paraId="60DBF7D2" w14:textId="77777777" w:rsidR="007B18DF" w:rsidRPr="00F03AE2" w:rsidRDefault="007B18DF" w:rsidP="008B3AA5">
      <w:pPr>
        <w:spacing w:after="0"/>
        <w:rPr>
          <w:rFonts w:ascii="Times New Roman" w:hAnsi="Times New Roman" w:cs="Times New Roman"/>
        </w:rPr>
      </w:pPr>
    </w:p>
    <w:p w14:paraId="71BF25C7" w14:textId="77777777" w:rsidR="007B18DF" w:rsidRPr="00F03AE2" w:rsidRDefault="007B18DF" w:rsidP="008B3AA5">
      <w:pPr>
        <w:spacing w:after="0"/>
        <w:rPr>
          <w:rFonts w:ascii="Times New Roman" w:hAnsi="Times New Roman" w:cs="Times New Roman"/>
        </w:rPr>
      </w:pPr>
    </w:p>
    <w:p w14:paraId="4D193D93" w14:textId="77777777" w:rsidR="007B18DF" w:rsidRPr="00F03AE2" w:rsidRDefault="007B18DF" w:rsidP="008B3AA5">
      <w:pPr>
        <w:spacing w:after="0"/>
        <w:rPr>
          <w:rFonts w:ascii="Times New Roman" w:hAnsi="Times New Roman" w:cs="Times New Roman"/>
        </w:rPr>
      </w:pPr>
    </w:p>
    <w:p w14:paraId="5C5C1B06" w14:textId="77777777" w:rsidR="007B18DF" w:rsidRPr="00F03AE2" w:rsidRDefault="007B18DF" w:rsidP="008B3AA5">
      <w:pPr>
        <w:spacing w:after="0"/>
        <w:rPr>
          <w:rFonts w:ascii="Times New Roman" w:hAnsi="Times New Roman" w:cs="Times New Roman"/>
        </w:rPr>
      </w:pPr>
    </w:p>
    <w:p w14:paraId="5485A13A" w14:textId="77777777" w:rsidR="007B18DF" w:rsidRPr="00F03AE2" w:rsidRDefault="007B18DF" w:rsidP="008B3AA5">
      <w:pPr>
        <w:spacing w:after="0"/>
        <w:rPr>
          <w:rFonts w:ascii="Times New Roman" w:hAnsi="Times New Roman" w:cs="Times New Roman"/>
        </w:rPr>
      </w:pPr>
    </w:p>
    <w:p w14:paraId="25870510" w14:textId="77777777" w:rsidR="007B18DF" w:rsidRPr="00F03AE2" w:rsidRDefault="007B18DF" w:rsidP="008B3AA5">
      <w:pPr>
        <w:spacing w:after="0"/>
        <w:rPr>
          <w:rFonts w:ascii="Times New Roman" w:hAnsi="Times New Roman" w:cs="Times New Roman"/>
        </w:rPr>
      </w:pPr>
    </w:p>
    <w:p w14:paraId="47DA0C3B" w14:textId="77777777" w:rsidR="007B18DF" w:rsidRPr="00F03AE2" w:rsidRDefault="007B18DF" w:rsidP="008B3AA5">
      <w:pPr>
        <w:spacing w:after="0"/>
        <w:rPr>
          <w:rFonts w:ascii="Times New Roman" w:hAnsi="Times New Roman" w:cs="Times New Roman"/>
        </w:rPr>
      </w:pPr>
    </w:p>
    <w:p w14:paraId="13140FF9" w14:textId="77777777" w:rsidR="007B18DF" w:rsidRPr="00F03AE2" w:rsidRDefault="007B18DF" w:rsidP="008B3AA5">
      <w:pPr>
        <w:spacing w:after="0"/>
        <w:rPr>
          <w:rFonts w:ascii="Times New Roman" w:hAnsi="Times New Roman" w:cs="Times New Roman"/>
        </w:rPr>
      </w:pPr>
    </w:p>
    <w:p w14:paraId="03B58373" w14:textId="77777777" w:rsidR="007B18DF" w:rsidRPr="00F03AE2" w:rsidRDefault="007B18DF" w:rsidP="008B3AA5">
      <w:pPr>
        <w:spacing w:after="0"/>
        <w:rPr>
          <w:rFonts w:ascii="Times New Roman" w:hAnsi="Times New Roman" w:cs="Times New Roman"/>
        </w:rPr>
      </w:pPr>
    </w:p>
    <w:p w14:paraId="65808AE6" w14:textId="77777777" w:rsidR="007B18DF" w:rsidRPr="00F03AE2" w:rsidRDefault="007B18DF" w:rsidP="008B3AA5">
      <w:pPr>
        <w:spacing w:after="0"/>
        <w:rPr>
          <w:rFonts w:ascii="Times New Roman" w:hAnsi="Times New Roman" w:cs="Times New Roman"/>
        </w:rPr>
      </w:pPr>
    </w:p>
    <w:p w14:paraId="0F5D7545" w14:textId="77777777" w:rsidR="007B18DF" w:rsidRPr="00F03AE2" w:rsidRDefault="007B18DF" w:rsidP="008B3AA5">
      <w:pPr>
        <w:spacing w:after="0"/>
        <w:rPr>
          <w:rFonts w:ascii="Times New Roman" w:hAnsi="Times New Roman" w:cs="Times New Roman"/>
        </w:rPr>
      </w:pPr>
    </w:p>
    <w:p w14:paraId="0F689822" w14:textId="77777777" w:rsidR="007B18DF" w:rsidRPr="00F03AE2" w:rsidRDefault="007B18DF" w:rsidP="008B3AA5">
      <w:pPr>
        <w:spacing w:after="0"/>
        <w:rPr>
          <w:rFonts w:ascii="Times New Roman" w:hAnsi="Times New Roman" w:cs="Times New Roman"/>
        </w:rPr>
      </w:pPr>
    </w:p>
    <w:p w14:paraId="3AA10F71" w14:textId="77777777" w:rsidR="007B18DF" w:rsidRPr="00F03AE2" w:rsidRDefault="007B18DF" w:rsidP="008B3AA5">
      <w:pPr>
        <w:spacing w:after="0"/>
        <w:rPr>
          <w:rFonts w:ascii="Times New Roman" w:hAnsi="Times New Roman" w:cs="Times New Roman"/>
        </w:rPr>
      </w:pPr>
    </w:p>
    <w:p w14:paraId="4FDA39A4" w14:textId="77777777" w:rsidR="007B18DF" w:rsidRPr="00F03AE2" w:rsidRDefault="007B18DF" w:rsidP="008B3AA5">
      <w:pPr>
        <w:spacing w:after="0"/>
        <w:rPr>
          <w:rFonts w:ascii="Times New Roman" w:hAnsi="Times New Roman" w:cs="Times New Roman"/>
        </w:rPr>
      </w:pPr>
    </w:p>
    <w:p w14:paraId="01E22F62" w14:textId="77777777" w:rsidR="007B18DF" w:rsidRPr="00F03AE2" w:rsidRDefault="007B18DF" w:rsidP="008B3AA5">
      <w:pPr>
        <w:spacing w:after="0"/>
        <w:rPr>
          <w:rFonts w:ascii="Times New Roman" w:hAnsi="Times New Roman" w:cs="Times New Roman"/>
        </w:rPr>
      </w:pPr>
    </w:p>
    <w:p w14:paraId="5D407E2B" w14:textId="77777777" w:rsidR="007B18DF" w:rsidRPr="00F03AE2" w:rsidRDefault="007B18DF" w:rsidP="008B3AA5">
      <w:pPr>
        <w:spacing w:after="0"/>
        <w:rPr>
          <w:rFonts w:ascii="Times New Roman" w:hAnsi="Times New Roman" w:cs="Times New Roman"/>
        </w:rPr>
      </w:pPr>
    </w:p>
    <w:p w14:paraId="0E3520FA" w14:textId="77777777" w:rsidR="007B18DF" w:rsidRPr="00F03AE2" w:rsidRDefault="007B18DF" w:rsidP="008B3AA5">
      <w:pPr>
        <w:spacing w:after="0"/>
        <w:rPr>
          <w:rFonts w:ascii="Times New Roman" w:hAnsi="Times New Roman" w:cs="Times New Roman"/>
        </w:rPr>
      </w:pPr>
    </w:p>
    <w:p w14:paraId="273EC9C6" w14:textId="77777777" w:rsidR="007B18DF" w:rsidRPr="00F03AE2" w:rsidRDefault="007B18DF" w:rsidP="008B3AA5">
      <w:pPr>
        <w:spacing w:after="0"/>
        <w:rPr>
          <w:rFonts w:ascii="Times New Roman" w:hAnsi="Times New Roman" w:cs="Times New Roman"/>
        </w:rPr>
      </w:pPr>
    </w:p>
    <w:p w14:paraId="2ECF7830" w14:textId="77777777" w:rsidR="007B18DF" w:rsidRPr="00F03AE2" w:rsidRDefault="007B18DF" w:rsidP="008B3AA5">
      <w:pPr>
        <w:spacing w:after="0"/>
        <w:rPr>
          <w:rFonts w:ascii="Times New Roman" w:hAnsi="Times New Roman" w:cs="Times New Roman"/>
        </w:rPr>
      </w:pPr>
    </w:p>
    <w:p w14:paraId="6842994F" w14:textId="77777777" w:rsidR="007B18DF" w:rsidRPr="00F03AE2" w:rsidRDefault="007B18DF" w:rsidP="008B3AA5">
      <w:pPr>
        <w:spacing w:after="0"/>
        <w:rPr>
          <w:rFonts w:ascii="Times New Roman" w:hAnsi="Times New Roman" w:cs="Times New Roman"/>
        </w:rPr>
      </w:pPr>
    </w:p>
    <w:p w14:paraId="5E005DAA" w14:textId="77777777" w:rsidR="007B18DF" w:rsidRPr="00F03AE2" w:rsidRDefault="007B18DF" w:rsidP="008B3AA5">
      <w:pPr>
        <w:spacing w:after="0"/>
        <w:rPr>
          <w:rFonts w:ascii="Times New Roman" w:hAnsi="Times New Roman" w:cs="Times New Roman"/>
        </w:rPr>
      </w:pPr>
    </w:p>
    <w:p w14:paraId="4F162729" w14:textId="77777777" w:rsidR="007B18DF" w:rsidRPr="00F03AE2" w:rsidRDefault="007B18DF" w:rsidP="008B3AA5">
      <w:pPr>
        <w:spacing w:after="0"/>
        <w:rPr>
          <w:rFonts w:ascii="Times New Roman" w:hAnsi="Times New Roman" w:cs="Times New Roman"/>
        </w:rPr>
      </w:pPr>
    </w:p>
    <w:p w14:paraId="1FE93905" w14:textId="77777777" w:rsidR="007B18DF" w:rsidRPr="00F03AE2" w:rsidRDefault="007B18DF" w:rsidP="008B3AA5">
      <w:pPr>
        <w:spacing w:after="0"/>
        <w:rPr>
          <w:rFonts w:ascii="Times New Roman" w:hAnsi="Times New Roman" w:cs="Times New Roman"/>
        </w:rPr>
      </w:pPr>
    </w:p>
    <w:p w14:paraId="513D4896" w14:textId="77777777" w:rsidR="007B18DF" w:rsidRPr="00F03AE2" w:rsidRDefault="007B18DF" w:rsidP="008B3AA5">
      <w:pPr>
        <w:spacing w:after="0"/>
        <w:rPr>
          <w:rFonts w:ascii="Times New Roman" w:hAnsi="Times New Roman" w:cs="Times New Roman"/>
        </w:rPr>
      </w:pPr>
    </w:p>
    <w:p w14:paraId="37167F2E" w14:textId="77777777" w:rsidR="007B18DF" w:rsidRPr="00F03AE2" w:rsidRDefault="007B18DF" w:rsidP="008B3AA5">
      <w:pPr>
        <w:spacing w:after="0"/>
        <w:rPr>
          <w:rFonts w:ascii="Times New Roman" w:hAnsi="Times New Roman" w:cs="Times New Roman"/>
        </w:rPr>
      </w:pPr>
    </w:p>
    <w:p w14:paraId="7519D5A2" w14:textId="77777777" w:rsidR="007B18DF" w:rsidRPr="00F03AE2" w:rsidRDefault="007B18DF" w:rsidP="008B3AA5">
      <w:pPr>
        <w:spacing w:after="0"/>
        <w:rPr>
          <w:rFonts w:ascii="Times New Roman" w:hAnsi="Times New Roman" w:cs="Times New Roman"/>
        </w:rPr>
      </w:pPr>
    </w:p>
    <w:p w14:paraId="7B25A474" w14:textId="77777777" w:rsidR="007B18DF" w:rsidRPr="00F03AE2" w:rsidRDefault="007B18DF" w:rsidP="008B3AA5">
      <w:pPr>
        <w:spacing w:after="0"/>
        <w:rPr>
          <w:rFonts w:ascii="Times New Roman" w:hAnsi="Times New Roman" w:cs="Times New Roman"/>
        </w:rPr>
      </w:pPr>
    </w:p>
    <w:p w14:paraId="763293A5" w14:textId="19BB8A64" w:rsidR="00BB5FCD" w:rsidRPr="00F03AE2" w:rsidRDefault="002E66AE" w:rsidP="008B3AA5">
      <w:pPr>
        <w:spacing w:after="0" w:line="480" w:lineRule="auto"/>
        <w:jc w:val="both"/>
        <w:rPr>
          <w:rFonts w:ascii="Times New Roman" w:hAnsi="Times New Roman" w:cs="Times New Roman"/>
          <w:b/>
        </w:rPr>
      </w:pPr>
      <w:r w:rsidRPr="00F03AE2">
        <w:rPr>
          <w:rFonts w:ascii="Times New Roman" w:hAnsi="Times New Roman" w:cs="Times New Roman"/>
          <w:b/>
        </w:rPr>
        <w:t>Anexo</w:t>
      </w:r>
      <w:r w:rsidR="00E060B6" w:rsidRPr="00F03AE2">
        <w:rPr>
          <w:rFonts w:ascii="Times New Roman" w:hAnsi="Times New Roman" w:cs="Times New Roman"/>
          <w:b/>
        </w:rPr>
        <w:t xml:space="preserve"> </w:t>
      </w:r>
      <w:r w:rsidRPr="00F03AE2">
        <w:rPr>
          <w:rFonts w:ascii="Times New Roman" w:hAnsi="Times New Roman" w:cs="Times New Roman"/>
          <w:b/>
        </w:rPr>
        <w:t>B</w:t>
      </w:r>
      <w:r w:rsidR="00E060B6" w:rsidRPr="00F03AE2">
        <w:rPr>
          <w:rFonts w:ascii="Times New Roman" w:hAnsi="Times New Roman" w:cs="Times New Roman"/>
          <w:b/>
        </w:rPr>
        <w:t xml:space="preserve">6: </w:t>
      </w:r>
      <w:r w:rsidR="00BB5FCD" w:rsidRPr="00F03AE2">
        <w:rPr>
          <w:rFonts w:ascii="Times New Roman" w:hAnsi="Times New Roman" w:cs="Times New Roman"/>
          <w:b/>
        </w:rPr>
        <w:t>Sprint 3</w:t>
      </w:r>
    </w:p>
    <w:p w14:paraId="6C537AAA" w14:textId="7A54D54D" w:rsidR="002A066A" w:rsidRPr="00F03AE2" w:rsidRDefault="002A066A" w:rsidP="008B3AA5">
      <w:pPr>
        <w:spacing w:after="0"/>
        <w:rPr>
          <w:rFonts w:ascii="Times New Roman" w:hAnsi="Times New Roman" w:cs="Times New Roman"/>
          <w:lang w:val="en-US"/>
        </w:rPr>
      </w:pPr>
      <w:r w:rsidRPr="00F03AE2">
        <w:rPr>
          <w:rFonts w:ascii="Times New Roman" w:hAnsi="Times New Roman" w:cs="Times New Roman"/>
          <w:b/>
          <w:lang w:val="en-US"/>
        </w:rPr>
        <w:t xml:space="preserve">Tabla 121-B: </w:t>
      </w:r>
      <w:r w:rsidRPr="00F03AE2">
        <w:rPr>
          <w:rFonts w:ascii="Times New Roman" w:hAnsi="Times New Roman" w:cs="Times New Roman"/>
          <w:lang w:val="en-US"/>
        </w:rPr>
        <w:t>Sprint Backlog Iteración 3</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1360"/>
        <w:gridCol w:w="5666"/>
        <w:gridCol w:w="992"/>
      </w:tblGrid>
      <w:tr w:rsidR="00BB5FCD" w:rsidRPr="00F03AE2" w14:paraId="60047831" w14:textId="77777777" w:rsidTr="00AE1ABC">
        <w:tc>
          <w:tcPr>
            <w:tcW w:w="8784" w:type="dxa"/>
            <w:gridSpan w:val="4"/>
          </w:tcPr>
          <w:p w14:paraId="0D570FC4" w14:textId="77777777" w:rsidR="00BB5FCD" w:rsidRPr="00F03AE2" w:rsidRDefault="00FA2352"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SPRINT BACKLOG ITERACIÓN 3 PROYECTO: SDSI-DTIC</w:t>
            </w:r>
          </w:p>
        </w:tc>
      </w:tr>
      <w:tr w:rsidR="00A6036B" w:rsidRPr="00F03AE2" w14:paraId="49B05A6F" w14:textId="77777777" w:rsidTr="00A6036B">
        <w:tc>
          <w:tcPr>
            <w:tcW w:w="766" w:type="dxa"/>
          </w:tcPr>
          <w:p w14:paraId="2683CD2A"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ID</w:t>
            </w:r>
          </w:p>
        </w:tc>
        <w:tc>
          <w:tcPr>
            <w:tcW w:w="1360" w:type="dxa"/>
          </w:tcPr>
          <w:p w14:paraId="2962842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Tipo</w:t>
            </w:r>
          </w:p>
        </w:tc>
        <w:tc>
          <w:tcPr>
            <w:tcW w:w="5666" w:type="dxa"/>
          </w:tcPr>
          <w:p w14:paraId="4375638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Descripción</w:t>
            </w:r>
          </w:p>
        </w:tc>
        <w:tc>
          <w:tcPr>
            <w:tcW w:w="992" w:type="dxa"/>
          </w:tcPr>
          <w:p w14:paraId="09770556"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Estado</w:t>
            </w:r>
          </w:p>
        </w:tc>
      </w:tr>
      <w:tr w:rsidR="00A6036B" w:rsidRPr="00F03AE2" w14:paraId="349991F7" w14:textId="77777777" w:rsidTr="00A6036B">
        <w:tc>
          <w:tcPr>
            <w:tcW w:w="766" w:type="dxa"/>
          </w:tcPr>
          <w:p w14:paraId="0D8A4086"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0BDA134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Tarea</w:t>
            </w:r>
          </w:p>
        </w:tc>
        <w:tc>
          <w:tcPr>
            <w:tcW w:w="5666" w:type="dxa"/>
          </w:tcPr>
          <w:p w14:paraId="4821251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Depuración del producto entregado en el Sprint 3.</w:t>
            </w:r>
          </w:p>
        </w:tc>
        <w:tc>
          <w:tcPr>
            <w:tcW w:w="992" w:type="dxa"/>
          </w:tcPr>
          <w:p w14:paraId="3A97B419"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06B4CC55" w14:textId="77777777" w:rsidTr="00A6036B">
        <w:tc>
          <w:tcPr>
            <w:tcW w:w="766" w:type="dxa"/>
          </w:tcPr>
          <w:p w14:paraId="0281903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8</w:t>
            </w:r>
          </w:p>
        </w:tc>
        <w:tc>
          <w:tcPr>
            <w:tcW w:w="1360" w:type="dxa"/>
          </w:tcPr>
          <w:p w14:paraId="3F856B03"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7C67294E"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técnico deseo generar un reporte con la lista de todos tickets creados. </w:t>
            </w:r>
          </w:p>
        </w:tc>
        <w:tc>
          <w:tcPr>
            <w:tcW w:w="992" w:type="dxa"/>
          </w:tcPr>
          <w:p w14:paraId="1CA896AA"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68C81106" w14:textId="77777777" w:rsidTr="00A6036B">
        <w:tc>
          <w:tcPr>
            <w:tcW w:w="766" w:type="dxa"/>
          </w:tcPr>
          <w:p w14:paraId="610F7E1E"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2A66294E"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2C4B5819"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w:t>
            </w:r>
          </w:p>
        </w:tc>
        <w:tc>
          <w:tcPr>
            <w:tcW w:w="992" w:type="dxa"/>
          </w:tcPr>
          <w:p w14:paraId="617F8ADA"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2335339" w14:textId="77777777" w:rsidTr="00A6036B">
        <w:tc>
          <w:tcPr>
            <w:tcW w:w="766" w:type="dxa"/>
          </w:tcPr>
          <w:p w14:paraId="5E420FC9"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27646E7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52EF441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los reportes.</w:t>
            </w:r>
          </w:p>
        </w:tc>
        <w:tc>
          <w:tcPr>
            <w:tcW w:w="992" w:type="dxa"/>
          </w:tcPr>
          <w:p w14:paraId="401322C8"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01E04708" w14:textId="77777777" w:rsidTr="00A6036B">
        <w:tc>
          <w:tcPr>
            <w:tcW w:w="766" w:type="dxa"/>
          </w:tcPr>
          <w:p w14:paraId="260C8567"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49669623"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7F9A8EC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s unitarias.</w:t>
            </w:r>
          </w:p>
        </w:tc>
        <w:tc>
          <w:tcPr>
            <w:tcW w:w="992" w:type="dxa"/>
          </w:tcPr>
          <w:p w14:paraId="6763A4B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0BD247A" w14:textId="77777777" w:rsidTr="00A6036B">
        <w:tc>
          <w:tcPr>
            <w:tcW w:w="766" w:type="dxa"/>
          </w:tcPr>
          <w:p w14:paraId="1411B03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29</w:t>
            </w:r>
          </w:p>
        </w:tc>
        <w:tc>
          <w:tcPr>
            <w:tcW w:w="1360" w:type="dxa"/>
          </w:tcPr>
          <w:p w14:paraId="05A0D059"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0565A593"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técnico deseo generar un reporte con la lista de todos tickets nuevos.</w:t>
            </w:r>
          </w:p>
        </w:tc>
        <w:tc>
          <w:tcPr>
            <w:tcW w:w="992" w:type="dxa"/>
          </w:tcPr>
          <w:p w14:paraId="278DB792"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61520041" w14:textId="77777777" w:rsidTr="00A6036B">
        <w:tc>
          <w:tcPr>
            <w:tcW w:w="766" w:type="dxa"/>
          </w:tcPr>
          <w:p w14:paraId="032D3EA2"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79C87CF4"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1B6E8E03"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992" w:type="dxa"/>
          </w:tcPr>
          <w:p w14:paraId="7B4ACCBF"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71805B29" w14:textId="77777777" w:rsidTr="00A6036B">
        <w:tc>
          <w:tcPr>
            <w:tcW w:w="766" w:type="dxa"/>
          </w:tcPr>
          <w:p w14:paraId="21E09E0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411C036F"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ABC8154"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5CBA62B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0F66439" w14:textId="77777777" w:rsidTr="00A6036B">
        <w:tc>
          <w:tcPr>
            <w:tcW w:w="766" w:type="dxa"/>
          </w:tcPr>
          <w:p w14:paraId="64362050"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0B8296F9"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2BE6963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992" w:type="dxa"/>
          </w:tcPr>
          <w:p w14:paraId="481E7C7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0070315" w14:textId="77777777" w:rsidTr="00A6036B">
        <w:tc>
          <w:tcPr>
            <w:tcW w:w="766" w:type="dxa"/>
          </w:tcPr>
          <w:p w14:paraId="576F88D1"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6CE096E9"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7F0A527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4A09A52C"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1F2291D" w14:textId="77777777" w:rsidTr="00A6036B">
        <w:tc>
          <w:tcPr>
            <w:tcW w:w="766" w:type="dxa"/>
          </w:tcPr>
          <w:p w14:paraId="180E1592"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0</w:t>
            </w:r>
          </w:p>
        </w:tc>
        <w:tc>
          <w:tcPr>
            <w:tcW w:w="1360" w:type="dxa"/>
          </w:tcPr>
          <w:p w14:paraId="6F5E4CD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0FB5D268"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eastAsia="Times New Roman" w:hAnsi="Times New Roman" w:cs="Times New Roman"/>
                <w:b/>
                <w:color w:val="000000"/>
                <w:sz w:val="18"/>
                <w:szCs w:val="18"/>
                <w:lang w:eastAsia="es-EC"/>
              </w:rPr>
              <w:t xml:space="preserve">Como técnico deseo generar un reporte con la lista de todos tickets abiertos. </w:t>
            </w:r>
          </w:p>
        </w:tc>
        <w:tc>
          <w:tcPr>
            <w:tcW w:w="992" w:type="dxa"/>
          </w:tcPr>
          <w:p w14:paraId="4D55A996"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0FA84CDD" w14:textId="77777777" w:rsidTr="00A6036B">
        <w:tc>
          <w:tcPr>
            <w:tcW w:w="766" w:type="dxa"/>
          </w:tcPr>
          <w:p w14:paraId="02200851"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21EBC98B"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D9FA33A"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992" w:type="dxa"/>
          </w:tcPr>
          <w:p w14:paraId="2045CEB9"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2B4293D" w14:textId="77777777" w:rsidTr="00A6036B">
        <w:tc>
          <w:tcPr>
            <w:tcW w:w="766" w:type="dxa"/>
          </w:tcPr>
          <w:p w14:paraId="4699739B"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07F4D96E"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5745F573"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31E6283A"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D528A0B" w14:textId="77777777" w:rsidTr="00A6036B">
        <w:tc>
          <w:tcPr>
            <w:tcW w:w="766" w:type="dxa"/>
          </w:tcPr>
          <w:p w14:paraId="249EBC57"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78AC0B67"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7B3E584A"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992" w:type="dxa"/>
          </w:tcPr>
          <w:p w14:paraId="21CE020D"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E1AAD7F" w14:textId="77777777" w:rsidTr="00A6036B">
        <w:tc>
          <w:tcPr>
            <w:tcW w:w="766" w:type="dxa"/>
          </w:tcPr>
          <w:p w14:paraId="215A67A9"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24477206"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3EE096C"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3DEC6BBF"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020EDC7F" w14:textId="77777777" w:rsidTr="00A6036B">
        <w:tc>
          <w:tcPr>
            <w:tcW w:w="766" w:type="dxa"/>
          </w:tcPr>
          <w:p w14:paraId="007EAA45"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1</w:t>
            </w:r>
          </w:p>
        </w:tc>
        <w:tc>
          <w:tcPr>
            <w:tcW w:w="1360" w:type="dxa"/>
          </w:tcPr>
          <w:p w14:paraId="1656D756"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1C8FAF8C"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técnico deseo generar un reporte con la lista de todos tickets cerrados.</w:t>
            </w:r>
          </w:p>
        </w:tc>
        <w:tc>
          <w:tcPr>
            <w:tcW w:w="992" w:type="dxa"/>
          </w:tcPr>
          <w:p w14:paraId="4F4E60C4"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197CC9E0" w14:textId="77777777" w:rsidTr="00A6036B">
        <w:tc>
          <w:tcPr>
            <w:tcW w:w="766" w:type="dxa"/>
          </w:tcPr>
          <w:p w14:paraId="0F2DAF69"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66AEF642"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12A2BC6"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onfiguración del controlador del ticket.</w:t>
            </w:r>
          </w:p>
        </w:tc>
        <w:tc>
          <w:tcPr>
            <w:tcW w:w="992" w:type="dxa"/>
          </w:tcPr>
          <w:p w14:paraId="29DE370E"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A5AF6C5" w14:textId="77777777" w:rsidTr="00A6036B">
        <w:tc>
          <w:tcPr>
            <w:tcW w:w="766" w:type="dxa"/>
          </w:tcPr>
          <w:p w14:paraId="63594CE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73E8DC90"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4762708E"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2684D55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0996F340" w14:textId="77777777" w:rsidTr="00A6036B">
        <w:tc>
          <w:tcPr>
            <w:tcW w:w="766" w:type="dxa"/>
          </w:tcPr>
          <w:p w14:paraId="3EB9C546"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77D1E2DF"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49F97A0D"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992" w:type="dxa"/>
          </w:tcPr>
          <w:p w14:paraId="02CC141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00B0ADFA" w14:textId="77777777" w:rsidTr="00A6036B">
        <w:tc>
          <w:tcPr>
            <w:tcW w:w="766" w:type="dxa"/>
          </w:tcPr>
          <w:p w14:paraId="7EFE8F06"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06C1E2E7"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572A65FF"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1097DCAE"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D89F0B9" w14:textId="77777777" w:rsidTr="00A6036B">
        <w:tc>
          <w:tcPr>
            <w:tcW w:w="766" w:type="dxa"/>
          </w:tcPr>
          <w:p w14:paraId="150F0C97"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2</w:t>
            </w:r>
          </w:p>
        </w:tc>
        <w:tc>
          <w:tcPr>
            <w:tcW w:w="1360" w:type="dxa"/>
          </w:tcPr>
          <w:p w14:paraId="7D62BC3E"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4FDC957D"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director DTIC deseo generar un reporte con la lista de tickets por área DTIC.</w:t>
            </w:r>
          </w:p>
        </w:tc>
        <w:tc>
          <w:tcPr>
            <w:tcW w:w="992" w:type="dxa"/>
          </w:tcPr>
          <w:p w14:paraId="5C5FC17D"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2AB1085A" w14:textId="77777777" w:rsidTr="00A6036B">
        <w:tc>
          <w:tcPr>
            <w:tcW w:w="766" w:type="dxa"/>
          </w:tcPr>
          <w:p w14:paraId="0FE4C945"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570A0A4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666" w:type="dxa"/>
          </w:tcPr>
          <w:p w14:paraId="3739E239"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992" w:type="dxa"/>
          </w:tcPr>
          <w:p w14:paraId="42A86BAA"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7C02456A" w14:textId="77777777" w:rsidTr="00A6036B">
        <w:tc>
          <w:tcPr>
            <w:tcW w:w="766" w:type="dxa"/>
          </w:tcPr>
          <w:p w14:paraId="649A213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07F9F203"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1AC6103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3B67FCFF"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3EE43C9" w14:textId="77777777" w:rsidTr="00A6036B">
        <w:trPr>
          <w:trHeight w:val="338"/>
        </w:trPr>
        <w:tc>
          <w:tcPr>
            <w:tcW w:w="766" w:type="dxa"/>
          </w:tcPr>
          <w:p w14:paraId="7E2DF73A"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447278D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7693757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Validación de formularios del modelo.</w:t>
            </w:r>
          </w:p>
        </w:tc>
        <w:tc>
          <w:tcPr>
            <w:tcW w:w="992" w:type="dxa"/>
          </w:tcPr>
          <w:p w14:paraId="120D9B57"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1DC1EF1" w14:textId="77777777" w:rsidTr="00A6036B">
        <w:trPr>
          <w:trHeight w:val="338"/>
        </w:trPr>
        <w:tc>
          <w:tcPr>
            <w:tcW w:w="766" w:type="dxa"/>
          </w:tcPr>
          <w:p w14:paraId="06AB2D3F"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6FF37857"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A5C931F"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7C84ED4A"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1DCF17AE" w14:textId="77777777" w:rsidTr="00A6036B">
        <w:trPr>
          <w:trHeight w:val="338"/>
        </w:trPr>
        <w:tc>
          <w:tcPr>
            <w:tcW w:w="766" w:type="dxa"/>
          </w:tcPr>
          <w:p w14:paraId="349BDD5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3</w:t>
            </w:r>
          </w:p>
        </w:tc>
        <w:tc>
          <w:tcPr>
            <w:tcW w:w="1360" w:type="dxa"/>
          </w:tcPr>
          <w:p w14:paraId="5A86372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69FDCA7F"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 xml:space="preserve">Como jefe de área deseo generar un reporte con la lista de tickets del área. </w:t>
            </w:r>
          </w:p>
        </w:tc>
        <w:tc>
          <w:tcPr>
            <w:tcW w:w="992" w:type="dxa"/>
          </w:tcPr>
          <w:p w14:paraId="484E5E5A"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51B59097" w14:textId="77777777" w:rsidTr="00A6036B">
        <w:trPr>
          <w:trHeight w:val="338"/>
        </w:trPr>
        <w:tc>
          <w:tcPr>
            <w:tcW w:w="766" w:type="dxa"/>
          </w:tcPr>
          <w:p w14:paraId="2CCC26DC"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2EFB913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666" w:type="dxa"/>
          </w:tcPr>
          <w:p w14:paraId="03FDB6A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992" w:type="dxa"/>
          </w:tcPr>
          <w:p w14:paraId="3755803F"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35386B1F" w14:textId="77777777" w:rsidTr="00A6036B">
        <w:trPr>
          <w:trHeight w:val="338"/>
        </w:trPr>
        <w:tc>
          <w:tcPr>
            <w:tcW w:w="766" w:type="dxa"/>
          </w:tcPr>
          <w:p w14:paraId="3D78CB4B"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5E1BDF4D"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E526BC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6AFCC2B2"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527BC2C0" w14:textId="77777777" w:rsidTr="00A6036B">
        <w:trPr>
          <w:trHeight w:val="338"/>
        </w:trPr>
        <w:tc>
          <w:tcPr>
            <w:tcW w:w="766" w:type="dxa"/>
          </w:tcPr>
          <w:p w14:paraId="507254CF"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4D2C6D27"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3C6456D9"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706488F6"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43F6833" w14:textId="77777777" w:rsidTr="00A6036B">
        <w:trPr>
          <w:trHeight w:val="338"/>
        </w:trPr>
        <w:tc>
          <w:tcPr>
            <w:tcW w:w="766" w:type="dxa"/>
          </w:tcPr>
          <w:p w14:paraId="70EB2580"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4</w:t>
            </w:r>
          </w:p>
        </w:tc>
        <w:tc>
          <w:tcPr>
            <w:tcW w:w="1360" w:type="dxa"/>
          </w:tcPr>
          <w:p w14:paraId="080A92F8"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18B4E420"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director DTIC deseo generar un reporte con la lista de tickets por Dependencia o Facultad ESPOCH</w:t>
            </w:r>
          </w:p>
        </w:tc>
        <w:tc>
          <w:tcPr>
            <w:tcW w:w="992" w:type="dxa"/>
          </w:tcPr>
          <w:p w14:paraId="6EA063A8"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544E1940" w14:textId="77777777" w:rsidTr="00A6036B">
        <w:trPr>
          <w:trHeight w:val="338"/>
        </w:trPr>
        <w:tc>
          <w:tcPr>
            <w:tcW w:w="766" w:type="dxa"/>
          </w:tcPr>
          <w:p w14:paraId="4F8D47CA"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7A07F35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666" w:type="dxa"/>
          </w:tcPr>
          <w:p w14:paraId="1E100E9A"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992" w:type="dxa"/>
          </w:tcPr>
          <w:p w14:paraId="690CFF49"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6C86E1F6" w14:textId="77777777" w:rsidTr="00A6036B">
        <w:trPr>
          <w:trHeight w:val="338"/>
        </w:trPr>
        <w:tc>
          <w:tcPr>
            <w:tcW w:w="766" w:type="dxa"/>
          </w:tcPr>
          <w:p w14:paraId="532B8A5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4867CAA8"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50D663B3"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4BBBAD9B"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6A2C17F0" w14:textId="77777777" w:rsidTr="00A6036B">
        <w:trPr>
          <w:trHeight w:val="338"/>
        </w:trPr>
        <w:tc>
          <w:tcPr>
            <w:tcW w:w="766" w:type="dxa"/>
          </w:tcPr>
          <w:p w14:paraId="0BE3A6DC"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3784F521"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02BCB71A"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1CC91832"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8ED05BE" w14:textId="77777777" w:rsidTr="00A6036B">
        <w:trPr>
          <w:trHeight w:val="338"/>
        </w:trPr>
        <w:tc>
          <w:tcPr>
            <w:tcW w:w="766" w:type="dxa"/>
          </w:tcPr>
          <w:p w14:paraId="389F531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U35</w:t>
            </w:r>
          </w:p>
        </w:tc>
        <w:tc>
          <w:tcPr>
            <w:tcW w:w="1360" w:type="dxa"/>
          </w:tcPr>
          <w:p w14:paraId="534276D6"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de Usuario</w:t>
            </w:r>
          </w:p>
        </w:tc>
        <w:tc>
          <w:tcPr>
            <w:tcW w:w="5666" w:type="dxa"/>
          </w:tcPr>
          <w:p w14:paraId="37D5CA68"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Como técnico, deseo generar un reporte del ticket.</w:t>
            </w:r>
          </w:p>
        </w:tc>
        <w:tc>
          <w:tcPr>
            <w:tcW w:w="992" w:type="dxa"/>
          </w:tcPr>
          <w:p w14:paraId="1FC2C961"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7889CC28" w14:textId="77777777" w:rsidTr="00A6036B">
        <w:trPr>
          <w:trHeight w:val="338"/>
        </w:trPr>
        <w:tc>
          <w:tcPr>
            <w:tcW w:w="766" w:type="dxa"/>
          </w:tcPr>
          <w:p w14:paraId="78021566"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02FBDFEC"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666" w:type="dxa"/>
          </w:tcPr>
          <w:p w14:paraId="13CA0993"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992" w:type="dxa"/>
          </w:tcPr>
          <w:p w14:paraId="48DDFFA8"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007D4551" w14:textId="77777777" w:rsidTr="00A6036B">
        <w:trPr>
          <w:trHeight w:val="338"/>
        </w:trPr>
        <w:tc>
          <w:tcPr>
            <w:tcW w:w="766" w:type="dxa"/>
          </w:tcPr>
          <w:p w14:paraId="596A0ED2"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54C76488"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006891DF"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46B0D108"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31AE19A6" w14:textId="77777777" w:rsidTr="00A6036B">
        <w:trPr>
          <w:trHeight w:val="338"/>
        </w:trPr>
        <w:tc>
          <w:tcPr>
            <w:tcW w:w="766" w:type="dxa"/>
          </w:tcPr>
          <w:p w14:paraId="60D8F337" w14:textId="77777777" w:rsidR="00A6036B" w:rsidRPr="00F03AE2" w:rsidRDefault="00A6036B" w:rsidP="008B3AA5">
            <w:pPr>
              <w:spacing w:after="0" w:line="240" w:lineRule="auto"/>
              <w:jc w:val="center"/>
              <w:rPr>
                <w:rFonts w:ascii="Times New Roman" w:hAnsi="Times New Roman" w:cs="Times New Roman"/>
                <w:sz w:val="18"/>
                <w:szCs w:val="18"/>
              </w:rPr>
            </w:pPr>
          </w:p>
        </w:tc>
        <w:tc>
          <w:tcPr>
            <w:tcW w:w="1360" w:type="dxa"/>
          </w:tcPr>
          <w:p w14:paraId="7DF7670F"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1739AD34"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1AB6560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2E12E63" w14:textId="77777777" w:rsidTr="00A6036B">
        <w:trPr>
          <w:trHeight w:val="338"/>
        </w:trPr>
        <w:tc>
          <w:tcPr>
            <w:tcW w:w="766" w:type="dxa"/>
          </w:tcPr>
          <w:p w14:paraId="7F1ABCC8"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U36</w:t>
            </w:r>
          </w:p>
        </w:tc>
        <w:tc>
          <w:tcPr>
            <w:tcW w:w="1360" w:type="dxa"/>
          </w:tcPr>
          <w:p w14:paraId="3FC94FCC"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b/>
                <w:sz w:val="18"/>
                <w:szCs w:val="18"/>
              </w:rPr>
              <w:t>Historia de Usuario</w:t>
            </w:r>
          </w:p>
        </w:tc>
        <w:tc>
          <w:tcPr>
            <w:tcW w:w="5666" w:type="dxa"/>
          </w:tcPr>
          <w:p w14:paraId="29072ACA"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b/>
                <w:sz w:val="18"/>
                <w:szCs w:val="18"/>
              </w:rPr>
              <w:t>Como técnico, deseo generar un reporte del ticket.</w:t>
            </w:r>
          </w:p>
        </w:tc>
        <w:tc>
          <w:tcPr>
            <w:tcW w:w="992" w:type="dxa"/>
          </w:tcPr>
          <w:p w14:paraId="13014D85"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b/>
                <w:sz w:val="18"/>
                <w:szCs w:val="18"/>
              </w:rPr>
              <w:t>Completo</w:t>
            </w:r>
          </w:p>
        </w:tc>
      </w:tr>
      <w:tr w:rsidR="00A6036B" w:rsidRPr="00F03AE2" w14:paraId="26985656" w14:textId="77777777" w:rsidTr="00A6036B">
        <w:trPr>
          <w:trHeight w:val="338"/>
        </w:trPr>
        <w:tc>
          <w:tcPr>
            <w:tcW w:w="766" w:type="dxa"/>
          </w:tcPr>
          <w:p w14:paraId="33BD4463"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7EF55B2F"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sz w:val="18"/>
                <w:szCs w:val="18"/>
              </w:rPr>
              <w:t>Tarea</w:t>
            </w:r>
          </w:p>
        </w:tc>
        <w:tc>
          <w:tcPr>
            <w:tcW w:w="5666" w:type="dxa"/>
          </w:tcPr>
          <w:p w14:paraId="25B81662"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sz w:val="18"/>
                <w:szCs w:val="18"/>
              </w:rPr>
              <w:t>Configuración del controlador del ticket.</w:t>
            </w:r>
          </w:p>
        </w:tc>
        <w:tc>
          <w:tcPr>
            <w:tcW w:w="992" w:type="dxa"/>
          </w:tcPr>
          <w:p w14:paraId="223F6E44"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sz w:val="18"/>
                <w:szCs w:val="18"/>
              </w:rPr>
              <w:t>Completo</w:t>
            </w:r>
          </w:p>
        </w:tc>
      </w:tr>
      <w:tr w:rsidR="00A6036B" w:rsidRPr="00F03AE2" w14:paraId="2607F154" w14:textId="77777777" w:rsidTr="00A6036B">
        <w:trPr>
          <w:trHeight w:val="338"/>
        </w:trPr>
        <w:tc>
          <w:tcPr>
            <w:tcW w:w="766" w:type="dxa"/>
          </w:tcPr>
          <w:p w14:paraId="3D34E4C1"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31388CD7"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617FEDF1"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Creación de la vista para el reporte.</w:t>
            </w:r>
          </w:p>
        </w:tc>
        <w:tc>
          <w:tcPr>
            <w:tcW w:w="992" w:type="dxa"/>
          </w:tcPr>
          <w:p w14:paraId="03D82E97"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4FC333D7" w14:textId="77777777" w:rsidTr="00A6036B">
        <w:trPr>
          <w:trHeight w:val="338"/>
        </w:trPr>
        <w:tc>
          <w:tcPr>
            <w:tcW w:w="766" w:type="dxa"/>
          </w:tcPr>
          <w:p w14:paraId="19C1EF45" w14:textId="77777777" w:rsidR="00A6036B" w:rsidRPr="00F03AE2" w:rsidRDefault="00A6036B" w:rsidP="008B3AA5">
            <w:pPr>
              <w:spacing w:after="0" w:line="240" w:lineRule="auto"/>
              <w:jc w:val="center"/>
              <w:rPr>
                <w:rFonts w:ascii="Times New Roman" w:hAnsi="Times New Roman" w:cs="Times New Roman"/>
                <w:b/>
                <w:sz w:val="18"/>
                <w:szCs w:val="18"/>
              </w:rPr>
            </w:pPr>
          </w:p>
        </w:tc>
        <w:tc>
          <w:tcPr>
            <w:tcW w:w="1360" w:type="dxa"/>
          </w:tcPr>
          <w:p w14:paraId="4004F60B" w14:textId="77777777" w:rsidR="00A6036B" w:rsidRPr="00F03AE2" w:rsidRDefault="00A6036B" w:rsidP="008B3AA5">
            <w:pPr>
              <w:spacing w:after="0" w:line="240" w:lineRule="auto"/>
              <w:jc w:val="center"/>
              <w:rPr>
                <w:rFonts w:ascii="Times New Roman" w:hAnsi="Times New Roman" w:cs="Times New Roman"/>
                <w:sz w:val="18"/>
                <w:szCs w:val="18"/>
              </w:rPr>
            </w:pPr>
            <w:r w:rsidRPr="00F03AE2">
              <w:rPr>
                <w:rFonts w:ascii="Times New Roman" w:hAnsi="Times New Roman" w:cs="Times New Roman"/>
                <w:sz w:val="18"/>
                <w:szCs w:val="18"/>
              </w:rPr>
              <w:t>Tarea</w:t>
            </w:r>
          </w:p>
        </w:tc>
        <w:tc>
          <w:tcPr>
            <w:tcW w:w="5666" w:type="dxa"/>
          </w:tcPr>
          <w:p w14:paraId="195FE4E2" w14:textId="77777777" w:rsidR="00A6036B" w:rsidRPr="00F03AE2" w:rsidRDefault="00A6036B" w:rsidP="008B3AA5">
            <w:pPr>
              <w:spacing w:after="0" w:line="240" w:lineRule="auto"/>
              <w:jc w:val="both"/>
              <w:rPr>
                <w:rFonts w:ascii="Times New Roman" w:hAnsi="Times New Roman" w:cs="Times New Roman"/>
                <w:sz w:val="18"/>
                <w:szCs w:val="18"/>
              </w:rPr>
            </w:pPr>
            <w:r w:rsidRPr="00F03AE2">
              <w:rPr>
                <w:rFonts w:ascii="Times New Roman" w:hAnsi="Times New Roman" w:cs="Times New Roman"/>
                <w:sz w:val="18"/>
                <w:szCs w:val="18"/>
              </w:rPr>
              <w:t>Prueba Unitaria</w:t>
            </w:r>
          </w:p>
        </w:tc>
        <w:tc>
          <w:tcPr>
            <w:tcW w:w="992" w:type="dxa"/>
          </w:tcPr>
          <w:p w14:paraId="0EDC6043" w14:textId="77777777" w:rsidR="00A6036B" w:rsidRPr="00F03AE2" w:rsidRDefault="00A6036B" w:rsidP="00A6036B">
            <w:pPr>
              <w:spacing w:after="0" w:line="240" w:lineRule="auto"/>
              <w:rPr>
                <w:rFonts w:ascii="Times New Roman" w:hAnsi="Times New Roman" w:cs="Times New Roman"/>
                <w:sz w:val="18"/>
                <w:szCs w:val="18"/>
              </w:rPr>
            </w:pPr>
            <w:r w:rsidRPr="00F03AE2">
              <w:rPr>
                <w:rFonts w:ascii="Times New Roman" w:hAnsi="Times New Roman" w:cs="Times New Roman"/>
                <w:sz w:val="18"/>
                <w:szCs w:val="18"/>
              </w:rPr>
              <w:t>Completo</w:t>
            </w:r>
          </w:p>
        </w:tc>
      </w:tr>
      <w:tr w:rsidR="00A6036B" w:rsidRPr="00F03AE2" w14:paraId="255234C0" w14:textId="77777777" w:rsidTr="00A6036B">
        <w:trPr>
          <w:trHeight w:val="338"/>
        </w:trPr>
        <w:tc>
          <w:tcPr>
            <w:tcW w:w="766" w:type="dxa"/>
          </w:tcPr>
          <w:p w14:paraId="0EA89919"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T6</w:t>
            </w:r>
          </w:p>
        </w:tc>
        <w:tc>
          <w:tcPr>
            <w:tcW w:w="1360" w:type="dxa"/>
          </w:tcPr>
          <w:p w14:paraId="75060D53"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Técnica</w:t>
            </w:r>
          </w:p>
        </w:tc>
        <w:tc>
          <w:tcPr>
            <w:tcW w:w="5666" w:type="dxa"/>
          </w:tcPr>
          <w:p w14:paraId="043A20AB"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Elaboración del manual de usuario</w:t>
            </w:r>
          </w:p>
        </w:tc>
        <w:tc>
          <w:tcPr>
            <w:tcW w:w="992" w:type="dxa"/>
          </w:tcPr>
          <w:p w14:paraId="4503E8CF"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0A8CA08B" w14:textId="77777777" w:rsidTr="00A6036B">
        <w:trPr>
          <w:trHeight w:val="338"/>
        </w:trPr>
        <w:tc>
          <w:tcPr>
            <w:tcW w:w="766" w:type="dxa"/>
          </w:tcPr>
          <w:p w14:paraId="5DBE6863"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T7</w:t>
            </w:r>
          </w:p>
        </w:tc>
        <w:tc>
          <w:tcPr>
            <w:tcW w:w="1360" w:type="dxa"/>
          </w:tcPr>
          <w:p w14:paraId="6CB79878"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Técnica</w:t>
            </w:r>
          </w:p>
        </w:tc>
        <w:tc>
          <w:tcPr>
            <w:tcW w:w="5666" w:type="dxa"/>
          </w:tcPr>
          <w:p w14:paraId="5A61331F"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Elaboración del manual de instalación</w:t>
            </w:r>
          </w:p>
        </w:tc>
        <w:tc>
          <w:tcPr>
            <w:tcW w:w="992" w:type="dxa"/>
          </w:tcPr>
          <w:p w14:paraId="5DF30C18"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r w:rsidR="00A6036B" w:rsidRPr="00F03AE2" w14:paraId="4FA62E62" w14:textId="77777777" w:rsidTr="00A6036B">
        <w:trPr>
          <w:trHeight w:val="338"/>
        </w:trPr>
        <w:tc>
          <w:tcPr>
            <w:tcW w:w="766" w:type="dxa"/>
          </w:tcPr>
          <w:p w14:paraId="4FF7BA54"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T8</w:t>
            </w:r>
          </w:p>
        </w:tc>
        <w:tc>
          <w:tcPr>
            <w:tcW w:w="1360" w:type="dxa"/>
          </w:tcPr>
          <w:p w14:paraId="6DB40D71" w14:textId="77777777" w:rsidR="00A6036B" w:rsidRPr="00F03AE2" w:rsidRDefault="00A6036B" w:rsidP="008B3AA5">
            <w:pPr>
              <w:spacing w:after="0" w:line="240" w:lineRule="auto"/>
              <w:jc w:val="center"/>
              <w:rPr>
                <w:rFonts w:ascii="Times New Roman" w:hAnsi="Times New Roman" w:cs="Times New Roman"/>
                <w:b/>
                <w:sz w:val="18"/>
                <w:szCs w:val="18"/>
              </w:rPr>
            </w:pPr>
            <w:r w:rsidRPr="00F03AE2">
              <w:rPr>
                <w:rFonts w:ascii="Times New Roman" w:hAnsi="Times New Roman" w:cs="Times New Roman"/>
                <w:b/>
                <w:sz w:val="18"/>
                <w:szCs w:val="18"/>
              </w:rPr>
              <w:t>Historia Técnica</w:t>
            </w:r>
          </w:p>
        </w:tc>
        <w:tc>
          <w:tcPr>
            <w:tcW w:w="5666" w:type="dxa"/>
          </w:tcPr>
          <w:p w14:paraId="2F749B97" w14:textId="77777777" w:rsidR="00A6036B" w:rsidRPr="00F03AE2" w:rsidRDefault="00A6036B" w:rsidP="008B3AA5">
            <w:pPr>
              <w:spacing w:after="0" w:line="240" w:lineRule="auto"/>
              <w:jc w:val="both"/>
              <w:rPr>
                <w:rFonts w:ascii="Times New Roman" w:hAnsi="Times New Roman" w:cs="Times New Roman"/>
                <w:b/>
                <w:sz w:val="18"/>
                <w:szCs w:val="18"/>
              </w:rPr>
            </w:pPr>
            <w:r w:rsidRPr="00F03AE2">
              <w:rPr>
                <w:rFonts w:ascii="Times New Roman" w:hAnsi="Times New Roman" w:cs="Times New Roman"/>
                <w:b/>
                <w:sz w:val="18"/>
                <w:szCs w:val="18"/>
              </w:rPr>
              <w:t>Implantación del Sistema</w:t>
            </w:r>
          </w:p>
        </w:tc>
        <w:tc>
          <w:tcPr>
            <w:tcW w:w="992" w:type="dxa"/>
          </w:tcPr>
          <w:p w14:paraId="2781CD4B" w14:textId="77777777" w:rsidR="00A6036B" w:rsidRPr="00F03AE2" w:rsidRDefault="00A6036B" w:rsidP="00A6036B">
            <w:pPr>
              <w:spacing w:after="0" w:line="240" w:lineRule="auto"/>
              <w:rPr>
                <w:rFonts w:ascii="Times New Roman" w:hAnsi="Times New Roman" w:cs="Times New Roman"/>
                <w:b/>
                <w:sz w:val="18"/>
                <w:szCs w:val="18"/>
              </w:rPr>
            </w:pPr>
            <w:r w:rsidRPr="00F03AE2">
              <w:rPr>
                <w:rFonts w:ascii="Times New Roman" w:hAnsi="Times New Roman" w:cs="Times New Roman"/>
                <w:b/>
                <w:sz w:val="18"/>
                <w:szCs w:val="18"/>
              </w:rPr>
              <w:t>Completo</w:t>
            </w:r>
          </w:p>
        </w:tc>
      </w:tr>
    </w:tbl>
    <w:p w14:paraId="5CDD5C61" w14:textId="0274CAB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AE8B809" w14:textId="77777777" w:rsidR="00F63672" w:rsidRPr="00F03AE2" w:rsidRDefault="00F63672" w:rsidP="008B3AA5">
      <w:pPr>
        <w:spacing w:after="0"/>
        <w:rPr>
          <w:rFonts w:ascii="Times New Roman" w:hAnsi="Times New Roman" w:cs="Times New Roman"/>
          <w:b/>
        </w:rPr>
      </w:pPr>
    </w:p>
    <w:p w14:paraId="2E84440C" w14:textId="078C37D7" w:rsidR="002A066A" w:rsidRPr="00F03AE2" w:rsidRDefault="002A066A" w:rsidP="008B3AA5">
      <w:pPr>
        <w:spacing w:after="0"/>
        <w:rPr>
          <w:rFonts w:ascii="Times New Roman" w:hAnsi="Times New Roman" w:cs="Times New Roman"/>
        </w:rPr>
      </w:pPr>
      <w:r w:rsidRPr="00F03AE2">
        <w:rPr>
          <w:rFonts w:ascii="Times New Roman" w:hAnsi="Times New Roman" w:cs="Times New Roman"/>
          <w:b/>
        </w:rPr>
        <w:t>Tabla 12</w:t>
      </w:r>
      <w:r w:rsidR="003368F8" w:rsidRPr="00F03AE2">
        <w:rPr>
          <w:rFonts w:ascii="Times New Roman" w:hAnsi="Times New Roman" w:cs="Times New Roman"/>
          <w:b/>
        </w:rPr>
        <w:t>3</w:t>
      </w:r>
      <w:r w:rsidRPr="00F03AE2">
        <w:rPr>
          <w:rFonts w:ascii="Times New Roman" w:hAnsi="Times New Roman" w:cs="Times New Roman"/>
          <w:b/>
        </w:rPr>
        <w:t xml:space="preserve">-B: </w:t>
      </w:r>
      <w:r w:rsidR="003368F8" w:rsidRPr="00F03AE2">
        <w:rPr>
          <w:rFonts w:ascii="Times New Roman" w:hAnsi="Times New Roman" w:cs="Times New Roman"/>
        </w:rPr>
        <w:t>Historia de Usuario 28</w:t>
      </w:r>
    </w:p>
    <w:tbl>
      <w:tblPr>
        <w:tblStyle w:val="Tablaconcuadrcula"/>
        <w:tblW w:w="0" w:type="auto"/>
        <w:tblLook w:val="04A0" w:firstRow="1" w:lastRow="0" w:firstColumn="1" w:lastColumn="0" w:noHBand="0" w:noVBand="1"/>
      </w:tblPr>
      <w:tblGrid>
        <w:gridCol w:w="4255"/>
        <w:gridCol w:w="4239"/>
      </w:tblGrid>
      <w:tr w:rsidR="00BB5FCD" w:rsidRPr="00F03AE2" w14:paraId="3A3864AE" w14:textId="77777777" w:rsidTr="00035465">
        <w:tc>
          <w:tcPr>
            <w:tcW w:w="8494" w:type="dxa"/>
            <w:gridSpan w:val="2"/>
          </w:tcPr>
          <w:p w14:paraId="4EFF7BAC" w14:textId="77777777" w:rsidR="00BB5FCD" w:rsidRPr="00F03AE2" w:rsidRDefault="00BB5FCD"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BB5FCD" w:rsidRPr="00F03AE2" w14:paraId="689DEA02" w14:textId="77777777" w:rsidTr="00035465">
        <w:tc>
          <w:tcPr>
            <w:tcW w:w="4255" w:type="dxa"/>
          </w:tcPr>
          <w:p w14:paraId="207B2FF8"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8</w:t>
            </w:r>
          </w:p>
        </w:tc>
        <w:tc>
          <w:tcPr>
            <w:tcW w:w="4239" w:type="dxa"/>
          </w:tcPr>
          <w:p w14:paraId="30EBFEE2"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BB5FCD" w:rsidRPr="00F03AE2" w14:paraId="3500D52E" w14:textId="77777777" w:rsidTr="00035465">
        <w:tc>
          <w:tcPr>
            <w:tcW w:w="8494" w:type="dxa"/>
            <w:gridSpan w:val="2"/>
          </w:tcPr>
          <w:p w14:paraId="0D273AA0"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Reporte de Todos los Tickets generados.</w:t>
            </w:r>
          </w:p>
        </w:tc>
      </w:tr>
      <w:tr w:rsidR="00035465" w:rsidRPr="00F03AE2" w14:paraId="31C01D86" w14:textId="77777777" w:rsidTr="00035465">
        <w:tc>
          <w:tcPr>
            <w:tcW w:w="4255" w:type="dxa"/>
          </w:tcPr>
          <w:p w14:paraId="7BFF235E"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05FCCF4E"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4EA98414"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583CDB91"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35465" w:rsidRPr="00F03AE2" w14:paraId="589FFCF5" w14:textId="77777777" w:rsidTr="00035465">
        <w:tc>
          <w:tcPr>
            <w:tcW w:w="4255" w:type="dxa"/>
          </w:tcPr>
          <w:p w14:paraId="32395AF9"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39" w:type="dxa"/>
          </w:tcPr>
          <w:p w14:paraId="5D63CC43"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BB5FCD" w:rsidRPr="00F03AE2" w14:paraId="0E14DDB2" w14:textId="77777777" w:rsidTr="00035465">
        <w:tc>
          <w:tcPr>
            <w:tcW w:w="8494" w:type="dxa"/>
            <w:gridSpan w:val="2"/>
          </w:tcPr>
          <w:p w14:paraId="0CB81BF2"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BB5FCD" w:rsidRPr="00F03AE2" w14:paraId="0DB4AA9E" w14:textId="77777777" w:rsidTr="00035465">
        <w:trPr>
          <w:trHeight w:val="547"/>
        </w:trPr>
        <w:tc>
          <w:tcPr>
            <w:tcW w:w="8494" w:type="dxa"/>
            <w:gridSpan w:val="2"/>
          </w:tcPr>
          <w:p w14:paraId="5189B3C7"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AC2C963" w14:textId="77777777" w:rsidR="00BB5FCD" w:rsidRPr="00F03AE2" w:rsidRDefault="00035465"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generar un reporte con la lista de todos tickets creados.</w:t>
            </w:r>
          </w:p>
        </w:tc>
      </w:tr>
      <w:tr w:rsidR="00BB5FCD" w:rsidRPr="00F03AE2" w14:paraId="587C577C" w14:textId="77777777" w:rsidTr="00035465">
        <w:trPr>
          <w:trHeight w:val="547"/>
        </w:trPr>
        <w:tc>
          <w:tcPr>
            <w:tcW w:w="8494" w:type="dxa"/>
            <w:gridSpan w:val="2"/>
          </w:tcPr>
          <w:p w14:paraId="67022618"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332DD7EC" w14:textId="547F4F1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3BB0194" w14:textId="77777777" w:rsidR="007B18DF" w:rsidRPr="00F03AE2" w:rsidRDefault="007B18DF" w:rsidP="008B3AA5">
      <w:pPr>
        <w:spacing w:after="0"/>
        <w:rPr>
          <w:rFonts w:ascii="Times New Roman" w:hAnsi="Times New Roman" w:cs="Times New Roman"/>
        </w:rPr>
      </w:pPr>
    </w:p>
    <w:p w14:paraId="3046253A" w14:textId="5547A60D"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4-B: </w:t>
      </w:r>
      <w:r w:rsidRPr="00F03AE2">
        <w:rPr>
          <w:rFonts w:ascii="Times New Roman" w:hAnsi="Times New Roman" w:cs="Times New Roman"/>
        </w:rPr>
        <w:t>Tarea de Ingeniería 58</w:t>
      </w:r>
    </w:p>
    <w:tbl>
      <w:tblPr>
        <w:tblStyle w:val="Tablaconcuadrcula"/>
        <w:tblW w:w="0" w:type="auto"/>
        <w:tblLook w:val="04A0" w:firstRow="1" w:lastRow="0" w:firstColumn="1" w:lastColumn="0" w:noHBand="0" w:noVBand="1"/>
      </w:tblPr>
      <w:tblGrid>
        <w:gridCol w:w="8494"/>
      </w:tblGrid>
      <w:tr w:rsidR="00B770F3" w:rsidRPr="00F03AE2" w14:paraId="7E1F1470" w14:textId="77777777" w:rsidTr="009D79D6">
        <w:tc>
          <w:tcPr>
            <w:tcW w:w="8494" w:type="dxa"/>
          </w:tcPr>
          <w:p w14:paraId="50E862B2" w14:textId="77777777" w:rsidR="00B770F3" w:rsidRPr="00F03AE2" w:rsidRDefault="00B770F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B770F3" w:rsidRPr="00F03AE2" w14:paraId="423AB6D6" w14:textId="77777777" w:rsidTr="009D79D6">
        <w:tc>
          <w:tcPr>
            <w:tcW w:w="8494" w:type="dxa"/>
          </w:tcPr>
          <w:p w14:paraId="095FFB5C" w14:textId="77777777" w:rsidR="00B770F3" w:rsidRPr="00F03AE2" w:rsidRDefault="00B770F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8</w:t>
            </w:r>
          </w:p>
        </w:tc>
      </w:tr>
      <w:tr w:rsidR="00B770F3" w:rsidRPr="00F03AE2" w14:paraId="4990B67F" w14:textId="77777777" w:rsidTr="009D79D6">
        <w:tc>
          <w:tcPr>
            <w:tcW w:w="8494" w:type="dxa"/>
          </w:tcPr>
          <w:p w14:paraId="61851558"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8</w:t>
            </w:r>
          </w:p>
        </w:tc>
      </w:tr>
      <w:tr w:rsidR="00B770F3" w:rsidRPr="00F03AE2" w14:paraId="14DF0359" w14:textId="77777777" w:rsidTr="009D79D6">
        <w:tc>
          <w:tcPr>
            <w:tcW w:w="8494" w:type="dxa"/>
          </w:tcPr>
          <w:p w14:paraId="4FB604B2"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B770F3" w:rsidRPr="00F03AE2" w14:paraId="178C4843" w14:textId="77777777" w:rsidTr="009D79D6">
        <w:tc>
          <w:tcPr>
            <w:tcW w:w="8494" w:type="dxa"/>
          </w:tcPr>
          <w:p w14:paraId="4A902946"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B770F3" w:rsidRPr="00F03AE2" w14:paraId="17EBFE8F" w14:textId="77777777" w:rsidTr="009D79D6">
        <w:tc>
          <w:tcPr>
            <w:tcW w:w="8494" w:type="dxa"/>
          </w:tcPr>
          <w:p w14:paraId="7BBCE00B"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B770F3" w:rsidRPr="00F03AE2" w14:paraId="5088A7CE" w14:textId="77777777" w:rsidTr="009D79D6">
        <w:trPr>
          <w:trHeight w:val="547"/>
        </w:trPr>
        <w:tc>
          <w:tcPr>
            <w:tcW w:w="8494" w:type="dxa"/>
          </w:tcPr>
          <w:p w14:paraId="53917177" w14:textId="77777777" w:rsidR="00B770F3" w:rsidRPr="00F03AE2" w:rsidRDefault="00B770F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DBAC0F1" w14:textId="77777777" w:rsidR="00B770F3" w:rsidRPr="00F03AE2" w:rsidRDefault="00B770F3" w:rsidP="008B3AA5">
            <w:pPr>
              <w:spacing w:line="360" w:lineRule="auto"/>
              <w:jc w:val="both"/>
              <w:rPr>
                <w:rFonts w:ascii="Times New Roman" w:hAnsi="Times New Roman" w:cs="Times New Roman"/>
              </w:rPr>
            </w:pPr>
            <w:r w:rsidRPr="00F03AE2">
              <w:rPr>
                <w:rFonts w:ascii="Times New Roman" w:hAnsi="Times New Roman" w:cs="Times New Roman"/>
              </w:rPr>
              <w:t>Se creara el método para generar el reporte con la lista de todos los tickets.</w:t>
            </w:r>
          </w:p>
        </w:tc>
      </w:tr>
    </w:tbl>
    <w:p w14:paraId="18AF75CD" w14:textId="1C48EF9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B3E1B6F" w14:textId="77777777" w:rsidR="007B18DF" w:rsidRPr="00F03AE2" w:rsidRDefault="007B18DF" w:rsidP="008B3AA5">
      <w:pPr>
        <w:spacing w:after="0"/>
        <w:rPr>
          <w:rFonts w:ascii="Times New Roman" w:hAnsi="Times New Roman" w:cs="Times New Roman"/>
          <w:b/>
        </w:rPr>
      </w:pPr>
    </w:p>
    <w:p w14:paraId="5023BA67" w14:textId="4F30B10D"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5-B: </w:t>
      </w:r>
      <w:r w:rsidRPr="00F03AE2">
        <w:rPr>
          <w:rFonts w:ascii="Times New Roman" w:hAnsi="Times New Roman" w:cs="Times New Roman"/>
        </w:rPr>
        <w:t>Tarea de Ingeniería 59</w:t>
      </w:r>
    </w:p>
    <w:tbl>
      <w:tblPr>
        <w:tblStyle w:val="Tablaconcuadrcula"/>
        <w:tblW w:w="0" w:type="auto"/>
        <w:tblLook w:val="04A0" w:firstRow="1" w:lastRow="0" w:firstColumn="1" w:lastColumn="0" w:noHBand="0" w:noVBand="1"/>
      </w:tblPr>
      <w:tblGrid>
        <w:gridCol w:w="8494"/>
      </w:tblGrid>
      <w:tr w:rsidR="00B770F3" w:rsidRPr="00F03AE2" w14:paraId="6189C660" w14:textId="77777777" w:rsidTr="009D79D6">
        <w:tc>
          <w:tcPr>
            <w:tcW w:w="8494" w:type="dxa"/>
          </w:tcPr>
          <w:p w14:paraId="2EF75522" w14:textId="77777777" w:rsidR="00B770F3" w:rsidRPr="00F03AE2" w:rsidRDefault="00B770F3"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B770F3" w:rsidRPr="00F03AE2" w14:paraId="097CD00C" w14:textId="77777777" w:rsidTr="009D79D6">
        <w:tc>
          <w:tcPr>
            <w:tcW w:w="8494" w:type="dxa"/>
          </w:tcPr>
          <w:p w14:paraId="7D8C4695" w14:textId="77777777" w:rsidR="00B770F3" w:rsidRPr="00F03AE2" w:rsidRDefault="00B770F3"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8</w:t>
            </w:r>
          </w:p>
        </w:tc>
      </w:tr>
      <w:tr w:rsidR="00B770F3" w:rsidRPr="00F03AE2" w14:paraId="5F085458" w14:textId="77777777" w:rsidTr="009D79D6">
        <w:tc>
          <w:tcPr>
            <w:tcW w:w="8494" w:type="dxa"/>
          </w:tcPr>
          <w:p w14:paraId="14461109"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59</w:t>
            </w:r>
          </w:p>
        </w:tc>
      </w:tr>
      <w:tr w:rsidR="00B770F3" w:rsidRPr="00F03AE2" w14:paraId="4211BE06" w14:textId="77777777" w:rsidTr="009D79D6">
        <w:tc>
          <w:tcPr>
            <w:tcW w:w="8494" w:type="dxa"/>
          </w:tcPr>
          <w:p w14:paraId="5D989825"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9D79D6" w:rsidRPr="00F03AE2">
              <w:rPr>
                <w:rFonts w:ascii="Times New Roman" w:hAnsi="Times New Roman" w:cs="Times New Roman"/>
              </w:rPr>
              <w:t xml:space="preserve"> de la vista de reportes.</w:t>
            </w:r>
          </w:p>
        </w:tc>
      </w:tr>
      <w:tr w:rsidR="00B770F3" w:rsidRPr="00F03AE2" w14:paraId="35B1F4A0" w14:textId="77777777" w:rsidTr="009D79D6">
        <w:tc>
          <w:tcPr>
            <w:tcW w:w="8494" w:type="dxa"/>
          </w:tcPr>
          <w:p w14:paraId="3DB3CC50"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B770F3" w:rsidRPr="00F03AE2" w14:paraId="048D52BC" w14:textId="77777777" w:rsidTr="009D79D6">
        <w:tc>
          <w:tcPr>
            <w:tcW w:w="8494" w:type="dxa"/>
          </w:tcPr>
          <w:p w14:paraId="0702769E" w14:textId="77777777" w:rsidR="00B770F3" w:rsidRPr="00F03AE2" w:rsidRDefault="00B770F3"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B770F3" w:rsidRPr="00F03AE2" w14:paraId="546FB45B" w14:textId="77777777" w:rsidTr="009D79D6">
        <w:trPr>
          <w:trHeight w:val="547"/>
        </w:trPr>
        <w:tc>
          <w:tcPr>
            <w:tcW w:w="8494" w:type="dxa"/>
          </w:tcPr>
          <w:p w14:paraId="3CABA6C7" w14:textId="77777777" w:rsidR="00B770F3" w:rsidRPr="00F03AE2" w:rsidRDefault="00B770F3"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029E7C7" w14:textId="77777777" w:rsidR="00B770F3" w:rsidRPr="00F03AE2" w:rsidRDefault="000114C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vista para la generación de los distintos reportes sobre un ticket.</w:t>
            </w:r>
          </w:p>
          <w:p w14:paraId="02AD7BB6" w14:textId="77777777" w:rsidR="000114C6" w:rsidRPr="00F03AE2" w:rsidRDefault="000114C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vista para el reporte con la lista de todos los tickets.</w:t>
            </w:r>
          </w:p>
        </w:tc>
      </w:tr>
    </w:tbl>
    <w:p w14:paraId="1E46F258" w14:textId="44D9084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5B9F823" w14:textId="77777777" w:rsidR="00B770F3" w:rsidRPr="00F03AE2" w:rsidRDefault="00B770F3" w:rsidP="008B3AA5">
      <w:pPr>
        <w:spacing w:after="0"/>
        <w:rPr>
          <w:rFonts w:ascii="Times New Roman" w:hAnsi="Times New Roman" w:cs="Times New Roman"/>
        </w:rPr>
      </w:pPr>
    </w:p>
    <w:p w14:paraId="78AE89FC" w14:textId="3E491B06"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6-B: </w:t>
      </w:r>
      <w:r w:rsidRPr="00F03AE2">
        <w:rPr>
          <w:rFonts w:ascii="Times New Roman" w:hAnsi="Times New Roman" w:cs="Times New Roman"/>
        </w:rPr>
        <w:t>Prueba de Aceptación 30</w:t>
      </w:r>
    </w:p>
    <w:tbl>
      <w:tblPr>
        <w:tblStyle w:val="Tablaconcuadrcula"/>
        <w:tblW w:w="0" w:type="auto"/>
        <w:tblLook w:val="04A0" w:firstRow="1" w:lastRow="0" w:firstColumn="1" w:lastColumn="0" w:noHBand="0" w:noVBand="1"/>
      </w:tblPr>
      <w:tblGrid>
        <w:gridCol w:w="4008"/>
        <w:gridCol w:w="4486"/>
      </w:tblGrid>
      <w:tr w:rsidR="003368F8" w:rsidRPr="00F03AE2" w14:paraId="476C4545" w14:textId="77777777" w:rsidTr="003368F8">
        <w:tc>
          <w:tcPr>
            <w:tcW w:w="8494" w:type="dxa"/>
            <w:gridSpan w:val="2"/>
          </w:tcPr>
          <w:p w14:paraId="0CD44BCA" w14:textId="77777777" w:rsidR="003368F8" w:rsidRPr="00F03AE2" w:rsidRDefault="003368F8"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3368F8" w:rsidRPr="00F03AE2" w14:paraId="6369DF09" w14:textId="77777777" w:rsidTr="003368F8">
        <w:tc>
          <w:tcPr>
            <w:tcW w:w="8494" w:type="dxa"/>
            <w:gridSpan w:val="2"/>
          </w:tcPr>
          <w:p w14:paraId="1FAA4D72"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30</w:t>
            </w:r>
          </w:p>
        </w:tc>
      </w:tr>
      <w:tr w:rsidR="003368F8" w:rsidRPr="00F03AE2" w14:paraId="261E045C" w14:textId="77777777" w:rsidTr="003368F8">
        <w:tc>
          <w:tcPr>
            <w:tcW w:w="8494" w:type="dxa"/>
            <w:gridSpan w:val="2"/>
          </w:tcPr>
          <w:p w14:paraId="6F9E4731"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Nombre de la Prueba:</w:t>
            </w:r>
            <w:r w:rsidRPr="00F03AE2">
              <w:rPr>
                <w:rFonts w:ascii="Times New Roman" w:hAnsi="Times New Roman" w:cs="Times New Roman"/>
              </w:rPr>
              <w:t xml:space="preserve"> Reporte de todos los tickets.</w:t>
            </w:r>
          </w:p>
        </w:tc>
      </w:tr>
      <w:tr w:rsidR="003368F8" w:rsidRPr="00F03AE2" w14:paraId="779B581E" w14:textId="77777777" w:rsidTr="003368F8">
        <w:tc>
          <w:tcPr>
            <w:tcW w:w="8494" w:type="dxa"/>
            <w:gridSpan w:val="2"/>
          </w:tcPr>
          <w:p w14:paraId="689A0414"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8</w:t>
            </w:r>
          </w:p>
        </w:tc>
      </w:tr>
      <w:tr w:rsidR="003368F8" w:rsidRPr="00F03AE2" w14:paraId="3688C2CE" w14:textId="77777777" w:rsidTr="003368F8">
        <w:trPr>
          <w:trHeight w:val="702"/>
        </w:trPr>
        <w:tc>
          <w:tcPr>
            <w:tcW w:w="8494" w:type="dxa"/>
            <w:gridSpan w:val="2"/>
          </w:tcPr>
          <w:p w14:paraId="1D906379"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744D413" w14:textId="77777777" w:rsidR="003368F8" w:rsidRPr="00F03AE2" w:rsidRDefault="003368F8" w:rsidP="008B3AA5">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w:t>
            </w:r>
          </w:p>
        </w:tc>
      </w:tr>
      <w:tr w:rsidR="003368F8" w:rsidRPr="00F03AE2" w14:paraId="77515EBC" w14:textId="77777777" w:rsidTr="003368F8">
        <w:trPr>
          <w:trHeight w:val="547"/>
        </w:trPr>
        <w:tc>
          <w:tcPr>
            <w:tcW w:w="4008" w:type="dxa"/>
          </w:tcPr>
          <w:p w14:paraId="37A633E0" w14:textId="77777777" w:rsidR="003368F8" w:rsidRPr="00F03AE2" w:rsidRDefault="003368F8"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7E20E672" w14:textId="77777777" w:rsidR="003368F8" w:rsidRPr="00F03AE2" w:rsidRDefault="003368F8"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4F35ADF5"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Ejecución:</w:t>
            </w:r>
          </w:p>
          <w:p w14:paraId="595F644C" w14:textId="77777777" w:rsidR="003368F8" w:rsidRPr="00F03AE2" w:rsidRDefault="003368F8" w:rsidP="00F53C45">
            <w:pPr>
              <w:pStyle w:val="Prrafodelista"/>
              <w:numPr>
                <w:ilvl w:val="0"/>
                <w:numId w:val="72"/>
              </w:numPr>
              <w:spacing w:line="360" w:lineRule="auto"/>
              <w:rPr>
                <w:rFonts w:ascii="Times New Roman" w:hAnsi="Times New Roman" w:cs="Times New Roman"/>
              </w:rPr>
            </w:pPr>
            <w:r w:rsidRPr="00F03AE2">
              <w:rPr>
                <w:rFonts w:ascii="Times New Roman" w:hAnsi="Times New Roman" w:cs="Times New Roman"/>
              </w:rPr>
              <w:t>Ingresar al Sistema</w:t>
            </w:r>
          </w:p>
          <w:p w14:paraId="3B979EB6" w14:textId="77777777" w:rsidR="003368F8" w:rsidRPr="00F03AE2" w:rsidRDefault="003368F8" w:rsidP="00F53C45">
            <w:pPr>
              <w:pStyle w:val="Prrafodelista"/>
              <w:numPr>
                <w:ilvl w:val="0"/>
                <w:numId w:val="72"/>
              </w:numPr>
              <w:spacing w:line="360" w:lineRule="auto"/>
              <w:rPr>
                <w:rFonts w:ascii="Times New Roman" w:hAnsi="Times New Roman" w:cs="Times New Roman"/>
              </w:rPr>
            </w:pPr>
            <w:r w:rsidRPr="00F03AE2">
              <w:rPr>
                <w:rFonts w:ascii="Times New Roman" w:hAnsi="Times New Roman" w:cs="Times New Roman"/>
              </w:rPr>
              <w:t>Menú principal, Reportes.</w:t>
            </w:r>
          </w:p>
          <w:p w14:paraId="42B0838F" w14:textId="77777777" w:rsidR="003368F8" w:rsidRPr="00F03AE2" w:rsidRDefault="003368F8" w:rsidP="00F53C45">
            <w:pPr>
              <w:pStyle w:val="Prrafodelista"/>
              <w:numPr>
                <w:ilvl w:val="0"/>
                <w:numId w:val="72"/>
              </w:numPr>
              <w:spacing w:line="360" w:lineRule="auto"/>
              <w:rPr>
                <w:rFonts w:ascii="Times New Roman" w:hAnsi="Times New Roman" w:cs="Times New Roman"/>
              </w:rPr>
            </w:pPr>
            <w:r w:rsidRPr="00F03AE2">
              <w:rPr>
                <w:rFonts w:ascii="Times New Roman" w:hAnsi="Times New Roman" w:cs="Times New Roman"/>
              </w:rPr>
              <w:t>Todos los Tickets.</w:t>
            </w:r>
          </w:p>
          <w:p w14:paraId="08B3DDD1" w14:textId="77777777" w:rsidR="003368F8" w:rsidRPr="00F03AE2" w:rsidRDefault="003368F8" w:rsidP="00F53C45">
            <w:pPr>
              <w:pStyle w:val="Prrafodelista"/>
              <w:numPr>
                <w:ilvl w:val="0"/>
                <w:numId w:val="72"/>
              </w:numPr>
              <w:spacing w:line="360" w:lineRule="auto"/>
              <w:rPr>
                <w:rFonts w:ascii="Times New Roman" w:hAnsi="Times New Roman" w:cs="Times New Roman"/>
              </w:rPr>
            </w:pPr>
            <w:r w:rsidRPr="00F03AE2">
              <w:rPr>
                <w:rFonts w:ascii="Times New Roman" w:hAnsi="Times New Roman" w:cs="Times New Roman"/>
              </w:rPr>
              <w:t>Generar PDF</w:t>
            </w:r>
          </w:p>
        </w:tc>
      </w:tr>
      <w:tr w:rsidR="003368F8" w:rsidRPr="00F03AE2" w14:paraId="2151E7C8" w14:textId="77777777" w:rsidTr="003368F8">
        <w:trPr>
          <w:trHeight w:val="547"/>
        </w:trPr>
        <w:tc>
          <w:tcPr>
            <w:tcW w:w="4008" w:type="dxa"/>
          </w:tcPr>
          <w:p w14:paraId="07AC3AE7"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755C52E8"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71E587D0"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0D982862"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rPr>
              <w:t>Exitosa</w:t>
            </w:r>
          </w:p>
        </w:tc>
      </w:tr>
    </w:tbl>
    <w:p w14:paraId="22CBEEA4" w14:textId="2F43184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C1888BE" w14:textId="77777777" w:rsidR="003368F8" w:rsidRPr="00F03AE2" w:rsidRDefault="003368F8" w:rsidP="008B3AA5">
      <w:pPr>
        <w:spacing w:after="0"/>
        <w:rPr>
          <w:rFonts w:ascii="Times New Roman" w:hAnsi="Times New Roman" w:cs="Times New Roman"/>
        </w:rPr>
      </w:pPr>
    </w:p>
    <w:p w14:paraId="159E9564" w14:textId="20DF56E3"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7-B: </w:t>
      </w:r>
      <w:r w:rsidRPr="00F03AE2">
        <w:rPr>
          <w:rFonts w:ascii="Times New Roman" w:hAnsi="Times New Roman" w:cs="Times New Roman"/>
        </w:rPr>
        <w:t>Historia de usuario 29</w:t>
      </w:r>
    </w:p>
    <w:tbl>
      <w:tblPr>
        <w:tblStyle w:val="Tablaconcuadrcula"/>
        <w:tblW w:w="0" w:type="auto"/>
        <w:tblLook w:val="04A0" w:firstRow="1" w:lastRow="0" w:firstColumn="1" w:lastColumn="0" w:noHBand="0" w:noVBand="1"/>
      </w:tblPr>
      <w:tblGrid>
        <w:gridCol w:w="4255"/>
        <w:gridCol w:w="4239"/>
      </w:tblGrid>
      <w:tr w:rsidR="00BB5FCD" w:rsidRPr="00F03AE2" w14:paraId="7DA3AB57" w14:textId="77777777" w:rsidTr="00035465">
        <w:tc>
          <w:tcPr>
            <w:tcW w:w="8494" w:type="dxa"/>
            <w:gridSpan w:val="2"/>
          </w:tcPr>
          <w:p w14:paraId="1A710A45" w14:textId="77777777" w:rsidR="00BB5FCD" w:rsidRPr="00F03AE2" w:rsidRDefault="00BB5FCD"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BB5FCD" w:rsidRPr="00F03AE2" w14:paraId="2EFDEED0" w14:textId="77777777" w:rsidTr="00035465">
        <w:tc>
          <w:tcPr>
            <w:tcW w:w="4255" w:type="dxa"/>
          </w:tcPr>
          <w:p w14:paraId="0AF1243E"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29</w:t>
            </w:r>
          </w:p>
        </w:tc>
        <w:tc>
          <w:tcPr>
            <w:tcW w:w="4239" w:type="dxa"/>
          </w:tcPr>
          <w:p w14:paraId="600806E8"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BB5FCD" w:rsidRPr="00F03AE2" w14:paraId="72473797" w14:textId="77777777" w:rsidTr="00035465">
        <w:tc>
          <w:tcPr>
            <w:tcW w:w="8494" w:type="dxa"/>
            <w:gridSpan w:val="2"/>
          </w:tcPr>
          <w:p w14:paraId="5EBF770E"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000915FE" w:rsidRPr="00F03AE2">
              <w:rPr>
                <w:rFonts w:ascii="Times New Roman" w:hAnsi="Times New Roman" w:cs="Times New Roman"/>
              </w:rPr>
              <w:t>Reporte de Todos los t</w:t>
            </w:r>
            <w:r w:rsidRPr="00F03AE2">
              <w:rPr>
                <w:rFonts w:ascii="Times New Roman" w:hAnsi="Times New Roman" w:cs="Times New Roman"/>
              </w:rPr>
              <w:t xml:space="preserve">ickets </w:t>
            </w:r>
            <w:r w:rsidR="000915FE" w:rsidRPr="00F03AE2">
              <w:rPr>
                <w:rFonts w:ascii="Times New Roman" w:hAnsi="Times New Roman" w:cs="Times New Roman"/>
              </w:rPr>
              <w:t>nuevos.</w:t>
            </w:r>
          </w:p>
        </w:tc>
      </w:tr>
      <w:tr w:rsidR="00035465" w:rsidRPr="00F03AE2" w14:paraId="51E58C8C" w14:textId="77777777" w:rsidTr="00035465">
        <w:tc>
          <w:tcPr>
            <w:tcW w:w="4255" w:type="dxa"/>
          </w:tcPr>
          <w:p w14:paraId="312C7E16"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12EDF0EE"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4D409342"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415E18AD"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35465" w:rsidRPr="00F03AE2" w14:paraId="47D82AB3" w14:textId="77777777" w:rsidTr="00035465">
        <w:tc>
          <w:tcPr>
            <w:tcW w:w="4255" w:type="dxa"/>
          </w:tcPr>
          <w:p w14:paraId="6E4DBFAE"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39" w:type="dxa"/>
          </w:tcPr>
          <w:p w14:paraId="37BF7AD6" w14:textId="77777777" w:rsidR="00035465" w:rsidRPr="00F03AE2" w:rsidRDefault="00035465"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BB5FCD" w:rsidRPr="00F03AE2" w14:paraId="31EEAB6B" w14:textId="77777777" w:rsidTr="00035465">
        <w:tc>
          <w:tcPr>
            <w:tcW w:w="8494" w:type="dxa"/>
            <w:gridSpan w:val="2"/>
          </w:tcPr>
          <w:p w14:paraId="4AEAEF64"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BB5FCD" w:rsidRPr="00F03AE2" w14:paraId="19628787" w14:textId="77777777" w:rsidTr="00035465">
        <w:trPr>
          <w:trHeight w:val="547"/>
        </w:trPr>
        <w:tc>
          <w:tcPr>
            <w:tcW w:w="8494" w:type="dxa"/>
            <w:gridSpan w:val="2"/>
          </w:tcPr>
          <w:p w14:paraId="2C32E46A"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771875B" w14:textId="77777777" w:rsidR="00BB5FCD" w:rsidRPr="00F03AE2" w:rsidRDefault="00035465"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generar un reporte con la lista de todos tickets nuevos.</w:t>
            </w:r>
          </w:p>
        </w:tc>
      </w:tr>
      <w:tr w:rsidR="00BB5FCD" w:rsidRPr="00F03AE2" w14:paraId="3DBFFD02" w14:textId="77777777" w:rsidTr="00035465">
        <w:trPr>
          <w:trHeight w:val="547"/>
        </w:trPr>
        <w:tc>
          <w:tcPr>
            <w:tcW w:w="8494" w:type="dxa"/>
            <w:gridSpan w:val="2"/>
          </w:tcPr>
          <w:p w14:paraId="73F5F4DF"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048EC6CC" w14:textId="6BBB10A6"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46D42F1" w14:textId="77777777" w:rsidR="007B18DF" w:rsidRPr="00F03AE2" w:rsidRDefault="007B18DF" w:rsidP="008B3AA5">
      <w:pPr>
        <w:spacing w:after="0"/>
        <w:rPr>
          <w:rFonts w:ascii="Times New Roman" w:hAnsi="Times New Roman" w:cs="Times New Roman"/>
          <w:b/>
        </w:rPr>
      </w:pPr>
    </w:p>
    <w:p w14:paraId="4A987D45" w14:textId="54919A41"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8-B: </w:t>
      </w:r>
      <w:r w:rsidRPr="00F03AE2">
        <w:rPr>
          <w:rFonts w:ascii="Times New Roman" w:hAnsi="Times New Roman" w:cs="Times New Roman"/>
        </w:rPr>
        <w:t>Tarea de Ingeniería 60</w:t>
      </w:r>
    </w:p>
    <w:tbl>
      <w:tblPr>
        <w:tblStyle w:val="Tablaconcuadrcula"/>
        <w:tblW w:w="0" w:type="auto"/>
        <w:tblLook w:val="04A0" w:firstRow="1" w:lastRow="0" w:firstColumn="1" w:lastColumn="0" w:noHBand="0" w:noVBand="1"/>
      </w:tblPr>
      <w:tblGrid>
        <w:gridCol w:w="8494"/>
      </w:tblGrid>
      <w:tr w:rsidR="00943C91" w:rsidRPr="00F03AE2" w14:paraId="13B55E68" w14:textId="77777777" w:rsidTr="009D79D6">
        <w:tc>
          <w:tcPr>
            <w:tcW w:w="8494" w:type="dxa"/>
          </w:tcPr>
          <w:p w14:paraId="5D0E96A0" w14:textId="77777777" w:rsidR="00943C91" w:rsidRPr="00F03AE2" w:rsidRDefault="00943C91"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43C91" w:rsidRPr="00F03AE2" w14:paraId="28A6ECA9" w14:textId="77777777" w:rsidTr="009D79D6">
        <w:tc>
          <w:tcPr>
            <w:tcW w:w="8494" w:type="dxa"/>
          </w:tcPr>
          <w:p w14:paraId="2FF36CEF" w14:textId="77777777" w:rsidR="00943C91" w:rsidRPr="00F03AE2" w:rsidRDefault="00943C91"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w:t>
            </w:r>
            <w:r w:rsidR="000915FE" w:rsidRPr="00F03AE2">
              <w:rPr>
                <w:rFonts w:ascii="Times New Roman" w:hAnsi="Times New Roman" w:cs="Times New Roman"/>
              </w:rPr>
              <w:t>9</w:t>
            </w:r>
          </w:p>
        </w:tc>
      </w:tr>
      <w:tr w:rsidR="00943C91" w:rsidRPr="00F03AE2" w14:paraId="5A02419A" w14:textId="77777777" w:rsidTr="009D79D6">
        <w:tc>
          <w:tcPr>
            <w:tcW w:w="8494" w:type="dxa"/>
          </w:tcPr>
          <w:p w14:paraId="26D1CF16"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Identificador:</w:t>
            </w:r>
            <w:r w:rsidR="000915FE" w:rsidRPr="00F03AE2">
              <w:rPr>
                <w:rFonts w:ascii="Times New Roman" w:hAnsi="Times New Roman" w:cs="Times New Roman"/>
              </w:rPr>
              <w:t xml:space="preserve"> TI60</w:t>
            </w:r>
          </w:p>
        </w:tc>
      </w:tr>
      <w:tr w:rsidR="00943C91" w:rsidRPr="00F03AE2" w14:paraId="23E85302" w14:textId="77777777" w:rsidTr="009D79D6">
        <w:tc>
          <w:tcPr>
            <w:tcW w:w="8494" w:type="dxa"/>
          </w:tcPr>
          <w:p w14:paraId="239B9D25"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943C91" w:rsidRPr="00F03AE2" w14:paraId="0457BB35" w14:textId="77777777" w:rsidTr="009D79D6">
        <w:tc>
          <w:tcPr>
            <w:tcW w:w="8494" w:type="dxa"/>
          </w:tcPr>
          <w:p w14:paraId="22C540E8"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43C91" w:rsidRPr="00F03AE2" w14:paraId="180FCBB8" w14:textId="77777777" w:rsidTr="009D79D6">
        <w:tc>
          <w:tcPr>
            <w:tcW w:w="8494" w:type="dxa"/>
          </w:tcPr>
          <w:p w14:paraId="35C3152A"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43C91" w:rsidRPr="00F03AE2" w14:paraId="0B36214D" w14:textId="77777777" w:rsidTr="009D79D6">
        <w:trPr>
          <w:trHeight w:val="547"/>
        </w:trPr>
        <w:tc>
          <w:tcPr>
            <w:tcW w:w="8494" w:type="dxa"/>
          </w:tcPr>
          <w:p w14:paraId="3107150E" w14:textId="77777777" w:rsidR="00943C91" w:rsidRPr="00F03AE2" w:rsidRDefault="00943C91"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7BF914D" w14:textId="77777777" w:rsidR="00943C91" w:rsidRPr="00F03AE2" w:rsidRDefault="00943C91" w:rsidP="008B3AA5">
            <w:pPr>
              <w:spacing w:line="360" w:lineRule="auto"/>
              <w:jc w:val="both"/>
              <w:rPr>
                <w:rFonts w:ascii="Times New Roman" w:hAnsi="Times New Roman" w:cs="Times New Roman"/>
              </w:rPr>
            </w:pPr>
            <w:r w:rsidRPr="00F03AE2">
              <w:rPr>
                <w:rFonts w:ascii="Times New Roman" w:hAnsi="Times New Roman" w:cs="Times New Roman"/>
              </w:rPr>
              <w:t>Se crear</w:t>
            </w:r>
            <w:r w:rsidR="000915FE" w:rsidRPr="00F03AE2">
              <w:rPr>
                <w:rFonts w:ascii="Times New Roman" w:hAnsi="Times New Roman" w:cs="Times New Roman"/>
              </w:rPr>
              <w:t>á</w:t>
            </w:r>
            <w:r w:rsidRPr="00F03AE2">
              <w:rPr>
                <w:rFonts w:ascii="Times New Roman" w:hAnsi="Times New Roman" w:cs="Times New Roman"/>
              </w:rPr>
              <w:t xml:space="preserve"> el método para generar el reporte con la lista de todos los tickets</w:t>
            </w:r>
            <w:r w:rsidR="000915FE" w:rsidRPr="00F03AE2">
              <w:rPr>
                <w:rFonts w:ascii="Times New Roman" w:hAnsi="Times New Roman" w:cs="Times New Roman"/>
              </w:rPr>
              <w:t xml:space="preserve"> nuevos</w:t>
            </w:r>
            <w:r w:rsidRPr="00F03AE2">
              <w:rPr>
                <w:rFonts w:ascii="Times New Roman" w:hAnsi="Times New Roman" w:cs="Times New Roman"/>
              </w:rPr>
              <w:t>.</w:t>
            </w:r>
          </w:p>
        </w:tc>
      </w:tr>
    </w:tbl>
    <w:p w14:paraId="1EAE18A8" w14:textId="32A238B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6A830DC" w14:textId="77777777" w:rsidR="00943C91" w:rsidRPr="00F03AE2" w:rsidRDefault="00943C91" w:rsidP="008B3AA5">
      <w:pPr>
        <w:spacing w:after="0"/>
        <w:rPr>
          <w:rFonts w:ascii="Times New Roman" w:hAnsi="Times New Roman" w:cs="Times New Roman"/>
        </w:rPr>
      </w:pPr>
    </w:p>
    <w:p w14:paraId="1A2DDCE1" w14:textId="1B963969"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29-B: </w:t>
      </w:r>
      <w:r w:rsidRPr="00F03AE2">
        <w:rPr>
          <w:rFonts w:ascii="Times New Roman" w:hAnsi="Times New Roman" w:cs="Times New Roman"/>
        </w:rPr>
        <w:t>Tarea de Ingeniería 61</w:t>
      </w:r>
    </w:p>
    <w:tbl>
      <w:tblPr>
        <w:tblStyle w:val="Tablaconcuadrcula"/>
        <w:tblW w:w="0" w:type="auto"/>
        <w:tblLook w:val="04A0" w:firstRow="1" w:lastRow="0" w:firstColumn="1" w:lastColumn="0" w:noHBand="0" w:noVBand="1"/>
      </w:tblPr>
      <w:tblGrid>
        <w:gridCol w:w="8494"/>
      </w:tblGrid>
      <w:tr w:rsidR="00943C91" w:rsidRPr="00F03AE2" w14:paraId="2AA9662A" w14:textId="77777777" w:rsidTr="009D79D6">
        <w:tc>
          <w:tcPr>
            <w:tcW w:w="8494" w:type="dxa"/>
          </w:tcPr>
          <w:p w14:paraId="6D673000" w14:textId="77777777" w:rsidR="00943C91" w:rsidRPr="00F03AE2" w:rsidRDefault="00943C91"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43C91" w:rsidRPr="00F03AE2" w14:paraId="6EA77C39" w14:textId="77777777" w:rsidTr="009D79D6">
        <w:tc>
          <w:tcPr>
            <w:tcW w:w="8494" w:type="dxa"/>
          </w:tcPr>
          <w:p w14:paraId="3FC11DF8" w14:textId="77777777" w:rsidR="00943C91" w:rsidRPr="00F03AE2" w:rsidRDefault="00943C91"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2</w:t>
            </w:r>
            <w:r w:rsidR="000915FE" w:rsidRPr="00F03AE2">
              <w:rPr>
                <w:rFonts w:ascii="Times New Roman" w:hAnsi="Times New Roman" w:cs="Times New Roman"/>
              </w:rPr>
              <w:t>9</w:t>
            </w:r>
          </w:p>
        </w:tc>
      </w:tr>
      <w:tr w:rsidR="00943C91" w:rsidRPr="00F03AE2" w14:paraId="2C6969FC" w14:textId="77777777" w:rsidTr="009D79D6">
        <w:tc>
          <w:tcPr>
            <w:tcW w:w="8494" w:type="dxa"/>
          </w:tcPr>
          <w:p w14:paraId="2A557B56"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0915FE" w:rsidRPr="00F03AE2">
              <w:rPr>
                <w:rFonts w:ascii="Times New Roman" w:hAnsi="Times New Roman" w:cs="Times New Roman"/>
              </w:rPr>
              <w:t>61</w:t>
            </w:r>
          </w:p>
        </w:tc>
      </w:tr>
      <w:tr w:rsidR="00943C91" w:rsidRPr="00F03AE2" w14:paraId="065D556D" w14:textId="77777777" w:rsidTr="009D79D6">
        <w:tc>
          <w:tcPr>
            <w:tcW w:w="8494" w:type="dxa"/>
          </w:tcPr>
          <w:p w14:paraId="6313B6EC"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9D79D6" w:rsidRPr="00F03AE2">
              <w:rPr>
                <w:rFonts w:ascii="Times New Roman" w:hAnsi="Times New Roman" w:cs="Times New Roman"/>
              </w:rPr>
              <w:t xml:space="preserve"> de la vista de reportes.</w:t>
            </w:r>
          </w:p>
        </w:tc>
      </w:tr>
      <w:tr w:rsidR="00943C91" w:rsidRPr="00F03AE2" w14:paraId="186A7083" w14:textId="77777777" w:rsidTr="009D79D6">
        <w:tc>
          <w:tcPr>
            <w:tcW w:w="8494" w:type="dxa"/>
          </w:tcPr>
          <w:p w14:paraId="45A2FA55"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43C91" w:rsidRPr="00F03AE2" w14:paraId="1693A1F9" w14:textId="77777777" w:rsidTr="009D79D6">
        <w:tc>
          <w:tcPr>
            <w:tcW w:w="8494" w:type="dxa"/>
          </w:tcPr>
          <w:p w14:paraId="466B1F11" w14:textId="77777777" w:rsidR="00943C91" w:rsidRPr="00F03AE2" w:rsidRDefault="00943C91"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43C91" w:rsidRPr="00F03AE2" w14:paraId="6B61359E" w14:textId="77777777" w:rsidTr="009D79D6">
        <w:trPr>
          <w:trHeight w:val="547"/>
        </w:trPr>
        <w:tc>
          <w:tcPr>
            <w:tcW w:w="8494" w:type="dxa"/>
          </w:tcPr>
          <w:p w14:paraId="38B99C48" w14:textId="77777777" w:rsidR="00943C91" w:rsidRPr="00F03AE2" w:rsidRDefault="00943C91"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3AD534B" w14:textId="77777777" w:rsidR="00943C91" w:rsidRPr="00F03AE2" w:rsidRDefault="00943C91"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vista para el reporte con la lista de todos los tickets</w:t>
            </w:r>
            <w:r w:rsidR="000915FE" w:rsidRPr="00F03AE2">
              <w:rPr>
                <w:rFonts w:ascii="Times New Roman" w:hAnsi="Times New Roman" w:cs="Times New Roman"/>
              </w:rPr>
              <w:t xml:space="preserve"> nuevos</w:t>
            </w:r>
            <w:r w:rsidRPr="00F03AE2">
              <w:rPr>
                <w:rFonts w:ascii="Times New Roman" w:hAnsi="Times New Roman" w:cs="Times New Roman"/>
              </w:rPr>
              <w:t>.</w:t>
            </w:r>
          </w:p>
        </w:tc>
      </w:tr>
    </w:tbl>
    <w:p w14:paraId="17F49750" w14:textId="4A2C015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C829C4B" w14:textId="77777777" w:rsidR="003368F8" w:rsidRPr="00F03AE2" w:rsidRDefault="003368F8" w:rsidP="008B3AA5">
      <w:pPr>
        <w:spacing w:after="0"/>
        <w:rPr>
          <w:rFonts w:ascii="Times New Roman" w:hAnsi="Times New Roman" w:cs="Times New Roman"/>
          <w:b/>
        </w:rPr>
      </w:pPr>
    </w:p>
    <w:p w14:paraId="4709C2CA" w14:textId="043E5823"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0-B: </w:t>
      </w:r>
      <w:r w:rsidRPr="00F03AE2">
        <w:rPr>
          <w:rFonts w:ascii="Times New Roman" w:hAnsi="Times New Roman" w:cs="Times New Roman"/>
        </w:rPr>
        <w:t>Prueba de Aceptación 31</w:t>
      </w:r>
    </w:p>
    <w:p w14:paraId="1CAFBFA6" w14:textId="5468FAF6" w:rsidR="00943C91" w:rsidRPr="00F03AE2" w:rsidRDefault="00943C91" w:rsidP="008B3AA5">
      <w:pPr>
        <w:tabs>
          <w:tab w:val="left" w:pos="285"/>
          <w:tab w:val="left" w:pos="1603"/>
        </w:tabs>
        <w:spacing w:after="0"/>
        <w:rPr>
          <w:rFonts w:ascii="Times New Roman" w:hAnsi="Times New Roman" w:cs="Times New Roman"/>
        </w:rPr>
      </w:pPr>
    </w:p>
    <w:tbl>
      <w:tblPr>
        <w:tblStyle w:val="Tablaconcuadrcula"/>
        <w:tblW w:w="0" w:type="auto"/>
        <w:tblLook w:val="04A0" w:firstRow="1" w:lastRow="0" w:firstColumn="1" w:lastColumn="0" w:noHBand="0" w:noVBand="1"/>
      </w:tblPr>
      <w:tblGrid>
        <w:gridCol w:w="4008"/>
        <w:gridCol w:w="4486"/>
      </w:tblGrid>
      <w:tr w:rsidR="00943C91" w:rsidRPr="00F03AE2" w14:paraId="270A1AFD" w14:textId="77777777" w:rsidTr="007B18DF">
        <w:tc>
          <w:tcPr>
            <w:tcW w:w="8494" w:type="dxa"/>
            <w:gridSpan w:val="2"/>
          </w:tcPr>
          <w:p w14:paraId="0359CC95" w14:textId="77777777" w:rsidR="00943C91" w:rsidRPr="00F03AE2" w:rsidRDefault="00943C91" w:rsidP="007B18DF">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43C91" w:rsidRPr="00F03AE2" w14:paraId="07175F27" w14:textId="77777777" w:rsidTr="007B18DF">
        <w:tc>
          <w:tcPr>
            <w:tcW w:w="8494" w:type="dxa"/>
            <w:gridSpan w:val="2"/>
          </w:tcPr>
          <w:p w14:paraId="49BA31DA" w14:textId="77777777" w:rsidR="00943C91" w:rsidRPr="00F03AE2" w:rsidRDefault="00943C91" w:rsidP="007B18DF">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1</w:t>
            </w:r>
          </w:p>
        </w:tc>
      </w:tr>
      <w:tr w:rsidR="00943C91" w:rsidRPr="00F03AE2" w14:paraId="628DFDCE" w14:textId="77777777" w:rsidTr="007B18DF">
        <w:tc>
          <w:tcPr>
            <w:tcW w:w="8494" w:type="dxa"/>
            <w:gridSpan w:val="2"/>
          </w:tcPr>
          <w:p w14:paraId="26A9FE50" w14:textId="77777777" w:rsidR="00943C91" w:rsidRPr="00F03AE2" w:rsidRDefault="00943C91" w:rsidP="007B18DF">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w:t>
            </w:r>
            <w:r w:rsidR="000915FE" w:rsidRPr="00F03AE2">
              <w:rPr>
                <w:rFonts w:ascii="Times New Roman" w:hAnsi="Times New Roman" w:cs="Times New Roman"/>
              </w:rPr>
              <w:t xml:space="preserve"> nuevos</w:t>
            </w:r>
            <w:r w:rsidRPr="00F03AE2">
              <w:rPr>
                <w:rFonts w:ascii="Times New Roman" w:hAnsi="Times New Roman" w:cs="Times New Roman"/>
              </w:rPr>
              <w:t>.</w:t>
            </w:r>
          </w:p>
        </w:tc>
      </w:tr>
      <w:tr w:rsidR="00943C91" w:rsidRPr="00F03AE2" w14:paraId="71F3209E" w14:textId="77777777" w:rsidTr="007B18DF">
        <w:tc>
          <w:tcPr>
            <w:tcW w:w="8494" w:type="dxa"/>
            <w:gridSpan w:val="2"/>
          </w:tcPr>
          <w:p w14:paraId="7C4EB142" w14:textId="77777777" w:rsidR="00943C91" w:rsidRPr="00F03AE2" w:rsidRDefault="00943C91" w:rsidP="007B18DF">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2</w:t>
            </w:r>
            <w:r w:rsidR="000915FE" w:rsidRPr="00F03AE2">
              <w:rPr>
                <w:rFonts w:ascii="Times New Roman" w:hAnsi="Times New Roman" w:cs="Times New Roman"/>
              </w:rPr>
              <w:t>9</w:t>
            </w:r>
          </w:p>
        </w:tc>
      </w:tr>
      <w:tr w:rsidR="00943C91" w:rsidRPr="00F03AE2" w14:paraId="42F19857" w14:textId="77777777" w:rsidTr="007B18DF">
        <w:trPr>
          <w:trHeight w:val="702"/>
        </w:trPr>
        <w:tc>
          <w:tcPr>
            <w:tcW w:w="8494" w:type="dxa"/>
            <w:gridSpan w:val="2"/>
          </w:tcPr>
          <w:p w14:paraId="1737401E" w14:textId="77777777" w:rsidR="00943C91" w:rsidRPr="00F03AE2" w:rsidRDefault="00943C91" w:rsidP="007B18DF">
            <w:pPr>
              <w:spacing w:line="360" w:lineRule="auto"/>
              <w:rPr>
                <w:rFonts w:ascii="Times New Roman" w:hAnsi="Times New Roman" w:cs="Times New Roman"/>
                <w:b/>
              </w:rPr>
            </w:pPr>
            <w:r w:rsidRPr="00F03AE2">
              <w:rPr>
                <w:rFonts w:ascii="Times New Roman" w:hAnsi="Times New Roman" w:cs="Times New Roman"/>
                <w:b/>
              </w:rPr>
              <w:t>Descripción:</w:t>
            </w:r>
          </w:p>
          <w:p w14:paraId="3DA375F9" w14:textId="77777777" w:rsidR="00943C91" w:rsidRPr="00F03AE2" w:rsidRDefault="00943C91" w:rsidP="007B18DF">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w:t>
            </w:r>
            <w:r w:rsidR="000915FE" w:rsidRPr="00F03AE2">
              <w:rPr>
                <w:rFonts w:ascii="Times New Roman" w:hAnsi="Times New Roman" w:cs="Times New Roman"/>
              </w:rPr>
              <w:t xml:space="preserve"> nuevos</w:t>
            </w:r>
            <w:r w:rsidRPr="00F03AE2">
              <w:rPr>
                <w:rFonts w:ascii="Times New Roman" w:hAnsi="Times New Roman" w:cs="Times New Roman"/>
              </w:rPr>
              <w:t>.</w:t>
            </w:r>
          </w:p>
        </w:tc>
      </w:tr>
      <w:tr w:rsidR="00943C91" w:rsidRPr="00F03AE2" w14:paraId="24CAE498" w14:textId="77777777" w:rsidTr="007B18DF">
        <w:trPr>
          <w:trHeight w:val="547"/>
        </w:trPr>
        <w:tc>
          <w:tcPr>
            <w:tcW w:w="4008" w:type="dxa"/>
          </w:tcPr>
          <w:p w14:paraId="496E1500" w14:textId="77777777" w:rsidR="00943C91" w:rsidRPr="00F03AE2" w:rsidRDefault="00943C91" w:rsidP="007B18DF">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F288136" w14:textId="77777777" w:rsidR="00943C91" w:rsidRPr="00F03AE2" w:rsidRDefault="00943C91" w:rsidP="007B18DF">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6FF1B0C8" w14:textId="77777777" w:rsidR="00943C91" w:rsidRPr="00F03AE2" w:rsidRDefault="00943C91" w:rsidP="007B18DF">
            <w:pPr>
              <w:spacing w:line="360" w:lineRule="auto"/>
              <w:rPr>
                <w:rFonts w:ascii="Times New Roman" w:hAnsi="Times New Roman" w:cs="Times New Roman"/>
                <w:b/>
              </w:rPr>
            </w:pPr>
            <w:r w:rsidRPr="00F03AE2">
              <w:rPr>
                <w:rFonts w:ascii="Times New Roman" w:hAnsi="Times New Roman" w:cs="Times New Roman"/>
                <w:b/>
              </w:rPr>
              <w:t>Ejecución:</w:t>
            </w:r>
          </w:p>
          <w:p w14:paraId="2617E364" w14:textId="77777777" w:rsidR="00943C91" w:rsidRPr="00F03AE2" w:rsidRDefault="00943C91" w:rsidP="00F53C45">
            <w:pPr>
              <w:pStyle w:val="Prrafodelista"/>
              <w:numPr>
                <w:ilvl w:val="0"/>
                <w:numId w:val="73"/>
              </w:numPr>
              <w:spacing w:line="360" w:lineRule="auto"/>
              <w:rPr>
                <w:rFonts w:ascii="Times New Roman" w:hAnsi="Times New Roman" w:cs="Times New Roman"/>
              </w:rPr>
            </w:pPr>
            <w:r w:rsidRPr="00F03AE2">
              <w:rPr>
                <w:rFonts w:ascii="Times New Roman" w:hAnsi="Times New Roman" w:cs="Times New Roman"/>
              </w:rPr>
              <w:t>Ingresar al Sistema</w:t>
            </w:r>
          </w:p>
          <w:p w14:paraId="7D7B3B2E" w14:textId="77777777" w:rsidR="00943C91" w:rsidRPr="00F03AE2" w:rsidRDefault="00943C91" w:rsidP="00F53C45">
            <w:pPr>
              <w:pStyle w:val="Prrafodelista"/>
              <w:numPr>
                <w:ilvl w:val="0"/>
                <w:numId w:val="73"/>
              </w:numPr>
              <w:spacing w:line="360" w:lineRule="auto"/>
              <w:rPr>
                <w:rFonts w:ascii="Times New Roman" w:hAnsi="Times New Roman" w:cs="Times New Roman"/>
              </w:rPr>
            </w:pPr>
            <w:r w:rsidRPr="00F03AE2">
              <w:rPr>
                <w:rFonts w:ascii="Times New Roman" w:hAnsi="Times New Roman" w:cs="Times New Roman"/>
              </w:rPr>
              <w:t>Menú principal, Reportes.</w:t>
            </w:r>
          </w:p>
          <w:p w14:paraId="7B9A5B54" w14:textId="77777777" w:rsidR="00943C91" w:rsidRPr="00F03AE2" w:rsidRDefault="000915FE" w:rsidP="00F53C45">
            <w:pPr>
              <w:pStyle w:val="Prrafodelista"/>
              <w:numPr>
                <w:ilvl w:val="0"/>
                <w:numId w:val="73"/>
              </w:numPr>
              <w:spacing w:line="360" w:lineRule="auto"/>
              <w:rPr>
                <w:rFonts w:ascii="Times New Roman" w:hAnsi="Times New Roman" w:cs="Times New Roman"/>
              </w:rPr>
            </w:pPr>
            <w:r w:rsidRPr="00F03AE2">
              <w:rPr>
                <w:rFonts w:ascii="Times New Roman" w:hAnsi="Times New Roman" w:cs="Times New Roman"/>
              </w:rPr>
              <w:t>Tickets Nuevos</w:t>
            </w:r>
            <w:r w:rsidR="00943C91" w:rsidRPr="00F03AE2">
              <w:rPr>
                <w:rFonts w:ascii="Times New Roman" w:hAnsi="Times New Roman" w:cs="Times New Roman"/>
              </w:rPr>
              <w:t>.</w:t>
            </w:r>
          </w:p>
          <w:p w14:paraId="6BAE9D06" w14:textId="77777777" w:rsidR="000915FE" w:rsidRPr="00F03AE2" w:rsidRDefault="000915FE" w:rsidP="00F53C45">
            <w:pPr>
              <w:pStyle w:val="Prrafodelista"/>
              <w:numPr>
                <w:ilvl w:val="0"/>
                <w:numId w:val="73"/>
              </w:numPr>
              <w:spacing w:line="360" w:lineRule="auto"/>
              <w:rPr>
                <w:rFonts w:ascii="Times New Roman" w:hAnsi="Times New Roman" w:cs="Times New Roman"/>
              </w:rPr>
            </w:pPr>
            <w:r w:rsidRPr="00F03AE2">
              <w:rPr>
                <w:rFonts w:ascii="Times New Roman" w:hAnsi="Times New Roman" w:cs="Times New Roman"/>
              </w:rPr>
              <w:t>Generar PDF</w:t>
            </w:r>
          </w:p>
        </w:tc>
      </w:tr>
      <w:tr w:rsidR="00943C91" w:rsidRPr="00F03AE2" w14:paraId="58BEBF92" w14:textId="77777777" w:rsidTr="007B18DF">
        <w:trPr>
          <w:trHeight w:val="547"/>
        </w:trPr>
        <w:tc>
          <w:tcPr>
            <w:tcW w:w="4008" w:type="dxa"/>
          </w:tcPr>
          <w:p w14:paraId="16B066F9" w14:textId="77777777" w:rsidR="00943C91" w:rsidRPr="00F03AE2" w:rsidRDefault="00943C91" w:rsidP="007B18DF">
            <w:pPr>
              <w:spacing w:line="360" w:lineRule="auto"/>
              <w:rPr>
                <w:rFonts w:ascii="Times New Roman" w:hAnsi="Times New Roman" w:cs="Times New Roman"/>
                <w:b/>
              </w:rPr>
            </w:pPr>
            <w:r w:rsidRPr="00F03AE2">
              <w:rPr>
                <w:rFonts w:ascii="Times New Roman" w:hAnsi="Times New Roman" w:cs="Times New Roman"/>
                <w:b/>
              </w:rPr>
              <w:t>Post condiciones:</w:t>
            </w:r>
          </w:p>
          <w:p w14:paraId="086B2A70" w14:textId="77777777" w:rsidR="00943C91" w:rsidRPr="00F03AE2" w:rsidRDefault="00943C91" w:rsidP="007B18DF">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1247C536" w14:textId="77777777" w:rsidR="00943C91" w:rsidRPr="00F03AE2" w:rsidRDefault="00943C91" w:rsidP="007B18DF">
            <w:pPr>
              <w:spacing w:line="360" w:lineRule="auto"/>
              <w:rPr>
                <w:rFonts w:ascii="Times New Roman" w:hAnsi="Times New Roman" w:cs="Times New Roman"/>
                <w:b/>
              </w:rPr>
            </w:pPr>
            <w:r w:rsidRPr="00F03AE2">
              <w:rPr>
                <w:rFonts w:ascii="Times New Roman" w:hAnsi="Times New Roman" w:cs="Times New Roman"/>
                <w:b/>
              </w:rPr>
              <w:t>Evaluación de Prueba:</w:t>
            </w:r>
          </w:p>
          <w:p w14:paraId="666556C5" w14:textId="77777777" w:rsidR="00943C91" w:rsidRPr="00F03AE2" w:rsidRDefault="00943C91" w:rsidP="007B18DF">
            <w:pPr>
              <w:spacing w:line="360" w:lineRule="auto"/>
              <w:rPr>
                <w:rFonts w:ascii="Times New Roman" w:hAnsi="Times New Roman" w:cs="Times New Roman"/>
              </w:rPr>
            </w:pPr>
            <w:r w:rsidRPr="00F03AE2">
              <w:rPr>
                <w:rFonts w:ascii="Times New Roman" w:hAnsi="Times New Roman" w:cs="Times New Roman"/>
              </w:rPr>
              <w:t>Exitosa</w:t>
            </w:r>
          </w:p>
        </w:tc>
      </w:tr>
    </w:tbl>
    <w:p w14:paraId="7B7AC2E4" w14:textId="5971EA6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8C016C8" w14:textId="77777777" w:rsidR="000915FE" w:rsidRPr="00F03AE2" w:rsidRDefault="000915FE" w:rsidP="008B3AA5">
      <w:pPr>
        <w:spacing w:after="0"/>
        <w:rPr>
          <w:rFonts w:ascii="Times New Roman" w:hAnsi="Times New Roman" w:cs="Times New Roman"/>
        </w:rPr>
      </w:pPr>
    </w:p>
    <w:p w14:paraId="204F7044" w14:textId="77777777" w:rsidR="00A6036B" w:rsidRPr="00F03AE2" w:rsidRDefault="00A6036B" w:rsidP="008B3AA5">
      <w:pPr>
        <w:spacing w:after="0"/>
        <w:rPr>
          <w:rFonts w:ascii="Times New Roman" w:hAnsi="Times New Roman" w:cs="Times New Roman"/>
          <w:b/>
        </w:rPr>
      </w:pPr>
    </w:p>
    <w:p w14:paraId="2292AFFB" w14:textId="77777777" w:rsidR="00A6036B" w:rsidRPr="00F03AE2" w:rsidRDefault="00A6036B" w:rsidP="008B3AA5">
      <w:pPr>
        <w:spacing w:after="0"/>
        <w:rPr>
          <w:rFonts w:ascii="Times New Roman" w:hAnsi="Times New Roman" w:cs="Times New Roman"/>
          <w:b/>
        </w:rPr>
      </w:pPr>
    </w:p>
    <w:p w14:paraId="2041EF79" w14:textId="11245277"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1-B: </w:t>
      </w:r>
      <w:r w:rsidRPr="00F03AE2">
        <w:rPr>
          <w:rFonts w:ascii="Times New Roman" w:hAnsi="Times New Roman" w:cs="Times New Roman"/>
        </w:rPr>
        <w:t>Historia de Usuario 30</w:t>
      </w:r>
    </w:p>
    <w:tbl>
      <w:tblPr>
        <w:tblStyle w:val="Tablaconcuadrcula"/>
        <w:tblW w:w="0" w:type="auto"/>
        <w:tblLook w:val="04A0" w:firstRow="1" w:lastRow="0" w:firstColumn="1" w:lastColumn="0" w:noHBand="0" w:noVBand="1"/>
      </w:tblPr>
      <w:tblGrid>
        <w:gridCol w:w="4248"/>
        <w:gridCol w:w="4246"/>
      </w:tblGrid>
      <w:tr w:rsidR="003368F8" w:rsidRPr="00F03AE2" w14:paraId="5A07D8B6" w14:textId="77777777" w:rsidTr="003368F8">
        <w:tc>
          <w:tcPr>
            <w:tcW w:w="8494" w:type="dxa"/>
            <w:gridSpan w:val="2"/>
          </w:tcPr>
          <w:p w14:paraId="3351892A" w14:textId="77777777" w:rsidR="003368F8" w:rsidRPr="00F03AE2" w:rsidRDefault="003368F8" w:rsidP="008B3AA5">
            <w:pPr>
              <w:spacing w:line="360" w:lineRule="auto"/>
              <w:jc w:val="right"/>
              <w:rPr>
                <w:rFonts w:ascii="Times New Roman" w:hAnsi="Times New Roman" w:cs="Times New Roman"/>
                <w:b/>
              </w:rPr>
            </w:pPr>
            <w:r w:rsidRPr="00F03AE2">
              <w:rPr>
                <w:rFonts w:ascii="Times New Roman" w:hAnsi="Times New Roman" w:cs="Times New Roman"/>
              </w:rPr>
              <w:tab/>
            </w:r>
            <w:r w:rsidRPr="00F03AE2">
              <w:rPr>
                <w:rFonts w:ascii="Times New Roman" w:hAnsi="Times New Roman" w:cs="Times New Roman"/>
              </w:rPr>
              <w:tab/>
            </w:r>
            <w:r w:rsidRPr="00F03AE2">
              <w:rPr>
                <w:rFonts w:ascii="Times New Roman" w:hAnsi="Times New Roman" w:cs="Times New Roman"/>
                <w:b/>
              </w:rPr>
              <w:t>Historia de Usuario</w:t>
            </w:r>
          </w:p>
        </w:tc>
      </w:tr>
      <w:tr w:rsidR="003368F8" w:rsidRPr="00F03AE2" w14:paraId="68AAA71F" w14:textId="77777777" w:rsidTr="003368F8">
        <w:tc>
          <w:tcPr>
            <w:tcW w:w="4248" w:type="dxa"/>
          </w:tcPr>
          <w:p w14:paraId="7A11B0C1"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0</w:t>
            </w:r>
          </w:p>
        </w:tc>
        <w:tc>
          <w:tcPr>
            <w:tcW w:w="4246" w:type="dxa"/>
          </w:tcPr>
          <w:p w14:paraId="13B6D8DF"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3368F8" w:rsidRPr="00F03AE2" w14:paraId="4E31D1BF" w14:textId="77777777" w:rsidTr="003368F8">
        <w:tc>
          <w:tcPr>
            <w:tcW w:w="8494" w:type="dxa"/>
            <w:gridSpan w:val="2"/>
          </w:tcPr>
          <w:p w14:paraId="75DA2E5E"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Reporte de los Tickets Abiertos.</w:t>
            </w:r>
          </w:p>
        </w:tc>
      </w:tr>
      <w:tr w:rsidR="003368F8" w:rsidRPr="00F03AE2" w14:paraId="7617E4F4" w14:textId="77777777" w:rsidTr="003368F8">
        <w:tc>
          <w:tcPr>
            <w:tcW w:w="4248" w:type="dxa"/>
          </w:tcPr>
          <w:p w14:paraId="68486121"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edia</w:t>
            </w:r>
          </w:p>
          <w:p w14:paraId="3BC31989"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46B781D9"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08FD3CF3"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3368F8" w:rsidRPr="00F03AE2" w14:paraId="36484723" w14:textId="77777777" w:rsidTr="003368F8">
        <w:tc>
          <w:tcPr>
            <w:tcW w:w="4248" w:type="dxa"/>
          </w:tcPr>
          <w:p w14:paraId="0DB76B11"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5093198E"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3368F8" w:rsidRPr="00F03AE2" w14:paraId="105EFF14" w14:textId="77777777" w:rsidTr="003368F8">
        <w:tc>
          <w:tcPr>
            <w:tcW w:w="8494" w:type="dxa"/>
            <w:gridSpan w:val="2"/>
          </w:tcPr>
          <w:p w14:paraId="0DDDC86F"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3368F8" w:rsidRPr="00F03AE2" w14:paraId="6258AC0D" w14:textId="77777777" w:rsidTr="003368F8">
        <w:trPr>
          <w:trHeight w:val="547"/>
        </w:trPr>
        <w:tc>
          <w:tcPr>
            <w:tcW w:w="8494" w:type="dxa"/>
            <w:gridSpan w:val="2"/>
          </w:tcPr>
          <w:p w14:paraId="276C50F3"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16A33FA" w14:textId="77777777" w:rsidR="003368F8" w:rsidRPr="00F03AE2" w:rsidRDefault="003368F8"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técnico de facultad deseo generar un reporte con la lista de todos tickets abiertos.</w:t>
            </w:r>
          </w:p>
        </w:tc>
      </w:tr>
      <w:tr w:rsidR="003368F8" w:rsidRPr="00F03AE2" w14:paraId="24CFF4AA" w14:textId="77777777" w:rsidTr="003368F8">
        <w:trPr>
          <w:trHeight w:val="547"/>
        </w:trPr>
        <w:tc>
          <w:tcPr>
            <w:tcW w:w="8494" w:type="dxa"/>
            <w:gridSpan w:val="2"/>
          </w:tcPr>
          <w:p w14:paraId="7ECD4B55"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2F93A8EE" w14:textId="7525BA0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8E9F01A" w14:textId="77777777" w:rsidR="003368F8" w:rsidRPr="00F03AE2" w:rsidRDefault="003368F8" w:rsidP="008B3AA5">
      <w:pPr>
        <w:spacing w:after="0"/>
        <w:rPr>
          <w:rFonts w:ascii="Times New Roman" w:hAnsi="Times New Roman" w:cs="Times New Roman"/>
        </w:rPr>
      </w:pPr>
    </w:p>
    <w:p w14:paraId="46B0B0A3" w14:textId="16A2E76E"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2-B: </w:t>
      </w:r>
      <w:r w:rsidRPr="00F03AE2">
        <w:rPr>
          <w:rFonts w:ascii="Times New Roman" w:hAnsi="Times New Roman" w:cs="Times New Roman"/>
        </w:rPr>
        <w:t>Tarea de Ingeniería 62</w:t>
      </w:r>
    </w:p>
    <w:tbl>
      <w:tblPr>
        <w:tblStyle w:val="Tablaconcuadrcula"/>
        <w:tblW w:w="0" w:type="auto"/>
        <w:tblLook w:val="04A0" w:firstRow="1" w:lastRow="0" w:firstColumn="1" w:lastColumn="0" w:noHBand="0" w:noVBand="1"/>
      </w:tblPr>
      <w:tblGrid>
        <w:gridCol w:w="8494"/>
      </w:tblGrid>
      <w:tr w:rsidR="003368F8" w:rsidRPr="00F03AE2" w14:paraId="3BEA2ED5" w14:textId="77777777" w:rsidTr="003368F8">
        <w:tc>
          <w:tcPr>
            <w:tcW w:w="8494" w:type="dxa"/>
          </w:tcPr>
          <w:p w14:paraId="3527335C" w14:textId="77777777" w:rsidR="003368F8" w:rsidRPr="00F03AE2" w:rsidRDefault="003368F8"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3368F8" w:rsidRPr="00F03AE2" w14:paraId="5FA76DCF" w14:textId="77777777" w:rsidTr="003368F8">
        <w:tc>
          <w:tcPr>
            <w:tcW w:w="8494" w:type="dxa"/>
          </w:tcPr>
          <w:p w14:paraId="22137620"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0</w:t>
            </w:r>
          </w:p>
        </w:tc>
      </w:tr>
      <w:tr w:rsidR="003368F8" w:rsidRPr="00F03AE2" w14:paraId="07B515E9" w14:textId="77777777" w:rsidTr="003368F8">
        <w:tc>
          <w:tcPr>
            <w:tcW w:w="8494" w:type="dxa"/>
          </w:tcPr>
          <w:p w14:paraId="352C8347"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2</w:t>
            </w:r>
          </w:p>
        </w:tc>
      </w:tr>
      <w:tr w:rsidR="003368F8" w:rsidRPr="00F03AE2" w14:paraId="74C86235" w14:textId="77777777" w:rsidTr="003368F8">
        <w:tc>
          <w:tcPr>
            <w:tcW w:w="8494" w:type="dxa"/>
          </w:tcPr>
          <w:p w14:paraId="49163A53"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Nombre de la Tarea:</w:t>
            </w:r>
            <w:r w:rsidRPr="00F03AE2">
              <w:rPr>
                <w:rFonts w:ascii="Times New Roman" w:hAnsi="Times New Roman" w:cs="Times New Roman"/>
              </w:rPr>
              <w:t xml:space="preserve"> Configuración del controlador del modelo Ticket.</w:t>
            </w:r>
          </w:p>
        </w:tc>
      </w:tr>
      <w:tr w:rsidR="003368F8" w:rsidRPr="00F03AE2" w14:paraId="4C65A24E" w14:textId="77777777" w:rsidTr="003368F8">
        <w:tc>
          <w:tcPr>
            <w:tcW w:w="8494" w:type="dxa"/>
          </w:tcPr>
          <w:p w14:paraId="466C8636"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3368F8" w:rsidRPr="00F03AE2" w14:paraId="7816D894" w14:textId="77777777" w:rsidTr="003368F8">
        <w:tc>
          <w:tcPr>
            <w:tcW w:w="8494" w:type="dxa"/>
          </w:tcPr>
          <w:p w14:paraId="72105842" w14:textId="77777777" w:rsidR="003368F8" w:rsidRPr="00F03AE2" w:rsidRDefault="003368F8"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3368F8" w:rsidRPr="00F03AE2" w14:paraId="7C87B886" w14:textId="77777777" w:rsidTr="003368F8">
        <w:trPr>
          <w:trHeight w:val="547"/>
        </w:trPr>
        <w:tc>
          <w:tcPr>
            <w:tcW w:w="8494" w:type="dxa"/>
          </w:tcPr>
          <w:p w14:paraId="1F7FA8AB" w14:textId="77777777" w:rsidR="003368F8" w:rsidRPr="00F03AE2" w:rsidRDefault="003368F8"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F76682E" w14:textId="77777777" w:rsidR="003368F8" w:rsidRPr="00F03AE2" w:rsidRDefault="003368F8"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el reporte con la lista de todos los tickets abiertos.</w:t>
            </w:r>
          </w:p>
        </w:tc>
      </w:tr>
    </w:tbl>
    <w:p w14:paraId="54E273EA" w14:textId="217E1CBC"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7C5070E" w14:textId="77777777" w:rsidR="003368F8" w:rsidRPr="00F03AE2" w:rsidRDefault="003368F8" w:rsidP="008B3AA5">
      <w:pPr>
        <w:spacing w:after="0"/>
        <w:rPr>
          <w:rFonts w:ascii="Times New Roman" w:hAnsi="Times New Roman" w:cs="Times New Roman"/>
        </w:rPr>
      </w:pPr>
    </w:p>
    <w:p w14:paraId="029524EE" w14:textId="631A3417"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3-B: </w:t>
      </w:r>
      <w:r w:rsidRPr="00F03AE2">
        <w:rPr>
          <w:rFonts w:ascii="Times New Roman" w:hAnsi="Times New Roman" w:cs="Times New Roman"/>
        </w:rPr>
        <w:t>Tarea de Ingeniería 63</w:t>
      </w:r>
    </w:p>
    <w:tbl>
      <w:tblPr>
        <w:tblStyle w:val="Tablaconcuadrcula"/>
        <w:tblW w:w="0" w:type="auto"/>
        <w:tblLook w:val="04A0" w:firstRow="1" w:lastRow="0" w:firstColumn="1" w:lastColumn="0" w:noHBand="0" w:noVBand="1"/>
      </w:tblPr>
      <w:tblGrid>
        <w:gridCol w:w="8494"/>
      </w:tblGrid>
      <w:tr w:rsidR="000915FE" w:rsidRPr="00F03AE2" w14:paraId="643041AA" w14:textId="77777777" w:rsidTr="009D79D6">
        <w:tc>
          <w:tcPr>
            <w:tcW w:w="8494" w:type="dxa"/>
          </w:tcPr>
          <w:p w14:paraId="7C36FA60"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915FE" w:rsidRPr="00F03AE2" w14:paraId="73025B14" w14:textId="77777777" w:rsidTr="009D79D6">
        <w:tc>
          <w:tcPr>
            <w:tcW w:w="8494" w:type="dxa"/>
          </w:tcPr>
          <w:p w14:paraId="2A53FC4A"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0</w:t>
            </w:r>
          </w:p>
        </w:tc>
      </w:tr>
      <w:tr w:rsidR="000915FE" w:rsidRPr="00F03AE2" w14:paraId="3A64564C" w14:textId="77777777" w:rsidTr="009D79D6">
        <w:tc>
          <w:tcPr>
            <w:tcW w:w="8494" w:type="dxa"/>
          </w:tcPr>
          <w:p w14:paraId="3C6CF0F2"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3</w:t>
            </w:r>
          </w:p>
        </w:tc>
      </w:tr>
      <w:tr w:rsidR="000915FE" w:rsidRPr="00F03AE2" w14:paraId="1F573DF2" w14:textId="77777777" w:rsidTr="009D79D6">
        <w:tc>
          <w:tcPr>
            <w:tcW w:w="8494" w:type="dxa"/>
          </w:tcPr>
          <w:p w14:paraId="364F680B"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9D79D6" w:rsidRPr="00F03AE2">
              <w:rPr>
                <w:rFonts w:ascii="Times New Roman" w:hAnsi="Times New Roman" w:cs="Times New Roman"/>
              </w:rPr>
              <w:t xml:space="preserve"> de la vista de reportes.</w:t>
            </w:r>
          </w:p>
        </w:tc>
      </w:tr>
      <w:tr w:rsidR="000915FE" w:rsidRPr="00F03AE2" w14:paraId="4BC05854" w14:textId="77777777" w:rsidTr="009D79D6">
        <w:tc>
          <w:tcPr>
            <w:tcW w:w="8494" w:type="dxa"/>
          </w:tcPr>
          <w:p w14:paraId="70F03F7B"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915FE" w:rsidRPr="00F03AE2" w14:paraId="5F50E192" w14:textId="77777777" w:rsidTr="009D79D6">
        <w:tc>
          <w:tcPr>
            <w:tcW w:w="8494" w:type="dxa"/>
          </w:tcPr>
          <w:p w14:paraId="2D097817"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915FE" w:rsidRPr="00F03AE2" w14:paraId="5ECFC97A" w14:textId="77777777" w:rsidTr="009D79D6">
        <w:trPr>
          <w:trHeight w:val="547"/>
        </w:trPr>
        <w:tc>
          <w:tcPr>
            <w:tcW w:w="8494" w:type="dxa"/>
          </w:tcPr>
          <w:p w14:paraId="3CEA885D"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C7E27F6" w14:textId="77777777" w:rsidR="000915FE" w:rsidRPr="00F03AE2" w:rsidRDefault="000915F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vista para el reporte con la lista de todos los tickets abiertos.</w:t>
            </w:r>
          </w:p>
        </w:tc>
      </w:tr>
    </w:tbl>
    <w:p w14:paraId="0E85BA04" w14:textId="56DB84EF"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471479A" w14:textId="77777777" w:rsidR="000915FE" w:rsidRPr="00F03AE2" w:rsidRDefault="000915FE" w:rsidP="008B3AA5">
      <w:pPr>
        <w:tabs>
          <w:tab w:val="left" w:pos="638"/>
        </w:tabs>
        <w:spacing w:after="0"/>
        <w:rPr>
          <w:rFonts w:ascii="Times New Roman" w:hAnsi="Times New Roman" w:cs="Times New Roman"/>
        </w:rPr>
      </w:pPr>
    </w:p>
    <w:p w14:paraId="7075EA66" w14:textId="77777777" w:rsidR="00A6036B" w:rsidRPr="00F03AE2" w:rsidRDefault="00A6036B" w:rsidP="008B3AA5">
      <w:pPr>
        <w:spacing w:after="0"/>
        <w:rPr>
          <w:rFonts w:ascii="Times New Roman" w:hAnsi="Times New Roman" w:cs="Times New Roman"/>
          <w:b/>
        </w:rPr>
      </w:pPr>
    </w:p>
    <w:p w14:paraId="76AE506D" w14:textId="77777777" w:rsidR="00A6036B" w:rsidRPr="00F03AE2" w:rsidRDefault="00A6036B" w:rsidP="008B3AA5">
      <w:pPr>
        <w:spacing w:after="0"/>
        <w:rPr>
          <w:rFonts w:ascii="Times New Roman" w:hAnsi="Times New Roman" w:cs="Times New Roman"/>
          <w:b/>
        </w:rPr>
      </w:pPr>
    </w:p>
    <w:p w14:paraId="18504BBA" w14:textId="77777777" w:rsidR="00A6036B" w:rsidRPr="00F03AE2" w:rsidRDefault="00A6036B" w:rsidP="008B3AA5">
      <w:pPr>
        <w:spacing w:after="0"/>
        <w:rPr>
          <w:rFonts w:ascii="Times New Roman" w:hAnsi="Times New Roman" w:cs="Times New Roman"/>
          <w:b/>
        </w:rPr>
      </w:pPr>
    </w:p>
    <w:p w14:paraId="5B75E839" w14:textId="77777777" w:rsidR="00A6036B" w:rsidRPr="00F03AE2" w:rsidRDefault="00A6036B" w:rsidP="008B3AA5">
      <w:pPr>
        <w:spacing w:after="0"/>
        <w:rPr>
          <w:rFonts w:ascii="Times New Roman" w:hAnsi="Times New Roman" w:cs="Times New Roman"/>
          <w:b/>
        </w:rPr>
      </w:pPr>
    </w:p>
    <w:p w14:paraId="7F4D4206" w14:textId="20CA01E4"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4-B: </w:t>
      </w:r>
      <w:r w:rsidRPr="00F03AE2">
        <w:rPr>
          <w:rFonts w:ascii="Times New Roman" w:hAnsi="Times New Roman" w:cs="Times New Roman"/>
        </w:rPr>
        <w:t>Prueba de Aceptación 32</w:t>
      </w:r>
    </w:p>
    <w:tbl>
      <w:tblPr>
        <w:tblStyle w:val="Tablaconcuadrcula"/>
        <w:tblW w:w="0" w:type="auto"/>
        <w:tblLook w:val="04A0" w:firstRow="1" w:lastRow="0" w:firstColumn="1" w:lastColumn="0" w:noHBand="0" w:noVBand="1"/>
      </w:tblPr>
      <w:tblGrid>
        <w:gridCol w:w="4008"/>
        <w:gridCol w:w="4486"/>
      </w:tblGrid>
      <w:tr w:rsidR="000915FE" w:rsidRPr="00F03AE2" w14:paraId="6EB47C73" w14:textId="77777777" w:rsidTr="00926FEE">
        <w:tc>
          <w:tcPr>
            <w:tcW w:w="8494" w:type="dxa"/>
            <w:gridSpan w:val="2"/>
          </w:tcPr>
          <w:p w14:paraId="2F230CF2"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0915FE" w:rsidRPr="00F03AE2" w14:paraId="1D5186A0" w14:textId="77777777" w:rsidTr="00926FEE">
        <w:tc>
          <w:tcPr>
            <w:tcW w:w="8494" w:type="dxa"/>
            <w:gridSpan w:val="2"/>
          </w:tcPr>
          <w:p w14:paraId="1D172E22"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2</w:t>
            </w:r>
          </w:p>
        </w:tc>
      </w:tr>
      <w:tr w:rsidR="000915FE" w:rsidRPr="00F03AE2" w14:paraId="1A737955" w14:textId="77777777" w:rsidTr="00926FEE">
        <w:tc>
          <w:tcPr>
            <w:tcW w:w="8494" w:type="dxa"/>
            <w:gridSpan w:val="2"/>
          </w:tcPr>
          <w:p w14:paraId="5BA66B69"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nuevos.</w:t>
            </w:r>
          </w:p>
        </w:tc>
      </w:tr>
      <w:tr w:rsidR="000915FE" w:rsidRPr="00F03AE2" w14:paraId="07D17065" w14:textId="77777777" w:rsidTr="00926FEE">
        <w:tc>
          <w:tcPr>
            <w:tcW w:w="8494" w:type="dxa"/>
            <w:gridSpan w:val="2"/>
          </w:tcPr>
          <w:p w14:paraId="5B0271B7"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0</w:t>
            </w:r>
          </w:p>
        </w:tc>
      </w:tr>
      <w:tr w:rsidR="000915FE" w:rsidRPr="00F03AE2" w14:paraId="0A9B7AE1" w14:textId="77777777" w:rsidTr="00926FEE">
        <w:trPr>
          <w:trHeight w:val="702"/>
        </w:trPr>
        <w:tc>
          <w:tcPr>
            <w:tcW w:w="8494" w:type="dxa"/>
            <w:gridSpan w:val="2"/>
          </w:tcPr>
          <w:p w14:paraId="08D19049"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A98FFD5"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 abiertos.</w:t>
            </w:r>
          </w:p>
        </w:tc>
      </w:tr>
      <w:tr w:rsidR="000915FE" w:rsidRPr="00F03AE2" w14:paraId="640E418D" w14:textId="77777777" w:rsidTr="00926FEE">
        <w:trPr>
          <w:trHeight w:val="547"/>
        </w:trPr>
        <w:tc>
          <w:tcPr>
            <w:tcW w:w="4008" w:type="dxa"/>
          </w:tcPr>
          <w:p w14:paraId="09C5BDD1" w14:textId="77777777" w:rsidR="000915FE" w:rsidRPr="00F03AE2" w:rsidRDefault="000915F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020FB79F"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3004072F"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2594674D" w14:textId="77777777" w:rsidR="000915FE" w:rsidRPr="00F03AE2" w:rsidRDefault="000915FE" w:rsidP="00F53C45">
            <w:pPr>
              <w:pStyle w:val="Prrafodelista"/>
              <w:numPr>
                <w:ilvl w:val="0"/>
                <w:numId w:val="74"/>
              </w:numPr>
              <w:spacing w:line="360" w:lineRule="auto"/>
              <w:rPr>
                <w:rFonts w:ascii="Times New Roman" w:hAnsi="Times New Roman" w:cs="Times New Roman"/>
              </w:rPr>
            </w:pPr>
            <w:r w:rsidRPr="00F03AE2">
              <w:rPr>
                <w:rFonts w:ascii="Times New Roman" w:hAnsi="Times New Roman" w:cs="Times New Roman"/>
              </w:rPr>
              <w:t>Ingresar al Sistema</w:t>
            </w:r>
          </w:p>
          <w:p w14:paraId="494BBB8E" w14:textId="77777777" w:rsidR="000915FE" w:rsidRPr="00F03AE2" w:rsidRDefault="000915FE" w:rsidP="00F53C45">
            <w:pPr>
              <w:pStyle w:val="Prrafodelista"/>
              <w:numPr>
                <w:ilvl w:val="0"/>
                <w:numId w:val="74"/>
              </w:numPr>
              <w:spacing w:line="360" w:lineRule="auto"/>
              <w:rPr>
                <w:rFonts w:ascii="Times New Roman" w:hAnsi="Times New Roman" w:cs="Times New Roman"/>
              </w:rPr>
            </w:pPr>
            <w:r w:rsidRPr="00F03AE2">
              <w:rPr>
                <w:rFonts w:ascii="Times New Roman" w:hAnsi="Times New Roman" w:cs="Times New Roman"/>
              </w:rPr>
              <w:t>Menú principal, Reportes.</w:t>
            </w:r>
          </w:p>
          <w:p w14:paraId="79671478" w14:textId="77777777" w:rsidR="000915FE" w:rsidRPr="00F03AE2" w:rsidRDefault="000915FE" w:rsidP="00F53C45">
            <w:pPr>
              <w:pStyle w:val="Prrafodelista"/>
              <w:numPr>
                <w:ilvl w:val="0"/>
                <w:numId w:val="74"/>
              </w:numPr>
              <w:spacing w:line="360" w:lineRule="auto"/>
              <w:rPr>
                <w:rFonts w:ascii="Times New Roman" w:hAnsi="Times New Roman" w:cs="Times New Roman"/>
              </w:rPr>
            </w:pPr>
            <w:r w:rsidRPr="00F03AE2">
              <w:rPr>
                <w:rFonts w:ascii="Times New Roman" w:hAnsi="Times New Roman" w:cs="Times New Roman"/>
              </w:rPr>
              <w:t>Tickets Abiertos.</w:t>
            </w:r>
          </w:p>
          <w:p w14:paraId="0289304A" w14:textId="77777777" w:rsidR="000915FE" w:rsidRPr="00F03AE2" w:rsidRDefault="000915FE" w:rsidP="00F53C45">
            <w:pPr>
              <w:pStyle w:val="Prrafodelista"/>
              <w:numPr>
                <w:ilvl w:val="0"/>
                <w:numId w:val="74"/>
              </w:numPr>
              <w:spacing w:line="360" w:lineRule="auto"/>
              <w:rPr>
                <w:rFonts w:ascii="Times New Roman" w:hAnsi="Times New Roman" w:cs="Times New Roman"/>
              </w:rPr>
            </w:pPr>
            <w:r w:rsidRPr="00F03AE2">
              <w:rPr>
                <w:rFonts w:ascii="Times New Roman" w:hAnsi="Times New Roman" w:cs="Times New Roman"/>
              </w:rPr>
              <w:t>Generar PDF</w:t>
            </w:r>
          </w:p>
        </w:tc>
      </w:tr>
      <w:tr w:rsidR="000915FE" w:rsidRPr="00F03AE2" w14:paraId="3D17D057" w14:textId="77777777" w:rsidTr="00926FEE">
        <w:trPr>
          <w:trHeight w:val="547"/>
        </w:trPr>
        <w:tc>
          <w:tcPr>
            <w:tcW w:w="4008" w:type="dxa"/>
          </w:tcPr>
          <w:p w14:paraId="11F5A0AF"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722179E"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11F0CB2A"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5DAEB7AA"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xitosa</w:t>
            </w:r>
          </w:p>
          <w:p w14:paraId="12C8D172" w14:textId="77777777" w:rsidR="000915FE" w:rsidRPr="00F03AE2" w:rsidRDefault="000915FE" w:rsidP="008B3AA5">
            <w:pPr>
              <w:spacing w:line="360" w:lineRule="auto"/>
              <w:rPr>
                <w:rFonts w:ascii="Times New Roman" w:hAnsi="Times New Roman" w:cs="Times New Roman"/>
              </w:rPr>
            </w:pPr>
          </w:p>
        </w:tc>
      </w:tr>
    </w:tbl>
    <w:p w14:paraId="3B3DF568" w14:textId="75C75B7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55AC1C0" w14:textId="77777777" w:rsidR="00A6036B" w:rsidRPr="00F03AE2" w:rsidRDefault="00A6036B" w:rsidP="008B3AA5">
      <w:pPr>
        <w:spacing w:after="0"/>
        <w:rPr>
          <w:rFonts w:ascii="Times New Roman" w:hAnsi="Times New Roman" w:cs="Times New Roman"/>
          <w:b/>
        </w:rPr>
      </w:pPr>
    </w:p>
    <w:p w14:paraId="13FFE7C1" w14:textId="0A367187"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5-B: </w:t>
      </w:r>
      <w:r w:rsidRPr="00F03AE2">
        <w:rPr>
          <w:rFonts w:ascii="Times New Roman" w:hAnsi="Times New Roman" w:cs="Times New Roman"/>
        </w:rPr>
        <w:t>Historia de Usuario 31</w:t>
      </w:r>
    </w:p>
    <w:tbl>
      <w:tblPr>
        <w:tblStyle w:val="Tablaconcuadrcula"/>
        <w:tblW w:w="0" w:type="auto"/>
        <w:tblLook w:val="04A0" w:firstRow="1" w:lastRow="0" w:firstColumn="1" w:lastColumn="0" w:noHBand="0" w:noVBand="1"/>
      </w:tblPr>
      <w:tblGrid>
        <w:gridCol w:w="4255"/>
        <w:gridCol w:w="4239"/>
      </w:tblGrid>
      <w:tr w:rsidR="000915FE" w:rsidRPr="00F03AE2" w14:paraId="34E480A1" w14:textId="77777777" w:rsidTr="00926FEE">
        <w:tc>
          <w:tcPr>
            <w:tcW w:w="8494" w:type="dxa"/>
            <w:gridSpan w:val="2"/>
          </w:tcPr>
          <w:p w14:paraId="06EFB44C"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0915FE" w:rsidRPr="00F03AE2" w14:paraId="4DFE0209" w14:textId="77777777" w:rsidTr="00926FEE">
        <w:tc>
          <w:tcPr>
            <w:tcW w:w="4255" w:type="dxa"/>
          </w:tcPr>
          <w:p w14:paraId="3D278318"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1</w:t>
            </w:r>
          </w:p>
        </w:tc>
        <w:tc>
          <w:tcPr>
            <w:tcW w:w="4239" w:type="dxa"/>
          </w:tcPr>
          <w:p w14:paraId="2FDD0B0F"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0915FE" w:rsidRPr="00F03AE2" w14:paraId="4BC96773" w14:textId="77777777" w:rsidTr="00926FEE">
        <w:tc>
          <w:tcPr>
            <w:tcW w:w="8494" w:type="dxa"/>
            <w:gridSpan w:val="2"/>
          </w:tcPr>
          <w:p w14:paraId="24A0E6F7"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Reporte de los Tickets Cerrados</w:t>
            </w:r>
          </w:p>
        </w:tc>
      </w:tr>
      <w:tr w:rsidR="000915FE" w:rsidRPr="00F03AE2" w14:paraId="131A4343" w14:textId="77777777" w:rsidTr="00926FEE">
        <w:tc>
          <w:tcPr>
            <w:tcW w:w="4255" w:type="dxa"/>
          </w:tcPr>
          <w:p w14:paraId="089278D4"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76320C84"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39" w:type="dxa"/>
          </w:tcPr>
          <w:p w14:paraId="79172A4C"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08BE99AD"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0915FE" w:rsidRPr="00F03AE2" w14:paraId="6C346402" w14:textId="77777777" w:rsidTr="00926FEE">
        <w:tc>
          <w:tcPr>
            <w:tcW w:w="4255" w:type="dxa"/>
          </w:tcPr>
          <w:p w14:paraId="71932AC4"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39" w:type="dxa"/>
          </w:tcPr>
          <w:p w14:paraId="35DCA1B5"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0915FE" w:rsidRPr="00F03AE2" w14:paraId="25C54D7C" w14:textId="77777777" w:rsidTr="00926FEE">
        <w:tc>
          <w:tcPr>
            <w:tcW w:w="8494" w:type="dxa"/>
            <w:gridSpan w:val="2"/>
          </w:tcPr>
          <w:p w14:paraId="30ED96F7"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0915FE" w:rsidRPr="00F03AE2" w14:paraId="27DD2F55" w14:textId="77777777" w:rsidTr="00926FEE">
        <w:trPr>
          <w:trHeight w:val="547"/>
        </w:trPr>
        <w:tc>
          <w:tcPr>
            <w:tcW w:w="8494" w:type="dxa"/>
            <w:gridSpan w:val="2"/>
          </w:tcPr>
          <w:p w14:paraId="1D3A5A07"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29C790F"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Como técnico  de facultad deseo generar un reporte con la lista de todos tickets cerrados.</w:t>
            </w:r>
          </w:p>
        </w:tc>
      </w:tr>
      <w:tr w:rsidR="000915FE" w:rsidRPr="00F03AE2" w14:paraId="6873D0C1" w14:textId="77777777" w:rsidTr="00926FEE">
        <w:trPr>
          <w:trHeight w:val="547"/>
        </w:trPr>
        <w:tc>
          <w:tcPr>
            <w:tcW w:w="8494" w:type="dxa"/>
            <w:gridSpan w:val="2"/>
          </w:tcPr>
          <w:p w14:paraId="6B6DA585"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2FC7B56" w14:textId="71936777"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E1C7C9E" w14:textId="77777777" w:rsidR="000915FE" w:rsidRPr="00F03AE2" w:rsidRDefault="000915FE" w:rsidP="008B3AA5">
      <w:pPr>
        <w:spacing w:after="0"/>
        <w:rPr>
          <w:rFonts w:ascii="Times New Roman" w:hAnsi="Times New Roman" w:cs="Times New Roman"/>
        </w:rPr>
      </w:pPr>
    </w:p>
    <w:p w14:paraId="5CE4E284" w14:textId="0A3A80D5"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6-B: </w:t>
      </w:r>
      <w:r w:rsidRPr="00F03AE2">
        <w:rPr>
          <w:rFonts w:ascii="Times New Roman" w:hAnsi="Times New Roman" w:cs="Times New Roman"/>
        </w:rPr>
        <w:t>Tarea de Ingeniería 64</w:t>
      </w:r>
    </w:p>
    <w:tbl>
      <w:tblPr>
        <w:tblStyle w:val="Tablaconcuadrcula"/>
        <w:tblW w:w="0" w:type="auto"/>
        <w:tblLook w:val="04A0" w:firstRow="1" w:lastRow="0" w:firstColumn="1" w:lastColumn="0" w:noHBand="0" w:noVBand="1"/>
      </w:tblPr>
      <w:tblGrid>
        <w:gridCol w:w="8494"/>
      </w:tblGrid>
      <w:tr w:rsidR="000915FE" w:rsidRPr="00F03AE2" w14:paraId="30829D09" w14:textId="77777777" w:rsidTr="009D79D6">
        <w:tc>
          <w:tcPr>
            <w:tcW w:w="8494" w:type="dxa"/>
          </w:tcPr>
          <w:p w14:paraId="65E58094"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rPr>
              <w:tab/>
            </w:r>
            <w:r w:rsidRPr="00F03AE2">
              <w:rPr>
                <w:rFonts w:ascii="Times New Roman" w:hAnsi="Times New Roman" w:cs="Times New Roman"/>
                <w:b/>
              </w:rPr>
              <w:t>Tarea de Ingeniería</w:t>
            </w:r>
          </w:p>
        </w:tc>
      </w:tr>
      <w:tr w:rsidR="000915FE" w:rsidRPr="00F03AE2" w14:paraId="30BDC14E" w14:textId="77777777" w:rsidTr="009D79D6">
        <w:tc>
          <w:tcPr>
            <w:tcW w:w="8494" w:type="dxa"/>
          </w:tcPr>
          <w:p w14:paraId="1DCF31FF"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1</w:t>
            </w:r>
          </w:p>
        </w:tc>
      </w:tr>
      <w:tr w:rsidR="000915FE" w:rsidRPr="00F03AE2" w14:paraId="7004FCC5" w14:textId="77777777" w:rsidTr="009D79D6">
        <w:tc>
          <w:tcPr>
            <w:tcW w:w="8494" w:type="dxa"/>
          </w:tcPr>
          <w:p w14:paraId="7AAD939E" w14:textId="2B14DAEE"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w:t>
            </w:r>
            <w:r w:rsidR="003368F8" w:rsidRPr="00F03AE2">
              <w:rPr>
                <w:rFonts w:ascii="Times New Roman" w:hAnsi="Times New Roman" w:cs="Times New Roman"/>
              </w:rPr>
              <w:t>4</w:t>
            </w:r>
          </w:p>
        </w:tc>
      </w:tr>
      <w:tr w:rsidR="000915FE" w:rsidRPr="00F03AE2" w14:paraId="6F78C280" w14:textId="77777777" w:rsidTr="009D79D6">
        <w:tc>
          <w:tcPr>
            <w:tcW w:w="8494" w:type="dxa"/>
          </w:tcPr>
          <w:p w14:paraId="0A6212D2"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0915FE" w:rsidRPr="00F03AE2" w14:paraId="25CB492E" w14:textId="77777777" w:rsidTr="009D79D6">
        <w:tc>
          <w:tcPr>
            <w:tcW w:w="8494" w:type="dxa"/>
          </w:tcPr>
          <w:p w14:paraId="06CA9BE5"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915FE" w:rsidRPr="00F03AE2" w14:paraId="14519472" w14:textId="77777777" w:rsidTr="009D79D6">
        <w:tc>
          <w:tcPr>
            <w:tcW w:w="8494" w:type="dxa"/>
          </w:tcPr>
          <w:p w14:paraId="02C32AE7"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915FE" w:rsidRPr="00F03AE2" w14:paraId="60C9DFB5" w14:textId="77777777" w:rsidTr="009D79D6">
        <w:trPr>
          <w:trHeight w:val="547"/>
        </w:trPr>
        <w:tc>
          <w:tcPr>
            <w:tcW w:w="8494" w:type="dxa"/>
          </w:tcPr>
          <w:p w14:paraId="18B8998F"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CE7B9A5"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el reporte con la lista de todos los tickets cerrados.</w:t>
            </w:r>
          </w:p>
        </w:tc>
      </w:tr>
    </w:tbl>
    <w:p w14:paraId="3B1462F1" w14:textId="5D2C685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B980AD4" w14:textId="77777777" w:rsidR="000915FE" w:rsidRPr="00F03AE2" w:rsidRDefault="000915FE" w:rsidP="008B3AA5">
      <w:pPr>
        <w:spacing w:after="0"/>
        <w:rPr>
          <w:rFonts w:ascii="Times New Roman" w:hAnsi="Times New Roman" w:cs="Times New Roman"/>
        </w:rPr>
      </w:pPr>
    </w:p>
    <w:p w14:paraId="555C05AA" w14:textId="13D3824C"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7-B: </w:t>
      </w:r>
      <w:r w:rsidRPr="00F03AE2">
        <w:rPr>
          <w:rFonts w:ascii="Times New Roman" w:hAnsi="Times New Roman" w:cs="Times New Roman"/>
        </w:rPr>
        <w:t>Tarea de Ingeniería 65</w:t>
      </w:r>
    </w:p>
    <w:tbl>
      <w:tblPr>
        <w:tblStyle w:val="Tablaconcuadrcula"/>
        <w:tblW w:w="0" w:type="auto"/>
        <w:tblLook w:val="04A0" w:firstRow="1" w:lastRow="0" w:firstColumn="1" w:lastColumn="0" w:noHBand="0" w:noVBand="1"/>
      </w:tblPr>
      <w:tblGrid>
        <w:gridCol w:w="8494"/>
      </w:tblGrid>
      <w:tr w:rsidR="000915FE" w:rsidRPr="00F03AE2" w14:paraId="1B50AF72" w14:textId="77777777" w:rsidTr="009D79D6">
        <w:tc>
          <w:tcPr>
            <w:tcW w:w="8494" w:type="dxa"/>
          </w:tcPr>
          <w:p w14:paraId="52E44C51"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915FE" w:rsidRPr="00F03AE2" w14:paraId="786A86E6" w14:textId="77777777" w:rsidTr="009D79D6">
        <w:tc>
          <w:tcPr>
            <w:tcW w:w="8494" w:type="dxa"/>
          </w:tcPr>
          <w:p w14:paraId="01677119"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1</w:t>
            </w:r>
          </w:p>
        </w:tc>
      </w:tr>
      <w:tr w:rsidR="000915FE" w:rsidRPr="00F03AE2" w14:paraId="2F44DBFA" w14:textId="77777777" w:rsidTr="009D79D6">
        <w:tc>
          <w:tcPr>
            <w:tcW w:w="8494" w:type="dxa"/>
          </w:tcPr>
          <w:p w14:paraId="29C615F3" w14:textId="3CE0C3AE"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w:t>
            </w:r>
            <w:r w:rsidR="003368F8" w:rsidRPr="00F03AE2">
              <w:rPr>
                <w:rFonts w:ascii="Times New Roman" w:hAnsi="Times New Roman" w:cs="Times New Roman"/>
              </w:rPr>
              <w:t>5</w:t>
            </w:r>
          </w:p>
        </w:tc>
      </w:tr>
      <w:tr w:rsidR="000915FE" w:rsidRPr="00F03AE2" w14:paraId="49E720C4" w14:textId="77777777" w:rsidTr="009D79D6">
        <w:tc>
          <w:tcPr>
            <w:tcW w:w="8494" w:type="dxa"/>
          </w:tcPr>
          <w:p w14:paraId="7FB7D158"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9D79D6" w:rsidRPr="00F03AE2">
              <w:rPr>
                <w:rFonts w:ascii="Times New Roman" w:hAnsi="Times New Roman" w:cs="Times New Roman"/>
              </w:rPr>
              <w:t xml:space="preserve"> de la vista de reportes.</w:t>
            </w:r>
          </w:p>
        </w:tc>
      </w:tr>
      <w:tr w:rsidR="000915FE" w:rsidRPr="00F03AE2" w14:paraId="49DEAB0B" w14:textId="77777777" w:rsidTr="009D79D6">
        <w:tc>
          <w:tcPr>
            <w:tcW w:w="8494" w:type="dxa"/>
          </w:tcPr>
          <w:p w14:paraId="42E0EC86"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915FE" w:rsidRPr="00F03AE2" w14:paraId="0FB4858A" w14:textId="77777777" w:rsidTr="009D79D6">
        <w:tc>
          <w:tcPr>
            <w:tcW w:w="8494" w:type="dxa"/>
          </w:tcPr>
          <w:p w14:paraId="7E54A114"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915FE" w:rsidRPr="00F03AE2" w14:paraId="6BEB527A" w14:textId="77777777" w:rsidTr="009D79D6">
        <w:trPr>
          <w:trHeight w:val="547"/>
        </w:trPr>
        <w:tc>
          <w:tcPr>
            <w:tcW w:w="8494" w:type="dxa"/>
          </w:tcPr>
          <w:p w14:paraId="1B73A99F"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F3EEBDD" w14:textId="77777777" w:rsidR="000915FE" w:rsidRPr="00F03AE2" w:rsidRDefault="000915F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a la vista para el reporte con la lista de todos los tickets cerrados.</w:t>
            </w:r>
          </w:p>
        </w:tc>
      </w:tr>
    </w:tbl>
    <w:p w14:paraId="18248315" w14:textId="34A30DB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6383B9B" w14:textId="77777777" w:rsidR="003368F8" w:rsidRPr="00F03AE2" w:rsidRDefault="003368F8" w:rsidP="008B3AA5">
      <w:pPr>
        <w:tabs>
          <w:tab w:val="left" w:pos="638"/>
        </w:tabs>
        <w:spacing w:after="0"/>
        <w:rPr>
          <w:rFonts w:ascii="Times New Roman" w:hAnsi="Times New Roman" w:cs="Times New Roman"/>
        </w:rPr>
      </w:pPr>
    </w:p>
    <w:p w14:paraId="5E89B36D" w14:textId="78D976CB"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8-B: </w:t>
      </w:r>
      <w:r w:rsidRPr="00F03AE2">
        <w:rPr>
          <w:rFonts w:ascii="Times New Roman" w:hAnsi="Times New Roman" w:cs="Times New Roman"/>
        </w:rPr>
        <w:t>Prueba de Aceptación 33</w:t>
      </w:r>
    </w:p>
    <w:tbl>
      <w:tblPr>
        <w:tblStyle w:val="Tablaconcuadrcula"/>
        <w:tblW w:w="0" w:type="auto"/>
        <w:tblLook w:val="04A0" w:firstRow="1" w:lastRow="0" w:firstColumn="1" w:lastColumn="0" w:noHBand="0" w:noVBand="1"/>
      </w:tblPr>
      <w:tblGrid>
        <w:gridCol w:w="4008"/>
        <w:gridCol w:w="4486"/>
      </w:tblGrid>
      <w:tr w:rsidR="000915FE" w:rsidRPr="00F03AE2" w14:paraId="50BB82A7" w14:textId="77777777" w:rsidTr="003368F8">
        <w:tc>
          <w:tcPr>
            <w:tcW w:w="8494" w:type="dxa"/>
            <w:gridSpan w:val="2"/>
          </w:tcPr>
          <w:p w14:paraId="3CC0EFC7"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0915FE" w:rsidRPr="00F03AE2" w14:paraId="6932E96E" w14:textId="77777777" w:rsidTr="003368F8">
        <w:tc>
          <w:tcPr>
            <w:tcW w:w="8494" w:type="dxa"/>
            <w:gridSpan w:val="2"/>
          </w:tcPr>
          <w:p w14:paraId="449026F2"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3</w:t>
            </w:r>
          </w:p>
        </w:tc>
      </w:tr>
      <w:tr w:rsidR="000915FE" w:rsidRPr="00F03AE2" w14:paraId="565551CC" w14:textId="77777777" w:rsidTr="003368F8">
        <w:tc>
          <w:tcPr>
            <w:tcW w:w="8494" w:type="dxa"/>
            <w:gridSpan w:val="2"/>
          </w:tcPr>
          <w:p w14:paraId="613200CB"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nuevos.</w:t>
            </w:r>
          </w:p>
        </w:tc>
      </w:tr>
      <w:tr w:rsidR="000915FE" w:rsidRPr="00F03AE2" w14:paraId="22E759D4" w14:textId="77777777" w:rsidTr="003368F8">
        <w:tc>
          <w:tcPr>
            <w:tcW w:w="8494" w:type="dxa"/>
            <w:gridSpan w:val="2"/>
          </w:tcPr>
          <w:p w14:paraId="222FE816"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1</w:t>
            </w:r>
          </w:p>
        </w:tc>
      </w:tr>
      <w:tr w:rsidR="000915FE" w:rsidRPr="00F03AE2" w14:paraId="6478229F" w14:textId="77777777" w:rsidTr="003368F8">
        <w:trPr>
          <w:trHeight w:val="702"/>
        </w:trPr>
        <w:tc>
          <w:tcPr>
            <w:tcW w:w="8494" w:type="dxa"/>
            <w:gridSpan w:val="2"/>
          </w:tcPr>
          <w:p w14:paraId="206DD895"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11A994E"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 abiertos.</w:t>
            </w:r>
          </w:p>
        </w:tc>
      </w:tr>
      <w:tr w:rsidR="000915FE" w:rsidRPr="00F03AE2" w14:paraId="6AA0E554" w14:textId="77777777" w:rsidTr="003368F8">
        <w:trPr>
          <w:trHeight w:val="547"/>
        </w:trPr>
        <w:tc>
          <w:tcPr>
            <w:tcW w:w="4008" w:type="dxa"/>
          </w:tcPr>
          <w:p w14:paraId="6FD50D11" w14:textId="77777777" w:rsidR="000915FE" w:rsidRPr="00F03AE2" w:rsidRDefault="000915F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5B63472D"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0AAE68E3"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5FFA7047" w14:textId="77777777" w:rsidR="000915FE" w:rsidRPr="00F03AE2" w:rsidRDefault="000915FE" w:rsidP="00F53C45">
            <w:pPr>
              <w:pStyle w:val="Prrafodelista"/>
              <w:numPr>
                <w:ilvl w:val="0"/>
                <w:numId w:val="76"/>
              </w:numPr>
              <w:spacing w:line="360" w:lineRule="auto"/>
              <w:rPr>
                <w:rFonts w:ascii="Times New Roman" w:hAnsi="Times New Roman" w:cs="Times New Roman"/>
              </w:rPr>
            </w:pPr>
            <w:r w:rsidRPr="00F03AE2">
              <w:rPr>
                <w:rFonts w:ascii="Times New Roman" w:hAnsi="Times New Roman" w:cs="Times New Roman"/>
              </w:rPr>
              <w:t>Ingresar al Sistema</w:t>
            </w:r>
          </w:p>
          <w:p w14:paraId="25B24D41" w14:textId="77777777" w:rsidR="000915FE" w:rsidRPr="00F03AE2" w:rsidRDefault="000915FE" w:rsidP="00F53C45">
            <w:pPr>
              <w:pStyle w:val="Prrafodelista"/>
              <w:numPr>
                <w:ilvl w:val="0"/>
                <w:numId w:val="76"/>
              </w:numPr>
              <w:spacing w:line="360" w:lineRule="auto"/>
              <w:rPr>
                <w:rFonts w:ascii="Times New Roman" w:hAnsi="Times New Roman" w:cs="Times New Roman"/>
              </w:rPr>
            </w:pPr>
            <w:r w:rsidRPr="00F03AE2">
              <w:rPr>
                <w:rFonts w:ascii="Times New Roman" w:hAnsi="Times New Roman" w:cs="Times New Roman"/>
              </w:rPr>
              <w:t>Menú principal, Reportes.</w:t>
            </w:r>
          </w:p>
          <w:p w14:paraId="444A7AF3" w14:textId="77777777" w:rsidR="000915FE" w:rsidRPr="00F03AE2" w:rsidRDefault="000915FE" w:rsidP="00F53C45">
            <w:pPr>
              <w:pStyle w:val="Prrafodelista"/>
              <w:numPr>
                <w:ilvl w:val="0"/>
                <w:numId w:val="76"/>
              </w:numPr>
              <w:spacing w:line="360" w:lineRule="auto"/>
              <w:rPr>
                <w:rFonts w:ascii="Times New Roman" w:hAnsi="Times New Roman" w:cs="Times New Roman"/>
              </w:rPr>
            </w:pPr>
            <w:r w:rsidRPr="00F03AE2">
              <w:rPr>
                <w:rFonts w:ascii="Times New Roman" w:hAnsi="Times New Roman" w:cs="Times New Roman"/>
              </w:rPr>
              <w:t>Tickets Cerrados.</w:t>
            </w:r>
          </w:p>
          <w:p w14:paraId="785B88ED" w14:textId="77777777" w:rsidR="000915FE" w:rsidRPr="00F03AE2" w:rsidRDefault="000915FE" w:rsidP="00F53C45">
            <w:pPr>
              <w:pStyle w:val="Prrafodelista"/>
              <w:numPr>
                <w:ilvl w:val="0"/>
                <w:numId w:val="76"/>
              </w:numPr>
              <w:spacing w:line="360" w:lineRule="auto"/>
              <w:rPr>
                <w:rFonts w:ascii="Times New Roman" w:hAnsi="Times New Roman" w:cs="Times New Roman"/>
              </w:rPr>
            </w:pPr>
            <w:r w:rsidRPr="00F03AE2">
              <w:rPr>
                <w:rFonts w:ascii="Times New Roman" w:hAnsi="Times New Roman" w:cs="Times New Roman"/>
              </w:rPr>
              <w:t>Generar PDF</w:t>
            </w:r>
          </w:p>
        </w:tc>
      </w:tr>
      <w:tr w:rsidR="000915FE" w:rsidRPr="00F03AE2" w14:paraId="4FCC634A" w14:textId="77777777" w:rsidTr="003368F8">
        <w:trPr>
          <w:trHeight w:val="547"/>
        </w:trPr>
        <w:tc>
          <w:tcPr>
            <w:tcW w:w="4008" w:type="dxa"/>
          </w:tcPr>
          <w:p w14:paraId="398AC3D3"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1B87363E"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2D38B208"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31297A6"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xitosa</w:t>
            </w:r>
          </w:p>
          <w:p w14:paraId="2B50A4BB" w14:textId="77777777" w:rsidR="000915FE" w:rsidRPr="00F03AE2" w:rsidRDefault="000915FE" w:rsidP="008B3AA5">
            <w:pPr>
              <w:spacing w:line="360" w:lineRule="auto"/>
              <w:rPr>
                <w:rFonts w:ascii="Times New Roman" w:hAnsi="Times New Roman" w:cs="Times New Roman"/>
              </w:rPr>
            </w:pPr>
          </w:p>
        </w:tc>
      </w:tr>
    </w:tbl>
    <w:p w14:paraId="4BC573B3" w14:textId="016B60F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F09E10D" w14:textId="77777777" w:rsidR="000915FE" w:rsidRPr="00F03AE2" w:rsidRDefault="000915FE" w:rsidP="008B3AA5">
      <w:pPr>
        <w:spacing w:after="0"/>
        <w:rPr>
          <w:rFonts w:ascii="Times New Roman" w:hAnsi="Times New Roman" w:cs="Times New Roman"/>
        </w:rPr>
      </w:pPr>
    </w:p>
    <w:p w14:paraId="446A7181" w14:textId="66883CC2"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39-B: </w:t>
      </w:r>
      <w:r w:rsidRPr="00F03AE2">
        <w:rPr>
          <w:rFonts w:ascii="Times New Roman" w:hAnsi="Times New Roman" w:cs="Times New Roman"/>
        </w:rPr>
        <w:t>Historia de Usuario 32</w:t>
      </w:r>
    </w:p>
    <w:tbl>
      <w:tblPr>
        <w:tblStyle w:val="Tablaconcuadrcula"/>
        <w:tblW w:w="0" w:type="auto"/>
        <w:tblLook w:val="04A0" w:firstRow="1" w:lastRow="0" w:firstColumn="1" w:lastColumn="0" w:noHBand="0" w:noVBand="1"/>
      </w:tblPr>
      <w:tblGrid>
        <w:gridCol w:w="4248"/>
        <w:gridCol w:w="4246"/>
      </w:tblGrid>
      <w:tr w:rsidR="00BB5FCD" w:rsidRPr="00F03AE2" w14:paraId="7E3B41EE" w14:textId="77777777" w:rsidTr="0018625F">
        <w:tc>
          <w:tcPr>
            <w:tcW w:w="8494" w:type="dxa"/>
            <w:gridSpan w:val="2"/>
          </w:tcPr>
          <w:p w14:paraId="690BA163" w14:textId="77777777" w:rsidR="00BB5FCD" w:rsidRPr="00F03AE2" w:rsidRDefault="00BB5FCD"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BB5FCD" w:rsidRPr="00F03AE2" w14:paraId="403064CE" w14:textId="77777777" w:rsidTr="0018625F">
        <w:tc>
          <w:tcPr>
            <w:tcW w:w="4248" w:type="dxa"/>
          </w:tcPr>
          <w:p w14:paraId="425D480A"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2</w:t>
            </w:r>
          </w:p>
        </w:tc>
        <w:tc>
          <w:tcPr>
            <w:tcW w:w="4246" w:type="dxa"/>
          </w:tcPr>
          <w:p w14:paraId="0FA175C9"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Director DTIC.</w:t>
            </w:r>
          </w:p>
        </w:tc>
      </w:tr>
      <w:tr w:rsidR="00BB5FCD" w:rsidRPr="00F03AE2" w14:paraId="31B56B55" w14:textId="77777777" w:rsidTr="0018625F">
        <w:tc>
          <w:tcPr>
            <w:tcW w:w="8494" w:type="dxa"/>
            <w:gridSpan w:val="2"/>
          </w:tcPr>
          <w:p w14:paraId="1B9802F0"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Reporte de los Tickets por Área</w:t>
            </w:r>
          </w:p>
        </w:tc>
      </w:tr>
      <w:tr w:rsidR="00FD510F" w:rsidRPr="00F03AE2" w14:paraId="76DCCA97" w14:textId="77777777" w:rsidTr="0018625F">
        <w:tc>
          <w:tcPr>
            <w:tcW w:w="4248" w:type="dxa"/>
          </w:tcPr>
          <w:p w14:paraId="0BE2E89F"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1B02E4F8"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5916C354"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5950410F"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FD510F" w:rsidRPr="00F03AE2" w14:paraId="4BB061DE" w14:textId="77777777" w:rsidTr="0018625F">
        <w:tc>
          <w:tcPr>
            <w:tcW w:w="4248" w:type="dxa"/>
          </w:tcPr>
          <w:p w14:paraId="0F550383"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4B74676B" w14:textId="77777777" w:rsidR="00FD510F" w:rsidRPr="00F03AE2" w:rsidRDefault="00FD510F"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BB5FCD" w:rsidRPr="00F03AE2" w14:paraId="5568335C" w14:textId="77777777" w:rsidTr="0018625F">
        <w:tc>
          <w:tcPr>
            <w:tcW w:w="8494" w:type="dxa"/>
            <w:gridSpan w:val="2"/>
          </w:tcPr>
          <w:p w14:paraId="48A74E00"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BB5FCD" w:rsidRPr="00F03AE2" w14:paraId="03CDDC55" w14:textId="77777777" w:rsidTr="0018625F">
        <w:trPr>
          <w:trHeight w:val="547"/>
        </w:trPr>
        <w:tc>
          <w:tcPr>
            <w:tcW w:w="8494" w:type="dxa"/>
            <w:gridSpan w:val="2"/>
          </w:tcPr>
          <w:p w14:paraId="198736B4"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34A488A" w14:textId="77777777" w:rsidR="00BB5FCD" w:rsidRPr="00F03AE2" w:rsidRDefault="00FD510F"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director DTIC deseo generar un reporte con la lista de tickets por área DTIC.</w:t>
            </w:r>
          </w:p>
        </w:tc>
      </w:tr>
      <w:tr w:rsidR="00BB5FCD" w:rsidRPr="00F03AE2" w14:paraId="57DD4B85" w14:textId="77777777" w:rsidTr="0018625F">
        <w:trPr>
          <w:trHeight w:val="547"/>
        </w:trPr>
        <w:tc>
          <w:tcPr>
            <w:tcW w:w="8494" w:type="dxa"/>
            <w:gridSpan w:val="2"/>
          </w:tcPr>
          <w:p w14:paraId="0B8A68A5"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70F48745" w14:textId="37CB729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5FA71564" w14:textId="77777777" w:rsidR="00BB5FCD" w:rsidRPr="00F03AE2" w:rsidRDefault="00BB5FCD" w:rsidP="008B3AA5">
      <w:pPr>
        <w:spacing w:after="0"/>
        <w:rPr>
          <w:rFonts w:ascii="Times New Roman" w:hAnsi="Times New Roman" w:cs="Times New Roman"/>
        </w:rPr>
      </w:pPr>
    </w:p>
    <w:p w14:paraId="5B0D9EA5" w14:textId="6FE4A7C7"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0-B: </w:t>
      </w:r>
      <w:r w:rsidRPr="00F03AE2">
        <w:rPr>
          <w:rFonts w:ascii="Times New Roman" w:hAnsi="Times New Roman" w:cs="Times New Roman"/>
        </w:rPr>
        <w:t>Tarea de Ingeniería 66</w:t>
      </w:r>
    </w:p>
    <w:tbl>
      <w:tblPr>
        <w:tblStyle w:val="Tablaconcuadrcula"/>
        <w:tblW w:w="0" w:type="auto"/>
        <w:tblLook w:val="04A0" w:firstRow="1" w:lastRow="0" w:firstColumn="1" w:lastColumn="0" w:noHBand="0" w:noVBand="1"/>
      </w:tblPr>
      <w:tblGrid>
        <w:gridCol w:w="8494"/>
      </w:tblGrid>
      <w:tr w:rsidR="000915FE" w:rsidRPr="00F03AE2" w14:paraId="375C4A82" w14:textId="77777777" w:rsidTr="009D79D6">
        <w:tc>
          <w:tcPr>
            <w:tcW w:w="8494" w:type="dxa"/>
          </w:tcPr>
          <w:p w14:paraId="27EC82A2"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915FE" w:rsidRPr="00F03AE2" w14:paraId="0FF21677" w14:textId="77777777" w:rsidTr="009D79D6">
        <w:tc>
          <w:tcPr>
            <w:tcW w:w="8494" w:type="dxa"/>
          </w:tcPr>
          <w:p w14:paraId="6AA325E8"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2</w:t>
            </w:r>
          </w:p>
        </w:tc>
      </w:tr>
      <w:tr w:rsidR="000915FE" w:rsidRPr="00F03AE2" w14:paraId="2A21D880" w14:textId="77777777" w:rsidTr="009D79D6">
        <w:tc>
          <w:tcPr>
            <w:tcW w:w="8494" w:type="dxa"/>
          </w:tcPr>
          <w:p w14:paraId="55549D42" w14:textId="0EDD87BA"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w:t>
            </w:r>
            <w:r w:rsidR="003368F8" w:rsidRPr="00F03AE2">
              <w:rPr>
                <w:rFonts w:ascii="Times New Roman" w:hAnsi="Times New Roman" w:cs="Times New Roman"/>
              </w:rPr>
              <w:t>6</w:t>
            </w:r>
          </w:p>
        </w:tc>
      </w:tr>
      <w:tr w:rsidR="000915FE" w:rsidRPr="00F03AE2" w14:paraId="6DFA922A" w14:textId="77777777" w:rsidTr="009D79D6">
        <w:tc>
          <w:tcPr>
            <w:tcW w:w="8494" w:type="dxa"/>
          </w:tcPr>
          <w:p w14:paraId="6F7B7313"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0915FE" w:rsidRPr="00F03AE2" w14:paraId="13CF215C" w14:textId="77777777" w:rsidTr="009D79D6">
        <w:tc>
          <w:tcPr>
            <w:tcW w:w="8494" w:type="dxa"/>
          </w:tcPr>
          <w:p w14:paraId="40C6559C"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915FE" w:rsidRPr="00F03AE2" w14:paraId="79F22133" w14:textId="77777777" w:rsidTr="009D79D6">
        <w:tc>
          <w:tcPr>
            <w:tcW w:w="8494" w:type="dxa"/>
          </w:tcPr>
          <w:p w14:paraId="0C3F782E"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915FE" w:rsidRPr="00F03AE2" w14:paraId="5184C3BA" w14:textId="77777777" w:rsidTr="009D79D6">
        <w:trPr>
          <w:trHeight w:val="547"/>
        </w:trPr>
        <w:tc>
          <w:tcPr>
            <w:tcW w:w="8494" w:type="dxa"/>
          </w:tcPr>
          <w:p w14:paraId="58F08CF9"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1F5D1895"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 xml:space="preserve">Se creará el método para generar el reporte con la lista de todos los tickets </w:t>
            </w:r>
            <w:r w:rsidR="009D79D6" w:rsidRPr="00F03AE2">
              <w:rPr>
                <w:rFonts w:ascii="Times New Roman" w:hAnsi="Times New Roman" w:cs="Times New Roman"/>
              </w:rPr>
              <w:t>por área DTIC</w:t>
            </w:r>
            <w:r w:rsidRPr="00F03AE2">
              <w:rPr>
                <w:rFonts w:ascii="Times New Roman" w:hAnsi="Times New Roman" w:cs="Times New Roman"/>
              </w:rPr>
              <w:t>.</w:t>
            </w:r>
          </w:p>
        </w:tc>
      </w:tr>
    </w:tbl>
    <w:p w14:paraId="6FF65BD3" w14:textId="5FA974F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8449BF5" w14:textId="77777777" w:rsidR="003368F8" w:rsidRPr="00F03AE2" w:rsidRDefault="003368F8" w:rsidP="008B3AA5">
      <w:pPr>
        <w:spacing w:after="0"/>
        <w:rPr>
          <w:rFonts w:ascii="Times New Roman" w:hAnsi="Times New Roman" w:cs="Times New Roman"/>
          <w:b/>
        </w:rPr>
      </w:pPr>
    </w:p>
    <w:p w14:paraId="32058178" w14:textId="6298B6F1"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1-B: </w:t>
      </w:r>
      <w:r w:rsidRPr="00F03AE2">
        <w:rPr>
          <w:rFonts w:ascii="Times New Roman" w:hAnsi="Times New Roman" w:cs="Times New Roman"/>
        </w:rPr>
        <w:t>Tarea de Ingeniería 67</w:t>
      </w:r>
    </w:p>
    <w:tbl>
      <w:tblPr>
        <w:tblStyle w:val="Tablaconcuadrcula"/>
        <w:tblW w:w="0" w:type="auto"/>
        <w:tblLook w:val="04A0" w:firstRow="1" w:lastRow="0" w:firstColumn="1" w:lastColumn="0" w:noHBand="0" w:noVBand="1"/>
      </w:tblPr>
      <w:tblGrid>
        <w:gridCol w:w="8494"/>
      </w:tblGrid>
      <w:tr w:rsidR="000915FE" w:rsidRPr="00F03AE2" w14:paraId="099C4CC9" w14:textId="77777777" w:rsidTr="009D79D6">
        <w:tc>
          <w:tcPr>
            <w:tcW w:w="8494" w:type="dxa"/>
          </w:tcPr>
          <w:p w14:paraId="054A2C90"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0915FE" w:rsidRPr="00F03AE2" w14:paraId="76498B5A" w14:textId="77777777" w:rsidTr="009D79D6">
        <w:tc>
          <w:tcPr>
            <w:tcW w:w="8494" w:type="dxa"/>
          </w:tcPr>
          <w:p w14:paraId="4C3A5E89"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2</w:t>
            </w:r>
          </w:p>
        </w:tc>
      </w:tr>
      <w:tr w:rsidR="000915FE" w:rsidRPr="00F03AE2" w14:paraId="41D2E0E4" w14:textId="77777777" w:rsidTr="009D79D6">
        <w:tc>
          <w:tcPr>
            <w:tcW w:w="8494" w:type="dxa"/>
          </w:tcPr>
          <w:p w14:paraId="7E73F6E0" w14:textId="5A7F0785"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w:t>
            </w:r>
            <w:r w:rsidR="003368F8" w:rsidRPr="00F03AE2">
              <w:rPr>
                <w:rFonts w:ascii="Times New Roman" w:hAnsi="Times New Roman" w:cs="Times New Roman"/>
              </w:rPr>
              <w:t>7</w:t>
            </w:r>
          </w:p>
        </w:tc>
      </w:tr>
      <w:tr w:rsidR="000915FE" w:rsidRPr="00F03AE2" w14:paraId="74D8B960" w14:textId="77777777" w:rsidTr="009D79D6">
        <w:tc>
          <w:tcPr>
            <w:tcW w:w="8494" w:type="dxa"/>
          </w:tcPr>
          <w:p w14:paraId="520A6BDC"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9D79D6" w:rsidRPr="00F03AE2">
              <w:rPr>
                <w:rFonts w:ascii="Times New Roman" w:hAnsi="Times New Roman" w:cs="Times New Roman"/>
              </w:rPr>
              <w:t xml:space="preserve"> de la vista de reportes.</w:t>
            </w:r>
          </w:p>
        </w:tc>
      </w:tr>
      <w:tr w:rsidR="000915FE" w:rsidRPr="00F03AE2" w14:paraId="4895DE7B" w14:textId="77777777" w:rsidTr="009D79D6">
        <w:tc>
          <w:tcPr>
            <w:tcW w:w="8494" w:type="dxa"/>
          </w:tcPr>
          <w:p w14:paraId="394C8BA4"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0915FE" w:rsidRPr="00F03AE2" w14:paraId="5EC23C38" w14:textId="77777777" w:rsidTr="009D79D6">
        <w:tc>
          <w:tcPr>
            <w:tcW w:w="8494" w:type="dxa"/>
          </w:tcPr>
          <w:p w14:paraId="3884EE99"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0915FE" w:rsidRPr="00F03AE2" w14:paraId="3D1171F7" w14:textId="77777777" w:rsidTr="009D79D6">
        <w:trPr>
          <w:trHeight w:val="547"/>
        </w:trPr>
        <w:tc>
          <w:tcPr>
            <w:tcW w:w="8494" w:type="dxa"/>
          </w:tcPr>
          <w:p w14:paraId="5C8D2BF9"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2EDCE46C" w14:textId="77777777" w:rsidR="000915FE" w:rsidRPr="00F03AE2" w:rsidRDefault="000915FE"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w:t>
            </w:r>
            <w:r w:rsidR="009D79D6" w:rsidRPr="00F03AE2">
              <w:rPr>
                <w:rFonts w:ascii="Times New Roman" w:hAnsi="Times New Roman" w:cs="Times New Roman"/>
              </w:rPr>
              <w:t>e creará</w:t>
            </w:r>
            <w:r w:rsidRPr="00F03AE2">
              <w:rPr>
                <w:rFonts w:ascii="Times New Roman" w:hAnsi="Times New Roman" w:cs="Times New Roman"/>
              </w:rPr>
              <w:t xml:space="preserve"> la vista</w:t>
            </w:r>
            <w:r w:rsidR="009D79D6" w:rsidRPr="00F03AE2">
              <w:rPr>
                <w:rFonts w:ascii="Times New Roman" w:hAnsi="Times New Roman" w:cs="Times New Roman"/>
              </w:rPr>
              <w:t xml:space="preserve"> modal</w:t>
            </w:r>
            <w:r w:rsidRPr="00F03AE2">
              <w:rPr>
                <w:rFonts w:ascii="Times New Roman" w:hAnsi="Times New Roman" w:cs="Times New Roman"/>
              </w:rPr>
              <w:t xml:space="preserve"> para el reporte con la lista de todos los tickets </w:t>
            </w:r>
            <w:r w:rsidR="009D79D6" w:rsidRPr="00F03AE2">
              <w:rPr>
                <w:rFonts w:ascii="Times New Roman" w:hAnsi="Times New Roman" w:cs="Times New Roman"/>
              </w:rPr>
              <w:t>por área DTIC.</w:t>
            </w:r>
          </w:p>
          <w:p w14:paraId="6B33CB77" w14:textId="77777777" w:rsidR="009D79D6" w:rsidRPr="00F03AE2" w:rsidRDefault="009D79D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lista de todas las áreas DTIC por medio de una tabla.</w:t>
            </w:r>
          </w:p>
        </w:tc>
      </w:tr>
    </w:tbl>
    <w:p w14:paraId="592D8DEF" w14:textId="53320433"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14DF38F" w14:textId="77777777" w:rsidR="000915FE" w:rsidRPr="00F03AE2" w:rsidRDefault="000915FE" w:rsidP="008B3AA5">
      <w:pPr>
        <w:tabs>
          <w:tab w:val="left" w:pos="638"/>
        </w:tabs>
        <w:spacing w:after="0"/>
        <w:rPr>
          <w:rFonts w:ascii="Times New Roman" w:hAnsi="Times New Roman" w:cs="Times New Roman"/>
        </w:rPr>
      </w:pPr>
    </w:p>
    <w:p w14:paraId="2CCD81D4" w14:textId="4A4FB189"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2-B: </w:t>
      </w:r>
      <w:r w:rsidRPr="00F03AE2">
        <w:rPr>
          <w:rFonts w:ascii="Times New Roman" w:hAnsi="Times New Roman" w:cs="Times New Roman"/>
        </w:rPr>
        <w:t>Prueba de Administración 34</w:t>
      </w:r>
    </w:p>
    <w:tbl>
      <w:tblPr>
        <w:tblStyle w:val="Tablaconcuadrcula"/>
        <w:tblW w:w="0" w:type="auto"/>
        <w:tblLook w:val="04A0" w:firstRow="1" w:lastRow="0" w:firstColumn="1" w:lastColumn="0" w:noHBand="0" w:noVBand="1"/>
      </w:tblPr>
      <w:tblGrid>
        <w:gridCol w:w="4008"/>
        <w:gridCol w:w="4486"/>
      </w:tblGrid>
      <w:tr w:rsidR="000915FE" w:rsidRPr="00F03AE2" w14:paraId="501F2663" w14:textId="77777777" w:rsidTr="00926FEE">
        <w:tc>
          <w:tcPr>
            <w:tcW w:w="8494" w:type="dxa"/>
            <w:gridSpan w:val="2"/>
          </w:tcPr>
          <w:p w14:paraId="0685A532" w14:textId="77777777" w:rsidR="000915FE" w:rsidRPr="00F03AE2" w:rsidRDefault="000915FE"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0915FE" w:rsidRPr="00F03AE2" w14:paraId="50F6822C" w14:textId="77777777" w:rsidTr="00926FEE">
        <w:tc>
          <w:tcPr>
            <w:tcW w:w="8494" w:type="dxa"/>
            <w:gridSpan w:val="2"/>
          </w:tcPr>
          <w:p w14:paraId="561078C8"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4</w:t>
            </w:r>
          </w:p>
        </w:tc>
      </w:tr>
      <w:tr w:rsidR="000915FE" w:rsidRPr="00F03AE2" w14:paraId="3B108828" w14:textId="77777777" w:rsidTr="00926FEE">
        <w:tc>
          <w:tcPr>
            <w:tcW w:w="8494" w:type="dxa"/>
            <w:gridSpan w:val="2"/>
          </w:tcPr>
          <w:p w14:paraId="6299A309"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w:t>
            </w:r>
            <w:r w:rsidR="009D79D6" w:rsidRPr="00F03AE2">
              <w:rPr>
                <w:rFonts w:ascii="Times New Roman" w:hAnsi="Times New Roman" w:cs="Times New Roman"/>
              </w:rPr>
              <w:t>por área DTIC.</w:t>
            </w:r>
          </w:p>
        </w:tc>
      </w:tr>
      <w:tr w:rsidR="000915FE" w:rsidRPr="00F03AE2" w14:paraId="473E6704" w14:textId="77777777" w:rsidTr="00926FEE">
        <w:tc>
          <w:tcPr>
            <w:tcW w:w="8494" w:type="dxa"/>
            <w:gridSpan w:val="2"/>
          </w:tcPr>
          <w:p w14:paraId="044431FD"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w:t>
            </w:r>
            <w:r w:rsidR="009D79D6" w:rsidRPr="00F03AE2">
              <w:rPr>
                <w:rFonts w:ascii="Times New Roman" w:hAnsi="Times New Roman" w:cs="Times New Roman"/>
              </w:rPr>
              <w:t>2</w:t>
            </w:r>
          </w:p>
        </w:tc>
      </w:tr>
      <w:tr w:rsidR="000915FE" w:rsidRPr="00F03AE2" w14:paraId="3CB18E69" w14:textId="77777777" w:rsidTr="00926FEE">
        <w:trPr>
          <w:trHeight w:val="702"/>
        </w:trPr>
        <w:tc>
          <w:tcPr>
            <w:tcW w:w="8494" w:type="dxa"/>
            <w:gridSpan w:val="2"/>
          </w:tcPr>
          <w:p w14:paraId="4002CF75"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6DD8E86"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 abiertos.</w:t>
            </w:r>
          </w:p>
        </w:tc>
      </w:tr>
      <w:tr w:rsidR="000915FE" w:rsidRPr="00F03AE2" w14:paraId="5491389E" w14:textId="77777777" w:rsidTr="00926FEE">
        <w:trPr>
          <w:trHeight w:val="547"/>
        </w:trPr>
        <w:tc>
          <w:tcPr>
            <w:tcW w:w="4008" w:type="dxa"/>
          </w:tcPr>
          <w:p w14:paraId="02B122EC" w14:textId="77777777" w:rsidR="000915FE" w:rsidRPr="00F03AE2" w:rsidRDefault="000915FE"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609563DE" w14:textId="77777777" w:rsidR="000915FE" w:rsidRPr="00F03AE2" w:rsidRDefault="000915FE"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5E2514F7"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jecución:</w:t>
            </w:r>
          </w:p>
          <w:p w14:paraId="4FA225FD" w14:textId="77777777" w:rsidR="000915FE" w:rsidRPr="00F03AE2" w:rsidRDefault="000915FE"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Ingresar al Sistema</w:t>
            </w:r>
          </w:p>
          <w:p w14:paraId="1A984815" w14:textId="77777777" w:rsidR="000915FE" w:rsidRPr="00F03AE2" w:rsidRDefault="000915FE"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Menú principal, Reportes.</w:t>
            </w:r>
          </w:p>
          <w:p w14:paraId="5F121A0E" w14:textId="77777777" w:rsidR="000915FE" w:rsidRPr="00F03AE2" w:rsidRDefault="000915FE"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 xml:space="preserve">Tickets </w:t>
            </w:r>
            <w:r w:rsidR="009D79D6" w:rsidRPr="00F03AE2">
              <w:rPr>
                <w:rFonts w:ascii="Times New Roman" w:hAnsi="Times New Roman" w:cs="Times New Roman"/>
              </w:rPr>
              <w:t xml:space="preserve"> por área DTIC.</w:t>
            </w:r>
          </w:p>
          <w:p w14:paraId="547E6F6A" w14:textId="77777777" w:rsidR="000915FE" w:rsidRPr="00F03AE2" w:rsidRDefault="009D79D6"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Clic en seleccionar</w:t>
            </w:r>
          </w:p>
          <w:p w14:paraId="118517AB" w14:textId="77777777" w:rsidR="009D79D6" w:rsidRPr="00F03AE2" w:rsidRDefault="009D79D6"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Seleccionar área.</w:t>
            </w:r>
          </w:p>
          <w:p w14:paraId="39E9ACA6" w14:textId="77777777" w:rsidR="009D79D6" w:rsidRPr="00F03AE2" w:rsidRDefault="009D79D6" w:rsidP="00F53C45">
            <w:pPr>
              <w:pStyle w:val="Prrafodelista"/>
              <w:numPr>
                <w:ilvl w:val="0"/>
                <w:numId w:val="75"/>
              </w:numPr>
              <w:spacing w:line="360" w:lineRule="auto"/>
              <w:rPr>
                <w:rFonts w:ascii="Times New Roman" w:hAnsi="Times New Roman" w:cs="Times New Roman"/>
              </w:rPr>
            </w:pPr>
            <w:r w:rsidRPr="00F03AE2">
              <w:rPr>
                <w:rFonts w:ascii="Times New Roman" w:hAnsi="Times New Roman" w:cs="Times New Roman"/>
              </w:rPr>
              <w:t>Generar PDF</w:t>
            </w:r>
          </w:p>
        </w:tc>
      </w:tr>
      <w:tr w:rsidR="000915FE" w:rsidRPr="00F03AE2" w14:paraId="64E526F4" w14:textId="77777777" w:rsidTr="00926FEE">
        <w:trPr>
          <w:trHeight w:val="547"/>
        </w:trPr>
        <w:tc>
          <w:tcPr>
            <w:tcW w:w="4008" w:type="dxa"/>
          </w:tcPr>
          <w:p w14:paraId="6235D6D8"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46800751"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38A58904" w14:textId="77777777" w:rsidR="000915FE" w:rsidRPr="00F03AE2" w:rsidRDefault="000915FE"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41862915" w14:textId="77777777" w:rsidR="000915FE" w:rsidRPr="00F03AE2" w:rsidRDefault="000915FE" w:rsidP="008B3AA5">
            <w:pPr>
              <w:spacing w:line="360" w:lineRule="auto"/>
              <w:rPr>
                <w:rFonts w:ascii="Times New Roman" w:hAnsi="Times New Roman" w:cs="Times New Roman"/>
              </w:rPr>
            </w:pPr>
            <w:r w:rsidRPr="00F03AE2">
              <w:rPr>
                <w:rFonts w:ascii="Times New Roman" w:hAnsi="Times New Roman" w:cs="Times New Roman"/>
              </w:rPr>
              <w:t>Exitosa</w:t>
            </w:r>
          </w:p>
          <w:p w14:paraId="52E2E12C" w14:textId="77777777" w:rsidR="000915FE" w:rsidRPr="00F03AE2" w:rsidRDefault="000915FE" w:rsidP="008B3AA5">
            <w:pPr>
              <w:spacing w:line="360" w:lineRule="auto"/>
              <w:rPr>
                <w:rFonts w:ascii="Times New Roman" w:hAnsi="Times New Roman" w:cs="Times New Roman"/>
              </w:rPr>
            </w:pPr>
          </w:p>
        </w:tc>
      </w:tr>
    </w:tbl>
    <w:p w14:paraId="43AAF366" w14:textId="384E9F4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48658E3" w14:textId="77777777" w:rsidR="003368F8" w:rsidRPr="00F03AE2" w:rsidRDefault="003368F8" w:rsidP="008B3AA5">
      <w:pPr>
        <w:spacing w:after="0"/>
        <w:rPr>
          <w:rFonts w:ascii="Times New Roman" w:hAnsi="Times New Roman" w:cs="Times New Roman"/>
        </w:rPr>
      </w:pPr>
    </w:p>
    <w:p w14:paraId="60EB8985" w14:textId="26DE145F"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3-B: </w:t>
      </w:r>
      <w:r w:rsidRPr="00F03AE2">
        <w:rPr>
          <w:rFonts w:ascii="Times New Roman" w:hAnsi="Times New Roman" w:cs="Times New Roman"/>
        </w:rPr>
        <w:t>Historia de Usuario 34</w:t>
      </w:r>
    </w:p>
    <w:tbl>
      <w:tblPr>
        <w:tblStyle w:val="Tablaconcuadrcula"/>
        <w:tblW w:w="0" w:type="auto"/>
        <w:tblLook w:val="04A0" w:firstRow="1" w:lastRow="0" w:firstColumn="1" w:lastColumn="0" w:noHBand="0" w:noVBand="1"/>
      </w:tblPr>
      <w:tblGrid>
        <w:gridCol w:w="4248"/>
        <w:gridCol w:w="4246"/>
      </w:tblGrid>
      <w:tr w:rsidR="00BB5FCD" w:rsidRPr="00F03AE2" w14:paraId="7CD8186D" w14:textId="77777777" w:rsidTr="009D696C">
        <w:tc>
          <w:tcPr>
            <w:tcW w:w="8494" w:type="dxa"/>
            <w:gridSpan w:val="2"/>
          </w:tcPr>
          <w:p w14:paraId="14E3A906" w14:textId="77777777" w:rsidR="00BB5FCD" w:rsidRPr="00F03AE2" w:rsidRDefault="00BB5FCD"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BB5FCD" w:rsidRPr="00F03AE2" w14:paraId="3861FA60" w14:textId="77777777" w:rsidTr="009D696C">
        <w:tc>
          <w:tcPr>
            <w:tcW w:w="4248" w:type="dxa"/>
          </w:tcPr>
          <w:p w14:paraId="092E1838"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4</w:t>
            </w:r>
          </w:p>
        </w:tc>
        <w:tc>
          <w:tcPr>
            <w:tcW w:w="4246" w:type="dxa"/>
          </w:tcPr>
          <w:p w14:paraId="4863D151"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Director DTIC </w:t>
            </w:r>
          </w:p>
        </w:tc>
      </w:tr>
      <w:tr w:rsidR="00BB5FCD" w:rsidRPr="00F03AE2" w14:paraId="1E889EC2" w14:textId="77777777" w:rsidTr="009D696C">
        <w:tc>
          <w:tcPr>
            <w:tcW w:w="8494" w:type="dxa"/>
            <w:gridSpan w:val="2"/>
          </w:tcPr>
          <w:p w14:paraId="21CF0892"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Reporte de los Tickets por facultad o dependencia.</w:t>
            </w:r>
          </w:p>
        </w:tc>
      </w:tr>
      <w:tr w:rsidR="009D696C" w:rsidRPr="00F03AE2" w14:paraId="1DFA6F3C" w14:textId="77777777" w:rsidTr="009D696C">
        <w:tc>
          <w:tcPr>
            <w:tcW w:w="4248" w:type="dxa"/>
          </w:tcPr>
          <w:p w14:paraId="7A3F4A85"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691ACC8C"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4425F6FE"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F8149D5"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9D696C" w:rsidRPr="00F03AE2" w14:paraId="0DBD9CC1" w14:textId="77777777" w:rsidTr="009D696C">
        <w:tc>
          <w:tcPr>
            <w:tcW w:w="4248" w:type="dxa"/>
          </w:tcPr>
          <w:p w14:paraId="2B8A1835"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6BCF60B3"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BB5FCD" w:rsidRPr="00F03AE2" w14:paraId="529C9DDE" w14:textId="77777777" w:rsidTr="009D696C">
        <w:tc>
          <w:tcPr>
            <w:tcW w:w="8494" w:type="dxa"/>
            <w:gridSpan w:val="2"/>
          </w:tcPr>
          <w:p w14:paraId="3E3356FB"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BB5FCD" w:rsidRPr="00F03AE2" w14:paraId="617EA610" w14:textId="77777777" w:rsidTr="009D696C">
        <w:trPr>
          <w:trHeight w:val="547"/>
        </w:trPr>
        <w:tc>
          <w:tcPr>
            <w:tcW w:w="8494" w:type="dxa"/>
            <w:gridSpan w:val="2"/>
          </w:tcPr>
          <w:p w14:paraId="5D6140D0"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7004C5E" w14:textId="77777777" w:rsidR="00BB5FCD" w:rsidRPr="00F03AE2" w:rsidRDefault="009D696C"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director DTIC deseo generar un reporte con la lista de tickets por Dependencia o Facultad ESPOCH.</w:t>
            </w:r>
          </w:p>
        </w:tc>
      </w:tr>
      <w:tr w:rsidR="00BB5FCD" w:rsidRPr="00F03AE2" w14:paraId="1A081158" w14:textId="77777777" w:rsidTr="009D696C">
        <w:trPr>
          <w:trHeight w:val="547"/>
        </w:trPr>
        <w:tc>
          <w:tcPr>
            <w:tcW w:w="8494" w:type="dxa"/>
            <w:gridSpan w:val="2"/>
          </w:tcPr>
          <w:p w14:paraId="52B58DA7"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4AA23DFA" w14:textId="2DB892E0"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28E0FFF" w14:textId="77777777" w:rsidR="00BB5FCD" w:rsidRPr="00F03AE2" w:rsidRDefault="00BB5FCD" w:rsidP="008B3AA5">
      <w:pPr>
        <w:spacing w:after="0"/>
        <w:rPr>
          <w:rFonts w:ascii="Times New Roman" w:hAnsi="Times New Roman" w:cs="Times New Roman"/>
        </w:rPr>
      </w:pPr>
    </w:p>
    <w:p w14:paraId="5E3A41A9" w14:textId="5B6D64C9"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4-B: </w:t>
      </w:r>
      <w:r w:rsidRPr="00F03AE2">
        <w:rPr>
          <w:rFonts w:ascii="Times New Roman" w:hAnsi="Times New Roman" w:cs="Times New Roman"/>
        </w:rPr>
        <w:t>Tarea de Ingeniería 68</w:t>
      </w:r>
    </w:p>
    <w:tbl>
      <w:tblPr>
        <w:tblStyle w:val="Tablaconcuadrcula"/>
        <w:tblW w:w="0" w:type="auto"/>
        <w:tblLook w:val="04A0" w:firstRow="1" w:lastRow="0" w:firstColumn="1" w:lastColumn="0" w:noHBand="0" w:noVBand="1"/>
      </w:tblPr>
      <w:tblGrid>
        <w:gridCol w:w="8494"/>
      </w:tblGrid>
      <w:tr w:rsidR="009D79D6" w:rsidRPr="00F03AE2" w14:paraId="62EB2509" w14:textId="77777777" w:rsidTr="009D79D6">
        <w:tc>
          <w:tcPr>
            <w:tcW w:w="8494" w:type="dxa"/>
          </w:tcPr>
          <w:p w14:paraId="5F0877DC"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79D6" w:rsidRPr="00F03AE2" w14:paraId="6E688D8D" w14:textId="77777777" w:rsidTr="009D79D6">
        <w:tc>
          <w:tcPr>
            <w:tcW w:w="8494" w:type="dxa"/>
          </w:tcPr>
          <w:p w14:paraId="71F8BC9B"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4</w:t>
            </w:r>
          </w:p>
        </w:tc>
      </w:tr>
      <w:tr w:rsidR="009D79D6" w:rsidRPr="00F03AE2" w14:paraId="19CFA266" w14:textId="77777777" w:rsidTr="009D79D6">
        <w:tc>
          <w:tcPr>
            <w:tcW w:w="8494" w:type="dxa"/>
          </w:tcPr>
          <w:p w14:paraId="3C0B552E" w14:textId="07C7C341"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6</w:t>
            </w:r>
            <w:r w:rsidR="003368F8" w:rsidRPr="00F03AE2">
              <w:rPr>
                <w:rFonts w:ascii="Times New Roman" w:hAnsi="Times New Roman" w:cs="Times New Roman"/>
              </w:rPr>
              <w:t>8</w:t>
            </w:r>
          </w:p>
        </w:tc>
      </w:tr>
      <w:tr w:rsidR="009D79D6" w:rsidRPr="00F03AE2" w14:paraId="0C4AA36E" w14:textId="77777777" w:rsidTr="009D79D6">
        <w:tc>
          <w:tcPr>
            <w:tcW w:w="8494" w:type="dxa"/>
          </w:tcPr>
          <w:p w14:paraId="4D95F0FB"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9D79D6" w:rsidRPr="00F03AE2" w14:paraId="39C224FC" w14:textId="77777777" w:rsidTr="009D79D6">
        <w:tc>
          <w:tcPr>
            <w:tcW w:w="8494" w:type="dxa"/>
          </w:tcPr>
          <w:p w14:paraId="280743D6"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79D6" w:rsidRPr="00F03AE2" w14:paraId="0A08720E" w14:textId="77777777" w:rsidTr="009D79D6">
        <w:tc>
          <w:tcPr>
            <w:tcW w:w="8494" w:type="dxa"/>
          </w:tcPr>
          <w:p w14:paraId="6811B2E2"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79D6" w:rsidRPr="00F03AE2" w14:paraId="5F95C8E7" w14:textId="77777777" w:rsidTr="009D79D6">
        <w:trPr>
          <w:trHeight w:val="547"/>
        </w:trPr>
        <w:tc>
          <w:tcPr>
            <w:tcW w:w="8494" w:type="dxa"/>
          </w:tcPr>
          <w:p w14:paraId="010C306C"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BAA4E97"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el reporte con la lista de todos los tickets por facultad o dependencia.</w:t>
            </w:r>
          </w:p>
        </w:tc>
      </w:tr>
    </w:tbl>
    <w:p w14:paraId="4D3073D0" w14:textId="7599FB6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0492741" w14:textId="77777777" w:rsidR="009D79D6" w:rsidRPr="00F03AE2" w:rsidRDefault="009D79D6" w:rsidP="008B3AA5">
      <w:pPr>
        <w:spacing w:after="0"/>
        <w:rPr>
          <w:rFonts w:ascii="Times New Roman" w:hAnsi="Times New Roman" w:cs="Times New Roman"/>
        </w:rPr>
      </w:pPr>
    </w:p>
    <w:p w14:paraId="1FB82D55" w14:textId="653A5C27" w:rsidR="003368F8" w:rsidRPr="00F03AE2" w:rsidRDefault="003368F8" w:rsidP="008B3AA5">
      <w:pPr>
        <w:spacing w:after="0"/>
        <w:rPr>
          <w:rFonts w:ascii="Times New Roman" w:hAnsi="Times New Roman" w:cs="Times New Roman"/>
        </w:rPr>
      </w:pPr>
      <w:r w:rsidRPr="00F03AE2">
        <w:rPr>
          <w:rFonts w:ascii="Times New Roman" w:hAnsi="Times New Roman" w:cs="Times New Roman"/>
          <w:b/>
        </w:rPr>
        <w:t xml:space="preserve">Tabla 145-B: </w:t>
      </w:r>
      <w:r w:rsidRPr="00F03AE2">
        <w:rPr>
          <w:rFonts w:ascii="Times New Roman" w:hAnsi="Times New Roman" w:cs="Times New Roman"/>
        </w:rPr>
        <w:t>Tarea de Ingeniería 6</w:t>
      </w:r>
      <w:r w:rsidR="00C00229" w:rsidRPr="00F03AE2">
        <w:rPr>
          <w:rFonts w:ascii="Times New Roman" w:hAnsi="Times New Roman" w:cs="Times New Roman"/>
        </w:rPr>
        <w:t>9</w:t>
      </w:r>
    </w:p>
    <w:tbl>
      <w:tblPr>
        <w:tblStyle w:val="Tablaconcuadrcula"/>
        <w:tblW w:w="0" w:type="auto"/>
        <w:tblLook w:val="04A0" w:firstRow="1" w:lastRow="0" w:firstColumn="1" w:lastColumn="0" w:noHBand="0" w:noVBand="1"/>
      </w:tblPr>
      <w:tblGrid>
        <w:gridCol w:w="8494"/>
      </w:tblGrid>
      <w:tr w:rsidR="009D79D6" w:rsidRPr="00F03AE2" w14:paraId="2AF01343" w14:textId="77777777" w:rsidTr="009D79D6">
        <w:tc>
          <w:tcPr>
            <w:tcW w:w="8494" w:type="dxa"/>
          </w:tcPr>
          <w:p w14:paraId="61739A37" w14:textId="77777777" w:rsidR="009D79D6" w:rsidRPr="00F03AE2" w:rsidRDefault="009D79D6" w:rsidP="008B3AA5">
            <w:pPr>
              <w:spacing w:line="360" w:lineRule="auto"/>
              <w:jc w:val="right"/>
              <w:rPr>
                <w:rFonts w:ascii="Times New Roman" w:hAnsi="Times New Roman" w:cs="Times New Roman"/>
                <w:b/>
                <w:sz w:val="20"/>
              </w:rPr>
            </w:pPr>
            <w:r w:rsidRPr="00F03AE2">
              <w:rPr>
                <w:rFonts w:ascii="Times New Roman" w:hAnsi="Times New Roman" w:cs="Times New Roman"/>
                <w:b/>
                <w:sz w:val="20"/>
              </w:rPr>
              <w:t>Tarea de Ingeniería</w:t>
            </w:r>
          </w:p>
        </w:tc>
      </w:tr>
      <w:tr w:rsidR="009D79D6" w:rsidRPr="00F03AE2" w14:paraId="77E26AFA" w14:textId="77777777" w:rsidTr="009D79D6">
        <w:tc>
          <w:tcPr>
            <w:tcW w:w="8494" w:type="dxa"/>
          </w:tcPr>
          <w:p w14:paraId="571FBEAA" w14:textId="77777777" w:rsidR="009D79D6" w:rsidRPr="00F03AE2" w:rsidRDefault="009D79D6" w:rsidP="008B3AA5">
            <w:pPr>
              <w:spacing w:line="360" w:lineRule="auto"/>
              <w:rPr>
                <w:rFonts w:ascii="Times New Roman" w:hAnsi="Times New Roman" w:cs="Times New Roman"/>
                <w:b/>
                <w:sz w:val="20"/>
              </w:rPr>
            </w:pPr>
            <w:r w:rsidRPr="00F03AE2">
              <w:rPr>
                <w:rFonts w:ascii="Times New Roman" w:hAnsi="Times New Roman" w:cs="Times New Roman"/>
                <w:b/>
                <w:sz w:val="20"/>
              </w:rPr>
              <w:t xml:space="preserve">Historia de Usuario que pertenece: </w:t>
            </w:r>
            <w:r w:rsidRPr="00F03AE2">
              <w:rPr>
                <w:rFonts w:ascii="Times New Roman" w:hAnsi="Times New Roman" w:cs="Times New Roman"/>
                <w:sz w:val="20"/>
              </w:rPr>
              <w:t>HU34</w:t>
            </w:r>
          </w:p>
        </w:tc>
      </w:tr>
      <w:tr w:rsidR="009D79D6" w:rsidRPr="00F03AE2" w14:paraId="58A9D1C9" w14:textId="77777777" w:rsidTr="009D79D6">
        <w:tc>
          <w:tcPr>
            <w:tcW w:w="8494" w:type="dxa"/>
          </w:tcPr>
          <w:p w14:paraId="442EF640" w14:textId="5722390F" w:rsidR="009D79D6" w:rsidRPr="00F03AE2" w:rsidRDefault="009D79D6" w:rsidP="008B3AA5">
            <w:pPr>
              <w:spacing w:line="360" w:lineRule="auto"/>
              <w:rPr>
                <w:rFonts w:ascii="Times New Roman" w:hAnsi="Times New Roman" w:cs="Times New Roman"/>
                <w:sz w:val="20"/>
              </w:rPr>
            </w:pPr>
            <w:r w:rsidRPr="00F03AE2">
              <w:rPr>
                <w:rFonts w:ascii="Times New Roman" w:hAnsi="Times New Roman" w:cs="Times New Roman"/>
                <w:b/>
                <w:sz w:val="20"/>
              </w:rPr>
              <w:t>Identificador:</w:t>
            </w:r>
            <w:r w:rsidRPr="00F03AE2">
              <w:rPr>
                <w:rFonts w:ascii="Times New Roman" w:hAnsi="Times New Roman" w:cs="Times New Roman"/>
                <w:sz w:val="20"/>
              </w:rPr>
              <w:t xml:space="preserve"> TI6</w:t>
            </w:r>
            <w:r w:rsidR="00C00229" w:rsidRPr="00F03AE2">
              <w:rPr>
                <w:rFonts w:ascii="Times New Roman" w:hAnsi="Times New Roman" w:cs="Times New Roman"/>
                <w:sz w:val="20"/>
              </w:rPr>
              <w:t>9</w:t>
            </w:r>
          </w:p>
        </w:tc>
      </w:tr>
      <w:tr w:rsidR="009D79D6" w:rsidRPr="00F03AE2" w14:paraId="481C04FF" w14:textId="77777777" w:rsidTr="009D79D6">
        <w:tc>
          <w:tcPr>
            <w:tcW w:w="8494" w:type="dxa"/>
          </w:tcPr>
          <w:p w14:paraId="05E1F260" w14:textId="77777777" w:rsidR="009D79D6" w:rsidRPr="00F03AE2" w:rsidRDefault="009D79D6"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Nombre de la </w:t>
            </w:r>
            <w:r w:rsidR="00EA6481" w:rsidRPr="00F03AE2">
              <w:rPr>
                <w:rFonts w:ascii="Times New Roman" w:hAnsi="Times New Roman" w:cs="Times New Roman"/>
                <w:b/>
                <w:sz w:val="20"/>
              </w:rPr>
              <w:t>Tarea:</w:t>
            </w:r>
            <w:r w:rsidR="00EA6481" w:rsidRPr="00F03AE2">
              <w:rPr>
                <w:rFonts w:ascii="Times New Roman" w:hAnsi="Times New Roman" w:cs="Times New Roman"/>
                <w:sz w:val="20"/>
              </w:rPr>
              <w:t xml:space="preserve"> Modificación</w:t>
            </w:r>
            <w:r w:rsidRPr="00F03AE2">
              <w:rPr>
                <w:rFonts w:ascii="Times New Roman" w:hAnsi="Times New Roman" w:cs="Times New Roman"/>
                <w:sz w:val="20"/>
              </w:rPr>
              <w:t xml:space="preserve"> de la vista de reportes.</w:t>
            </w:r>
          </w:p>
        </w:tc>
      </w:tr>
      <w:tr w:rsidR="009D79D6" w:rsidRPr="00F03AE2" w14:paraId="5A46EAC2" w14:textId="77777777" w:rsidTr="009D79D6">
        <w:tc>
          <w:tcPr>
            <w:tcW w:w="8494" w:type="dxa"/>
          </w:tcPr>
          <w:p w14:paraId="75F88659" w14:textId="77777777" w:rsidR="009D79D6" w:rsidRPr="00F03AE2" w:rsidRDefault="009D79D6"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Tipo de Tarea: </w:t>
            </w:r>
            <w:r w:rsidRPr="00F03AE2">
              <w:rPr>
                <w:rFonts w:ascii="Times New Roman" w:hAnsi="Times New Roman" w:cs="Times New Roman"/>
                <w:sz w:val="20"/>
              </w:rPr>
              <w:t>Desarrollo</w:t>
            </w:r>
          </w:p>
        </w:tc>
      </w:tr>
      <w:tr w:rsidR="009D79D6" w:rsidRPr="00F03AE2" w14:paraId="068BD6ED" w14:textId="77777777" w:rsidTr="009D79D6">
        <w:tc>
          <w:tcPr>
            <w:tcW w:w="8494" w:type="dxa"/>
          </w:tcPr>
          <w:p w14:paraId="6DA8FA00" w14:textId="77777777" w:rsidR="009D79D6" w:rsidRPr="00F03AE2" w:rsidRDefault="009D79D6" w:rsidP="008B3AA5">
            <w:pPr>
              <w:spacing w:line="360" w:lineRule="auto"/>
              <w:rPr>
                <w:rFonts w:ascii="Times New Roman" w:hAnsi="Times New Roman" w:cs="Times New Roman"/>
                <w:sz w:val="20"/>
              </w:rPr>
            </w:pPr>
            <w:r w:rsidRPr="00F03AE2">
              <w:rPr>
                <w:rFonts w:ascii="Times New Roman" w:hAnsi="Times New Roman" w:cs="Times New Roman"/>
                <w:b/>
                <w:sz w:val="20"/>
              </w:rPr>
              <w:t xml:space="preserve">Programador Responsable: </w:t>
            </w:r>
            <w:r w:rsidRPr="00F03AE2">
              <w:rPr>
                <w:rFonts w:ascii="Times New Roman" w:hAnsi="Times New Roman" w:cs="Times New Roman"/>
                <w:sz w:val="20"/>
              </w:rPr>
              <w:t>María José Samaniego Larrea</w:t>
            </w:r>
          </w:p>
        </w:tc>
      </w:tr>
      <w:tr w:rsidR="009D79D6" w:rsidRPr="00F03AE2" w14:paraId="22BB77CE" w14:textId="77777777" w:rsidTr="009D79D6">
        <w:trPr>
          <w:trHeight w:val="547"/>
        </w:trPr>
        <w:tc>
          <w:tcPr>
            <w:tcW w:w="8494" w:type="dxa"/>
          </w:tcPr>
          <w:p w14:paraId="3DC0FE91" w14:textId="77777777" w:rsidR="009D79D6" w:rsidRPr="00F03AE2" w:rsidRDefault="009D79D6" w:rsidP="008B3AA5">
            <w:pPr>
              <w:spacing w:line="360" w:lineRule="auto"/>
              <w:rPr>
                <w:rFonts w:ascii="Times New Roman" w:hAnsi="Times New Roman" w:cs="Times New Roman"/>
                <w:b/>
                <w:sz w:val="20"/>
              </w:rPr>
            </w:pPr>
            <w:r w:rsidRPr="00F03AE2">
              <w:rPr>
                <w:rFonts w:ascii="Times New Roman" w:hAnsi="Times New Roman" w:cs="Times New Roman"/>
                <w:b/>
                <w:sz w:val="20"/>
              </w:rPr>
              <w:t>Descripción:</w:t>
            </w:r>
          </w:p>
          <w:p w14:paraId="2FF2CA8E" w14:textId="77777777" w:rsidR="009D79D6" w:rsidRPr="00F03AE2" w:rsidRDefault="009D79D6" w:rsidP="00F53C45">
            <w:pPr>
              <w:pStyle w:val="Prrafodelista"/>
              <w:numPr>
                <w:ilvl w:val="0"/>
                <w:numId w:val="45"/>
              </w:numPr>
              <w:spacing w:line="360" w:lineRule="auto"/>
              <w:jc w:val="both"/>
              <w:rPr>
                <w:rFonts w:ascii="Times New Roman" w:hAnsi="Times New Roman" w:cs="Times New Roman"/>
                <w:sz w:val="20"/>
              </w:rPr>
            </w:pPr>
            <w:r w:rsidRPr="00F03AE2">
              <w:rPr>
                <w:rFonts w:ascii="Times New Roman" w:hAnsi="Times New Roman" w:cs="Times New Roman"/>
                <w:sz w:val="20"/>
              </w:rPr>
              <w:t>Se creará la vista modal para el reporte con la lista de todos los tickets por facultad o dependencia</w:t>
            </w:r>
          </w:p>
          <w:p w14:paraId="1051872D" w14:textId="77777777" w:rsidR="009D79D6" w:rsidRPr="00F03AE2" w:rsidRDefault="009D79D6" w:rsidP="00F53C45">
            <w:pPr>
              <w:pStyle w:val="Prrafodelista"/>
              <w:numPr>
                <w:ilvl w:val="0"/>
                <w:numId w:val="45"/>
              </w:numPr>
              <w:spacing w:line="360" w:lineRule="auto"/>
              <w:jc w:val="both"/>
              <w:rPr>
                <w:rFonts w:ascii="Times New Roman" w:hAnsi="Times New Roman" w:cs="Times New Roman"/>
                <w:sz w:val="20"/>
              </w:rPr>
            </w:pPr>
            <w:r w:rsidRPr="00F03AE2">
              <w:rPr>
                <w:rFonts w:ascii="Times New Roman" w:hAnsi="Times New Roman" w:cs="Times New Roman"/>
                <w:sz w:val="20"/>
              </w:rPr>
              <w:t>Se creará la lista de todas las facultades o dependencias por medio de una tabla.</w:t>
            </w:r>
          </w:p>
        </w:tc>
      </w:tr>
    </w:tbl>
    <w:p w14:paraId="33589418" w14:textId="58DC7CF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8363415" w14:textId="77777777" w:rsidR="007B18DF" w:rsidRPr="00F03AE2" w:rsidRDefault="007B18DF" w:rsidP="008B3AA5">
      <w:pPr>
        <w:spacing w:after="0"/>
        <w:rPr>
          <w:rFonts w:ascii="Times New Roman" w:hAnsi="Times New Roman" w:cs="Times New Roman"/>
          <w:b/>
        </w:rPr>
      </w:pPr>
    </w:p>
    <w:p w14:paraId="0AEE2DE5" w14:textId="330DAA3E"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46-B: </w:t>
      </w:r>
      <w:r w:rsidRPr="00F03AE2">
        <w:rPr>
          <w:rFonts w:ascii="Times New Roman" w:hAnsi="Times New Roman" w:cs="Times New Roman"/>
        </w:rPr>
        <w:t>Prueba de Aceptación 35</w:t>
      </w:r>
    </w:p>
    <w:tbl>
      <w:tblPr>
        <w:tblStyle w:val="Tablaconcuadrcula"/>
        <w:tblW w:w="0" w:type="auto"/>
        <w:jc w:val="center"/>
        <w:tblLook w:val="04A0" w:firstRow="1" w:lastRow="0" w:firstColumn="1" w:lastColumn="0" w:noHBand="0" w:noVBand="1"/>
      </w:tblPr>
      <w:tblGrid>
        <w:gridCol w:w="4008"/>
        <w:gridCol w:w="4373"/>
      </w:tblGrid>
      <w:tr w:rsidR="009D79D6" w:rsidRPr="00F03AE2" w14:paraId="664B8622" w14:textId="77777777" w:rsidTr="00C00229">
        <w:trPr>
          <w:jc w:val="center"/>
        </w:trPr>
        <w:tc>
          <w:tcPr>
            <w:tcW w:w="8381" w:type="dxa"/>
            <w:gridSpan w:val="2"/>
          </w:tcPr>
          <w:p w14:paraId="6A309EDD"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D79D6" w:rsidRPr="00F03AE2" w14:paraId="2C3FF59D" w14:textId="77777777" w:rsidTr="00C00229">
        <w:trPr>
          <w:jc w:val="center"/>
        </w:trPr>
        <w:tc>
          <w:tcPr>
            <w:tcW w:w="8381" w:type="dxa"/>
            <w:gridSpan w:val="2"/>
          </w:tcPr>
          <w:p w14:paraId="7A65BE3C"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5</w:t>
            </w:r>
          </w:p>
        </w:tc>
      </w:tr>
      <w:tr w:rsidR="009D79D6" w:rsidRPr="00F03AE2" w14:paraId="1E3F25BD" w14:textId="77777777" w:rsidTr="00C00229">
        <w:trPr>
          <w:jc w:val="center"/>
        </w:trPr>
        <w:tc>
          <w:tcPr>
            <w:tcW w:w="8381" w:type="dxa"/>
            <w:gridSpan w:val="2"/>
          </w:tcPr>
          <w:p w14:paraId="2CBE5E94"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por área DTIC.</w:t>
            </w:r>
          </w:p>
        </w:tc>
      </w:tr>
      <w:tr w:rsidR="009D79D6" w:rsidRPr="00F03AE2" w14:paraId="0CDE5C0F" w14:textId="77777777" w:rsidTr="00C00229">
        <w:trPr>
          <w:jc w:val="center"/>
        </w:trPr>
        <w:tc>
          <w:tcPr>
            <w:tcW w:w="8381" w:type="dxa"/>
            <w:gridSpan w:val="2"/>
          </w:tcPr>
          <w:p w14:paraId="7797928E"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4</w:t>
            </w:r>
          </w:p>
        </w:tc>
      </w:tr>
      <w:tr w:rsidR="009D79D6" w:rsidRPr="00F03AE2" w14:paraId="6BBF9052" w14:textId="77777777" w:rsidTr="00C00229">
        <w:trPr>
          <w:trHeight w:val="702"/>
          <w:jc w:val="center"/>
        </w:trPr>
        <w:tc>
          <w:tcPr>
            <w:tcW w:w="8381" w:type="dxa"/>
            <w:gridSpan w:val="2"/>
          </w:tcPr>
          <w:p w14:paraId="497E5256"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E299180"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Este permitirá generar reporte con la lista de todos los tickets abiertos.</w:t>
            </w:r>
          </w:p>
        </w:tc>
      </w:tr>
      <w:tr w:rsidR="009D79D6" w:rsidRPr="00F03AE2" w14:paraId="1B855345" w14:textId="77777777" w:rsidTr="00C00229">
        <w:trPr>
          <w:trHeight w:val="547"/>
          <w:jc w:val="center"/>
        </w:trPr>
        <w:tc>
          <w:tcPr>
            <w:tcW w:w="4008" w:type="dxa"/>
          </w:tcPr>
          <w:p w14:paraId="2F109C2A" w14:textId="77777777" w:rsidR="009D79D6" w:rsidRPr="00F03AE2" w:rsidRDefault="009D79D6"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2B43D332"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373" w:type="dxa"/>
          </w:tcPr>
          <w:p w14:paraId="6409FA22"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jecución:</w:t>
            </w:r>
          </w:p>
          <w:p w14:paraId="6DCDC370"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Ingresar al Sistema</w:t>
            </w:r>
          </w:p>
          <w:p w14:paraId="09CF9EC5"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Menú principal, Reportes.</w:t>
            </w:r>
          </w:p>
          <w:p w14:paraId="7D0AA170"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Tickets  por área DTIC.</w:t>
            </w:r>
          </w:p>
          <w:p w14:paraId="1BE03688"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Clic en seleccionar</w:t>
            </w:r>
          </w:p>
          <w:p w14:paraId="0398C82A"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Seleccionar área.</w:t>
            </w:r>
          </w:p>
          <w:p w14:paraId="1743B50C" w14:textId="77777777" w:rsidR="009D79D6" w:rsidRPr="00F03AE2" w:rsidRDefault="009D79D6" w:rsidP="00F53C45">
            <w:pPr>
              <w:pStyle w:val="Prrafodelista"/>
              <w:numPr>
                <w:ilvl w:val="0"/>
                <w:numId w:val="77"/>
              </w:numPr>
              <w:spacing w:line="360" w:lineRule="auto"/>
              <w:rPr>
                <w:rFonts w:ascii="Times New Roman" w:hAnsi="Times New Roman" w:cs="Times New Roman"/>
              </w:rPr>
            </w:pPr>
            <w:r w:rsidRPr="00F03AE2">
              <w:rPr>
                <w:rFonts w:ascii="Times New Roman" w:hAnsi="Times New Roman" w:cs="Times New Roman"/>
              </w:rPr>
              <w:t>Generar PDF</w:t>
            </w:r>
          </w:p>
        </w:tc>
      </w:tr>
      <w:tr w:rsidR="009D79D6" w:rsidRPr="00F03AE2" w14:paraId="0937ED48" w14:textId="77777777" w:rsidTr="00C00229">
        <w:trPr>
          <w:trHeight w:val="547"/>
          <w:jc w:val="center"/>
        </w:trPr>
        <w:tc>
          <w:tcPr>
            <w:tcW w:w="4008" w:type="dxa"/>
          </w:tcPr>
          <w:p w14:paraId="64D84399"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57A63400"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373" w:type="dxa"/>
          </w:tcPr>
          <w:p w14:paraId="1E25C1AA"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29834C2F"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xitosa</w:t>
            </w:r>
          </w:p>
          <w:p w14:paraId="2D0E6E1C" w14:textId="77777777" w:rsidR="00EA6481" w:rsidRPr="00F03AE2" w:rsidRDefault="00EA6481" w:rsidP="008B3AA5">
            <w:pPr>
              <w:spacing w:line="360" w:lineRule="auto"/>
              <w:rPr>
                <w:rFonts w:ascii="Times New Roman" w:hAnsi="Times New Roman" w:cs="Times New Roman"/>
              </w:rPr>
            </w:pPr>
          </w:p>
          <w:p w14:paraId="1DA2E325" w14:textId="77777777" w:rsidR="00EA6481" w:rsidRPr="00F03AE2" w:rsidRDefault="00EA6481" w:rsidP="008B3AA5">
            <w:pPr>
              <w:spacing w:line="360" w:lineRule="auto"/>
              <w:rPr>
                <w:rFonts w:ascii="Times New Roman" w:hAnsi="Times New Roman" w:cs="Times New Roman"/>
              </w:rPr>
            </w:pPr>
          </w:p>
          <w:p w14:paraId="0CF0B40C" w14:textId="77777777" w:rsidR="009D79D6" w:rsidRPr="00F03AE2" w:rsidRDefault="009D79D6" w:rsidP="008B3AA5">
            <w:pPr>
              <w:spacing w:line="360" w:lineRule="auto"/>
              <w:rPr>
                <w:rFonts w:ascii="Times New Roman" w:hAnsi="Times New Roman" w:cs="Times New Roman"/>
              </w:rPr>
            </w:pPr>
          </w:p>
        </w:tc>
      </w:tr>
    </w:tbl>
    <w:p w14:paraId="027901E5" w14:textId="1F7EFF79"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49E8C585" w14:textId="77777777" w:rsidR="00BB5FCD" w:rsidRPr="00F03AE2" w:rsidRDefault="00BB5FCD" w:rsidP="008B3AA5">
      <w:pPr>
        <w:spacing w:after="0"/>
        <w:rPr>
          <w:rFonts w:ascii="Times New Roman" w:hAnsi="Times New Roman" w:cs="Times New Roman"/>
        </w:rPr>
      </w:pPr>
    </w:p>
    <w:p w14:paraId="3956158B" w14:textId="684CDB4E"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47-B: </w:t>
      </w:r>
      <w:r w:rsidRPr="00F03AE2">
        <w:rPr>
          <w:rFonts w:ascii="Times New Roman" w:hAnsi="Times New Roman" w:cs="Times New Roman"/>
        </w:rPr>
        <w:t>Historia de Usuario 35</w:t>
      </w:r>
    </w:p>
    <w:tbl>
      <w:tblPr>
        <w:tblStyle w:val="Tablaconcuadrcula"/>
        <w:tblW w:w="0" w:type="auto"/>
        <w:tblInd w:w="-5" w:type="dxa"/>
        <w:tblLook w:val="04A0" w:firstRow="1" w:lastRow="0" w:firstColumn="1" w:lastColumn="0" w:noHBand="0" w:noVBand="1"/>
      </w:tblPr>
      <w:tblGrid>
        <w:gridCol w:w="4145"/>
        <w:gridCol w:w="4332"/>
      </w:tblGrid>
      <w:tr w:rsidR="00C00229" w:rsidRPr="00F03AE2" w14:paraId="200A6DC4" w14:textId="77777777" w:rsidTr="00F63672">
        <w:tc>
          <w:tcPr>
            <w:tcW w:w="8477" w:type="dxa"/>
            <w:gridSpan w:val="2"/>
          </w:tcPr>
          <w:p w14:paraId="1685A4A8" w14:textId="77777777" w:rsidR="00C00229" w:rsidRPr="00F03AE2" w:rsidRDefault="00C00229"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C00229" w:rsidRPr="00F03AE2" w14:paraId="684AC6C8" w14:textId="77777777" w:rsidTr="00F63672">
        <w:tc>
          <w:tcPr>
            <w:tcW w:w="8477" w:type="dxa"/>
            <w:gridSpan w:val="2"/>
          </w:tcPr>
          <w:p w14:paraId="4B21BC8A" w14:textId="77777777" w:rsidR="00C00229" w:rsidRPr="00F03AE2" w:rsidRDefault="00C00229" w:rsidP="008B3AA5">
            <w:pPr>
              <w:spacing w:line="360" w:lineRule="auto"/>
              <w:rPr>
                <w:rFonts w:ascii="Times New Roman" w:hAnsi="Times New Roman" w:cs="Times New Roman"/>
                <w:b/>
              </w:rPr>
            </w:pPr>
          </w:p>
        </w:tc>
      </w:tr>
      <w:tr w:rsidR="00C00229" w:rsidRPr="00F03AE2" w14:paraId="7301C3C6" w14:textId="77777777" w:rsidTr="00F63672">
        <w:tc>
          <w:tcPr>
            <w:tcW w:w="4145" w:type="dxa"/>
          </w:tcPr>
          <w:p w14:paraId="17B8DFE5"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5</w:t>
            </w:r>
          </w:p>
        </w:tc>
        <w:tc>
          <w:tcPr>
            <w:tcW w:w="4332" w:type="dxa"/>
          </w:tcPr>
          <w:p w14:paraId="2A72039F"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Técnicos de Facultad.</w:t>
            </w:r>
          </w:p>
        </w:tc>
      </w:tr>
      <w:tr w:rsidR="00C00229" w:rsidRPr="00F03AE2" w14:paraId="643D0F10" w14:textId="77777777" w:rsidTr="00F63672">
        <w:tc>
          <w:tcPr>
            <w:tcW w:w="8477" w:type="dxa"/>
            <w:gridSpan w:val="2"/>
          </w:tcPr>
          <w:p w14:paraId="25C07B0B"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Generar el reporte de un ticket.</w:t>
            </w:r>
          </w:p>
        </w:tc>
      </w:tr>
      <w:tr w:rsidR="00C00229" w:rsidRPr="00F03AE2" w14:paraId="5A7AA8CA" w14:textId="77777777" w:rsidTr="00F63672">
        <w:tc>
          <w:tcPr>
            <w:tcW w:w="4145" w:type="dxa"/>
          </w:tcPr>
          <w:p w14:paraId="1577D040"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edia</w:t>
            </w:r>
          </w:p>
          <w:p w14:paraId="307CEF42"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332" w:type="dxa"/>
          </w:tcPr>
          <w:p w14:paraId="43F37FCF"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6F7AF0F4"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C00229" w:rsidRPr="00F03AE2" w14:paraId="4D200283" w14:textId="77777777" w:rsidTr="00F63672">
        <w:tc>
          <w:tcPr>
            <w:tcW w:w="4145" w:type="dxa"/>
          </w:tcPr>
          <w:p w14:paraId="2EAA39CE"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332" w:type="dxa"/>
          </w:tcPr>
          <w:p w14:paraId="5378674E"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C00229" w:rsidRPr="00F03AE2" w14:paraId="7676E6BE" w14:textId="77777777" w:rsidTr="00F63672">
        <w:tc>
          <w:tcPr>
            <w:tcW w:w="8477" w:type="dxa"/>
            <w:gridSpan w:val="2"/>
          </w:tcPr>
          <w:p w14:paraId="600D39FF" w14:textId="77777777" w:rsidR="00C00229" w:rsidRPr="00F03AE2" w:rsidRDefault="00C00229"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C00229" w:rsidRPr="00F03AE2" w14:paraId="24B540C1" w14:textId="77777777" w:rsidTr="00F63672">
        <w:trPr>
          <w:trHeight w:val="547"/>
        </w:trPr>
        <w:tc>
          <w:tcPr>
            <w:tcW w:w="8477" w:type="dxa"/>
            <w:gridSpan w:val="2"/>
          </w:tcPr>
          <w:p w14:paraId="4A7EF192" w14:textId="77777777" w:rsidR="00C00229" w:rsidRPr="00F03AE2" w:rsidRDefault="00C00229"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3065345" w14:textId="77777777" w:rsidR="00C00229" w:rsidRPr="00F03AE2" w:rsidRDefault="00C00229"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director, jefe de área, o técnico, deseo generar un reporte del ticket</w:t>
            </w:r>
            <w:r w:rsidRPr="00F03AE2">
              <w:rPr>
                <w:rFonts w:ascii="Times New Roman" w:hAnsi="Times New Roman" w:cs="Times New Roman"/>
              </w:rPr>
              <w:t>.</w:t>
            </w:r>
          </w:p>
        </w:tc>
      </w:tr>
      <w:tr w:rsidR="00C00229" w:rsidRPr="00F03AE2" w14:paraId="0D3720D2" w14:textId="77777777" w:rsidTr="00F63672">
        <w:trPr>
          <w:trHeight w:val="547"/>
        </w:trPr>
        <w:tc>
          <w:tcPr>
            <w:tcW w:w="8477" w:type="dxa"/>
            <w:gridSpan w:val="2"/>
          </w:tcPr>
          <w:p w14:paraId="5881F8EA" w14:textId="77777777" w:rsidR="00C00229" w:rsidRPr="00F03AE2" w:rsidRDefault="00C00229"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774A4FC2" w14:textId="47C5620A"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678624DD" w14:textId="77777777" w:rsidR="00C00229" w:rsidRPr="00F03AE2" w:rsidRDefault="00C00229" w:rsidP="008B3AA5">
      <w:pPr>
        <w:spacing w:after="0"/>
        <w:rPr>
          <w:rFonts w:ascii="Times New Roman" w:hAnsi="Times New Roman" w:cs="Times New Roman"/>
        </w:rPr>
      </w:pPr>
    </w:p>
    <w:p w14:paraId="7B301125" w14:textId="3E2BEA64"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48-B: </w:t>
      </w:r>
      <w:r w:rsidRPr="00F03AE2">
        <w:rPr>
          <w:rFonts w:ascii="Times New Roman" w:hAnsi="Times New Roman" w:cs="Times New Roman"/>
        </w:rPr>
        <w:t>Tarea de Ingeniería 70</w:t>
      </w:r>
    </w:p>
    <w:tbl>
      <w:tblPr>
        <w:tblStyle w:val="Tablaconcuadrcula"/>
        <w:tblW w:w="0" w:type="auto"/>
        <w:tblLook w:val="04A0" w:firstRow="1" w:lastRow="0" w:firstColumn="1" w:lastColumn="0" w:noHBand="0" w:noVBand="1"/>
      </w:tblPr>
      <w:tblGrid>
        <w:gridCol w:w="8494"/>
      </w:tblGrid>
      <w:tr w:rsidR="009D79D6" w:rsidRPr="00F03AE2" w14:paraId="30C23AFD" w14:textId="77777777" w:rsidTr="009D79D6">
        <w:tc>
          <w:tcPr>
            <w:tcW w:w="8494" w:type="dxa"/>
          </w:tcPr>
          <w:p w14:paraId="01EE5F14"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79D6" w:rsidRPr="00F03AE2" w14:paraId="76011066" w14:textId="77777777" w:rsidTr="009D79D6">
        <w:tc>
          <w:tcPr>
            <w:tcW w:w="8494" w:type="dxa"/>
          </w:tcPr>
          <w:p w14:paraId="265DC2A6"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5</w:t>
            </w:r>
          </w:p>
        </w:tc>
      </w:tr>
      <w:tr w:rsidR="009D79D6" w:rsidRPr="00F03AE2" w14:paraId="07AD8128" w14:textId="77777777" w:rsidTr="009D79D6">
        <w:tc>
          <w:tcPr>
            <w:tcW w:w="8494" w:type="dxa"/>
          </w:tcPr>
          <w:p w14:paraId="21DF1ECE" w14:textId="2D69059C"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C00229" w:rsidRPr="00F03AE2">
              <w:rPr>
                <w:rFonts w:ascii="Times New Roman" w:hAnsi="Times New Roman" w:cs="Times New Roman"/>
              </w:rPr>
              <w:t>70</w:t>
            </w:r>
          </w:p>
        </w:tc>
      </w:tr>
      <w:tr w:rsidR="009D79D6" w:rsidRPr="00F03AE2" w14:paraId="16FFE2CA" w14:textId="77777777" w:rsidTr="009D79D6">
        <w:tc>
          <w:tcPr>
            <w:tcW w:w="8494" w:type="dxa"/>
          </w:tcPr>
          <w:p w14:paraId="2640977A"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9D79D6" w:rsidRPr="00F03AE2" w14:paraId="707EFD8D" w14:textId="77777777" w:rsidTr="009D79D6">
        <w:tc>
          <w:tcPr>
            <w:tcW w:w="8494" w:type="dxa"/>
          </w:tcPr>
          <w:p w14:paraId="71AC0D16"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79D6" w:rsidRPr="00F03AE2" w14:paraId="5AA83A3A" w14:textId="77777777" w:rsidTr="009D79D6">
        <w:tc>
          <w:tcPr>
            <w:tcW w:w="8494" w:type="dxa"/>
          </w:tcPr>
          <w:p w14:paraId="52D1EE1A"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79D6" w:rsidRPr="00F03AE2" w14:paraId="35EEFB69" w14:textId="77777777" w:rsidTr="009D79D6">
        <w:trPr>
          <w:trHeight w:val="547"/>
        </w:trPr>
        <w:tc>
          <w:tcPr>
            <w:tcW w:w="8494" w:type="dxa"/>
          </w:tcPr>
          <w:p w14:paraId="02CEBAA9"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FDB94F9"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el reporte del ticket.</w:t>
            </w:r>
          </w:p>
        </w:tc>
      </w:tr>
    </w:tbl>
    <w:p w14:paraId="3A1353DA" w14:textId="403E6D6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C2FCBA7" w14:textId="77777777" w:rsidR="009D79D6" w:rsidRPr="00F03AE2" w:rsidRDefault="009D79D6" w:rsidP="008B3AA5">
      <w:pPr>
        <w:spacing w:after="0"/>
        <w:rPr>
          <w:rFonts w:ascii="Times New Roman" w:hAnsi="Times New Roman" w:cs="Times New Roman"/>
        </w:rPr>
      </w:pPr>
    </w:p>
    <w:p w14:paraId="65F1D528" w14:textId="26286387"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49-B: </w:t>
      </w:r>
      <w:r w:rsidRPr="00F03AE2">
        <w:rPr>
          <w:rFonts w:ascii="Times New Roman" w:hAnsi="Times New Roman" w:cs="Times New Roman"/>
        </w:rPr>
        <w:t>Tarea de Ingeniería 71</w:t>
      </w:r>
    </w:p>
    <w:tbl>
      <w:tblPr>
        <w:tblStyle w:val="Tablaconcuadrcula"/>
        <w:tblW w:w="0" w:type="auto"/>
        <w:tblLook w:val="04A0" w:firstRow="1" w:lastRow="0" w:firstColumn="1" w:lastColumn="0" w:noHBand="0" w:noVBand="1"/>
      </w:tblPr>
      <w:tblGrid>
        <w:gridCol w:w="8494"/>
      </w:tblGrid>
      <w:tr w:rsidR="009D79D6" w:rsidRPr="00F03AE2" w14:paraId="06431302" w14:textId="77777777" w:rsidTr="009D79D6">
        <w:tc>
          <w:tcPr>
            <w:tcW w:w="8494" w:type="dxa"/>
          </w:tcPr>
          <w:p w14:paraId="40A49DB6"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79D6" w:rsidRPr="00F03AE2" w14:paraId="77006445" w14:textId="77777777" w:rsidTr="009D79D6">
        <w:tc>
          <w:tcPr>
            <w:tcW w:w="8494" w:type="dxa"/>
          </w:tcPr>
          <w:p w14:paraId="563CD691"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5</w:t>
            </w:r>
          </w:p>
        </w:tc>
      </w:tr>
      <w:tr w:rsidR="009D79D6" w:rsidRPr="00F03AE2" w14:paraId="3DACD2AD" w14:textId="77777777" w:rsidTr="009D79D6">
        <w:tc>
          <w:tcPr>
            <w:tcW w:w="8494" w:type="dxa"/>
          </w:tcPr>
          <w:p w14:paraId="6513A4F9" w14:textId="7F9F154F"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w:t>
            </w:r>
            <w:r w:rsidR="00C00229" w:rsidRPr="00F03AE2">
              <w:rPr>
                <w:rFonts w:ascii="Times New Roman" w:hAnsi="Times New Roman" w:cs="Times New Roman"/>
              </w:rPr>
              <w:t>71</w:t>
            </w:r>
          </w:p>
        </w:tc>
      </w:tr>
      <w:tr w:rsidR="009D79D6" w:rsidRPr="00F03AE2" w14:paraId="6C7894CE" w14:textId="77777777" w:rsidTr="009D79D6">
        <w:tc>
          <w:tcPr>
            <w:tcW w:w="8494" w:type="dxa"/>
          </w:tcPr>
          <w:p w14:paraId="2A1B181B"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00ED751E" w:rsidRPr="00F03AE2">
              <w:rPr>
                <w:rFonts w:ascii="Times New Roman" w:hAnsi="Times New Roman" w:cs="Times New Roman"/>
              </w:rPr>
              <w:t xml:space="preserve"> de la vista de reportes del ticket.</w:t>
            </w:r>
          </w:p>
        </w:tc>
      </w:tr>
      <w:tr w:rsidR="009D79D6" w:rsidRPr="00F03AE2" w14:paraId="1551131D" w14:textId="77777777" w:rsidTr="009D79D6">
        <w:tc>
          <w:tcPr>
            <w:tcW w:w="8494" w:type="dxa"/>
          </w:tcPr>
          <w:p w14:paraId="68F18A3C"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79D6" w:rsidRPr="00F03AE2" w14:paraId="3FD787AE" w14:textId="77777777" w:rsidTr="009D79D6">
        <w:tc>
          <w:tcPr>
            <w:tcW w:w="8494" w:type="dxa"/>
          </w:tcPr>
          <w:p w14:paraId="625707EA"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79D6" w:rsidRPr="00F03AE2" w14:paraId="4841A119" w14:textId="77777777" w:rsidTr="009D79D6">
        <w:trPr>
          <w:trHeight w:val="547"/>
        </w:trPr>
        <w:tc>
          <w:tcPr>
            <w:tcW w:w="8494" w:type="dxa"/>
          </w:tcPr>
          <w:p w14:paraId="4A7CF8B9"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75EBB3B" w14:textId="77777777" w:rsidR="009D79D6" w:rsidRPr="00F03AE2" w:rsidRDefault="009D79D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vista para el reporte del ticket.</w:t>
            </w:r>
          </w:p>
        </w:tc>
      </w:tr>
    </w:tbl>
    <w:p w14:paraId="1284A36C" w14:textId="6272F76E"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8CE0DAF" w14:textId="77777777" w:rsidR="00273A5C" w:rsidRPr="00F03AE2" w:rsidRDefault="00273A5C" w:rsidP="008B3AA5">
      <w:pPr>
        <w:tabs>
          <w:tab w:val="left" w:pos="638"/>
        </w:tabs>
        <w:spacing w:after="0"/>
        <w:rPr>
          <w:rFonts w:ascii="Times New Roman" w:hAnsi="Times New Roman" w:cs="Times New Roman"/>
        </w:rPr>
      </w:pPr>
    </w:p>
    <w:p w14:paraId="150177E8" w14:textId="0AA30AC1"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0-B: </w:t>
      </w:r>
      <w:r w:rsidRPr="00F03AE2">
        <w:rPr>
          <w:rFonts w:ascii="Times New Roman" w:hAnsi="Times New Roman" w:cs="Times New Roman"/>
        </w:rPr>
        <w:t>Prueba de Aceptación 37</w:t>
      </w:r>
    </w:p>
    <w:tbl>
      <w:tblPr>
        <w:tblStyle w:val="Tablaconcuadrcula"/>
        <w:tblW w:w="0" w:type="auto"/>
        <w:jc w:val="center"/>
        <w:tblLook w:val="04A0" w:firstRow="1" w:lastRow="0" w:firstColumn="1" w:lastColumn="0" w:noHBand="0" w:noVBand="1"/>
      </w:tblPr>
      <w:tblGrid>
        <w:gridCol w:w="4008"/>
        <w:gridCol w:w="4486"/>
      </w:tblGrid>
      <w:tr w:rsidR="009D79D6" w:rsidRPr="00F03AE2" w14:paraId="45C99DC8" w14:textId="77777777" w:rsidTr="009D79D6">
        <w:trPr>
          <w:jc w:val="center"/>
        </w:trPr>
        <w:tc>
          <w:tcPr>
            <w:tcW w:w="8494" w:type="dxa"/>
            <w:gridSpan w:val="2"/>
          </w:tcPr>
          <w:p w14:paraId="0A0D92E9"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D79D6" w:rsidRPr="00F03AE2" w14:paraId="1A745B4E" w14:textId="77777777" w:rsidTr="009D79D6">
        <w:trPr>
          <w:jc w:val="center"/>
        </w:trPr>
        <w:tc>
          <w:tcPr>
            <w:tcW w:w="8494" w:type="dxa"/>
            <w:gridSpan w:val="2"/>
          </w:tcPr>
          <w:p w14:paraId="62B6D0C7"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6</w:t>
            </w:r>
          </w:p>
        </w:tc>
      </w:tr>
      <w:tr w:rsidR="009D79D6" w:rsidRPr="00F03AE2" w14:paraId="2546F016" w14:textId="77777777" w:rsidTr="009D79D6">
        <w:trPr>
          <w:jc w:val="center"/>
        </w:trPr>
        <w:tc>
          <w:tcPr>
            <w:tcW w:w="8494" w:type="dxa"/>
            <w:gridSpan w:val="2"/>
          </w:tcPr>
          <w:p w14:paraId="7CDF8038"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por área DTIC.</w:t>
            </w:r>
          </w:p>
        </w:tc>
      </w:tr>
      <w:tr w:rsidR="009D79D6" w:rsidRPr="00F03AE2" w14:paraId="080BEDD5" w14:textId="77777777" w:rsidTr="009D79D6">
        <w:trPr>
          <w:jc w:val="center"/>
        </w:trPr>
        <w:tc>
          <w:tcPr>
            <w:tcW w:w="8494" w:type="dxa"/>
            <w:gridSpan w:val="2"/>
          </w:tcPr>
          <w:p w14:paraId="2D754CB1"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5</w:t>
            </w:r>
          </w:p>
        </w:tc>
      </w:tr>
      <w:tr w:rsidR="009D79D6" w:rsidRPr="00F03AE2" w14:paraId="67217193" w14:textId="77777777" w:rsidTr="009D79D6">
        <w:trPr>
          <w:trHeight w:val="702"/>
          <w:jc w:val="center"/>
        </w:trPr>
        <w:tc>
          <w:tcPr>
            <w:tcW w:w="8494" w:type="dxa"/>
            <w:gridSpan w:val="2"/>
          </w:tcPr>
          <w:p w14:paraId="4CAFBB73"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CB71807"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generar reporte </w:t>
            </w:r>
            <w:r w:rsidR="00ED751E" w:rsidRPr="00F03AE2">
              <w:rPr>
                <w:rFonts w:ascii="Times New Roman" w:hAnsi="Times New Roman" w:cs="Times New Roman"/>
              </w:rPr>
              <w:t>con la información del ticket.</w:t>
            </w:r>
          </w:p>
        </w:tc>
      </w:tr>
      <w:tr w:rsidR="009D79D6" w:rsidRPr="00F03AE2" w14:paraId="2CE624E7" w14:textId="77777777" w:rsidTr="009D79D6">
        <w:trPr>
          <w:trHeight w:val="547"/>
          <w:jc w:val="center"/>
        </w:trPr>
        <w:tc>
          <w:tcPr>
            <w:tcW w:w="4008" w:type="dxa"/>
          </w:tcPr>
          <w:p w14:paraId="090EF49D" w14:textId="77777777" w:rsidR="009D79D6" w:rsidRPr="00F03AE2" w:rsidRDefault="009D79D6"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1DCAE734"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0C148A43"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jecución:</w:t>
            </w:r>
          </w:p>
          <w:p w14:paraId="0B08F40D" w14:textId="77777777" w:rsidR="009D79D6" w:rsidRPr="00F03AE2" w:rsidRDefault="009D79D6" w:rsidP="00F53C45">
            <w:pPr>
              <w:pStyle w:val="Prrafodelista"/>
              <w:numPr>
                <w:ilvl w:val="0"/>
                <w:numId w:val="78"/>
              </w:numPr>
              <w:spacing w:line="360" w:lineRule="auto"/>
              <w:rPr>
                <w:rFonts w:ascii="Times New Roman" w:hAnsi="Times New Roman" w:cs="Times New Roman"/>
              </w:rPr>
            </w:pPr>
            <w:r w:rsidRPr="00F03AE2">
              <w:rPr>
                <w:rFonts w:ascii="Times New Roman" w:hAnsi="Times New Roman" w:cs="Times New Roman"/>
              </w:rPr>
              <w:t>Ingresar al Sistema</w:t>
            </w:r>
          </w:p>
          <w:p w14:paraId="718743AD" w14:textId="77777777" w:rsidR="009D79D6" w:rsidRPr="00F03AE2" w:rsidRDefault="009D79D6" w:rsidP="00F53C45">
            <w:pPr>
              <w:pStyle w:val="Prrafodelista"/>
              <w:numPr>
                <w:ilvl w:val="0"/>
                <w:numId w:val="78"/>
              </w:numPr>
              <w:spacing w:line="360" w:lineRule="auto"/>
              <w:rPr>
                <w:rFonts w:ascii="Times New Roman" w:hAnsi="Times New Roman" w:cs="Times New Roman"/>
              </w:rPr>
            </w:pPr>
            <w:r w:rsidRPr="00F03AE2">
              <w:rPr>
                <w:rFonts w:ascii="Times New Roman" w:hAnsi="Times New Roman" w:cs="Times New Roman"/>
              </w:rPr>
              <w:t>Menú principal, Mis Tickets.</w:t>
            </w:r>
          </w:p>
          <w:p w14:paraId="6D3C4373" w14:textId="77777777" w:rsidR="009D79D6" w:rsidRPr="00F03AE2" w:rsidRDefault="009D79D6" w:rsidP="00F53C45">
            <w:pPr>
              <w:pStyle w:val="Prrafodelista"/>
              <w:numPr>
                <w:ilvl w:val="0"/>
                <w:numId w:val="78"/>
              </w:numPr>
              <w:spacing w:line="360" w:lineRule="auto"/>
              <w:rPr>
                <w:rFonts w:ascii="Times New Roman" w:hAnsi="Times New Roman" w:cs="Times New Roman"/>
              </w:rPr>
            </w:pPr>
            <w:r w:rsidRPr="00F03AE2">
              <w:rPr>
                <w:rFonts w:ascii="Times New Roman" w:hAnsi="Times New Roman" w:cs="Times New Roman"/>
              </w:rPr>
              <w:t>Seleccionar ticket</w:t>
            </w:r>
          </w:p>
          <w:p w14:paraId="3BF47981" w14:textId="77777777" w:rsidR="009D79D6" w:rsidRPr="00F03AE2" w:rsidRDefault="009D79D6" w:rsidP="00F53C45">
            <w:pPr>
              <w:pStyle w:val="Prrafodelista"/>
              <w:numPr>
                <w:ilvl w:val="0"/>
                <w:numId w:val="78"/>
              </w:numPr>
              <w:spacing w:line="360" w:lineRule="auto"/>
              <w:rPr>
                <w:rFonts w:ascii="Times New Roman" w:hAnsi="Times New Roman" w:cs="Times New Roman"/>
              </w:rPr>
            </w:pPr>
            <w:r w:rsidRPr="00F03AE2">
              <w:rPr>
                <w:rFonts w:ascii="Times New Roman" w:hAnsi="Times New Roman" w:cs="Times New Roman"/>
              </w:rPr>
              <w:t>Generar PDF</w:t>
            </w:r>
          </w:p>
        </w:tc>
      </w:tr>
      <w:tr w:rsidR="009D79D6" w:rsidRPr="00F03AE2" w14:paraId="391EC772" w14:textId="77777777" w:rsidTr="009D79D6">
        <w:trPr>
          <w:trHeight w:val="547"/>
          <w:jc w:val="center"/>
        </w:trPr>
        <w:tc>
          <w:tcPr>
            <w:tcW w:w="4008" w:type="dxa"/>
          </w:tcPr>
          <w:p w14:paraId="14227FFF"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0A951775"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14B1915D"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7B22568D"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xitosa</w:t>
            </w:r>
          </w:p>
          <w:p w14:paraId="6F5F6125" w14:textId="77777777" w:rsidR="009D79D6" w:rsidRPr="00F03AE2" w:rsidRDefault="009D79D6" w:rsidP="008B3AA5">
            <w:pPr>
              <w:spacing w:line="360" w:lineRule="auto"/>
              <w:rPr>
                <w:rFonts w:ascii="Times New Roman" w:hAnsi="Times New Roman" w:cs="Times New Roman"/>
              </w:rPr>
            </w:pPr>
          </w:p>
        </w:tc>
      </w:tr>
    </w:tbl>
    <w:p w14:paraId="5117B383" w14:textId="49DEA2CB"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15C7C3EF" w14:textId="77777777" w:rsidR="00A6036B" w:rsidRPr="00F03AE2" w:rsidRDefault="00A6036B" w:rsidP="008B3AA5">
      <w:pPr>
        <w:spacing w:after="0"/>
        <w:rPr>
          <w:rFonts w:ascii="Times New Roman" w:hAnsi="Times New Roman" w:cs="Times New Roman"/>
          <w:b/>
        </w:rPr>
      </w:pPr>
    </w:p>
    <w:p w14:paraId="2BE0535A" w14:textId="3055A59E"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1-B: </w:t>
      </w:r>
      <w:r w:rsidRPr="00F03AE2">
        <w:rPr>
          <w:rFonts w:ascii="Times New Roman" w:hAnsi="Times New Roman" w:cs="Times New Roman"/>
        </w:rPr>
        <w:t>Historia de Usuario 36</w:t>
      </w:r>
    </w:p>
    <w:tbl>
      <w:tblPr>
        <w:tblStyle w:val="Tablaconcuadrcula"/>
        <w:tblW w:w="0" w:type="auto"/>
        <w:tblLook w:val="04A0" w:firstRow="1" w:lastRow="0" w:firstColumn="1" w:lastColumn="0" w:noHBand="0" w:noVBand="1"/>
      </w:tblPr>
      <w:tblGrid>
        <w:gridCol w:w="4248"/>
        <w:gridCol w:w="4246"/>
      </w:tblGrid>
      <w:tr w:rsidR="00BB5FCD" w:rsidRPr="00F03AE2" w14:paraId="5608759E" w14:textId="77777777" w:rsidTr="009D696C">
        <w:tc>
          <w:tcPr>
            <w:tcW w:w="8494" w:type="dxa"/>
            <w:gridSpan w:val="2"/>
          </w:tcPr>
          <w:p w14:paraId="70D9290B" w14:textId="77777777" w:rsidR="00BB5FCD" w:rsidRPr="00F03AE2" w:rsidRDefault="00BB5FCD" w:rsidP="008B3AA5">
            <w:pPr>
              <w:spacing w:line="360" w:lineRule="auto"/>
              <w:jc w:val="right"/>
              <w:rPr>
                <w:rFonts w:ascii="Times New Roman" w:hAnsi="Times New Roman" w:cs="Times New Roman"/>
                <w:b/>
              </w:rPr>
            </w:pPr>
            <w:r w:rsidRPr="00F03AE2">
              <w:rPr>
                <w:rFonts w:ascii="Times New Roman" w:hAnsi="Times New Roman" w:cs="Times New Roman"/>
                <w:b/>
              </w:rPr>
              <w:t>Historia de Usuario</w:t>
            </w:r>
          </w:p>
        </w:tc>
      </w:tr>
      <w:tr w:rsidR="00BB5FCD" w:rsidRPr="00F03AE2" w14:paraId="088CFB18" w14:textId="77777777" w:rsidTr="009D696C">
        <w:tc>
          <w:tcPr>
            <w:tcW w:w="4248" w:type="dxa"/>
          </w:tcPr>
          <w:p w14:paraId="1D951A86"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U36</w:t>
            </w:r>
          </w:p>
        </w:tc>
        <w:tc>
          <w:tcPr>
            <w:tcW w:w="4246" w:type="dxa"/>
          </w:tcPr>
          <w:p w14:paraId="7C273E46" w14:textId="77777777" w:rsidR="00BB5FCD" w:rsidRPr="00F03AE2" w:rsidRDefault="00EA6481" w:rsidP="008B3AA5">
            <w:pPr>
              <w:spacing w:line="360" w:lineRule="auto"/>
              <w:rPr>
                <w:rFonts w:ascii="Times New Roman" w:hAnsi="Times New Roman" w:cs="Times New Roman"/>
              </w:rPr>
            </w:pPr>
            <w:r w:rsidRPr="00F03AE2">
              <w:rPr>
                <w:rFonts w:ascii="Times New Roman" w:hAnsi="Times New Roman" w:cs="Times New Roman"/>
                <w:b/>
              </w:rPr>
              <w:t>Usuario:</w:t>
            </w:r>
            <w:r w:rsidRPr="00F03AE2">
              <w:rPr>
                <w:rFonts w:ascii="Times New Roman" w:hAnsi="Times New Roman" w:cs="Times New Roman"/>
              </w:rPr>
              <w:t xml:space="preserve"> Jefe</w:t>
            </w:r>
            <w:r w:rsidR="009D696C" w:rsidRPr="00F03AE2">
              <w:rPr>
                <w:rFonts w:ascii="Times New Roman" w:hAnsi="Times New Roman" w:cs="Times New Roman"/>
              </w:rPr>
              <w:t xml:space="preserve"> de Área</w:t>
            </w:r>
            <w:r w:rsidR="00BB5FCD" w:rsidRPr="00F03AE2">
              <w:rPr>
                <w:rFonts w:ascii="Times New Roman" w:hAnsi="Times New Roman" w:cs="Times New Roman"/>
              </w:rPr>
              <w:t>.</w:t>
            </w:r>
          </w:p>
        </w:tc>
      </w:tr>
      <w:tr w:rsidR="00BB5FCD" w:rsidRPr="00F03AE2" w14:paraId="6CC0B967" w14:textId="77777777" w:rsidTr="009D696C">
        <w:tc>
          <w:tcPr>
            <w:tcW w:w="8494" w:type="dxa"/>
            <w:gridSpan w:val="2"/>
          </w:tcPr>
          <w:p w14:paraId="23897E58"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Nombre de la Historia: </w:t>
            </w:r>
            <w:r w:rsidRPr="00F03AE2">
              <w:rPr>
                <w:rFonts w:ascii="Times New Roman" w:hAnsi="Times New Roman" w:cs="Times New Roman"/>
              </w:rPr>
              <w:t>Generar el reporte de un ticket por técnico.</w:t>
            </w:r>
          </w:p>
        </w:tc>
      </w:tr>
      <w:tr w:rsidR="009D696C" w:rsidRPr="00F03AE2" w14:paraId="660686D1" w14:textId="77777777" w:rsidTr="009D696C">
        <w:tc>
          <w:tcPr>
            <w:tcW w:w="4248" w:type="dxa"/>
          </w:tcPr>
          <w:p w14:paraId="3895908A"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5CD6DC2B"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6" w:type="dxa"/>
          </w:tcPr>
          <w:p w14:paraId="39C935E3"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77251E40"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rPr>
              <w:t>(Alta / Normal/Medio/ Bajo)</w:t>
            </w:r>
          </w:p>
        </w:tc>
      </w:tr>
      <w:tr w:rsidR="009D696C" w:rsidRPr="00F03AE2" w14:paraId="592F7836" w14:textId="77777777" w:rsidTr="009D696C">
        <w:tc>
          <w:tcPr>
            <w:tcW w:w="4248" w:type="dxa"/>
          </w:tcPr>
          <w:p w14:paraId="236EECA6"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6" w:type="dxa"/>
          </w:tcPr>
          <w:p w14:paraId="71796548" w14:textId="77777777" w:rsidR="009D696C" w:rsidRPr="00F03AE2" w:rsidRDefault="009D696C"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 xml:space="preserve"> 3</w:t>
            </w:r>
          </w:p>
        </w:tc>
      </w:tr>
      <w:tr w:rsidR="00BB5FCD" w:rsidRPr="00F03AE2" w14:paraId="2848D493" w14:textId="77777777" w:rsidTr="009D696C">
        <w:tc>
          <w:tcPr>
            <w:tcW w:w="8494" w:type="dxa"/>
            <w:gridSpan w:val="2"/>
          </w:tcPr>
          <w:p w14:paraId="0D238F9B" w14:textId="77777777" w:rsidR="00BB5FCD" w:rsidRPr="00F03AE2" w:rsidRDefault="00BB5FCD"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BB5FCD" w:rsidRPr="00F03AE2" w14:paraId="274A967A" w14:textId="77777777" w:rsidTr="009D696C">
        <w:trPr>
          <w:trHeight w:val="547"/>
        </w:trPr>
        <w:tc>
          <w:tcPr>
            <w:tcW w:w="8494" w:type="dxa"/>
            <w:gridSpan w:val="2"/>
          </w:tcPr>
          <w:p w14:paraId="0D0FC5C6"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1230383" w14:textId="77777777" w:rsidR="00BB5FCD" w:rsidRPr="00F03AE2" w:rsidRDefault="009D696C" w:rsidP="008B3AA5">
            <w:pPr>
              <w:spacing w:line="360" w:lineRule="auto"/>
              <w:jc w:val="both"/>
              <w:rPr>
                <w:rFonts w:ascii="Times New Roman" w:hAnsi="Times New Roman" w:cs="Times New Roman"/>
              </w:rPr>
            </w:pPr>
            <w:r w:rsidRPr="00F03AE2">
              <w:rPr>
                <w:rFonts w:ascii="Times New Roman" w:eastAsia="Times New Roman" w:hAnsi="Times New Roman" w:cs="Times New Roman"/>
                <w:color w:val="000000"/>
                <w:lang w:eastAsia="es-EC"/>
              </w:rPr>
              <w:t>Como  jefe de área de DTIC, deseo generar un reporte del ticket por técnico que ha sido asignado o reportado.</w:t>
            </w:r>
          </w:p>
        </w:tc>
      </w:tr>
      <w:tr w:rsidR="00BB5FCD" w:rsidRPr="00F03AE2" w14:paraId="66691156" w14:textId="77777777" w:rsidTr="009D696C">
        <w:trPr>
          <w:trHeight w:val="547"/>
        </w:trPr>
        <w:tc>
          <w:tcPr>
            <w:tcW w:w="8494" w:type="dxa"/>
            <w:gridSpan w:val="2"/>
          </w:tcPr>
          <w:p w14:paraId="737B90A5" w14:textId="77777777" w:rsidR="00BB5FCD" w:rsidRPr="00F03AE2" w:rsidRDefault="00BB5FCD"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54E9876" w14:textId="21978E22"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314E5763" w14:textId="77777777" w:rsidR="00F63672" w:rsidRPr="00F03AE2" w:rsidRDefault="00F63672" w:rsidP="008B3AA5">
      <w:pPr>
        <w:spacing w:after="0"/>
        <w:rPr>
          <w:rFonts w:ascii="Times New Roman" w:hAnsi="Times New Roman" w:cs="Times New Roman"/>
          <w:b/>
        </w:rPr>
      </w:pPr>
    </w:p>
    <w:p w14:paraId="2B57FAA3" w14:textId="41D531BD"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2-B: </w:t>
      </w:r>
      <w:r w:rsidRPr="00F03AE2">
        <w:rPr>
          <w:rFonts w:ascii="Times New Roman" w:hAnsi="Times New Roman" w:cs="Times New Roman"/>
        </w:rPr>
        <w:t>Tarea de Ingeniería 72</w:t>
      </w:r>
    </w:p>
    <w:tbl>
      <w:tblPr>
        <w:tblStyle w:val="Tablaconcuadrcula"/>
        <w:tblW w:w="0" w:type="auto"/>
        <w:tblLook w:val="04A0" w:firstRow="1" w:lastRow="0" w:firstColumn="1" w:lastColumn="0" w:noHBand="0" w:noVBand="1"/>
      </w:tblPr>
      <w:tblGrid>
        <w:gridCol w:w="8494"/>
      </w:tblGrid>
      <w:tr w:rsidR="009D79D6" w:rsidRPr="00F03AE2" w14:paraId="298AD3AE" w14:textId="77777777" w:rsidTr="009D79D6">
        <w:tc>
          <w:tcPr>
            <w:tcW w:w="8494" w:type="dxa"/>
          </w:tcPr>
          <w:p w14:paraId="6FD06A4C"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79D6" w:rsidRPr="00F03AE2" w14:paraId="47305384" w14:textId="77777777" w:rsidTr="009D79D6">
        <w:tc>
          <w:tcPr>
            <w:tcW w:w="8494" w:type="dxa"/>
          </w:tcPr>
          <w:p w14:paraId="4DE78D9B"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6</w:t>
            </w:r>
          </w:p>
        </w:tc>
      </w:tr>
      <w:tr w:rsidR="009D79D6" w:rsidRPr="00F03AE2" w14:paraId="4E71566A" w14:textId="77777777" w:rsidTr="009D79D6">
        <w:tc>
          <w:tcPr>
            <w:tcW w:w="8494" w:type="dxa"/>
          </w:tcPr>
          <w:p w14:paraId="2400D17C" w14:textId="3C32DDE5"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7</w:t>
            </w:r>
            <w:r w:rsidR="00C00229" w:rsidRPr="00F03AE2">
              <w:rPr>
                <w:rFonts w:ascii="Times New Roman" w:hAnsi="Times New Roman" w:cs="Times New Roman"/>
              </w:rPr>
              <w:t>2</w:t>
            </w:r>
          </w:p>
        </w:tc>
      </w:tr>
      <w:tr w:rsidR="009D79D6" w:rsidRPr="00F03AE2" w14:paraId="28F51716" w14:textId="77777777" w:rsidTr="009D79D6">
        <w:tc>
          <w:tcPr>
            <w:tcW w:w="8494" w:type="dxa"/>
          </w:tcPr>
          <w:p w14:paraId="6D0D0E93"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Configuración</w:t>
            </w:r>
            <w:r w:rsidRPr="00F03AE2">
              <w:rPr>
                <w:rFonts w:ascii="Times New Roman" w:hAnsi="Times New Roman" w:cs="Times New Roman"/>
              </w:rPr>
              <w:t xml:space="preserve"> del controlador del modelo Ticket.</w:t>
            </w:r>
          </w:p>
        </w:tc>
      </w:tr>
      <w:tr w:rsidR="009D79D6" w:rsidRPr="00F03AE2" w14:paraId="2DE9A5FD" w14:textId="77777777" w:rsidTr="009D79D6">
        <w:tc>
          <w:tcPr>
            <w:tcW w:w="8494" w:type="dxa"/>
          </w:tcPr>
          <w:p w14:paraId="18DB3E17"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79D6" w:rsidRPr="00F03AE2" w14:paraId="299F74A4" w14:textId="77777777" w:rsidTr="009D79D6">
        <w:tc>
          <w:tcPr>
            <w:tcW w:w="8494" w:type="dxa"/>
          </w:tcPr>
          <w:p w14:paraId="7791A623"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79D6" w:rsidRPr="00F03AE2" w14:paraId="37C47C63" w14:textId="77777777" w:rsidTr="009D79D6">
        <w:trPr>
          <w:trHeight w:val="547"/>
        </w:trPr>
        <w:tc>
          <w:tcPr>
            <w:tcW w:w="8494" w:type="dxa"/>
          </w:tcPr>
          <w:p w14:paraId="654A8F04"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85D8BAE"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Se creará el método para generar el reporte del ticket</w:t>
            </w:r>
            <w:r w:rsidR="00EA6481" w:rsidRPr="00F03AE2">
              <w:rPr>
                <w:rFonts w:ascii="Times New Roman" w:hAnsi="Times New Roman" w:cs="Times New Roman"/>
              </w:rPr>
              <w:t xml:space="preserve"> </w:t>
            </w:r>
            <w:r w:rsidR="00ED751E" w:rsidRPr="00F03AE2">
              <w:rPr>
                <w:rFonts w:ascii="Times New Roman" w:hAnsi="Times New Roman" w:cs="Times New Roman"/>
              </w:rPr>
              <w:t>por técnico.</w:t>
            </w:r>
          </w:p>
        </w:tc>
      </w:tr>
    </w:tbl>
    <w:p w14:paraId="033BA19D" w14:textId="4B5D4AE5"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07E4A448" w14:textId="77777777" w:rsidR="009D79D6" w:rsidRPr="00F03AE2" w:rsidRDefault="009D79D6" w:rsidP="008B3AA5">
      <w:pPr>
        <w:spacing w:after="0"/>
        <w:rPr>
          <w:rFonts w:ascii="Times New Roman" w:hAnsi="Times New Roman" w:cs="Times New Roman"/>
        </w:rPr>
      </w:pPr>
    </w:p>
    <w:p w14:paraId="2BB471DB" w14:textId="77777777" w:rsidR="00A6036B" w:rsidRPr="00F03AE2" w:rsidRDefault="00A6036B" w:rsidP="008B3AA5">
      <w:pPr>
        <w:spacing w:after="0"/>
        <w:rPr>
          <w:rFonts w:ascii="Times New Roman" w:hAnsi="Times New Roman" w:cs="Times New Roman"/>
        </w:rPr>
      </w:pPr>
    </w:p>
    <w:p w14:paraId="4480A3B8" w14:textId="77777777" w:rsidR="00A6036B" w:rsidRPr="00F03AE2" w:rsidRDefault="00A6036B" w:rsidP="008B3AA5">
      <w:pPr>
        <w:spacing w:after="0"/>
        <w:rPr>
          <w:rFonts w:ascii="Times New Roman" w:hAnsi="Times New Roman" w:cs="Times New Roman"/>
        </w:rPr>
      </w:pPr>
    </w:p>
    <w:p w14:paraId="1615966C" w14:textId="77777777" w:rsidR="00A6036B" w:rsidRPr="00F03AE2" w:rsidRDefault="00A6036B" w:rsidP="008B3AA5">
      <w:pPr>
        <w:spacing w:after="0"/>
        <w:rPr>
          <w:rFonts w:ascii="Times New Roman" w:hAnsi="Times New Roman" w:cs="Times New Roman"/>
        </w:rPr>
      </w:pPr>
    </w:p>
    <w:p w14:paraId="55387923" w14:textId="77777777" w:rsidR="00A6036B" w:rsidRPr="00F03AE2" w:rsidRDefault="00A6036B" w:rsidP="008B3AA5">
      <w:pPr>
        <w:spacing w:after="0"/>
        <w:rPr>
          <w:rFonts w:ascii="Times New Roman" w:hAnsi="Times New Roman" w:cs="Times New Roman"/>
        </w:rPr>
      </w:pPr>
    </w:p>
    <w:p w14:paraId="2DAB7F99" w14:textId="217DBB11"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3-B: </w:t>
      </w:r>
      <w:r w:rsidRPr="00F03AE2">
        <w:rPr>
          <w:rFonts w:ascii="Times New Roman" w:hAnsi="Times New Roman" w:cs="Times New Roman"/>
        </w:rPr>
        <w:t>Tarea de Ingeniería 73</w:t>
      </w:r>
    </w:p>
    <w:tbl>
      <w:tblPr>
        <w:tblStyle w:val="Tablaconcuadrcula"/>
        <w:tblW w:w="0" w:type="auto"/>
        <w:tblLook w:val="04A0" w:firstRow="1" w:lastRow="0" w:firstColumn="1" w:lastColumn="0" w:noHBand="0" w:noVBand="1"/>
      </w:tblPr>
      <w:tblGrid>
        <w:gridCol w:w="8494"/>
      </w:tblGrid>
      <w:tr w:rsidR="009D79D6" w:rsidRPr="00F03AE2" w14:paraId="496735F3" w14:textId="77777777" w:rsidTr="009D79D6">
        <w:tc>
          <w:tcPr>
            <w:tcW w:w="8494" w:type="dxa"/>
          </w:tcPr>
          <w:p w14:paraId="697F081D"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Tarea de Ingeniería</w:t>
            </w:r>
          </w:p>
        </w:tc>
      </w:tr>
      <w:tr w:rsidR="009D79D6" w:rsidRPr="00F03AE2" w14:paraId="29195A04" w14:textId="77777777" w:rsidTr="009D79D6">
        <w:tc>
          <w:tcPr>
            <w:tcW w:w="8494" w:type="dxa"/>
          </w:tcPr>
          <w:p w14:paraId="178D76F5"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 xml:space="preserve">Historia de Usuario que pertenece: </w:t>
            </w:r>
            <w:r w:rsidRPr="00F03AE2">
              <w:rPr>
                <w:rFonts w:ascii="Times New Roman" w:hAnsi="Times New Roman" w:cs="Times New Roman"/>
              </w:rPr>
              <w:t>HU36</w:t>
            </w:r>
          </w:p>
        </w:tc>
      </w:tr>
      <w:tr w:rsidR="009D79D6" w:rsidRPr="00F03AE2" w14:paraId="0C530EDE" w14:textId="77777777" w:rsidTr="009D79D6">
        <w:tc>
          <w:tcPr>
            <w:tcW w:w="8494" w:type="dxa"/>
          </w:tcPr>
          <w:p w14:paraId="4C9F0A18" w14:textId="5B5E29E6"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TI7</w:t>
            </w:r>
            <w:r w:rsidR="00C00229" w:rsidRPr="00F03AE2">
              <w:rPr>
                <w:rFonts w:ascii="Times New Roman" w:hAnsi="Times New Roman" w:cs="Times New Roman"/>
              </w:rPr>
              <w:t>3</w:t>
            </w:r>
          </w:p>
        </w:tc>
      </w:tr>
      <w:tr w:rsidR="009D79D6" w:rsidRPr="00F03AE2" w14:paraId="3E06D476" w14:textId="77777777" w:rsidTr="009D79D6">
        <w:tc>
          <w:tcPr>
            <w:tcW w:w="8494" w:type="dxa"/>
          </w:tcPr>
          <w:p w14:paraId="696E0D73"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Tarea:</w:t>
            </w:r>
            <w:r w:rsidR="00EA6481" w:rsidRPr="00F03AE2">
              <w:rPr>
                <w:rFonts w:ascii="Times New Roman" w:hAnsi="Times New Roman" w:cs="Times New Roman"/>
              </w:rPr>
              <w:t xml:space="preserve"> Modificación</w:t>
            </w:r>
            <w:r w:rsidRPr="00F03AE2">
              <w:rPr>
                <w:rFonts w:ascii="Times New Roman" w:hAnsi="Times New Roman" w:cs="Times New Roman"/>
              </w:rPr>
              <w:t xml:space="preserve"> de la vista de </w:t>
            </w:r>
            <w:r w:rsidR="00ED751E" w:rsidRPr="00F03AE2">
              <w:rPr>
                <w:rFonts w:ascii="Times New Roman" w:hAnsi="Times New Roman" w:cs="Times New Roman"/>
              </w:rPr>
              <w:t>reportes del ticket.</w:t>
            </w:r>
          </w:p>
        </w:tc>
      </w:tr>
      <w:tr w:rsidR="009D79D6" w:rsidRPr="00F03AE2" w14:paraId="670DB066" w14:textId="77777777" w:rsidTr="009D79D6">
        <w:tc>
          <w:tcPr>
            <w:tcW w:w="8494" w:type="dxa"/>
          </w:tcPr>
          <w:p w14:paraId="27118AFC"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Tipo de Tarea: </w:t>
            </w:r>
            <w:r w:rsidRPr="00F03AE2">
              <w:rPr>
                <w:rFonts w:ascii="Times New Roman" w:hAnsi="Times New Roman" w:cs="Times New Roman"/>
              </w:rPr>
              <w:t>Desarrollo</w:t>
            </w:r>
          </w:p>
        </w:tc>
      </w:tr>
      <w:tr w:rsidR="009D79D6" w:rsidRPr="00F03AE2" w14:paraId="78C62E78" w14:textId="77777777" w:rsidTr="009D79D6">
        <w:tc>
          <w:tcPr>
            <w:tcW w:w="8494" w:type="dxa"/>
          </w:tcPr>
          <w:p w14:paraId="13352481"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é Samaniego Larrea</w:t>
            </w:r>
          </w:p>
        </w:tc>
      </w:tr>
      <w:tr w:rsidR="009D79D6" w:rsidRPr="00F03AE2" w14:paraId="0608925F" w14:textId="77777777" w:rsidTr="009D79D6">
        <w:trPr>
          <w:trHeight w:val="547"/>
        </w:trPr>
        <w:tc>
          <w:tcPr>
            <w:tcW w:w="8494" w:type="dxa"/>
          </w:tcPr>
          <w:p w14:paraId="65F1A7FA"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2C621BA" w14:textId="77777777" w:rsidR="009D79D6" w:rsidRPr="00F03AE2" w:rsidRDefault="009D79D6" w:rsidP="00F53C45">
            <w:pPr>
              <w:pStyle w:val="Prrafodelista"/>
              <w:numPr>
                <w:ilvl w:val="0"/>
                <w:numId w:val="45"/>
              </w:numPr>
              <w:spacing w:line="360" w:lineRule="auto"/>
              <w:jc w:val="both"/>
              <w:rPr>
                <w:rFonts w:ascii="Times New Roman" w:hAnsi="Times New Roman" w:cs="Times New Roman"/>
              </w:rPr>
            </w:pPr>
            <w:r w:rsidRPr="00F03AE2">
              <w:rPr>
                <w:rFonts w:ascii="Times New Roman" w:hAnsi="Times New Roman" w:cs="Times New Roman"/>
              </w:rPr>
              <w:t>Se creará la vista para el reporte del ticket</w:t>
            </w:r>
            <w:r w:rsidR="00EA6481" w:rsidRPr="00F03AE2">
              <w:rPr>
                <w:rFonts w:ascii="Times New Roman" w:hAnsi="Times New Roman" w:cs="Times New Roman"/>
              </w:rPr>
              <w:t xml:space="preserve"> </w:t>
            </w:r>
            <w:r w:rsidR="00ED751E" w:rsidRPr="00F03AE2">
              <w:rPr>
                <w:rFonts w:ascii="Times New Roman" w:hAnsi="Times New Roman" w:cs="Times New Roman"/>
              </w:rPr>
              <w:t>por técnico.</w:t>
            </w:r>
          </w:p>
        </w:tc>
      </w:tr>
    </w:tbl>
    <w:p w14:paraId="21B3C719" w14:textId="3BA2128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C7ACBA1" w14:textId="77777777" w:rsidR="007B18DF" w:rsidRPr="00F03AE2" w:rsidRDefault="007B18DF" w:rsidP="008B3AA5">
      <w:pPr>
        <w:tabs>
          <w:tab w:val="left" w:pos="638"/>
        </w:tabs>
        <w:spacing w:after="0"/>
        <w:rPr>
          <w:rFonts w:ascii="Times New Roman" w:hAnsi="Times New Roman" w:cs="Times New Roman"/>
        </w:rPr>
      </w:pPr>
    </w:p>
    <w:p w14:paraId="7265EF1C" w14:textId="5EA947DB"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4-B: </w:t>
      </w:r>
      <w:r w:rsidRPr="00F03AE2">
        <w:rPr>
          <w:rFonts w:ascii="Times New Roman" w:hAnsi="Times New Roman" w:cs="Times New Roman"/>
        </w:rPr>
        <w:t>Prueba de Aceptación 37</w:t>
      </w:r>
    </w:p>
    <w:tbl>
      <w:tblPr>
        <w:tblStyle w:val="Tablaconcuadrcula"/>
        <w:tblW w:w="0" w:type="auto"/>
        <w:jc w:val="center"/>
        <w:tblLook w:val="04A0" w:firstRow="1" w:lastRow="0" w:firstColumn="1" w:lastColumn="0" w:noHBand="0" w:noVBand="1"/>
      </w:tblPr>
      <w:tblGrid>
        <w:gridCol w:w="4008"/>
        <w:gridCol w:w="4486"/>
      </w:tblGrid>
      <w:tr w:rsidR="009D79D6" w:rsidRPr="00F03AE2" w14:paraId="58753E71" w14:textId="77777777" w:rsidTr="009D79D6">
        <w:trPr>
          <w:jc w:val="center"/>
        </w:trPr>
        <w:tc>
          <w:tcPr>
            <w:tcW w:w="8494" w:type="dxa"/>
            <w:gridSpan w:val="2"/>
          </w:tcPr>
          <w:p w14:paraId="74616BE6" w14:textId="77777777" w:rsidR="009D79D6" w:rsidRPr="00F03AE2" w:rsidRDefault="009D79D6" w:rsidP="008B3AA5">
            <w:pPr>
              <w:spacing w:line="360" w:lineRule="auto"/>
              <w:jc w:val="right"/>
              <w:rPr>
                <w:rFonts w:ascii="Times New Roman" w:hAnsi="Times New Roman" w:cs="Times New Roman"/>
                <w:b/>
              </w:rPr>
            </w:pPr>
            <w:r w:rsidRPr="00F03AE2">
              <w:rPr>
                <w:rFonts w:ascii="Times New Roman" w:hAnsi="Times New Roman" w:cs="Times New Roman"/>
                <w:b/>
              </w:rPr>
              <w:t xml:space="preserve">Prueba de Aceptación </w:t>
            </w:r>
          </w:p>
        </w:tc>
      </w:tr>
      <w:tr w:rsidR="009D79D6" w:rsidRPr="00F03AE2" w14:paraId="2783FB7B" w14:textId="77777777" w:rsidTr="009D79D6">
        <w:trPr>
          <w:jc w:val="center"/>
        </w:trPr>
        <w:tc>
          <w:tcPr>
            <w:tcW w:w="8494" w:type="dxa"/>
            <w:gridSpan w:val="2"/>
          </w:tcPr>
          <w:p w14:paraId="24E95C3B"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PA</w:t>
            </w:r>
            <w:r w:rsidR="0025502C" w:rsidRPr="00F03AE2">
              <w:rPr>
                <w:rFonts w:ascii="Times New Roman" w:hAnsi="Times New Roman" w:cs="Times New Roman"/>
              </w:rPr>
              <w:t>37</w:t>
            </w:r>
          </w:p>
        </w:tc>
      </w:tr>
      <w:tr w:rsidR="009D79D6" w:rsidRPr="00F03AE2" w14:paraId="5559AA25" w14:textId="77777777" w:rsidTr="009D79D6">
        <w:trPr>
          <w:jc w:val="center"/>
        </w:trPr>
        <w:tc>
          <w:tcPr>
            <w:tcW w:w="8494" w:type="dxa"/>
            <w:gridSpan w:val="2"/>
          </w:tcPr>
          <w:p w14:paraId="0D53726E"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Prueba:</w:t>
            </w:r>
            <w:r w:rsidR="00EA6481" w:rsidRPr="00F03AE2">
              <w:rPr>
                <w:rFonts w:ascii="Times New Roman" w:hAnsi="Times New Roman" w:cs="Times New Roman"/>
              </w:rPr>
              <w:t xml:space="preserve"> Reporte</w:t>
            </w:r>
            <w:r w:rsidRPr="00F03AE2">
              <w:rPr>
                <w:rFonts w:ascii="Times New Roman" w:hAnsi="Times New Roman" w:cs="Times New Roman"/>
              </w:rPr>
              <w:t xml:space="preserve"> de todos los tickets </w:t>
            </w:r>
            <w:r w:rsidR="00ED751E" w:rsidRPr="00F03AE2">
              <w:rPr>
                <w:rFonts w:ascii="Times New Roman" w:hAnsi="Times New Roman" w:cs="Times New Roman"/>
              </w:rPr>
              <w:t>por técnico.</w:t>
            </w:r>
          </w:p>
        </w:tc>
      </w:tr>
      <w:tr w:rsidR="009D79D6" w:rsidRPr="00F03AE2" w14:paraId="395BF36E" w14:textId="77777777" w:rsidTr="009D79D6">
        <w:trPr>
          <w:jc w:val="center"/>
        </w:trPr>
        <w:tc>
          <w:tcPr>
            <w:tcW w:w="8494" w:type="dxa"/>
            <w:gridSpan w:val="2"/>
          </w:tcPr>
          <w:p w14:paraId="6BE13284"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b/>
              </w:rPr>
              <w:t>N° de Historia que pertenece:</w:t>
            </w:r>
            <w:r w:rsidRPr="00F03AE2">
              <w:rPr>
                <w:rFonts w:ascii="Times New Roman" w:hAnsi="Times New Roman" w:cs="Times New Roman"/>
              </w:rPr>
              <w:t xml:space="preserve"> HU35</w:t>
            </w:r>
          </w:p>
        </w:tc>
      </w:tr>
      <w:tr w:rsidR="009D79D6" w:rsidRPr="00F03AE2" w14:paraId="793189D3" w14:textId="77777777" w:rsidTr="009D79D6">
        <w:trPr>
          <w:trHeight w:val="702"/>
          <w:jc w:val="center"/>
        </w:trPr>
        <w:tc>
          <w:tcPr>
            <w:tcW w:w="8494" w:type="dxa"/>
            <w:gridSpan w:val="2"/>
          </w:tcPr>
          <w:p w14:paraId="17969802"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07523E6D"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 xml:space="preserve">Este permitirá generar reporte con la lista de todos los tickets </w:t>
            </w:r>
            <w:r w:rsidR="00ED751E" w:rsidRPr="00F03AE2">
              <w:rPr>
                <w:rFonts w:ascii="Times New Roman" w:hAnsi="Times New Roman" w:cs="Times New Roman"/>
              </w:rPr>
              <w:t>por técnico.</w:t>
            </w:r>
          </w:p>
        </w:tc>
      </w:tr>
      <w:tr w:rsidR="009D79D6" w:rsidRPr="00F03AE2" w14:paraId="38135920" w14:textId="77777777" w:rsidTr="009D79D6">
        <w:trPr>
          <w:trHeight w:val="547"/>
          <w:jc w:val="center"/>
        </w:trPr>
        <w:tc>
          <w:tcPr>
            <w:tcW w:w="4008" w:type="dxa"/>
          </w:tcPr>
          <w:p w14:paraId="7C8166A0" w14:textId="77777777" w:rsidR="009D79D6" w:rsidRPr="00F03AE2" w:rsidRDefault="009D79D6" w:rsidP="008B3AA5">
            <w:pPr>
              <w:spacing w:line="360" w:lineRule="auto"/>
              <w:jc w:val="both"/>
              <w:rPr>
                <w:rFonts w:ascii="Times New Roman" w:hAnsi="Times New Roman" w:cs="Times New Roman"/>
                <w:b/>
              </w:rPr>
            </w:pPr>
            <w:r w:rsidRPr="00F03AE2">
              <w:rPr>
                <w:rFonts w:ascii="Times New Roman" w:hAnsi="Times New Roman" w:cs="Times New Roman"/>
                <w:b/>
              </w:rPr>
              <w:t xml:space="preserve">Precondiciones:  </w:t>
            </w:r>
          </w:p>
          <w:p w14:paraId="0B4AF573" w14:textId="77777777" w:rsidR="009D79D6" w:rsidRPr="00F03AE2" w:rsidRDefault="009D79D6" w:rsidP="008B3AA5">
            <w:pPr>
              <w:spacing w:line="360" w:lineRule="auto"/>
              <w:jc w:val="both"/>
              <w:rPr>
                <w:rFonts w:ascii="Times New Roman" w:hAnsi="Times New Roman" w:cs="Times New Roman"/>
              </w:rPr>
            </w:pPr>
            <w:r w:rsidRPr="00F03AE2">
              <w:rPr>
                <w:rFonts w:ascii="Times New Roman" w:hAnsi="Times New Roman" w:cs="Times New Roman"/>
              </w:rPr>
              <w:t>Este se llevará a cabo si en la base de datos se encuentran registrados los tickets.</w:t>
            </w:r>
          </w:p>
        </w:tc>
        <w:tc>
          <w:tcPr>
            <w:tcW w:w="4486" w:type="dxa"/>
          </w:tcPr>
          <w:p w14:paraId="55B6F0DA"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jecución:</w:t>
            </w:r>
          </w:p>
          <w:p w14:paraId="6642BE40" w14:textId="77777777" w:rsidR="00ED751E"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Ingresar al Sistema</w:t>
            </w:r>
          </w:p>
          <w:p w14:paraId="29897C09" w14:textId="77777777" w:rsidR="00ED751E"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Menú principal, Reportes.</w:t>
            </w:r>
          </w:p>
          <w:p w14:paraId="1A68367F" w14:textId="77777777" w:rsidR="00ED751E"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Tickets  por área DTIC.</w:t>
            </w:r>
          </w:p>
          <w:p w14:paraId="2AFF55B8" w14:textId="77777777" w:rsidR="00ED751E"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Clic en seleccionar</w:t>
            </w:r>
          </w:p>
          <w:p w14:paraId="2088346F" w14:textId="77777777" w:rsidR="00ED751E"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Seleccionar área.</w:t>
            </w:r>
          </w:p>
          <w:p w14:paraId="24504FD5" w14:textId="77777777" w:rsidR="009D79D6" w:rsidRPr="00F03AE2" w:rsidRDefault="00ED751E" w:rsidP="00F53C45">
            <w:pPr>
              <w:pStyle w:val="Prrafodelista"/>
              <w:numPr>
                <w:ilvl w:val="0"/>
                <w:numId w:val="79"/>
              </w:numPr>
              <w:spacing w:line="360" w:lineRule="auto"/>
              <w:rPr>
                <w:rFonts w:ascii="Times New Roman" w:hAnsi="Times New Roman" w:cs="Times New Roman"/>
              </w:rPr>
            </w:pPr>
            <w:r w:rsidRPr="00F03AE2">
              <w:rPr>
                <w:rFonts w:ascii="Times New Roman" w:hAnsi="Times New Roman" w:cs="Times New Roman"/>
              </w:rPr>
              <w:t>Generar PDF</w:t>
            </w:r>
          </w:p>
        </w:tc>
      </w:tr>
      <w:tr w:rsidR="009D79D6" w:rsidRPr="00F03AE2" w14:paraId="05DBDC9F" w14:textId="77777777" w:rsidTr="009D79D6">
        <w:trPr>
          <w:trHeight w:val="547"/>
          <w:jc w:val="center"/>
        </w:trPr>
        <w:tc>
          <w:tcPr>
            <w:tcW w:w="4008" w:type="dxa"/>
          </w:tcPr>
          <w:p w14:paraId="594EE3AF"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Post condiciones:</w:t>
            </w:r>
          </w:p>
          <w:p w14:paraId="4281A038"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l sistema mostrara una nueva ventana con el reporte en formato PDF.</w:t>
            </w:r>
          </w:p>
        </w:tc>
        <w:tc>
          <w:tcPr>
            <w:tcW w:w="4486" w:type="dxa"/>
          </w:tcPr>
          <w:p w14:paraId="01EC508D" w14:textId="77777777" w:rsidR="009D79D6" w:rsidRPr="00F03AE2" w:rsidRDefault="009D79D6" w:rsidP="008B3AA5">
            <w:pPr>
              <w:spacing w:line="360" w:lineRule="auto"/>
              <w:rPr>
                <w:rFonts w:ascii="Times New Roman" w:hAnsi="Times New Roman" w:cs="Times New Roman"/>
                <w:b/>
              </w:rPr>
            </w:pPr>
            <w:r w:rsidRPr="00F03AE2">
              <w:rPr>
                <w:rFonts w:ascii="Times New Roman" w:hAnsi="Times New Roman" w:cs="Times New Roman"/>
                <w:b/>
              </w:rPr>
              <w:t>Evaluación de Prueba:</w:t>
            </w:r>
          </w:p>
          <w:p w14:paraId="61DADA48" w14:textId="77777777" w:rsidR="009D79D6" w:rsidRPr="00F03AE2" w:rsidRDefault="009D79D6" w:rsidP="008B3AA5">
            <w:pPr>
              <w:spacing w:line="360" w:lineRule="auto"/>
              <w:rPr>
                <w:rFonts w:ascii="Times New Roman" w:hAnsi="Times New Roman" w:cs="Times New Roman"/>
              </w:rPr>
            </w:pPr>
            <w:r w:rsidRPr="00F03AE2">
              <w:rPr>
                <w:rFonts w:ascii="Times New Roman" w:hAnsi="Times New Roman" w:cs="Times New Roman"/>
              </w:rPr>
              <w:t>Exitosa</w:t>
            </w:r>
          </w:p>
          <w:p w14:paraId="23F4EAAE" w14:textId="77777777" w:rsidR="009D79D6" w:rsidRPr="00F03AE2" w:rsidRDefault="009D79D6" w:rsidP="008B3AA5">
            <w:pPr>
              <w:spacing w:line="360" w:lineRule="auto"/>
              <w:rPr>
                <w:rFonts w:ascii="Times New Roman" w:hAnsi="Times New Roman" w:cs="Times New Roman"/>
              </w:rPr>
            </w:pPr>
          </w:p>
        </w:tc>
      </w:tr>
    </w:tbl>
    <w:p w14:paraId="51259838" w14:textId="48F3FBE8"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257B41D0" w14:textId="77777777" w:rsidR="00F63672" w:rsidRPr="00F03AE2" w:rsidRDefault="00F63672" w:rsidP="008B3AA5">
      <w:pPr>
        <w:spacing w:after="0"/>
        <w:rPr>
          <w:rFonts w:ascii="Times New Roman" w:hAnsi="Times New Roman" w:cs="Times New Roman"/>
          <w:b/>
        </w:rPr>
      </w:pPr>
    </w:p>
    <w:p w14:paraId="2A0B7D76" w14:textId="2B2B4FE4"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5-B: </w:t>
      </w:r>
      <w:r w:rsidRPr="00F03AE2">
        <w:rPr>
          <w:rFonts w:ascii="Times New Roman" w:hAnsi="Times New Roman" w:cs="Times New Roman"/>
        </w:rPr>
        <w:t xml:space="preserve">Historia Técnica 5 </w:t>
      </w:r>
    </w:p>
    <w:tbl>
      <w:tblPr>
        <w:tblStyle w:val="Tablaconcuadrcula"/>
        <w:tblW w:w="0" w:type="auto"/>
        <w:tblLook w:val="04A0" w:firstRow="1" w:lastRow="0" w:firstColumn="1" w:lastColumn="0" w:noHBand="0" w:noVBand="1"/>
      </w:tblPr>
      <w:tblGrid>
        <w:gridCol w:w="4254"/>
        <w:gridCol w:w="4240"/>
      </w:tblGrid>
      <w:tr w:rsidR="00827AE0" w:rsidRPr="00F03AE2" w14:paraId="031D44CD" w14:textId="77777777" w:rsidTr="00827AE0">
        <w:tc>
          <w:tcPr>
            <w:tcW w:w="8494" w:type="dxa"/>
            <w:gridSpan w:val="2"/>
          </w:tcPr>
          <w:p w14:paraId="27A1BEB1" w14:textId="77777777" w:rsidR="00827AE0" w:rsidRPr="00F03AE2" w:rsidRDefault="00827AE0"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827AE0" w:rsidRPr="00F03AE2" w14:paraId="34C841CC" w14:textId="77777777" w:rsidTr="00827AE0">
        <w:tc>
          <w:tcPr>
            <w:tcW w:w="8494" w:type="dxa"/>
            <w:gridSpan w:val="2"/>
          </w:tcPr>
          <w:p w14:paraId="14E51E4E"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5</w:t>
            </w:r>
          </w:p>
        </w:tc>
      </w:tr>
      <w:tr w:rsidR="00827AE0" w:rsidRPr="00F03AE2" w14:paraId="33C9472F" w14:textId="77777777" w:rsidTr="00827AE0">
        <w:tc>
          <w:tcPr>
            <w:tcW w:w="8494" w:type="dxa"/>
            <w:gridSpan w:val="2"/>
          </w:tcPr>
          <w:p w14:paraId="01910714"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hAnsi="Times New Roman" w:cs="Times New Roman"/>
              </w:rPr>
              <w:t xml:space="preserve"> Elaboración</w:t>
            </w:r>
            <w:r w:rsidRPr="00F03AE2">
              <w:rPr>
                <w:rFonts w:ascii="Times New Roman" w:hAnsi="Times New Roman" w:cs="Times New Roman"/>
              </w:rPr>
              <w:t xml:space="preserve"> del manual de </w:t>
            </w:r>
            <w:r w:rsidR="00FE5AA0" w:rsidRPr="00F03AE2">
              <w:rPr>
                <w:rFonts w:ascii="Times New Roman" w:hAnsi="Times New Roman" w:cs="Times New Roman"/>
              </w:rPr>
              <w:t>usuario del SDSI-DTIC</w:t>
            </w:r>
          </w:p>
        </w:tc>
      </w:tr>
      <w:tr w:rsidR="00827AE0" w:rsidRPr="00F03AE2" w14:paraId="60DFE042" w14:textId="77777777" w:rsidTr="00827AE0">
        <w:tc>
          <w:tcPr>
            <w:tcW w:w="4254" w:type="dxa"/>
          </w:tcPr>
          <w:p w14:paraId="4BBCA367"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1ED576C8"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7E3A960B"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289B1776" w14:textId="77777777" w:rsidR="00827AE0" w:rsidRPr="00F03AE2" w:rsidRDefault="00827AE0"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827AE0" w:rsidRPr="00F03AE2" w14:paraId="36EAACCF" w14:textId="77777777" w:rsidTr="00827AE0">
        <w:tc>
          <w:tcPr>
            <w:tcW w:w="4254" w:type="dxa"/>
          </w:tcPr>
          <w:p w14:paraId="07AB2E61"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0" w:type="dxa"/>
          </w:tcPr>
          <w:p w14:paraId="4D1EF004"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3</w:t>
            </w:r>
          </w:p>
        </w:tc>
      </w:tr>
      <w:tr w:rsidR="00827AE0" w:rsidRPr="00F03AE2" w14:paraId="2F80A9E0" w14:textId="77777777" w:rsidTr="00827AE0">
        <w:tc>
          <w:tcPr>
            <w:tcW w:w="8494" w:type="dxa"/>
            <w:gridSpan w:val="2"/>
          </w:tcPr>
          <w:p w14:paraId="63F4557E" w14:textId="77777777" w:rsidR="00827AE0" w:rsidRPr="00F03AE2" w:rsidRDefault="00827AE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827AE0" w:rsidRPr="00F03AE2" w14:paraId="773566B4" w14:textId="77777777" w:rsidTr="00827AE0">
        <w:trPr>
          <w:trHeight w:val="547"/>
        </w:trPr>
        <w:tc>
          <w:tcPr>
            <w:tcW w:w="8494" w:type="dxa"/>
            <w:gridSpan w:val="2"/>
          </w:tcPr>
          <w:p w14:paraId="7601CDD0" w14:textId="77777777" w:rsidR="00827AE0" w:rsidRPr="00F03AE2" w:rsidRDefault="00827AE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3E41A3CB" w14:textId="77777777" w:rsidR="00827AE0" w:rsidRPr="00F03AE2" w:rsidRDefault="00827AE0" w:rsidP="008B3AA5">
            <w:pPr>
              <w:spacing w:line="360" w:lineRule="auto"/>
              <w:jc w:val="both"/>
              <w:rPr>
                <w:rFonts w:ascii="Times New Roman" w:hAnsi="Times New Roman" w:cs="Times New Roman"/>
              </w:rPr>
            </w:pPr>
            <w:r w:rsidRPr="00F03AE2">
              <w:rPr>
                <w:rFonts w:ascii="Times New Roman" w:hAnsi="Times New Roman" w:cs="Times New Roman"/>
              </w:rPr>
              <w:t xml:space="preserve">Como equipo de desarrollo se </w:t>
            </w:r>
            <w:r w:rsidR="00EA6481" w:rsidRPr="00F03AE2">
              <w:rPr>
                <w:rFonts w:ascii="Times New Roman" w:hAnsi="Times New Roman" w:cs="Times New Roman"/>
              </w:rPr>
              <w:t>necesita elaborar</w:t>
            </w:r>
            <w:r w:rsidR="00FE5AA0" w:rsidRPr="00F03AE2">
              <w:rPr>
                <w:rFonts w:ascii="Times New Roman" w:hAnsi="Times New Roman" w:cs="Times New Roman"/>
              </w:rPr>
              <w:t xml:space="preserve"> el documento de manual de usuario del sistema.</w:t>
            </w:r>
          </w:p>
        </w:tc>
      </w:tr>
      <w:tr w:rsidR="00827AE0" w:rsidRPr="00F03AE2" w14:paraId="056754BA" w14:textId="77777777" w:rsidTr="00827AE0">
        <w:trPr>
          <w:trHeight w:val="547"/>
        </w:trPr>
        <w:tc>
          <w:tcPr>
            <w:tcW w:w="8494" w:type="dxa"/>
            <w:gridSpan w:val="2"/>
          </w:tcPr>
          <w:p w14:paraId="56B1FDED" w14:textId="77777777" w:rsidR="00827AE0" w:rsidRPr="00F03AE2" w:rsidRDefault="00827AE0"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2A4D8A31" w14:textId="3C968E91" w:rsidR="007B18DF" w:rsidRPr="00F03AE2" w:rsidRDefault="000527DB" w:rsidP="007B18DF">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7B18DF" w:rsidRPr="00F03AE2">
        <w:rPr>
          <w:rFonts w:ascii="Times New Roman" w:hAnsi="Times New Roman" w:cs="Times New Roman"/>
          <w:b/>
          <w:sz w:val="16"/>
          <w:szCs w:val="24"/>
        </w:rPr>
        <w:t>:</w:t>
      </w:r>
      <w:r w:rsidR="007B18DF" w:rsidRPr="00F03AE2">
        <w:rPr>
          <w:rFonts w:ascii="Times New Roman" w:hAnsi="Times New Roman" w:cs="Times New Roman"/>
          <w:sz w:val="16"/>
          <w:szCs w:val="24"/>
        </w:rPr>
        <w:t xml:space="preserve"> María José Samaniego</w:t>
      </w:r>
    </w:p>
    <w:p w14:paraId="728C0DA0" w14:textId="77777777" w:rsidR="00A6036B" w:rsidRPr="00F03AE2" w:rsidRDefault="00A6036B" w:rsidP="008B3AA5">
      <w:pPr>
        <w:spacing w:after="0"/>
        <w:rPr>
          <w:rFonts w:ascii="Times New Roman" w:hAnsi="Times New Roman" w:cs="Times New Roman"/>
          <w:b/>
        </w:rPr>
      </w:pPr>
    </w:p>
    <w:p w14:paraId="1ED96F87" w14:textId="35FAF07D"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6-B: </w:t>
      </w:r>
      <w:r w:rsidRPr="00F03AE2">
        <w:rPr>
          <w:rFonts w:ascii="Times New Roman" w:hAnsi="Times New Roman" w:cs="Times New Roman"/>
        </w:rPr>
        <w:t>Historia Técnica 6</w:t>
      </w:r>
    </w:p>
    <w:tbl>
      <w:tblPr>
        <w:tblStyle w:val="Tablaconcuadrcula"/>
        <w:tblW w:w="0" w:type="auto"/>
        <w:tblLook w:val="04A0" w:firstRow="1" w:lastRow="0" w:firstColumn="1" w:lastColumn="0" w:noHBand="0" w:noVBand="1"/>
      </w:tblPr>
      <w:tblGrid>
        <w:gridCol w:w="4254"/>
        <w:gridCol w:w="4240"/>
      </w:tblGrid>
      <w:tr w:rsidR="00FE5AA0" w:rsidRPr="00F03AE2" w14:paraId="3746C399" w14:textId="77777777" w:rsidTr="0026253B">
        <w:tc>
          <w:tcPr>
            <w:tcW w:w="8494" w:type="dxa"/>
            <w:gridSpan w:val="2"/>
          </w:tcPr>
          <w:p w14:paraId="32F68B32" w14:textId="77777777" w:rsidR="00FE5AA0" w:rsidRPr="00F03AE2" w:rsidRDefault="00FE5AA0"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FE5AA0" w:rsidRPr="00F03AE2" w14:paraId="66B0F7FA" w14:textId="77777777" w:rsidTr="0026253B">
        <w:tc>
          <w:tcPr>
            <w:tcW w:w="8494" w:type="dxa"/>
            <w:gridSpan w:val="2"/>
          </w:tcPr>
          <w:p w14:paraId="30CA9488"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6</w:t>
            </w:r>
          </w:p>
        </w:tc>
      </w:tr>
      <w:tr w:rsidR="00FE5AA0" w:rsidRPr="00F03AE2" w14:paraId="059158F3" w14:textId="77777777" w:rsidTr="0026253B">
        <w:tc>
          <w:tcPr>
            <w:tcW w:w="8494" w:type="dxa"/>
            <w:gridSpan w:val="2"/>
          </w:tcPr>
          <w:p w14:paraId="2E26121B"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eastAsia="Times New Roman" w:hAnsi="Times New Roman" w:cs="Times New Roman"/>
                <w:color w:val="000000"/>
                <w:lang w:eastAsia="es-EC"/>
              </w:rPr>
              <w:t xml:space="preserve"> Elaboración</w:t>
            </w:r>
            <w:r w:rsidRPr="00F03AE2">
              <w:rPr>
                <w:rFonts w:ascii="Times New Roman" w:eastAsia="Times New Roman" w:hAnsi="Times New Roman" w:cs="Times New Roman"/>
                <w:color w:val="000000"/>
                <w:lang w:eastAsia="es-EC"/>
              </w:rPr>
              <w:t xml:space="preserve"> del Manual de Instalación del SDSI-DTIC</w:t>
            </w:r>
          </w:p>
        </w:tc>
      </w:tr>
      <w:tr w:rsidR="00FE5AA0" w:rsidRPr="00F03AE2" w14:paraId="2AC90909" w14:textId="77777777" w:rsidTr="0026253B">
        <w:tc>
          <w:tcPr>
            <w:tcW w:w="4254" w:type="dxa"/>
          </w:tcPr>
          <w:p w14:paraId="340E0C2A"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19F56F57"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77BD2C67"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2F5D566B" w14:textId="77777777" w:rsidR="00FE5AA0" w:rsidRPr="00F03AE2" w:rsidRDefault="00FE5AA0"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FE5AA0" w:rsidRPr="00F03AE2" w14:paraId="39780F28" w14:textId="77777777" w:rsidTr="0026253B">
        <w:tc>
          <w:tcPr>
            <w:tcW w:w="4254" w:type="dxa"/>
          </w:tcPr>
          <w:p w14:paraId="7D6C60A7"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0" w:type="dxa"/>
          </w:tcPr>
          <w:p w14:paraId="41C4E453"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3</w:t>
            </w:r>
          </w:p>
        </w:tc>
      </w:tr>
      <w:tr w:rsidR="00FE5AA0" w:rsidRPr="00F03AE2" w14:paraId="2F54B8F4" w14:textId="77777777" w:rsidTr="0026253B">
        <w:tc>
          <w:tcPr>
            <w:tcW w:w="8494" w:type="dxa"/>
            <w:gridSpan w:val="2"/>
          </w:tcPr>
          <w:p w14:paraId="4DEA448D"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FE5AA0" w:rsidRPr="00F03AE2" w14:paraId="292281AE" w14:textId="77777777" w:rsidTr="0026253B">
        <w:trPr>
          <w:trHeight w:val="547"/>
        </w:trPr>
        <w:tc>
          <w:tcPr>
            <w:tcW w:w="8494" w:type="dxa"/>
            <w:gridSpan w:val="2"/>
          </w:tcPr>
          <w:p w14:paraId="60483969" w14:textId="77777777" w:rsidR="00FE5AA0" w:rsidRPr="00F03AE2" w:rsidRDefault="00FE5AA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4DCF6A01" w14:textId="77777777" w:rsidR="00FE5AA0" w:rsidRPr="00F03AE2" w:rsidRDefault="00FE5AA0" w:rsidP="008B3AA5">
            <w:pPr>
              <w:spacing w:line="360" w:lineRule="auto"/>
              <w:jc w:val="both"/>
              <w:rPr>
                <w:rFonts w:ascii="Times New Roman" w:hAnsi="Times New Roman" w:cs="Times New Roman"/>
              </w:rPr>
            </w:pPr>
            <w:r w:rsidRPr="00F03AE2">
              <w:rPr>
                <w:rFonts w:ascii="Times New Roman" w:hAnsi="Times New Roman" w:cs="Times New Roman"/>
              </w:rPr>
              <w:t>Como equipo de desarrollo se necesita</w:t>
            </w:r>
            <w:r w:rsidR="00EA6481" w:rsidRPr="00F03AE2">
              <w:rPr>
                <w:rFonts w:ascii="Times New Roman" w:hAnsi="Times New Roman" w:cs="Times New Roman"/>
              </w:rPr>
              <w:t xml:space="preserve"> </w:t>
            </w:r>
            <w:r w:rsidRPr="00F03AE2">
              <w:rPr>
                <w:rFonts w:ascii="Times New Roman" w:hAnsi="Times New Roman" w:cs="Times New Roman"/>
              </w:rPr>
              <w:t>elaborar el documento de manual de instalación del sistema.</w:t>
            </w:r>
          </w:p>
        </w:tc>
      </w:tr>
      <w:tr w:rsidR="00FE5AA0" w:rsidRPr="00F03AE2" w14:paraId="40EC4678" w14:textId="77777777" w:rsidTr="0026253B">
        <w:trPr>
          <w:trHeight w:val="547"/>
        </w:trPr>
        <w:tc>
          <w:tcPr>
            <w:tcW w:w="8494" w:type="dxa"/>
            <w:gridSpan w:val="2"/>
          </w:tcPr>
          <w:p w14:paraId="2BD5B778" w14:textId="77777777" w:rsidR="00FE5AA0" w:rsidRPr="00F03AE2" w:rsidRDefault="00FE5AA0"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D9C647F" w14:textId="45464985" w:rsidR="00F71BDE" w:rsidRPr="00F03AE2" w:rsidRDefault="000527DB" w:rsidP="00F71BDE">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F71BDE" w:rsidRPr="00F03AE2">
        <w:rPr>
          <w:rFonts w:ascii="Times New Roman" w:hAnsi="Times New Roman" w:cs="Times New Roman"/>
          <w:b/>
          <w:sz w:val="16"/>
          <w:szCs w:val="24"/>
        </w:rPr>
        <w:t>:</w:t>
      </w:r>
      <w:r w:rsidR="00F71BDE" w:rsidRPr="00F03AE2">
        <w:rPr>
          <w:rFonts w:ascii="Times New Roman" w:hAnsi="Times New Roman" w:cs="Times New Roman"/>
          <w:sz w:val="16"/>
          <w:szCs w:val="24"/>
        </w:rPr>
        <w:t xml:space="preserve"> María José Samaniego</w:t>
      </w:r>
    </w:p>
    <w:p w14:paraId="6E8CBBBC" w14:textId="77777777" w:rsidR="00F63672" w:rsidRPr="00F03AE2" w:rsidRDefault="00F63672" w:rsidP="008B3AA5">
      <w:pPr>
        <w:spacing w:after="0"/>
        <w:rPr>
          <w:rFonts w:ascii="Times New Roman" w:hAnsi="Times New Roman" w:cs="Times New Roman"/>
          <w:b/>
        </w:rPr>
      </w:pPr>
    </w:p>
    <w:p w14:paraId="6D5A413E" w14:textId="4E36C69F"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6-B: </w:t>
      </w:r>
      <w:r w:rsidRPr="00F03AE2">
        <w:rPr>
          <w:rFonts w:ascii="Times New Roman" w:hAnsi="Times New Roman" w:cs="Times New Roman"/>
        </w:rPr>
        <w:t>Historia Técnica 7</w:t>
      </w:r>
    </w:p>
    <w:tbl>
      <w:tblPr>
        <w:tblStyle w:val="Tablaconcuadrcula"/>
        <w:tblW w:w="0" w:type="auto"/>
        <w:tblLook w:val="04A0" w:firstRow="1" w:lastRow="0" w:firstColumn="1" w:lastColumn="0" w:noHBand="0" w:noVBand="1"/>
      </w:tblPr>
      <w:tblGrid>
        <w:gridCol w:w="4254"/>
        <w:gridCol w:w="4240"/>
      </w:tblGrid>
      <w:tr w:rsidR="00FE5AA0" w:rsidRPr="00F03AE2" w14:paraId="0278DACE" w14:textId="77777777" w:rsidTr="0026253B">
        <w:tc>
          <w:tcPr>
            <w:tcW w:w="8494" w:type="dxa"/>
            <w:gridSpan w:val="2"/>
          </w:tcPr>
          <w:p w14:paraId="29FDA392" w14:textId="77777777" w:rsidR="00FE5AA0" w:rsidRPr="00F03AE2" w:rsidRDefault="00FE5AA0"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FE5AA0" w:rsidRPr="00F03AE2" w14:paraId="40852D36" w14:textId="77777777" w:rsidTr="0026253B">
        <w:tc>
          <w:tcPr>
            <w:tcW w:w="8494" w:type="dxa"/>
            <w:gridSpan w:val="2"/>
          </w:tcPr>
          <w:p w14:paraId="716EBE3D"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7</w:t>
            </w:r>
          </w:p>
        </w:tc>
      </w:tr>
      <w:tr w:rsidR="00FE5AA0" w:rsidRPr="00F03AE2" w14:paraId="1CF2A90A" w14:textId="77777777" w:rsidTr="0026253B">
        <w:tc>
          <w:tcPr>
            <w:tcW w:w="8494" w:type="dxa"/>
            <w:gridSpan w:val="2"/>
          </w:tcPr>
          <w:p w14:paraId="5024558C"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eastAsia="Times New Roman" w:hAnsi="Times New Roman" w:cs="Times New Roman"/>
                <w:color w:val="000000"/>
                <w:lang w:eastAsia="es-EC"/>
              </w:rPr>
              <w:t xml:space="preserve"> Implantación</w:t>
            </w:r>
            <w:r w:rsidRPr="00F03AE2">
              <w:rPr>
                <w:rFonts w:ascii="Times New Roman" w:eastAsia="Times New Roman" w:hAnsi="Times New Roman" w:cs="Times New Roman"/>
                <w:color w:val="000000"/>
                <w:lang w:eastAsia="es-EC"/>
              </w:rPr>
              <w:t xml:space="preserve"> del SDSI-DTIC</w:t>
            </w:r>
          </w:p>
        </w:tc>
      </w:tr>
      <w:tr w:rsidR="00FE5AA0" w:rsidRPr="00F03AE2" w14:paraId="0EA574AF" w14:textId="77777777" w:rsidTr="0026253B">
        <w:tc>
          <w:tcPr>
            <w:tcW w:w="4254" w:type="dxa"/>
          </w:tcPr>
          <w:p w14:paraId="244B9B8F"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Media</w:t>
            </w:r>
          </w:p>
          <w:p w14:paraId="039B75E6"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7E06ADD3"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Riesgo en </w:t>
            </w:r>
            <w:r w:rsidR="00EA6481" w:rsidRPr="00F03AE2">
              <w:rPr>
                <w:rFonts w:ascii="Times New Roman" w:hAnsi="Times New Roman" w:cs="Times New Roman"/>
                <w:b/>
              </w:rPr>
              <w:t>Desarrollo:</w:t>
            </w:r>
            <w:r w:rsidR="00EA6481" w:rsidRPr="00F03AE2">
              <w:rPr>
                <w:rFonts w:ascii="Times New Roman" w:hAnsi="Times New Roman" w:cs="Times New Roman"/>
              </w:rPr>
              <w:t xml:space="preserve"> Normal</w:t>
            </w:r>
          </w:p>
          <w:p w14:paraId="61477D79" w14:textId="77777777" w:rsidR="00FE5AA0" w:rsidRPr="00F03AE2" w:rsidRDefault="00FE5AA0"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FE5AA0" w:rsidRPr="00F03AE2" w14:paraId="357DFEA6" w14:textId="77777777" w:rsidTr="0026253B">
        <w:tc>
          <w:tcPr>
            <w:tcW w:w="4254" w:type="dxa"/>
          </w:tcPr>
          <w:p w14:paraId="7C7A1C5C"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0" w:type="dxa"/>
          </w:tcPr>
          <w:p w14:paraId="739EFDDD"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Iteración Asignada:</w:t>
            </w:r>
            <w:r w:rsidRPr="00F03AE2">
              <w:rPr>
                <w:rFonts w:ascii="Times New Roman" w:hAnsi="Times New Roman" w:cs="Times New Roman"/>
              </w:rPr>
              <w:t>3</w:t>
            </w:r>
          </w:p>
        </w:tc>
      </w:tr>
      <w:tr w:rsidR="00FE5AA0" w:rsidRPr="00F03AE2" w14:paraId="489D7B01" w14:textId="77777777" w:rsidTr="0026253B">
        <w:tc>
          <w:tcPr>
            <w:tcW w:w="8494" w:type="dxa"/>
            <w:gridSpan w:val="2"/>
          </w:tcPr>
          <w:p w14:paraId="1420C7CB" w14:textId="77777777" w:rsidR="00FE5AA0" w:rsidRPr="00F03AE2" w:rsidRDefault="00FE5AA0"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FE5AA0" w:rsidRPr="00F03AE2" w14:paraId="57FE0422" w14:textId="77777777" w:rsidTr="0026253B">
        <w:trPr>
          <w:trHeight w:val="547"/>
        </w:trPr>
        <w:tc>
          <w:tcPr>
            <w:tcW w:w="8494" w:type="dxa"/>
            <w:gridSpan w:val="2"/>
          </w:tcPr>
          <w:p w14:paraId="5C84C169" w14:textId="77777777" w:rsidR="00FE5AA0" w:rsidRPr="00F03AE2" w:rsidRDefault="00FE5AA0"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6BFCB022" w14:textId="77777777" w:rsidR="00FE5AA0" w:rsidRPr="00F03AE2" w:rsidRDefault="00FE5AA0" w:rsidP="008B3AA5">
            <w:pPr>
              <w:spacing w:line="360" w:lineRule="auto"/>
              <w:jc w:val="both"/>
              <w:rPr>
                <w:rFonts w:ascii="Times New Roman" w:hAnsi="Times New Roman" w:cs="Times New Roman"/>
              </w:rPr>
            </w:pPr>
            <w:r w:rsidRPr="00F03AE2">
              <w:rPr>
                <w:rFonts w:ascii="Times New Roman" w:hAnsi="Times New Roman" w:cs="Times New Roman"/>
              </w:rPr>
              <w:t xml:space="preserve">Como equipo de desarrollo se </w:t>
            </w:r>
            <w:r w:rsidR="00EA6481" w:rsidRPr="00F03AE2">
              <w:rPr>
                <w:rFonts w:ascii="Times New Roman" w:hAnsi="Times New Roman" w:cs="Times New Roman"/>
              </w:rPr>
              <w:t>necesita realizar</w:t>
            </w:r>
            <w:r w:rsidRPr="00F03AE2">
              <w:rPr>
                <w:rFonts w:ascii="Times New Roman" w:hAnsi="Times New Roman" w:cs="Times New Roman"/>
              </w:rPr>
              <w:t xml:space="preserve"> el despliegue e implantación del Sistema de Seguimiento de Incidentes en DTIC.</w:t>
            </w:r>
          </w:p>
        </w:tc>
      </w:tr>
      <w:tr w:rsidR="00FE5AA0" w:rsidRPr="00F03AE2" w14:paraId="3651B2D1" w14:textId="77777777" w:rsidTr="0026253B">
        <w:trPr>
          <w:trHeight w:val="547"/>
        </w:trPr>
        <w:tc>
          <w:tcPr>
            <w:tcW w:w="8494" w:type="dxa"/>
            <w:gridSpan w:val="2"/>
          </w:tcPr>
          <w:p w14:paraId="46F168E3" w14:textId="77777777" w:rsidR="00FE5AA0" w:rsidRPr="00F03AE2" w:rsidRDefault="00FE5AA0"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3C81310" w14:textId="127ACC4F" w:rsidR="00F71BDE" w:rsidRPr="00F03AE2" w:rsidRDefault="000527DB" w:rsidP="00F71BDE">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F71BDE" w:rsidRPr="00F03AE2">
        <w:rPr>
          <w:rFonts w:ascii="Times New Roman" w:hAnsi="Times New Roman" w:cs="Times New Roman"/>
          <w:b/>
          <w:sz w:val="16"/>
          <w:szCs w:val="24"/>
        </w:rPr>
        <w:t>:</w:t>
      </w:r>
      <w:r w:rsidR="00F71BDE" w:rsidRPr="00F03AE2">
        <w:rPr>
          <w:rFonts w:ascii="Times New Roman" w:hAnsi="Times New Roman" w:cs="Times New Roman"/>
          <w:sz w:val="16"/>
          <w:szCs w:val="24"/>
        </w:rPr>
        <w:t xml:space="preserve"> María José Samaniego</w:t>
      </w:r>
    </w:p>
    <w:p w14:paraId="7745DA68" w14:textId="77777777" w:rsidR="00121062" w:rsidRPr="00F03AE2" w:rsidRDefault="00121062" w:rsidP="008B3AA5">
      <w:pPr>
        <w:tabs>
          <w:tab w:val="left" w:pos="679"/>
        </w:tabs>
        <w:spacing w:after="0"/>
        <w:rPr>
          <w:rFonts w:ascii="Times New Roman" w:hAnsi="Times New Roman" w:cs="Times New Roman"/>
        </w:rPr>
      </w:pPr>
    </w:p>
    <w:p w14:paraId="01F3B222" w14:textId="77777777" w:rsidR="00A6036B" w:rsidRPr="00F03AE2" w:rsidRDefault="00A6036B" w:rsidP="008B3AA5">
      <w:pPr>
        <w:spacing w:after="0"/>
        <w:rPr>
          <w:rFonts w:ascii="Times New Roman" w:hAnsi="Times New Roman" w:cs="Times New Roman"/>
          <w:b/>
        </w:rPr>
      </w:pPr>
    </w:p>
    <w:p w14:paraId="3BC6D9F7" w14:textId="77777777" w:rsidR="00A6036B" w:rsidRPr="00F03AE2" w:rsidRDefault="00A6036B" w:rsidP="008B3AA5">
      <w:pPr>
        <w:spacing w:after="0"/>
        <w:rPr>
          <w:rFonts w:ascii="Times New Roman" w:hAnsi="Times New Roman" w:cs="Times New Roman"/>
          <w:b/>
        </w:rPr>
      </w:pPr>
    </w:p>
    <w:p w14:paraId="56A4B4BE" w14:textId="77777777" w:rsidR="00A6036B" w:rsidRPr="00F03AE2" w:rsidRDefault="00A6036B" w:rsidP="008B3AA5">
      <w:pPr>
        <w:spacing w:after="0"/>
        <w:rPr>
          <w:rFonts w:ascii="Times New Roman" w:hAnsi="Times New Roman" w:cs="Times New Roman"/>
          <w:b/>
        </w:rPr>
      </w:pPr>
    </w:p>
    <w:p w14:paraId="07B6B8F7" w14:textId="77777777" w:rsidR="00A6036B" w:rsidRPr="00F03AE2" w:rsidRDefault="00A6036B" w:rsidP="008B3AA5">
      <w:pPr>
        <w:spacing w:after="0"/>
        <w:rPr>
          <w:rFonts w:ascii="Times New Roman" w:hAnsi="Times New Roman" w:cs="Times New Roman"/>
          <w:b/>
        </w:rPr>
      </w:pPr>
    </w:p>
    <w:p w14:paraId="07E28A57" w14:textId="77777777" w:rsidR="00A6036B" w:rsidRPr="00F03AE2" w:rsidRDefault="00A6036B" w:rsidP="008B3AA5">
      <w:pPr>
        <w:spacing w:after="0"/>
        <w:rPr>
          <w:rFonts w:ascii="Times New Roman" w:hAnsi="Times New Roman" w:cs="Times New Roman"/>
          <w:b/>
        </w:rPr>
      </w:pPr>
    </w:p>
    <w:p w14:paraId="18E1DE56" w14:textId="77777777" w:rsidR="00A6036B" w:rsidRPr="00F03AE2" w:rsidRDefault="00A6036B" w:rsidP="008B3AA5">
      <w:pPr>
        <w:spacing w:after="0"/>
        <w:rPr>
          <w:rFonts w:ascii="Times New Roman" w:hAnsi="Times New Roman" w:cs="Times New Roman"/>
          <w:b/>
        </w:rPr>
      </w:pPr>
    </w:p>
    <w:p w14:paraId="3A85E39B" w14:textId="17620D61"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7-B: </w:t>
      </w:r>
      <w:r w:rsidRPr="00F03AE2">
        <w:rPr>
          <w:rFonts w:ascii="Times New Roman" w:hAnsi="Times New Roman" w:cs="Times New Roman"/>
        </w:rPr>
        <w:t>Historia Técnica 8</w:t>
      </w:r>
    </w:p>
    <w:tbl>
      <w:tblPr>
        <w:tblStyle w:val="Tablaconcuadrcula"/>
        <w:tblW w:w="0" w:type="auto"/>
        <w:tblLook w:val="04A0" w:firstRow="1" w:lastRow="0" w:firstColumn="1" w:lastColumn="0" w:noHBand="0" w:noVBand="1"/>
      </w:tblPr>
      <w:tblGrid>
        <w:gridCol w:w="4254"/>
        <w:gridCol w:w="4240"/>
      </w:tblGrid>
      <w:tr w:rsidR="00121062" w:rsidRPr="00F03AE2" w14:paraId="10C4BCFD" w14:textId="77777777" w:rsidTr="00A6036B">
        <w:tc>
          <w:tcPr>
            <w:tcW w:w="8494" w:type="dxa"/>
            <w:gridSpan w:val="2"/>
          </w:tcPr>
          <w:p w14:paraId="4DD8C9DB" w14:textId="77777777" w:rsidR="00121062" w:rsidRPr="00F03AE2" w:rsidRDefault="00121062" w:rsidP="00A6036B">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121062" w:rsidRPr="00F03AE2" w14:paraId="2ECDD898" w14:textId="77777777" w:rsidTr="00A6036B">
        <w:tc>
          <w:tcPr>
            <w:tcW w:w="8494" w:type="dxa"/>
            <w:gridSpan w:val="2"/>
          </w:tcPr>
          <w:p w14:paraId="6692F4FF" w14:textId="7AC1C6B8"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w:t>
            </w:r>
            <w:r w:rsidR="00C00229" w:rsidRPr="00F03AE2">
              <w:rPr>
                <w:rFonts w:ascii="Times New Roman" w:hAnsi="Times New Roman" w:cs="Times New Roman"/>
              </w:rPr>
              <w:t>8</w:t>
            </w:r>
          </w:p>
        </w:tc>
      </w:tr>
      <w:tr w:rsidR="00121062" w:rsidRPr="00F03AE2" w14:paraId="1D2EB1F7" w14:textId="77777777" w:rsidTr="00A6036B">
        <w:tc>
          <w:tcPr>
            <w:tcW w:w="8494" w:type="dxa"/>
            <w:gridSpan w:val="2"/>
          </w:tcPr>
          <w:p w14:paraId="29FAFFA9"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 xml:space="preserve">Nombre de la </w:t>
            </w:r>
            <w:r w:rsidR="00EA6481" w:rsidRPr="00F03AE2">
              <w:rPr>
                <w:rFonts w:ascii="Times New Roman" w:hAnsi="Times New Roman" w:cs="Times New Roman"/>
                <w:b/>
              </w:rPr>
              <w:t>Historia:</w:t>
            </w:r>
            <w:r w:rsidR="00EA6481" w:rsidRPr="00F03AE2">
              <w:rPr>
                <w:rFonts w:ascii="Times New Roman" w:hAnsi="Times New Roman" w:cs="Times New Roman"/>
              </w:rPr>
              <w:t xml:space="preserve"> Elaboración</w:t>
            </w:r>
            <w:r w:rsidRPr="00F03AE2">
              <w:rPr>
                <w:rFonts w:ascii="Times New Roman" w:hAnsi="Times New Roman" w:cs="Times New Roman"/>
              </w:rPr>
              <w:t xml:space="preserve"> del manual de usuario</w:t>
            </w:r>
          </w:p>
        </w:tc>
      </w:tr>
      <w:tr w:rsidR="00121062" w:rsidRPr="00F03AE2" w14:paraId="46053659" w14:textId="77777777" w:rsidTr="00A6036B">
        <w:tc>
          <w:tcPr>
            <w:tcW w:w="4254" w:type="dxa"/>
          </w:tcPr>
          <w:p w14:paraId="236E13B8"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 xml:space="preserve">Prioridad en </w:t>
            </w:r>
            <w:r w:rsidR="00EA6481" w:rsidRPr="00F03AE2">
              <w:rPr>
                <w:rFonts w:ascii="Times New Roman" w:hAnsi="Times New Roman" w:cs="Times New Roman"/>
                <w:b/>
              </w:rPr>
              <w:t>Negocio:</w:t>
            </w:r>
            <w:r w:rsidR="00EA6481" w:rsidRPr="00F03AE2">
              <w:rPr>
                <w:rFonts w:ascii="Times New Roman" w:hAnsi="Times New Roman" w:cs="Times New Roman"/>
              </w:rPr>
              <w:t xml:space="preserve"> Normal</w:t>
            </w:r>
          </w:p>
          <w:p w14:paraId="50F73C28"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37CB9ADB"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1900929C" w14:textId="77777777" w:rsidR="00121062" w:rsidRPr="00F03AE2" w:rsidRDefault="00121062" w:rsidP="00A6036B">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121062" w:rsidRPr="00F03AE2" w14:paraId="7E6FB3D5" w14:textId="77777777" w:rsidTr="00A6036B">
        <w:tc>
          <w:tcPr>
            <w:tcW w:w="4254" w:type="dxa"/>
          </w:tcPr>
          <w:p w14:paraId="5102DFB4"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 xml:space="preserve">Puntos Estimados: </w:t>
            </w:r>
            <w:r w:rsidRPr="00F03AE2">
              <w:rPr>
                <w:rFonts w:ascii="Times New Roman" w:hAnsi="Times New Roman" w:cs="Times New Roman"/>
              </w:rPr>
              <w:t>3</w:t>
            </w:r>
          </w:p>
        </w:tc>
        <w:tc>
          <w:tcPr>
            <w:tcW w:w="4240" w:type="dxa"/>
          </w:tcPr>
          <w:p w14:paraId="764CE164"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 xml:space="preserve">Iteración Asignada: </w:t>
            </w:r>
            <w:r w:rsidRPr="00F03AE2">
              <w:rPr>
                <w:rFonts w:ascii="Times New Roman" w:hAnsi="Times New Roman" w:cs="Times New Roman"/>
              </w:rPr>
              <w:t>0</w:t>
            </w:r>
          </w:p>
        </w:tc>
      </w:tr>
      <w:tr w:rsidR="00121062" w:rsidRPr="00F03AE2" w14:paraId="6F1A10E8" w14:textId="77777777" w:rsidTr="00A6036B">
        <w:tc>
          <w:tcPr>
            <w:tcW w:w="8494" w:type="dxa"/>
            <w:gridSpan w:val="2"/>
          </w:tcPr>
          <w:p w14:paraId="1E52F1FC" w14:textId="77777777" w:rsidR="00121062" w:rsidRPr="00F03AE2" w:rsidRDefault="00121062" w:rsidP="00A6036B">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121062" w:rsidRPr="00F03AE2" w14:paraId="2511A256" w14:textId="77777777" w:rsidTr="00A6036B">
        <w:trPr>
          <w:trHeight w:val="547"/>
        </w:trPr>
        <w:tc>
          <w:tcPr>
            <w:tcW w:w="8494" w:type="dxa"/>
            <w:gridSpan w:val="2"/>
          </w:tcPr>
          <w:p w14:paraId="5607959B" w14:textId="77777777" w:rsidR="00121062" w:rsidRPr="00F03AE2" w:rsidRDefault="00121062" w:rsidP="00A6036B">
            <w:pPr>
              <w:spacing w:line="360" w:lineRule="auto"/>
              <w:rPr>
                <w:rFonts w:ascii="Times New Roman" w:hAnsi="Times New Roman" w:cs="Times New Roman"/>
                <w:b/>
              </w:rPr>
            </w:pPr>
            <w:r w:rsidRPr="00F03AE2">
              <w:rPr>
                <w:rFonts w:ascii="Times New Roman" w:hAnsi="Times New Roman" w:cs="Times New Roman"/>
                <w:b/>
              </w:rPr>
              <w:t>Descripción:</w:t>
            </w:r>
          </w:p>
          <w:p w14:paraId="7C0348ED" w14:textId="77777777" w:rsidR="00121062" w:rsidRPr="00F03AE2" w:rsidRDefault="00121062" w:rsidP="00A6036B">
            <w:pPr>
              <w:spacing w:line="360" w:lineRule="auto"/>
              <w:jc w:val="both"/>
              <w:rPr>
                <w:rFonts w:ascii="Times New Roman" w:hAnsi="Times New Roman" w:cs="Times New Roman"/>
              </w:rPr>
            </w:pPr>
            <w:r w:rsidRPr="00F03AE2">
              <w:rPr>
                <w:rFonts w:ascii="Times New Roman" w:hAnsi="Times New Roman" w:cs="Times New Roman"/>
              </w:rPr>
              <w:t>Como equipo de desarrollo se necesita elaborar el manual de usuario del sistema.</w:t>
            </w:r>
          </w:p>
        </w:tc>
      </w:tr>
      <w:tr w:rsidR="00121062" w:rsidRPr="00F03AE2" w14:paraId="40CD6A9D" w14:textId="77777777" w:rsidTr="00A6036B">
        <w:trPr>
          <w:trHeight w:val="547"/>
        </w:trPr>
        <w:tc>
          <w:tcPr>
            <w:tcW w:w="8494" w:type="dxa"/>
            <w:gridSpan w:val="2"/>
          </w:tcPr>
          <w:p w14:paraId="308D88FF" w14:textId="77777777" w:rsidR="00121062" w:rsidRPr="00F03AE2" w:rsidRDefault="00121062" w:rsidP="00A6036B">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54D99F73" w14:textId="77777777" w:rsidR="00A6036B" w:rsidRPr="00F03AE2" w:rsidRDefault="00A6036B" w:rsidP="00A6036B">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Pr="00F03AE2">
        <w:rPr>
          <w:rFonts w:ascii="Times New Roman" w:hAnsi="Times New Roman" w:cs="Times New Roman"/>
          <w:sz w:val="16"/>
          <w:szCs w:val="24"/>
        </w:rPr>
        <w:t xml:space="preserve"> María José Samaniego</w:t>
      </w:r>
    </w:p>
    <w:p w14:paraId="237FE9EB" w14:textId="77777777" w:rsidR="00121062" w:rsidRPr="00F03AE2" w:rsidRDefault="00121062" w:rsidP="008B3AA5">
      <w:pPr>
        <w:spacing w:after="0"/>
        <w:rPr>
          <w:rFonts w:ascii="Times New Roman" w:hAnsi="Times New Roman" w:cs="Times New Roman"/>
        </w:rPr>
      </w:pPr>
    </w:p>
    <w:p w14:paraId="18BCD715" w14:textId="204B1A79" w:rsidR="00C00229" w:rsidRPr="00F03AE2" w:rsidRDefault="00C00229" w:rsidP="008B3AA5">
      <w:pPr>
        <w:spacing w:after="0"/>
        <w:rPr>
          <w:rFonts w:ascii="Times New Roman" w:hAnsi="Times New Roman" w:cs="Times New Roman"/>
        </w:rPr>
      </w:pPr>
      <w:r w:rsidRPr="00F03AE2">
        <w:rPr>
          <w:rFonts w:ascii="Times New Roman" w:hAnsi="Times New Roman" w:cs="Times New Roman"/>
          <w:b/>
        </w:rPr>
        <w:t xml:space="preserve">Tabla 157-B: </w:t>
      </w:r>
      <w:r w:rsidRPr="00F03AE2">
        <w:rPr>
          <w:rFonts w:ascii="Times New Roman" w:hAnsi="Times New Roman" w:cs="Times New Roman"/>
        </w:rPr>
        <w:t>Historia Técnica 9</w:t>
      </w:r>
    </w:p>
    <w:tbl>
      <w:tblPr>
        <w:tblStyle w:val="Tablaconcuadrcula"/>
        <w:tblW w:w="0" w:type="auto"/>
        <w:tblLook w:val="04A0" w:firstRow="1" w:lastRow="0" w:firstColumn="1" w:lastColumn="0" w:noHBand="0" w:noVBand="1"/>
      </w:tblPr>
      <w:tblGrid>
        <w:gridCol w:w="4254"/>
        <w:gridCol w:w="4240"/>
      </w:tblGrid>
      <w:tr w:rsidR="00121062" w:rsidRPr="00F03AE2" w14:paraId="42B7F079" w14:textId="77777777" w:rsidTr="00C00229">
        <w:tc>
          <w:tcPr>
            <w:tcW w:w="8494" w:type="dxa"/>
            <w:gridSpan w:val="2"/>
          </w:tcPr>
          <w:p w14:paraId="7D3DB0E3" w14:textId="77777777" w:rsidR="00121062" w:rsidRPr="00F03AE2" w:rsidRDefault="00121062" w:rsidP="008B3AA5">
            <w:pPr>
              <w:spacing w:line="360" w:lineRule="auto"/>
              <w:jc w:val="right"/>
              <w:rPr>
                <w:rFonts w:ascii="Times New Roman" w:hAnsi="Times New Roman" w:cs="Times New Roman"/>
                <w:b/>
              </w:rPr>
            </w:pPr>
            <w:r w:rsidRPr="00F03AE2">
              <w:rPr>
                <w:rFonts w:ascii="Times New Roman" w:hAnsi="Times New Roman" w:cs="Times New Roman"/>
                <w:b/>
              </w:rPr>
              <w:t>Historia Técnica</w:t>
            </w:r>
          </w:p>
        </w:tc>
      </w:tr>
      <w:tr w:rsidR="00121062" w:rsidRPr="00F03AE2" w14:paraId="4B169C21" w14:textId="77777777" w:rsidTr="00C00229">
        <w:tc>
          <w:tcPr>
            <w:tcW w:w="8494" w:type="dxa"/>
            <w:gridSpan w:val="2"/>
          </w:tcPr>
          <w:p w14:paraId="25911D1D"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Identificador:</w:t>
            </w:r>
            <w:r w:rsidRPr="00F03AE2">
              <w:rPr>
                <w:rFonts w:ascii="Times New Roman" w:hAnsi="Times New Roman" w:cs="Times New Roman"/>
              </w:rPr>
              <w:t xml:space="preserve"> HT7</w:t>
            </w:r>
          </w:p>
        </w:tc>
      </w:tr>
      <w:tr w:rsidR="00121062" w:rsidRPr="00F03AE2" w14:paraId="1EF10ED8" w14:textId="77777777" w:rsidTr="00C00229">
        <w:tc>
          <w:tcPr>
            <w:tcW w:w="8494" w:type="dxa"/>
            <w:gridSpan w:val="2"/>
          </w:tcPr>
          <w:p w14:paraId="3D70797A"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Nombre de la Historia:</w:t>
            </w:r>
            <w:r w:rsidRPr="00F03AE2">
              <w:rPr>
                <w:rFonts w:ascii="Times New Roman" w:hAnsi="Times New Roman" w:cs="Times New Roman"/>
              </w:rPr>
              <w:t xml:space="preserve"> Elaboración del manual de instalación</w:t>
            </w:r>
          </w:p>
        </w:tc>
      </w:tr>
      <w:tr w:rsidR="00121062" w:rsidRPr="00F03AE2" w14:paraId="52177F59" w14:textId="77777777" w:rsidTr="00C00229">
        <w:tc>
          <w:tcPr>
            <w:tcW w:w="4254" w:type="dxa"/>
          </w:tcPr>
          <w:p w14:paraId="20D33FEC"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Prioridad en Negocio:</w:t>
            </w:r>
            <w:r w:rsidRPr="00F03AE2">
              <w:rPr>
                <w:rFonts w:ascii="Times New Roman" w:hAnsi="Times New Roman" w:cs="Times New Roman"/>
              </w:rPr>
              <w:t xml:space="preserve">  Muy Alta </w:t>
            </w:r>
          </w:p>
          <w:p w14:paraId="63481733"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rPr>
              <w:t>(Muy Alta/Alta / Media / Baja)</w:t>
            </w:r>
          </w:p>
        </w:tc>
        <w:tc>
          <w:tcPr>
            <w:tcW w:w="4240" w:type="dxa"/>
          </w:tcPr>
          <w:p w14:paraId="5FAEF0E4"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Riesgo en Desarrollo:</w:t>
            </w:r>
            <w:r w:rsidRPr="00F03AE2">
              <w:rPr>
                <w:rFonts w:ascii="Times New Roman" w:hAnsi="Times New Roman" w:cs="Times New Roman"/>
              </w:rPr>
              <w:t xml:space="preserve"> Normal</w:t>
            </w:r>
          </w:p>
          <w:p w14:paraId="555C5436" w14:textId="77777777" w:rsidR="00121062" w:rsidRPr="00F03AE2" w:rsidRDefault="00121062" w:rsidP="008B3AA5">
            <w:pPr>
              <w:pStyle w:val="Default"/>
              <w:rPr>
                <w:rFonts w:ascii="Times New Roman" w:hAnsi="Times New Roman" w:cs="Times New Roman"/>
                <w:sz w:val="22"/>
                <w:szCs w:val="22"/>
              </w:rPr>
            </w:pPr>
            <w:r w:rsidRPr="00F03AE2">
              <w:rPr>
                <w:rFonts w:ascii="Times New Roman" w:hAnsi="Times New Roman" w:cs="Times New Roman"/>
                <w:sz w:val="22"/>
                <w:szCs w:val="22"/>
              </w:rPr>
              <w:t>(Alta / Normal/Medio/ Bajo)</w:t>
            </w:r>
          </w:p>
        </w:tc>
      </w:tr>
      <w:tr w:rsidR="00121062" w:rsidRPr="00F03AE2" w14:paraId="432E49A7" w14:textId="77777777" w:rsidTr="00C00229">
        <w:tc>
          <w:tcPr>
            <w:tcW w:w="4254" w:type="dxa"/>
          </w:tcPr>
          <w:p w14:paraId="6A7D4A1A"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Puntos Estimados:</w:t>
            </w:r>
            <w:r w:rsidRPr="00F03AE2">
              <w:rPr>
                <w:rFonts w:ascii="Times New Roman" w:hAnsi="Times New Roman" w:cs="Times New Roman"/>
              </w:rPr>
              <w:t>3</w:t>
            </w:r>
          </w:p>
        </w:tc>
        <w:tc>
          <w:tcPr>
            <w:tcW w:w="4240" w:type="dxa"/>
          </w:tcPr>
          <w:p w14:paraId="6390C04E"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 xml:space="preserve">Iteración Asignada: </w:t>
            </w:r>
            <w:r w:rsidRPr="00F03AE2">
              <w:rPr>
                <w:rFonts w:ascii="Times New Roman" w:hAnsi="Times New Roman" w:cs="Times New Roman"/>
              </w:rPr>
              <w:t>0</w:t>
            </w:r>
          </w:p>
        </w:tc>
      </w:tr>
      <w:tr w:rsidR="00121062" w:rsidRPr="00F03AE2" w14:paraId="76961DF8" w14:textId="77777777" w:rsidTr="00C00229">
        <w:tc>
          <w:tcPr>
            <w:tcW w:w="8494" w:type="dxa"/>
            <w:gridSpan w:val="2"/>
          </w:tcPr>
          <w:p w14:paraId="61CC52EC" w14:textId="77777777" w:rsidR="00121062" w:rsidRPr="00F03AE2" w:rsidRDefault="00121062" w:rsidP="008B3AA5">
            <w:pPr>
              <w:spacing w:line="360" w:lineRule="auto"/>
              <w:rPr>
                <w:rFonts w:ascii="Times New Roman" w:hAnsi="Times New Roman" w:cs="Times New Roman"/>
              </w:rPr>
            </w:pPr>
            <w:r w:rsidRPr="00F03AE2">
              <w:rPr>
                <w:rFonts w:ascii="Times New Roman" w:hAnsi="Times New Roman" w:cs="Times New Roman"/>
                <w:b/>
              </w:rPr>
              <w:t xml:space="preserve">Programador Responsable: </w:t>
            </w:r>
            <w:r w:rsidRPr="00F03AE2">
              <w:rPr>
                <w:rFonts w:ascii="Times New Roman" w:hAnsi="Times New Roman" w:cs="Times New Roman"/>
              </w:rPr>
              <w:t>María Jose Samaniego Larrea</w:t>
            </w:r>
          </w:p>
        </w:tc>
      </w:tr>
      <w:tr w:rsidR="00121062" w:rsidRPr="00F03AE2" w14:paraId="6A7CB843" w14:textId="77777777" w:rsidTr="00C00229">
        <w:trPr>
          <w:trHeight w:val="547"/>
        </w:trPr>
        <w:tc>
          <w:tcPr>
            <w:tcW w:w="8494" w:type="dxa"/>
            <w:gridSpan w:val="2"/>
          </w:tcPr>
          <w:p w14:paraId="7808A50E" w14:textId="77777777" w:rsidR="00121062" w:rsidRPr="00F03AE2" w:rsidRDefault="00121062" w:rsidP="008B3AA5">
            <w:pPr>
              <w:spacing w:line="360" w:lineRule="auto"/>
              <w:rPr>
                <w:rFonts w:ascii="Times New Roman" w:hAnsi="Times New Roman" w:cs="Times New Roman"/>
                <w:b/>
              </w:rPr>
            </w:pPr>
            <w:r w:rsidRPr="00F03AE2">
              <w:rPr>
                <w:rFonts w:ascii="Times New Roman" w:hAnsi="Times New Roman" w:cs="Times New Roman"/>
                <w:b/>
              </w:rPr>
              <w:t>Descripción:</w:t>
            </w:r>
          </w:p>
          <w:p w14:paraId="7EB114ED" w14:textId="77777777" w:rsidR="00121062" w:rsidRPr="00F03AE2" w:rsidRDefault="00121062" w:rsidP="008B3AA5">
            <w:pPr>
              <w:spacing w:line="360" w:lineRule="auto"/>
              <w:jc w:val="both"/>
              <w:rPr>
                <w:rFonts w:ascii="Times New Roman" w:hAnsi="Times New Roman" w:cs="Times New Roman"/>
              </w:rPr>
            </w:pPr>
            <w:r w:rsidRPr="00F03AE2">
              <w:rPr>
                <w:rFonts w:ascii="Times New Roman" w:hAnsi="Times New Roman" w:cs="Times New Roman"/>
              </w:rPr>
              <w:t>Como equipo de desarrollo se necesita elaborar el manual de instalación del sistema.</w:t>
            </w:r>
          </w:p>
        </w:tc>
      </w:tr>
      <w:tr w:rsidR="00121062" w:rsidRPr="00F03AE2" w14:paraId="55480599" w14:textId="77777777" w:rsidTr="00C00229">
        <w:trPr>
          <w:trHeight w:val="547"/>
        </w:trPr>
        <w:tc>
          <w:tcPr>
            <w:tcW w:w="8494" w:type="dxa"/>
            <w:gridSpan w:val="2"/>
          </w:tcPr>
          <w:p w14:paraId="4DB5DF65" w14:textId="77777777" w:rsidR="00121062" w:rsidRPr="00F03AE2" w:rsidRDefault="00121062" w:rsidP="008B3AA5">
            <w:pPr>
              <w:spacing w:line="360" w:lineRule="auto"/>
              <w:rPr>
                <w:rFonts w:ascii="Times New Roman" w:hAnsi="Times New Roman" w:cs="Times New Roman"/>
                <w:b/>
              </w:rPr>
            </w:pPr>
            <w:r w:rsidRPr="00F03AE2">
              <w:rPr>
                <w:rFonts w:ascii="Times New Roman" w:hAnsi="Times New Roman" w:cs="Times New Roman"/>
                <w:b/>
              </w:rPr>
              <w:t xml:space="preserve">Observaciones: </w:t>
            </w:r>
          </w:p>
        </w:tc>
      </w:tr>
    </w:tbl>
    <w:p w14:paraId="1939BF1E" w14:textId="43797D5B" w:rsidR="00F71BDE" w:rsidRPr="00F03AE2" w:rsidRDefault="000527DB" w:rsidP="00F71BDE">
      <w:pPr>
        <w:spacing w:after="0" w:line="240" w:lineRule="auto"/>
        <w:rPr>
          <w:rFonts w:ascii="Times New Roman" w:hAnsi="Times New Roman" w:cs="Times New Roman"/>
          <w:sz w:val="16"/>
          <w:szCs w:val="24"/>
        </w:rPr>
      </w:pPr>
      <w:r w:rsidRPr="00F03AE2">
        <w:rPr>
          <w:rFonts w:ascii="Times New Roman" w:hAnsi="Times New Roman" w:cs="Times New Roman"/>
          <w:b/>
          <w:sz w:val="16"/>
          <w:szCs w:val="24"/>
        </w:rPr>
        <w:t>Fuente</w:t>
      </w:r>
      <w:r w:rsidR="00F71BDE" w:rsidRPr="00F03AE2">
        <w:rPr>
          <w:rFonts w:ascii="Times New Roman" w:hAnsi="Times New Roman" w:cs="Times New Roman"/>
          <w:b/>
          <w:sz w:val="16"/>
          <w:szCs w:val="24"/>
        </w:rPr>
        <w:t>:</w:t>
      </w:r>
      <w:r w:rsidR="00F71BDE" w:rsidRPr="00F03AE2">
        <w:rPr>
          <w:rFonts w:ascii="Times New Roman" w:hAnsi="Times New Roman" w:cs="Times New Roman"/>
          <w:sz w:val="16"/>
          <w:szCs w:val="24"/>
        </w:rPr>
        <w:t xml:space="preserve"> María José Samaniego</w:t>
      </w:r>
    </w:p>
    <w:p w14:paraId="4874D9AE" w14:textId="28E8D2BF" w:rsidR="00C00229" w:rsidRPr="00F03AE2" w:rsidRDefault="00C00229" w:rsidP="008B3AA5">
      <w:pPr>
        <w:spacing w:after="0"/>
        <w:rPr>
          <w:rFonts w:ascii="Times New Roman" w:hAnsi="Times New Roman" w:cs="Times New Roman"/>
        </w:rPr>
      </w:pPr>
    </w:p>
    <w:p w14:paraId="6FFD3D93" w14:textId="77777777" w:rsidR="00C00229" w:rsidRPr="00F03AE2" w:rsidRDefault="00C00229" w:rsidP="008B3AA5">
      <w:pPr>
        <w:spacing w:after="0"/>
        <w:rPr>
          <w:rFonts w:ascii="Times New Roman" w:hAnsi="Times New Roman" w:cs="Times New Roman"/>
        </w:rPr>
      </w:pPr>
    </w:p>
    <w:p w14:paraId="06E9B2AC" w14:textId="61301EEB" w:rsidR="00C00229" w:rsidRPr="00F03AE2" w:rsidRDefault="00C00229" w:rsidP="008B3AA5">
      <w:pPr>
        <w:spacing w:after="0"/>
        <w:rPr>
          <w:rFonts w:ascii="Times New Roman" w:hAnsi="Times New Roman" w:cs="Times New Roman"/>
        </w:rPr>
      </w:pPr>
    </w:p>
    <w:p w14:paraId="3B3C5627" w14:textId="77777777" w:rsidR="00C00229" w:rsidRPr="00F03AE2" w:rsidRDefault="00C00229" w:rsidP="008B3AA5">
      <w:pPr>
        <w:tabs>
          <w:tab w:val="left" w:pos="3641"/>
        </w:tabs>
        <w:spacing w:after="0"/>
        <w:rPr>
          <w:rFonts w:ascii="Times New Roman" w:hAnsi="Times New Roman" w:cs="Times New Roman"/>
        </w:rPr>
      </w:pPr>
    </w:p>
    <w:p w14:paraId="14C1E179" w14:textId="77777777" w:rsidR="00C00229" w:rsidRPr="00F03AE2" w:rsidRDefault="00C00229" w:rsidP="008B3AA5">
      <w:pPr>
        <w:tabs>
          <w:tab w:val="left" w:pos="3641"/>
        </w:tabs>
        <w:spacing w:after="0"/>
        <w:rPr>
          <w:rFonts w:ascii="Times New Roman" w:hAnsi="Times New Roman" w:cs="Times New Roman"/>
        </w:rPr>
      </w:pPr>
    </w:p>
    <w:p w14:paraId="6CF3A77C" w14:textId="77777777" w:rsidR="00C00229" w:rsidRPr="00F03AE2" w:rsidRDefault="00C00229" w:rsidP="008B3AA5">
      <w:pPr>
        <w:tabs>
          <w:tab w:val="left" w:pos="3641"/>
        </w:tabs>
        <w:spacing w:after="0"/>
        <w:rPr>
          <w:rFonts w:ascii="Times New Roman" w:hAnsi="Times New Roman" w:cs="Times New Roman"/>
        </w:rPr>
      </w:pPr>
    </w:p>
    <w:p w14:paraId="675FF1F3" w14:textId="36AAF28B" w:rsidR="0018625F" w:rsidRPr="00F03AE2" w:rsidRDefault="00C00229" w:rsidP="008B3AA5">
      <w:pPr>
        <w:tabs>
          <w:tab w:val="left" w:pos="3641"/>
        </w:tabs>
        <w:spacing w:after="0"/>
        <w:rPr>
          <w:rFonts w:ascii="Times New Roman" w:hAnsi="Times New Roman" w:cs="Times New Roman"/>
        </w:rPr>
      </w:pPr>
      <w:r w:rsidRPr="00F03AE2">
        <w:rPr>
          <w:rFonts w:ascii="Times New Roman" w:hAnsi="Times New Roman" w:cs="Times New Roman"/>
        </w:rPr>
        <w:tab/>
      </w:r>
    </w:p>
    <w:p w14:paraId="09188D43" w14:textId="77777777" w:rsidR="00C00229" w:rsidRPr="00F03AE2" w:rsidRDefault="00C00229" w:rsidP="008B3AA5">
      <w:pPr>
        <w:tabs>
          <w:tab w:val="left" w:pos="3641"/>
        </w:tabs>
        <w:spacing w:after="0"/>
        <w:rPr>
          <w:rFonts w:ascii="Times New Roman" w:hAnsi="Times New Roman" w:cs="Times New Roman"/>
        </w:rPr>
      </w:pPr>
    </w:p>
    <w:p w14:paraId="0DEFEBBB" w14:textId="77777777" w:rsidR="00C00229" w:rsidRPr="00F03AE2" w:rsidRDefault="00C00229" w:rsidP="008B3AA5">
      <w:pPr>
        <w:tabs>
          <w:tab w:val="left" w:pos="3641"/>
        </w:tabs>
        <w:spacing w:after="0"/>
        <w:rPr>
          <w:rFonts w:ascii="Times New Roman" w:hAnsi="Times New Roman" w:cs="Times New Roman"/>
        </w:rPr>
      </w:pPr>
    </w:p>
    <w:p w14:paraId="483314BD" w14:textId="77777777" w:rsidR="00C00229" w:rsidRPr="00F03AE2" w:rsidRDefault="00C00229" w:rsidP="008B3AA5">
      <w:pPr>
        <w:tabs>
          <w:tab w:val="left" w:pos="3641"/>
        </w:tabs>
        <w:spacing w:after="0"/>
        <w:rPr>
          <w:rFonts w:ascii="Times New Roman" w:hAnsi="Times New Roman" w:cs="Times New Roman"/>
        </w:rPr>
      </w:pPr>
    </w:p>
    <w:p w14:paraId="6AAF6C27" w14:textId="77777777" w:rsidR="00C00229" w:rsidRPr="00F03AE2" w:rsidRDefault="00C00229" w:rsidP="008B3AA5">
      <w:pPr>
        <w:tabs>
          <w:tab w:val="left" w:pos="3641"/>
        </w:tabs>
        <w:spacing w:after="0"/>
        <w:rPr>
          <w:rFonts w:ascii="Times New Roman" w:hAnsi="Times New Roman" w:cs="Times New Roman"/>
        </w:rPr>
      </w:pPr>
    </w:p>
    <w:p w14:paraId="66D4F7AC" w14:textId="77777777" w:rsidR="00C00229" w:rsidRPr="00F03AE2" w:rsidRDefault="00C00229" w:rsidP="008B3AA5">
      <w:pPr>
        <w:tabs>
          <w:tab w:val="left" w:pos="3641"/>
        </w:tabs>
        <w:spacing w:after="0"/>
        <w:rPr>
          <w:rFonts w:ascii="Times New Roman" w:hAnsi="Times New Roman" w:cs="Times New Roman"/>
        </w:rPr>
      </w:pPr>
    </w:p>
    <w:p w14:paraId="132E63B8" w14:textId="77777777" w:rsidR="00C00229" w:rsidRPr="00F03AE2" w:rsidRDefault="00C00229" w:rsidP="008B3AA5">
      <w:pPr>
        <w:tabs>
          <w:tab w:val="left" w:pos="3641"/>
        </w:tabs>
        <w:spacing w:after="0"/>
        <w:rPr>
          <w:rFonts w:ascii="Times New Roman" w:hAnsi="Times New Roman" w:cs="Times New Roman"/>
        </w:rPr>
      </w:pPr>
    </w:p>
    <w:p w14:paraId="75B44256" w14:textId="77777777" w:rsidR="00C00229" w:rsidRPr="00F03AE2" w:rsidRDefault="00C00229" w:rsidP="008B3AA5">
      <w:pPr>
        <w:tabs>
          <w:tab w:val="left" w:pos="3641"/>
        </w:tabs>
        <w:spacing w:after="0"/>
        <w:rPr>
          <w:rFonts w:ascii="Times New Roman" w:hAnsi="Times New Roman" w:cs="Times New Roman"/>
        </w:rPr>
      </w:pPr>
    </w:p>
    <w:p w14:paraId="44124955" w14:textId="440936DB" w:rsidR="00BB5FCD" w:rsidRPr="000664F3" w:rsidRDefault="00BB5FCD" w:rsidP="008B3AA5">
      <w:pPr>
        <w:spacing w:after="0" w:line="360" w:lineRule="auto"/>
        <w:jc w:val="both"/>
        <w:rPr>
          <w:rFonts w:ascii="Times New Roman" w:hAnsi="Times New Roman" w:cs="Times New Roman"/>
          <w:sz w:val="24"/>
          <w:szCs w:val="24"/>
          <w:lang w:val="en-US"/>
        </w:rPr>
      </w:pPr>
    </w:p>
    <w:sectPr w:rsidR="00BB5FCD" w:rsidRPr="000664F3" w:rsidSect="007A3097">
      <w:footerReference w:type="default" r:id="rId171"/>
      <w:pgSz w:w="11907" w:h="16839" w:code="9"/>
      <w:pgMar w:top="1418" w:right="1418" w:bottom="1418" w:left="1985" w:header="709" w:footer="113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1EA2DE" w14:textId="77777777" w:rsidR="00856519" w:rsidRDefault="00856519" w:rsidP="00395272">
      <w:pPr>
        <w:spacing w:after="0" w:line="240" w:lineRule="auto"/>
      </w:pPr>
      <w:r>
        <w:separator/>
      </w:r>
    </w:p>
  </w:endnote>
  <w:endnote w:type="continuationSeparator" w:id="0">
    <w:p w14:paraId="5DC1A523" w14:textId="77777777" w:rsidR="00856519" w:rsidRDefault="00856519" w:rsidP="00395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807605"/>
      <w:docPartObj>
        <w:docPartGallery w:val="Page Numbers (Bottom of Page)"/>
        <w:docPartUnique/>
      </w:docPartObj>
    </w:sdtPr>
    <w:sdtEndPr/>
    <w:sdtContent>
      <w:p w14:paraId="522ADA59" w14:textId="2414FC97" w:rsidR="00143B24" w:rsidRDefault="00143B24" w:rsidP="00703512">
        <w:pPr>
          <w:pStyle w:val="Piedepgina"/>
          <w:ind w:left="720"/>
          <w:jc w:val="center"/>
        </w:pPr>
        <w:r>
          <w:t>-</w:t>
        </w:r>
        <w:r>
          <w:fldChar w:fldCharType="begin"/>
        </w:r>
        <w:r>
          <w:instrText>PAGE   \* MERGEFORMAT</w:instrText>
        </w:r>
        <w:r>
          <w:fldChar w:fldCharType="separate"/>
        </w:r>
        <w:r w:rsidR="00EC2F92" w:rsidRPr="00EC2F92">
          <w:rPr>
            <w:noProof/>
            <w:lang w:val="es-ES"/>
          </w:rPr>
          <w:t>ii</w:t>
        </w:r>
        <w:r>
          <w:fldChar w:fldCharType="end"/>
        </w:r>
        <w:r>
          <w:t>-</w:t>
        </w:r>
      </w:p>
    </w:sdtContent>
  </w:sdt>
  <w:p w14:paraId="5CB582BA" w14:textId="77777777" w:rsidR="00143B24" w:rsidRDefault="00143B2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20714" w14:textId="77777777" w:rsidR="00143B24" w:rsidRDefault="00143B24" w:rsidP="00055D73">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32D489" w14:textId="77777777" w:rsidR="00143B24" w:rsidRDefault="00143B24" w:rsidP="00055D73">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251626" w14:textId="531E5B28" w:rsidR="00143B24" w:rsidRDefault="00143B24">
    <w:pPr>
      <w:pStyle w:val="Piedepgina"/>
      <w:jc w:val="center"/>
    </w:pPr>
  </w:p>
  <w:p w14:paraId="48CF7065" w14:textId="77777777" w:rsidR="00143B24" w:rsidRDefault="00143B2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783BC" w14:textId="77777777" w:rsidR="00856519" w:rsidRDefault="00856519" w:rsidP="00395272">
      <w:pPr>
        <w:spacing w:after="0" w:line="240" w:lineRule="auto"/>
      </w:pPr>
      <w:r>
        <w:separator/>
      </w:r>
    </w:p>
  </w:footnote>
  <w:footnote w:type="continuationSeparator" w:id="0">
    <w:p w14:paraId="776AB0B8" w14:textId="77777777" w:rsidR="00856519" w:rsidRDefault="00856519" w:rsidP="003952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87AE9"/>
    <w:multiLevelType w:val="hybridMultilevel"/>
    <w:tmpl w:val="09766A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4A311DE"/>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54B3E87"/>
    <w:multiLevelType w:val="multilevel"/>
    <w:tmpl w:val="02F862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lang w:val="es-MX"/>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6A05FC9"/>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77A15F3"/>
    <w:multiLevelType w:val="hybridMultilevel"/>
    <w:tmpl w:val="DC2E490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7DB1A70"/>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0CBB2670"/>
    <w:multiLevelType w:val="hybridMultilevel"/>
    <w:tmpl w:val="9F7264E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0CD45334"/>
    <w:multiLevelType w:val="hybridMultilevel"/>
    <w:tmpl w:val="83D2A7E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15:restartNumberingAfterBreak="0">
    <w:nsid w:val="0D2900CC"/>
    <w:multiLevelType w:val="multilevel"/>
    <w:tmpl w:val="9EA23B2C"/>
    <w:lvl w:ilvl="0">
      <w:start w:val="1"/>
      <w:numFmt w:val="decimal"/>
      <w:pStyle w:val="capitylo"/>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0E5B60A4"/>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114A6C6A"/>
    <w:multiLevelType w:val="hybridMultilevel"/>
    <w:tmpl w:val="9DA43B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114E23D3"/>
    <w:multiLevelType w:val="hybridMultilevel"/>
    <w:tmpl w:val="08B207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42E4D83"/>
    <w:multiLevelType w:val="hybridMultilevel"/>
    <w:tmpl w:val="DEF4BD6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15:restartNumberingAfterBreak="0">
    <w:nsid w:val="142E5E47"/>
    <w:multiLevelType w:val="hybridMultilevel"/>
    <w:tmpl w:val="9C96AB5E"/>
    <w:lvl w:ilvl="0" w:tplc="300A000F">
      <w:start w:val="1"/>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45D6548"/>
    <w:multiLevelType w:val="hybridMultilevel"/>
    <w:tmpl w:val="6D9445F6"/>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163F124B"/>
    <w:multiLevelType w:val="multilevel"/>
    <w:tmpl w:val="9C96AB5E"/>
    <w:lvl w:ilvl="0">
      <w:start w:val="1"/>
      <w:numFmt w:val="decimal"/>
      <w:lvlText w:val="%1."/>
      <w:lvlJc w:val="left"/>
      <w:pPr>
        <w:ind w:left="927" w:hanging="360"/>
      </w:pPr>
      <w:rPr>
        <w:rFonts w:hint="default"/>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183F595A"/>
    <w:multiLevelType w:val="multilevel"/>
    <w:tmpl w:val="66ECCB40"/>
    <w:lvl w:ilvl="0">
      <w:start w:val="1"/>
      <w:numFmt w:val="decimal"/>
      <w:pStyle w:val="11"/>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2"/>
      <w:numFmt w:val="decimal"/>
      <w:isLgl/>
      <w:lvlText w:val="%1.%2."/>
      <w:lvlJc w:val="left"/>
      <w:pPr>
        <w:ind w:left="720" w:hanging="720"/>
      </w:pPr>
      <w:rPr>
        <w:rFonts w:hint="default"/>
      </w:rPr>
    </w:lvl>
    <w:lvl w:ilvl="2">
      <w:start w:val="1"/>
      <w:numFmt w:val="decimal"/>
      <w:pStyle w:val="Estilo111"/>
      <w:isLgl/>
      <w:lvlText w:val="%1.%2.%3."/>
      <w:lvlJc w:val="left"/>
      <w:pPr>
        <w:ind w:left="720" w:hanging="720"/>
      </w:pPr>
      <w:rPr>
        <w:rFonts w:hint="default"/>
      </w:rPr>
    </w:lvl>
    <w:lvl w:ilvl="3">
      <w:start w:val="1"/>
      <w:numFmt w:val="decimal"/>
      <w:pStyle w:val="Estilo111"/>
      <w:isLgl/>
      <w:lvlText w:val="%1.%2.%3.%4."/>
      <w:lvlJc w:val="left"/>
      <w:pPr>
        <w:ind w:left="1080" w:hanging="1080"/>
      </w:pPr>
      <w:rPr>
        <w:rFonts w:hint="default"/>
        <w:b/>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18F47757"/>
    <w:multiLevelType w:val="hybridMultilevel"/>
    <w:tmpl w:val="2D9873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18F764DD"/>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1977133A"/>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19E33EE4"/>
    <w:multiLevelType w:val="hybridMultilevel"/>
    <w:tmpl w:val="0472066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1" w15:restartNumberingAfterBreak="0">
    <w:nsid w:val="19FE5AF3"/>
    <w:multiLevelType w:val="hybridMultilevel"/>
    <w:tmpl w:val="DD76B32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2" w15:restartNumberingAfterBreak="0">
    <w:nsid w:val="1A4878B2"/>
    <w:multiLevelType w:val="multilevel"/>
    <w:tmpl w:val="531AA012"/>
    <w:lvl w:ilvl="0">
      <w:start w:val="1"/>
      <w:numFmt w:val="decimal"/>
      <w:lvlText w:val="%1"/>
      <w:lvlJc w:val="left"/>
      <w:pPr>
        <w:ind w:left="360" w:hanging="360"/>
      </w:pPr>
      <w:rPr>
        <w:rFonts w:hint="default"/>
      </w:rPr>
    </w:lvl>
    <w:lvl w:ilvl="1">
      <w:start w:val="1"/>
      <w:numFmt w:val="decimal"/>
      <w:pStyle w:val="Estilo1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1D6A1EA1"/>
    <w:multiLevelType w:val="hybridMultilevel"/>
    <w:tmpl w:val="250CC432"/>
    <w:lvl w:ilvl="0" w:tplc="3FFAE246">
      <w:numFmt w:val="bullet"/>
      <w:lvlText w:val="•"/>
      <w:lvlJc w:val="left"/>
      <w:pPr>
        <w:ind w:left="705" w:hanging="705"/>
      </w:pPr>
      <w:rPr>
        <w:rFonts w:ascii="Arial" w:eastAsiaTheme="minorHAnsi" w:hAnsi="Arial" w:cs="Arial" w:hint="default"/>
      </w:rPr>
    </w:lvl>
    <w:lvl w:ilvl="1" w:tplc="300A0003" w:tentative="1">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4" w15:restartNumberingAfterBreak="0">
    <w:nsid w:val="1F694229"/>
    <w:multiLevelType w:val="hybridMultilevel"/>
    <w:tmpl w:val="E1D2C04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5" w15:restartNumberingAfterBreak="0">
    <w:nsid w:val="20760941"/>
    <w:multiLevelType w:val="multilevel"/>
    <w:tmpl w:val="437E8B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20A5015A"/>
    <w:multiLevelType w:val="hybridMultilevel"/>
    <w:tmpl w:val="059C7F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20C319F3"/>
    <w:multiLevelType w:val="hybridMultilevel"/>
    <w:tmpl w:val="12D4B74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8" w15:restartNumberingAfterBreak="0">
    <w:nsid w:val="250A2C96"/>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259C1A23"/>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27A52D3D"/>
    <w:multiLevelType w:val="hybridMultilevel"/>
    <w:tmpl w:val="D6EA80D4"/>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1" w15:restartNumberingAfterBreak="0">
    <w:nsid w:val="284D4DD2"/>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2B97073C"/>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2BAA5CF4"/>
    <w:multiLevelType w:val="hybridMultilevel"/>
    <w:tmpl w:val="8A2C49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2D63675A"/>
    <w:multiLevelType w:val="hybridMultilevel"/>
    <w:tmpl w:val="63B20B28"/>
    <w:lvl w:ilvl="0" w:tplc="300A0017">
      <w:start w:val="1"/>
      <w:numFmt w:val="lowerLetter"/>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5" w15:restartNumberingAfterBreak="0">
    <w:nsid w:val="2DE312CD"/>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2FD364B6"/>
    <w:multiLevelType w:val="hybridMultilevel"/>
    <w:tmpl w:val="586A5C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30E17219"/>
    <w:multiLevelType w:val="hybridMultilevel"/>
    <w:tmpl w:val="087242D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8" w15:restartNumberingAfterBreak="0">
    <w:nsid w:val="325B155D"/>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3461277C"/>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15:restartNumberingAfterBreak="0">
    <w:nsid w:val="34B957E0"/>
    <w:multiLevelType w:val="hybridMultilevel"/>
    <w:tmpl w:val="D4FC63D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1" w15:restartNumberingAfterBreak="0">
    <w:nsid w:val="35007A11"/>
    <w:multiLevelType w:val="hybridMultilevel"/>
    <w:tmpl w:val="876A80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35CC080B"/>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35DD2537"/>
    <w:multiLevelType w:val="hybridMultilevel"/>
    <w:tmpl w:val="E03E38B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4" w15:restartNumberingAfterBreak="0">
    <w:nsid w:val="38862765"/>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5" w15:restartNumberingAfterBreak="0">
    <w:nsid w:val="388A503F"/>
    <w:multiLevelType w:val="hybridMultilevel"/>
    <w:tmpl w:val="6BE4A1D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6" w15:restartNumberingAfterBreak="0">
    <w:nsid w:val="38FE2275"/>
    <w:multiLevelType w:val="hybridMultilevel"/>
    <w:tmpl w:val="99F0167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3AAF1301"/>
    <w:multiLevelType w:val="hybridMultilevel"/>
    <w:tmpl w:val="98EE7E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3ACE2CBD"/>
    <w:multiLevelType w:val="hybridMultilevel"/>
    <w:tmpl w:val="20D27E6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9" w15:restartNumberingAfterBreak="0">
    <w:nsid w:val="3B113C7A"/>
    <w:multiLevelType w:val="hybridMultilevel"/>
    <w:tmpl w:val="854C1E7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0" w15:restartNumberingAfterBreak="0">
    <w:nsid w:val="3B265B6B"/>
    <w:multiLevelType w:val="hybridMultilevel"/>
    <w:tmpl w:val="CC929D5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1" w15:restartNumberingAfterBreak="0">
    <w:nsid w:val="3BDD5BBA"/>
    <w:multiLevelType w:val="hybridMultilevel"/>
    <w:tmpl w:val="664005A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2" w15:restartNumberingAfterBreak="0">
    <w:nsid w:val="3C541C6A"/>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3" w15:restartNumberingAfterBreak="0">
    <w:nsid w:val="3C6D66C1"/>
    <w:multiLevelType w:val="hybridMultilevel"/>
    <w:tmpl w:val="A782A2C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4" w15:restartNumberingAfterBreak="0">
    <w:nsid w:val="3E6140AA"/>
    <w:multiLevelType w:val="hybridMultilevel"/>
    <w:tmpl w:val="FCE0B28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5" w15:restartNumberingAfterBreak="0">
    <w:nsid w:val="3E811BB6"/>
    <w:multiLevelType w:val="hybridMultilevel"/>
    <w:tmpl w:val="7AD82C7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6" w15:restartNumberingAfterBreak="0">
    <w:nsid w:val="3EB61003"/>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7" w15:restartNumberingAfterBreak="0">
    <w:nsid w:val="3EFF0553"/>
    <w:multiLevelType w:val="hybridMultilevel"/>
    <w:tmpl w:val="C754625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58" w15:restartNumberingAfterBreak="0">
    <w:nsid w:val="3FD506E2"/>
    <w:multiLevelType w:val="hybridMultilevel"/>
    <w:tmpl w:val="B6E0399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9" w15:restartNumberingAfterBreak="0">
    <w:nsid w:val="45B97AD4"/>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0" w15:restartNumberingAfterBreak="0">
    <w:nsid w:val="45E7686C"/>
    <w:multiLevelType w:val="hybridMultilevel"/>
    <w:tmpl w:val="0D0851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1" w15:restartNumberingAfterBreak="0">
    <w:nsid w:val="47373ED7"/>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2" w15:restartNumberingAfterBreak="0">
    <w:nsid w:val="474D1D04"/>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3" w15:restartNumberingAfterBreak="0">
    <w:nsid w:val="47D7353E"/>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4" w15:restartNumberingAfterBreak="0">
    <w:nsid w:val="481D3AA6"/>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5" w15:restartNumberingAfterBreak="0">
    <w:nsid w:val="4AD47C9C"/>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6" w15:restartNumberingAfterBreak="0">
    <w:nsid w:val="4B4A1C58"/>
    <w:multiLevelType w:val="hybridMultilevel"/>
    <w:tmpl w:val="14928BDC"/>
    <w:lvl w:ilvl="0" w:tplc="080A000F">
      <w:start w:val="1"/>
      <w:numFmt w:val="decimal"/>
      <w:lvlText w:val="%1."/>
      <w:lvlJc w:val="left"/>
      <w:pPr>
        <w:ind w:left="360" w:hanging="360"/>
      </w:pPr>
      <w:rPr>
        <w:rFont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7" w15:restartNumberingAfterBreak="0">
    <w:nsid w:val="4CF2212F"/>
    <w:multiLevelType w:val="hybridMultilevel"/>
    <w:tmpl w:val="7F92950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8" w15:restartNumberingAfterBreak="0">
    <w:nsid w:val="4F3D2E36"/>
    <w:multiLevelType w:val="hybridMultilevel"/>
    <w:tmpl w:val="A2BE047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9" w15:restartNumberingAfterBreak="0">
    <w:nsid w:val="50910C5D"/>
    <w:multiLevelType w:val="hybridMultilevel"/>
    <w:tmpl w:val="FE7439F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0" w15:restartNumberingAfterBreak="0">
    <w:nsid w:val="52195BAE"/>
    <w:multiLevelType w:val="hybridMultilevel"/>
    <w:tmpl w:val="F4448ED0"/>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71" w15:restartNumberingAfterBreak="0">
    <w:nsid w:val="524F72DC"/>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2" w15:restartNumberingAfterBreak="0">
    <w:nsid w:val="529864CF"/>
    <w:multiLevelType w:val="hybridMultilevel"/>
    <w:tmpl w:val="2DC8ADF8"/>
    <w:lvl w:ilvl="0" w:tplc="300A0001">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73" w15:restartNumberingAfterBreak="0">
    <w:nsid w:val="537318B6"/>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4" w15:restartNumberingAfterBreak="0">
    <w:nsid w:val="53C61037"/>
    <w:multiLevelType w:val="hybridMultilevel"/>
    <w:tmpl w:val="8DDCD20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5" w15:restartNumberingAfterBreak="0">
    <w:nsid w:val="5425689D"/>
    <w:multiLevelType w:val="hybridMultilevel"/>
    <w:tmpl w:val="518C00D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6" w15:restartNumberingAfterBreak="0">
    <w:nsid w:val="550D1405"/>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7" w15:restartNumberingAfterBreak="0">
    <w:nsid w:val="559D332B"/>
    <w:multiLevelType w:val="hybridMultilevel"/>
    <w:tmpl w:val="79D2EEA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8" w15:restartNumberingAfterBreak="0">
    <w:nsid w:val="571A4D99"/>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9" w15:restartNumberingAfterBreak="0">
    <w:nsid w:val="58C82A60"/>
    <w:multiLevelType w:val="hybridMultilevel"/>
    <w:tmpl w:val="A8460B4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0" w15:restartNumberingAfterBreak="0">
    <w:nsid w:val="5984735E"/>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1" w15:restartNumberingAfterBreak="0">
    <w:nsid w:val="5993209D"/>
    <w:multiLevelType w:val="hybridMultilevel"/>
    <w:tmpl w:val="AC56DA2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2" w15:restartNumberingAfterBreak="0">
    <w:nsid w:val="5B120289"/>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3" w15:restartNumberingAfterBreak="0">
    <w:nsid w:val="5B70305D"/>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4" w15:restartNumberingAfterBreak="0">
    <w:nsid w:val="5C544A6B"/>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5" w15:restartNumberingAfterBreak="0">
    <w:nsid w:val="5D2810AE"/>
    <w:multiLevelType w:val="hybridMultilevel"/>
    <w:tmpl w:val="497463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6" w15:restartNumberingAfterBreak="0">
    <w:nsid w:val="5D58505F"/>
    <w:multiLevelType w:val="hybridMultilevel"/>
    <w:tmpl w:val="0F6C01A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7" w15:restartNumberingAfterBreak="0">
    <w:nsid w:val="61362C06"/>
    <w:multiLevelType w:val="hybridMultilevel"/>
    <w:tmpl w:val="3356B1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8" w15:restartNumberingAfterBreak="0">
    <w:nsid w:val="61802CA2"/>
    <w:multiLevelType w:val="multilevel"/>
    <w:tmpl w:val="46DAB082"/>
    <w:lvl w:ilvl="0">
      <w:start w:val="1"/>
      <w:numFmt w:val="decimal"/>
      <w:lvlText w:val="%1."/>
      <w:lvlJc w:val="left"/>
      <w:pPr>
        <w:ind w:left="36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9" w15:restartNumberingAfterBreak="0">
    <w:nsid w:val="67AB4C7E"/>
    <w:multiLevelType w:val="hybridMultilevel"/>
    <w:tmpl w:val="97CE2D5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0" w15:restartNumberingAfterBreak="0">
    <w:nsid w:val="6A505CB9"/>
    <w:multiLevelType w:val="hybridMultilevel"/>
    <w:tmpl w:val="C3FAFAA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91" w15:restartNumberingAfterBreak="0">
    <w:nsid w:val="6B0B475F"/>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2" w15:restartNumberingAfterBreak="0">
    <w:nsid w:val="6D400001"/>
    <w:multiLevelType w:val="multilevel"/>
    <w:tmpl w:val="B2223F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3" w15:restartNumberingAfterBreak="0">
    <w:nsid w:val="7112034C"/>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4" w15:restartNumberingAfterBreak="0">
    <w:nsid w:val="7512054E"/>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5" w15:restartNumberingAfterBreak="0">
    <w:nsid w:val="7BB92E1D"/>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6" w15:restartNumberingAfterBreak="0">
    <w:nsid w:val="7C59283A"/>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7" w15:restartNumberingAfterBreak="0">
    <w:nsid w:val="7C981720"/>
    <w:multiLevelType w:val="hybridMultilevel"/>
    <w:tmpl w:val="CF243A2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8" w15:restartNumberingAfterBreak="0">
    <w:nsid w:val="7CE400DC"/>
    <w:multiLevelType w:val="multilevel"/>
    <w:tmpl w:val="2BCE05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9" w15:restartNumberingAfterBreak="0">
    <w:nsid w:val="7D4B7565"/>
    <w:multiLevelType w:val="multilevel"/>
    <w:tmpl w:val="E7F08AD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0" w15:restartNumberingAfterBreak="0">
    <w:nsid w:val="7D7966BE"/>
    <w:multiLevelType w:val="hybridMultilevel"/>
    <w:tmpl w:val="86283D7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1" w15:restartNumberingAfterBreak="0">
    <w:nsid w:val="7E571BDA"/>
    <w:multiLevelType w:val="hybridMultilevel"/>
    <w:tmpl w:val="7436A328"/>
    <w:lvl w:ilvl="0" w:tplc="080A0017">
      <w:start w:val="1"/>
      <w:numFmt w:val="lowerLetter"/>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02" w15:restartNumberingAfterBreak="0">
    <w:nsid w:val="7FEF3706"/>
    <w:multiLevelType w:val="hybridMultilevel"/>
    <w:tmpl w:val="3C54C3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23"/>
  </w:num>
  <w:num w:numId="2">
    <w:abstractNumId w:val="16"/>
  </w:num>
  <w:num w:numId="3">
    <w:abstractNumId w:val="12"/>
  </w:num>
  <w:num w:numId="4">
    <w:abstractNumId w:val="46"/>
  </w:num>
  <w:num w:numId="5">
    <w:abstractNumId w:val="89"/>
  </w:num>
  <w:num w:numId="6">
    <w:abstractNumId w:val="7"/>
  </w:num>
  <w:num w:numId="7">
    <w:abstractNumId w:val="69"/>
  </w:num>
  <w:num w:numId="8">
    <w:abstractNumId w:val="55"/>
  </w:num>
  <w:num w:numId="9">
    <w:abstractNumId w:val="102"/>
  </w:num>
  <w:num w:numId="10">
    <w:abstractNumId w:val="58"/>
  </w:num>
  <w:num w:numId="11">
    <w:abstractNumId w:val="41"/>
  </w:num>
  <w:num w:numId="12">
    <w:abstractNumId w:val="60"/>
  </w:num>
  <w:num w:numId="13">
    <w:abstractNumId w:val="87"/>
  </w:num>
  <w:num w:numId="14">
    <w:abstractNumId w:val="10"/>
  </w:num>
  <w:num w:numId="15">
    <w:abstractNumId w:val="77"/>
  </w:num>
  <w:num w:numId="16">
    <w:abstractNumId w:val="6"/>
  </w:num>
  <w:num w:numId="17">
    <w:abstractNumId w:val="88"/>
  </w:num>
  <w:num w:numId="18">
    <w:abstractNumId w:val="79"/>
  </w:num>
  <w:num w:numId="19">
    <w:abstractNumId w:val="54"/>
  </w:num>
  <w:num w:numId="20">
    <w:abstractNumId w:val="48"/>
  </w:num>
  <w:num w:numId="21">
    <w:abstractNumId w:val="24"/>
  </w:num>
  <w:num w:numId="22">
    <w:abstractNumId w:val="75"/>
  </w:num>
  <w:num w:numId="23">
    <w:abstractNumId w:val="49"/>
  </w:num>
  <w:num w:numId="24">
    <w:abstractNumId w:val="53"/>
  </w:num>
  <w:num w:numId="25">
    <w:abstractNumId w:val="81"/>
  </w:num>
  <w:num w:numId="26">
    <w:abstractNumId w:val="43"/>
  </w:num>
  <w:num w:numId="27">
    <w:abstractNumId w:val="74"/>
  </w:num>
  <w:num w:numId="28">
    <w:abstractNumId w:val="100"/>
  </w:num>
  <w:num w:numId="29">
    <w:abstractNumId w:val="45"/>
  </w:num>
  <w:num w:numId="30">
    <w:abstractNumId w:val="11"/>
  </w:num>
  <w:num w:numId="31">
    <w:abstractNumId w:val="67"/>
  </w:num>
  <w:num w:numId="32">
    <w:abstractNumId w:val="34"/>
  </w:num>
  <w:num w:numId="33">
    <w:abstractNumId w:val="27"/>
  </w:num>
  <w:num w:numId="34">
    <w:abstractNumId w:val="86"/>
  </w:num>
  <w:num w:numId="35">
    <w:abstractNumId w:val="8"/>
  </w:num>
  <w:num w:numId="36">
    <w:abstractNumId w:val="22"/>
  </w:num>
  <w:num w:numId="37">
    <w:abstractNumId w:val="21"/>
  </w:num>
  <w:num w:numId="38">
    <w:abstractNumId w:val="26"/>
  </w:num>
  <w:num w:numId="39">
    <w:abstractNumId w:val="33"/>
  </w:num>
  <w:num w:numId="40">
    <w:abstractNumId w:val="36"/>
  </w:num>
  <w:num w:numId="41">
    <w:abstractNumId w:val="20"/>
  </w:num>
  <w:num w:numId="42">
    <w:abstractNumId w:val="37"/>
  </w:num>
  <w:num w:numId="43">
    <w:abstractNumId w:val="13"/>
  </w:num>
  <w:num w:numId="44">
    <w:abstractNumId w:val="15"/>
  </w:num>
  <w:num w:numId="45">
    <w:abstractNumId w:val="30"/>
  </w:num>
  <w:num w:numId="46">
    <w:abstractNumId w:val="5"/>
  </w:num>
  <w:num w:numId="47">
    <w:abstractNumId w:val="44"/>
  </w:num>
  <w:num w:numId="48">
    <w:abstractNumId w:val="83"/>
  </w:num>
  <w:num w:numId="49">
    <w:abstractNumId w:val="52"/>
  </w:num>
  <w:num w:numId="50">
    <w:abstractNumId w:val="76"/>
  </w:num>
  <w:num w:numId="51">
    <w:abstractNumId w:val="56"/>
  </w:num>
  <w:num w:numId="52">
    <w:abstractNumId w:val="91"/>
  </w:num>
  <w:num w:numId="53">
    <w:abstractNumId w:val="84"/>
  </w:num>
  <w:num w:numId="54">
    <w:abstractNumId w:val="29"/>
  </w:num>
  <w:num w:numId="55">
    <w:abstractNumId w:val="78"/>
  </w:num>
  <w:num w:numId="56">
    <w:abstractNumId w:val="38"/>
  </w:num>
  <w:num w:numId="57">
    <w:abstractNumId w:val="64"/>
  </w:num>
  <w:num w:numId="58">
    <w:abstractNumId w:val="62"/>
  </w:num>
  <w:num w:numId="59">
    <w:abstractNumId w:val="96"/>
  </w:num>
  <w:num w:numId="60">
    <w:abstractNumId w:val="42"/>
  </w:num>
  <w:num w:numId="61">
    <w:abstractNumId w:val="73"/>
  </w:num>
  <w:num w:numId="62">
    <w:abstractNumId w:val="35"/>
  </w:num>
  <w:num w:numId="63">
    <w:abstractNumId w:val="63"/>
  </w:num>
  <w:num w:numId="64">
    <w:abstractNumId w:val="39"/>
  </w:num>
  <w:num w:numId="65">
    <w:abstractNumId w:val="59"/>
  </w:num>
  <w:num w:numId="66">
    <w:abstractNumId w:val="71"/>
  </w:num>
  <w:num w:numId="67">
    <w:abstractNumId w:val="19"/>
  </w:num>
  <w:num w:numId="68">
    <w:abstractNumId w:val="94"/>
  </w:num>
  <w:num w:numId="69">
    <w:abstractNumId w:val="80"/>
  </w:num>
  <w:num w:numId="70">
    <w:abstractNumId w:val="93"/>
  </w:num>
  <w:num w:numId="71">
    <w:abstractNumId w:val="18"/>
  </w:num>
  <w:num w:numId="72">
    <w:abstractNumId w:val="65"/>
  </w:num>
  <w:num w:numId="73">
    <w:abstractNumId w:val="3"/>
  </w:num>
  <w:num w:numId="74">
    <w:abstractNumId w:val="97"/>
  </w:num>
  <w:num w:numId="75">
    <w:abstractNumId w:val="9"/>
  </w:num>
  <w:num w:numId="76">
    <w:abstractNumId w:val="61"/>
  </w:num>
  <w:num w:numId="77">
    <w:abstractNumId w:val="28"/>
  </w:num>
  <w:num w:numId="78">
    <w:abstractNumId w:val="32"/>
  </w:num>
  <w:num w:numId="79">
    <w:abstractNumId w:val="95"/>
  </w:num>
  <w:num w:numId="80">
    <w:abstractNumId w:val="82"/>
  </w:num>
  <w:num w:numId="81">
    <w:abstractNumId w:val="31"/>
  </w:num>
  <w:num w:numId="82">
    <w:abstractNumId w:val="1"/>
  </w:num>
  <w:num w:numId="83">
    <w:abstractNumId w:val="72"/>
  </w:num>
  <w:num w:numId="84">
    <w:abstractNumId w:val="66"/>
  </w:num>
  <w:num w:numId="85">
    <w:abstractNumId w:val="70"/>
  </w:num>
  <w:num w:numId="86">
    <w:abstractNumId w:val="101"/>
  </w:num>
  <w:num w:numId="87">
    <w:abstractNumId w:val="85"/>
  </w:num>
  <w:num w:numId="88">
    <w:abstractNumId w:val="4"/>
  </w:num>
  <w:num w:numId="89">
    <w:abstractNumId w:val="14"/>
  </w:num>
  <w:num w:numId="90">
    <w:abstractNumId w:val="57"/>
  </w:num>
  <w:num w:numId="91">
    <w:abstractNumId w:val="68"/>
  </w:num>
  <w:num w:numId="92">
    <w:abstractNumId w:val="51"/>
  </w:num>
  <w:num w:numId="93">
    <w:abstractNumId w:val="90"/>
  </w:num>
  <w:num w:numId="94">
    <w:abstractNumId w:val="50"/>
  </w:num>
  <w:num w:numId="95">
    <w:abstractNumId w:val="47"/>
  </w:num>
  <w:num w:numId="96">
    <w:abstractNumId w:val="17"/>
  </w:num>
  <w:num w:numId="97">
    <w:abstractNumId w:val="0"/>
  </w:num>
  <w:num w:numId="98">
    <w:abstractNumId w:val="40"/>
  </w:num>
  <w:num w:numId="99">
    <w:abstractNumId w:val="25"/>
  </w:num>
  <w:num w:numId="100">
    <w:abstractNumId w:val="99"/>
  </w:num>
  <w:num w:numId="101">
    <w:abstractNumId w:val="2"/>
  </w:num>
  <w:num w:numId="102">
    <w:abstractNumId w:val="92"/>
  </w:num>
  <w:num w:numId="103">
    <w:abstractNumId w:val="98"/>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B3"/>
    <w:rsid w:val="00000369"/>
    <w:rsid w:val="00000EE8"/>
    <w:rsid w:val="0000143C"/>
    <w:rsid w:val="00001A99"/>
    <w:rsid w:val="00001EB2"/>
    <w:rsid w:val="000023B7"/>
    <w:rsid w:val="000024C0"/>
    <w:rsid w:val="00002E98"/>
    <w:rsid w:val="0000407B"/>
    <w:rsid w:val="00004CD7"/>
    <w:rsid w:val="00004CE1"/>
    <w:rsid w:val="00004E1E"/>
    <w:rsid w:val="00004ECC"/>
    <w:rsid w:val="00005880"/>
    <w:rsid w:val="00005DAE"/>
    <w:rsid w:val="00005E6A"/>
    <w:rsid w:val="00005F15"/>
    <w:rsid w:val="000069E6"/>
    <w:rsid w:val="00007D9D"/>
    <w:rsid w:val="000101C3"/>
    <w:rsid w:val="000114C6"/>
    <w:rsid w:val="0001190C"/>
    <w:rsid w:val="00011F3E"/>
    <w:rsid w:val="00012AE8"/>
    <w:rsid w:val="00012CAB"/>
    <w:rsid w:val="00013222"/>
    <w:rsid w:val="0001363F"/>
    <w:rsid w:val="00013C02"/>
    <w:rsid w:val="00014175"/>
    <w:rsid w:val="00015539"/>
    <w:rsid w:val="00016072"/>
    <w:rsid w:val="00017879"/>
    <w:rsid w:val="00017A10"/>
    <w:rsid w:val="00021BBF"/>
    <w:rsid w:val="00021DCA"/>
    <w:rsid w:val="00023867"/>
    <w:rsid w:val="00024204"/>
    <w:rsid w:val="0002474B"/>
    <w:rsid w:val="00024E68"/>
    <w:rsid w:val="00026225"/>
    <w:rsid w:val="00026C20"/>
    <w:rsid w:val="00031A67"/>
    <w:rsid w:val="00031E1C"/>
    <w:rsid w:val="000328E6"/>
    <w:rsid w:val="00033478"/>
    <w:rsid w:val="00033F6B"/>
    <w:rsid w:val="000347B8"/>
    <w:rsid w:val="00034BB6"/>
    <w:rsid w:val="00035465"/>
    <w:rsid w:val="000355B9"/>
    <w:rsid w:val="00036467"/>
    <w:rsid w:val="000368F9"/>
    <w:rsid w:val="00037191"/>
    <w:rsid w:val="00037843"/>
    <w:rsid w:val="0004025C"/>
    <w:rsid w:val="000403AA"/>
    <w:rsid w:val="00040956"/>
    <w:rsid w:val="00040B8E"/>
    <w:rsid w:val="000410D3"/>
    <w:rsid w:val="0004146D"/>
    <w:rsid w:val="000426D5"/>
    <w:rsid w:val="000439D7"/>
    <w:rsid w:val="00045465"/>
    <w:rsid w:val="000458DC"/>
    <w:rsid w:val="00045C7D"/>
    <w:rsid w:val="00045F39"/>
    <w:rsid w:val="00045FB0"/>
    <w:rsid w:val="000464EB"/>
    <w:rsid w:val="00046D7D"/>
    <w:rsid w:val="00047231"/>
    <w:rsid w:val="000476B9"/>
    <w:rsid w:val="0005060A"/>
    <w:rsid w:val="000507B7"/>
    <w:rsid w:val="000510B4"/>
    <w:rsid w:val="00051838"/>
    <w:rsid w:val="00051E34"/>
    <w:rsid w:val="00052549"/>
    <w:rsid w:val="000526E5"/>
    <w:rsid w:val="000527DB"/>
    <w:rsid w:val="000544B1"/>
    <w:rsid w:val="00054BAF"/>
    <w:rsid w:val="00055608"/>
    <w:rsid w:val="00055D73"/>
    <w:rsid w:val="00055E5D"/>
    <w:rsid w:val="0005611F"/>
    <w:rsid w:val="00056188"/>
    <w:rsid w:val="00061A7E"/>
    <w:rsid w:val="0006278D"/>
    <w:rsid w:val="00063B75"/>
    <w:rsid w:val="00063F79"/>
    <w:rsid w:val="000664F3"/>
    <w:rsid w:val="00066936"/>
    <w:rsid w:val="00066948"/>
    <w:rsid w:val="00066D81"/>
    <w:rsid w:val="00066E43"/>
    <w:rsid w:val="0006718A"/>
    <w:rsid w:val="00070171"/>
    <w:rsid w:val="0007086D"/>
    <w:rsid w:val="00070DE3"/>
    <w:rsid w:val="00072141"/>
    <w:rsid w:val="000725DC"/>
    <w:rsid w:val="00072AFC"/>
    <w:rsid w:val="0007315E"/>
    <w:rsid w:val="0007477F"/>
    <w:rsid w:val="00075457"/>
    <w:rsid w:val="00075F67"/>
    <w:rsid w:val="000766B6"/>
    <w:rsid w:val="00077E40"/>
    <w:rsid w:val="00080983"/>
    <w:rsid w:val="000816E8"/>
    <w:rsid w:val="00081C64"/>
    <w:rsid w:val="0008270D"/>
    <w:rsid w:val="00083DD7"/>
    <w:rsid w:val="000845D1"/>
    <w:rsid w:val="00084942"/>
    <w:rsid w:val="00084C68"/>
    <w:rsid w:val="00085399"/>
    <w:rsid w:val="00085800"/>
    <w:rsid w:val="000864C3"/>
    <w:rsid w:val="000866D9"/>
    <w:rsid w:val="000868DF"/>
    <w:rsid w:val="0008738B"/>
    <w:rsid w:val="00090547"/>
    <w:rsid w:val="00091084"/>
    <w:rsid w:val="000914DE"/>
    <w:rsid w:val="000915FE"/>
    <w:rsid w:val="00091866"/>
    <w:rsid w:val="000927CB"/>
    <w:rsid w:val="00092FAD"/>
    <w:rsid w:val="0009338A"/>
    <w:rsid w:val="00094A49"/>
    <w:rsid w:val="000951BB"/>
    <w:rsid w:val="00095D41"/>
    <w:rsid w:val="00096E5E"/>
    <w:rsid w:val="00097827"/>
    <w:rsid w:val="000A017F"/>
    <w:rsid w:val="000A07F7"/>
    <w:rsid w:val="000A0C90"/>
    <w:rsid w:val="000A1E89"/>
    <w:rsid w:val="000A20F0"/>
    <w:rsid w:val="000A2375"/>
    <w:rsid w:val="000A2F20"/>
    <w:rsid w:val="000A3554"/>
    <w:rsid w:val="000A38A3"/>
    <w:rsid w:val="000A3F50"/>
    <w:rsid w:val="000A4096"/>
    <w:rsid w:val="000A47FC"/>
    <w:rsid w:val="000A56A5"/>
    <w:rsid w:val="000A5A09"/>
    <w:rsid w:val="000A5C1E"/>
    <w:rsid w:val="000A6CFE"/>
    <w:rsid w:val="000A6F38"/>
    <w:rsid w:val="000A70B3"/>
    <w:rsid w:val="000B0096"/>
    <w:rsid w:val="000B038B"/>
    <w:rsid w:val="000B087D"/>
    <w:rsid w:val="000B08C7"/>
    <w:rsid w:val="000B0ED9"/>
    <w:rsid w:val="000B1220"/>
    <w:rsid w:val="000B1D90"/>
    <w:rsid w:val="000B20DD"/>
    <w:rsid w:val="000B2B55"/>
    <w:rsid w:val="000B2C0F"/>
    <w:rsid w:val="000B3F65"/>
    <w:rsid w:val="000B4C4B"/>
    <w:rsid w:val="000B51DA"/>
    <w:rsid w:val="000B5F8D"/>
    <w:rsid w:val="000B6588"/>
    <w:rsid w:val="000B7127"/>
    <w:rsid w:val="000B7928"/>
    <w:rsid w:val="000B7D11"/>
    <w:rsid w:val="000B7DDF"/>
    <w:rsid w:val="000C0A33"/>
    <w:rsid w:val="000C0EB1"/>
    <w:rsid w:val="000C10F2"/>
    <w:rsid w:val="000C156B"/>
    <w:rsid w:val="000C1B01"/>
    <w:rsid w:val="000C2162"/>
    <w:rsid w:val="000C2DC0"/>
    <w:rsid w:val="000C3D06"/>
    <w:rsid w:val="000C3D47"/>
    <w:rsid w:val="000C44D2"/>
    <w:rsid w:val="000C49FD"/>
    <w:rsid w:val="000C52F4"/>
    <w:rsid w:val="000C5B6D"/>
    <w:rsid w:val="000C6CAE"/>
    <w:rsid w:val="000C7235"/>
    <w:rsid w:val="000C7399"/>
    <w:rsid w:val="000C7787"/>
    <w:rsid w:val="000C78CE"/>
    <w:rsid w:val="000C7BDD"/>
    <w:rsid w:val="000D0474"/>
    <w:rsid w:val="000D1F1B"/>
    <w:rsid w:val="000D2D4B"/>
    <w:rsid w:val="000D30FF"/>
    <w:rsid w:val="000D3B5E"/>
    <w:rsid w:val="000D4834"/>
    <w:rsid w:val="000D4F5A"/>
    <w:rsid w:val="000D520E"/>
    <w:rsid w:val="000D5260"/>
    <w:rsid w:val="000D5D9A"/>
    <w:rsid w:val="000D6726"/>
    <w:rsid w:val="000E03AC"/>
    <w:rsid w:val="000E1254"/>
    <w:rsid w:val="000E2D9B"/>
    <w:rsid w:val="000E3BC8"/>
    <w:rsid w:val="000E46CB"/>
    <w:rsid w:val="000E4F53"/>
    <w:rsid w:val="000E54B0"/>
    <w:rsid w:val="000E63A5"/>
    <w:rsid w:val="000E69BF"/>
    <w:rsid w:val="000E7F6A"/>
    <w:rsid w:val="000F0E55"/>
    <w:rsid w:val="000F155B"/>
    <w:rsid w:val="000F211C"/>
    <w:rsid w:val="000F2CD5"/>
    <w:rsid w:val="000F37B7"/>
    <w:rsid w:val="000F4369"/>
    <w:rsid w:val="000F57F5"/>
    <w:rsid w:val="0010039A"/>
    <w:rsid w:val="00101235"/>
    <w:rsid w:val="00102BFC"/>
    <w:rsid w:val="00102CD4"/>
    <w:rsid w:val="00103BEE"/>
    <w:rsid w:val="0010405F"/>
    <w:rsid w:val="00106989"/>
    <w:rsid w:val="0010712A"/>
    <w:rsid w:val="00107598"/>
    <w:rsid w:val="001101CB"/>
    <w:rsid w:val="0011039A"/>
    <w:rsid w:val="00110917"/>
    <w:rsid w:val="00110B0A"/>
    <w:rsid w:val="00110CDD"/>
    <w:rsid w:val="00110F16"/>
    <w:rsid w:val="001120C2"/>
    <w:rsid w:val="0011242B"/>
    <w:rsid w:val="001128A8"/>
    <w:rsid w:val="001135FC"/>
    <w:rsid w:val="00116197"/>
    <w:rsid w:val="0011744B"/>
    <w:rsid w:val="0011778F"/>
    <w:rsid w:val="00117815"/>
    <w:rsid w:val="00121062"/>
    <w:rsid w:val="00123746"/>
    <w:rsid w:val="00124684"/>
    <w:rsid w:val="001246CD"/>
    <w:rsid w:val="00125E4D"/>
    <w:rsid w:val="00126082"/>
    <w:rsid w:val="001267DA"/>
    <w:rsid w:val="00126C75"/>
    <w:rsid w:val="0013160F"/>
    <w:rsid w:val="00131802"/>
    <w:rsid w:val="00133D33"/>
    <w:rsid w:val="0013495B"/>
    <w:rsid w:val="00134B64"/>
    <w:rsid w:val="00135193"/>
    <w:rsid w:val="00135F18"/>
    <w:rsid w:val="00135FD7"/>
    <w:rsid w:val="001361A5"/>
    <w:rsid w:val="0013674C"/>
    <w:rsid w:val="00136CD3"/>
    <w:rsid w:val="00137D2C"/>
    <w:rsid w:val="00137D4E"/>
    <w:rsid w:val="00140124"/>
    <w:rsid w:val="001404D2"/>
    <w:rsid w:val="001412B7"/>
    <w:rsid w:val="00141322"/>
    <w:rsid w:val="00141658"/>
    <w:rsid w:val="00141F87"/>
    <w:rsid w:val="0014213A"/>
    <w:rsid w:val="00142675"/>
    <w:rsid w:val="00143B24"/>
    <w:rsid w:val="001447BD"/>
    <w:rsid w:val="0014572D"/>
    <w:rsid w:val="001461C3"/>
    <w:rsid w:val="001520FE"/>
    <w:rsid w:val="0015268E"/>
    <w:rsid w:val="001541B6"/>
    <w:rsid w:val="001559CA"/>
    <w:rsid w:val="001605E8"/>
    <w:rsid w:val="0016105D"/>
    <w:rsid w:val="00161354"/>
    <w:rsid w:val="001614E2"/>
    <w:rsid w:val="00161511"/>
    <w:rsid w:val="00161A96"/>
    <w:rsid w:val="0016214C"/>
    <w:rsid w:val="001624B2"/>
    <w:rsid w:val="001632EC"/>
    <w:rsid w:val="001634D3"/>
    <w:rsid w:val="001638E9"/>
    <w:rsid w:val="00163BFC"/>
    <w:rsid w:val="00163EFB"/>
    <w:rsid w:val="0016482C"/>
    <w:rsid w:val="00167452"/>
    <w:rsid w:val="00167A34"/>
    <w:rsid w:val="00167EA9"/>
    <w:rsid w:val="0017020D"/>
    <w:rsid w:val="00170570"/>
    <w:rsid w:val="00171968"/>
    <w:rsid w:val="00172075"/>
    <w:rsid w:val="00172B54"/>
    <w:rsid w:val="00172E8B"/>
    <w:rsid w:val="00173A28"/>
    <w:rsid w:val="00174238"/>
    <w:rsid w:val="00174F41"/>
    <w:rsid w:val="00175471"/>
    <w:rsid w:val="00175BEF"/>
    <w:rsid w:val="00175F11"/>
    <w:rsid w:val="00176CC5"/>
    <w:rsid w:val="00176F2D"/>
    <w:rsid w:val="0017793D"/>
    <w:rsid w:val="001779BA"/>
    <w:rsid w:val="00180204"/>
    <w:rsid w:val="001807EA"/>
    <w:rsid w:val="00180C75"/>
    <w:rsid w:val="0018100B"/>
    <w:rsid w:val="00183295"/>
    <w:rsid w:val="00183873"/>
    <w:rsid w:val="001849DE"/>
    <w:rsid w:val="00184D30"/>
    <w:rsid w:val="00185FEB"/>
    <w:rsid w:val="0018625F"/>
    <w:rsid w:val="00186540"/>
    <w:rsid w:val="0018769B"/>
    <w:rsid w:val="001914B4"/>
    <w:rsid w:val="00194A19"/>
    <w:rsid w:val="00194B32"/>
    <w:rsid w:val="001969D1"/>
    <w:rsid w:val="00196F8F"/>
    <w:rsid w:val="001975B3"/>
    <w:rsid w:val="001A0291"/>
    <w:rsid w:val="001A035E"/>
    <w:rsid w:val="001A1280"/>
    <w:rsid w:val="001A1952"/>
    <w:rsid w:val="001A1ADD"/>
    <w:rsid w:val="001A1B3C"/>
    <w:rsid w:val="001A1CD3"/>
    <w:rsid w:val="001A37A6"/>
    <w:rsid w:val="001A3997"/>
    <w:rsid w:val="001A3E9E"/>
    <w:rsid w:val="001A41AA"/>
    <w:rsid w:val="001A54D3"/>
    <w:rsid w:val="001A6415"/>
    <w:rsid w:val="001A7DF9"/>
    <w:rsid w:val="001B0060"/>
    <w:rsid w:val="001B04F3"/>
    <w:rsid w:val="001B1155"/>
    <w:rsid w:val="001B19C5"/>
    <w:rsid w:val="001B2D2F"/>
    <w:rsid w:val="001B3133"/>
    <w:rsid w:val="001B3892"/>
    <w:rsid w:val="001B3FFD"/>
    <w:rsid w:val="001B47E6"/>
    <w:rsid w:val="001B5282"/>
    <w:rsid w:val="001B5393"/>
    <w:rsid w:val="001B5955"/>
    <w:rsid w:val="001B5AAC"/>
    <w:rsid w:val="001B6D09"/>
    <w:rsid w:val="001B768B"/>
    <w:rsid w:val="001B7B53"/>
    <w:rsid w:val="001C040A"/>
    <w:rsid w:val="001C09AF"/>
    <w:rsid w:val="001C1A67"/>
    <w:rsid w:val="001C24D9"/>
    <w:rsid w:val="001C280C"/>
    <w:rsid w:val="001C3293"/>
    <w:rsid w:val="001C3C58"/>
    <w:rsid w:val="001C3FB8"/>
    <w:rsid w:val="001C433B"/>
    <w:rsid w:val="001C4DF4"/>
    <w:rsid w:val="001C5FDC"/>
    <w:rsid w:val="001C627D"/>
    <w:rsid w:val="001D044B"/>
    <w:rsid w:val="001D0ACE"/>
    <w:rsid w:val="001D0E9D"/>
    <w:rsid w:val="001D1A8D"/>
    <w:rsid w:val="001D2176"/>
    <w:rsid w:val="001D2A64"/>
    <w:rsid w:val="001D3A96"/>
    <w:rsid w:val="001D3C4D"/>
    <w:rsid w:val="001D4428"/>
    <w:rsid w:val="001D450B"/>
    <w:rsid w:val="001D66EE"/>
    <w:rsid w:val="001D68D0"/>
    <w:rsid w:val="001D6C00"/>
    <w:rsid w:val="001D6C6D"/>
    <w:rsid w:val="001E08D4"/>
    <w:rsid w:val="001E0DF6"/>
    <w:rsid w:val="001E196E"/>
    <w:rsid w:val="001E1C41"/>
    <w:rsid w:val="001E46B5"/>
    <w:rsid w:val="001E504A"/>
    <w:rsid w:val="001E5391"/>
    <w:rsid w:val="001E5409"/>
    <w:rsid w:val="001E5DB1"/>
    <w:rsid w:val="001E6D68"/>
    <w:rsid w:val="001F02F0"/>
    <w:rsid w:val="001F04D5"/>
    <w:rsid w:val="001F0652"/>
    <w:rsid w:val="001F08C1"/>
    <w:rsid w:val="001F2A77"/>
    <w:rsid w:val="001F3692"/>
    <w:rsid w:val="001F4C71"/>
    <w:rsid w:val="001F54F3"/>
    <w:rsid w:val="001F5F59"/>
    <w:rsid w:val="001F6D39"/>
    <w:rsid w:val="001F7FD4"/>
    <w:rsid w:val="00200469"/>
    <w:rsid w:val="00200766"/>
    <w:rsid w:val="00201A58"/>
    <w:rsid w:val="002020CC"/>
    <w:rsid w:val="002039FA"/>
    <w:rsid w:val="00203DDA"/>
    <w:rsid w:val="00204536"/>
    <w:rsid w:val="002048A2"/>
    <w:rsid w:val="00205328"/>
    <w:rsid w:val="0020543C"/>
    <w:rsid w:val="00205987"/>
    <w:rsid w:val="00205A22"/>
    <w:rsid w:val="00206ADE"/>
    <w:rsid w:val="00206C98"/>
    <w:rsid w:val="0020768F"/>
    <w:rsid w:val="00207F15"/>
    <w:rsid w:val="00210F06"/>
    <w:rsid w:val="00212713"/>
    <w:rsid w:val="00215DFF"/>
    <w:rsid w:val="00216B75"/>
    <w:rsid w:val="0021777E"/>
    <w:rsid w:val="002179EB"/>
    <w:rsid w:val="00217BE9"/>
    <w:rsid w:val="002213D0"/>
    <w:rsid w:val="00221AB4"/>
    <w:rsid w:val="002229FA"/>
    <w:rsid w:val="00222ABD"/>
    <w:rsid w:val="002230A2"/>
    <w:rsid w:val="00223194"/>
    <w:rsid w:val="00224660"/>
    <w:rsid w:val="0022486A"/>
    <w:rsid w:val="00225DCA"/>
    <w:rsid w:val="00226D3B"/>
    <w:rsid w:val="002273DA"/>
    <w:rsid w:val="00230A57"/>
    <w:rsid w:val="00230B94"/>
    <w:rsid w:val="00230E98"/>
    <w:rsid w:val="00230EAF"/>
    <w:rsid w:val="00231E75"/>
    <w:rsid w:val="00232296"/>
    <w:rsid w:val="002334DB"/>
    <w:rsid w:val="002339F0"/>
    <w:rsid w:val="00233EEB"/>
    <w:rsid w:val="002343D2"/>
    <w:rsid w:val="00234B87"/>
    <w:rsid w:val="00234EDA"/>
    <w:rsid w:val="00235135"/>
    <w:rsid w:val="0023540A"/>
    <w:rsid w:val="00235643"/>
    <w:rsid w:val="002360E5"/>
    <w:rsid w:val="00237793"/>
    <w:rsid w:val="0024060B"/>
    <w:rsid w:val="002406B1"/>
    <w:rsid w:val="00240774"/>
    <w:rsid w:val="00240B29"/>
    <w:rsid w:val="00244781"/>
    <w:rsid w:val="00244BD9"/>
    <w:rsid w:val="0024588F"/>
    <w:rsid w:val="0024609D"/>
    <w:rsid w:val="0024615D"/>
    <w:rsid w:val="00246661"/>
    <w:rsid w:val="00246B28"/>
    <w:rsid w:val="00246BC6"/>
    <w:rsid w:val="0024759D"/>
    <w:rsid w:val="00247905"/>
    <w:rsid w:val="00250498"/>
    <w:rsid w:val="002508F7"/>
    <w:rsid w:val="002533DA"/>
    <w:rsid w:val="0025357D"/>
    <w:rsid w:val="002543D3"/>
    <w:rsid w:val="00254CA8"/>
    <w:rsid w:val="00254F47"/>
    <w:rsid w:val="0025502C"/>
    <w:rsid w:val="0025509B"/>
    <w:rsid w:val="00257036"/>
    <w:rsid w:val="0026078B"/>
    <w:rsid w:val="00260ED4"/>
    <w:rsid w:val="002617BA"/>
    <w:rsid w:val="00261B92"/>
    <w:rsid w:val="00261F31"/>
    <w:rsid w:val="0026253B"/>
    <w:rsid w:val="00265327"/>
    <w:rsid w:val="00267463"/>
    <w:rsid w:val="002674A1"/>
    <w:rsid w:val="00267979"/>
    <w:rsid w:val="00267C91"/>
    <w:rsid w:val="00271066"/>
    <w:rsid w:val="002716B5"/>
    <w:rsid w:val="002722D9"/>
    <w:rsid w:val="0027285C"/>
    <w:rsid w:val="002736CA"/>
    <w:rsid w:val="00273A5C"/>
    <w:rsid w:val="002746FF"/>
    <w:rsid w:val="0027477D"/>
    <w:rsid w:val="00275003"/>
    <w:rsid w:val="00275505"/>
    <w:rsid w:val="002766BB"/>
    <w:rsid w:val="002770B2"/>
    <w:rsid w:val="0028044B"/>
    <w:rsid w:val="00280926"/>
    <w:rsid w:val="00280BC5"/>
    <w:rsid w:val="00282FFD"/>
    <w:rsid w:val="002831C9"/>
    <w:rsid w:val="00283A9D"/>
    <w:rsid w:val="00284B35"/>
    <w:rsid w:val="002915F1"/>
    <w:rsid w:val="00291C7F"/>
    <w:rsid w:val="00292427"/>
    <w:rsid w:val="0029303C"/>
    <w:rsid w:val="002935F3"/>
    <w:rsid w:val="00293E9E"/>
    <w:rsid w:val="00294242"/>
    <w:rsid w:val="00295561"/>
    <w:rsid w:val="0029770B"/>
    <w:rsid w:val="002A066A"/>
    <w:rsid w:val="002A0AA2"/>
    <w:rsid w:val="002A1742"/>
    <w:rsid w:val="002A214F"/>
    <w:rsid w:val="002A21C5"/>
    <w:rsid w:val="002A32E6"/>
    <w:rsid w:val="002A3805"/>
    <w:rsid w:val="002A4D67"/>
    <w:rsid w:val="002A5E04"/>
    <w:rsid w:val="002B06FD"/>
    <w:rsid w:val="002B0B7D"/>
    <w:rsid w:val="002B14AE"/>
    <w:rsid w:val="002B18A5"/>
    <w:rsid w:val="002B1EB7"/>
    <w:rsid w:val="002B247F"/>
    <w:rsid w:val="002B299C"/>
    <w:rsid w:val="002B2A16"/>
    <w:rsid w:val="002B309E"/>
    <w:rsid w:val="002B3B16"/>
    <w:rsid w:val="002B4295"/>
    <w:rsid w:val="002B42E2"/>
    <w:rsid w:val="002B46FE"/>
    <w:rsid w:val="002B4AA0"/>
    <w:rsid w:val="002B559A"/>
    <w:rsid w:val="002B606B"/>
    <w:rsid w:val="002B7114"/>
    <w:rsid w:val="002B77B8"/>
    <w:rsid w:val="002B7AB0"/>
    <w:rsid w:val="002C0685"/>
    <w:rsid w:val="002C0937"/>
    <w:rsid w:val="002C0EC5"/>
    <w:rsid w:val="002C1441"/>
    <w:rsid w:val="002C32A5"/>
    <w:rsid w:val="002C38FD"/>
    <w:rsid w:val="002C3F05"/>
    <w:rsid w:val="002C4542"/>
    <w:rsid w:val="002C46E9"/>
    <w:rsid w:val="002C4854"/>
    <w:rsid w:val="002C5354"/>
    <w:rsid w:val="002C5B7E"/>
    <w:rsid w:val="002C5BCD"/>
    <w:rsid w:val="002C7B98"/>
    <w:rsid w:val="002D01FB"/>
    <w:rsid w:val="002D1F27"/>
    <w:rsid w:val="002D22DF"/>
    <w:rsid w:val="002D2AD9"/>
    <w:rsid w:val="002D32AA"/>
    <w:rsid w:val="002D4818"/>
    <w:rsid w:val="002D488C"/>
    <w:rsid w:val="002D5567"/>
    <w:rsid w:val="002D5849"/>
    <w:rsid w:val="002D5980"/>
    <w:rsid w:val="002D75CB"/>
    <w:rsid w:val="002E015E"/>
    <w:rsid w:val="002E1327"/>
    <w:rsid w:val="002E1684"/>
    <w:rsid w:val="002E1EAD"/>
    <w:rsid w:val="002E34F9"/>
    <w:rsid w:val="002E357E"/>
    <w:rsid w:val="002E4201"/>
    <w:rsid w:val="002E49C7"/>
    <w:rsid w:val="002E58C3"/>
    <w:rsid w:val="002E5C0E"/>
    <w:rsid w:val="002E5CC7"/>
    <w:rsid w:val="002E5F9D"/>
    <w:rsid w:val="002E634D"/>
    <w:rsid w:val="002E66AE"/>
    <w:rsid w:val="002E66C9"/>
    <w:rsid w:val="002E6EF3"/>
    <w:rsid w:val="002E77B8"/>
    <w:rsid w:val="002F04F1"/>
    <w:rsid w:val="002F064A"/>
    <w:rsid w:val="002F064C"/>
    <w:rsid w:val="002F0650"/>
    <w:rsid w:val="002F07CE"/>
    <w:rsid w:val="002F0BF0"/>
    <w:rsid w:val="002F0CDA"/>
    <w:rsid w:val="002F1680"/>
    <w:rsid w:val="002F196F"/>
    <w:rsid w:val="002F199A"/>
    <w:rsid w:val="002F21B8"/>
    <w:rsid w:val="002F559A"/>
    <w:rsid w:val="002F7021"/>
    <w:rsid w:val="002F711B"/>
    <w:rsid w:val="0030137E"/>
    <w:rsid w:val="003018E4"/>
    <w:rsid w:val="00301965"/>
    <w:rsid w:val="00302BC2"/>
    <w:rsid w:val="00302F04"/>
    <w:rsid w:val="0030491D"/>
    <w:rsid w:val="00305863"/>
    <w:rsid w:val="00305A96"/>
    <w:rsid w:val="00305D2E"/>
    <w:rsid w:val="00305D78"/>
    <w:rsid w:val="00307131"/>
    <w:rsid w:val="0031005E"/>
    <w:rsid w:val="00310CE9"/>
    <w:rsid w:val="00312A86"/>
    <w:rsid w:val="00314D75"/>
    <w:rsid w:val="00315CD0"/>
    <w:rsid w:val="00315F73"/>
    <w:rsid w:val="0031674E"/>
    <w:rsid w:val="00317946"/>
    <w:rsid w:val="00321B76"/>
    <w:rsid w:val="00323B14"/>
    <w:rsid w:val="003244DA"/>
    <w:rsid w:val="0032459F"/>
    <w:rsid w:val="00324A0D"/>
    <w:rsid w:val="003257FC"/>
    <w:rsid w:val="0032649F"/>
    <w:rsid w:val="00327D4A"/>
    <w:rsid w:val="003317A9"/>
    <w:rsid w:val="0033276F"/>
    <w:rsid w:val="003330B3"/>
    <w:rsid w:val="00333139"/>
    <w:rsid w:val="003332E3"/>
    <w:rsid w:val="0033363C"/>
    <w:rsid w:val="00333A37"/>
    <w:rsid w:val="0033422D"/>
    <w:rsid w:val="003359B1"/>
    <w:rsid w:val="003364A2"/>
    <w:rsid w:val="0033667B"/>
    <w:rsid w:val="0033680B"/>
    <w:rsid w:val="003368F8"/>
    <w:rsid w:val="00336C3E"/>
    <w:rsid w:val="00336DA7"/>
    <w:rsid w:val="00336EE5"/>
    <w:rsid w:val="003371E8"/>
    <w:rsid w:val="0033746C"/>
    <w:rsid w:val="00340393"/>
    <w:rsid w:val="00341B5E"/>
    <w:rsid w:val="003421B4"/>
    <w:rsid w:val="00343A44"/>
    <w:rsid w:val="00344141"/>
    <w:rsid w:val="0034427D"/>
    <w:rsid w:val="00344DB0"/>
    <w:rsid w:val="003466D3"/>
    <w:rsid w:val="003501F4"/>
    <w:rsid w:val="003503D7"/>
    <w:rsid w:val="00350CCD"/>
    <w:rsid w:val="00351542"/>
    <w:rsid w:val="00352A5A"/>
    <w:rsid w:val="00353179"/>
    <w:rsid w:val="00355353"/>
    <w:rsid w:val="0035671D"/>
    <w:rsid w:val="0035676C"/>
    <w:rsid w:val="003573E5"/>
    <w:rsid w:val="00357F8E"/>
    <w:rsid w:val="003613A4"/>
    <w:rsid w:val="00361436"/>
    <w:rsid w:val="0036191F"/>
    <w:rsid w:val="00362EC5"/>
    <w:rsid w:val="0036606F"/>
    <w:rsid w:val="003665C3"/>
    <w:rsid w:val="00366FDD"/>
    <w:rsid w:val="00370573"/>
    <w:rsid w:val="00371485"/>
    <w:rsid w:val="00371ED8"/>
    <w:rsid w:val="00371F95"/>
    <w:rsid w:val="00372B44"/>
    <w:rsid w:val="00372B61"/>
    <w:rsid w:val="003734BC"/>
    <w:rsid w:val="00373884"/>
    <w:rsid w:val="00373935"/>
    <w:rsid w:val="0037421D"/>
    <w:rsid w:val="00374854"/>
    <w:rsid w:val="003749CD"/>
    <w:rsid w:val="00374C64"/>
    <w:rsid w:val="00375D32"/>
    <w:rsid w:val="003764B8"/>
    <w:rsid w:val="00376A68"/>
    <w:rsid w:val="00376C19"/>
    <w:rsid w:val="00377349"/>
    <w:rsid w:val="003773C3"/>
    <w:rsid w:val="003774E3"/>
    <w:rsid w:val="00377626"/>
    <w:rsid w:val="00377C85"/>
    <w:rsid w:val="00377D6F"/>
    <w:rsid w:val="003819CD"/>
    <w:rsid w:val="00386EAE"/>
    <w:rsid w:val="00391411"/>
    <w:rsid w:val="00392015"/>
    <w:rsid w:val="003926D7"/>
    <w:rsid w:val="00394091"/>
    <w:rsid w:val="00395272"/>
    <w:rsid w:val="0039529A"/>
    <w:rsid w:val="00395E45"/>
    <w:rsid w:val="00396360"/>
    <w:rsid w:val="003A0464"/>
    <w:rsid w:val="003A1071"/>
    <w:rsid w:val="003A21D0"/>
    <w:rsid w:val="003A2F18"/>
    <w:rsid w:val="003A3A20"/>
    <w:rsid w:val="003A3D56"/>
    <w:rsid w:val="003A442A"/>
    <w:rsid w:val="003A4687"/>
    <w:rsid w:val="003A4E2D"/>
    <w:rsid w:val="003A5308"/>
    <w:rsid w:val="003A760E"/>
    <w:rsid w:val="003A7A96"/>
    <w:rsid w:val="003B0553"/>
    <w:rsid w:val="003B0CD3"/>
    <w:rsid w:val="003B1ACA"/>
    <w:rsid w:val="003B2159"/>
    <w:rsid w:val="003B2D80"/>
    <w:rsid w:val="003B7631"/>
    <w:rsid w:val="003B7732"/>
    <w:rsid w:val="003C0140"/>
    <w:rsid w:val="003C06FA"/>
    <w:rsid w:val="003C126E"/>
    <w:rsid w:val="003C1AEE"/>
    <w:rsid w:val="003C4E3D"/>
    <w:rsid w:val="003C4FFC"/>
    <w:rsid w:val="003C622A"/>
    <w:rsid w:val="003C6382"/>
    <w:rsid w:val="003C6644"/>
    <w:rsid w:val="003C6F57"/>
    <w:rsid w:val="003C7D1E"/>
    <w:rsid w:val="003D2FAF"/>
    <w:rsid w:val="003D3C8D"/>
    <w:rsid w:val="003D3E49"/>
    <w:rsid w:val="003D4AED"/>
    <w:rsid w:val="003D51EB"/>
    <w:rsid w:val="003D7531"/>
    <w:rsid w:val="003D7869"/>
    <w:rsid w:val="003E0766"/>
    <w:rsid w:val="003E1312"/>
    <w:rsid w:val="003E2398"/>
    <w:rsid w:val="003E2F13"/>
    <w:rsid w:val="003E380F"/>
    <w:rsid w:val="003E3B39"/>
    <w:rsid w:val="003E4A99"/>
    <w:rsid w:val="003E4F56"/>
    <w:rsid w:val="003E5668"/>
    <w:rsid w:val="003E5C24"/>
    <w:rsid w:val="003E5E4A"/>
    <w:rsid w:val="003E63A0"/>
    <w:rsid w:val="003E772E"/>
    <w:rsid w:val="003E78C1"/>
    <w:rsid w:val="003F0E2A"/>
    <w:rsid w:val="003F11B7"/>
    <w:rsid w:val="003F13B3"/>
    <w:rsid w:val="003F3809"/>
    <w:rsid w:val="003F3ED5"/>
    <w:rsid w:val="003F482D"/>
    <w:rsid w:val="003F49EA"/>
    <w:rsid w:val="003F55AA"/>
    <w:rsid w:val="003F5D0B"/>
    <w:rsid w:val="003F661D"/>
    <w:rsid w:val="003F6756"/>
    <w:rsid w:val="003F7A15"/>
    <w:rsid w:val="003F7CB8"/>
    <w:rsid w:val="0040074F"/>
    <w:rsid w:val="0040150D"/>
    <w:rsid w:val="00401B17"/>
    <w:rsid w:val="00402434"/>
    <w:rsid w:val="004038D1"/>
    <w:rsid w:val="004038D8"/>
    <w:rsid w:val="0040398B"/>
    <w:rsid w:val="00403EFA"/>
    <w:rsid w:val="00404001"/>
    <w:rsid w:val="004045CA"/>
    <w:rsid w:val="0040511F"/>
    <w:rsid w:val="0040552D"/>
    <w:rsid w:val="00405EB6"/>
    <w:rsid w:val="0040648C"/>
    <w:rsid w:val="00407677"/>
    <w:rsid w:val="0041011F"/>
    <w:rsid w:val="00410453"/>
    <w:rsid w:val="004109E1"/>
    <w:rsid w:val="00410EC9"/>
    <w:rsid w:val="004110F5"/>
    <w:rsid w:val="004115D3"/>
    <w:rsid w:val="00412504"/>
    <w:rsid w:val="00413A3B"/>
    <w:rsid w:val="004143B5"/>
    <w:rsid w:val="00414674"/>
    <w:rsid w:val="00415F45"/>
    <w:rsid w:val="0041615D"/>
    <w:rsid w:val="004164D4"/>
    <w:rsid w:val="004167AE"/>
    <w:rsid w:val="00416C14"/>
    <w:rsid w:val="00417FB8"/>
    <w:rsid w:val="00421CE7"/>
    <w:rsid w:val="004224ED"/>
    <w:rsid w:val="0042323D"/>
    <w:rsid w:val="004242B2"/>
    <w:rsid w:val="0042447E"/>
    <w:rsid w:val="004244B3"/>
    <w:rsid w:val="00424CB2"/>
    <w:rsid w:val="0042639C"/>
    <w:rsid w:val="004271DE"/>
    <w:rsid w:val="00430B3E"/>
    <w:rsid w:val="00430B74"/>
    <w:rsid w:val="00430EEE"/>
    <w:rsid w:val="004312C0"/>
    <w:rsid w:val="00431898"/>
    <w:rsid w:val="00432CAB"/>
    <w:rsid w:val="0043338C"/>
    <w:rsid w:val="00433B99"/>
    <w:rsid w:val="00433FB1"/>
    <w:rsid w:val="0043611F"/>
    <w:rsid w:val="00436C73"/>
    <w:rsid w:val="00437A58"/>
    <w:rsid w:val="004411CF"/>
    <w:rsid w:val="00441EDB"/>
    <w:rsid w:val="0044225F"/>
    <w:rsid w:val="00442513"/>
    <w:rsid w:val="00443428"/>
    <w:rsid w:val="004444F4"/>
    <w:rsid w:val="004450B8"/>
    <w:rsid w:val="004455D2"/>
    <w:rsid w:val="004461A2"/>
    <w:rsid w:val="004478B8"/>
    <w:rsid w:val="00447B9D"/>
    <w:rsid w:val="004507EF"/>
    <w:rsid w:val="00451F07"/>
    <w:rsid w:val="00453309"/>
    <w:rsid w:val="00453969"/>
    <w:rsid w:val="00453F55"/>
    <w:rsid w:val="00454536"/>
    <w:rsid w:val="004554BA"/>
    <w:rsid w:val="004558F8"/>
    <w:rsid w:val="00455F8E"/>
    <w:rsid w:val="00460126"/>
    <w:rsid w:val="00460CA2"/>
    <w:rsid w:val="004614AA"/>
    <w:rsid w:val="00463698"/>
    <w:rsid w:val="00463CC8"/>
    <w:rsid w:val="00463E28"/>
    <w:rsid w:val="004651D3"/>
    <w:rsid w:val="00466EB1"/>
    <w:rsid w:val="004673B2"/>
    <w:rsid w:val="004677C6"/>
    <w:rsid w:val="004704C6"/>
    <w:rsid w:val="0047099B"/>
    <w:rsid w:val="00470EF2"/>
    <w:rsid w:val="00471B78"/>
    <w:rsid w:val="0047317C"/>
    <w:rsid w:val="004736E1"/>
    <w:rsid w:val="00473A72"/>
    <w:rsid w:val="00473BA7"/>
    <w:rsid w:val="00473C4E"/>
    <w:rsid w:val="00473DF7"/>
    <w:rsid w:val="0047581B"/>
    <w:rsid w:val="00476523"/>
    <w:rsid w:val="00476BD9"/>
    <w:rsid w:val="00476E0F"/>
    <w:rsid w:val="00477130"/>
    <w:rsid w:val="00477FED"/>
    <w:rsid w:val="004810E4"/>
    <w:rsid w:val="004816FE"/>
    <w:rsid w:val="00482C04"/>
    <w:rsid w:val="00482C7B"/>
    <w:rsid w:val="004838F1"/>
    <w:rsid w:val="0048574B"/>
    <w:rsid w:val="00485995"/>
    <w:rsid w:val="00485B7B"/>
    <w:rsid w:val="00485D9C"/>
    <w:rsid w:val="004865D2"/>
    <w:rsid w:val="00490235"/>
    <w:rsid w:val="004902F1"/>
    <w:rsid w:val="00491058"/>
    <w:rsid w:val="00492DC0"/>
    <w:rsid w:val="00493C14"/>
    <w:rsid w:val="00494C4E"/>
    <w:rsid w:val="00495F6D"/>
    <w:rsid w:val="004962A9"/>
    <w:rsid w:val="0049677E"/>
    <w:rsid w:val="00497BB5"/>
    <w:rsid w:val="004A1649"/>
    <w:rsid w:val="004A1E31"/>
    <w:rsid w:val="004A204F"/>
    <w:rsid w:val="004A3021"/>
    <w:rsid w:val="004A35A6"/>
    <w:rsid w:val="004A55D8"/>
    <w:rsid w:val="004A593B"/>
    <w:rsid w:val="004A5C7F"/>
    <w:rsid w:val="004A752F"/>
    <w:rsid w:val="004B05F1"/>
    <w:rsid w:val="004B0A96"/>
    <w:rsid w:val="004B0F57"/>
    <w:rsid w:val="004B2B9C"/>
    <w:rsid w:val="004B3C85"/>
    <w:rsid w:val="004B572C"/>
    <w:rsid w:val="004B68DB"/>
    <w:rsid w:val="004B6BCA"/>
    <w:rsid w:val="004B7F0F"/>
    <w:rsid w:val="004C0026"/>
    <w:rsid w:val="004C0395"/>
    <w:rsid w:val="004C0B17"/>
    <w:rsid w:val="004C235C"/>
    <w:rsid w:val="004C5605"/>
    <w:rsid w:val="004C7491"/>
    <w:rsid w:val="004C791A"/>
    <w:rsid w:val="004C7C25"/>
    <w:rsid w:val="004D1AE7"/>
    <w:rsid w:val="004D2D97"/>
    <w:rsid w:val="004D4E6A"/>
    <w:rsid w:val="004D4F86"/>
    <w:rsid w:val="004D58E2"/>
    <w:rsid w:val="004D611C"/>
    <w:rsid w:val="004D63E8"/>
    <w:rsid w:val="004D678D"/>
    <w:rsid w:val="004D6B18"/>
    <w:rsid w:val="004D76AD"/>
    <w:rsid w:val="004D7F6D"/>
    <w:rsid w:val="004E0AD7"/>
    <w:rsid w:val="004E12AA"/>
    <w:rsid w:val="004E1A57"/>
    <w:rsid w:val="004E2894"/>
    <w:rsid w:val="004E31C6"/>
    <w:rsid w:val="004E391C"/>
    <w:rsid w:val="004E4AD1"/>
    <w:rsid w:val="004E4B21"/>
    <w:rsid w:val="004E4E2F"/>
    <w:rsid w:val="004E577B"/>
    <w:rsid w:val="004E588D"/>
    <w:rsid w:val="004E625F"/>
    <w:rsid w:val="004E72BD"/>
    <w:rsid w:val="004E743D"/>
    <w:rsid w:val="004F0370"/>
    <w:rsid w:val="004F20BF"/>
    <w:rsid w:val="004F233C"/>
    <w:rsid w:val="004F3100"/>
    <w:rsid w:val="004F393F"/>
    <w:rsid w:val="004F5F97"/>
    <w:rsid w:val="004F601E"/>
    <w:rsid w:val="004F6930"/>
    <w:rsid w:val="004F735C"/>
    <w:rsid w:val="004F7C72"/>
    <w:rsid w:val="004F7D9F"/>
    <w:rsid w:val="005000DA"/>
    <w:rsid w:val="00500599"/>
    <w:rsid w:val="00500627"/>
    <w:rsid w:val="00500652"/>
    <w:rsid w:val="0050159F"/>
    <w:rsid w:val="005017B4"/>
    <w:rsid w:val="00503106"/>
    <w:rsid w:val="00504839"/>
    <w:rsid w:val="0050485A"/>
    <w:rsid w:val="00505756"/>
    <w:rsid w:val="00505813"/>
    <w:rsid w:val="0050647B"/>
    <w:rsid w:val="00507502"/>
    <w:rsid w:val="0051176A"/>
    <w:rsid w:val="0051213A"/>
    <w:rsid w:val="00513ECA"/>
    <w:rsid w:val="00514327"/>
    <w:rsid w:val="0051493E"/>
    <w:rsid w:val="00515689"/>
    <w:rsid w:val="00515F91"/>
    <w:rsid w:val="005172D7"/>
    <w:rsid w:val="005172D9"/>
    <w:rsid w:val="00520CC4"/>
    <w:rsid w:val="00520D01"/>
    <w:rsid w:val="00520D43"/>
    <w:rsid w:val="0052152A"/>
    <w:rsid w:val="0052223B"/>
    <w:rsid w:val="005241C6"/>
    <w:rsid w:val="005248E9"/>
    <w:rsid w:val="00524AEF"/>
    <w:rsid w:val="00525ECA"/>
    <w:rsid w:val="005260A6"/>
    <w:rsid w:val="00526493"/>
    <w:rsid w:val="00530D3A"/>
    <w:rsid w:val="0053120C"/>
    <w:rsid w:val="0053136C"/>
    <w:rsid w:val="00531914"/>
    <w:rsid w:val="00531926"/>
    <w:rsid w:val="00532F3F"/>
    <w:rsid w:val="005335C1"/>
    <w:rsid w:val="0053499F"/>
    <w:rsid w:val="005366B1"/>
    <w:rsid w:val="005376A8"/>
    <w:rsid w:val="00537795"/>
    <w:rsid w:val="00537BDA"/>
    <w:rsid w:val="00537FE7"/>
    <w:rsid w:val="00540564"/>
    <w:rsid w:val="00540905"/>
    <w:rsid w:val="005415D6"/>
    <w:rsid w:val="00542451"/>
    <w:rsid w:val="00542658"/>
    <w:rsid w:val="00542784"/>
    <w:rsid w:val="00543054"/>
    <w:rsid w:val="0054321F"/>
    <w:rsid w:val="00543C8C"/>
    <w:rsid w:val="005443A9"/>
    <w:rsid w:val="00545BF5"/>
    <w:rsid w:val="00545FA4"/>
    <w:rsid w:val="00546782"/>
    <w:rsid w:val="00546AA5"/>
    <w:rsid w:val="00546F49"/>
    <w:rsid w:val="0054712A"/>
    <w:rsid w:val="0054771E"/>
    <w:rsid w:val="00547A4B"/>
    <w:rsid w:val="00550C0F"/>
    <w:rsid w:val="00551A8E"/>
    <w:rsid w:val="005532DA"/>
    <w:rsid w:val="005532EC"/>
    <w:rsid w:val="00553609"/>
    <w:rsid w:val="00553E82"/>
    <w:rsid w:val="0055412C"/>
    <w:rsid w:val="005541BE"/>
    <w:rsid w:val="005559F1"/>
    <w:rsid w:val="00555DF8"/>
    <w:rsid w:val="00556597"/>
    <w:rsid w:val="005577BA"/>
    <w:rsid w:val="00557DB3"/>
    <w:rsid w:val="0056113A"/>
    <w:rsid w:val="005615E1"/>
    <w:rsid w:val="00562071"/>
    <w:rsid w:val="00562593"/>
    <w:rsid w:val="005635AA"/>
    <w:rsid w:val="00563B1E"/>
    <w:rsid w:val="00565560"/>
    <w:rsid w:val="005664CA"/>
    <w:rsid w:val="005669A4"/>
    <w:rsid w:val="00566A90"/>
    <w:rsid w:val="0057121F"/>
    <w:rsid w:val="00571628"/>
    <w:rsid w:val="00571F13"/>
    <w:rsid w:val="0057207E"/>
    <w:rsid w:val="00574A6C"/>
    <w:rsid w:val="005754F7"/>
    <w:rsid w:val="005755E8"/>
    <w:rsid w:val="00575C1C"/>
    <w:rsid w:val="005761A1"/>
    <w:rsid w:val="00577E02"/>
    <w:rsid w:val="00581520"/>
    <w:rsid w:val="00581E9E"/>
    <w:rsid w:val="005831C9"/>
    <w:rsid w:val="00584565"/>
    <w:rsid w:val="005855EC"/>
    <w:rsid w:val="0058682D"/>
    <w:rsid w:val="0058688F"/>
    <w:rsid w:val="005876B8"/>
    <w:rsid w:val="0059040C"/>
    <w:rsid w:val="00591B0A"/>
    <w:rsid w:val="0059245B"/>
    <w:rsid w:val="00594AD1"/>
    <w:rsid w:val="00596AFE"/>
    <w:rsid w:val="00597565"/>
    <w:rsid w:val="005977CD"/>
    <w:rsid w:val="005A04E9"/>
    <w:rsid w:val="005A141B"/>
    <w:rsid w:val="005A1A31"/>
    <w:rsid w:val="005A24B4"/>
    <w:rsid w:val="005A2E57"/>
    <w:rsid w:val="005A3E0E"/>
    <w:rsid w:val="005A4250"/>
    <w:rsid w:val="005A4722"/>
    <w:rsid w:val="005A5D21"/>
    <w:rsid w:val="005A7FE3"/>
    <w:rsid w:val="005B0E23"/>
    <w:rsid w:val="005B1934"/>
    <w:rsid w:val="005B1AFD"/>
    <w:rsid w:val="005B3E45"/>
    <w:rsid w:val="005B4AF5"/>
    <w:rsid w:val="005B6A02"/>
    <w:rsid w:val="005B6CE3"/>
    <w:rsid w:val="005B73BC"/>
    <w:rsid w:val="005B7642"/>
    <w:rsid w:val="005C02FB"/>
    <w:rsid w:val="005C0395"/>
    <w:rsid w:val="005C0BEC"/>
    <w:rsid w:val="005C0EFA"/>
    <w:rsid w:val="005C24D2"/>
    <w:rsid w:val="005C2B9E"/>
    <w:rsid w:val="005C2F2C"/>
    <w:rsid w:val="005C4767"/>
    <w:rsid w:val="005C53AD"/>
    <w:rsid w:val="005C65F5"/>
    <w:rsid w:val="005C7F70"/>
    <w:rsid w:val="005D0497"/>
    <w:rsid w:val="005D091F"/>
    <w:rsid w:val="005D129D"/>
    <w:rsid w:val="005D148E"/>
    <w:rsid w:val="005D26F7"/>
    <w:rsid w:val="005D4667"/>
    <w:rsid w:val="005D4832"/>
    <w:rsid w:val="005D4A5E"/>
    <w:rsid w:val="005D7668"/>
    <w:rsid w:val="005E1D80"/>
    <w:rsid w:val="005E1F21"/>
    <w:rsid w:val="005E2619"/>
    <w:rsid w:val="005E2B11"/>
    <w:rsid w:val="005E2D4D"/>
    <w:rsid w:val="005E33B3"/>
    <w:rsid w:val="005E5E82"/>
    <w:rsid w:val="005E61C5"/>
    <w:rsid w:val="005E679F"/>
    <w:rsid w:val="005E6C96"/>
    <w:rsid w:val="005E6DEB"/>
    <w:rsid w:val="005E7A6D"/>
    <w:rsid w:val="005F0139"/>
    <w:rsid w:val="005F0482"/>
    <w:rsid w:val="005F1764"/>
    <w:rsid w:val="005F23BA"/>
    <w:rsid w:val="005F2767"/>
    <w:rsid w:val="005F2AEB"/>
    <w:rsid w:val="005F36E1"/>
    <w:rsid w:val="005F495E"/>
    <w:rsid w:val="005F5DAC"/>
    <w:rsid w:val="005F6E11"/>
    <w:rsid w:val="005F7917"/>
    <w:rsid w:val="006000A7"/>
    <w:rsid w:val="006003B5"/>
    <w:rsid w:val="00601345"/>
    <w:rsid w:val="006029EC"/>
    <w:rsid w:val="006032D5"/>
    <w:rsid w:val="00603CD6"/>
    <w:rsid w:val="006040AB"/>
    <w:rsid w:val="006055A7"/>
    <w:rsid w:val="006065F0"/>
    <w:rsid w:val="00606DFE"/>
    <w:rsid w:val="006102F1"/>
    <w:rsid w:val="00610C9C"/>
    <w:rsid w:val="0061180E"/>
    <w:rsid w:val="00612EEE"/>
    <w:rsid w:val="00614010"/>
    <w:rsid w:val="00615BC5"/>
    <w:rsid w:val="00620C23"/>
    <w:rsid w:val="006212CE"/>
    <w:rsid w:val="00621880"/>
    <w:rsid w:val="00622A10"/>
    <w:rsid w:val="00622B86"/>
    <w:rsid w:val="006236F8"/>
    <w:rsid w:val="00626B93"/>
    <w:rsid w:val="0062763E"/>
    <w:rsid w:val="0062765A"/>
    <w:rsid w:val="00627AAD"/>
    <w:rsid w:val="00630FE1"/>
    <w:rsid w:val="006323C2"/>
    <w:rsid w:val="006326B2"/>
    <w:rsid w:val="0063308D"/>
    <w:rsid w:val="00633415"/>
    <w:rsid w:val="00633636"/>
    <w:rsid w:val="00634FAB"/>
    <w:rsid w:val="00635806"/>
    <w:rsid w:val="00635DD1"/>
    <w:rsid w:val="00636A4C"/>
    <w:rsid w:val="00636D2A"/>
    <w:rsid w:val="00636DC4"/>
    <w:rsid w:val="00637604"/>
    <w:rsid w:val="006405C8"/>
    <w:rsid w:val="006405ED"/>
    <w:rsid w:val="00641DB7"/>
    <w:rsid w:val="00642079"/>
    <w:rsid w:val="006432A0"/>
    <w:rsid w:val="00643365"/>
    <w:rsid w:val="006433AE"/>
    <w:rsid w:val="00644BCA"/>
    <w:rsid w:val="006453C7"/>
    <w:rsid w:val="006458B8"/>
    <w:rsid w:val="0064664B"/>
    <w:rsid w:val="00647233"/>
    <w:rsid w:val="00650D2F"/>
    <w:rsid w:val="00651864"/>
    <w:rsid w:val="00651955"/>
    <w:rsid w:val="00651ACC"/>
    <w:rsid w:val="00652983"/>
    <w:rsid w:val="00652B40"/>
    <w:rsid w:val="00653BF6"/>
    <w:rsid w:val="00653DA9"/>
    <w:rsid w:val="00654597"/>
    <w:rsid w:val="0065544F"/>
    <w:rsid w:val="006570B9"/>
    <w:rsid w:val="006572BC"/>
    <w:rsid w:val="0065732A"/>
    <w:rsid w:val="006605F2"/>
    <w:rsid w:val="00660A85"/>
    <w:rsid w:val="006612F9"/>
    <w:rsid w:val="006621FA"/>
    <w:rsid w:val="006630FE"/>
    <w:rsid w:val="00663430"/>
    <w:rsid w:val="00663E25"/>
    <w:rsid w:val="00664CA3"/>
    <w:rsid w:val="0066649B"/>
    <w:rsid w:val="00666CCD"/>
    <w:rsid w:val="00666CE8"/>
    <w:rsid w:val="00666F2E"/>
    <w:rsid w:val="006705C1"/>
    <w:rsid w:val="00671350"/>
    <w:rsid w:val="00671816"/>
    <w:rsid w:val="006725B9"/>
    <w:rsid w:val="006725EC"/>
    <w:rsid w:val="00674273"/>
    <w:rsid w:val="00677651"/>
    <w:rsid w:val="00680896"/>
    <w:rsid w:val="00680ACB"/>
    <w:rsid w:val="00682709"/>
    <w:rsid w:val="00683F34"/>
    <w:rsid w:val="00684011"/>
    <w:rsid w:val="006847BB"/>
    <w:rsid w:val="0068508F"/>
    <w:rsid w:val="0068525A"/>
    <w:rsid w:val="00686A8F"/>
    <w:rsid w:val="0068733C"/>
    <w:rsid w:val="00691345"/>
    <w:rsid w:val="00691FB6"/>
    <w:rsid w:val="00692829"/>
    <w:rsid w:val="00692EED"/>
    <w:rsid w:val="00693F22"/>
    <w:rsid w:val="0069414A"/>
    <w:rsid w:val="0069416D"/>
    <w:rsid w:val="00694176"/>
    <w:rsid w:val="006948A2"/>
    <w:rsid w:val="00696231"/>
    <w:rsid w:val="0069705E"/>
    <w:rsid w:val="00697610"/>
    <w:rsid w:val="006978BC"/>
    <w:rsid w:val="00697B45"/>
    <w:rsid w:val="00697E5B"/>
    <w:rsid w:val="006A3093"/>
    <w:rsid w:val="006A37AF"/>
    <w:rsid w:val="006A3D31"/>
    <w:rsid w:val="006A45B6"/>
    <w:rsid w:val="006A5263"/>
    <w:rsid w:val="006A68DC"/>
    <w:rsid w:val="006A6DDD"/>
    <w:rsid w:val="006A6E79"/>
    <w:rsid w:val="006A7EE8"/>
    <w:rsid w:val="006B03B4"/>
    <w:rsid w:val="006B0E50"/>
    <w:rsid w:val="006B128D"/>
    <w:rsid w:val="006B1BFD"/>
    <w:rsid w:val="006B1D86"/>
    <w:rsid w:val="006B2415"/>
    <w:rsid w:val="006B281C"/>
    <w:rsid w:val="006B374D"/>
    <w:rsid w:val="006B3B83"/>
    <w:rsid w:val="006B3ED1"/>
    <w:rsid w:val="006B4135"/>
    <w:rsid w:val="006B44EC"/>
    <w:rsid w:val="006B4911"/>
    <w:rsid w:val="006B66F6"/>
    <w:rsid w:val="006B6DFB"/>
    <w:rsid w:val="006B7A79"/>
    <w:rsid w:val="006B7B4F"/>
    <w:rsid w:val="006B7CC2"/>
    <w:rsid w:val="006C0270"/>
    <w:rsid w:val="006C203A"/>
    <w:rsid w:val="006C24EA"/>
    <w:rsid w:val="006C25DD"/>
    <w:rsid w:val="006C3B25"/>
    <w:rsid w:val="006C3B7F"/>
    <w:rsid w:val="006C4E5F"/>
    <w:rsid w:val="006C6081"/>
    <w:rsid w:val="006C624B"/>
    <w:rsid w:val="006C74FB"/>
    <w:rsid w:val="006D0F81"/>
    <w:rsid w:val="006D46DF"/>
    <w:rsid w:val="006D55A7"/>
    <w:rsid w:val="006D6BFC"/>
    <w:rsid w:val="006D7C2A"/>
    <w:rsid w:val="006E2135"/>
    <w:rsid w:val="006E24A0"/>
    <w:rsid w:val="006E30CC"/>
    <w:rsid w:val="006E3568"/>
    <w:rsid w:val="006E5CE4"/>
    <w:rsid w:val="006E6EEC"/>
    <w:rsid w:val="006E7029"/>
    <w:rsid w:val="006E7707"/>
    <w:rsid w:val="006E7816"/>
    <w:rsid w:val="006F0D2F"/>
    <w:rsid w:val="006F1C57"/>
    <w:rsid w:val="006F2576"/>
    <w:rsid w:val="006F2BA5"/>
    <w:rsid w:val="006F435C"/>
    <w:rsid w:val="006F4754"/>
    <w:rsid w:val="006F50E8"/>
    <w:rsid w:val="006F57DC"/>
    <w:rsid w:val="006F59DF"/>
    <w:rsid w:val="006F5A4C"/>
    <w:rsid w:val="006F6167"/>
    <w:rsid w:val="00700B7F"/>
    <w:rsid w:val="007014F0"/>
    <w:rsid w:val="0070297D"/>
    <w:rsid w:val="00703512"/>
    <w:rsid w:val="00703637"/>
    <w:rsid w:val="007041F8"/>
    <w:rsid w:val="007042CA"/>
    <w:rsid w:val="007043B4"/>
    <w:rsid w:val="00704C51"/>
    <w:rsid w:val="0070549A"/>
    <w:rsid w:val="00705F36"/>
    <w:rsid w:val="00706225"/>
    <w:rsid w:val="00706B2F"/>
    <w:rsid w:val="007103AA"/>
    <w:rsid w:val="00710982"/>
    <w:rsid w:val="00711BD3"/>
    <w:rsid w:val="007128DF"/>
    <w:rsid w:val="0071295F"/>
    <w:rsid w:val="007139F4"/>
    <w:rsid w:val="00715F47"/>
    <w:rsid w:val="00716F35"/>
    <w:rsid w:val="007173FD"/>
    <w:rsid w:val="00717945"/>
    <w:rsid w:val="0072105E"/>
    <w:rsid w:val="0072166C"/>
    <w:rsid w:val="00721D06"/>
    <w:rsid w:val="00722BFC"/>
    <w:rsid w:val="0072395E"/>
    <w:rsid w:val="00725621"/>
    <w:rsid w:val="00726607"/>
    <w:rsid w:val="00726A2D"/>
    <w:rsid w:val="00727676"/>
    <w:rsid w:val="0073017D"/>
    <w:rsid w:val="0073081B"/>
    <w:rsid w:val="00730EF7"/>
    <w:rsid w:val="0073165A"/>
    <w:rsid w:val="00731769"/>
    <w:rsid w:val="00731E66"/>
    <w:rsid w:val="0073609F"/>
    <w:rsid w:val="00736A5C"/>
    <w:rsid w:val="0073773A"/>
    <w:rsid w:val="00737ED3"/>
    <w:rsid w:val="00740442"/>
    <w:rsid w:val="00740A11"/>
    <w:rsid w:val="00740A64"/>
    <w:rsid w:val="00741DD0"/>
    <w:rsid w:val="00742631"/>
    <w:rsid w:val="00742A76"/>
    <w:rsid w:val="00743DEF"/>
    <w:rsid w:val="00743F8D"/>
    <w:rsid w:val="00745144"/>
    <w:rsid w:val="00745415"/>
    <w:rsid w:val="00746B3B"/>
    <w:rsid w:val="007500BD"/>
    <w:rsid w:val="00751F2C"/>
    <w:rsid w:val="00752F65"/>
    <w:rsid w:val="00754932"/>
    <w:rsid w:val="00756220"/>
    <w:rsid w:val="00757E14"/>
    <w:rsid w:val="00761A5E"/>
    <w:rsid w:val="00762460"/>
    <w:rsid w:val="00763604"/>
    <w:rsid w:val="00763FBE"/>
    <w:rsid w:val="00764328"/>
    <w:rsid w:val="0076455F"/>
    <w:rsid w:val="0076467F"/>
    <w:rsid w:val="00765178"/>
    <w:rsid w:val="007651BA"/>
    <w:rsid w:val="00765730"/>
    <w:rsid w:val="0076641D"/>
    <w:rsid w:val="00766B2E"/>
    <w:rsid w:val="00766D47"/>
    <w:rsid w:val="007673F3"/>
    <w:rsid w:val="00767AFC"/>
    <w:rsid w:val="007708CE"/>
    <w:rsid w:val="00770C5A"/>
    <w:rsid w:val="00770F3A"/>
    <w:rsid w:val="0077135F"/>
    <w:rsid w:val="00771F9D"/>
    <w:rsid w:val="007727E3"/>
    <w:rsid w:val="00773FB6"/>
    <w:rsid w:val="007772D6"/>
    <w:rsid w:val="007777BE"/>
    <w:rsid w:val="00777947"/>
    <w:rsid w:val="00777FAE"/>
    <w:rsid w:val="00780196"/>
    <w:rsid w:val="00780A26"/>
    <w:rsid w:val="00780B41"/>
    <w:rsid w:val="007815F3"/>
    <w:rsid w:val="00781F9A"/>
    <w:rsid w:val="00782CFF"/>
    <w:rsid w:val="00783317"/>
    <w:rsid w:val="00783468"/>
    <w:rsid w:val="0078405F"/>
    <w:rsid w:val="00784A44"/>
    <w:rsid w:val="00786036"/>
    <w:rsid w:val="00786181"/>
    <w:rsid w:val="0078657A"/>
    <w:rsid w:val="00786D65"/>
    <w:rsid w:val="00787325"/>
    <w:rsid w:val="00790086"/>
    <w:rsid w:val="00790915"/>
    <w:rsid w:val="00791703"/>
    <w:rsid w:val="00792495"/>
    <w:rsid w:val="0079353F"/>
    <w:rsid w:val="0079496A"/>
    <w:rsid w:val="0079529E"/>
    <w:rsid w:val="0079545F"/>
    <w:rsid w:val="00795E12"/>
    <w:rsid w:val="00796613"/>
    <w:rsid w:val="00796A63"/>
    <w:rsid w:val="007975AC"/>
    <w:rsid w:val="00797B7D"/>
    <w:rsid w:val="00797BCA"/>
    <w:rsid w:val="00797CD3"/>
    <w:rsid w:val="007A07A9"/>
    <w:rsid w:val="007A0D61"/>
    <w:rsid w:val="007A1928"/>
    <w:rsid w:val="007A1CE0"/>
    <w:rsid w:val="007A2515"/>
    <w:rsid w:val="007A25A7"/>
    <w:rsid w:val="007A2FC3"/>
    <w:rsid w:val="007A3097"/>
    <w:rsid w:val="007A4325"/>
    <w:rsid w:val="007A4CF5"/>
    <w:rsid w:val="007A4D0C"/>
    <w:rsid w:val="007A5061"/>
    <w:rsid w:val="007B11F6"/>
    <w:rsid w:val="007B156D"/>
    <w:rsid w:val="007B18DF"/>
    <w:rsid w:val="007B1AB4"/>
    <w:rsid w:val="007B3339"/>
    <w:rsid w:val="007B3C52"/>
    <w:rsid w:val="007B3EDF"/>
    <w:rsid w:val="007B6C79"/>
    <w:rsid w:val="007C0711"/>
    <w:rsid w:val="007C0729"/>
    <w:rsid w:val="007C0FB4"/>
    <w:rsid w:val="007C256B"/>
    <w:rsid w:val="007C4085"/>
    <w:rsid w:val="007C41CB"/>
    <w:rsid w:val="007C5462"/>
    <w:rsid w:val="007C5E08"/>
    <w:rsid w:val="007C67A1"/>
    <w:rsid w:val="007C689F"/>
    <w:rsid w:val="007C723D"/>
    <w:rsid w:val="007D0A55"/>
    <w:rsid w:val="007D114B"/>
    <w:rsid w:val="007D21C6"/>
    <w:rsid w:val="007D2D21"/>
    <w:rsid w:val="007D2DD6"/>
    <w:rsid w:val="007D3B72"/>
    <w:rsid w:val="007D4257"/>
    <w:rsid w:val="007D4331"/>
    <w:rsid w:val="007D583F"/>
    <w:rsid w:val="007D6005"/>
    <w:rsid w:val="007D64E7"/>
    <w:rsid w:val="007D6BDF"/>
    <w:rsid w:val="007E08CF"/>
    <w:rsid w:val="007E0A7F"/>
    <w:rsid w:val="007E2051"/>
    <w:rsid w:val="007E2818"/>
    <w:rsid w:val="007E28D1"/>
    <w:rsid w:val="007E39B6"/>
    <w:rsid w:val="007E44B4"/>
    <w:rsid w:val="007E4C68"/>
    <w:rsid w:val="007E545D"/>
    <w:rsid w:val="007E5CDD"/>
    <w:rsid w:val="007E5FFA"/>
    <w:rsid w:val="007E6D25"/>
    <w:rsid w:val="007E7FC0"/>
    <w:rsid w:val="007F0649"/>
    <w:rsid w:val="007F0CDB"/>
    <w:rsid w:val="007F18B7"/>
    <w:rsid w:val="007F1ACA"/>
    <w:rsid w:val="007F2799"/>
    <w:rsid w:val="007F2A85"/>
    <w:rsid w:val="007F3FF9"/>
    <w:rsid w:val="007F4300"/>
    <w:rsid w:val="007F4570"/>
    <w:rsid w:val="007F45A8"/>
    <w:rsid w:val="007F53AE"/>
    <w:rsid w:val="00800B7A"/>
    <w:rsid w:val="0080140A"/>
    <w:rsid w:val="008019FD"/>
    <w:rsid w:val="00801CA8"/>
    <w:rsid w:val="00802771"/>
    <w:rsid w:val="008034AF"/>
    <w:rsid w:val="00803A6E"/>
    <w:rsid w:val="008044BB"/>
    <w:rsid w:val="00805436"/>
    <w:rsid w:val="00806737"/>
    <w:rsid w:val="00806D82"/>
    <w:rsid w:val="00807A5B"/>
    <w:rsid w:val="00807FB3"/>
    <w:rsid w:val="00810B90"/>
    <w:rsid w:val="00811281"/>
    <w:rsid w:val="00811E44"/>
    <w:rsid w:val="00813355"/>
    <w:rsid w:val="00813BED"/>
    <w:rsid w:val="008144C0"/>
    <w:rsid w:val="0081485A"/>
    <w:rsid w:val="00815259"/>
    <w:rsid w:val="00815303"/>
    <w:rsid w:val="0081615E"/>
    <w:rsid w:val="00816297"/>
    <w:rsid w:val="0081721F"/>
    <w:rsid w:val="00817B8C"/>
    <w:rsid w:val="008231A3"/>
    <w:rsid w:val="00823AC5"/>
    <w:rsid w:val="00823AF9"/>
    <w:rsid w:val="00824248"/>
    <w:rsid w:val="00824451"/>
    <w:rsid w:val="0082469D"/>
    <w:rsid w:val="0082598D"/>
    <w:rsid w:val="008264FD"/>
    <w:rsid w:val="008273C8"/>
    <w:rsid w:val="008277D6"/>
    <w:rsid w:val="00827898"/>
    <w:rsid w:val="00827AE0"/>
    <w:rsid w:val="00827DD4"/>
    <w:rsid w:val="00827EA2"/>
    <w:rsid w:val="0083024B"/>
    <w:rsid w:val="00830289"/>
    <w:rsid w:val="00830B6F"/>
    <w:rsid w:val="00830F73"/>
    <w:rsid w:val="0083125D"/>
    <w:rsid w:val="00832198"/>
    <w:rsid w:val="00833720"/>
    <w:rsid w:val="0083396E"/>
    <w:rsid w:val="008339BB"/>
    <w:rsid w:val="008354CC"/>
    <w:rsid w:val="00836A5B"/>
    <w:rsid w:val="00837037"/>
    <w:rsid w:val="00837A53"/>
    <w:rsid w:val="0084038B"/>
    <w:rsid w:val="0084051C"/>
    <w:rsid w:val="00840705"/>
    <w:rsid w:val="00841A92"/>
    <w:rsid w:val="00841F25"/>
    <w:rsid w:val="008427BF"/>
    <w:rsid w:val="00842C17"/>
    <w:rsid w:val="00843650"/>
    <w:rsid w:val="00843965"/>
    <w:rsid w:val="0084449C"/>
    <w:rsid w:val="00844DA6"/>
    <w:rsid w:val="00844EF1"/>
    <w:rsid w:val="0084527A"/>
    <w:rsid w:val="00845B0A"/>
    <w:rsid w:val="00845DDE"/>
    <w:rsid w:val="00845E89"/>
    <w:rsid w:val="008461FC"/>
    <w:rsid w:val="00847562"/>
    <w:rsid w:val="00850115"/>
    <w:rsid w:val="008502C2"/>
    <w:rsid w:val="00851572"/>
    <w:rsid w:val="00852387"/>
    <w:rsid w:val="00853232"/>
    <w:rsid w:val="008533BE"/>
    <w:rsid w:val="008548F9"/>
    <w:rsid w:val="00856519"/>
    <w:rsid w:val="00861205"/>
    <w:rsid w:val="0086156A"/>
    <w:rsid w:val="00861D04"/>
    <w:rsid w:val="00862BB7"/>
    <w:rsid w:val="00864117"/>
    <w:rsid w:val="0086492B"/>
    <w:rsid w:val="00866203"/>
    <w:rsid w:val="00867043"/>
    <w:rsid w:val="008677FC"/>
    <w:rsid w:val="00870374"/>
    <w:rsid w:val="008706AA"/>
    <w:rsid w:val="00870C9E"/>
    <w:rsid w:val="00871EE3"/>
    <w:rsid w:val="00872FBA"/>
    <w:rsid w:val="0087323E"/>
    <w:rsid w:val="008737FE"/>
    <w:rsid w:val="00874EC5"/>
    <w:rsid w:val="00874F84"/>
    <w:rsid w:val="00875C5D"/>
    <w:rsid w:val="00875FE9"/>
    <w:rsid w:val="00876B3B"/>
    <w:rsid w:val="0088186D"/>
    <w:rsid w:val="00882B6C"/>
    <w:rsid w:val="00882D9E"/>
    <w:rsid w:val="00883306"/>
    <w:rsid w:val="00883DBE"/>
    <w:rsid w:val="0088487B"/>
    <w:rsid w:val="00884B53"/>
    <w:rsid w:val="00885C2D"/>
    <w:rsid w:val="008900B4"/>
    <w:rsid w:val="00890E94"/>
    <w:rsid w:val="00891232"/>
    <w:rsid w:val="00892A3B"/>
    <w:rsid w:val="00893A0A"/>
    <w:rsid w:val="00894D5D"/>
    <w:rsid w:val="00895077"/>
    <w:rsid w:val="00896186"/>
    <w:rsid w:val="00896A62"/>
    <w:rsid w:val="008A03E7"/>
    <w:rsid w:val="008A05F8"/>
    <w:rsid w:val="008A1FAA"/>
    <w:rsid w:val="008A3601"/>
    <w:rsid w:val="008A38E7"/>
    <w:rsid w:val="008A5DB9"/>
    <w:rsid w:val="008A66D6"/>
    <w:rsid w:val="008A68DB"/>
    <w:rsid w:val="008A6F36"/>
    <w:rsid w:val="008A7668"/>
    <w:rsid w:val="008A7C7E"/>
    <w:rsid w:val="008A7D66"/>
    <w:rsid w:val="008A7D74"/>
    <w:rsid w:val="008B019C"/>
    <w:rsid w:val="008B0D9D"/>
    <w:rsid w:val="008B1459"/>
    <w:rsid w:val="008B25CD"/>
    <w:rsid w:val="008B25EA"/>
    <w:rsid w:val="008B2C69"/>
    <w:rsid w:val="008B3AA5"/>
    <w:rsid w:val="008B5483"/>
    <w:rsid w:val="008B5B10"/>
    <w:rsid w:val="008B5DFA"/>
    <w:rsid w:val="008B65D8"/>
    <w:rsid w:val="008B69A0"/>
    <w:rsid w:val="008B6C0B"/>
    <w:rsid w:val="008B7129"/>
    <w:rsid w:val="008B76E1"/>
    <w:rsid w:val="008C0567"/>
    <w:rsid w:val="008C0768"/>
    <w:rsid w:val="008C0A8A"/>
    <w:rsid w:val="008C147E"/>
    <w:rsid w:val="008C1551"/>
    <w:rsid w:val="008C49EF"/>
    <w:rsid w:val="008C5278"/>
    <w:rsid w:val="008C56DC"/>
    <w:rsid w:val="008C58CC"/>
    <w:rsid w:val="008C5FE6"/>
    <w:rsid w:val="008C777A"/>
    <w:rsid w:val="008C7C57"/>
    <w:rsid w:val="008D0533"/>
    <w:rsid w:val="008D1438"/>
    <w:rsid w:val="008D1D0A"/>
    <w:rsid w:val="008D2138"/>
    <w:rsid w:val="008D2D58"/>
    <w:rsid w:val="008D2F45"/>
    <w:rsid w:val="008D45BE"/>
    <w:rsid w:val="008D4E1A"/>
    <w:rsid w:val="008D4EEC"/>
    <w:rsid w:val="008D5091"/>
    <w:rsid w:val="008D5AAF"/>
    <w:rsid w:val="008D5E3C"/>
    <w:rsid w:val="008D6CD4"/>
    <w:rsid w:val="008E0465"/>
    <w:rsid w:val="008E0D94"/>
    <w:rsid w:val="008E0EF3"/>
    <w:rsid w:val="008E13A6"/>
    <w:rsid w:val="008E13C6"/>
    <w:rsid w:val="008E1D13"/>
    <w:rsid w:val="008E1D89"/>
    <w:rsid w:val="008E21FC"/>
    <w:rsid w:val="008E30FD"/>
    <w:rsid w:val="008E4173"/>
    <w:rsid w:val="008E42E3"/>
    <w:rsid w:val="008E4AF4"/>
    <w:rsid w:val="008E625A"/>
    <w:rsid w:val="008E760E"/>
    <w:rsid w:val="008F0818"/>
    <w:rsid w:val="008F12A5"/>
    <w:rsid w:val="008F195D"/>
    <w:rsid w:val="008F37D7"/>
    <w:rsid w:val="008F39EE"/>
    <w:rsid w:val="008F4067"/>
    <w:rsid w:val="008F4439"/>
    <w:rsid w:val="008F479C"/>
    <w:rsid w:val="008F56CD"/>
    <w:rsid w:val="008F59AF"/>
    <w:rsid w:val="008F61FF"/>
    <w:rsid w:val="008F6407"/>
    <w:rsid w:val="008F6695"/>
    <w:rsid w:val="008F7078"/>
    <w:rsid w:val="008F709F"/>
    <w:rsid w:val="008F7CE8"/>
    <w:rsid w:val="00901B63"/>
    <w:rsid w:val="00901BA4"/>
    <w:rsid w:val="00902794"/>
    <w:rsid w:val="00902A65"/>
    <w:rsid w:val="0090514A"/>
    <w:rsid w:val="00906764"/>
    <w:rsid w:val="00906D4A"/>
    <w:rsid w:val="00906EA3"/>
    <w:rsid w:val="00910A3D"/>
    <w:rsid w:val="00911213"/>
    <w:rsid w:val="0091143C"/>
    <w:rsid w:val="00912EEE"/>
    <w:rsid w:val="009150AC"/>
    <w:rsid w:val="00916E7E"/>
    <w:rsid w:val="00920768"/>
    <w:rsid w:val="00920B22"/>
    <w:rsid w:val="0092194C"/>
    <w:rsid w:val="009228CD"/>
    <w:rsid w:val="0092373D"/>
    <w:rsid w:val="00923A28"/>
    <w:rsid w:val="009250BF"/>
    <w:rsid w:val="00925D26"/>
    <w:rsid w:val="00925EB6"/>
    <w:rsid w:val="009261B7"/>
    <w:rsid w:val="00926855"/>
    <w:rsid w:val="00926A60"/>
    <w:rsid w:val="00926FEE"/>
    <w:rsid w:val="00927A66"/>
    <w:rsid w:val="00930BAD"/>
    <w:rsid w:val="00930D05"/>
    <w:rsid w:val="00931BC3"/>
    <w:rsid w:val="00933F86"/>
    <w:rsid w:val="00934E02"/>
    <w:rsid w:val="00935362"/>
    <w:rsid w:val="009363E6"/>
    <w:rsid w:val="0093698B"/>
    <w:rsid w:val="009372DB"/>
    <w:rsid w:val="00937C99"/>
    <w:rsid w:val="00937F9E"/>
    <w:rsid w:val="0094002D"/>
    <w:rsid w:val="0094142B"/>
    <w:rsid w:val="00941568"/>
    <w:rsid w:val="00941EF5"/>
    <w:rsid w:val="009425F0"/>
    <w:rsid w:val="00942E75"/>
    <w:rsid w:val="009435FC"/>
    <w:rsid w:val="00943C91"/>
    <w:rsid w:val="00944227"/>
    <w:rsid w:val="00944CE1"/>
    <w:rsid w:val="0094544D"/>
    <w:rsid w:val="0094557D"/>
    <w:rsid w:val="00946AFE"/>
    <w:rsid w:val="00946D62"/>
    <w:rsid w:val="00946F15"/>
    <w:rsid w:val="00950849"/>
    <w:rsid w:val="009527BE"/>
    <w:rsid w:val="00954B8E"/>
    <w:rsid w:val="00955714"/>
    <w:rsid w:val="00956EAA"/>
    <w:rsid w:val="0096093B"/>
    <w:rsid w:val="00960D2C"/>
    <w:rsid w:val="009613FA"/>
    <w:rsid w:val="00963AB8"/>
    <w:rsid w:val="00963AC2"/>
    <w:rsid w:val="00963BC5"/>
    <w:rsid w:val="009641EB"/>
    <w:rsid w:val="0096458D"/>
    <w:rsid w:val="00965777"/>
    <w:rsid w:val="00966E70"/>
    <w:rsid w:val="009704CE"/>
    <w:rsid w:val="00970C00"/>
    <w:rsid w:val="00970D41"/>
    <w:rsid w:val="00971111"/>
    <w:rsid w:val="00971260"/>
    <w:rsid w:val="00971752"/>
    <w:rsid w:val="00971F06"/>
    <w:rsid w:val="00972420"/>
    <w:rsid w:val="00972B8F"/>
    <w:rsid w:val="00972BD9"/>
    <w:rsid w:val="00973479"/>
    <w:rsid w:val="00973A7B"/>
    <w:rsid w:val="009763C3"/>
    <w:rsid w:val="00976991"/>
    <w:rsid w:val="009777D5"/>
    <w:rsid w:val="0098077B"/>
    <w:rsid w:val="0098240C"/>
    <w:rsid w:val="00983AEE"/>
    <w:rsid w:val="00984033"/>
    <w:rsid w:val="0098647B"/>
    <w:rsid w:val="00986969"/>
    <w:rsid w:val="0098769D"/>
    <w:rsid w:val="00990D82"/>
    <w:rsid w:val="00992422"/>
    <w:rsid w:val="00992DBE"/>
    <w:rsid w:val="00992DCC"/>
    <w:rsid w:val="009930B2"/>
    <w:rsid w:val="00995CF4"/>
    <w:rsid w:val="00995E33"/>
    <w:rsid w:val="00995F5E"/>
    <w:rsid w:val="00996202"/>
    <w:rsid w:val="00996D1D"/>
    <w:rsid w:val="0099700C"/>
    <w:rsid w:val="00997346"/>
    <w:rsid w:val="009A2519"/>
    <w:rsid w:val="009A2590"/>
    <w:rsid w:val="009A303D"/>
    <w:rsid w:val="009A3E3E"/>
    <w:rsid w:val="009A4FA3"/>
    <w:rsid w:val="009A5030"/>
    <w:rsid w:val="009A5737"/>
    <w:rsid w:val="009A5C5A"/>
    <w:rsid w:val="009A5D5C"/>
    <w:rsid w:val="009A6BBC"/>
    <w:rsid w:val="009A71A3"/>
    <w:rsid w:val="009A79D4"/>
    <w:rsid w:val="009A7C80"/>
    <w:rsid w:val="009B0B92"/>
    <w:rsid w:val="009B0F37"/>
    <w:rsid w:val="009B115D"/>
    <w:rsid w:val="009B1E07"/>
    <w:rsid w:val="009B2247"/>
    <w:rsid w:val="009B2648"/>
    <w:rsid w:val="009B30FD"/>
    <w:rsid w:val="009B34C3"/>
    <w:rsid w:val="009B3FBB"/>
    <w:rsid w:val="009B455C"/>
    <w:rsid w:val="009B4822"/>
    <w:rsid w:val="009B52E0"/>
    <w:rsid w:val="009B5632"/>
    <w:rsid w:val="009B5856"/>
    <w:rsid w:val="009B6D8C"/>
    <w:rsid w:val="009B749B"/>
    <w:rsid w:val="009B775E"/>
    <w:rsid w:val="009C1E05"/>
    <w:rsid w:val="009C23DC"/>
    <w:rsid w:val="009C268B"/>
    <w:rsid w:val="009C2A16"/>
    <w:rsid w:val="009C3192"/>
    <w:rsid w:val="009C3285"/>
    <w:rsid w:val="009C461E"/>
    <w:rsid w:val="009C4AD5"/>
    <w:rsid w:val="009C6724"/>
    <w:rsid w:val="009C6FDD"/>
    <w:rsid w:val="009C71B7"/>
    <w:rsid w:val="009C78EE"/>
    <w:rsid w:val="009D0A7F"/>
    <w:rsid w:val="009D30D1"/>
    <w:rsid w:val="009D3CE3"/>
    <w:rsid w:val="009D412D"/>
    <w:rsid w:val="009D45D9"/>
    <w:rsid w:val="009D493E"/>
    <w:rsid w:val="009D49C7"/>
    <w:rsid w:val="009D64D6"/>
    <w:rsid w:val="009D696C"/>
    <w:rsid w:val="009D6A05"/>
    <w:rsid w:val="009D6CA7"/>
    <w:rsid w:val="009D6E8D"/>
    <w:rsid w:val="009D6FB0"/>
    <w:rsid w:val="009D7269"/>
    <w:rsid w:val="009D79D6"/>
    <w:rsid w:val="009E09D6"/>
    <w:rsid w:val="009E1796"/>
    <w:rsid w:val="009E28BA"/>
    <w:rsid w:val="009E362F"/>
    <w:rsid w:val="009E392B"/>
    <w:rsid w:val="009E42C2"/>
    <w:rsid w:val="009E4881"/>
    <w:rsid w:val="009E54D5"/>
    <w:rsid w:val="009E578B"/>
    <w:rsid w:val="009E5A48"/>
    <w:rsid w:val="009E5D84"/>
    <w:rsid w:val="009E62B7"/>
    <w:rsid w:val="009E6FB7"/>
    <w:rsid w:val="009E7937"/>
    <w:rsid w:val="009F07E2"/>
    <w:rsid w:val="009F1CF9"/>
    <w:rsid w:val="009F215A"/>
    <w:rsid w:val="009F2741"/>
    <w:rsid w:val="009F2DD4"/>
    <w:rsid w:val="009F3908"/>
    <w:rsid w:val="009F4582"/>
    <w:rsid w:val="009F4DD0"/>
    <w:rsid w:val="009F55F4"/>
    <w:rsid w:val="009F5F70"/>
    <w:rsid w:val="009F6E99"/>
    <w:rsid w:val="00A01111"/>
    <w:rsid w:val="00A02386"/>
    <w:rsid w:val="00A02E23"/>
    <w:rsid w:val="00A02E3C"/>
    <w:rsid w:val="00A03220"/>
    <w:rsid w:val="00A04C67"/>
    <w:rsid w:val="00A10D1F"/>
    <w:rsid w:val="00A11277"/>
    <w:rsid w:val="00A12142"/>
    <w:rsid w:val="00A12804"/>
    <w:rsid w:val="00A136AA"/>
    <w:rsid w:val="00A13815"/>
    <w:rsid w:val="00A13E65"/>
    <w:rsid w:val="00A13EF6"/>
    <w:rsid w:val="00A14A25"/>
    <w:rsid w:val="00A14F20"/>
    <w:rsid w:val="00A15198"/>
    <w:rsid w:val="00A15A0B"/>
    <w:rsid w:val="00A20092"/>
    <w:rsid w:val="00A2034A"/>
    <w:rsid w:val="00A21A36"/>
    <w:rsid w:val="00A233BA"/>
    <w:rsid w:val="00A24B76"/>
    <w:rsid w:val="00A255EA"/>
    <w:rsid w:val="00A26FB2"/>
    <w:rsid w:val="00A27325"/>
    <w:rsid w:val="00A279AB"/>
    <w:rsid w:val="00A305EC"/>
    <w:rsid w:val="00A305F0"/>
    <w:rsid w:val="00A31107"/>
    <w:rsid w:val="00A34F3B"/>
    <w:rsid w:val="00A35725"/>
    <w:rsid w:val="00A36B23"/>
    <w:rsid w:val="00A3704C"/>
    <w:rsid w:val="00A37182"/>
    <w:rsid w:val="00A371E5"/>
    <w:rsid w:val="00A37639"/>
    <w:rsid w:val="00A40693"/>
    <w:rsid w:val="00A40F98"/>
    <w:rsid w:val="00A4135F"/>
    <w:rsid w:val="00A42196"/>
    <w:rsid w:val="00A42A46"/>
    <w:rsid w:val="00A43679"/>
    <w:rsid w:val="00A440C3"/>
    <w:rsid w:val="00A442D1"/>
    <w:rsid w:val="00A44FB0"/>
    <w:rsid w:val="00A4511A"/>
    <w:rsid w:val="00A45B17"/>
    <w:rsid w:val="00A45EF1"/>
    <w:rsid w:val="00A4610A"/>
    <w:rsid w:val="00A4642E"/>
    <w:rsid w:val="00A50F83"/>
    <w:rsid w:val="00A527F9"/>
    <w:rsid w:val="00A552FC"/>
    <w:rsid w:val="00A55D5E"/>
    <w:rsid w:val="00A56862"/>
    <w:rsid w:val="00A578CD"/>
    <w:rsid w:val="00A57DB5"/>
    <w:rsid w:val="00A6036B"/>
    <w:rsid w:val="00A62869"/>
    <w:rsid w:val="00A6296C"/>
    <w:rsid w:val="00A62E55"/>
    <w:rsid w:val="00A630C4"/>
    <w:rsid w:val="00A637CF"/>
    <w:rsid w:val="00A63C01"/>
    <w:rsid w:val="00A649FB"/>
    <w:rsid w:val="00A64FB1"/>
    <w:rsid w:val="00A663F6"/>
    <w:rsid w:val="00A6684E"/>
    <w:rsid w:val="00A710E6"/>
    <w:rsid w:val="00A711E1"/>
    <w:rsid w:val="00A716AD"/>
    <w:rsid w:val="00A71A01"/>
    <w:rsid w:val="00A72394"/>
    <w:rsid w:val="00A72948"/>
    <w:rsid w:val="00A7304D"/>
    <w:rsid w:val="00A73387"/>
    <w:rsid w:val="00A73774"/>
    <w:rsid w:val="00A7396D"/>
    <w:rsid w:val="00A73980"/>
    <w:rsid w:val="00A74206"/>
    <w:rsid w:val="00A75B7B"/>
    <w:rsid w:val="00A770CE"/>
    <w:rsid w:val="00A77446"/>
    <w:rsid w:val="00A778EC"/>
    <w:rsid w:val="00A77A06"/>
    <w:rsid w:val="00A77F67"/>
    <w:rsid w:val="00A81F4E"/>
    <w:rsid w:val="00A8250E"/>
    <w:rsid w:val="00A82CFA"/>
    <w:rsid w:val="00A842F8"/>
    <w:rsid w:val="00A84DAD"/>
    <w:rsid w:val="00A851C0"/>
    <w:rsid w:val="00A86146"/>
    <w:rsid w:val="00A86960"/>
    <w:rsid w:val="00A870F5"/>
    <w:rsid w:val="00A8795C"/>
    <w:rsid w:val="00A87B7A"/>
    <w:rsid w:val="00A900CE"/>
    <w:rsid w:val="00A90E89"/>
    <w:rsid w:val="00A90F52"/>
    <w:rsid w:val="00A910BE"/>
    <w:rsid w:val="00A9127C"/>
    <w:rsid w:val="00A92C8F"/>
    <w:rsid w:val="00A93963"/>
    <w:rsid w:val="00A93B59"/>
    <w:rsid w:val="00A95D57"/>
    <w:rsid w:val="00A96588"/>
    <w:rsid w:val="00A96B4E"/>
    <w:rsid w:val="00A97940"/>
    <w:rsid w:val="00A97E41"/>
    <w:rsid w:val="00AA0955"/>
    <w:rsid w:val="00AA0E64"/>
    <w:rsid w:val="00AA2D8C"/>
    <w:rsid w:val="00AA2E10"/>
    <w:rsid w:val="00AA399B"/>
    <w:rsid w:val="00AA3FAF"/>
    <w:rsid w:val="00AA5455"/>
    <w:rsid w:val="00AA57FF"/>
    <w:rsid w:val="00AA5A5E"/>
    <w:rsid w:val="00AA5CD8"/>
    <w:rsid w:val="00AB077D"/>
    <w:rsid w:val="00AB127F"/>
    <w:rsid w:val="00AB189B"/>
    <w:rsid w:val="00AB3408"/>
    <w:rsid w:val="00AB412B"/>
    <w:rsid w:val="00AB4274"/>
    <w:rsid w:val="00AB4664"/>
    <w:rsid w:val="00AB559D"/>
    <w:rsid w:val="00AB5BC6"/>
    <w:rsid w:val="00AB6602"/>
    <w:rsid w:val="00AC004D"/>
    <w:rsid w:val="00AC017F"/>
    <w:rsid w:val="00AC0806"/>
    <w:rsid w:val="00AC0F93"/>
    <w:rsid w:val="00AC1657"/>
    <w:rsid w:val="00AC2110"/>
    <w:rsid w:val="00AC24A5"/>
    <w:rsid w:val="00AC3148"/>
    <w:rsid w:val="00AC3A81"/>
    <w:rsid w:val="00AC4A59"/>
    <w:rsid w:val="00AC4B7E"/>
    <w:rsid w:val="00AC597F"/>
    <w:rsid w:val="00AC5FF6"/>
    <w:rsid w:val="00AC6A46"/>
    <w:rsid w:val="00AC7377"/>
    <w:rsid w:val="00AD053D"/>
    <w:rsid w:val="00AD06EB"/>
    <w:rsid w:val="00AD0984"/>
    <w:rsid w:val="00AD142C"/>
    <w:rsid w:val="00AD280C"/>
    <w:rsid w:val="00AD3C95"/>
    <w:rsid w:val="00AD41F6"/>
    <w:rsid w:val="00AD4622"/>
    <w:rsid w:val="00AD4CD5"/>
    <w:rsid w:val="00AD57D3"/>
    <w:rsid w:val="00AD687A"/>
    <w:rsid w:val="00AD6C68"/>
    <w:rsid w:val="00AD7836"/>
    <w:rsid w:val="00AD7B8E"/>
    <w:rsid w:val="00AD7E31"/>
    <w:rsid w:val="00AD7ECA"/>
    <w:rsid w:val="00AE10C7"/>
    <w:rsid w:val="00AE1ABC"/>
    <w:rsid w:val="00AE29D0"/>
    <w:rsid w:val="00AE2C53"/>
    <w:rsid w:val="00AE3F40"/>
    <w:rsid w:val="00AE4D3C"/>
    <w:rsid w:val="00AE4FE8"/>
    <w:rsid w:val="00AE54B9"/>
    <w:rsid w:val="00AE5FC2"/>
    <w:rsid w:val="00AE6757"/>
    <w:rsid w:val="00AE746B"/>
    <w:rsid w:val="00AE78CC"/>
    <w:rsid w:val="00AF12E8"/>
    <w:rsid w:val="00AF1DD4"/>
    <w:rsid w:val="00AF2F8A"/>
    <w:rsid w:val="00AF3781"/>
    <w:rsid w:val="00AF4236"/>
    <w:rsid w:val="00AF4CFD"/>
    <w:rsid w:val="00AF5184"/>
    <w:rsid w:val="00AF563A"/>
    <w:rsid w:val="00AF627A"/>
    <w:rsid w:val="00AF6427"/>
    <w:rsid w:val="00AF65D6"/>
    <w:rsid w:val="00AF6F1D"/>
    <w:rsid w:val="00B010F9"/>
    <w:rsid w:val="00B01F38"/>
    <w:rsid w:val="00B03CBA"/>
    <w:rsid w:val="00B0416B"/>
    <w:rsid w:val="00B0457C"/>
    <w:rsid w:val="00B045D3"/>
    <w:rsid w:val="00B049D8"/>
    <w:rsid w:val="00B04ACC"/>
    <w:rsid w:val="00B05068"/>
    <w:rsid w:val="00B05B03"/>
    <w:rsid w:val="00B06C97"/>
    <w:rsid w:val="00B06D98"/>
    <w:rsid w:val="00B06E4E"/>
    <w:rsid w:val="00B06E72"/>
    <w:rsid w:val="00B073EA"/>
    <w:rsid w:val="00B0744F"/>
    <w:rsid w:val="00B0755B"/>
    <w:rsid w:val="00B127DB"/>
    <w:rsid w:val="00B12EC6"/>
    <w:rsid w:val="00B133A3"/>
    <w:rsid w:val="00B1661B"/>
    <w:rsid w:val="00B16CBA"/>
    <w:rsid w:val="00B172B6"/>
    <w:rsid w:val="00B17B84"/>
    <w:rsid w:val="00B2043C"/>
    <w:rsid w:val="00B21030"/>
    <w:rsid w:val="00B2159D"/>
    <w:rsid w:val="00B21A49"/>
    <w:rsid w:val="00B2234E"/>
    <w:rsid w:val="00B2433C"/>
    <w:rsid w:val="00B249C7"/>
    <w:rsid w:val="00B26228"/>
    <w:rsid w:val="00B279BE"/>
    <w:rsid w:val="00B30556"/>
    <w:rsid w:val="00B30F63"/>
    <w:rsid w:val="00B32323"/>
    <w:rsid w:val="00B33542"/>
    <w:rsid w:val="00B338DB"/>
    <w:rsid w:val="00B33EF9"/>
    <w:rsid w:val="00B34CE5"/>
    <w:rsid w:val="00B35066"/>
    <w:rsid w:val="00B36B84"/>
    <w:rsid w:val="00B37477"/>
    <w:rsid w:val="00B37640"/>
    <w:rsid w:val="00B42230"/>
    <w:rsid w:val="00B425B3"/>
    <w:rsid w:val="00B427C0"/>
    <w:rsid w:val="00B43A7B"/>
    <w:rsid w:val="00B44050"/>
    <w:rsid w:val="00B45CE4"/>
    <w:rsid w:val="00B46899"/>
    <w:rsid w:val="00B46AA2"/>
    <w:rsid w:val="00B476DA"/>
    <w:rsid w:val="00B47793"/>
    <w:rsid w:val="00B47CC0"/>
    <w:rsid w:val="00B50425"/>
    <w:rsid w:val="00B5093E"/>
    <w:rsid w:val="00B50D9C"/>
    <w:rsid w:val="00B50F1F"/>
    <w:rsid w:val="00B515AD"/>
    <w:rsid w:val="00B52320"/>
    <w:rsid w:val="00B524A8"/>
    <w:rsid w:val="00B52537"/>
    <w:rsid w:val="00B52C3E"/>
    <w:rsid w:val="00B530E6"/>
    <w:rsid w:val="00B5350C"/>
    <w:rsid w:val="00B53947"/>
    <w:rsid w:val="00B541C2"/>
    <w:rsid w:val="00B541EF"/>
    <w:rsid w:val="00B558B8"/>
    <w:rsid w:val="00B5678D"/>
    <w:rsid w:val="00B575B3"/>
    <w:rsid w:val="00B60F46"/>
    <w:rsid w:val="00B6143F"/>
    <w:rsid w:val="00B61554"/>
    <w:rsid w:val="00B6163A"/>
    <w:rsid w:val="00B61884"/>
    <w:rsid w:val="00B61E58"/>
    <w:rsid w:val="00B62073"/>
    <w:rsid w:val="00B62633"/>
    <w:rsid w:val="00B62ABD"/>
    <w:rsid w:val="00B632BB"/>
    <w:rsid w:val="00B64DEC"/>
    <w:rsid w:val="00B669F9"/>
    <w:rsid w:val="00B67F5F"/>
    <w:rsid w:val="00B703F4"/>
    <w:rsid w:val="00B7129A"/>
    <w:rsid w:val="00B71316"/>
    <w:rsid w:val="00B714F8"/>
    <w:rsid w:val="00B720E9"/>
    <w:rsid w:val="00B7384A"/>
    <w:rsid w:val="00B73A10"/>
    <w:rsid w:val="00B740A2"/>
    <w:rsid w:val="00B74253"/>
    <w:rsid w:val="00B74C56"/>
    <w:rsid w:val="00B7541B"/>
    <w:rsid w:val="00B75B69"/>
    <w:rsid w:val="00B76016"/>
    <w:rsid w:val="00B76A15"/>
    <w:rsid w:val="00B770F3"/>
    <w:rsid w:val="00B771CF"/>
    <w:rsid w:val="00B80F99"/>
    <w:rsid w:val="00B82941"/>
    <w:rsid w:val="00B83C5D"/>
    <w:rsid w:val="00B8408E"/>
    <w:rsid w:val="00B85310"/>
    <w:rsid w:val="00B86B74"/>
    <w:rsid w:val="00B86FEA"/>
    <w:rsid w:val="00B876AE"/>
    <w:rsid w:val="00B87D4C"/>
    <w:rsid w:val="00B91156"/>
    <w:rsid w:val="00B91611"/>
    <w:rsid w:val="00B91FE0"/>
    <w:rsid w:val="00B9237D"/>
    <w:rsid w:val="00B933B5"/>
    <w:rsid w:val="00B944DD"/>
    <w:rsid w:val="00B94AE8"/>
    <w:rsid w:val="00B956B3"/>
    <w:rsid w:val="00B9749A"/>
    <w:rsid w:val="00B9763F"/>
    <w:rsid w:val="00B97C61"/>
    <w:rsid w:val="00BA05FB"/>
    <w:rsid w:val="00BA0A21"/>
    <w:rsid w:val="00BA0AD8"/>
    <w:rsid w:val="00BA1702"/>
    <w:rsid w:val="00BA2095"/>
    <w:rsid w:val="00BA2190"/>
    <w:rsid w:val="00BA265C"/>
    <w:rsid w:val="00BA2D82"/>
    <w:rsid w:val="00BA3007"/>
    <w:rsid w:val="00BA5867"/>
    <w:rsid w:val="00BA6E4A"/>
    <w:rsid w:val="00BA6F6E"/>
    <w:rsid w:val="00BA745C"/>
    <w:rsid w:val="00BB05B0"/>
    <w:rsid w:val="00BB09F4"/>
    <w:rsid w:val="00BB1C88"/>
    <w:rsid w:val="00BB1C99"/>
    <w:rsid w:val="00BB1E80"/>
    <w:rsid w:val="00BB3FE1"/>
    <w:rsid w:val="00BB406B"/>
    <w:rsid w:val="00BB440E"/>
    <w:rsid w:val="00BB44CC"/>
    <w:rsid w:val="00BB4D13"/>
    <w:rsid w:val="00BB5FCD"/>
    <w:rsid w:val="00BB63E2"/>
    <w:rsid w:val="00BB6DD3"/>
    <w:rsid w:val="00BB6FC2"/>
    <w:rsid w:val="00BC0779"/>
    <w:rsid w:val="00BC28C7"/>
    <w:rsid w:val="00BC339A"/>
    <w:rsid w:val="00BC34AF"/>
    <w:rsid w:val="00BC3811"/>
    <w:rsid w:val="00BC4923"/>
    <w:rsid w:val="00BC4BFD"/>
    <w:rsid w:val="00BC5347"/>
    <w:rsid w:val="00BC5863"/>
    <w:rsid w:val="00BC58E7"/>
    <w:rsid w:val="00BC64DB"/>
    <w:rsid w:val="00BC6501"/>
    <w:rsid w:val="00BC6580"/>
    <w:rsid w:val="00BC6E79"/>
    <w:rsid w:val="00BD087C"/>
    <w:rsid w:val="00BD0EA2"/>
    <w:rsid w:val="00BD1060"/>
    <w:rsid w:val="00BD1189"/>
    <w:rsid w:val="00BD3290"/>
    <w:rsid w:val="00BD5884"/>
    <w:rsid w:val="00BD5A59"/>
    <w:rsid w:val="00BD6066"/>
    <w:rsid w:val="00BD6182"/>
    <w:rsid w:val="00BD7535"/>
    <w:rsid w:val="00BD794F"/>
    <w:rsid w:val="00BD7BB5"/>
    <w:rsid w:val="00BD7C35"/>
    <w:rsid w:val="00BE0023"/>
    <w:rsid w:val="00BE1058"/>
    <w:rsid w:val="00BE2122"/>
    <w:rsid w:val="00BE2560"/>
    <w:rsid w:val="00BE2F67"/>
    <w:rsid w:val="00BE3471"/>
    <w:rsid w:val="00BE4231"/>
    <w:rsid w:val="00BF044C"/>
    <w:rsid w:val="00BF1112"/>
    <w:rsid w:val="00BF2B66"/>
    <w:rsid w:val="00BF46EE"/>
    <w:rsid w:val="00C000F3"/>
    <w:rsid w:val="00C00229"/>
    <w:rsid w:val="00C003FC"/>
    <w:rsid w:val="00C0240D"/>
    <w:rsid w:val="00C02556"/>
    <w:rsid w:val="00C0294D"/>
    <w:rsid w:val="00C045EB"/>
    <w:rsid w:val="00C04FAB"/>
    <w:rsid w:val="00C07364"/>
    <w:rsid w:val="00C1081B"/>
    <w:rsid w:val="00C11008"/>
    <w:rsid w:val="00C1351A"/>
    <w:rsid w:val="00C14559"/>
    <w:rsid w:val="00C152EB"/>
    <w:rsid w:val="00C15A29"/>
    <w:rsid w:val="00C16B0E"/>
    <w:rsid w:val="00C16CD6"/>
    <w:rsid w:val="00C20422"/>
    <w:rsid w:val="00C21799"/>
    <w:rsid w:val="00C21DEF"/>
    <w:rsid w:val="00C220B7"/>
    <w:rsid w:val="00C22BC8"/>
    <w:rsid w:val="00C22E73"/>
    <w:rsid w:val="00C22F8E"/>
    <w:rsid w:val="00C235D5"/>
    <w:rsid w:val="00C237CD"/>
    <w:rsid w:val="00C23967"/>
    <w:rsid w:val="00C239A1"/>
    <w:rsid w:val="00C241D0"/>
    <w:rsid w:val="00C25A69"/>
    <w:rsid w:val="00C30037"/>
    <w:rsid w:val="00C30343"/>
    <w:rsid w:val="00C321AC"/>
    <w:rsid w:val="00C3282F"/>
    <w:rsid w:val="00C32964"/>
    <w:rsid w:val="00C3380C"/>
    <w:rsid w:val="00C33CDA"/>
    <w:rsid w:val="00C33EEE"/>
    <w:rsid w:val="00C34AF2"/>
    <w:rsid w:val="00C35A7C"/>
    <w:rsid w:val="00C35AFD"/>
    <w:rsid w:val="00C3689A"/>
    <w:rsid w:val="00C373A5"/>
    <w:rsid w:val="00C376A1"/>
    <w:rsid w:val="00C37B5C"/>
    <w:rsid w:val="00C37E74"/>
    <w:rsid w:val="00C4042F"/>
    <w:rsid w:val="00C4076F"/>
    <w:rsid w:val="00C40DCA"/>
    <w:rsid w:val="00C41110"/>
    <w:rsid w:val="00C41BF7"/>
    <w:rsid w:val="00C42419"/>
    <w:rsid w:val="00C428AD"/>
    <w:rsid w:val="00C45B3D"/>
    <w:rsid w:val="00C46323"/>
    <w:rsid w:val="00C464A6"/>
    <w:rsid w:val="00C46DFB"/>
    <w:rsid w:val="00C4701E"/>
    <w:rsid w:val="00C5202D"/>
    <w:rsid w:val="00C522CA"/>
    <w:rsid w:val="00C52E15"/>
    <w:rsid w:val="00C52FCD"/>
    <w:rsid w:val="00C536DA"/>
    <w:rsid w:val="00C53B6D"/>
    <w:rsid w:val="00C54FB9"/>
    <w:rsid w:val="00C55068"/>
    <w:rsid w:val="00C55A19"/>
    <w:rsid w:val="00C56410"/>
    <w:rsid w:val="00C56AE7"/>
    <w:rsid w:val="00C572BE"/>
    <w:rsid w:val="00C57F20"/>
    <w:rsid w:val="00C605AB"/>
    <w:rsid w:val="00C6100C"/>
    <w:rsid w:val="00C6118A"/>
    <w:rsid w:val="00C6192E"/>
    <w:rsid w:val="00C622CC"/>
    <w:rsid w:val="00C62616"/>
    <w:rsid w:val="00C62A55"/>
    <w:rsid w:val="00C63898"/>
    <w:rsid w:val="00C63DE7"/>
    <w:rsid w:val="00C64C8F"/>
    <w:rsid w:val="00C64CC2"/>
    <w:rsid w:val="00C64CE1"/>
    <w:rsid w:val="00C64F67"/>
    <w:rsid w:val="00C67788"/>
    <w:rsid w:val="00C70C45"/>
    <w:rsid w:val="00C70D36"/>
    <w:rsid w:val="00C7127A"/>
    <w:rsid w:val="00C7161A"/>
    <w:rsid w:val="00C724CB"/>
    <w:rsid w:val="00C74058"/>
    <w:rsid w:val="00C741D1"/>
    <w:rsid w:val="00C74554"/>
    <w:rsid w:val="00C74C5C"/>
    <w:rsid w:val="00C74F2F"/>
    <w:rsid w:val="00C758E9"/>
    <w:rsid w:val="00C7685E"/>
    <w:rsid w:val="00C77524"/>
    <w:rsid w:val="00C77BDA"/>
    <w:rsid w:val="00C8000D"/>
    <w:rsid w:val="00C80143"/>
    <w:rsid w:val="00C8299F"/>
    <w:rsid w:val="00C829F6"/>
    <w:rsid w:val="00C83162"/>
    <w:rsid w:val="00C83387"/>
    <w:rsid w:val="00C856AB"/>
    <w:rsid w:val="00C865D9"/>
    <w:rsid w:val="00C866CC"/>
    <w:rsid w:val="00C9053D"/>
    <w:rsid w:val="00C920C4"/>
    <w:rsid w:val="00C930D3"/>
    <w:rsid w:val="00C9606E"/>
    <w:rsid w:val="00C9646F"/>
    <w:rsid w:val="00C964E2"/>
    <w:rsid w:val="00C97167"/>
    <w:rsid w:val="00C97B56"/>
    <w:rsid w:val="00CA02CF"/>
    <w:rsid w:val="00CA0DA0"/>
    <w:rsid w:val="00CA1EB4"/>
    <w:rsid w:val="00CA286F"/>
    <w:rsid w:val="00CA334E"/>
    <w:rsid w:val="00CA3428"/>
    <w:rsid w:val="00CA3687"/>
    <w:rsid w:val="00CA3B23"/>
    <w:rsid w:val="00CA4163"/>
    <w:rsid w:val="00CA4E06"/>
    <w:rsid w:val="00CA4F73"/>
    <w:rsid w:val="00CA5030"/>
    <w:rsid w:val="00CA703C"/>
    <w:rsid w:val="00CA7170"/>
    <w:rsid w:val="00CB092D"/>
    <w:rsid w:val="00CB1CA5"/>
    <w:rsid w:val="00CB2637"/>
    <w:rsid w:val="00CB2781"/>
    <w:rsid w:val="00CB2D04"/>
    <w:rsid w:val="00CB3188"/>
    <w:rsid w:val="00CB561F"/>
    <w:rsid w:val="00CB6121"/>
    <w:rsid w:val="00CB6CA7"/>
    <w:rsid w:val="00CB6CD1"/>
    <w:rsid w:val="00CB703E"/>
    <w:rsid w:val="00CC149A"/>
    <w:rsid w:val="00CC18BE"/>
    <w:rsid w:val="00CC1E67"/>
    <w:rsid w:val="00CC2A18"/>
    <w:rsid w:val="00CC2EC8"/>
    <w:rsid w:val="00CC3D18"/>
    <w:rsid w:val="00CC4F58"/>
    <w:rsid w:val="00CC51D7"/>
    <w:rsid w:val="00CC5625"/>
    <w:rsid w:val="00CC6777"/>
    <w:rsid w:val="00CC7A18"/>
    <w:rsid w:val="00CD05B5"/>
    <w:rsid w:val="00CD099F"/>
    <w:rsid w:val="00CD0D43"/>
    <w:rsid w:val="00CD1248"/>
    <w:rsid w:val="00CD1F65"/>
    <w:rsid w:val="00CD293B"/>
    <w:rsid w:val="00CD3A17"/>
    <w:rsid w:val="00CD3A88"/>
    <w:rsid w:val="00CD3AD4"/>
    <w:rsid w:val="00CD4064"/>
    <w:rsid w:val="00CD63C3"/>
    <w:rsid w:val="00CD73A5"/>
    <w:rsid w:val="00CE14D7"/>
    <w:rsid w:val="00CE1557"/>
    <w:rsid w:val="00CE21A6"/>
    <w:rsid w:val="00CE25CF"/>
    <w:rsid w:val="00CE2C2E"/>
    <w:rsid w:val="00CE37DE"/>
    <w:rsid w:val="00CE39C0"/>
    <w:rsid w:val="00CE4AF2"/>
    <w:rsid w:val="00CE57DD"/>
    <w:rsid w:val="00CE5E36"/>
    <w:rsid w:val="00CE7BA6"/>
    <w:rsid w:val="00CF0015"/>
    <w:rsid w:val="00CF0A2E"/>
    <w:rsid w:val="00CF1DBB"/>
    <w:rsid w:val="00CF3B01"/>
    <w:rsid w:val="00CF3C21"/>
    <w:rsid w:val="00CF3D30"/>
    <w:rsid w:val="00CF3E5D"/>
    <w:rsid w:val="00CF6DB1"/>
    <w:rsid w:val="00CF7690"/>
    <w:rsid w:val="00CF76A9"/>
    <w:rsid w:val="00CF7A14"/>
    <w:rsid w:val="00CF7BD0"/>
    <w:rsid w:val="00D00673"/>
    <w:rsid w:val="00D00D43"/>
    <w:rsid w:val="00D01036"/>
    <w:rsid w:val="00D02A16"/>
    <w:rsid w:val="00D02C40"/>
    <w:rsid w:val="00D02FE8"/>
    <w:rsid w:val="00D03131"/>
    <w:rsid w:val="00D04952"/>
    <w:rsid w:val="00D04D97"/>
    <w:rsid w:val="00D072A0"/>
    <w:rsid w:val="00D07A7C"/>
    <w:rsid w:val="00D07B8E"/>
    <w:rsid w:val="00D07E49"/>
    <w:rsid w:val="00D106C2"/>
    <w:rsid w:val="00D114AC"/>
    <w:rsid w:val="00D11C83"/>
    <w:rsid w:val="00D11ED2"/>
    <w:rsid w:val="00D12FAB"/>
    <w:rsid w:val="00D13249"/>
    <w:rsid w:val="00D1383E"/>
    <w:rsid w:val="00D16944"/>
    <w:rsid w:val="00D16FA8"/>
    <w:rsid w:val="00D203D0"/>
    <w:rsid w:val="00D20ADC"/>
    <w:rsid w:val="00D22439"/>
    <w:rsid w:val="00D237A9"/>
    <w:rsid w:val="00D24099"/>
    <w:rsid w:val="00D2468C"/>
    <w:rsid w:val="00D26818"/>
    <w:rsid w:val="00D27C96"/>
    <w:rsid w:val="00D30A78"/>
    <w:rsid w:val="00D312FB"/>
    <w:rsid w:val="00D3198B"/>
    <w:rsid w:val="00D31B0C"/>
    <w:rsid w:val="00D326BC"/>
    <w:rsid w:val="00D32E40"/>
    <w:rsid w:val="00D353F5"/>
    <w:rsid w:val="00D3592E"/>
    <w:rsid w:val="00D35D60"/>
    <w:rsid w:val="00D37416"/>
    <w:rsid w:val="00D403D7"/>
    <w:rsid w:val="00D4046D"/>
    <w:rsid w:val="00D40861"/>
    <w:rsid w:val="00D431F5"/>
    <w:rsid w:val="00D44BA0"/>
    <w:rsid w:val="00D45216"/>
    <w:rsid w:val="00D46141"/>
    <w:rsid w:val="00D46376"/>
    <w:rsid w:val="00D465FB"/>
    <w:rsid w:val="00D466A5"/>
    <w:rsid w:val="00D46BB7"/>
    <w:rsid w:val="00D46F6B"/>
    <w:rsid w:val="00D4786F"/>
    <w:rsid w:val="00D47B97"/>
    <w:rsid w:val="00D47C84"/>
    <w:rsid w:val="00D50BF6"/>
    <w:rsid w:val="00D50CFC"/>
    <w:rsid w:val="00D52794"/>
    <w:rsid w:val="00D537E6"/>
    <w:rsid w:val="00D53E05"/>
    <w:rsid w:val="00D54242"/>
    <w:rsid w:val="00D564CC"/>
    <w:rsid w:val="00D56837"/>
    <w:rsid w:val="00D6064E"/>
    <w:rsid w:val="00D61287"/>
    <w:rsid w:val="00D634FD"/>
    <w:rsid w:val="00D643D8"/>
    <w:rsid w:val="00D6458F"/>
    <w:rsid w:val="00D65A31"/>
    <w:rsid w:val="00D66243"/>
    <w:rsid w:val="00D708E7"/>
    <w:rsid w:val="00D70BF7"/>
    <w:rsid w:val="00D71785"/>
    <w:rsid w:val="00D719AA"/>
    <w:rsid w:val="00D738A3"/>
    <w:rsid w:val="00D73E0D"/>
    <w:rsid w:val="00D74A17"/>
    <w:rsid w:val="00D767FC"/>
    <w:rsid w:val="00D773DF"/>
    <w:rsid w:val="00D7748F"/>
    <w:rsid w:val="00D77EC0"/>
    <w:rsid w:val="00D8003A"/>
    <w:rsid w:val="00D80614"/>
    <w:rsid w:val="00D814E2"/>
    <w:rsid w:val="00D8351A"/>
    <w:rsid w:val="00D8412B"/>
    <w:rsid w:val="00D843B3"/>
    <w:rsid w:val="00D85605"/>
    <w:rsid w:val="00D860EB"/>
    <w:rsid w:val="00D86E6E"/>
    <w:rsid w:val="00D90920"/>
    <w:rsid w:val="00D90A5D"/>
    <w:rsid w:val="00D9203F"/>
    <w:rsid w:val="00D9247C"/>
    <w:rsid w:val="00D928A1"/>
    <w:rsid w:val="00D92D60"/>
    <w:rsid w:val="00D94C8C"/>
    <w:rsid w:val="00D971DC"/>
    <w:rsid w:val="00D97281"/>
    <w:rsid w:val="00DA089A"/>
    <w:rsid w:val="00DA2465"/>
    <w:rsid w:val="00DA2913"/>
    <w:rsid w:val="00DA3174"/>
    <w:rsid w:val="00DA407B"/>
    <w:rsid w:val="00DA4703"/>
    <w:rsid w:val="00DA475A"/>
    <w:rsid w:val="00DA4BFE"/>
    <w:rsid w:val="00DA674F"/>
    <w:rsid w:val="00DA73BE"/>
    <w:rsid w:val="00DA7A3A"/>
    <w:rsid w:val="00DA7A70"/>
    <w:rsid w:val="00DB0F12"/>
    <w:rsid w:val="00DB12BD"/>
    <w:rsid w:val="00DB1B3C"/>
    <w:rsid w:val="00DB20AD"/>
    <w:rsid w:val="00DB2C3F"/>
    <w:rsid w:val="00DB4B6C"/>
    <w:rsid w:val="00DB4CF2"/>
    <w:rsid w:val="00DB4EED"/>
    <w:rsid w:val="00DB676D"/>
    <w:rsid w:val="00DB6B1E"/>
    <w:rsid w:val="00DB7A14"/>
    <w:rsid w:val="00DB7E93"/>
    <w:rsid w:val="00DC21F7"/>
    <w:rsid w:val="00DC2970"/>
    <w:rsid w:val="00DC2F87"/>
    <w:rsid w:val="00DC30B5"/>
    <w:rsid w:val="00DC3158"/>
    <w:rsid w:val="00DC331E"/>
    <w:rsid w:val="00DC3B43"/>
    <w:rsid w:val="00DC3BAF"/>
    <w:rsid w:val="00DC4C61"/>
    <w:rsid w:val="00DC56C3"/>
    <w:rsid w:val="00DC5E43"/>
    <w:rsid w:val="00DC6705"/>
    <w:rsid w:val="00DC6F71"/>
    <w:rsid w:val="00DC7A18"/>
    <w:rsid w:val="00DD0CC5"/>
    <w:rsid w:val="00DD13B8"/>
    <w:rsid w:val="00DD1E6F"/>
    <w:rsid w:val="00DD288A"/>
    <w:rsid w:val="00DD28A8"/>
    <w:rsid w:val="00DD385C"/>
    <w:rsid w:val="00DD3CF0"/>
    <w:rsid w:val="00DD48E6"/>
    <w:rsid w:val="00DD50A1"/>
    <w:rsid w:val="00DD5C67"/>
    <w:rsid w:val="00DD7275"/>
    <w:rsid w:val="00DD74A9"/>
    <w:rsid w:val="00DE0802"/>
    <w:rsid w:val="00DE1568"/>
    <w:rsid w:val="00DE1948"/>
    <w:rsid w:val="00DE1A50"/>
    <w:rsid w:val="00DE2370"/>
    <w:rsid w:val="00DE23EF"/>
    <w:rsid w:val="00DE27FB"/>
    <w:rsid w:val="00DE31F9"/>
    <w:rsid w:val="00DE361B"/>
    <w:rsid w:val="00DE379E"/>
    <w:rsid w:val="00DE40BE"/>
    <w:rsid w:val="00DE5E10"/>
    <w:rsid w:val="00DE6104"/>
    <w:rsid w:val="00DE77C7"/>
    <w:rsid w:val="00DE7A4D"/>
    <w:rsid w:val="00DF00D0"/>
    <w:rsid w:val="00DF1527"/>
    <w:rsid w:val="00DF1AF0"/>
    <w:rsid w:val="00DF30D3"/>
    <w:rsid w:val="00DF33EF"/>
    <w:rsid w:val="00DF36C8"/>
    <w:rsid w:val="00DF5059"/>
    <w:rsid w:val="00DF69B6"/>
    <w:rsid w:val="00DF7787"/>
    <w:rsid w:val="00DF7BC0"/>
    <w:rsid w:val="00E00336"/>
    <w:rsid w:val="00E007E8"/>
    <w:rsid w:val="00E01F1C"/>
    <w:rsid w:val="00E022FC"/>
    <w:rsid w:val="00E03E33"/>
    <w:rsid w:val="00E03E70"/>
    <w:rsid w:val="00E04322"/>
    <w:rsid w:val="00E04A1D"/>
    <w:rsid w:val="00E060B6"/>
    <w:rsid w:val="00E0632B"/>
    <w:rsid w:val="00E076FE"/>
    <w:rsid w:val="00E11406"/>
    <w:rsid w:val="00E1152D"/>
    <w:rsid w:val="00E117AD"/>
    <w:rsid w:val="00E11F7E"/>
    <w:rsid w:val="00E12445"/>
    <w:rsid w:val="00E14575"/>
    <w:rsid w:val="00E1494C"/>
    <w:rsid w:val="00E15F47"/>
    <w:rsid w:val="00E15F98"/>
    <w:rsid w:val="00E17CCC"/>
    <w:rsid w:val="00E21810"/>
    <w:rsid w:val="00E2362F"/>
    <w:rsid w:val="00E2477E"/>
    <w:rsid w:val="00E24D3F"/>
    <w:rsid w:val="00E30BE2"/>
    <w:rsid w:val="00E316DB"/>
    <w:rsid w:val="00E320CE"/>
    <w:rsid w:val="00E321AC"/>
    <w:rsid w:val="00E34608"/>
    <w:rsid w:val="00E358F5"/>
    <w:rsid w:val="00E367D5"/>
    <w:rsid w:val="00E379B8"/>
    <w:rsid w:val="00E37B13"/>
    <w:rsid w:val="00E401B9"/>
    <w:rsid w:val="00E40241"/>
    <w:rsid w:val="00E42424"/>
    <w:rsid w:val="00E431F1"/>
    <w:rsid w:val="00E43770"/>
    <w:rsid w:val="00E443CE"/>
    <w:rsid w:val="00E448C9"/>
    <w:rsid w:val="00E45FEF"/>
    <w:rsid w:val="00E47774"/>
    <w:rsid w:val="00E47C1C"/>
    <w:rsid w:val="00E50EC4"/>
    <w:rsid w:val="00E53550"/>
    <w:rsid w:val="00E536DD"/>
    <w:rsid w:val="00E54985"/>
    <w:rsid w:val="00E5535A"/>
    <w:rsid w:val="00E55754"/>
    <w:rsid w:val="00E57A36"/>
    <w:rsid w:val="00E57D99"/>
    <w:rsid w:val="00E60E09"/>
    <w:rsid w:val="00E63283"/>
    <w:rsid w:val="00E633DC"/>
    <w:rsid w:val="00E63694"/>
    <w:rsid w:val="00E64056"/>
    <w:rsid w:val="00E64E56"/>
    <w:rsid w:val="00E64EE9"/>
    <w:rsid w:val="00E662C0"/>
    <w:rsid w:val="00E664E9"/>
    <w:rsid w:val="00E67E80"/>
    <w:rsid w:val="00E705B5"/>
    <w:rsid w:val="00E7181A"/>
    <w:rsid w:val="00E71E41"/>
    <w:rsid w:val="00E7288B"/>
    <w:rsid w:val="00E73024"/>
    <w:rsid w:val="00E73DE4"/>
    <w:rsid w:val="00E74327"/>
    <w:rsid w:val="00E751E7"/>
    <w:rsid w:val="00E7586C"/>
    <w:rsid w:val="00E75F7F"/>
    <w:rsid w:val="00E805EC"/>
    <w:rsid w:val="00E82AFA"/>
    <w:rsid w:val="00E8331D"/>
    <w:rsid w:val="00E84A8F"/>
    <w:rsid w:val="00E84F54"/>
    <w:rsid w:val="00E8585A"/>
    <w:rsid w:val="00E86FBD"/>
    <w:rsid w:val="00E87C73"/>
    <w:rsid w:val="00E905D9"/>
    <w:rsid w:val="00E90C46"/>
    <w:rsid w:val="00E90FE0"/>
    <w:rsid w:val="00E92398"/>
    <w:rsid w:val="00E92A3A"/>
    <w:rsid w:val="00E92A3D"/>
    <w:rsid w:val="00E932DF"/>
    <w:rsid w:val="00E949B1"/>
    <w:rsid w:val="00E94DC4"/>
    <w:rsid w:val="00E95C14"/>
    <w:rsid w:val="00E964A3"/>
    <w:rsid w:val="00E9687B"/>
    <w:rsid w:val="00E978CD"/>
    <w:rsid w:val="00E97B29"/>
    <w:rsid w:val="00E97F0B"/>
    <w:rsid w:val="00EA1C8F"/>
    <w:rsid w:val="00EA20BC"/>
    <w:rsid w:val="00EA228A"/>
    <w:rsid w:val="00EA2961"/>
    <w:rsid w:val="00EA2E23"/>
    <w:rsid w:val="00EA326D"/>
    <w:rsid w:val="00EA3CB8"/>
    <w:rsid w:val="00EA40E9"/>
    <w:rsid w:val="00EA4235"/>
    <w:rsid w:val="00EA44AE"/>
    <w:rsid w:val="00EA4846"/>
    <w:rsid w:val="00EA4C87"/>
    <w:rsid w:val="00EA52F1"/>
    <w:rsid w:val="00EA5C7E"/>
    <w:rsid w:val="00EA6481"/>
    <w:rsid w:val="00EA6AB0"/>
    <w:rsid w:val="00EA743F"/>
    <w:rsid w:val="00EA787C"/>
    <w:rsid w:val="00EA7A11"/>
    <w:rsid w:val="00EA7E76"/>
    <w:rsid w:val="00EB11B5"/>
    <w:rsid w:val="00EB21C0"/>
    <w:rsid w:val="00EB26B8"/>
    <w:rsid w:val="00EB35EE"/>
    <w:rsid w:val="00EB46A3"/>
    <w:rsid w:val="00EB52C3"/>
    <w:rsid w:val="00EB5A18"/>
    <w:rsid w:val="00EB66A3"/>
    <w:rsid w:val="00EC2562"/>
    <w:rsid w:val="00EC27F1"/>
    <w:rsid w:val="00EC27FB"/>
    <w:rsid w:val="00EC2F92"/>
    <w:rsid w:val="00EC2FA6"/>
    <w:rsid w:val="00EC3F82"/>
    <w:rsid w:val="00EC54B7"/>
    <w:rsid w:val="00EC5BBE"/>
    <w:rsid w:val="00EC6D69"/>
    <w:rsid w:val="00EC7334"/>
    <w:rsid w:val="00EC738D"/>
    <w:rsid w:val="00EC756E"/>
    <w:rsid w:val="00EC780B"/>
    <w:rsid w:val="00EC7AD3"/>
    <w:rsid w:val="00ED0A35"/>
    <w:rsid w:val="00ED13F0"/>
    <w:rsid w:val="00ED1F81"/>
    <w:rsid w:val="00ED1FEA"/>
    <w:rsid w:val="00ED2117"/>
    <w:rsid w:val="00ED23AA"/>
    <w:rsid w:val="00ED3A65"/>
    <w:rsid w:val="00ED51FC"/>
    <w:rsid w:val="00ED5E24"/>
    <w:rsid w:val="00ED6512"/>
    <w:rsid w:val="00ED69A1"/>
    <w:rsid w:val="00ED751E"/>
    <w:rsid w:val="00ED7872"/>
    <w:rsid w:val="00EE0009"/>
    <w:rsid w:val="00EE110B"/>
    <w:rsid w:val="00EE25D2"/>
    <w:rsid w:val="00EE40B7"/>
    <w:rsid w:val="00EE411C"/>
    <w:rsid w:val="00EE46AA"/>
    <w:rsid w:val="00EE5BF3"/>
    <w:rsid w:val="00EE5E03"/>
    <w:rsid w:val="00EE5EDA"/>
    <w:rsid w:val="00EE6008"/>
    <w:rsid w:val="00EE6421"/>
    <w:rsid w:val="00EE6E09"/>
    <w:rsid w:val="00EE70FC"/>
    <w:rsid w:val="00EE72E1"/>
    <w:rsid w:val="00EE7451"/>
    <w:rsid w:val="00EE7569"/>
    <w:rsid w:val="00EE7FE9"/>
    <w:rsid w:val="00EF07B1"/>
    <w:rsid w:val="00EF092A"/>
    <w:rsid w:val="00EF30F7"/>
    <w:rsid w:val="00EF3598"/>
    <w:rsid w:val="00EF3A8E"/>
    <w:rsid w:val="00EF50B1"/>
    <w:rsid w:val="00EF599C"/>
    <w:rsid w:val="00EF6948"/>
    <w:rsid w:val="00EF6D28"/>
    <w:rsid w:val="00F00343"/>
    <w:rsid w:val="00F00A94"/>
    <w:rsid w:val="00F00A9E"/>
    <w:rsid w:val="00F00D5F"/>
    <w:rsid w:val="00F02B10"/>
    <w:rsid w:val="00F03491"/>
    <w:rsid w:val="00F03AE2"/>
    <w:rsid w:val="00F04282"/>
    <w:rsid w:val="00F055CB"/>
    <w:rsid w:val="00F055FC"/>
    <w:rsid w:val="00F073CB"/>
    <w:rsid w:val="00F0778E"/>
    <w:rsid w:val="00F10140"/>
    <w:rsid w:val="00F11630"/>
    <w:rsid w:val="00F11EB2"/>
    <w:rsid w:val="00F12E51"/>
    <w:rsid w:val="00F131AF"/>
    <w:rsid w:val="00F13C63"/>
    <w:rsid w:val="00F149DA"/>
    <w:rsid w:val="00F14DD0"/>
    <w:rsid w:val="00F1542B"/>
    <w:rsid w:val="00F15B71"/>
    <w:rsid w:val="00F15E62"/>
    <w:rsid w:val="00F20108"/>
    <w:rsid w:val="00F2212C"/>
    <w:rsid w:val="00F22162"/>
    <w:rsid w:val="00F237BA"/>
    <w:rsid w:val="00F23DBE"/>
    <w:rsid w:val="00F241B5"/>
    <w:rsid w:val="00F24218"/>
    <w:rsid w:val="00F24555"/>
    <w:rsid w:val="00F25816"/>
    <w:rsid w:val="00F25985"/>
    <w:rsid w:val="00F26909"/>
    <w:rsid w:val="00F26D8C"/>
    <w:rsid w:val="00F26FEB"/>
    <w:rsid w:val="00F27213"/>
    <w:rsid w:val="00F274A1"/>
    <w:rsid w:val="00F27647"/>
    <w:rsid w:val="00F27953"/>
    <w:rsid w:val="00F27A66"/>
    <w:rsid w:val="00F302B2"/>
    <w:rsid w:val="00F3098E"/>
    <w:rsid w:val="00F31D6C"/>
    <w:rsid w:val="00F341C2"/>
    <w:rsid w:val="00F343DA"/>
    <w:rsid w:val="00F3508C"/>
    <w:rsid w:val="00F355BD"/>
    <w:rsid w:val="00F3590B"/>
    <w:rsid w:val="00F35E14"/>
    <w:rsid w:val="00F35F6A"/>
    <w:rsid w:val="00F3611F"/>
    <w:rsid w:val="00F36B59"/>
    <w:rsid w:val="00F37A84"/>
    <w:rsid w:val="00F37CCB"/>
    <w:rsid w:val="00F4179A"/>
    <w:rsid w:val="00F42506"/>
    <w:rsid w:val="00F42750"/>
    <w:rsid w:val="00F43553"/>
    <w:rsid w:val="00F43AAF"/>
    <w:rsid w:val="00F447AD"/>
    <w:rsid w:val="00F45C60"/>
    <w:rsid w:val="00F47046"/>
    <w:rsid w:val="00F47964"/>
    <w:rsid w:val="00F47AC3"/>
    <w:rsid w:val="00F502BC"/>
    <w:rsid w:val="00F50830"/>
    <w:rsid w:val="00F50D7D"/>
    <w:rsid w:val="00F525BC"/>
    <w:rsid w:val="00F52BF2"/>
    <w:rsid w:val="00F53B04"/>
    <w:rsid w:val="00F53C45"/>
    <w:rsid w:val="00F555F7"/>
    <w:rsid w:val="00F56E83"/>
    <w:rsid w:val="00F5736B"/>
    <w:rsid w:val="00F6048E"/>
    <w:rsid w:val="00F604A3"/>
    <w:rsid w:val="00F60DC9"/>
    <w:rsid w:val="00F6111B"/>
    <w:rsid w:val="00F61BD1"/>
    <w:rsid w:val="00F63672"/>
    <w:rsid w:val="00F641BB"/>
    <w:rsid w:val="00F64479"/>
    <w:rsid w:val="00F649A5"/>
    <w:rsid w:val="00F65269"/>
    <w:rsid w:val="00F65737"/>
    <w:rsid w:val="00F67210"/>
    <w:rsid w:val="00F67475"/>
    <w:rsid w:val="00F7013D"/>
    <w:rsid w:val="00F7037B"/>
    <w:rsid w:val="00F7043F"/>
    <w:rsid w:val="00F7048A"/>
    <w:rsid w:val="00F7065B"/>
    <w:rsid w:val="00F71B47"/>
    <w:rsid w:val="00F71BDE"/>
    <w:rsid w:val="00F71E7C"/>
    <w:rsid w:val="00F72458"/>
    <w:rsid w:val="00F72DB8"/>
    <w:rsid w:val="00F73224"/>
    <w:rsid w:val="00F7327A"/>
    <w:rsid w:val="00F74257"/>
    <w:rsid w:val="00F7441F"/>
    <w:rsid w:val="00F756FF"/>
    <w:rsid w:val="00F75841"/>
    <w:rsid w:val="00F8055A"/>
    <w:rsid w:val="00F81105"/>
    <w:rsid w:val="00F81314"/>
    <w:rsid w:val="00F814EC"/>
    <w:rsid w:val="00F8151F"/>
    <w:rsid w:val="00F8200B"/>
    <w:rsid w:val="00F833AE"/>
    <w:rsid w:val="00F83518"/>
    <w:rsid w:val="00F839A3"/>
    <w:rsid w:val="00F83AE7"/>
    <w:rsid w:val="00F83E5A"/>
    <w:rsid w:val="00F845C8"/>
    <w:rsid w:val="00F853B2"/>
    <w:rsid w:val="00F8585D"/>
    <w:rsid w:val="00F86E0A"/>
    <w:rsid w:val="00F8708E"/>
    <w:rsid w:val="00F8731F"/>
    <w:rsid w:val="00F8778A"/>
    <w:rsid w:val="00F87865"/>
    <w:rsid w:val="00F87BC1"/>
    <w:rsid w:val="00F87C9F"/>
    <w:rsid w:val="00F91DC1"/>
    <w:rsid w:val="00F9203D"/>
    <w:rsid w:val="00F94E7A"/>
    <w:rsid w:val="00F95449"/>
    <w:rsid w:val="00F95A59"/>
    <w:rsid w:val="00F95CA3"/>
    <w:rsid w:val="00F96609"/>
    <w:rsid w:val="00F96DF6"/>
    <w:rsid w:val="00F9757E"/>
    <w:rsid w:val="00F97DFB"/>
    <w:rsid w:val="00FA0427"/>
    <w:rsid w:val="00FA0902"/>
    <w:rsid w:val="00FA0965"/>
    <w:rsid w:val="00FA155E"/>
    <w:rsid w:val="00FA21CF"/>
    <w:rsid w:val="00FA2352"/>
    <w:rsid w:val="00FA2C65"/>
    <w:rsid w:val="00FA398B"/>
    <w:rsid w:val="00FA3CDD"/>
    <w:rsid w:val="00FA41B7"/>
    <w:rsid w:val="00FA46DB"/>
    <w:rsid w:val="00FA4B1E"/>
    <w:rsid w:val="00FA511B"/>
    <w:rsid w:val="00FA583C"/>
    <w:rsid w:val="00FA6289"/>
    <w:rsid w:val="00FB0C76"/>
    <w:rsid w:val="00FB24A2"/>
    <w:rsid w:val="00FB25C6"/>
    <w:rsid w:val="00FB494F"/>
    <w:rsid w:val="00FB4C57"/>
    <w:rsid w:val="00FB4F24"/>
    <w:rsid w:val="00FB5229"/>
    <w:rsid w:val="00FB5952"/>
    <w:rsid w:val="00FB733F"/>
    <w:rsid w:val="00FC13E0"/>
    <w:rsid w:val="00FC17C5"/>
    <w:rsid w:val="00FC1D9B"/>
    <w:rsid w:val="00FC21BE"/>
    <w:rsid w:val="00FC2A52"/>
    <w:rsid w:val="00FC2C79"/>
    <w:rsid w:val="00FC2D12"/>
    <w:rsid w:val="00FC31D0"/>
    <w:rsid w:val="00FC32CE"/>
    <w:rsid w:val="00FC35AB"/>
    <w:rsid w:val="00FD05DC"/>
    <w:rsid w:val="00FD1E06"/>
    <w:rsid w:val="00FD207C"/>
    <w:rsid w:val="00FD2D6F"/>
    <w:rsid w:val="00FD2D90"/>
    <w:rsid w:val="00FD3605"/>
    <w:rsid w:val="00FD3B01"/>
    <w:rsid w:val="00FD50EE"/>
    <w:rsid w:val="00FD510F"/>
    <w:rsid w:val="00FD5870"/>
    <w:rsid w:val="00FD6ABC"/>
    <w:rsid w:val="00FD6BD4"/>
    <w:rsid w:val="00FD76B7"/>
    <w:rsid w:val="00FD7E7E"/>
    <w:rsid w:val="00FD7FD9"/>
    <w:rsid w:val="00FE0F21"/>
    <w:rsid w:val="00FE118F"/>
    <w:rsid w:val="00FE158D"/>
    <w:rsid w:val="00FE187A"/>
    <w:rsid w:val="00FE2B5E"/>
    <w:rsid w:val="00FE2EDB"/>
    <w:rsid w:val="00FE4354"/>
    <w:rsid w:val="00FE4BB0"/>
    <w:rsid w:val="00FE4D45"/>
    <w:rsid w:val="00FE5858"/>
    <w:rsid w:val="00FE5AA0"/>
    <w:rsid w:val="00FF06B8"/>
    <w:rsid w:val="00FF0E04"/>
    <w:rsid w:val="00FF16D3"/>
    <w:rsid w:val="00FF209B"/>
    <w:rsid w:val="00FF498E"/>
    <w:rsid w:val="00FF60A3"/>
    <w:rsid w:val="00FF67C1"/>
    <w:rsid w:val="00FF69CA"/>
    <w:rsid w:val="00FF71D7"/>
    <w:rsid w:val="00FF781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90861"/>
  <w15:docId w15:val="{1C9A3DB3-4D30-40E7-A387-A57B2416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70FC"/>
    <w:rPr>
      <w:lang w:val="es-MX"/>
    </w:rPr>
  </w:style>
  <w:style w:type="paragraph" w:styleId="Ttulo1">
    <w:name w:val="heading 1"/>
    <w:basedOn w:val="Normal"/>
    <w:next w:val="Normal"/>
    <w:link w:val="Ttulo1Car"/>
    <w:uiPriority w:val="9"/>
    <w:qFormat/>
    <w:rsid w:val="000F15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0F15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A5C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E760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800B7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F155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0F155B"/>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0A5C1E"/>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link w:val="PrrafodelistaCar"/>
    <w:uiPriority w:val="34"/>
    <w:qFormat/>
    <w:rsid w:val="006B6DFB"/>
    <w:pPr>
      <w:ind w:left="720"/>
      <w:contextualSpacing/>
    </w:pPr>
  </w:style>
  <w:style w:type="character" w:customStyle="1" w:styleId="PrrafodelistaCar">
    <w:name w:val="Párrafo de lista Car"/>
    <w:basedOn w:val="Fuentedeprrafopredeter"/>
    <w:link w:val="Prrafodelista"/>
    <w:uiPriority w:val="34"/>
    <w:rsid w:val="000F155B"/>
  </w:style>
  <w:style w:type="paragraph" w:styleId="Bibliografa">
    <w:name w:val="Bibliography"/>
    <w:basedOn w:val="Normal"/>
    <w:next w:val="Normal"/>
    <w:uiPriority w:val="37"/>
    <w:unhideWhenUsed/>
    <w:rsid w:val="00110917"/>
    <w:pPr>
      <w:spacing w:after="0" w:line="480" w:lineRule="auto"/>
      <w:ind w:left="720" w:hanging="720"/>
    </w:pPr>
  </w:style>
  <w:style w:type="character" w:customStyle="1" w:styleId="apple-converted-space">
    <w:name w:val="apple-converted-space"/>
    <w:basedOn w:val="Fuentedeprrafopredeter"/>
    <w:rsid w:val="00B21A49"/>
  </w:style>
  <w:style w:type="character" w:styleId="Hipervnculo">
    <w:name w:val="Hyperlink"/>
    <w:basedOn w:val="Fuentedeprrafopredeter"/>
    <w:uiPriority w:val="99"/>
    <w:unhideWhenUsed/>
    <w:rsid w:val="00B21A49"/>
    <w:rPr>
      <w:color w:val="0000FF"/>
      <w:u w:val="single"/>
    </w:rPr>
  </w:style>
  <w:style w:type="paragraph" w:styleId="Sinespaciado">
    <w:name w:val="No Spacing"/>
    <w:uiPriority w:val="1"/>
    <w:qFormat/>
    <w:rsid w:val="00C46DFB"/>
    <w:pPr>
      <w:spacing w:after="0" w:line="240" w:lineRule="auto"/>
    </w:pPr>
  </w:style>
  <w:style w:type="table" w:styleId="Tablaconcuadrcula">
    <w:name w:val="Table Grid"/>
    <w:basedOn w:val="Tablanormal"/>
    <w:uiPriority w:val="39"/>
    <w:rsid w:val="00B541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A75B7B"/>
    <w:rPr>
      <w:color w:val="808080"/>
    </w:rPr>
  </w:style>
  <w:style w:type="paragraph" w:styleId="Encabezado">
    <w:name w:val="header"/>
    <w:basedOn w:val="Normal"/>
    <w:link w:val="EncabezadoCar"/>
    <w:uiPriority w:val="99"/>
    <w:unhideWhenUsed/>
    <w:rsid w:val="0039527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95272"/>
  </w:style>
  <w:style w:type="paragraph" w:styleId="Piedepgina">
    <w:name w:val="footer"/>
    <w:basedOn w:val="Normal"/>
    <w:link w:val="PiedepginaCar"/>
    <w:uiPriority w:val="99"/>
    <w:unhideWhenUsed/>
    <w:rsid w:val="0039527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95272"/>
  </w:style>
  <w:style w:type="character" w:styleId="Refdecomentario">
    <w:name w:val="annotation reference"/>
    <w:basedOn w:val="Fuentedeprrafopredeter"/>
    <w:uiPriority w:val="99"/>
    <w:semiHidden/>
    <w:unhideWhenUsed/>
    <w:rsid w:val="00B33542"/>
    <w:rPr>
      <w:sz w:val="16"/>
      <w:szCs w:val="16"/>
    </w:rPr>
  </w:style>
  <w:style w:type="paragraph" w:styleId="Textocomentario">
    <w:name w:val="annotation text"/>
    <w:basedOn w:val="Normal"/>
    <w:link w:val="TextocomentarioCar"/>
    <w:uiPriority w:val="99"/>
    <w:unhideWhenUsed/>
    <w:rsid w:val="00B33542"/>
    <w:pPr>
      <w:spacing w:line="240" w:lineRule="auto"/>
    </w:pPr>
    <w:rPr>
      <w:sz w:val="20"/>
      <w:szCs w:val="20"/>
    </w:rPr>
  </w:style>
  <w:style w:type="character" w:customStyle="1" w:styleId="TextocomentarioCar">
    <w:name w:val="Texto comentario Car"/>
    <w:basedOn w:val="Fuentedeprrafopredeter"/>
    <w:link w:val="Textocomentario"/>
    <w:uiPriority w:val="99"/>
    <w:rsid w:val="00B33542"/>
    <w:rPr>
      <w:sz w:val="20"/>
      <w:szCs w:val="20"/>
    </w:rPr>
  </w:style>
  <w:style w:type="paragraph" w:styleId="Asuntodelcomentario">
    <w:name w:val="annotation subject"/>
    <w:basedOn w:val="Textocomentario"/>
    <w:next w:val="Textocomentario"/>
    <w:link w:val="AsuntodelcomentarioCar"/>
    <w:uiPriority w:val="99"/>
    <w:semiHidden/>
    <w:unhideWhenUsed/>
    <w:rsid w:val="00B33542"/>
    <w:rPr>
      <w:b/>
      <w:bCs/>
    </w:rPr>
  </w:style>
  <w:style w:type="character" w:customStyle="1" w:styleId="AsuntodelcomentarioCar">
    <w:name w:val="Asunto del comentario Car"/>
    <w:basedOn w:val="TextocomentarioCar"/>
    <w:link w:val="Asuntodelcomentario"/>
    <w:uiPriority w:val="99"/>
    <w:semiHidden/>
    <w:rsid w:val="00B33542"/>
    <w:rPr>
      <w:b/>
      <w:bCs/>
      <w:sz w:val="20"/>
      <w:szCs w:val="20"/>
    </w:rPr>
  </w:style>
  <w:style w:type="paragraph" w:styleId="Textodeglobo">
    <w:name w:val="Balloon Text"/>
    <w:basedOn w:val="Normal"/>
    <w:link w:val="TextodegloboCar"/>
    <w:uiPriority w:val="99"/>
    <w:unhideWhenUsed/>
    <w:rsid w:val="00B3354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rsid w:val="00B33542"/>
    <w:rPr>
      <w:rFonts w:ascii="Segoe UI" w:hAnsi="Segoe UI" w:cs="Segoe UI"/>
      <w:sz w:val="18"/>
      <w:szCs w:val="18"/>
    </w:rPr>
  </w:style>
  <w:style w:type="paragraph" w:customStyle="1" w:styleId="capitylo">
    <w:name w:val="capitylo"/>
    <w:basedOn w:val="Ttulo1"/>
    <w:link w:val="capityloCar"/>
    <w:qFormat/>
    <w:rsid w:val="000F155B"/>
    <w:pPr>
      <w:numPr>
        <w:numId w:val="35"/>
      </w:numPr>
    </w:pPr>
    <w:rPr>
      <w:rFonts w:ascii="Arial" w:hAnsi="Arial" w:cs="Arial"/>
      <w:b/>
      <w:color w:val="auto"/>
      <w:sz w:val="22"/>
      <w:szCs w:val="22"/>
    </w:rPr>
  </w:style>
  <w:style w:type="character" w:customStyle="1" w:styleId="capityloCar">
    <w:name w:val="capitylo Car"/>
    <w:basedOn w:val="Ttulo1Car"/>
    <w:link w:val="capitylo"/>
    <w:rsid w:val="000F155B"/>
    <w:rPr>
      <w:rFonts w:ascii="Arial" w:eastAsiaTheme="majorEastAsia" w:hAnsi="Arial" w:cs="Arial"/>
      <w:b/>
      <w:color w:val="2E74B5" w:themeColor="accent1" w:themeShade="BF"/>
      <w:sz w:val="32"/>
      <w:szCs w:val="32"/>
    </w:rPr>
  </w:style>
  <w:style w:type="paragraph" w:customStyle="1" w:styleId="Estilo11">
    <w:name w:val="Estilo1.1"/>
    <w:basedOn w:val="Ttulo2"/>
    <w:link w:val="Estilo11Car"/>
    <w:rsid w:val="000F155B"/>
    <w:pPr>
      <w:numPr>
        <w:ilvl w:val="1"/>
        <w:numId w:val="36"/>
      </w:numPr>
    </w:pPr>
    <w:rPr>
      <w:rFonts w:ascii="Arial" w:hAnsi="Arial" w:cs="Arial"/>
      <w:b/>
      <w:color w:val="auto"/>
      <w:sz w:val="22"/>
    </w:rPr>
  </w:style>
  <w:style w:type="character" w:customStyle="1" w:styleId="Estilo11Car">
    <w:name w:val="Estilo1.1 Car"/>
    <w:basedOn w:val="Ttulo2Car"/>
    <w:link w:val="Estilo11"/>
    <w:rsid w:val="000F155B"/>
    <w:rPr>
      <w:rFonts w:ascii="Arial" w:eastAsiaTheme="majorEastAsia" w:hAnsi="Arial" w:cs="Arial"/>
      <w:b/>
      <w:color w:val="2E74B5" w:themeColor="accent1" w:themeShade="BF"/>
      <w:sz w:val="26"/>
      <w:szCs w:val="26"/>
    </w:rPr>
  </w:style>
  <w:style w:type="paragraph" w:customStyle="1" w:styleId="Estilo110">
    <w:name w:val="Estilo1.1."/>
    <w:basedOn w:val="Ttulo2"/>
    <w:next w:val="Normal"/>
    <w:link w:val="Estilo11Car0"/>
    <w:rsid w:val="000F155B"/>
    <w:pPr>
      <w:ind w:left="360" w:hanging="360"/>
    </w:pPr>
    <w:rPr>
      <w:rFonts w:ascii="Arial" w:hAnsi="Arial"/>
      <w:b/>
      <w:color w:val="000000" w:themeColor="text1"/>
      <w:sz w:val="22"/>
    </w:rPr>
  </w:style>
  <w:style w:type="character" w:customStyle="1" w:styleId="Estilo11Car0">
    <w:name w:val="Estilo1.1. Car"/>
    <w:basedOn w:val="Estilo11Car"/>
    <w:link w:val="Estilo110"/>
    <w:rsid w:val="000F155B"/>
    <w:rPr>
      <w:rFonts w:ascii="Arial" w:eastAsiaTheme="majorEastAsia" w:hAnsi="Arial" w:cstheme="majorBidi"/>
      <w:b/>
      <w:color w:val="000000" w:themeColor="text1"/>
      <w:sz w:val="26"/>
      <w:szCs w:val="26"/>
    </w:rPr>
  </w:style>
  <w:style w:type="paragraph" w:customStyle="1" w:styleId="Estilo111">
    <w:name w:val="Estilo1.1.1"/>
    <w:basedOn w:val="Ttulo3"/>
    <w:link w:val="Estilo111Car"/>
    <w:qFormat/>
    <w:rsid w:val="006C203A"/>
    <w:pPr>
      <w:numPr>
        <w:ilvl w:val="2"/>
        <w:numId w:val="2"/>
      </w:numPr>
      <w:spacing w:line="480" w:lineRule="auto"/>
      <w:jc w:val="both"/>
    </w:pPr>
    <w:rPr>
      <w:rFonts w:ascii="Times New Roman" w:hAnsi="Times New Roman" w:cs="Arial"/>
      <w:b/>
      <w:i/>
      <w:color w:val="auto"/>
      <w:sz w:val="22"/>
    </w:rPr>
  </w:style>
  <w:style w:type="character" w:customStyle="1" w:styleId="Estilo111Car">
    <w:name w:val="Estilo1.1.1 Car"/>
    <w:basedOn w:val="PrrafodelistaCar"/>
    <w:link w:val="Estilo111"/>
    <w:rsid w:val="006C203A"/>
    <w:rPr>
      <w:rFonts w:ascii="Times New Roman" w:eastAsiaTheme="majorEastAsia" w:hAnsi="Times New Roman" w:cs="Arial"/>
      <w:b/>
      <w:i/>
      <w:szCs w:val="24"/>
    </w:rPr>
  </w:style>
  <w:style w:type="paragraph" w:customStyle="1" w:styleId="1111">
    <w:name w:val="1.1.1.1"/>
    <w:basedOn w:val="Prrafodelista"/>
    <w:next w:val="Normal"/>
    <w:link w:val="1111Car"/>
    <w:qFormat/>
    <w:rsid w:val="00DC7A18"/>
    <w:pPr>
      <w:spacing w:line="480" w:lineRule="auto"/>
      <w:ind w:left="1080" w:hanging="1080"/>
      <w:jc w:val="both"/>
    </w:pPr>
    <w:rPr>
      <w:rFonts w:ascii="Arial" w:hAnsi="Arial" w:cs="Arial"/>
      <w:b/>
    </w:rPr>
  </w:style>
  <w:style w:type="character" w:customStyle="1" w:styleId="1111Car">
    <w:name w:val="1.1.1.1 Car"/>
    <w:basedOn w:val="PrrafodelistaCar"/>
    <w:link w:val="1111"/>
    <w:rsid w:val="00DC7A18"/>
    <w:rPr>
      <w:rFonts w:ascii="Arial" w:hAnsi="Arial" w:cs="Arial"/>
      <w:b/>
    </w:rPr>
  </w:style>
  <w:style w:type="paragraph" w:customStyle="1" w:styleId="11">
    <w:name w:val="1.1"/>
    <w:basedOn w:val="Estilo110"/>
    <w:next w:val="Normal"/>
    <w:link w:val="11Car"/>
    <w:qFormat/>
    <w:rsid w:val="006C203A"/>
    <w:pPr>
      <w:numPr>
        <w:numId w:val="2"/>
      </w:numPr>
    </w:pPr>
    <w:rPr>
      <w:rFonts w:ascii="Times New Roman" w:hAnsi="Times New Roman"/>
    </w:rPr>
  </w:style>
  <w:style w:type="character" w:customStyle="1" w:styleId="11Car">
    <w:name w:val="1.1 Car"/>
    <w:basedOn w:val="Estilo11Car0"/>
    <w:link w:val="11"/>
    <w:rsid w:val="006C203A"/>
    <w:rPr>
      <w:rFonts w:ascii="Times New Roman" w:eastAsiaTheme="majorEastAsia" w:hAnsi="Times New Roman" w:cstheme="majorBidi"/>
      <w:b/>
      <w:color w:val="000000" w:themeColor="text1"/>
      <w:sz w:val="26"/>
      <w:szCs w:val="26"/>
    </w:rPr>
  </w:style>
  <w:style w:type="paragraph" w:styleId="TtulodeTDC">
    <w:name w:val="TOC Heading"/>
    <w:basedOn w:val="Ttulo1"/>
    <w:next w:val="Normal"/>
    <w:uiPriority w:val="39"/>
    <w:unhideWhenUsed/>
    <w:qFormat/>
    <w:rsid w:val="00CD3A17"/>
    <w:pPr>
      <w:outlineLvl w:val="9"/>
    </w:pPr>
    <w:rPr>
      <w:lang w:eastAsia="es-EC"/>
    </w:rPr>
  </w:style>
  <w:style w:type="paragraph" w:styleId="TDC1">
    <w:name w:val="toc 1"/>
    <w:basedOn w:val="Normal"/>
    <w:next w:val="Normal"/>
    <w:autoRedefine/>
    <w:uiPriority w:val="39"/>
    <w:unhideWhenUsed/>
    <w:rsid w:val="00700B7F"/>
    <w:pPr>
      <w:tabs>
        <w:tab w:val="left" w:pos="440"/>
        <w:tab w:val="right" w:leader="dot" w:pos="8494"/>
      </w:tabs>
      <w:spacing w:after="100"/>
    </w:pPr>
    <w:rPr>
      <w:rFonts w:ascii="Arial" w:hAnsi="Arial" w:cs="Arial"/>
      <w:b/>
      <w:noProof/>
      <w:szCs w:val="24"/>
    </w:rPr>
  </w:style>
  <w:style w:type="paragraph" w:styleId="TDC2">
    <w:name w:val="toc 2"/>
    <w:basedOn w:val="Normal"/>
    <w:next w:val="Normal"/>
    <w:autoRedefine/>
    <w:uiPriority w:val="39"/>
    <w:unhideWhenUsed/>
    <w:rsid w:val="00CD3A17"/>
    <w:pPr>
      <w:spacing w:after="100"/>
      <w:ind w:left="220"/>
    </w:pPr>
  </w:style>
  <w:style w:type="paragraph" w:styleId="TDC3">
    <w:name w:val="toc 3"/>
    <w:basedOn w:val="Normal"/>
    <w:next w:val="Normal"/>
    <w:autoRedefine/>
    <w:uiPriority w:val="39"/>
    <w:unhideWhenUsed/>
    <w:rsid w:val="000C52F4"/>
    <w:pPr>
      <w:tabs>
        <w:tab w:val="left" w:pos="1320"/>
        <w:tab w:val="right" w:leader="dot" w:pos="8494"/>
      </w:tabs>
      <w:spacing w:after="100" w:line="360" w:lineRule="auto"/>
      <w:ind w:left="440"/>
    </w:pPr>
  </w:style>
  <w:style w:type="paragraph" w:styleId="TDC4">
    <w:name w:val="toc 4"/>
    <w:basedOn w:val="Normal"/>
    <w:next w:val="Normal"/>
    <w:autoRedefine/>
    <w:uiPriority w:val="39"/>
    <w:unhideWhenUsed/>
    <w:rsid w:val="001D66EE"/>
    <w:pPr>
      <w:spacing w:after="100"/>
      <w:ind w:left="660"/>
    </w:pPr>
    <w:rPr>
      <w:rFonts w:eastAsiaTheme="minorEastAsia"/>
      <w:lang w:eastAsia="es-EC"/>
    </w:rPr>
  </w:style>
  <w:style w:type="paragraph" w:styleId="TDC5">
    <w:name w:val="toc 5"/>
    <w:basedOn w:val="Normal"/>
    <w:next w:val="Normal"/>
    <w:autoRedefine/>
    <w:uiPriority w:val="39"/>
    <w:unhideWhenUsed/>
    <w:rsid w:val="00ED1F81"/>
    <w:pPr>
      <w:tabs>
        <w:tab w:val="right" w:leader="dot" w:pos="8494"/>
      </w:tabs>
      <w:spacing w:after="100" w:line="360" w:lineRule="auto"/>
      <w:ind w:left="880"/>
    </w:pPr>
    <w:rPr>
      <w:rFonts w:eastAsiaTheme="minorEastAsia"/>
      <w:lang w:eastAsia="es-EC"/>
    </w:rPr>
  </w:style>
  <w:style w:type="paragraph" w:styleId="TDC6">
    <w:name w:val="toc 6"/>
    <w:basedOn w:val="Normal"/>
    <w:next w:val="Normal"/>
    <w:autoRedefine/>
    <w:uiPriority w:val="39"/>
    <w:unhideWhenUsed/>
    <w:rsid w:val="001D66EE"/>
    <w:pPr>
      <w:spacing w:after="100"/>
      <w:ind w:left="1100"/>
    </w:pPr>
    <w:rPr>
      <w:rFonts w:eastAsiaTheme="minorEastAsia"/>
      <w:lang w:eastAsia="es-EC"/>
    </w:rPr>
  </w:style>
  <w:style w:type="paragraph" w:styleId="TDC7">
    <w:name w:val="toc 7"/>
    <w:basedOn w:val="Normal"/>
    <w:next w:val="Normal"/>
    <w:autoRedefine/>
    <w:uiPriority w:val="39"/>
    <w:unhideWhenUsed/>
    <w:rsid w:val="001D66EE"/>
    <w:pPr>
      <w:spacing w:after="100"/>
      <w:ind w:left="1320"/>
    </w:pPr>
    <w:rPr>
      <w:rFonts w:eastAsiaTheme="minorEastAsia"/>
      <w:lang w:eastAsia="es-EC"/>
    </w:rPr>
  </w:style>
  <w:style w:type="paragraph" w:styleId="TDC8">
    <w:name w:val="toc 8"/>
    <w:basedOn w:val="Normal"/>
    <w:next w:val="Normal"/>
    <w:autoRedefine/>
    <w:uiPriority w:val="39"/>
    <w:unhideWhenUsed/>
    <w:rsid w:val="001D66EE"/>
    <w:pPr>
      <w:spacing w:after="100"/>
      <w:ind w:left="1540"/>
    </w:pPr>
    <w:rPr>
      <w:rFonts w:eastAsiaTheme="minorEastAsia"/>
      <w:lang w:eastAsia="es-EC"/>
    </w:rPr>
  </w:style>
  <w:style w:type="paragraph" w:styleId="TDC9">
    <w:name w:val="toc 9"/>
    <w:basedOn w:val="Normal"/>
    <w:next w:val="Normal"/>
    <w:autoRedefine/>
    <w:uiPriority w:val="39"/>
    <w:unhideWhenUsed/>
    <w:rsid w:val="001D66EE"/>
    <w:pPr>
      <w:spacing w:after="100"/>
      <w:ind w:left="1760"/>
    </w:pPr>
    <w:rPr>
      <w:rFonts w:eastAsiaTheme="minorEastAsia"/>
      <w:lang w:eastAsia="es-EC"/>
    </w:rPr>
  </w:style>
  <w:style w:type="paragraph" w:styleId="Descripcin">
    <w:name w:val="caption"/>
    <w:basedOn w:val="Normal"/>
    <w:next w:val="Normal"/>
    <w:uiPriority w:val="35"/>
    <w:unhideWhenUsed/>
    <w:qFormat/>
    <w:rsid w:val="008E760E"/>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8E760E"/>
    <w:rPr>
      <w:rFonts w:asciiTheme="majorHAnsi" w:eastAsiaTheme="majorEastAsia" w:hAnsiTheme="majorHAnsi" w:cstheme="majorBidi"/>
      <w:i/>
      <w:iCs/>
      <w:color w:val="2E74B5" w:themeColor="accent1" w:themeShade="BF"/>
    </w:rPr>
  </w:style>
  <w:style w:type="paragraph" w:customStyle="1" w:styleId="Figura">
    <w:name w:val="Figura"/>
    <w:basedOn w:val="Ttulo4"/>
    <w:next w:val="Normal"/>
    <w:link w:val="FiguraCar"/>
    <w:qFormat/>
    <w:rsid w:val="001D2A64"/>
    <w:pPr>
      <w:jc w:val="center"/>
    </w:pPr>
    <w:rPr>
      <w:rFonts w:ascii="Times New Roman" w:hAnsi="Times New Roman" w:cs="Arial"/>
      <w:b/>
      <w:i w:val="0"/>
      <w:color w:val="auto"/>
    </w:rPr>
  </w:style>
  <w:style w:type="paragraph" w:customStyle="1" w:styleId="Tablas">
    <w:name w:val="Tablas"/>
    <w:basedOn w:val="Ttulo5"/>
    <w:link w:val="TablasCar"/>
    <w:qFormat/>
    <w:rsid w:val="001D2A64"/>
    <w:pPr>
      <w:spacing w:line="480" w:lineRule="auto"/>
      <w:jc w:val="center"/>
    </w:pPr>
    <w:rPr>
      <w:rFonts w:ascii="Times New Roman" w:hAnsi="Times New Roman" w:cs="Arial"/>
      <w:b/>
      <w:color w:val="auto"/>
    </w:rPr>
  </w:style>
  <w:style w:type="character" w:customStyle="1" w:styleId="FiguraCar">
    <w:name w:val="Figura Car"/>
    <w:basedOn w:val="Ttulo4Car"/>
    <w:link w:val="Figura"/>
    <w:rsid w:val="001D2A64"/>
    <w:rPr>
      <w:rFonts w:ascii="Times New Roman" w:eastAsiaTheme="majorEastAsia" w:hAnsi="Times New Roman" w:cs="Arial"/>
      <w:b/>
      <w:i w:val="0"/>
      <w:iCs/>
      <w:color w:val="2E74B5" w:themeColor="accent1" w:themeShade="BF"/>
    </w:rPr>
  </w:style>
  <w:style w:type="character" w:customStyle="1" w:styleId="TablasCar">
    <w:name w:val="Tablas Car"/>
    <w:basedOn w:val="Fuentedeprrafopredeter"/>
    <w:link w:val="Tablas"/>
    <w:rsid w:val="001D2A64"/>
    <w:rPr>
      <w:rFonts w:ascii="Times New Roman" w:eastAsiaTheme="majorEastAsia" w:hAnsi="Times New Roman" w:cs="Arial"/>
      <w:b/>
    </w:rPr>
  </w:style>
  <w:style w:type="character" w:customStyle="1" w:styleId="Ttulo5Car">
    <w:name w:val="Título 5 Car"/>
    <w:basedOn w:val="Fuentedeprrafopredeter"/>
    <w:link w:val="Ttulo5"/>
    <w:uiPriority w:val="9"/>
    <w:semiHidden/>
    <w:rsid w:val="00800B7A"/>
    <w:rPr>
      <w:rFonts w:asciiTheme="majorHAnsi" w:eastAsiaTheme="majorEastAsia" w:hAnsiTheme="majorHAnsi" w:cstheme="majorBidi"/>
      <w:color w:val="2E74B5" w:themeColor="accent1" w:themeShade="BF"/>
    </w:rPr>
  </w:style>
  <w:style w:type="paragraph" w:customStyle="1" w:styleId="CAPITULO">
    <w:name w:val="CAPITULO"/>
    <w:basedOn w:val="Ttulo1"/>
    <w:next w:val="11"/>
    <w:link w:val="CAPITULOCar"/>
    <w:qFormat/>
    <w:rsid w:val="002A0AA2"/>
    <w:pPr>
      <w:spacing w:line="480" w:lineRule="auto"/>
      <w:jc w:val="center"/>
    </w:pPr>
    <w:rPr>
      <w:rFonts w:ascii="Times New Roman" w:hAnsi="Times New Roman" w:cs="Arial"/>
      <w:b/>
      <w:color w:val="auto"/>
      <w:sz w:val="22"/>
      <w:szCs w:val="28"/>
    </w:rPr>
  </w:style>
  <w:style w:type="character" w:customStyle="1" w:styleId="CAPITULOCar">
    <w:name w:val="CAPITULO Car"/>
    <w:basedOn w:val="Ttulo1Car"/>
    <w:link w:val="CAPITULO"/>
    <w:rsid w:val="002A0AA2"/>
    <w:rPr>
      <w:rFonts w:ascii="Times New Roman" w:eastAsiaTheme="majorEastAsia" w:hAnsi="Times New Roman" w:cs="Arial"/>
      <w:b/>
      <w:color w:val="2E74B5" w:themeColor="accent1" w:themeShade="BF"/>
      <w:sz w:val="32"/>
      <w:szCs w:val="28"/>
    </w:rPr>
  </w:style>
  <w:style w:type="paragraph" w:customStyle="1" w:styleId="Default">
    <w:name w:val="Default"/>
    <w:rsid w:val="00BB406B"/>
    <w:pPr>
      <w:autoSpaceDE w:val="0"/>
      <w:autoSpaceDN w:val="0"/>
      <w:adjustRightInd w:val="0"/>
      <w:spacing w:after="0" w:line="240" w:lineRule="auto"/>
    </w:pPr>
    <w:rPr>
      <w:rFonts w:ascii="Arial" w:hAnsi="Arial" w:cs="Arial"/>
      <w:color w:val="000000"/>
      <w:sz w:val="24"/>
      <w:szCs w:val="24"/>
    </w:rPr>
  </w:style>
  <w:style w:type="character" w:styleId="nfasis">
    <w:name w:val="Emphasis"/>
    <w:basedOn w:val="Fuentedeprrafopredeter"/>
    <w:uiPriority w:val="20"/>
    <w:qFormat/>
    <w:rsid w:val="00BD5884"/>
    <w:rPr>
      <w:i/>
      <w:iCs/>
    </w:rPr>
  </w:style>
  <w:style w:type="character" w:styleId="Hipervnculovisitado">
    <w:name w:val="FollowedHyperlink"/>
    <w:basedOn w:val="Fuentedeprrafopredeter"/>
    <w:uiPriority w:val="99"/>
    <w:semiHidden/>
    <w:unhideWhenUsed/>
    <w:rsid w:val="00827D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17114">
      <w:bodyDiv w:val="1"/>
      <w:marLeft w:val="0"/>
      <w:marRight w:val="0"/>
      <w:marTop w:val="0"/>
      <w:marBottom w:val="0"/>
      <w:divBdr>
        <w:top w:val="none" w:sz="0" w:space="0" w:color="auto"/>
        <w:left w:val="none" w:sz="0" w:space="0" w:color="auto"/>
        <w:bottom w:val="none" w:sz="0" w:space="0" w:color="auto"/>
        <w:right w:val="none" w:sz="0" w:space="0" w:color="auto"/>
      </w:divBdr>
      <w:divsChild>
        <w:div w:id="253822316">
          <w:marLeft w:val="547"/>
          <w:marRight w:val="0"/>
          <w:marTop w:val="0"/>
          <w:marBottom w:val="0"/>
          <w:divBdr>
            <w:top w:val="none" w:sz="0" w:space="0" w:color="auto"/>
            <w:left w:val="none" w:sz="0" w:space="0" w:color="auto"/>
            <w:bottom w:val="none" w:sz="0" w:space="0" w:color="auto"/>
            <w:right w:val="none" w:sz="0" w:space="0" w:color="auto"/>
          </w:divBdr>
        </w:div>
      </w:divsChild>
    </w:div>
    <w:div w:id="39325281">
      <w:bodyDiv w:val="1"/>
      <w:marLeft w:val="0"/>
      <w:marRight w:val="0"/>
      <w:marTop w:val="0"/>
      <w:marBottom w:val="0"/>
      <w:divBdr>
        <w:top w:val="none" w:sz="0" w:space="0" w:color="auto"/>
        <w:left w:val="none" w:sz="0" w:space="0" w:color="auto"/>
        <w:bottom w:val="none" w:sz="0" w:space="0" w:color="auto"/>
        <w:right w:val="none" w:sz="0" w:space="0" w:color="auto"/>
      </w:divBdr>
    </w:div>
    <w:div w:id="45373799">
      <w:bodyDiv w:val="1"/>
      <w:marLeft w:val="0"/>
      <w:marRight w:val="0"/>
      <w:marTop w:val="0"/>
      <w:marBottom w:val="0"/>
      <w:divBdr>
        <w:top w:val="none" w:sz="0" w:space="0" w:color="auto"/>
        <w:left w:val="none" w:sz="0" w:space="0" w:color="auto"/>
        <w:bottom w:val="none" w:sz="0" w:space="0" w:color="auto"/>
        <w:right w:val="none" w:sz="0" w:space="0" w:color="auto"/>
      </w:divBdr>
    </w:div>
    <w:div w:id="85152121">
      <w:bodyDiv w:val="1"/>
      <w:marLeft w:val="0"/>
      <w:marRight w:val="0"/>
      <w:marTop w:val="0"/>
      <w:marBottom w:val="0"/>
      <w:divBdr>
        <w:top w:val="none" w:sz="0" w:space="0" w:color="auto"/>
        <w:left w:val="none" w:sz="0" w:space="0" w:color="auto"/>
        <w:bottom w:val="none" w:sz="0" w:space="0" w:color="auto"/>
        <w:right w:val="none" w:sz="0" w:space="0" w:color="auto"/>
      </w:divBdr>
      <w:divsChild>
        <w:div w:id="1619289065">
          <w:marLeft w:val="0"/>
          <w:marRight w:val="0"/>
          <w:marTop w:val="0"/>
          <w:marBottom w:val="0"/>
          <w:divBdr>
            <w:top w:val="none" w:sz="0" w:space="0" w:color="auto"/>
            <w:left w:val="none" w:sz="0" w:space="0" w:color="auto"/>
            <w:bottom w:val="none" w:sz="0" w:space="0" w:color="auto"/>
            <w:right w:val="none" w:sz="0" w:space="0" w:color="auto"/>
          </w:divBdr>
        </w:div>
      </w:divsChild>
    </w:div>
    <w:div w:id="131100540">
      <w:bodyDiv w:val="1"/>
      <w:marLeft w:val="0"/>
      <w:marRight w:val="0"/>
      <w:marTop w:val="0"/>
      <w:marBottom w:val="0"/>
      <w:divBdr>
        <w:top w:val="none" w:sz="0" w:space="0" w:color="auto"/>
        <w:left w:val="none" w:sz="0" w:space="0" w:color="auto"/>
        <w:bottom w:val="none" w:sz="0" w:space="0" w:color="auto"/>
        <w:right w:val="none" w:sz="0" w:space="0" w:color="auto"/>
      </w:divBdr>
    </w:div>
    <w:div w:id="143737371">
      <w:bodyDiv w:val="1"/>
      <w:marLeft w:val="0"/>
      <w:marRight w:val="0"/>
      <w:marTop w:val="0"/>
      <w:marBottom w:val="0"/>
      <w:divBdr>
        <w:top w:val="none" w:sz="0" w:space="0" w:color="auto"/>
        <w:left w:val="none" w:sz="0" w:space="0" w:color="auto"/>
        <w:bottom w:val="none" w:sz="0" w:space="0" w:color="auto"/>
        <w:right w:val="none" w:sz="0" w:space="0" w:color="auto"/>
      </w:divBdr>
    </w:div>
    <w:div w:id="150607033">
      <w:bodyDiv w:val="1"/>
      <w:marLeft w:val="0"/>
      <w:marRight w:val="0"/>
      <w:marTop w:val="0"/>
      <w:marBottom w:val="0"/>
      <w:divBdr>
        <w:top w:val="none" w:sz="0" w:space="0" w:color="auto"/>
        <w:left w:val="none" w:sz="0" w:space="0" w:color="auto"/>
        <w:bottom w:val="none" w:sz="0" w:space="0" w:color="auto"/>
        <w:right w:val="none" w:sz="0" w:space="0" w:color="auto"/>
      </w:divBdr>
    </w:div>
    <w:div w:id="179321075">
      <w:bodyDiv w:val="1"/>
      <w:marLeft w:val="0"/>
      <w:marRight w:val="0"/>
      <w:marTop w:val="0"/>
      <w:marBottom w:val="0"/>
      <w:divBdr>
        <w:top w:val="none" w:sz="0" w:space="0" w:color="auto"/>
        <w:left w:val="none" w:sz="0" w:space="0" w:color="auto"/>
        <w:bottom w:val="none" w:sz="0" w:space="0" w:color="auto"/>
        <w:right w:val="none" w:sz="0" w:space="0" w:color="auto"/>
      </w:divBdr>
    </w:div>
    <w:div w:id="186870007">
      <w:bodyDiv w:val="1"/>
      <w:marLeft w:val="0"/>
      <w:marRight w:val="0"/>
      <w:marTop w:val="0"/>
      <w:marBottom w:val="0"/>
      <w:divBdr>
        <w:top w:val="none" w:sz="0" w:space="0" w:color="auto"/>
        <w:left w:val="none" w:sz="0" w:space="0" w:color="auto"/>
        <w:bottom w:val="none" w:sz="0" w:space="0" w:color="auto"/>
        <w:right w:val="none" w:sz="0" w:space="0" w:color="auto"/>
      </w:divBdr>
    </w:div>
    <w:div w:id="192885200">
      <w:bodyDiv w:val="1"/>
      <w:marLeft w:val="0"/>
      <w:marRight w:val="0"/>
      <w:marTop w:val="0"/>
      <w:marBottom w:val="0"/>
      <w:divBdr>
        <w:top w:val="none" w:sz="0" w:space="0" w:color="auto"/>
        <w:left w:val="none" w:sz="0" w:space="0" w:color="auto"/>
        <w:bottom w:val="none" w:sz="0" w:space="0" w:color="auto"/>
        <w:right w:val="none" w:sz="0" w:space="0" w:color="auto"/>
      </w:divBdr>
      <w:divsChild>
        <w:div w:id="1234504815">
          <w:marLeft w:val="0"/>
          <w:marRight w:val="0"/>
          <w:marTop w:val="0"/>
          <w:marBottom w:val="0"/>
          <w:divBdr>
            <w:top w:val="none" w:sz="0" w:space="0" w:color="auto"/>
            <w:left w:val="none" w:sz="0" w:space="0" w:color="auto"/>
            <w:bottom w:val="none" w:sz="0" w:space="0" w:color="auto"/>
            <w:right w:val="none" w:sz="0" w:space="0" w:color="auto"/>
          </w:divBdr>
        </w:div>
        <w:div w:id="1312057291">
          <w:marLeft w:val="0"/>
          <w:marRight w:val="0"/>
          <w:marTop w:val="0"/>
          <w:marBottom w:val="0"/>
          <w:divBdr>
            <w:top w:val="none" w:sz="0" w:space="0" w:color="auto"/>
            <w:left w:val="none" w:sz="0" w:space="0" w:color="auto"/>
            <w:bottom w:val="none" w:sz="0" w:space="0" w:color="auto"/>
            <w:right w:val="none" w:sz="0" w:space="0" w:color="auto"/>
          </w:divBdr>
        </w:div>
        <w:div w:id="2062704165">
          <w:marLeft w:val="0"/>
          <w:marRight w:val="0"/>
          <w:marTop w:val="0"/>
          <w:marBottom w:val="0"/>
          <w:divBdr>
            <w:top w:val="none" w:sz="0" w:space="0" w:color="auto"/>
            <w:left w:val="none" w:sz="0" w:space="0" w:color="auto"/>
            <w:bottom w:val="none" w:sz="0" w:space="0" w:color="auto"/>
            <w:right w:val="none" w:sz="0" w:space="0" w:color="auto"/>
          </w:divBdr>
        </w:div>
      </w:divsChild>
    </w:div>
    <w:div w:id="199168496">
      <w:bodyDiv w:val="1"/>
      <w:marLeft w:val="0"/>
      <w:marRight w:val="0"/>
      <w:marTop w:val="0"/>
      <w:marBottom w:val="0"/>
      <w:divBdr>
        <w:top w:val="none" w:sz="0" w:space="0" w:color="auto"/>
        <w:left w:val="none" w:sz="0" w:space="0" w:color="auto"/>
        <w:bottom w:val="none" w:sz="0" w:space="0" w:color="auto"/>
        <w:right w:val="none" w:sz="0" w:space="0" w:color="auto"/>
      </w:divBdr>
    </w:div>
    <w:div w:id="209464028">
      <w:bodyDiv w:val="1"/>
      <w:marLeft w:val="0"/>
      <w:marRight w:val="0"/>
      <w:marTop w:val="0"/>
      <w:marBottom w:val="0"/>
      <w:divBdr>
        <w:top w:val="none" w:sz="0" w:space="0" w:color="auto"/>
        <w:left w:val="none" w:sz="0" w:space="0" w:color="auto"/>
        <w:bottom w:val="none" w:sz="0" w:space="0" w:color="auto"/>
        <w:right w:val="none" w:sz="0" w:space="0" w:color="auto"/>
      </w:divBdr>
    </w:div>
    <w:div w:id="238826298">
      <w:bodyDiv w:val="1"/>
      <w:marLeft w:val="0"/>
      <w:marRight w:val="0"/>
      <w:marTop w:val="0"/>
      <w:marBottom w:val="0"/>
      <w:divBdr>
        <w:top w:val="none" w:sz="0" w:space="0" w:color="auto"/>
        <w:left w:val="none" w:sz="0" w:space="0" w:color="auto"/>
        <w:bottom w:val="none" w:sz="0" w:space="0" w:color="auto"/>
        <w:right w:val="none" w:sz="0" w:space="0" w:color="auto"/>
      </w:divBdr>
    </w:div>
    <w:div w:id="247277934">
      <w:bodyDiv w:val="1"/>
      <w:marLeft w:val="0"/>
      <w:marRight w:val="0"/>
      <w:marTop w:val="0"/>
      <w:marBottom w:val="0"/>
      <w:divBdr>
        <w:top w:val="none" w:sz="0" w:space="0" w:color="auto"/>
        <w:left w:val="none" w:sz="0" w:space="0" w:color="auto"/>
        <w:bottom w:val="none" w:sz="0" w:space="0" w:color="auto"/>
        <w:right w:val="none" w:sz="0" w:space="0" w:color="auto"/>
      </w:divBdr>
    </w:div>
    <w:div w:id="259220372">
      <w:bodyDiv w:val="1"/>
      <w:marLeft w:val="0"/>
      <w:marRight w:val="0"/>
      <w:marTop w:val="0"/>
      <w:marBottom w:val="0"/>
      <w:divBdr>
        <w:top w:val="none" w:sz="0" w:space="0" w:color="auto"/>
        <w:left w:val="none" w:sz="0" w:space="0" w:color="auto"/>
        <w:bottom w:val="none" w:sz="0" w:space="0" w:color="auto"/>
        <w:right w:val="none" w:sz="0" w:space="0" w:color="auto"/>
      </w:divBdr>
      <w:divsChild>
        <w:div w:id="547377424">
          <w:marLeft w:val="0"/>
          <w:marRight w:val="0"/>
          <w:marTop w:val="0"/>
          <w:marBottom w:val="0"/>
          <w:divBdr>
            <w:top w:val="none" w:sz="0" w:space="0" w:color="auto"/>
            <w:left w:val="none" w:sz="0" w:space="0" w:color="auto"/>
            <w:bottom w:val="none" w:sz="0" w:space="0" w:color="auto"/>
            <w:right w:val="none" w:sz="0" w:space="0" w:color="auto"/>
          </w:divBdr>
        </w:div>
        <w:div w:id="739719373">
          <w:marLeft w:val="0"/>
          <w:marRight w:val="0"/>
          <w:marTop w:val="0"/>
          <w:marBottom w:val="0"/>
          <w:divBdr>
            <w:top w:val="none" w:sz="0" w:space="0" w:color="auto"/>
            <w:left w:val="none" w:sz="0" w:space="0" w:color="auto"/>
            <w:bottom w:val="none" w:sz="0" w:space="0" w:color="auto"/>
            <w:right w:val="none" w:sz="0" w:space="0" w:color="auto"/>
          </w:divBdr>
        </w:div>
        <w:div w:id="1109470773">
          <w:marLeft w:val="0"/>
          <w:marRight w:val="0"/>
          <w:marTop w:val="0"/>
          <w:marBottom w:val="0"/>
          <w:divBdr>
            <w:top w:val="none" w:sz="0" w:space="0" w:color="auto"/>
            <w:left w:val="none" w:sz="0" w:space="0" w:color="auto"/>
            <w:bottom w:val="none" w:sz="0" w:space="0" w:color="auto"/>
            <w:right w:val="none" w:sz="0" w:space="0" w:color="auto"/>
          </w:divBdr>
        </w:div>
        <w:div w:id="1930116291">
          <w:marLeft w:val="0"/>
          <w:marRight w:val="0"/>
          <w:marTop w:val="0"/>
          <w:marBottom w:val="0"/>
          <w:divBdr>
            <w:top w:val="none" w:sz="0" w:space="0" w:color="auto"/>
            <w:left w:val="none" w:sz="0" w:space="0" w:color="auto"/>
            <w:bottom w:val="none" w:sz="0" w:space="0" w:color="auto"/>
            <w:right w:val="none" w:sz="0" w:space="0" w:color="auto"/>
          </w:divBdr>
        </w:div>
      </w:divsChild>
    </w:div>
    <w:div w:id="259335277">
      <w:bodyDiv w:val="1"/>
      <w:marLeft w:val="0"/>
      <w:marRight w:val="0"/>
      <w:marTop w:val="0"/>
      <w:marBottom w:val="0"/>
      <w:divBdr>
        <w:top w:val="none" w:sz="0" w:space="0" w:color="auto"/>
        <w:left w:val="none" w:sz="0" w:space="0" w:color="auto"/>
        <w:bottom w:val="none" w:sz="0" w:space="0" w:color="auto"/>
        <w:right w:val="none" w:sz="0" w:space="0" w:color="auto"/>
      </w:divBdr>
    </w:div>
    <w:div w:id="279579828">
      <w:bodyDiv w:val="1"/>
      <w:marLeft w:val="0"/>
      <w:marRight w:val="0"/>
      <w:marTop w:val="0"/>
      <w:marBottom w:val="0"/>
      <w:divBdr>
        <w:top w:val="none" w:sz="0" w:space="0" w:color="auto"/>
        <w:left w:val="none" w:sz="0" w:space="0" w:color="auto"/>
        <w:bottom w:val="none" w:sz="0" w:space="0" w:color="auto"/>
        <w:right w:val="none" w:sz="0" w:space="0" w:color="auto"/>
      </w:divBdr>
    </w:div>
    <w:div w:id="316031580">
      <w:bodyDiv w:val="1"/>
      <w:marLeft w:val="0"/>
      <w:marRight w:val="0"/>
      <w:marTop w:val="0"/>
      <w:marBottom w:val="0"/>
      <w:divBdr>
        <w:top w:val="none" w:sz="0" w:space="0" w:color="auto"/>
        <w:left w:val="none" w:sz="0" w:space="0" w:color="auto"/>
        <w:bottom w:val="none" w:sz="0" w:space="0" w:color="auto"/>
        <w:right w:val="none" w:sz="0" w:space="0" w:color="auto"/>
      </w:divBdr>
    </w:div>
    <w:div w:id="322779382">
      <w:bodyDiv w:val="1"/>
      <w:marLeft w:val="0"/>
      <w:marRight w:val="0"/>
      <w:marTop w:val="0"/>
      <w:marBottom w:val="0"/>
      <w:divBdr>
        <w:top w:val="none" w:sz="0" w:space="0" w:color="auto"/>
        <w:left w:val="none" w:sz="0" w:space="0" w:color="auto"/>
        <w:bottom w:val="none" w:sz="0" w:space="0" w:color="auto"/>
        <w:right w:val="none" w:sz="0" w:space="0" w:color="auto"/>
      </w:divBdr>
    </w:div>
    <w:div w:id="351105037">
      <w:bodyDiv w:val="1"/>
      <w:marLeft w:val="0"/>
      <w:marRight w:val="0"/>
      <w:marTop w:val="0"/>
      <w:marBottom w:val="0"/>
      <w:divBdr>
        <w:top w:val="none" w:sz="0" w:space="0" w:color="auto"/>
        <w:left w:val="none" w:sz="0" w:space="0" w:color="auto"/>
        <w:bottom w:val="none" w:sz="0" w:space="0" w:color="auto"/>
        <w:right w:val="none" w:sz="0" w:space="0" w:color="auto"/>
      </w:divBdr>
    </w:div>
    <w:div w:id="394089632">
      <w:bodyDiv w:val="1"/>
      <w:marLeft w:val="0"/>
      <w:marRight w:val="0"/>
      <w:marTop w:val="0"/>
      <w:marBottom w:val="0"/>
      <w:divBdr>
        <w:top w:val="none" w:sz="0" w:space="0" w:color="auto"/>
        <w:left w:val="none" w:sz="0" w:space="0" w:color="auto"/>
        <w:bottom w:val="none" w:sz="0" w:space="0" w:color="auto"/>
        <w:right w:val="none" w:sz="0" w:space="0" w:color="auto"/>
      </w:divBdr>
    </w:div>
    <w:div w:id="442192551">
      <w:bodyDiv w:val="1"/>
      <w:marLeft w:val="0"/>
      <w:marRight w:val="0"/>
      <w:marTop w:val="0"/>
      <w:marBottom w:val="0"/>
      <w:divBdr>
        <w:top w:val="none" w:sz="0" w:space="0" w:color="auto"/>
        <w:left w:val="none" w:sz="0" w:space="0" w:color="auto"/>
        <w:bottom w:val="none" w:sz="0" w:space="0" w:color="auto"/>
        <w:right w:val="none" w:sz="0" w:space="0" w:color="auto"/>
      </w:divBdr>
      <w:divsChild>
        <w:div w:id="1512523928">
          <w:marLeft w:val="0"/>
          <w:marRight w:val="0"/>
          <w:marTop w:val="0"/>
          <w:marBottom w:val="0"/>
          <w:divBdr>
            <w:top w:val="none" w:sz="0" w:space="0" w:color="auto"/>
            <w:left w:val="none" w:sz="0" w:space="0" w:color="auto"/>
            <w:bottom w:val="none" w:sz="0" w:space="0" w:color="auto"/>
            <w:right w:val="none" w:sz="0" w:space="0" w:color="auto"/>
          </w:divBdr>
        </w:div>
      </w:divsChild>
    </w:div>
    <w:div w:id="475607995">
      <w:bodyDiv w:val="1"/>
      <w:marLeft w:val="0"/>
      <w:marRight w:val="0"/>
      <w:marTop w:val="0"/>
      <w:marBottom w:val="0"/>
      <w:divBdr>
        <w:top w:val="none" w:sz="0" w:space="0" w:color="auto"/>
        <w:left w:val="none" w:sz="0" w:space="0" w:color="auto"/>
        <w:bottom w:val="none" w:sz="0" w:space="0" w:color="auto"/>
        <w:right w:val="none" w:sz="0" w:space="0" w:color="auto"/>
      </w:divBdr>
      <w:divsChild>
        <w:div w:id="2011324043">
          <w:marLeft w:val="0"/>
          <w:marRight w:val="0"/>
          <w:marTop w:val="0"/>
          <w:marBottom w:val="0"/>
          <w:divBdr>
            <w:top w:val="none" w:sz="0" w:space="0" w:color="auto"/>
            <w:left w:val="none" w:sz="0" w:space="0" w:color="auto"/>
            <w:bottom w:val="none" w:sz="0" w:space="0" w:color="auto"/>
            <w:right w:val="none" w:sz="0" w:space="0" w:color="auto"/>
          </w:divBdr>
        </w:div>
        <w:div w:id="332925263">
          <w:marLeft w:val="0"/>
          <w:marRight w:val="0"/>
          <w:marTop w:val="0"/>
          <w:marBottom w:val="0"/>
          <w:divBdr>
            <w:top w:val="none" w:sz="0" w:space="0" w:color="auto"/>
            <w:left w:val="none" w:sz="0" w:space="0" w:color="auto"/>
            <w:bottom w:val="none" w:sz="0" w:space="0" w:color="auto"/>
            <w:right w:val="none" w:sz="0" w:space="0" w:color="auto"/>
          </w:divBdr>
        </w:div>
      </w:divsChild>
    </w:div>
    <w:div w:id="498546254">
      <w:bodyDiv w:val="1"/>
      <w:marLeft w:val="0"/>
      <w:marRight w:val="0"/>
      <w:marTop w:val="0"/>
      <w:marBottom w:val="0"/>
      <w:divBdr>
        <w:top w:val="none" w:sz="0" w:space="0" w:color="auto"/>
        <w:left w:val="none" w:sz="0" w:space="0" w:color="auto"/>
        <w:bottom w:val="none" w:sz="0" w:space="0" w:color="auto"/>
        <w:right w:val="none" w:sz="0" w:space="0" w:color="auto"/>
      </w:divBdr>
    </w:div>
    <w:div w:id="512568896">
      <w:bodyDiv w:val="1"/>
      <w:marLeft w:val="0"/>
      <w:marRight w:val="0"/>
      <w:marTop w:val="0"/>
      <w:marBottom w:val="0"/>
      <w:divBdr>
        <w:top w:val="none" w:sz="0" w:space="0" w:color="auto"/>
        <w:left w:val="none" w:sz="0" w:space="0" w:color="auto"/>
        <w:bottom w:val="none" w:sz="0" w:space="0" w:color="auto"/>
        <w:right w:val="none" w:sz="0" w:space="0" w:color="auto"/>
      </w:divBdr>
    </w:div>
    <w:div w:id="550532045">
      <w:bodyDiv w:val="1"/>
      <w:marLeft w:val="0"/>
      <w:marRight w:val="0"/>
      <w:marTop w:val="0"/>
      <w:marBottom w:val="0"/>
      <w:divBdr>
        <w:top w:val="none" w:sz="0" w:space="0" w:color="auto"/>
        <w:left w:val="none" w:sz="0" w:space="0" w:color="auto"/>
        <w:bottom w:val="none" w:sz="0" w:space="0" w:color="auto"/>
        <w:right w:val="none" w:sz="0" w:space="0" w:color="auto"/>
      </w:divBdr>
    </w:div>
    <w:div w:id="574362694">
      <w:bodyDiv w:val="1"/>
      <w:marLeft w:val="0"/>
      <w:marRight w:val="0"/>
      <w:marTop w:val="0"/>
      <w:marBottom w:val="0"/>
      <w:divBdr>
        <w:top w:val="none" w:sz="0" w:space="0" w:color="auto"/>
        <w:left w:val="none" w:sz="0" w:space="0" w:color="auto"/>
        <w:bottom w:val="none" w:sz="0" w:space="0" w:color="auto"/>
        <w:right w:val="none" w:sz="0" w:space="0" w:color="auto"/>
      </w:divBdr>
    </w:div>
    <w:div w:id="578248665">
      <w:bodyDiv w:val="1"/>
      <w:marLeft w:val="0"/>
      <w:marRight w:val="0"/>
      <w:marTop w:val="0"/>
      <w:marBottom w:val="0"/>
      <w:divBdr>
        <w:top w:val="none" w:sz="0" w:space="0" w:color="auto"/>
        <w:left w:val="none" w:sz="0" w:space="0" w:color="auto"/>
        <w:bottom w:val="none" w:sz="0" w:space="0" w:color="auto"/>
        <w:right w:val="none" w:sz="0" w:space="0" w:color="auto"/>
      </w:divBdr>
      <w:divsChild>
        <w:div w:id="386926590">
          <w:marLeft w:val="0"/>
          <w:marRight w:val="0"/>
          <w:marTop w:val="0"/>
          <w:marBottom w:val="0"/>
          <w:divBdr>
            <w:top w:val="none" w:sz="0" w:space="0" w:color="auto"/>
            <w:left w:val="none" w:sz="0" w:space="0" w:color="auto"/>
            <w:bottom w:val="none" w:sz="0" w:space="0" w:color="auto"/>
            <w:right w:val="none" w:sz="0" w:space="0" w:color="auto"/>
          </w:divBdr>
        </w:div>
      </w:divsChild>
    </w:div>
    <w:div w:id="579485024">
      <w:bodyDiv w:val="1"/>
      <w:marLeft w:val="0"/>
      <w:marRight w:val="0"/>
      <w:marTop w:val="0"/>
      <w:marBottom w:val="0"/>
      <w:divBdr>
        <w:top w:val="none" w:sz="0" w:space="0" w:color="auto"/>
        <w:left w:val="none" w:sz="0" w:space="0" w:color="auto"/>
        <w:bottom w:val="none" w:sz="0" w:space="0" w:color="auto"/>
        <w:right w:val="none" w:sz="0" w:space="0" w:color="auto"/>
      </w:divBdr>
    </w:div>
    <w:div w:id="607737973">
      <w:bodyDiv w:val="1"/>
      <w:marLeft w:val="0"/>
      <w:marRight w:val="0"/>
      <w:marTop w:val="0"/>
      <w:marBottom w:val="0"/>
      <w:divBdr>
        <w:top w:val="none" w:sz="0" w:space="0" w:color="auto"/>
        <w:left w:val="none" w:sz="0" w:space="0" w:color="auto"/>
        <w:bottom w:val="none" w:sz="0" w:space="0" w:color="auto"/>
        <w:right w:val="none" w:sz="0" w:space="0" w:color="auto"/>
      </w:divBdr>
    </w:div>
    <w:div w:id="626355749">
      <w:bodyDiv w:val="1"/>
      <w:marLeft w:val="0"/>
      <w:marRight w:val="0"/>
      <w:marTop w:val="0"/>
      <w:marBottom w:val="0"/>
      <w:divBdr>
        <w:top w:val="none" w:sz="0" w:space="0" w:color="auto"/>
        <w:left w:val="none" w:sz="0" w:space="0" w:color="auto"/>
        <w:bottom w:val="none" w:sz="0" w:space="0" w:color="auto"/>
        <w:right w:val="none" w:sz="0" w:space="0" w:color="auto"/>
      </w:divBdr>
    </w:div>
    <w:div w:id="633214654">
      <w:bodyDiv w:val="1"/>
      <w:marLeft w:val="0"/>
      <w:marRight w:val="0"/>
      <w:marTop w:val="0"/>
      <w:marBottom w:val="0"/>
      <w:divBdr>
        <w:top w:val="none" w:sz="0" w:space="0" w:color="auto"/>
        <w:left w:val="none" w:sz="0" w:space="0" w:color="auto"/>
        <w:bottom w:val="none" w:sz="0" w:space="0" w:color="auto"/>
        <w:right w:val="none" w:sz="0" w:space="0" w:color="auto"/>
      </w:divBdr>
      <w:divsChild>
        <w:div w:id="1498229187">
          <w:marLeft w:val="0"/>
          <w:marRight w:val="0"/>
          <w:marTop w:val="0"/>
          <w:marBottom w:val="0"/>
          <w:divBdr>
            <w:top w:val="none" w:sz="0" w:space="0" w:color="auto"/>
            <w:left w:val="none" w:sz="0" w:space="0" w:color="auto"/>
            <w:bottom w:val="none" w:sz="0" w:space="0" w:color="auto"/>
            <w:right w:val="none" w:sz="0" w:space="0" w:color="auto"/>
          </w:divBdr>
        </w:div>
        <w:div w:id="1874265227">
          <w:marLeft w:val="0"/>
          <w:marRight w:val="0"/>
          <w:marTop w:val="0"/>
          <w:marBottom w:val="0"/>
          <w:divBdr>
            <w:top w:val="none" w:sz="0" w:space="0" w:color="auto"/>
            <w:left w:val="none" w:sz="0" w:space="0" w:color="auto"/>
            <w:bottom w:val="none" w:sz="0" w:space="0" w:color="auto"/>
            <w:right w:val="none" w:sz="0" w:space="0" w:color="auto"/>
          </w:divBdr>
        </w:div>
      </w:divsChild>
    </w:div>
    <w:div w:id="643850434">
      <w:bodyDiv w:val="1"/>
      <w:marLeft w:val="0"/>
      <w:marRight w:val="0"/>
      <w:marTop w:val="0"/>
      <w:marBottom w:val="0"/>
      <w:divBdr>
        <w:top w:val="none" w:sz="0" w:space="0" w:color="auto"/>
        <w:left w:val="none" w:sz="0" w:space="0" w:color="auto"/>
        <w:bottom w:val="none" w:sz="0" w:space="0" w:color="auto"/>
        <w:right w:val="none" w:sz="0" w:space="0" w:color="auto"/>
      </w:divBdr>
    </w:div>
    <w:div w:id="667445589">
      <w:bodyDiv w:val="1"/>
      <w:marLeft w:val="0"/>
      <w:marRight w:val="0"/>
      <w:marTop w:val="0"/>
      <w:marBottom w:val="0"/>
      <w:divBdr>
        <w:top w:val="none" w:sz="0" w:space="0" w:color="auto"/>
        <w:left w:val="none" w:sz="0" w:space="0" w:color="auto"/>
        <w:bottom w:val="none" w:sz="0" w:space="0" w:color="auto"/>
        <w:right w:val="none" w:sz="0" w:space="0" w:color="auto"/>
      </w:divBdr>
    </w:div>
    <w:div w:id="709451680">
      <w:bodyDiv w:val="1"/>
      <w:marLeft w:val="0"/>
      <w:marRight w:val="0"/>
      <w:marTop w:val="0"/>
      <w:marBottom w:val="0"/>
      <w:divBdr>
        <w:top w:val="none" w:sz="0" w:space="0" w:color="auto"/>
        <w:left w:val="none" w:sz="0" w:space="0" w:color="auto"/>
        <w:bottom w:val="none" w:sz="0" w:space="0" w:color="auto"/>
        <w:right w:val="none" w:sz="0" w:space="0" w:color="auto"/>
      </w:divBdr>
    </w:div>
    <w:div w:id="712968571">
      <w:bodyDiv w:val="1"/>
      <w:marLeft w:val="0"/>
      <w:marRight w:val="0"/>
      <w:marTop w:val="0"/>
      <w:marBottom w:val="0"/>
      <w:divBdr>
        <w:top w:val="none" w:sz="0" w:space="0" w:color="auto"/>
        <w:left w:val="none" w:sz="0" w:space="0" w:color="auto"/>
        <w:bottom w:val="none" w:sz="0" w:space="0" w:color="auto"/>
        <w:right w:val="none" w:sz="0" w:space="0" w:color="auto"/>
      </w:divBdr>
    </w:div>
    <w:div w:id="729546909">
      <w:bodyDiv w:val="1"/>
      <w:marLeft w:val="0"/>
      <w:marRight w:val="0"/>
      <w:marTop w:val="0"/>
      <w:marBottom w:val="0"/>
      <w:divBdr>
        <w:top w:val="none" w:sz="0" w:space="0" w:color="auto"/>
        <w:left w:val="none" w:sz="0" w:space="0" w:color="auto"/>
        <w:bottom w:val="none" w:sz="0" w:space="0" w:color="auto"/>
        <w:right w:val="none" w:sz="0" w:space="0" w:color="auto"/>
      </w:divBdr>
    </w:div>
    <w:div w:id="732239283">
      <w:bodyDiv w:val="1"/>
      <w:marLeft w:val="0"/>
      <w:marRight w:val="0"/>
      <w:marTop w:val="0"/>
      <w:marBottom w:val="0"/>
      <w:divBdr>
        <w:top w:val="none" w:sz="0" w:space="0" w:color="auto"/>
        <w:left w:val="none" w:sz="0" w:space="0" w:color="auto"/>
        <w:bottom w:val="none" w:sz="0" w:space="0" w:color="auto"/>
        <w:right w:val="none" w:sz="0" w:space="0" w:color="auto"/>
      </w:divBdr>
    </w:div>
    <w:div w:id="733242738">
      <w:bodyDiv w:val="1"/>
      <w:marLeft w:val="0"/>
      <w:marRight w:val="0"/>
      <w:marTop w:val="0"/>
      <w:marBottom w:val="0"/>
      <w:divBdr>
        <w:top w:val="none" w:sz="0" w:space="0" w:color="auto"/>
        <w:left w:val="none" w:sz="0" w:space="0" w:color="auto"/>
        <w:bottom w:val="none" w:sz="0" w:space="0" w:color="auto"/>
        <w:right w:val="none" w:sz="0" w:space="0" w:color="auto"/>
      </w:divBdr>
    </w:div>
    <w:div w:id="739641572">
      <w:bodyDiv w:val="1"/>
      <w:marLeft w:val="0"/>
      <w:marRight w:val="0"/>
      <w:marTop w:val="0"/>
      <w:marBottom w:val="0"/>
      <w:divBdr>
        <w:top w:val="none" w:sz="0" w:space="0" w:color="auto"/>
        <w:left w:val="none" w:sz="0" w:space="0" w:color="auto"/>
        <w:bottom w:val="none" w:sz="0" w:space="0" w:color="auto"/>
        <w:right w:val="none" w:sz="0" w:space="0" w:color="auto"/>
      </w:divBdr>
    </w:div>
    <w:div w:id="795562309">
      <w:bodyDiv w:val="1"/>
      <w:marLeft w:val="0"/>
      <w:marRight w:val="0"/>
      <w:marTop w:val="0"/>
      <w:marBottom w:val="0"/>
      <w:divBdr>
        <w:top w:val="none" w:sz="0" w:space="0" w:color="auto"/>
        <w:left w:val="none" w:sz="0" w:space="0" w:color="auto"/>
        <w:bottom w:val="none" w:sz="0" w:space="0" w:color="auto"/>
        <w:right w:val="none" w:sz="0" w:space="0" w:color="auto"/>
      </w:divBdr>
    </w:div>
    <w:div w:id="842281366">
      <w:bodyDiv w:val="1"/>
      <w:marLeft w:val="0"/>
      <w:marRight w:val="0"/>
      <w:marTop w:val="0"/>
      <w:marBottom w:val="0"/>
      <w:divBdr>
        <w:top w:val="none" w:sz="0" w:space="0" w:color="auto"/>
        <w:left w:val="none" w:sz="0" w:space="0" w:color="auto"/>
        <w:bottom w:val="none" w:sz="0" w:space="0" w:color="auto"/>
        <w:right w:val="none" w:sz="0" w:space="0" w:color="auto"/>
      </w:divBdr>
    </w:div>
    <w:div w:id="857692104">
      <w:bodyDiv w:val="1"/>
      <w:marLeft w:val="0"/>
      <w:marRight w:val="0"/>
      <w:marTop w:val="0"/>
      <w:marBottom w:val="0"/>
      <w:divBdr>
        <w:top w:val="none" w:sz="0" w:space="0" w:color="auto"/>
        <w:left w:val="none" w:sz="0" w:space="0" w:color="auto"/>
        <w:bottom w:val="none" w:sz="0" w:space="0" w:color="auto"/>
        <w:right w:val="none" w:sz="0" w:space="0" w:color="auto"/>
      </w:divBdr>
    </w:div>
    <w:div w:id="883643230">
      <w:bodyDiv w:val="1"/>
      <w:marLeft w:val="0"/>
      <w:marRight w:val="0"/>
      <w:marTop w:val="0"/>
      <w:marBottom w:val="0"/>
      <w:divBdr>
        <w:top w:val="none" w:sz="0" w:space="0" w:color="auto"/>
        <w:left w:val="none" w:sz="0" w:space="0" w:color="auto"/>
        <w:bottom w:val="none" w:sz="0" w:space="0" w:color="auto"/>
        <w:right w:val="none" w:sz="0" w:space="0" w:color="auto"/>
      </w:divBdr>
    </w:div>
    <w:div w:id="918640848">
      <w:bodyDiv w:val="1"/>
      <w:marLeft w:val="0"/>
      <w:marRight w:val="0"/>
      <w:marTop w:val="0"/>
      <w:marBottom w:val="0"/>
      <w:divBdr>
        <w:top w:val="none" w:sz="0" w:space="0" w:color="auto"/>
        <w:left w:val="none" w:sz="0" w:space="0" w:color="auto"/>
        <w:bottom w:val="none" w:sz="0" w:space="0" w:color="auto"/>
        <w:right w:val="none" w:sz="0" w:space="0" w:color="auto"/>
      </w:divBdr>
    </w:div>
    <w:div w:id="942421937">
      <w:bodyDiv w:val="1"/>
      <w:marLeft w:val="0"/>
      <w:marRight w:val="0"/>
      <w:marTop w:val="0"/>
      <w:marBottom w:val="0"/>
      <w:divBdr>
        <w:top w:val="none" w:sz="0" w:space="0" w:color="auto"/>
        <w:left w:val="none" w:sz="0" w:space="0" w:color="auto"/>
        <w:bottom w:val="none" w:sz="0" w:space="0" w:color="auto"/>
        <w:right w:val="none" w:sz="0" w:space="0" w:color="auto"/>
      </w:divBdr>
    </w:div>
    <w:div w:id="943850356">
      <w:bodyDiv w:val="1"/>
      <w:marLeft w:val="0"/>
      <w:marRight w:val="0"/>
      <w:marTop w:val="0"/>
      <w:marBottom w:val="0"/>
      <w:divBdr>
        <w:top w:val="none" w:sz="0" w:space="0" w:color="auto"/>
        <w:left w:val="none" w:sz="0" w:space="0" w:color="auto"/>
        <w:bottom w:val="none" w:sz="0" w:space="0" w:color="auto"/>
        <w:right w:val="none" w:sz="0" w:space="0" w:color="auto"/>
      </w:divBdr>
    </w:div>
    <w:div w:id="964116981">
      <w:bodyDiv w:val="1"/>
      <w:marLeft w:val="0"/>
      <w:marRight w:val="0"/>
      <w:marTop w:val="0"/>
      <w:marBottom w:val="0"/>
      <w:divBdr>
        <w:top w:val="none" w:sz="0" w:space="0" w:color="auto"/>
        <w:left w:val="none" w:sz="0" w:space="0" w:color="auto"/>
        <w:bottom w:val="none" w:sz="0" w:space="0" w:color="auto"/>
        <w:right w:val="none" w:sz="0" w:space="0" w:color="auto"/>
      </w:divBdr>
    </w:div>
    <w:div w:id="975062055">
      <w:bodyDiv w:val="1"/>
      <w:marLeft w:val="0"/>
      <w:marRight w:val="0"/>
      <w:marTop w:val="0"/>
      <w:marBottom w:val="0"/>
      <w:divBdr>
        <w:top w:val="none" w:sz="0" w:space="0" w:color="auto"/>
        <w:left w:val="none" w:sz="0" w:space="0" w:color="auto"/>
        <w:bottom w:val="none" w:sz="0" w:space="0" w:color="auto"/>
        <w:right w:val="none" w:sz="0" w:space="0" w:color="auto"/>
      </w:divBdr>
    </w:div>
    <w:div w:id="977339896">
      <w:bodyDiv w:val="1"/>
      <w:marLeft w:val="0"/>
      <w:marRight w:val="0"/>
      <w:marTop w:val="0"/>
      <w:marBottom w:val="0"/>
      <w:divBdr>
        <w:top w:val="none" w:sz="0" w:space="0" w:color="auto"/>
        <w:left w:val="none" w:sz="0" w:space="0" w:color="auto"/>
        <w:bottom w:val="none" w:sz="0" w:space="0" w:color="auto"/>
        <w:right w:val="none" w:sz="0" w:space="0" w:color="auto"/>
      </w:divBdr>
      <w:divsChild>
        <w:div w:id="284166513">
          <w:marLeft w:val="0"/>
          <w:marRight w:val="0"/>
          <w:marTop w:val="0"/>
          <w:marBottom w:val="0"/>
          <w:divBdr>
            <w:top w:val="none" w:sz="0" w:space="0" w:color="auto"/>
            <w:left w:val="none" w:sz="0" w:space="0" w:color="auto"/>
            <w:bottom w:val="none" w:sz="0" w:space="0" w:color="auto"/>
            <w:right w:val="none" w:sz="0" w:space="0" w:color="auto"/>
          </w:divBdr>
        </w:div>
      </w:divsChild>
    </w:div>
    <w:div w:id="993416548">
      <w:bodyDiv w:val="1"/>
      <w:marLeft w:val="0"/>
      <w:marRight w:val="0"/>
      <w:marTop w:val="0"/>
      <w:marBottom w:val="0"/>
      <w:divBdr>
        <w:top w:val="none" w:sz="0" w:space="0" w:color="auto"/>
        <w:left w:val="none" w:sz="0" w:space="0" w:color="auto"/>
        <w:bottom w:val="none" w:sz="0" w:space="0" w:color="auto"/>
        <w:right w:val="none" w:sz="0" w:space="0" w:color="auto"/>
      </w:divBdr>
    </w:div>
    <w:div w:id="1005864226">
      <w:bodyDiv w:val="1"/>
      <w:marLeft w:val="0"/>
      <w:marRight w:val="0"/>
      <w:marTop w:val="0"/>
      <w:marBottom w:val="0"/>
      <w:divBdr>
        <w:top w:val="none" w:sz="0" w:space="0" w:color="auto"/>
        <w:left w:val="none" w:sz="0" w:space="0" w:color="auto"/>
        <w:bottom w:val="none" w:sz="0" w:space="0" w:color="auto"/>
        <w:right w:val="none" w:sz="0" w:space="0" w:color="auto"/>
      </w:divBdr>
    </w:div>
    <w:div w:id="1026180658">
      <w:bodyDiv w:val="1"/>
      <w:marLeft w:val="0"/>
      <w:marRight w:val="0"/>
      <w:marTop w:val="0"/>
      <w:marBottom w:val="0"/>
      <w:divBdr>
        <w:top w:val="none" w:sz="0" w:space="0" w:color="auto"/>
        <w:left w:val="none" w:sz="0" w:space="0" w:color="auto"/>
        <w:bottom w:val="none" w:sz="0" w:space="0" w:color="auto"/>
        <w:right w:val="none" w:sz="0" w:space="0" w:color="auto"/>
      </w:divBdr>
    </w:div>
    <w:div w:id="1042898009">
      <w:bodyDiv w:val="1"/>
      <w:marLeft w:val="0"/>
      <w:marRight w:val="0"/>
      <w:marTop w:val="0"/>
      <w:marBottom w:val="0"/>
      <w:divBdr>
        <w:top w:val="none" w:sz="0" w:space="0" w:color="auto"/>
        <w:left w:val="none" w:sz="0" w:space="0" w:color="auto"/>
        <w:bottom w:val="none" w:sz="0" w:space="0" w:color="auto"/>
        <w:right w:val="none" w:sz="0" w:space="0" w:color="auto"/>
      </w:divBdr>
    </w:div>
    <w:div w:id="1050572733">
      <w:bodyDiv w:val="1"/>
      <w:marLeft w:val="0"/>
      <w:marRight w:val="0"/>
      <w:marTop w:val="0"/>
      <w:marBottom w:val="0"/>
      <w:divBdr>
        <w:top w:val="none" w:sz="0" w:space="0" w:color="auto"/>
        <w:left w:val="none" w:sz="0" w:space="0" w:color="auto"/>
        <w:bottom w:val="none" w:sz="0" w:space="0" w:color="auto"/>
        <w:right w:val="none" w:sz="0" w:space="0" w:color="auto"/>
      </w:divBdr>
    </w:div>
    <w:div w:id="1085953129">
      <w:bodyDiv w:val="1"/>
      <w:marLeft w:val="0"/>
      <w:marRight w:val="0"/>
      <w:marTop w:val="0"/>
      <w:marBottom w:val="0"/>
      <w:divBdr>
        <w:top w:val="none" w:sz="0" w:space="0" w:color="auto"/>
        <w:left w:val="none" w:sz="0" w:space="0" w:color="auto"/>
        <w:bottom w:val="none" w:sz="0" w:space="0" w:color="auto"/>
        <w:right w:val="none" w:sz="0" w:space="0" w:color="auto"/>
      </w:divBdr>
    </w:div>
    <w:div w:id="1126196518">
      <w:bodyDiv w:val="1"/>
      <w:marLeft w:val="0"/>
      <w:marRight w:val="0"/>
      <w:marTop w:val="0"/>
      <w:marBottom w:val="0"/>
      <w:divBdr>
        <w:top w:val="none" w:sz="0" w:space="0" w:color="auto"/>
        <w:left w:val="none" w:sz="0" w:space="0" w:color="auto"/>
        <w:bottom w:val="none" w:sz="0" w:space="0" w:color="auto"/>
        <w:right w:val="none" w:sz="0" w:space="0" w:color="auto"/>
      </w:divBdr>
    </w:div>
    <w:div w:id="1152140079">
      <w:bodyDiv w:val="1"/>
      <w:marLeft w:val="0"/>
      <w:marRight w:val="0"/>
      <w:marTop w:val="0"/>
      <w:marBottom w:val="0"/>
      <w:divBdr>
        <w:top w:val="none" w:sz="0" w:space="0" w:color="auto"/>
        <w:left w:val="none" w:sz="0" w:space="0" w:color="auto"/>
        <w:bottom w:val="none" w:sz="0" w:space="0" w:color="auto"/>
        <w:right w:val="none" w:sz="0" w:space="0" w:color="auto"/>
      </w:divBdr>
    </w:div>
    <w:div w:id="1160460185">
      <w:bodyDiv w:val="1"/>
      <w:marLeft w:val="0"/>
      <w:marRight w:val="0"/>
      <w:marTop w:val="0"/>
      <w:marBottom w:val="0"/>
      <w:divBdr>
        <w:top w:val="none" w:sz="0" w:space="0" w:color="auto"/>
        <w:left w:val="none" w:sz="0" w:space="0" w:color="auto"/>
        <w:bottom w:val="none" w:sz="0" w:space="0" w:color="auto"/>
        <w:right w:val="none" w:sz="0" w:space="0" w:color="auto"/>
      </w:divBdr>
    </w:div>
    <w:div w:id="1166749004">
      <w:bodyDiv w:val="1"/>
      <w:marLeft w:val="0"/>
      <w:marRight w:val="0"/>
      <w:marTop w:val="0"/>
      <w:marBottom w:val="0"/>
      <w:divBdr>
        <w:top w:val="none" w:sz="0" w:space="0" w:color="auto"/>
        <w:left w:val="none" w:sz="0" w:space="0" w:color="auto"/>
        <w:bottom w:val="none" w:sz="0" w:space="0" w:color="auto"/>
        <w:right w:val="none" w:sz="0" w:space="0" w:color="auto"/>
      </w:divBdr>
      <w:divsChild>
        <w:div w:id="224797017">
          <w:marLeft w:val="0"/>
          <w:marRight w:val="0"/>
          <w:marTop w:val="0"/>
          <w:marBottom w:val="0"/>
          <w:divBdr>
            <w:top w:val="none" w:sz="0" w:space="0" w:color="auto"/>
            <w:left w:val="none" w:sz="0" w:space="0" w:color="auto"/>
            <w:bottom w:val="none" w:sz="0" w:space="0" w:color="auto"/>
            <w:right w:val="none" w:sz="0" w:space="0" w:color="auto"/>
          </w:divBdr>
        </w:div>
        <w:div w:id="1852143880">
          <w:marLeft w:val="0"/>
          <w:marRight w:val="0"/>
          <w:marTop w:val="0"/>
          <w:marBottom w:val="0"/>
          <w:divBdr>
            <w:top w:val="none" w:sz="0" w:space="0" w:color="auto"/>
            <w:left w:val="none" w:sz="0" w:space="0" w:color="auto"/>
            <w:bottom w:val="none" w:sz="0" w:space="0" w:color="auto"/>
            <w:right w:val="none" w:sz="0" w:space="0" w:color="auto"/>
          </w:divBdr>
        </w:div>
      </w:divsChild>
    </w:div>
    <w:div w:id="1188910497">
      <w:bodyDiv w:val="1"/>
      <w:marLeft w:val="0"/>
      <w:marRight w:val="0"/>
      <w:marTop w:val="0"/>
      <w:marBottom w:val="0"/>
      <w:divBdr>
        <w:top w:val="none" w:sz="0" w:space="0" w:color="auto"/>
        <w:left w:val="none" w:sz="0" w:space="0" w:color="auto"/>
        <w:bottom w:val="none" w:sz="0" w:space="0" w:color="auto"/>
        <w:right w:val="none" w:sz="0" w:space="0" w:color="auto"/>
      </w:divBdr>
    </w:div>
    <w:div w:id="1206332454">
      <w:bodyDiv w:val="1"/>
      <w:marLeft w:val="0"/>
      <w:marRight w:val="0"/>
      <w:marTop w:val="0"/>
      <w:marBottom w:val="0"/>
      <w:divBdr>
        <w:top w:val="none" w:sz="0" w:space="0" w:color="auto"/>
        <w:left w:val="none" w:sz="0" w:space="0" w:color="auto"/>
        <w:bottom w:val="none" w:sz="0" w:space="0" w:color="auto"/>
        <w:right w:val="none" w:sz="0" w:space="0" w:color="auto"/>
      </w:divBdr>
    </w:div>
    <w:div w:id="1223558709">
      <w:bodyDiv w:val="1"/>
      <w:marLeft w:val="0"/>
      <w:marRight w:val="0"/>
      <w:marTop w:val="0"/>
      <w:marBottom w:val="0"/>
      <w:divBdr>
        <w:top w:val="none" w:sz="0" w:space="0" w:color="auto"/>
        <w:left w:val="none" w:sz="0" w:space="0" w:color="auto"/>
        <w:bottom w:val="none" w:sz="0" w:space="0" w:color="auto"/>
        <w:right w:val="none" w:sz="0" w:space="0" w:color="auto"/>
      </w:divBdr>
    </w:div>
    <w:div w:id="1226648329">
      <w:bodyDiv w:val="1"/>
      <w:marLeft w:val="0"/>
      <w:marRight w:val="0"/>
      <w:marTop w:val="0"/>
      <w:marBottom w:val="0"/>
      <w:divBdr>
        <w:top w:val="none" w:sz="0" w:space="0" w:color="auto"/>
        <w:left w:val="none" w:sz="0" w:space="0" w:color="auto"/>
        <w:bottom w:val="none" w:sz="0" w:space="0" w:color="auto"/>
        <w:right w:val="none" w:sz="0" w:space="0" w:color="auto"/>
      </w:divBdr>
      <w:divsChild>
        <w:div w:id="639382200">
          <w:marLeft w:val="0"/>
          <w:marRight w:val="0"/>
          <w:marTop w:val="0"/>
          <w:marBottom w:val="0"/>
          <w:divBdr>
            <w:top w:val="none" w:sz="0" w:space="0" w:color="auto"/>
            <w:left w:val="none" w:sz="0" w:space="0" w:color="auto"/>
            <w:bottom w:val="none" w:sz="0" w:space="0" w:color="auto"/>
            <w:right w:val="none" w:sz="0" w:space="0" w:color="auto"/>
          </w:divBdr>
        </w:div>
        <w:div w:id="1242375289">
          <w:marLeft w:val="0"/>
          <w:marRight w:val="0"/>
          <w:marTop w:val="0"/>
          <w:marBottom w:val="0"/>
          <w:divBdr>
            <w:top w:val="none" w:sz="0" w:space="0" w:color="auto"/>
            <w:left w:val="none" w:sz="0" w:space="0" w:color="auto"/>
            <w:bottom w:val="none" w:sz="0" w:space="0" w:color="auto"/>
            <w:right w:val="none" w:sz="0" w:space="0" w:color="auto"/>
          </w:divBdr>
        </w:div>
      </w:divsChild>
    </w:div>
    <w:div w:id="1234926315">
      <w:bodyDiv w:val="1"/>
      <w:marLeft w:val="0"/>
      <w:marRight w:val="0"/>
      <w:marTop w:val="0"/>
      <w:marBottom w:val="0"/>
      <w:divBdr>
        <w:top w:val="none" w:sz="0" w:space="0" w:color="auto"/>
        <w:left w:val="none" w:sz="0" w:space="0" w:color="auto"/>
        <w:bottom w:val="none" w:sz="0" w:space="0" w:color="auto"/>
        <w:right w:val="none" w:sz="0" w:space="0" w:color="auto"/>
      </w:divBdr>
    </w:div>
    <w:div w:id="1235899744">
      <w:bodyDiv w:val="1"/>
      <w:marLeft w:val="0"/>
      <w:marRight w:val="0"/>
      <w:marTop w:val="0"/>
      <w:marBottom w:val="0"/>
      <w:divBdr>
        <w:top w:val="none" w:sz="0" w:space="0" w:color="auto"/>
        <w:left w:val="none" w:sz="0" w:space="0" w:color="auto"/>
        <w:bottom w:val="none" w:sz="0" w:space="0" w:color="auto"/>
        <w:right w:val="none" w:sz="0" w:space="0" w:color="auto"/>
      </w:divBdr>
    </w:div>
    <w:div w:id="1249925891">
      <w:bodyDiv w:val="1"/>
      <w:marLeft w:val="0"/>
      <w:marRight w:val="0"/>
      <w:marTop w:val="0"/>
      <w:marBottom w:val="0"/>
      <w:divBdr>
        <w:top w:val="none" w:sz="0" w:space="0" w:color="auto"/>
        <w:left w:val="none" w:sz="0" w:space="0" w:color="auto"/>
        <w:bottom w:val="none" w:sz="0" w:space="0" w:color="auto"/>
        <w:right w:val="none" w:sz="0" w:space="0" w:color="auto"/>
      </w:divBdr>
    </w:div>
    <w:div w:id="1314721406">
      <w:bodyDiv w:val="1"/>
      <w:marLeft w:val="0"/>
      <w:marRight w:val="0"/>
      <w:marTop w:val="0"/>
      <w:marBottom w:val="0"/>
      <w:divBdr>
        <w:top w:val="none" w:sz="0" w:space="0" w:color="auto"/>
        <w:left w:val="none" w:sz="0" w:space="0" w:color="auto"/>
        <w:bottom w:val="none" w:sz="0" w:space="0" w:color="auto"/>
        <w:right w:val="none" w:sz="0" w:space="0" w:color="auto"/>
      </w:divBdr>
    </w:div>
    <w:div w:id="1317146310">
      <w:bodyDiv w:val="1"/>
      <w:marLeft w:val="0"/>
      <w:marRight w:val="0"/>
      <w:marTop w:val="0"/>
      <w:marBottom w:val="0"/>
      <w:divBdr>
        <w:top w:val="none" w:sz="0" w:space="0" w:color="auto"/>
        <w:left w:val="none" w:sz="0" w:space="0" w:color="auto"/>
        <w:bottom w:val="none" w:sz="0" w:space="0" w:color="auto"/>
        <w:right w:val="none" w:sz="0" w:space="0" w:color="auto"/>
      </w:divBdr>
    </w:div>
    <w:div w:id="1322854438">
      <w:bodyDiv w:val="1"/>
      <w:marLeft w:val="0"/>
      <w:marRight w:val="0"/>
      <w:marTop w:val="0"/>
      <w:marBottom w:val="0"/>
      <w:divBdr>
        <w:top w:val="none" w:sz="0" w:space="0" w:color="auto"/>
        <w:left w:val="none" w:sz="0" w:space="0" w:color="auto"/>
        <w:bottom w:val="none" w:sz="0" w:space="0" w:color="auto"/>
        <w:right w:val="none" w:sz="0" w:space="0" w:color="auto"/>
      </w:divBdr>
    </w:div>
    <w:div w:id="1334721309">
      <w:bodyDiv w:val="1"/>
      <w:marLeft w:val="0"/>
      <w:marRight w:val="0"/>
      <w:marTop w:val="0"/>
      <w:marBottom w:val="0"/>
      <w:divBdr>
        <w:top w:val="none" w:sz="0" w:space="0" w:color="auto"/>
        <w:left w:val="none" w:sz="0" w:space="0" w:color="auto"/>
        <w:bottom w:val="none" w:sz="0" w:space="0" w:color="auto"/>
        <w:right w:val="none" w:sz="0" w:space="0" w:color="auto"/>
      </w:divBdr>
    </w:div>
    <w:div w:id="1336035870">
      <w:bodyDiv w:val="1"/>
      <w:marLeft w:val="0"/>
      <w:marRight w:val="0"/>
      <w:marTop w:val="0"/>
      <w:marBottom w:val="0"/>
      <w:divBdr>
        <w:top w:val="none" w:sz="0" w:space="0" w:color="auto"/>
        <w:left w:val="none" w:sz="0" w:space="0" w:color="auto"/>
        <w:bottom w:val="none" w:sz="0" w:space="0" w:color="auto"/>
        <w:right w:val="none" w:sz="0" w:space="0" w:color="auto"/>
      </w:divBdr>
      <w:divsChild>
        <w:div w:id="875042990">
          <w:marLeft w:val="0"/>
          <w:marRight w:val="0"/>
          <w:marTop w:val="0"/>
          <w:marBottom w:val="0"/>
          <w:divBdr>
            <w:top w:val="none" w:sz="0" w:space="0" w:color="auto"/>
            <w:left w:val="none" w:sz="0" w:space="0" w:color="auto"/>
            <w:bottom w:val="none" w:sz="0" w:space="0" w:color="auto"/>
            <w:right w:val="none" w:sz="0" w:space="0" w:color="auto"/>
          </w:divBdr>
        </w:div>
        <w:div w:id="1450709449">
          <w:marLeft w:val="0"/>
          <w:marRight w:val="0"/>
          <w:marTop w:val="0"/>
          <w:marBottom w:val="0"/>
          <w:divBdr>
            <w:top w:val="none" w:sz="0" w:space="0" w:color="auto"/>
            <w:left w:val="none" w:sz="0" w:space="0" w:color="auto"/>
            <w:bottom w:val="none" w:sz="0" w:space="0" w:color="auto"/>
            <w:right w:val="none" w:sz="0" w:space="0" w:color="auto"/>
          </w:divBdr>
        </w:div>
        <w:div w:id="1205483308">
          <w:marLeft w:val="0"/>
          <w:marRight w:val="0"/>
          <w:marTop w:val="0"/>
          <w:marBottom w:val="0"/>
          <w:divBdr>
            <w:top w:val="none" w:sz="0" w:space="0" w:color="auto"/>
            <w:left w:val="none" w:sz="0" w:space="0" w:color="auto"/>
            <w:bottom w:val="none" w:sz="0" w:space="0" w:color="auto"/>
            <w:right w:val="none" w:sz="0" w:space="0" w:color="auto"/>
          </w:divBdr>
        </w:div>
        <w:div w:id="731198942">
          <w:marLeft w:val="0"/>
          <w:marRight w:val="0"/>
          <w:marTop w:val="0"/>
          <w:marBottom w:val="0"/>
          <w:divBdr>
            <w:top w:val="none" w:sz="0" w:space="0" w:color="auto"/>
            <w:left w:val="none" w:sz="0" w:space="0" w:color="auto"/>
            <w:bottom w:val="none" w:sz="0" w:space="0" w:color="auto"/>
            <w:right w:val="none" w:sz="0" w:space="0" w:color="auto"/>
          </w:divBdr>
        </w:div>
        <w:div w:id="791436550">
          <w:marLeft w:val="0"/>
          <w:marRight w:val="0"/>
          <w:marTop w:val="0"/>
          <w:marBottom w:val="0"/>
          <w:divBdr>
            <w:top w:val="none" w:sz="0" w:space="0" w:color="auto"/>
            <w:left w:val="none" w:sz="0" w:space="0" w:color="auto"/>
            <w:bottom w:val="none" w:sz="0" w:space="0" w:color="auto"/>
            <w:right w:val="none" w:sz="0" w:space="0" w:color="auto"/>
          </w:divBdr>
        </w:div>
      </w:divsChild>
    </w:div>
    <w:div w:id="1342589316">
      <w:bodyDiv w:val="1"/>
      <w:marLeft w:val="0"/>
      <w:marRight w:val="0"/>
      <w:marTop w:val="0"/>
      <w:marBottom w:val="0"/>
      <w:divBdr>
        <w:top w:val="none" w:sz="0" w:space="0" w:color="auto"/>
        <w:left w:val="none" w:sz="0" w:space="0" w:color="auto"/>
        <w:bottom w:val="none" w:sz="0" w:space="0" w:color="auto"/>
        <w:right w:val="none" w:sz="0" w:space="0" w:color="auto"/>
      </w:divBdr>
    </w:div>
    <w:div w:id="1348798162">
      <w:bodyDiv w:val="1"/>
      <w:marLeft w:val="0"/>
      <w:marRight w:val="0"/>
      <w:marTop w:val="0"/>
      <w:marBottom w:val="0"/>
      <w:divBdr>
        <w:top w:val="none" w:sz="0" w:space="0" w:color="auto"/>
        <w:left w:val="none" w:sz="0" w:space="0" w:color="auto"/>
        <w:bottom w:val="none" w:sz="0" w:space="0" w:color="auto"/>
        <w:right w:val="none" w:sz="0" w:space="0" w:color="auto"/>
      </w:divBdr>
      <w:divsChild>
        <w:div w:id="1095326520">
          <w:marLeft w:val="0"/>
          <w:marRight w:val="0"/>
          <w:marTop w:val="0"/>
          <w:marBottom w:val="0"/>
          <w:divBdr>
            <w:top w:val="none" w:sz="0" w:space="0" w:color="auto"/>
            <w:left w:val="none" w:sz="0" w:space="0" w:color="auto"/>
            <w:bottom w:val="none" w:sz="0" w:space="0" w:color="auto"/>
            <w:right w:val="none" w:sz="0" w:space="0" w:color="auto"/>
          </w:divBdr>
        </w:div>
        <w:div w:id="578949127">
          <w:marLeft w:val="0"/>
          <w:marRight w:val="0"/>
          <w:marTop w:val="0"/>
          <w:marBottom w:val="0"/>
          <w:divBdr>
            <w:top w:val="none" w:sz="0" w:space="0" w:color="auto"/>
            <w:left w:val="none" w:sz="0" w:space="0" w:color="auto"/>
            <w:bottom w:val="none" w:sz="0" w:space="0" w:color="auto"/>
            <w:right w:val="none" w:sz="0" w:space="0" w:color="auto"/>
          </w:divBdr>
        </w:div>
        <w:div w:id="1706833841">
          <w:marLeft w:val="0"/>
          <w:marRight w:val="0"/>
          <w:marTop w:val="0"/>
          <w:marBottom w:val="0"/>
          <w:divBdr>
            <w:top w:val="none" w:sz="0" w:space="0" w:color="auto"/>
            <w:left w:val="none" w:sz="0" w:space="0" w:color="auto"/>
            <w:bottom w:val="none" w:sz="0" w:space="0" w:color="auto"/>
            <w:right w:val="none" w:sz="0" w:space="0" w:color="auto"/>
          </w:divBdr>
        </w:div>
        <w:div w:id="645210920">
          <w:marLeft w:val="0"/>
          <w:marRight w:val="0"/>
          <w:marTop w:val="0"/>
          <w:marBottom w:val="0"/>
          <w:divBdr>
            <w:top w:val="none" w:sz="0" w:space="0" w:color="auto"/>
            <w:left w:val="none" w:sz="0" w:space="0" w:color="auto"/>
            <w:bottom w:val="none" w:sz="0" w:space="0" w:color="auto"/>
            <w:right w:val="none" w:sz="0" w:space="0" w:color="auto"/>
          </w:divBdr>
        </w:div>
        <w:div w:id="1500806735">
          <w:marLeft w:val="0"/>
          <w:marRight w:val="0"/>
          <w:marTop w:val="0"/>
          <w:marBottom w:val="0"/>
          <w:divBdr>
            <w:top w:val="none" w:sz="0" w:space="0" w:color="auto"/>
            <w:left w:val="none" w:sz="0" w:space="0" w:color="auto"/>
            <w:bottom w:val="none" w:sz="0" w:space="0" w:color="auto"/>
            <w:right w:val="none" w:sz="0" w:space="0" w:color="auto"/>
          </w:divBdr>
        </w:div>
      </w:divsChild>
    </w:div>
    <w:div w:id="1357539194">
      <w:bodyDiv w:val="1"/>
      <w:marLeft w:val="0"/>
      <w:marRight w:val="0"/>
      <w:marTop w:val="0"/>
      <w:marBottom w:val="0"/>
      <w:divBdr>
        <w:top w:val="none" w:sz="0" w:space="0" w:color="auto"/>
        <w:left w:val="none" w:sz="0" w:space="0" w:color="auto"/>
        <w:bottom w:val="none" w:sz="0" w:space="0" w:color="auto"/>
        <w:right w:val="none" w:sz="0" w:space="0" w:color="auto"/>
      </w:divBdr>
    </w:div>
    <w:div w:id="1400443432">
      <w:bodyDiv w:val="1"/>
      <w:marLeft w:val="0"/>
      <w:marRight w:val="0"/>
      <w:marTop w:val="0"/>
      <w:marBottom w:val="0"/>
      <w:divBdr>
        <w:top w:val="none" w:sz="0" w:space="0" w:color="auto"/>
        <w:left w:val="none" w:sz="0" w:space="0" w:color="auto"/>
        <w:bottom w:val="none" w:sz="0" w:space="0" w:color="auto"/>
        <w:right w:val="none" w:sz="0" w:space="0" w:color="auto"/>
      </w:divBdr>
      <w:divsChild>
        <w:div w:id="831725509">
          <w:marLeft w:val="0"/>
          <w:marRight w:val="0"/>
          <w:marTop w:val="0"/>
          <w:marBottom w:val="0"/>
          <w:divBdr>
            <w:top w:val="none" w:sz="0" w:space="0" w:color="auto"/>
            <w:left w:val="none" w:sz="0" w:space="0" w:color="auto"/>
            <w:bottom w:val="none" w:sz="0" w:space="0" w:color="auto"/>
            <w:right w:val="none" w:sz="0" w:space="0" w:color="auto"/>
          </w:divBdr>
        </w:div>
        <w:div w:id="1650162912">
          <w:marLeft w:val="0"/>
          <w:marRight w:val="0"/>
          <w:marTop w:val="0"/>
          <w:marBottom w:val="0"/>
          <w:divBdr>
            <w:top w:val="none" w:sz="0" w:space="0" w:color="auto"/>
            <w:left w:val="none" w:sz="0" w:space="0" w:color="auto"/>
            <w:bottom w:val="none" w:sz="0" w:space="0" w:color="auto"/>
            <w:right w:val="none" w:sz="0" w:space="0" w:color="auto"/>
          </w:divBdr>
        </w:div>
      </w:divsChild>
    </w:div>
    <w:div w:id="1433552072">
      <w:bodyDiv w:val="1"/>
      <w:marLeft w:val="0"/>
      <w:marRight w:val="0"/>
      <w:marTop w:val="0"/>
      <w:marBottom w:val="0"/>
      <w:divBdr>
        <w:top w:val="none" w:sz="0" w:space="0" w:color="auto"/>
        <w:left w:val="none" w:sz="0" w:space="0" w:color="auto"/>
        <w:bottom w:val="none" w:sz="0" w:space="0" w:color="auto"/>
        <w:right w:val="none" w:sz="0" w:space="0" w:color="auto"/>
      </w:divBdr>
    </w:div>
    <w:div w:id="1446387819">
      <w:bodyDiv w:val="1"/>
      <w:marLeft w:val="0"/>
      <w:marRight w:val="0"/>
      <w:marTop w:val="0"/>
      <w:marBottom w:val="0"/>
      <w:divBdr>
        <w:top w:val="none" w:sz="0" w:space="0" w:color="auto"/>
        <w:left w:val="none" w:sz="0" w:space="0" w:color="auto"/>
        <w:bottom w:val="none" w:sz="0" w:space="0" w:color="auto"/>
        <w:right w:val="none" w:sz="0" w:space="0" w:color="auto"/>
      </w:divBdr>
    </w:div>
    <w:div w:id="1470972382">
      <w:bodyDiv w:val="1"/>
      <w:marLeft w:val="0"/>
      <w:marRight w:val="0"/>
      <w:marTop w:val="0"/>
      <w:marBottom w:val="0"/>
      <w:divBdr>
        <w:top w:val="none" w:sz="0" w:space="0" w:color="auto"/>
        <w:left w:val="none" w:sz="0" w:space="0" w:color="auto"/>
        <w:bottom w:val="none" w:sz="0" w:space="0" w:color="auto"/>
        <w:right w:val="none" w:sz="0" w:space="0" w:color="auto"/>
      </w:divBdr>
    </w:div>
    <w:div w:id="1483814225">
      <w:bodyDiv w:val="1"/>
      <w:marLeft w:val="0"/>
      <w:marRight w:val="0"/>
      <w:marTop w:val="0"/>
      <w:marBottom w:val="0"/>
      <w:divBdr>
        <w:top w:val="none" w:sz="0" w:space="0" w:color="auto"/>
        <w:left w:val="none" w:sz="0" w:space="0" w:color="auto"/>
        <w:bottom w:val="none" w:sz="0" w:space="0" w:color="auto"/>
        <w:right w:val="none" w:sz="0" w:space="0" w:color="auto"/>
      </w:divBdr>
    </w:div>
    <w:div w:id="1499998936">
      <w:bodyDiv w:val="1"/>
      <w:marLeft w:val="0"/>
      <w:marRight w:val="0"/>
      <w:marTop w:val="0"/>
      <w:marBottom w:val="0"/>
      <w:divBdr>
        <w:top w:val="none" w:sz="0" w:space="0" w:color="auto"/>
        <w:left w:val="none" w:sz="0" w:space="0" w:color="auto"/>
        <w:bottom w:val="none" w:sz="0" w:space="0" w:color="auto"/>
        <w:right w:val="none" w:sz="0" w:space="0" w:color="auto"/>
      </w:divBdr>
    </w:div>
    <w:div w:id="1555853184">
      <w:bodyDiv w:val="1"/>
      <w:marLeft w:val="0"/>
      <w:marRight w:val="0"/>
      <w:marTop w:val="0"/>
      <w:marBottom w:val="0"/>
      <w:divBdr>
        <w:top w:val="none" w:sz="0" w:space="0" w:color="auto"/>
        <w:left w:val="none" w:sz="0" w:space="0" w:color="auto"/>
        <w:bottom w:val="none" w:sz="0" w:space="0" w:color="auto"/>
        <w:right w:val="none" w:sz="0" w:space="0" w:color="auto"/>
      </w:divBdr>
    </w:div>
    <w:div w:id="1579318825">
      <w:bodyDiv w:val="1"/>
      <w:marLeft w:val="0"/>
      <w:marRight w:val="0"/>
      <w:marTop w:val="0"/>
      <w:marBottom w:val="0"/>
      <w:divBdr>
        <w:top w:val="none" w:sz="0" w:space="0" w:color="auto"/>
        <w:left w:val="none" w:sz="0" w:space="0" w:color="auto"/>
        <w:bottom w:val="none" w:sz="0" w:space="0" w:color="auto"/>
        <w:right w:val="none" w:sz="0" w:space="0" w:color="auto"/>
      </w:divBdr>
    </w:div>
    <w:div w:id="1584098301">
      <w:bodyDiv w:val="1"/>
      <w:marLeft w:val="0"/>
      <w:marRight w:val="0"/>
      <w:marTop w:val="0"/>
      <w:marBottom w:val="0"/>
      <w:divBdr>
        <w:top w:val="none" w:sz="0" w:space="0" w:color="auto"/>
        <w:left w:val="none" w:sz="0" w:space="0" w:color="auto"/>
        <w:bottom w:val="none" w:sz="0" w:space="0" w:color="auto"/>
        <w:right w:val="none" w:sz="0" w:space="0" w:color="auto"/>
      </w:divBdr>
    </w:div>
    <w:div w:id="1612784560">
      <w:bodyDiv w:val="1"/>
      <w:marLeft w:val="0"/>
      <w:marRight w:val="0"/>
      <w:marTop w:val="0"/>
      <w:marBottom w:val="0"/>
      <w:divBdr>
        <w:top w:val="none" w:sz="0" w:space="0" w:color="auto"/>
        <w:left w:val="none" w:sz="0" w:space="0" w:color="auto"/>
        <w:bottom w:val="none" w:sz="0" w:space="0" w:color="auto"/>
        <w:right w:val="none" w:sz="0" w:space="0" w:color="auto"/>
      </w:divBdr>
    </w:div>
    <w:div w:id="1645426193">
      <w:bodyDiv w:val="1"/>
      <w:marLeft w:val="0"/>
      <w:marRight w:val="0"/>
      <w:marTop w:val="0"/>
      <w:marBottom w:val="0"/>
      <w:divBdr>
        <w:top w:val="none" w:sz="0" w:space="0" w:color="auto"/>
        <w:left w:val="none" w:sz="0" w:space="0" w:color="auto"/>
        <w:bottom w:val="none" w:sz="0" w:space="0" w:color="auto"/>
        <w:right w:val="none" w:sz="0" w:space="0" w:color="auto"/>
      </w:divBdr>
    </w:div>
    <w:div w:id="1649749120">
      <w:bodyDiv w:val="1"/>
      <w:marLeft w:val="0"/>
      <w:marRight w:val="0"/>
      <w:marTop w:val="0"/>
      <w:marBottom w:val="0"/>
      <w:divBdr>
        <w:top w:val="none" w:sz="0" w:space="0" w:color="auto"/>
        <w:left w:val="none" w:sz="0" w:space="0" w:color="auto"/>
        <w:bottom w:val="none" w:sz="0" w:space="0" w:color="auto"/>
        <w:right w:val="none" w:sz="0" w:space="0" w:color="auto"/>
      </w:divBdr>
    </w:div>
    <w:div w:id="1712025690">
      <w:bodyDiv w:val="1"/>
      <w:marLeft w:val="0"/>
      <w:marRight w:val="0"/>
      <w:marTop w:val="0"/>
      <w:marBottom w:val="0"/>
      <w:divBdr>
        <w:top w:val="none" w:sz="0" w:space="0" w:color="auto"/>
        <w:left w:val="none" w:sz="0" w:space="0" w:color="auto"/>
        <w:bottom w:val="none" w:sz="0" w:space="0" w:color="auto"/>
        <w:right w:val="none" w:sz="0" w:space="0" w:color="auto"/>
      </w:divBdr>
    </w:div>
    <w:div w:id="1721444177">
      <w:bodyDiv w:val="1"/>
      <w:marLeft w:val="0"/>
      <w:marRight w:val="0"/>
      <w:marTop w:val="0"/>
      <w:marBottom w:val="0"/>
      <w:divBdr>
        <w:top w:val="none" w:sz="0" w:space="0" w:color="auto"/>
        <w:left w:val="none" w:sz="0" w:space="0" w:color="auto"/>
        <w:bottom w:val="none" w:sz="0" w:space="0" w:color="auto"/>
        <w:right w:val="none" w:sz="0" w:space="0" w:color="auto"/>
      </w:divBdr>
    </w:div>
    <w:div w:id="1749112059">
      <w:bodyDiv w:val="1"/>
      <w:marLeft w:val="0"/>
      <w:marRight w:val="0"/>
      <w:marTop w:val="0"/>
      <w:marBottom w:val="0"/>
      <w:divBdr>
        <w:top w:val="none" w:sz="0" w:space="0" w:color="auto"/>
        <w:left w:val="none" w:sz="0" w:space="0" w:color="auto"/>
        <w:bottom w:val="none" w:sz="0" w:space="0" w:color="auto"/>
        <w:right w:val="none" w:sz="0" w:space="0" w:color="auto"/>
      </w:divBdr>
    </w:div>
    <w:div w:id="1755279856">
      <w:bodyDiv w:val="1"/>
      <w:marLeft w:val="0"/>
      <w:marRight w:val="0"/>
      <w:marTop w:val="0"/>
      <w:marBottom w:val="0"/>
      <w:divBdr>
        <w:top w:val="none" w:sz="0" w:space="0" w:color="auto"/>
        <w:left w:val="none" w:sz="0" w:space="0" w:color="auto"/>
        <w:bottom w:val="none" w:sz="0" w:space="0" w:color="auto"/>
        <w:right w:val="none" w:sz="0" w:space="0" w:color="auto"/>
      </w:divBdr>
    </w:div>
    <w:div w:id="1781336207">
      <w:bodyDiv w:val="1"/>
      <w:marLeft w:val="0"/>
      <w:marRight w:val="0"/>
      <w:marTop w:val="0"/>
      <w:marBottom w:val="0"/>
      <w:divBdr>
        <w:top w:val="none" w:sz="0" w:space="0" w:color="auto"/>
        <w:left w:val="none" w:sz="0" w:space="0" w:color="auto"/>
        <w:bottom w:val="none" w:sz="0" w:space="0" w:color="auto"/>
        <w:right w:val="none" w:sz="0" w:space="0" w:color="auto"/>
      </w:divBdr>
    </w:div>
    <w:div w:id="1784378756">
      <w:bodyDiv w:val="1"/>
      <w:marLeft w:val="0"/>
      <w:marRight w:val="0"/>
      <w:marTop w:val="0"/>
      <w:marBottom w:val="0"/>
      <w:divBdr>
        <w:top w:val="none" w:sz="0" w:space="0" w:color="auto"/>
        <w:left w:val="none" w:sz="0" w:space="0" w:color="auto"/>
        <w:bottom w:val="none" w:sz="0" w:space="0" w:color="auto"/>
        <w:right w:val="none" w:sz="0" w:space="0" w:color="auto"/>
      </w:divBdr>
    </w:div>
    <w:div w:id="1787656562">
      <w:bodyDiv w:val="1"/>
      <w:marLeft w:val="0"/>
      <w:marRight w:val="0"/>
      <w:marTop w:val="0"/>
      <w:marBottom w:val="0"/>
      <w:divBdr>
        <w:top w:val="none" w:sz="0" w:space="0" w:color="auto"/>
        <w:left w:val="none" w:sz="0" w:space="0" w:color="auto"/>
        <w:bottom w:val="none" w:sz="0" w:space="0" w:color="auto"/>
        <w:right w:val="none" w:sz="0" w:space="0" w:color="auto"/>
      </w:divBdr>
    </w:div>
    <w:div w:id="1815562108">
      <w:bodyDiv w:val="1"/>
      <w:marLeft w:val="0"/>
      <w:marRight w:val="0"/>
      <w:marTop w:val="0"/>
      <w:marBottom w:val="0"/>
      <w:divBdr>
        <w:top w:val="none" w:sz="0" w:space="0" w:color="auto"/>
        <w:left w:val="none" w:sz="0" w:space="0" w:color="auto"/>
        <w:bottom w:val="none" w:sz="0" w:space="0" w:color="auto"/>
        <w:right w:val="none" w:sz="0" w:space="0" w:color="auto"/>
      </w:divBdr>
    </w:div>
    <w:div w:id="1842961091">
      <w:bodyDiv w:val="1"/>
      <w:marLeft w:val="0"/>
      <w:marRight w:val="0"/>
      <w:marTop w:val="0"/>
      <w:marBottom w:val="0"/>
      <w:divBdr>
        <w:top w:val="none" w:sz="0" w:space="0" w:color="auto"/>
        <w:left w:val="none" w:sz="0" w:space="0" w:color="auto"/>
        <w:bottom w:val="none" w:sz="0" w:space="0" w:color="auto"/>
        <w:right w:val="none" w:sz="0" w:space="0" w:color="auto"/>
      </w:divBdr>
    </w:div>
    <w:div w:id="1856994064">
      <w:bodyDiv w:val="1"/>
      <w:marLeft w:val="0"/>
      <w:marRight w:val="0"/>
      <w:marTop w:val="0"/>
      <w:marBottom w:val="0"/>
      <w:divBdr>
        <w:top w:val="none" w:sz="0" w:space="0" w:color="auto"/>
        <w:left w:val="none" w:sz="0" w:space="0" w:color="auto"/>
        <w:bottom w:val="none" w:sz="0" w:space="0" w:color="auto"/>
        <w:right w:val="none" w:sz="0" w:space="0" w:color="auto"/>
      </w:divBdr>
    </w:div>
    <w:div w:id="1877884956">
      <w:bodyDiv w:val="1"/>
      <w:marLeft w:val="0"/>
      <w:marRight w:val="0"/>
      <w:marTop w:val="0"/>
      <w:marBottom w:val="0"/>
      <w:divBdr>
        <w:top w:val="none" w:sz="0" w:space="0" w:color="auto"/>
        <w:left w:val="none" w:sz="0" w:space="0" w:color="auto"/>
        <w:bottom w:val="none" w:sz="0" w:space="0" w:color="auto"/>
        <w:right w:val="none" w:sz="0" w:space="0" w:color="auto"/>
      </w:divBdr>
    </w:div>
    <w:div w:id="1918786235">
      <w:bodyDiv w:val="1"/>
      <w:marLeft w:val="0"/>
      <w:marRight w:val="0"/>
      <w:marTop w:val="0"/>
      <w:marBottom w:val="0"/>
      <w:divBdr>
        <w:top w:val="none" w:sz="0" w:space="0" w:color="auto"/>
        <w:left w:val="none" w:sz="0" w:space="0" w:color="auto"/>
        <w:bottom w:val="none" w:sz="0" w:space="0" w:color="auto"/>
        <w:right w:val="none" w:sz="0" w:space="0" w:color="auto"/>
      </w:divBdr>
    </w:div>
    <w:div w:id="1936673894">
      <w:bodyDiv w:val="1"/>
      <w:marLeft w:val="0"/>
      <w:marRight w:val="0"/>
      <w:marTop w:val="0"/>
      <w:marBottom w:val="0"/>
      <w:divBdr>
        <w:top w:val="none" w:sz="0" w:space="0" w:color="auto"/>
        <w:left w:val="none" w:sz="0" w:space="0" w:color="auto"/>
        <w:bottom w:val="none" w:sz="0" w:space="0" w:color="auto"/>
        <w:right w:val="none" w:sz="0" w:space="0" w:color="auto"/>
      </w:divBdr>
    </w:div>
    <w:div w:id="1944612398">
      <w:bodyDiv w:val="1"/>
      <w:marLeft w:val="0"/>
      <w:marRight w:val="0"/>
      <w:marTop w:val="0"/>
      <w:marBottom w:val="0"/>
      <w:divBdr>
        <w:top w:val="none" w:sz="0" w:space="0" w:color="auto"/>
        <w:left w:val="none" w:sz="0" w:space="0" w:color="auto"/>
        <w:bottom w:val="none" w:sz="0" w:space="0" w:color="auto"/>
        <w:right w:val="none" w:sz="0" w:space="0" w:color="auto"/>
      </w:divBdr>
    </w:div>
    <w:div w:id="2002537905">
      <w:bodyDiv w:val="1"/>
      <w:marLeft w:val="0"/>
      <w:marRight w:val="0"/>
      <w:marTop w:val="0"/>
      <w:marBottom w:val="0"/>
      <w:divBdr>
        <w:top w:val="none" w:sz="0" w:space="0" w:color="auto"/>
        <w:left w:val="none" w:sz="0" w:space="0" w:color="auto"/>
        <w:bottom w:val="none" w:sz="0" w:space="0" w:color="auto"/>
        <w:right w:val="none" w:sz="0" w:space="0" w:color="auto"/>
      </w:divBdr>
    </w:div>
    <w:div w:id="2024091588">
      <w:bodyDiv w:val="1"/>
      <w:marLeft w:val="0"/>
      <w:marRight w:val="0"/>
      <w:marTop w:val="0"/>
      <w:marBottom w:val="0"/>
      <w:divBdr>
        <w:top w:val="none" w:sz="0" w:space="0" w:color="auto"/>
        <w:left w:val="none" w:sz="0" w:space="0" w:color="auto"/>
        <w:bottom w:val="none" w:sz="0" w:space="0" w:color="auto"/>
        <w:right w:val="none" w:sz="0" w:space="0" w:color="auto"/>
      </w:divBdr>
    </w:div>
    <w:div w:id="2025355640">
      <w:bodyDiv w:val="1"/>
      <w:marLeft w:val="0"/>
      <w:marRight w:val="0"/>
      <w:marTop w:val="0"/>
      <w:marBottom w:val="0"/>
      <w:divBdr>
        <w:top w:val="none" w:sz="0" w:space="0" w:color="auto"/>
        <w:left w:val="none" w:sz="0" w:space="0" w:color="auto"/>
        <w:bottom w:val="none" w:sz="0" w:space="0" w:color="auto"/>
        <w:right w:val="none" w:sz="0" w:space="0" w:color="auto"/>
      </w:divBdr>
    </w:div>
    <w:div w:id="2045015578">
      <w:bodyDiv w:val="1"/>
      <w:marLeft w:val="0"/>
      <w:marRight w:val="0"/>
      <w:marTop w:val="0"/>
      <w:marBottom w:val="0"/>
      <w:divBdr>
        <w:top w:val="none" w:sz="0" w:space="0" w:color="auto"/>
        <w:left w:val="none" w:sz="0" w:space="0" w:color="auto"/>
        <w:bottom w:val="none" w:sz="0" w:space="0" w:color="auto"/>
        <w:right w:val="none" w:sz="0" w:space="0" w:color="auto"/>
      </w:divBdr>
    </w:div>
    <w:div w:id="2051302966">
      <w:bodyDiv w:val="1"/>
      <w:marLeft w:val="0"/>
      <w:marRight w:val="0"/>
      <w:marTop w:val="0"/>
      <w:marBottom w:val="0"/>
      <w:divBdr>
        <w:top w:val="none" w:sz="0" w:space="0" w:color="auto"/>
        <w:left w:val="none" w:sz="0" w:space="0" w:color="auto"/>
        <w:bottom w:val="none" w:sz="0" w:space="0" w:color="auto"/>
        <w:right w:val="none" w:sz="0" w:space="0" w:color="auto"/>
      </w:divBdr>
    </w:div>
    <w:div w:id="2066180292">
      <w:bodyDiv w:val="1"/>
      <w:marLeft w:val="0"/>
      <w:marRight w:val="0"/>
      <w:marTop w:val="0"/>
      <w:marBottom w:val="0"/>
      <w:divBdr>
        <w:top w:val="none" w:sz="0" w:space="0" w:color="auto"/>
        <w:left w:val="none" w:sz="0" w:space="0" w:color="auto"/>
        <w:bottom w:val="none" w:sz="0" w:space="0" w:color="auto"/>
        <w:right w:val="none" w:sz="0" w:space="0" w:color="auto"/>
      </w:divBdr>
    </w:div>
    <w:div w:id="2073772065">
      <w:bodyDiv w:val="1"/>
      <w:marLeft w:val="0"/>
      <w:marRight w:val="0"/>
      <w:marTop w:val="0"/>
      <w:marBottom w:val="0"/>
      <w:divBdr>
        <w:top w:val="none" w:sz="0" w:space="0" w:color="auto"/>
        <w:left w:val="none" w:sz="0" w:space="0" w:color="auto"/>
        <w:bottom w:val="none" w:sz="0" w:space="0" w:color="auto"/>
        <w:right w:val="none" w:sz="0" w:space="0" w:color="auto"/>
      </w:divBdr>
    </w:div>
    <w:div w:id="213007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jerodsanto.net/2013/02/cloc-counts-lines-of-code/" TargetMode="External"/><Relationship Id="rId117" Type="http://schemas.microsoft.com/office/2007/relationships/hdphoto" Target="media/hdphoto5.wdp"/><Relationship Id="rId21" Type="http://schemas.openxmlformats.org/officeDocument/2006/relationships/hyperlink" Target="http://www.example.com/cakes/" TargetMode="External"/><Relationship Id="rId42" Type="http://schemas.openxmlformats.org/officeDocument/2006/relationships/diagramQuickStyle" Target="diagrams/quickStyle1.xml"/><Relationship Id="rId47" Type="http://schemas.openxmlformats.org/officeDocument/2006/relationships/image" Target="media/image19.jpeg"/><Relationship Id="rId63" Type="http://schemas.openxmlformats.org/officeDocument/2006/relationships/hyperlink" Target="http://eisc.univalle.edu.co/materias/Material_Desarrollo_Software/Metricas4.pdf" TargetMode="External"/><Relationship Id="rId68" Type="http://schemas.openxmlformats.org/officeDocument/2006/relationships/hyperlink" Target="http://book.cakephp.org/2.0/es/getting-started/cakephp-conventions.html" TargetMode="External"/><Relationship Id="rId84" Type="http://schemas.openxmlformats.org/officeDocument/2006/relationships/hyperlink" Target="http://laraveldominicana.blogspot.com/p/que-es-laravel.html" TargetMode="External"/><Relationship Id="rId89" Type="http://schemas.openxmlformats.org/officeDocument/2006/relationships/hyperlink" Target="http://ronald-sistemas.blogspot.com/2009/10/metodologias-agiles-de-desarrollo.html" TargetMode="External"/><Relationship Id="rId112" Type="http://schemas.openxmlformats.org/officeDocument/2006/relationships/image" Target="media/image25.png"/><Relationship Id="rId133" Type="http://schemas.openxmlformats.org/officeDocument/2006/relationships/image" Target="media/image40.png"/><Relationship Id="rId138" Type="http://schemas.openxmlformats.org/officeDocument/2006/relationships/image" Target="media/image45.png"/><Relationship Id="rId154" Type="http://schemas.openxmlformats.org/officeDocument/2006/relationships/image" Target="media/image61.png"/><Relationship Id="rId159" Type="http://schemas.openxmlformats.org/officeDocument/2006/relationships/image" Target="media/image66.png"/><Relationship Id="rId170" Type="http://schemas.openxmlformats.org/officeDocument/2006/relationships/image" Target="media/image77.png"/><Relationship Id="rId16" Type="http://schemas.openxmlformats.org/officeDocument/2006/relationships/hyperlink" Target="http://www.emprenderalia.com/deberias-usar-un-framework-para-tu-proyecto-web/" TargetMode="External"/><Relationship Id="rId107" Type="http://schemas.openxmlformats.org/officeDocument/2006/relationships/hyperlink" Target="http://www.kabytes.com/programacion/usar-o-no-un-framework/" TargetMode="External"/><Relationship Id="rId11" Type="http://schemas.openxmlformats.org/officeDocument/2006/relationships/hyperlink" Target="http://www.alegsa.com.ar/Dic/script.php" TargetMode="External"/><Relationship Id="rId32" Type="http://schemas.openxmlformats.org/officeDocument/2006/relationships/image" Target="media/image14.png"/><Relationship Id="rId37" Type="http://schemas.microsoft.com/office/2007/relationships/hdphoto" Target="media/hdphoto1.wdp"/><Relationship Id="rId53" Type="http://schemas.openxmlformats.org/officeDocument/2006/relationships/chart" Target="charts/chart4.xml"/><Relationship Id="rId58" Type="http://schemas.openxmlformats.org/officeDocument/2006/relationships/hyperlink" Target="http://www.capito.es/capitoweb/contenidos/Numero1/Reingenieria/alten.pdf" TargetMode="External"/><Relationship Id="rId74" Type="http://schemas.openxmlformats.org/officeDocument/2006/relationships/hyperlink" Target="http://book.cakephp.org/2.0/es/cakephp-overview/understanding-model-view-controller.html" TargetMode="External"/><Relationship Id="rId79" Type="http://schemas.openxmlformats.org/officeDocument/2006/relationships/hyperlink" Target="http://www.lsi.us.es/~javierj/investigacion_ficheros/Framework.pdf" TargetMode="External"/><Relationship Id="rId102" Type="http://schemas.openxmlformats.org/officeDocument/2006/relationships/hyperlink" Target="http://www.libertadores.edu.co:8089/?idcategoria=5776&amp;download=Y" TargetMode="External"/><Relationship Id="rId123" Type="http://schemas.microsoft.com/office/2007/relationships/hdphoto" Target="media/hdphoto8.wdp"/><Relationship Id="rId128" Type="http://schemas.openxmlformats.org/officeDocument/2006/relationships/image" Target="media/image35.png"/><Relationship Id="rId144" Type="http://schemas.openxmlformats.org/officeDocument/2006/relationships/image" Target="media/image51.png"/><Relationship Id="rId14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hyperlink" Target="http://msdn.microsoft.com/en-us/library/vstudio/4w3ex9c2(v=vs.100).aspx" TargetMode="External"/><Relationship Id="rId95" Type="http://schemas.openxmlformats.org/officeDocument/2006/relationships/hyperlink" Target="http://www.ecured.cu/index.php/PHP%23Caracter.C3.ADsticas_de_PHP" TargetMode="External"/><Relationship Id="rId160" Type="http://schemas.openxmlformats.org/officeDocument/2006/relationships/image" Target="media/image67.png"/><Relationship Id="rId165" Type="http://schemas.openxmlformats.org/officeDocument/2006/relationships/image" Target="media/image72.png"/><Relationship Id="rId22" Type="http://schemas.openxmlformats.org/officeDocument/2006/relationships/image" Target="media/image7.jpeg"/><Relationship Id="rId27" Type="http://schemas.openxmlformats.org/officeDocument/2006/relationships/image" Target="media/image10.png"/><Relationship Id="rId43" Type="http://schemas.openxmlformats.org/officeDocument/2006/relationships/diagramColors" Target="diagrams/colors1.xml"/><Relationship Id="rId48" Type="http://schemas.openxmlformats.org/officeDocument/2006/relationships/image" Target="media/image20.png"/><Relationship Id="rId64" Type="http://schemas.openxmlformats.org/officeDocument/2006/relationships/hyperlink" Target="http://book.cakephp.org/2.0/en/getting-started/cakephp-conventions.html" TargetMode="External"/><Relationship Id="rId69" Type="http://schemas.openxmlformats.org/officeDocument/2006/relationships/hyperlink" Target="%20http:/cloc.sourceforge.net/" TargetMode="External"/><Relationship Id="rId113" Type="http://schemas.microsoft.com/office/2007/relationships/hdphoto" Target="media/hdphoto3.wdp"/><Relationship Id="rId118" Type="http://schemas.openxmlformats.org/officeDocument/2006/relationships/image" Target="media/image28.png"/><Relationship Id="rId134" Type="http://schemas.openxmlformats.org/officeDocument/2006/relationships/image" Target="media/image41.png"/><Relationship Id="rId139" Type="http://schemas.openxmlformats.org/officeDocument/2006/relationships/image" Target="media/image46.png"/><Relationship Id="rId80" Type="http://schemas.openxmlformats.org/officeDocument/2006/relationships/hyperlink" Target="%20http:/ieeexplore.ieee.org/xpl/mostRecentIssue.jsp?punumber=2858" TargetMode="External"/><Relationship Id="rId85" Type="http://schemas.openxmlformats.org/officeDocument/2006/relationships/hyperlink" Target="http://laravel.com/docs" TargetMode="External"/><Relationship Id="rId150" Type="http://schemas.openxmlformats.org/officeDocument/2006/relationships/image" Target="media/image57.png"/><Relationship Id="rId155" Type="http://schemas.openxmlformats.org/officeDocument/2006/relationships/image" Target="media/image62.png"/><Relationship Id="rId171" Type="http://schemas.openxmlformats.org/officeDocument/2006/relationships/footer" Target="footer4.xml"/><Relationship Id="rId12" Type="http://schemas.openxmlformats.org/officeDocument/2006/relationships/hyperlink" Target="http://www.alegsa.com.ar/Dic/codigo.php" TargetMode="External"/><Relationship Id="rId17" Type="http://schemas.openxmlformats.org/officeDocument/2006/relationships/image" Target="media/image4.png"/><Relationship Id="rId33" Type="http://schemas.openxmlformats.org/officeDocument/2006/relationships/chart" Target="charts/chart1.xml"/><Relationship Id="rId38" Type="http://schemas.openxmlformats.org/officeDocument/2006/relationships/image" Target="media/image16.png"/><Relationship Id="rId59" Type="http://schemas.openxmlformats.org/officeDocument/2006/relationships/hyperlink" Target="http://laravelbook.com/laravel-architecture/" TargetMode="External"/><Relationship Id="rId103" Type="http://schemas.openxmlformats.org/officeDocument/2006/relationships/hyperlink" Target="http://www.umsl.edu/~sauterv/analysis/488_f02_papers/SoftwareProductivity.html" TargetMode="External"/><Relationship Id="rId108" Type="http://schemas.openxmlformats.org/officeDocument/2006/relationships/hyperlink" Target="http://amecsa.org/Diplomado/Modulo13/M2_VariablesConstantesTiposDeDatos.pdf" TargetMode="External"/><Relationship Id="rId124" Type="http://schemas.openxmlformats.org/officeDocument/2006/relationships/image" Target="media/image31.png"/><Relationship Id="rId129" Type="http://schemas.openxmlformats.org/officeDocument/2006/relationships/image" Target="media/image36.png"/><Relationship Id="rId54" Type="http://schemas.openxmlformats.org/officeDocument/2006/relationships/footer" Target="footer3.xml"/><Relationship Id="rId70" Type="http://schemas.openxmlformats.org/officeDocument/2006/relationships/hyperlink" Target="http://docencia.udea.edu.co/cci/php/" TargetMode="External"/><Relationship Id="rId75" Type="http://schemas.openxmlformats.org/officeDocument/2006/relationships/hyperlink" Target="http://espoch.edu.ec/" TargetMode="External"/><Relationship Id="rId91" Type="http://schemas.openxmlformats.org/officeDocument/2006/relationships/hyperlink" Target="http://exa.unne.edu.ar/informatica/evalua/Sitio%20Oficial%20ESPD-Talleres/TRABAJO%20DE%20PAG%20DE%20LEON/web/Otros%20metricas/4._Proceso_de_software_y_metricas_de_proyectos.pdf" TargetMode="External"/><Relationship Id="rId96" Type="http://schemas.openxmlformats.org/officeDocument/2006/relationships/hyperlink" Target="http://php.net/manual/es/intro-whatis.php" TargetMode="External"/><Relationship Id="rId140" Type="http://schemas.openxmlformats.org/officeDocument/2006/relationships/image" Target="media/image47.png"/><Relationship Id="rId145" Type="http://schemas.openxmlformats.org/officeDocument/2006/relationships/image" Target="media/image52.png"/><Relationship Id="rId161" Type="http://schemas.openxmlformats.org/officeDocument/2006/relationships/image" Target="media/image68.png"/><Relationship Id="rId16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1.gif"/><Relationship Id="rId36" Type="http://schemas.openxmlformats.org/officeDocument/2006/relationships/image" Target="media/image15.png"/><Relationship Id="rId49" Type="http://schemas.openxmlformats.org/officeDocument/2006/relationships/image" Target="media/image21.png"/><Relationship Id="rId57" Type="http://schemas.openxmlformats.org/officeDocument/2006/relationships/hyperlink" Target="http://scotch.io/tutorials/php/a-guide-to-using-eloquent-orm-in-laravel" TargetMode="External"/><Relationship Id="rId106" Type="http://schemas.openxmlformats.org/officeDocument/2006/relationships/hyperlink" Target="http://www.php-developers.org/blog/php/top-php-frameworks-2014.html" TargetMode="External"/><Relationship Id="rId114" Type="http://schemas.openxmlformats.org/officeDocument/2006/relationships/image" Target="media/image26.png"/><Relationship Id="rId119" Type="http://schemas.microsoft.com/office/2007/relationships/hdphoto" Target="media/hdphoto6.wdp"/><Relationship Id="rId12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13.jpeg"/><Relationship Id="rId44" Type="http://schemas.microsoft.com/office/2007/relationships/diagramDrawing" Target="diagrams/drawing1.xml"/><Relationship Id="rId52" Type="http://schemas.openxmlformats.org/officeDocument/2006/relationships/image" Target="media/image24.png"/><Relationship Id="rId60" Type="http://schemas.openxmlformats.org/officeDocument/2006/relationships/hyperlink" Target="http://www.proyectosagiles.org/beneficios-de-scrum%23productividad-calidad" TargetMode="External"/><Relationship Id="rId65" Type="http://schemas.openxmlformats.org/officeDocument/2006/relationships/hyperlink" Target="http://www.netvalence.net/sites/default/files/resources/recom_read/TheChallengeofProductivityMeasurement.pdf" TargetMode="External"/><Relationship Id="rId73" Type="http://schemas.openxmlformats.org/officeDocument/2006/relationships/hyperlink" Target="http://www.compaid.com/caiinternet/ezine/ebert-productivity-metrics.pdf" TargetMode="External"/><Relationship Id="rId78" Type="http://schemas.openxmlformats.org/officeDocument/2006/relationships/hyperlink" Target="http://www.google.com/trends/explore%23q=laravel%2C%20%2Fm%2F02qgdkj%2C%20cakephp%2C%20symfony&amp;date=6%2F2011%2033m&amp;cmpt=q" TargetMode="External"/><Relationship Id="rId81" Type="http://schemas.openxmlformats.org/officeDocument/2006/relationships/hyperlink" Target="http://www.cse.unsw.edu.au/~cs3710/PMmaterials/Resources/9126-1%20Standard.pdf" TargetMode="External"/><Relationship Id="rId86" Type="http://schemas.openxmlformats.org/officeDocument/2006/relationships/hyperlink" Target="http://www.cyta.com.ar/ta0502/v5n2a1.htm" TargetMode="External"/><Relationship Id="rId94" Type="http://schemas.openxmlformats.org/officeDocument/2006/relationships/hyperlink" Target="http://fi.ort.edu.uy/innovaportal/file/2021/1/scrum.pdf" TargetMode="External"/><Relationship Id="rId99" Type="http://schemas.openxmlformats.org/officeDocument/2006/relationships/hyperlink" Target="http://www.techterms.com/definition/programming_language" TargetMode="External"/><Relationship Id="rId101" Type="http://schemas.openxmlformats.org/officeDocument/2006/relationships/hyperlink" Target="http://2009.encuentrolinux.cl/wp-content/uploads/2009/09/catalyst.pdf" TargetMode="External"/><Relationship Id="rId122" Type="http://schemas.openxmlformats.org/officeDocument/2006/relationships/image" Target="media/image30.png"/><Relationship Id="rId130" Type="http://schemas.openxmlformats.org/officeDocument/2006/relationships/image" Target="media/image37.png"/><Relationship Id="rId135" Type="http://schemas.openxmlformats.org/officeDocument/2006/relationships/image" Target="media/image42.png"/><Relationship Id="rId143" Type="http://schemas.openxmlformats.org/officeDocument/2006/relationships/image" Target="media/image50.png"/><Relationship Id="rId148" Type="http://schemas.openxmlformats.org/officeDocument/2006/relationships/image" Target="media/image55.png"/><Relationship Id="rId151" Type="http://schemas.openxmlformats.org/officeDocument/2006/relationships/image" Target="media/image58.png"/><Relationship Id="rId156" Type="http://schemas.openxmlformats.org/officeDocument/2006/relationships/image" Target="media/image63.png"/><Relationship Id="rId164" Type="http://schemas.openxmlformats.org/officeDocument/2006/relationships/image" Target="media/image71.png"/><Relationship Id="rId169"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fontTable" Target="fontTable.xml"/><Relationship Id="rId13" Type="http://schemas.openxmlformats.org/officeDocument/2006/relationships/hyperlink" Target="http://www.alegsa.com.ar/Dic/html.php" TargetMode="External"/><Relationship Id="rId18" Type="http://schemas.openxmlformats.org/officeDocument/2006/relationships/hyperlink" Target="http://trends.builtwith.com/framework" TargetMode="External"/><Relationship Id="rId39" Type="http://schemas.microsoft.com/office/2007/relationships/hdphoto" Target="media/hdphoto2.wdp"/><Relationship Id="rId109" Type="http://schemas.openxmlformats.org/officeDocument/2006/relationships/hyperlink" Target="http://www.inf.utfsm.cl/~visconti/iswav/documentos/ProdyEstEsfuerzo.pdf" TargetMode="External"/><Relationship Id="rId34" Type="http://schemas.openxmlformats.org/officeDocument/2006/relationships/chart" Target="charts/chart2.xml"/><Relationship Id="rId50" Type="http://schemas.openxmlformats.org/officeDocument/2006/relationships/image" Target="media/image22.png"/><Relationship Id="rId55" Type="http://schemas.openxmlformats.org/officeDocument/2006/relationships/hyperlink" Target="%20http:/www.alegsa.com.ar/Dic/php.php" TargetMode="External"/><Relationship Id="rId76" Type="http://schemas.openxmlformats.org/officeDocument/2006/relationships/hyperlink" Target="http://librosweb.es/css_avanzado/capitulo_5.html" TargetMode="External"/><Relationship Id="rId97" Type="http://schemas.openxmlformats.org/officeDocument/2006/relationships/hyperlink" Target="http://php.net/manual/es/language.basic-syntax.comments.php" TargetMode="External"/><Relationship Id="rId104" Type="http://schemas.openxmlformats.org/officeDocument/2006/relationships/hyperlink" Target="http://mashable.com/2014/04/04/php-frameworks-build-applications/" TargetMode="External"/><Relationship Id="rId120" Type="http://schemas.openxmlformats.org/officeDocument/2006/relationships/image" Target="media/image29.png"/><Relationship Id="rId125" Type="http://schemas.openxmlformats.org/officeDocument/2006/relationships/image" Target="media/image32.png"/><Relationship Id="rId141" Type="http://schemas.openxmlformats.org/officeDocument/2006/relationships/image" Target="media/image48.png"/><Relationship Id="rId146" Type="http://schemas.openxmlformats.org/officeDocument/2006/relationships/image" Target="media/image53.png"/><Relationship Id="rId167" Type="http://schemas.openxmlformats.org/officeDocument/2006/relationships/image" Target="media/image74.png"/><Relationship Id="rId7" Type="http://schemas.openxmlformats.org/officeDocument/2006/relationships/endnotes" Target="endnotes.xml"/><Relationship Id="rId71" Type="http://schemas.openxmlformats.org/officeDocument/2006/relationships/hyperlink" Target="http://www.enubes.com/desarrollo-de-aplicaciones-web.html" TargetMode="External"/><Relationship Id="rId92" Type="http://schemas.openxmlformats.org/officeDocument/2006/relationships/hyperlink" Target="http://www.thinkmind.org/download.php?articleid=icsea_2011_15_30_10268" TargetMode="External"/><Relationship Id="rId162" Type="http://schemas.openxmlformats.org/officeDocument/2006/relationships/image" Target="media/image69.png"/><Relationship Id="rId2" Type="http://schemas.openxmlformats.org/officeDocument/2006/relationships/numbering" Target="numbering.xml"/><Relationship Id="rId29" Type="http://schemas.openxmlformats.org/officeDocument/2006/relationships/hyperlink" Target="http://samuelartwaltz.blogspot.com/2010/10/metricas.html" TargetMode="External"/><Relationship Id="rId24" Type="http://schemas.openxmlformats.org/officeDocument/2006/relationships/hyperlink" Target="http://xn--diseorapido-4db.es/laravel-que-es/" TargetMode="External"/><Relationship Id="rId40" Type="http://schemas.openxmlformats.org/officeDocument/2006/relationships/diagramData" Target="diagrams/data1.xml"/><Relationship Id="rId45" Type="http://schemas.openxmlformats.org/officeDocument/2006/relationships/image" Target="media/image17.png"/><Relationship Id="rId66" Type="http://schemas.openxmlformats.org/officeDocument/2006/relationships/hyperlink" Target="http://codigolinea.com/2008/06/04/compararcion-y-rendimiento-de-frameworks-php/" TargetMode="External"/><Relationship Id="rId87" Type="http://schemas.openxmlformats.org/officeDocument/2006/relationships/hyperlink" Target="http://www.uoc.edu/masters/softwarelibre/esp/materials/Desarrollo_web.pdf" TargetMode="External"/><Relationship Id="rId110" Type="http://schemas.openxmlformats.org/officeDocument/2006/relationships/hyperlink" Target="http://book.cakephp.org/2.0/en/cakephp-overview/what-is-cakephp-why-use-it.html" TargetMode="External"/><Relationship Id="rId115" Type="http://schemas.microsoft.com/office/2007/relationships/hdphoto" Target="media/hdphoto4.wdp"/><Relationship Id="rId131" Type="http://schemas.openxmlformats.org/officeDocument/2006/relationships/image" Target="media/image38.png"/><Relationship Id="rId136" Type="http://schemas.openxmlformats.org/officeDocument/2006/relationships/image" Target="media/image43.png"/><Relationship Id="rId157" Type="http://schemas.openxmlformats.org/officeDocument/2006/relationships/image" Target="media/image64.png"/><Relationship Id="rId61" Type="http://schemas.openxmlformats.org/officeDocument/2006/relationships/hyperlink" Target="http://jonathanmh.com/best-php-mvc-frameworks-of-2013/" TargetMode="External"/><Relationship Id="rId82" Type="http://schemas.openxmlformats.org/officeDocument/2006/relationships/hyperlink" Target="http://www.petronet.ir/documents/10180/2323250/introduction_to_software_project_management_and_quality_" TargetMode="External"/><Relationship Id="rId152" Type="http://schemas.openxmlformats.org/officeDocument/2006/relationships/image" Target="media/image59.png"/><Relationship Id="rId173"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image" Target="media/image2.png"/><Relationship Id="rId30" Type="http://schemas.openxmlformats.org/officeDocument/2006/relationships/image" Target="media/image12.png"/><Relationship Id="rId35" Type="http://schemas.openxmlformats.org/officeDocument/2006/relationships/chart" Target="charts/chart3.xml"/><Relationship Id="rId56" Type="http://schemas.openxmlformats.org/officeDocument/2006/relationships/hyperlink" Target="http://www.emprenderalia.com/deberias-usar-un-framework-para-tu-proyecto-web/" TargetMode="External"/><Relationship Id="rId77" Type="http://schemas.openxmlformats.org/officeDocument/2006/relationships/hyperlink" Target="http://www.aprenderaprogramar.com/index.php?option=com_content&amp;view=article&amp;id=544:tipos-de-variables-en-php-declaracion-y-asignacion-la-funcion-echo-mostrar-texto-en-pantalla-cu00816b&amp;catid=70:tutorial-basico-programador-web-php-desde-cero&amp;Itemid=193" TargetMode="External"/><Relationship Id="rId100" Type="http://schemas.openxmlformats.org/officeDocument/2006/relationships/hyperlink" Target="https://www.linux-magazine.es/issue/23/CakePHP.pdf" TargetMode="External"/><Relationship Id="rId105" Type="http://schemas.openxmlformats.org/officeDocument/2006/relationships/hyperlink" Target="http://maxoffsky.com/code-blog/history-of-laravel-php-framework-eloquence-emerging/" TargetMode="External"/><Relationship Id="rId126" Type="http://schemas.openxmlformats.org/officeDocument/2006/relationships/image" Target="media/image33.png"/><Relationship Id="rId147" Type="http://schemas.openxmlformats.org/officeDocument/2006/relationships/image" Target="media/image54.png"/><Relationship Id="rId168" Type="http://schemas.openxmlformats.org/officeDocument/2006/relationships/image" Target="media/image75.png"/><Relationship Id="rId8" Type="http://schemas.openxmlformats.org/officeDocument/2006/relationships/image" Target="media/image1.jpeg"/><Relationship Id="rId51" Type="http://schemas.openxmlformats.org/officeDocument/2006/relationships/image" Target="media/image23.png"/><Relationship Id="rId72" Type="http://schemas.openxmlformats.org/officeDocument/2006/relationships/hyperlink" Target="http://laravel.montogeek.co/page/introduction" TargetMode="External"/><Relationship Id="rId93" Type="http://schemas.openxmlformats.org/officeDocument/2006/relationships/hyperlink" Target="http://docsdrive.com/pdfs/medwelljournals/ajit/2008/484-488.pdf" TargetMode="External"/><Relationship Id="rId98" Type="http://schemas.openxmlformats.org/officeDocument/2006/relationships/hyperlink" Target="%20http:/php.net/manual/es/history.php.php" TargetMode="External"/><Relationship Id="rId121" Type="http://schemas.microsoft.com/office/2007/relationships/hdphoto" Target="media/hdphoto7.wdp"/><Relationship Id="rId142" Type="http://schemas.openxmlformats.org/officeDocument/2006/relationships/image" Target="media/image49.png"/><Relationship Id="rId163"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18.jpeg"/><Relationship Id="rId67" Type="http://schemas.openxmlformats.org/officeDocument/2006/relationships/hyperlink" Target="http://www.sitepoint.com/laravel-really-clean-and-classy/" TargetMode="External"/><Relationship Id="rId116" Type="http://schemas.openxmlformats.org/officeDocument/2006/relationships/image" Target="media/image27.png"/><Relationship Id="rId137" Type="http://schemas.openxmlformats.org/officeDocument/2006/relationships/image" Target="media/image44.png"/><Relationship Id="rId158" Type="http://schemas.openxmlformats.org/officeDocument/2006/relationships/image" Target="media/image65.png"/><Relationship Id="rId20" Type="http://schemas.openxmlformats.org/officeDocument/2006/relationships/image" Target="media/image6.png"/><Relationship Id="rId41" Type="http://schemas.openxmlformats.org/officeDocument/2006/relationships/diagramLayout" Target="diagrams/layout1.xml"/><Relationship Id="rId62" Type="http://schemas.openxmlformats.org/officeDocument/2006/relationships/hyperlink" Target="http://www.dlsi.ua.es/~jaime/webe/articulos/s112.pdf" TargetMode="External"/><Relationship Id="rId83" Type="http://schemas.openxmlformats.org/officeDocument/2006/relationships/hyperlink" Target="http://db.grinnell.edu/sigcse/sigcse2013/Program/viewAcceptedProposal.pdf?sessionType=paper&amp;sessionNumber=116" TargetMode="External"/><Relationship Id="rId88" Type="http://schemas.openxmlformats.org/officeDocument/2006/relationships/hyperlink" Target="http://www.um.es/docencia/barzana/DIVULGACION/INFORMATICA/Historia-desarrollo-aplicaciones-web.html" TargetMode="External"/><Relationship Id="rId111" Type="http://schemas.openxmlformats.org/officeDocument/2006/relationships/hyperlink" Target="https://www.scrumalliance.org/why-scrum" TargetMode="External"/><Relationship Id="rId132" Type="http://schemas.openxmlformats.org/officeDocument/2006/relationships/image" Target="media/image39.png"/><Relationship Id="rId153" Type="http://schemas.openxmlformats.org/officeDocument/2006/relationships/image" Target="media/image60.png"/></Relationships>
</file>

<file path=word/charts/_rels/chart1.xml.rels><?xml version="1.0" encoding="UTF-8" standalone="yes"?>
<Relationships xmlns="http://schemas.openxmlformats.org/package/2006/relationships"><Relationship Id="rId3" Type="http://schemas.openxmlformats.org/officeDocument/2006/relationships/oleObject" Target="file:///M:\POLIT&#201;CNICA\TESIS\Capitulos_Tesis\ANEXOS\TStud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M:\POLIT&#201;CNICA\TESIS\Capitulos_Tesis\ANEXOS\TStuden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M:\POLIT&#201;CNICA\TESIS\Capitulos_Tesis\ANEXOS\TStuden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F:\Politecnica\TESIS\Capitulos_Tesis\ANEXOS\Burnu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a:t>Promedio LDC</a:t>
            </a:r>
          </a:p>
        </c:rich>
      </c:tx>
      <c:overlay val="0"/>
      <c:spPr>
        <a:noFill/>
        <a:ln>
          <a:noFill/>
        </a:ln>
        <a:effectLst/>
      </c:spPr>
      <c:txPr>
        <a:bodyPr rot="0" spcFirstLastPara="1" vertOverflow="ellipsis" vert="horz" wrap="square" anchor="ctr" anchorCtr="1"/>
        <a:lstStyle/>
        <a:p>
          <a:pPr>
            <a:defRPr sz="132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tx>
            <c:strRef>
              <c:f>'LINEAS DE CODIGO'!$B$34</c:f>
              <c:strCache>
                <c:ptCount val="1"/>
                <c:pt idx="0">
                  <c:v>Media</c:v>
                </c:pt>
              </c:strCache>
            </c:strRef>
          </c:tx>
          <c:invertIfNegative val="0"/>
          <c:dPt>
            <c:idx val="0"/>
            <c:invertIfNegative val="0"/>
            <c:bubble3D val="0"/>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dPt>
          <c:dPt>
            <c:idx val="1"/>
            <c:invertIfNegative val="0"/>
            <c:bubble3D val="0"/>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LINEAS DE CODIGO'!$C$33:$D$33</c:f>
              <c:strCache>
                <c:ptCount val="2"/>
                <c:pt idx="0">
                  <c:v>CakePHP</c:v>
                </c:pt>
                <c:pt idx="1">
                  <c:v>Laravel</c:v>
                </c:pt>
              </c:strCache>
            </c:strRef>
          </c:cat>
          <c:val>
            <c:numRef>
              <c:f>'LINEAS DE CODIGO'!$C$34:$D$34</c:f>
              <c:numCache>
                <c:formatCode>0.000</c:formatCode>
                <c:ptCount val="2"/>
                <c:pt idx="0">
                  <c:v>186.63636363636363</c:v>
                </c:pt>
                <c:pt idx="1">
                  <c:v>193.18181818181799</c:v>
                </c:pt>
              </c:numCache>
            </c:numRef>
          </c:val>
        </c:ser>
        <c:dLbls>
          <c:showLegendKey val="0"/>
          <c:showVal val="0"/>
          <c:showCatName val="0"/>
          <c:showSerName val="0"/>
          <c:showPercent val="0"/>
          <c:showBubbleSize val="0"/>
        </c:dLbls>
        <c:gapWidth val="65"/>
        <c:shape val="box"/>
        <c:axId val="281090496"/>
        <c:axId val="281092064"/>
        <c:axId val="0"/>
      </c:bar3DChart>
      <c:catAx>
        <c:axId val="28109049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1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281092064"/>
        <c:crosses val="autoZero"/>
        <c:auto val="1"/>
        <c:lblAlgn val="ctr"/>
        <c:lblOffset val="100"/>
        <c:noMultiLvlLbl val="0"/>
      </c:catAx>
      <c:valAx>
        <c:axId val="281092064"/>
        <c:scaling>
          <c:orientation val="minMax"/>
          <c:max val="195"/>
          <c:min val="18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a:t>lineas de código</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281090496"/>
        <c:crosses val="autoZero"/>
        <c:crossBetween val="between"/>
        <c:majorUnit val="5"/>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Promedio T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tx>
            <c:strRef>
              <c:f>TIEMPO!$B$156</c:f>
              <c:strCache>
                <c:ptCount val="1"/>
                <c:pt idx="0">
                  <c:v>Media</c:v>
                </c:pt>
              </c:strCache>
            </c:strRef>
          </c:tx>
          <c:invertIfNegative val="0"/>
          <c:dPt>
            <c:idx val="0"/>
            <c:invertIfNegative val="0"/>
            <c:bubble3D val="0"/>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dPt>
          <c:dPt>
            <c:idx val="1"/>
            <c:invertIfNegative val="0"/>
            <c:bubble3D val="0"/>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IEMPO!$C$155:$D$155</c:f>
              <c:strCache>
                <c:ptCount val="2"/>
                <c:pt idx="0">
                  <c:v>CAKEPHP</c:v>
                </c:pt>
                <c:pt idx="1">
                  <c:v>LARAVEL</c:v>
                </c:pt>
              </c:strCache>
            </c:strRef>
          </c:cat>
          <c:val>
            <c:numRef>
              <c:f>TIEMPO!$C$156:$D$156</c:f>
              <c:numCache>
                <c:formatCode>0.000</c:formatCode>
                <c:ptCount val="2"/>
                <c:pt idx="0">
                  <c:v>1.9518181818181821</c:v>
                </c:pt>
                <c:pt idx="1">
                  <c:v>3.8790909090909098</c:v>
                </c:pt>
              </c:numCache>
            </c:numRef>
          </c:val>
        </c:ser>
        <c:dLbls>
          <c:showLegendKey val="0"/>
          <c:showVal val="1"/>
          <c:showCatName val="0"/>
          <c:showSerName val="0"/>
          <c:showPercent val="0"/>
          <c:showBubbleSize val="0"/>
        </c:dLbls>
        <c:gapWidth val="65"/>
        <c:shape val="box"/>
        <c:axId val="281088536"/>
        <c:axId val="174842808"/>
        <c:axId val="0"/>
      </c:bar3DChart>
      <c:catAx>
        <c:axId val="281088536"/>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174842808"/>
        <c:crosses val="autoZero"/>
        <c:auto val="1"/>
        <c:lblAlgn val="ctr"/>
        <c:lblOffset val="100"/>
        <c:noMultiLvlLbl val="0"/>
      </c:catAx>
      <c:valAx>
        <c:axId val="17484280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a:t>hora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281088536"/>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n-US"/>
              <a:t>Promedio IPF</a:t>
            </a:r>
          </a:p>
        </c:rich>
      </c:tx>
      <c:overlay val="0"/>
      <c:spPr>
        <a:noFill/>
        <a:ln>
          <a:noFill/>
        </a:ln>
        <a:effectLst/>
      </c:spPr>
      <c:txPr>
        <a:bodyPr rot="0" spcFirstLastPara="1" vertOverflow="ellipsis" vert="horz" wrap="square" anchor="ctr" anchorCtr="1"/>
        <a:lstStyle/>
        <a:p>
          <a:pPr>
            <a:defRPr sz="132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1"/>
        <c:ser>
          <c:idx val="0"/>
          <c:order val="0"/>
          <c:tx>
            <c:strRef>
              <c:f>'INDICE DE PRODUCTIVIDAD 2'!$B$122</c:f>
              <c:strCache>
                <c:ptCount val="1"/>
                <c:pt idx="0">
                  <c:v>Media</c:v>
                </c:pt>
              </c:strCache>
            </c:strRef>
          </c:tx>
          <c:invertIfNegative val="0"/>
          <c:dPt>
            <c:idx val="0"/>
            <c:invertIfNegative val="0"/>
            <c:bubble3D val="0"/>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dPt>
          <c:dPt>
            <c:idx val="1"/>
            <c:invertIfNegative val="0"/>
            <c:bubble3D val="0"/>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INDICE DE PRODUCTIVIDAD 2'!$C$121:$D$121</c:f>
              <c:strCache>
                <c:ptCount val="2"/>
                <c:pt idx="0">
                  <c:v>CAKEPHP</c:v>
                </c:pt>
                <c:pt idx="1">
                  <c:v>LARAVEL</c:v>
                </c:pt>
              </c:strCache>
            </c:strRef>
          </c:cat>
          <c:val>
            <c:numRef>
              <c:f>'INDICE DE PRODUCTIVIDAD 2'!$C$122:$D$122</c:f>
              <c:numCache>
                <c:formatCode>0.000</c:formatCode>
                <c:ptCount val="2"/>
                <c:pt idx="0">
                  <c:v>92.903181818181807</c:v>
                </c:pt>
                <c:pt idx="1">
                  <c:v>39.101545454545452</c:v>
                </c:pt>
              </c:numCache>
            </c:numRef>
          </c:val>
        </c:ser>
        <c:dLbls>
          <c:showLegendKey val="0"/>
          <c:showVal val="0"/>
          <c:showCatName val="0"/>
          <c:showSerName val="0"/>
          <c:showPercent val="0"/>
          <c:showBubbleSize val="0"/>
        </c:dLbls>
        <c:gapWidth val="65"/>
        <c:shape val="box"/>
        <c:axId val="174843200"/>
        <c:axId val="174840848"/>
        <c:axId val="0"/>
      </c:bar3DChart>
      <c:catAx>
        <c:axId val="17484320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100" b="0" i="0" u="none" strike="noStrike" kern="1200" cap="all"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174840848"/>
        <c:crosses val="autoZero"/>
        <c:auto val="1"/>
        <c:lblAlgn val="ctr"/>
        <c:lblOffset val="100"/>
        <c:noMultiLvlLbl val="0"/>
      </c:catAx>
      <c:valAx>
        <c:axId val="17484084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r>
                  <a:rPr lang="es-MX"/>
                  <a:t>LDC/TE</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s-ES"/>
          </a:p>
        </c:txPr>
        <c:crossAx val="17484320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Burn-Up Chart del SDSI-DTIC</a:t>
            </a:r>
          </a:p>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rich>
      </c:tx>
      <c:overlay val="0"/>
      <c:spPr>
        <a:noFill/>
        <a:ln>
          <a:noFill/>
        </a:ln>
        <a:effectLst/>
      </c:spPr>
    </c:title>
    <c:autoTitleDeleted val="0"/>
    <c:plotArea>
      <c:layout/>
      <c:lineChart>
        <c:grouping val="standard"/>
        <c:varyColors val="0"/>
        <c:ser>
          <c:idx val="0"/>
          <c:order val="0"/>
          <c:tx>
            <c:strRef>
              <c:f>Hoja1!$F$2</c:f>
              <c:strCache>
                <c:ptCount val="1"/>
                <c:pt idx="0">
                  <c:v>Puntos Estimado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D$3:$E$10</c:f>
              <c:multiLvlStrCache>
                <c:ptCount val="8"/>
                <c:lvl>
                  <c:pt idx="0">
                    <c:v>05/01/2015</c:v>
                  </c:pt>
                  <c:pt idx="1">
                    <c:v>30/01/2015</c:v>
                  </c:pt>
                  <c:pt idx="2">
                    <c:v>02/02/2015</c:v>
                  </c:pt>
                  <c:pt idx="3">
                    <c:v>27/02/2015</c:v>
                  </c:pt>
                  <c:pt idx="4">
                    <c:v>02/03/2015</c:v>
                  </c:pt>
                  <c:pt idx="5">
                    <c:v>27/02/2015</c:v>
                  </c:pt>
                  <c:pt idx="6">
                    <c:v>06/04/2015</c:v>
                  </c:pt>
                  <c:pt idx="7">
                    <c:v>01/05/2015</c:v>
                  </c:pt>
                </c:lvl>
                <c:lvl>
                  <c:pt idx="0">
                    <c:v>Sprint 0</c:v>
                  </c:pt>
                  <c:pt idx="2">
                    <c:v>Sprint 1</c:v>
                  </c:pt>
                  <c:pt idx="4">
                    <c:v>Sprint 2</c:v>
                  </c:pt>
                  <c:pt idx="6">
                    <c:v>Sprint 3</c:v>
                  </c:pt>
                </c:lvl>
              </c:multiLvlStrCache>
            </c:multiLvlStrRef>
          </c:cat>
          <c:val>
            <c:numRef>
              <c:f>Hoja1!$F$3:$F$10</c:f>
              <c:numCache>
                <c:formatCode>General</c:formatCode>
                <c:ptCount val="8"/>
                <c:pt idx="0">
                  <c:v>130</c:v>
                </c:pt>
                <c:pt idx="1">
                  <c:v>130</c:v>
                </c:pt>
                <c:pt idx="2">
                  <c:v>130</c:v>
                </c:pt>
                <c:pt idx="3">
                  <c:v>130</c:v>
                </c:pt>
                <c:pt idx="4">
                  <c:v>130</c:v>
                </c:pt>
                <c:pt idx="5">
                  <c:v>130</c:v>
                </c:pt>
                <c:pt idx="6">
                  <c:v>136</c:v>
                </c:pt>
                <c:pt idx="7">
                  <c:v>136</c:v>
                </c:pt>
              </c:numCache>
            </c:numRef>
          </c:val>
          <c:smooth val="0"/>
        </c:ser>
        <c:ser>
          <c:idx val="1"/>
          <c:order val="1"/>
          <c:tx>
            <c:strRef>
              <c:f>Hoja1!$G$2</c:f>
              <c:strCache>
                <c:ptCount val="1"/>
                <c:pt idx="0">
                  <c:v>Total Hecho</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s-E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Hoja1!$D$3:$E$10</c:f>
              <c:multiLvlStrCache>
                <c:ptCount val="8"/>
                <c:lvl>
                  <c:pt idx="0">
                    <c:v>05/01/2015</c:v>
                  </c:pt>
                  <c:pt idx="1">
                    <c:v>30/01/2015</c:v>
                  </c:pt>
                  <c:pt idx="2">
                    <c:v>02/02/2015</c:v>
                  </c:pt>
                  <c:pt idx="3">
                    <c:v>27/02/2015</c:v>
                  </c:pt>
                  <c:pt idx="4">
                    <c:v>02/03/2015</c:v>
                  </c:pt>
                  <c:pt idx="5">
                    <c:v>27/02/2015</c:v>
                  </c:pt>
                  <c:pt idx="6">
                    <c:v>06/04/2015</c:v>
                  </c:pt>
                  <c:pt idx="7">
                    <c:v>01/05/2015</c:v>
                  </c:pt>
                </c:lvl>
                <c:lvl>
                  <c:pt idx="0">
                    <c:v>Sprint 0</c:v>
                  </c:pt>
                  <c:pt idx="2">
                    <c:v>Sprint 1</c:v>
                  </c:pt>
                  <c:pt idx="4">
                    <c:v>Sprint 2</c:v>
                  </c:pt>
                  <c:pt idx="6">
                    <c:v>Sprint 3</c:v>
                  </c:pt>
                </c:lvl>
              </c:multiLvlStrCache>
            </c:multiLvlStrRef>
          </c:cat>
          <c:val>
            <c:numRef>
              <c:f>Hoja1!$G$3:$G$10</c:f>
              <c:numCache>
                <c:formatCode>General</c:formatCode>
                <c:ptCount val="8"/>
                <c:pt idx="0">
                  <c:v>0</c:v>
                </c:pt>
                <c:pt idx="1">
                  <c:v>20</c:v>
                </c:pt>
                <c:pt idx="2">
                  <c:v>23</c:v>
                </c:pt>
                <c:pt idx="3">
                  <c:v>68</c:v>
                </c:pt>
                <c:pt idx="4">
                  <c:v>71</c:v>
                </c:pt>
                <c:pt idx="5">
                  <c:v>98</c:v>
                </c:pt>
                <c:pt idx="6">
                  <c:v>100</c:v>
                </c:pt>
                <c:pt idx="7">
                  <c:v>136</c:v>
                </c:pt>
              </c:numCache>
            </c:numRef>
          </c:val>
          <c:smooth val="0"/>
        </c:ser>
        <c:dLbls>
          <c:showLegendKey val="0"/>
          <c:showVal val="1"/>
          <c:showCatName val="0"/>
          <c:showSerName val="0"/>
          <c:showPercent val="0"/>
          <c:showBubbleSize val="0"/>
        </c:dLbls>
        <c:marker val="1"/>
        <c:smooth val="0"/>
        <c:axId val="281752112"/>
        <c:axId val="281751328"/>
      </c:lineChart>
      <c:catAx>
        <c:axId val="281752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281751328"/>
        <c:crosses val="autoZero"/>
        <c:auto val="0"/>
        <c:lblAlgn val="ctr"/>
        <c:lblOffset val="100"/>
        <c:tickMarkSkip val="1"/>
        <c:noMultiLvlLbl val="0"/>
      </c:catAx>
      <c:valAx>
        <c:axId val="281751328"/>
        <c:scaling>
          <c:orientation val="minMax"/>
          <c:max val="14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281752112"/>
        <c:crosses val="autoZero"/>
        <c:crossBetween val="between"/>
        <c:majorUnit val="20"/>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es-E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2549C6-276E-4C79-B23A-850F8CC7F117}" type="doc">
      <dgm:prSet loTypeId="urn:microsoft.com/office/officeart/2008/layout/HalfCircleOrganizationChart" loCatId="hierarchy" qsTypeId="urn:microsoft.com/office/officeart/2005/8/quickstyle/simple1" qsCatId="simple" csTypeId="urn:microsoft.com/office/officeart/2005/8/colors/accent0_1" csCatId="mainScheme" phldr="1"/>
      <dgm:spPr/>
      <dgm:t>
        <a:bodyPr/>
        <a:lstStyle/>
        <a:p>
          <a:endParaRPr lang="es-EC"/>
        </a:p>
      </dgm:t>
    </dgm:pt>
    <dgm:pt modelId="{D0DEE94E-4B18-432E-91B9-C138257C23E2}">
      <dgm:prSet phldrT="[Texto]"/>
      <dgm:spPr/>
      <dgm:t>
        <a:bodyPr/>
        <a:lstStyle/>
        <a:p>
          <a:pPr algn="ctr"/>
          <a:r>
            <a:rPr lang="es-EC"/>
            <a:t>Dirección DTIC</a:t>
          </a:r>
        </a:p>
      </dgm:t>
    </dgm:pt>
    <dgm:pt modelId="{4A13E5AC-F408-4067-9A38-7E4510D68304}" type="parTrans" cxnId="{89581046-E356-4DCF-92F8-394E58037636}">
      <dgm:prSet/>
      <dgm:spPr/>
      <dgm:t>
        <a:bodyPr/>
        <a:lstStyle/>
        <a:p>
          <a:pPr algn="ctr"/>
          <a:endParaRPr lang="es-EC"/>
        </a:p>
      </dgm:t>
    </dgm:pt>
    <dgm:pt modelId="{6A776B97-01B0-4561-B910-A77E912B7CB2}" type="sibTrans" cxnId="{89581046-E356-4DCF-92F8-394E58037636}">
      <dgm:prSet/>
      <dgm:spPr/>
      <dgm:t>
        <a:bodyPr/>
        <a:lstStyle/>
        <a:p>
          <a:pPr algn="ctr"/>
          <a:endParaRPr lang="es-EC"/>
        </a:p>
      </dgm:t>
    </dgm:pt>
    <dgm:pt modelId="{A58BBFF7-9D30-46FD-B632-F9F0C4700F4F}" type="asst">
      <dgm:prSet phldrT="[Texto]"/>
      <dgm:spPr/>
      <dgm:t>
        <a:bodyPr/>
        <a:lstStyle/>
        <a:p>
          <a:pPr algn="ctr"/>
          <a:r>
            <a:rPr lang="es-EC"/>
            <a:t>Secretaría</a:t>
          </a:r>
        </a:p>
      </dgm:t>
    </dgm:pt>
    <dgm:pt modelId="{6F7EB070-264F-42CC-B39E-C488DCF8BDA1}" type="parTrans" cxnId="{98834929-F68F-42EE-9365-EEEFE86B714A}">
      <dgm:prSet/>
      <dgm:spPr/>
      <dgm:t>
        <a:bodyPr/>
        <a:lstStyle/>
        <a:p>
          <a:pPr algn="ctr"/>
          <a:endParaRPr lang="es-EC"/>
        </a:p>
      </dgm:t>
    </dgm:pt>
    <dgm:pt modelId="{A097A8AE-D909-4D78-A825-08473F1C0083}" type="sibTrans" cxnId="{98834929-F68F-42EE-9365-EEEFE86B714A}">
      <dgm:prSet/>
      <dgm:spPr/>
      <dgm:t>
        <a:bodyPr/>
        <a:lstStyle/>
        <a:p>
          <a:pPr algn="ctr"/>
          <a:endParaRPr lang="es-EC"/>
        </a:p>
      </dgm:t>
    </dgm:pt>
    <dgm:pt modelId="{A17870DB-AEB4-4550-8F2B-B9B374EF1DFD}">
      <dgm:prSet phldrT="[Texto]"/>
      <dgm:spPr/>
      <dgm:t>
        <a:bodyPr/>
        <a:lstStyle/>
        <a:p>
          <a:pPr algn="ctr"/>
          <a:r>
            <a:rPr lang="es-EC"/>
            <a:t>Área de Desarrollo</a:t>
          </a:r>
        </a:p>
      </dgm:t>
    </dgm:pt>
    <dgm:pt modelId="{B956DCDE-1381-4EB6-93FB-7D3D988896D8}" type="parTrans" cxnId="{43E539F1-AEAC-408F-84C6-F449A2407CDC}">
      <dgm:prSet/>
      <dgm:spPr/>
      <dgm:t>
        <a:bodyPr/>
        <a:lstStyle/>
        <a:p>
          <a:pPr algn="ctr"/>
          <a:endParaRPr lang="es-EC"/>
        </a:p>
      </dgm:t>
    </dgm:pt>
    <dgm:pt modelId="{C664FDA0-5BE1-4D36-A557-66D293C6A724}" type="sibTrans" cxnId="{43E539F1-AEAC-408F-84C6-F449A2407CDC}">
      <dgm:prSet/>
      <dgm:spPr/>
      <dgm:t>
        <a:bodyPr/>
        <a:lstStyle/>
        <a:p>
          <a:pPr algn="ctr"/>
          <a:endParaRPr lang="es-EC"/>
        </a:p>
      </dgm:t>
    </dgm:pt>
    <dgm:pt modelId="{9635A158-114F-484B-8ADA-0AC86013177B}">
      <dgm:prSet phldrT="[Texto]"/>
      <dgm:spPr/>
      <dgm:t>
        <a:bodyPr/>
        <a:lstStyle/>
        <a:p>
          <a:pPr algn="ctr"/>
          <a:r>
            <a:rPr lang="es-EC"/>
            <a:t>Área Infraestructuras y  Redes</a:t>
          </a:r>
        </a:p>
      </dgm:t>
    </dgm:pt>
    <dgm:pt modelId="{D718C98F-97B6-4177-BD12-56AFB7C49E08}" type="parTrans" cxnId="{793CDC11-3E1A-4BCB-B442-86D6168675A7}">
      <dgm:prSet/>
      <dgm:spPr/>
      <dgm:t>
        <a:bodyPr/>
        <a:lstStyle/>
        <a:p>
          <a:pPr algn="ctr"/>
          <a:endParaRPr lang="es-EC"/>
        </a:p>
      </dgm:t>
    </dgm:pt>
    <dgm:pt modelId="{3BDE31E7-7EB3-47CE-98A6-64A3408C8593}" type="sibTrans" cxnId="{793CDC11-3E1A-4BCB-B442-86D6168675A7}">
      <dgm:prSet/>
      <dgm:spPr/>
      <dgm:t>
        <a:bodyPr/>
        <a:lstStyle/>
        <a:p>
          <a:pPr algn="ctr"/>
          <a:endParaRPr lang="es-EC"/>
        </a:p>
      </dgm:t>
    </dgm:pt>
    <dgm:pt modelId="{25A2CB72-D0EC-4432-ADF4-29FDE3E53275}">
      <dgm:prSet phldrT="[Texto]"/>
      <dgm:spPr/>
      <dgm:t>
        <a:bodyPr/>
        <a:lstStyle/>
        <a:p>
          <a:pPr algn="ctr"/>
          <a:r>
            <a:rPr lang="es-EC"/>
            <a:t>Área de Soporte y Mantenimiento</a:t>
          </a:r>
        </a:p>
      </dgm:t>
    </dgm:pt>
    <dgm:pt modelId="{82CE2043-639B-4BF8-8240-791C7330938A}" type="parTrans" cxnId="{B2B3F031-1099-4E85-A33B-09D3E0ADEDFC}">
      <dgm:prSet/>
      <dgm:spPr/>
      <dgm:t>
        <a:bodyPr/>
        <a:lstStyle/>
        <a:p>
          <a:pPr algn="ctr"/>
          <a:endParaRPr lang="es-EC"/>
        </a:p>
      </dgm:t>
    </dgm:pt>
    <dgm:pt modelId="{355DA4EE-7C1E-4F3C-B9EF-0691DB4BA72B}" type="sibTrans" cxnId="{B2B3F031-1099-4E85-A33B-09D3E0ADEDFC}">
      <dgm:prSet/>
      <dgm:spPr/>
      <dgm:t>
        <a:bodyPr/>
        <a:lstStyle/>
        <a:p>
          <a:pPr algn="ctr"/>
          <a:endParaRPr lang="es-EC"/>
        </a:p>
      </dgm:t>
    </dgm:pt>
    <dgm:pt modelId="{BB240F03-8064-4499-8FBD-92123524E6B9}" type="pres">
      <dgm:prSet presAssocID="{552549C6-276E-4C79-B23A-850F8CC7F117}" presName="Name0" presStyleCnt="0">
        <dgm:presLayoutVars>
          <dgm:orgChart val="1"/>
          <dgm:chPref val="1"/>
          <dgm:dir/>
          <dgm:animOne val="branch"/>
          <dgm:animLvl val="lvl"/>
          <dgm:resizeHandles/>
        </dgm:presLayoutVars>
      </dgm:prSet>
      <dgm:spPr/>
      <dgm:t>
        <a:bodyPr/>
        <a:lstStyle/>
        <a:p>
          <a:endParaRPr lang="es-EC"/>
        </a:p>
      </dgm:t>
    </dgm:pt>
    <dgm:pt modelId="{9FC15E31-3584-4E52-BAE0-8B27A52B0701}" type="pres">
      <dgm:prSet presAssocID="{D0DEE94E-4B18-432E-91B9-C138257C23E2}" presName="hierRoot1" presStyleCnt="0">
        <dgm:presLayoutVars>
          <dgm:hierBranch val="init"/>
        </dgm:presLayoutVars>
      </dgm:prSet>
      <dgm:spPr/>
    </dgm:pt>
    <dgm:pt modelId="{760EC7EF-FA1A-45FB-9CEF-A29104A01CEB}" type="pres">
      <dgm:prSet presAssocID="{D0DEE94E-4B18-432E-91B9-C138257C23E2}" presName="rootComposite1" presStyleCnt="0"/>
      <dgm:spPr/>
    </dgm:pt>
    <dgm:pt modelId="{633F23A8-E3ED-4CA3-A9F7-FA7C532BCF7D}" type="pres">
      <dgm:prSet presAssocID="{D0DEE94E-4B18-432E-91B9-C138257C23E2}" presName="rootText1" presStyleLbl="alignAcc1" presStyleIdx="0" presStyleCnt="0">
        <dgm:presLayoutVars>
          <dgm:chPref val="3"/>
        </dgm:presLayoutVars>
      </dgm:prSet>
      <dgm:spPr/>
      <dgm:t>
        <a:bodyPr/>
        <a:lstStyle/>
        <a:p>
          <a:endParaRPr lang="es-EC"/>
        </a:p>
      </dgm:t>
    </dgm:pt>
    <dgm:pt modelId="{49A05F08-45F1-422C-A87B-2D7F06EB7AF9}" type="pres">
      <dgm:prSet presAssocID="{D0DEE94E-4B18-432E-91B9-C138257C23E2}" presName="topArc1" presStyleLbl="parChTrans1D1" presStyleIdx="0" presStyleCnt="10"/>
      <dgm:spPr/>
    </dgm:pt>
    <dgm:pt modelId="{7F03A910-79D1-4E6C-B4E5-9D26178C36C2}" type="pres">
      <dgm:prSet presAssocID="{D0DEE94E-4B18-432E-91B9-C138257C23E2}" presName="bottomArc1" presStyleLbl="parChTrans1D1" presStyleIdx="1" presStyleCnt="10"/>
      <dgm:spPr/>
    </dgm:pt>
    <dgm:pt modelId="{14A3DD14-ADF5-45C2-AFAD-5A2551C35C40}" type="pres">
      <dgm:prSet presAssocID="{D0DEE94E-4B18-432E-91B9-C138257C23E2}" presName="topConnNode1" presStyleLbl="node1" presStyleIdx="0" presStyleCnt="0"/>
      <dgm:spPr/>
      <dgm:t>
        <a:bodyPr/>
        <a:lstStyle/>
        <a:p>
          <a:endParaRPr lang="es-EC"/>
        </a:p>
      </dgm:t>
    </dgm:pt>
    <dgm:pt modelId="{BE97D11E-B374-494B-B423-0622AAABAA0D}" type="pres">
      <dgm:prSet presAssocID="{D0DEE94E-4B18-432E-91B9-C138257C23E2}" presName="hierChild2" presStyleCnt="0"/>
      <dgm:spPr/>
    </dgm:pt>
    <dgm:pt modelId="{9B3B09B9-0247-473A-A0D3-68DF2C18B342}" type="pres">
      <dgm:prSet presAssocID="{B956DCDE-1381-4EB6-93FB-7D3D988896D8}" presName="Name28" presStyleLbl="parChTrans1D2" presStyleIdx="0" presStyleCnt="4"/>
      <dgm:spPr/>
      <dgm:t>
        <a:bodyPr/>
        <a:lstStyle/>
        <a:p>
          <a:endParaRPr lang="es-EC"/>
        </a:p>
      </dgm:t>
    </dgm:pt>
    <dgm:pt modelId="{8FB29C83-65C0-40A3-9892-57E95E508764}" type="pres">
      <dgm:prSet presAssocID="{A17870DB-AEB4-4550-8F2B-B9B374EF1DFD}" presName="hierRoot2" presStyleCnt="0">
        <dgm:presLayoutVars>
          <dgm:hierBranch val="init"/>
        </dgm:presLayoutVars>
      </dgm:prSet>
      <dgm:spPr/>
    </dgm:pt>
    <dgm:pt modelId="{F23ED9FB-511A-47D1-9DF4-297995697C2B}" type="pres">
      <dgm:prSet presAssocID="{A17870DB-AEB4-4550-8F2B-B9B374EF1DFD}" presName="rootComposite2" presStyleCnt="0"/>
      <dgm:spPr/>
    </dgm:pt>
    <dgm:pt modelId="{A5F7D2B8-047B-4434-BBE7-09FF215166A0}" type="pres">
      <dgm:prSet presAssocID="{A17870DB-AEB4-4550-8F2B-B9B374EF1DFD}" presName="rootText2" presStyleLbl="alignAcc1" presStyleIdx="0" presStyleCnt="0">
        <dgm:presLayoutVars>
          <dgm:chPref val="3"/>
        </dgm:presLayoutVars>
      </dgm:prSet>
      <dgm:spPr/>
      <dgm:t>
        <a:bodyPr/>
        <a:lstStyle/>
        <a:p>
          <a:endParaRPr lang="es-EC"/>
        </a:p>
      </dgm:t>
    </dgm:pt>
    <dgm:pt modelId="{C8641FBA-1796-45CE-84DA-2D06167F1188}" type="pres">
      <dgm:prSet presAssocID="{A17870DB-AEB4-4550-8F2B-B9B374EF1DFD}" presName="topArc2" presStyleLbl="parChTrans1D1" presStyleIdx="2" presStyleCnt="10"/>
      <dgm:spPr/>
    </dgm:pt>
    <dgm:pt modelId="{A00C5EE2-AFAB-49DB-B405-038522F12A08}" type="pres">
      <dgm:prSet presAssocID="{A17870DB-AEB4-4550-8F2B-B9B374EF1DFD}" presName="bottomArc2" presStyleLbl="parChTrans1D1" presStyleIdx="3" presStyleCnt="10"/>
      <dgm:spPr/>
    </dgm:pt>
    <dgm:pt modelId="{847A9DAD-8952-48BE-A116-F85B60DEA5A2}" type="pres">
      <dgm:prSet presAssocID="{A17870DB-AEB4-4550-8F2B-B9B374EF1DFD}" presName="topConnNode2" presStyleLbl="node2" presStyleIdx="0" presStyleCnt="0"/>
      <dgm:spPr/>
      <dgm:t>
        <a:bodyPr/>
        <a:lstStyle/>
        <a:p>
          <a:endParaRPr lang="es-EC"/>
        </a:p>
      </dgm:t>
    </dgm:pt>
    <dgm:pt modelId="{AB9D0AF9-3EB0-4343-A87F-6D8D37D77731}" type="pres">
      <dgm:prSet presAssocID="{A17870DB-AEB4-4550-8F2B-B9B374EF1DFD}" presName="hierChild4" presStyleCnt="0"/>
      <dgm:spPr/>
    </dgm:pt>
    <dgm:pt modelId="{D95E7560-7716-4C30-87B7-9E7DBC9DCA18}" type="pres">
      <dgm:prSet presAssocID="{A17870DB-AEB4-4550-8F2B-B9B374EF1DFD}" presName="hierChild5" presStyleCnt="0"/>
      <dgm:spPr/>
    </dgm:pt>
    <dgm:pt modelId="{DB3D72F2-0139-4A08-86F9-1F57CD316EB5}" type="pres">
      <dgm:prSet presAssocID="{D718C98F-97B6-4177-BD12-56AFB7C49E08}" presName="Name28" presStyleLbl="parChTrans1D2" presStyleIdx="1" presStyleCnt="4"/>
      <dgm:spPr/>
      <dgm:t>
        <a:bodyPr/>
        <a:lstStyle/>
        <a:p>
          <a:endParaRPr lang="es-EC"/>
        </a:p>
      </dgm:t>
    </dgm:pt>
    <dgm:pt modelId="{A7B23E7C-C38C-441E-AFEE-C779EAA3A1E9}" type="pres">
      <dgm:prSet presAssocID="{9635A158-114F-484B-8ADA-0AC86013177B}" presName="hierRoot2" presStyleCnt="0">
        <dgm:presLayoutVars>
          <dgm:hierBranch val="init"/>
        </dgm:presLayoutVars>
      </dgm:prSet>
      <dgm:spPr/>
    </dgm:pt>
    <dgm:pt modelId="{1F0B35DD-E759-4FDB-99A7-FE360B345DDA}" type="pres">
      <dgm:prSet presAssocID="{9635A158-114F-484B-8ADA-0AC86013177B}" presName="rootComposite2" presStyleCnt="0"/>
      <dgm:spPr/>
    </dgm:pt>
    <dgm:pt modelId="{5BFECCFA-F503-47DE-B749-C2EBD6537336}" type="pres">
      <dgm:prSet presAssocID="{9635A158-114F-484B-8ADA-0AC86013177B}" presName="rootText2" presStyleLbl="alignAcc1" presStyleIdx="0" presStyleCnt="0">
        <dgm:presLayoutVars>
          <dgm:chPref val="3"/>
        </dgm:presLayoutVars>
      </dgm:prSet>
      <dgm:spPr/>
      <dgm:t>
        <a:bodyPr/>
        <a:lstStyle/>
        <a:p>
          <a:endParaRPr lang="es-EC"/>
        </a:p>
      </dgm:t>
    </dgm:pt>
    <dgm:pt modelId="{CF0570F9-07DC-4B47-93DF-85B3EAAA9818}" type="pres">
      <dgm:prSet presAssocID="{9635A158-114F-484B-8ADA-0AC86013177B}" presName="topArc2" presStyleLbl="parChTrans1D1" presStyleIdx="4" presStyleCnt="10"/>
      <dgm:spPr/>
    </dgm:pt>
    <dgm:pt modelId="{8CDB4159-B9CF-4947-8CFB-C38C8F42A663}" type="pres">
      <dgm:prSet presAssocID="{9635A158-114F-484B-8ADA-0AC86013177B}" presName="bottomArc2" presStyleLbl="parChTrans1D1" presStyleIdx="5" presStyleCnt="10"/>
      <dgm:spPr/>
    </dgm:pt>
    <dgm:pt modelId="{01599C2D-1617-46CF-BF59-BF13E26B75EB}" type="pres">
      <dgm:prSet presAssocID="{9635A158-114F-484B-8ADA-0AC86013177B}" presName="topConnNode2" presStyleLbl="node2" presStyleIdx="0" presStyleCnt="0"/>
      <dgm:spPr/>
      <dgm:t>
        <a:bodyPr/>
        <a:lstStyle/>
        <a:p>
          <a:endParaRPr lang="es-EC"/>
        </a:p>
      </dgm:t>
    </dgm:pt>
    <dgm:pt modelId="{53D6D4CA-7ADA-4EE9-9183-F916490A0F55}" type="pres">
      <dgm:prSet presAssocID="{9635A158-114F-484B-8ADA-0AC86013177B}" presName="hierChild4" presStyleCnt="0"/>
      <dgm:spPr/>
    </dgm:pt>
    <dgm:pt modelId="{23A29F4E-C4B2-4F0A-A120-CB873808F6BA}" type="pres">
      <dgm:prSet presAssocID="{9635A158-114F-484B-8ADA-0AC86013177B}" presName="hierChild5" presStyleCnt="0"/>
      <dgm:spPr/>
    </dgm:pt>
    <dgm:pt modelId="{72F8CF12-D924-4B5D-BC43-8758281B9B39}" type="pres">
      <dgm:prSet presAssocID="{82CE2043-639B-4BF8-8240-791C7330938A}" presName="Name28" presStyleLbl="parChTrans1D2" presStyleIdx="2" presStyleCnt="4"/>
      <dgm:spPr/>
      <dgm:t>
        <a:bodyPr/>
        <a:lstStyle/>
        <a:p>
          <a:endParaRPr lang="es-EC"/>
        </a:p>
      </dgm:t>
    </dgm:pt>
    <dgm:pt modelId="{ED1CDD43-5287-4D35-B95E-FABB0FDF616B}" type="pres">
      <dgm:prSet presAssocID="{25A2CB72-D0EC-4432-ADF4-29FDE3E53275}" presName="hierRoot2" presStyleCnt="0">
        <dgm:presLayoutVars>
          <dgm:hierBranch val="init"/>
        </dgm:presLayoutVars>
      </dgm:prSet>
      <dgm:spPr/>
    </dgm:pt>
    <dgm:pt modelId="{21354D79-98B5-4BC4-ABAA-F42E3F3202F3}" type="pres">
      <dgm:prSet presAssocID="{25A2CB72-D0EC-4432-ADF4-29FDE3E53275}" presName="rootComposite2" presStyleCnt="0"/>
      <dgm:spPr/>
    </dgm:pt>
    <dgm:pt modelId="{16170C6A-1203-4878-B1EE-F5A773CA5884}" type="pres">
      <dgm:prSet presAssocID="{25A2CB72-D0EC-4432-ADF4-29FDE3E53275}" presName="rootText2" presStyleLbl="alignAcc1" presStyleIdx="0" presStyleCnt="0">
        <dgm:presLayoutVars>
          <dgm:chPref val="3"/>
        </dgm:presLayoutVars>
      </dgm:prSet>
      <dgm:spPr/>
      <dgm:t>
        <a:bodyPr/>
        <a:lstStyle/>
        <a:p>
          <a:endParaRPr lang="es-EC"/>
        </a:p>
      </dgm:t>
    </dgm:pt>
    <dgm:pt modelId="{5CAFEA53-D0E4-42F5-9FBF-A11EDC173D74}" type="pres">
      <dgm:prSet presAssocID="{25A2CB72-D0EC-4432-ADF4-29FDE3E53275}" presName="topArc2" presStyleLbl="parChTrans1D1" presStyleIdx="6" presStyleCnt="10"/>
      <dgm:spPr/>
    </dgm:pt>
    <dgm:pt modelId="{0FA08C9E-C4F0-4D04-B3FD-8CF20A9F29AA}" type="pres">
      <dgm:prSet presAssocID="{25A2CB72-D0EC-4432-ADF4-29FDE3E53275}" presName="bottomArc2" presStyleLbl="parChTrans1D1" presStyleIdx="7" presStyleCnt="10"/>
      <dgm:spPr/>
    </dgm:pt>
    <dgm:pt modelId="{8203AE2A-1511-42A5-ACFD-3694E1D8C3A5}" type="pres">
      <dgm:prSet presAssocID="{25A2CB72-D0EC-4432-ADF4-29FDE3E53275}" presName="topConnNode2" presStyleLbl="node2" presStyleIdx="0" presStyleCnt="0"/>
      <dgm:spPr/>
      <dgm:t>
        <a:bodyPr/>
        <a:lstStyle/>
        <a:p>
          <a:endParaRPr lang="es-EC"/>
        </a:p>
      </dgm:t>
    </dgm:pt>
    <dgm:pt modelId="{259CFF3D-049C-4919-BAB0-9C75B8CE6BF0}" type="pres">
      <dgm:prSet presAssocID="{25A2CB72-D0EC-4432-ADF4-29FDE3E53275}" presName="hierChild4" presStyleCnt="0"/>
      <dgm:spPr/>
    </dgm:pt>
    <dgm:pt modelId="{48CDBA7A-2B8F-4D3A-B01F-2AC1CFFE5B51}" type="pres">
      <dgm:prSet presAssocID="{25A2CB72-D0EC-4432-ADF4-29FDE3E53275}" presName="hierChild5" presStyleCnt="0"/>
      <dgm:spPr/>
    </dgm:pt>
    <dgm:pt modelId="{F8C9ACDA-2B0B-4818-8A4A-4461B99419F8}" type="pres">
      <dgm:prSet presAssocID="{D0DEE94E-4B18-432E-91B9-C138257C23E2}" presName="hierChild3" presStyleCnt="0"/>
      <dgm:spPr/>
    </dgm:pt>
    <dgm:pt modelId="{451754B0-9B6F-4BDE-A30F-C00BF8DBC44C}" type="pres">
      <dgm:prSet presAssocID="{6F7EB070-264F-42CC-B39E-C488DCF8BDA1}" presName="Name101" presStyleLbl="parChTrans1D2" presStyleIdx="3" presStyleCnt="4"/>
      <dgm:spPr/>
      <dgm:t>
        <a:bodyPr/>
        <a:lstStyle/>
        <a:p>
          <a:endParaRPr lang="es-EC"/>
        </a:p>
      </dgm:t>
    </dgm:pt>
    <dgm:pt modelId="{363A0F93-3EEF-4BD8-AC2A-5727DAECA889}" type="pres">
      <dgm:prSet presAssocID="{A58BBFF7-9D30-46FD-B632-F9F0C4700F4F}" presName="hierRoot3" presStyleCnt="0">
        <dgm:presLayoutVars>
          <dgm:hierBranch val="init"/>
        </dgm:presLayoutVars>
      </dgm:prSet>
      <dgm:spPr/>
    </dgm:pt>
    <dgm:pt modelId="{A3647C73-B090-4809-B005-7F5AF2EECF73}" type="pres">
      <dgm:prSet presAssocID="{A58BBFF7-9D30-46FD-B632-F9F0C4700F4F}" presName="rootComposite3" presStyleCnt="0"/>
      <dgm:spPr/>
    </dgm:pt>
    <dgm:pt modelId="{AF6D2BD5-0DC5-449A-9713-435A2900019E}" type="pres">
      <dgm:prSet presAssocID="{A58BBFF7-9D30-46FD-B632-F9F0C4700F4F}" presName="rootText3" presStyleLbl="alignAcc1" presStyleIdx="0" presStyleCnt="0">
        <dgm:presLayoutVars>
          <dgm:chPref val="3"/>
        </dgm:presLayoutVars>
      </dgm:prSet>
      <dgm:spPr/>
      <dgm:t>
        <a:bodyPr/>
        <a:lstStyle/>
        <a:p>
          <a:endParaRPr lang="es-EC"/>
        </a:p>
      </dgm:t>
    </dgm:pt>
    <dgm:pt modelId="{AD12C7C7-C591-4217-8B73-48A6D527E6FF}" type="pres">
      <dgm:prSet presAssocID="{A58BBFF7-9D30-46FD-B632-F9F0C4700F4F}" presName="topArc3" presStyleLbl="parChTrans1D1" presStyleIdx="8" presStyleCnt="10"/>
      <dgm:spPr/>
    </dgm:pt>
    <dgm:pt modelId="{850E5705-EFCD-483D-95E3-6EA6D72D86FF}" type="pres">
      <dgm:prSet presAssocID="{A58BBFF7-9D30-46FD-B632-F9F0C4700F4F}" presName="bottomArc3" presStyleLbl="parChTrans1D1" presStyleIdx="9" presStyleCnt="10"/>
      <dgm:spPr/>
    </dgm:pt>
    <dgm:pt modelId="{EEC9E8A9-4D78-4749-B446-D45C0C242072}" type="pres">
      <dgm:prSet presAssocID="{A58BBFF7-9D30-46FD-B632-F9F0C4700F4F}" presName="topConnNode3" presStyleLbl="asst1" presStyleIdx="0" presStyleCnt="0"/>
      <dgm:spPr/>
      <dgm:t>
        <a:bodyPr/>
        <a:lstStyle/>
        <a:p>
          <a:endParaRPr lang="es-EC"/>
        </a:p>
      </dgm:t>
    </dgm:pt>
    <dgm:pt modelId="{289293EC-B444-4FA4-B81A-EC9779F4D1ED}" type="pres">
      <dgm:prSet presAssocID="{A58BBFF7-9D30-46FD-B632-F9F0C4700F4F}" presName="hierChild6" presStyleCnt="0"/>
      <dgm:spPr/>
    </dgm:pt>
    <dgm:pt modelId="{26206F36-8B68-47E6-991B-844C0875F236}" type="pres">
      <dgm:prSet presAssocID="{A58BBFF7-9D30-46FD-B632-F9F0C4700F4F}" presName="hierChild7" presStyleCnt="0"/>
      <dgm:spPr/>
    </dgm:pt>
  </dgm:ptLst>
  <dgm:cxnLst>
    <dgm:cxn modelId="{B2B3F031-1099-4E85-A33B-09D3E0ADEDFC}" srcId="{D0DEE94E-4B18-432E-91B9-C138257C23E2}" destId="{25A2CB72-D0EC-4432-ADF4-29FDE3E53275}" srcOrd="3" destOrd="0" parTransId="{82CE2043-639B-4BF8-8240-791C7330938A}" sibTransId="{355DA4EE-7C1E-4F3C-B9EF-0691DB4BA72B}"/>
    <dgm:cxn modelId="{0F32C022-4DBA-44A2-ABCF-BA644BB4FAA7}" type="presOf" srcId="{6F7EB070-264F-42CC-B39E-C488DCF8BDA1}" destId="{451754B0-9B6F-4BDE-A30F-C00BF8DBC44C}" srcOrd="0" destOrd="0" presId="urn:microsoft.com/office/officeart/2008/layout/HalfCircleOrganizationChart"/>
    <dgm:cxn modelId="{7410C9D7-892C-4AB0-86E5-5BD200E9C7C8}" type="presOf" srcId="{9635A158-114F-484B-8ADA-0AC86013177B}" destId="{01599C2D-1617-46CF-BF59-BF13E26B75EB}" srcOrd="1" destOrd="0" presId="urn:microsoft.com/office/officeart/2008/layout/HalfCircleOrganizationChart"/>
    <dgm:cxn modelId="{A804439E-44CF-4480-810E-644A4FDDDC72}" type="presOf" srcId="{9635A158-114F-484B-8ADA-0AC86013177B}" destId="{5BFECCFA-F503-47DE-B749-C2EBD6537336}" srcOrd="0" destOrd="0" presId="urn:microsoft.com/office/officeart/2008/layout/HalfCircleOrganizationChart"/>
    <dgm:cxn modelId="{AB6E9576-1505-4720-BDD7-4E88B7562D9E}" type="presOf" srcId="{D0DEE94E-4B18-432E-91B9-C138257C23E2}" destId="{633F23A8-E3ED-4CA3-A9F7-FA7C532BCF7D}" srcOrd="0" destOrd="0" presId="urn:microsoft.com/office/officeart/2008/layout/HalfCircleOrganizationChart"/>
    <dgm:cxn modelId="{89581046-E356-4DCF-92F8-394E58037636}" srcId="{552549C6-276E-4C79-B23A-850F8CC7F117}" destId="{D0DEE94E-4B18-432E-91B9-C138257C23E2}" srcOrd="0" destOrd="0" parTransId="{4A13E5AC-F408-4067-9A38-7E4510D68304}" sibTransId="{6A776B97-01B0-4561-B910-A77E912B7CB2}"/>
    <dgm:cxn modelId="{43E539F1-AEAC-408F-84C6-F449A2407CDC}" srcId="{D0DEE94E-4B18-432E-91B9-C138257C23E2}" destId="{A17870DB-AEB4-4550-8F2B-B9B374EF1DFD}" srcOrd="1" destOrd="0" parTransId="{B956DCDE-1381-4EB6-93FB-7D3D988896D8}" sibTransId="{C664FDA0-5BE1-4D36-A557-66D293C6A724}"/>
    <dgm:cxn modelId="{D3B22E2D-98C9-44A8-973A-C9FCFCE979EB}" type="presOf" srcId="{A17870DB-AEB4-4550-8F2B-B9B374EF1DFD}" destId="{A5F7D2B8-047B-4434-BBE7-09FF215166A0}" srcOrd="0" destOrd="0" presId="urn:microsoft.com/office/officeart/2008/layout/HalfCircleOrganizationChart"/>
    <dgm:cxn modelId="{459CB848-36BF-410C-AD5C-48494174CB6E}" type="presOf" srcId="{552549C6-276E-4C79-B23A-850F8CC7F117}" destId="{BB240F03-8064-4499-8FBD-92123524E6B9}" srcOrd="0" destOrd="0" presId="urn:microsoft.com/office/officeart/2008/layout/HalfCircleOrganizationChart"/>
    <dgm:cxn modelId="{B8E74B8D-01B8-46F6-AE8A-8C808BB04495}" type="presOf" srcId="{A17870DB-AEB4-4550-8F2B-B9B374EF1DFD}" destId="{847A9DAD-8952-48BE-A116-F85B60DEA5A2}" srcOrd="1" destOrd="0" presId="urn:microsoft.com/office/officeart/2008/layout/HalfCircleOrganizationChart"/>
    <dgm:cxn modelId="{98834929-F68F-42EE-9365-EEEFE86B714A}" srcId="{D0DEE94E-4B18-432E-91B9-C138257C23E2}" destId="{A58BBFF7-9D30-46FD-B632-F9F0C4700F4F}" srcOrd="0" destOrd="0" parTransId="{6F7EB070-264F-42CC-B39E-C488DCF8BDA1}" sibTransId="{A097A8AE-D909-4D78-A825-08473F1C0083}"/>
    <dgm:cxn modelId="{0A46EBDB-133E-47F0-8CF4-838BE330F18B}" type="presOf" srcId="{25A2CB72-D0EC-4432-ADF4-29FDE3E53275}" destId="{16170C6A-1203-4878-B1EE-F5A773CA5884}" srcOrd="0" destOrd="0" presId="urn:microsoft.com/office/officeart/2008/layout/HalfCircleOrganizationChart"/>
    <dgm:cxn modelId="{D22B68E5-6624-4FA5-9189-DF4C5F4CDA59}" type="presOf" srcId="{25A2CB72-D0EC-4432-ADF4-29FDE3E53275}" destId="{8203AE2A-1511-42A5-ACFD-3694E1D8C3A5}" srcOrd="1" destOrd="0" presId="urn:microsoft.com/office/officeart/2008/layout/HalfCircleOrganizationChart"/>
    <dgm:cxn modelId="{E804DD4B-3C8F-4967-A254-4FDCA1BD7A34}" type="presOf" srcId="{B956DCDE-1381-4EB6-93FB-7D3D988896D8}" destId="{9B3B09B9-0247-473A-A0D3-68DF2C18B342}" srcOrd="0" destOrd="0" presId="urn:microsoft.com/office/officeart/2008/layout/HalfCircleOrganizationChart"/>
    <dgm:cxn modelId="{D2C273E7-FA7E-4216-AD29-DCADDC39597B}" type="presOf" srcId="{D0DEE94E-4B18-432E-91B9-C138257C23E2}" destId="{14A3DD14-ADF5-45C2-AFAD-5A2551C35C40}" srcOrd="1" destOrd="0" presId="urn:microsoft.com/office/officeart/2008/layout/HalfCircleOrganizationChart"/>
    <dgm:cxn modelId="{5F8352D8-F398-4768-A56C-C36AFAD73541}" type="presOf" srcId="{A58BBFF7-9D30-46FD-B632-F9F0C4700F4F}" destId="{AF6D2BD5-0DC5-449A-9713-435A2900019E}" srcOrd="0" destOrd="0" presId="urn:microsoft.com/office/officeart/2008/layout/HalfCircleOrganizationChart"/>
    <dgm:cxn modelId="{793CDC11-3E1A-4BCB-B442-86D6168675A7}" srcId="{D0DEE94E-4B18-432E-91B9-C138257C23E2}" destId="{9635A158-114F-484B-8ADA-0AC86013177B}" srcOrd="2" destOrd="0" parTransId="{D718C98F-97B6-4177-BD12-56AFB7C49E08}" sibTransId="{3BDE31E7-7EB3-47CE-98A6-64A3408C8593}"/>
    <dgm:cxn modelId="{762D1392-45E9-4507-A531-8F35FB9B0DC5}" type="presOf" srcId="{D718C98F-97B6-4177-BD12-56AFB7C49E08}" destId="{DB3D72F2-0139-4A08-86F9-1F57CD316EB5}" srcOrd="0" destOrd="0" presId="urn:microsoft.com/office/officeart/2008/layout/HalfCircleOrganizationChart"/>
    <dgm:cxn modelId="{C67DCDBE-3DC1-409B-9BC9-E2996B85A53B}" type="presOf" srcId="{82CE2043-639B-4BF8-8240-791C7330938A}" destId="{72F8CF12-D924-4B5D-BC43-8758281B9B39}" srcOrd="0" destOrd="0" presId="urn:microsoft.com/office/officeart/2008/layout/HalfCircleOrganizationChart"/>
    <dgm:cxn modelId="{C071FA88-0F87-4FC5-A054-57030AA350A4}" type="presOf" srcId="{A58BBFF7-9D30-46FD-B632-F9F0C4700F4F}" destId="{EEC9E8A9-4D78-4749-B446-D45C0C242072}" srcOrd="1" destOrd="0" presId="urn:microsoft.com/office/officeart/2008/layout/HalfCircleOrganizationChart"/>
    <dgm:cxn modelId="{4A88FC9D-4C69-4DCF-92E6-813AA6FEA7FB}" type="presParOf" srcId="{BB240F03-8064-4499-8FBD-92123524E6B9}" destId="{9FC15E31-3584-4E52-BAE0-8B27A52B0701}" srcOrd="0" destOrd="0" presId="urn:microsoft.com/office/officeart/2008/layout/HalfCircleOrganizationChart"/>
    <dgm:cxn modelId="{FA9CDAFC-C033-4085-946B-EBF9650A62FC}" type="presParOf" srcId="{9FC15E31-3584-4E52-BAE0-8B27A52B0701}" destId="{760EC7EF-FA1A-45FB-9CEF-A29104A01CEB}" srcOrd="0" destOrd="0" presId="urn:microsoft.com/office/officeart/2008/layout/HalfCircleOrganizationChart"/>
    <dgm:cxn modelId="{FD6D5BAA-D40D-45CE-A9C5-9D41CD73F479}" type="presParOf" srcId="{760EC7EF-FA1A-45FB-9CEF-A29104A01CEB}" destId="{633F23A8-E3ED-4CA3-A9F7-FA7C532BCF7D}" srcOrd="0" destOrd="0" presId="urn:microsoft.com/office/officeart/2008/layout/HalfCircleOrganizationChart"/>
    <dgm:cxn modelId="{F9B8DBC5-7AFA-4853-BCC9-846ED8742740}" type="presParOf" srcId="{760EC7EF-FA1A-45FB-9CEF-A29104A01CEB}" destId="{49A05F08-45F1-422C-A87B-2D7F06EB7AF9}" srcOrd="1" destOrd="0" presId="urn:microsoft.com/office/officeart/2008/layout/HalfCircleOrganizationChart"/>
    <dgm:cxn modelId="{A5CE5478-74F4-44F7-B3BB-D8CFA074BC10}" type="presParOf" srcId="{760EC7EF-FA1A-45FB-9CEF-A29104A01CEB}" destId="{7F03A910-79D1-4E6C-B4E5-9D26178C36C2}" srcOrd="2" destOrd="0" presId="urn:microsoft.com/office/officeart/2008/layout/HalfCircleOrganizationChart"/>
    <dgm:cxn modelId="{B7BBF9B9-154C-4FBB-9030-7086165F3880}" type="presParOf" srcId="{760EC7EF-FA1A-45FB-9CEF-A29104A01CEB}" destId="{14A3DD14-ADF5-45C2-AFAD-5A2551C35C40}" srcOrd="3" destOrd="0" presId="urn:microsoft.com/office/officeart/2008/layout/HalfCircleOrganizationChart"/>
    <dgm:cxn modelId="{1331099A-D5BD-4CA5-BCC1-FE45ADA40328}" type="presParOf" srcId="{9FC15E31-3584-4E52-BAE0-8B27A52B0701}" destId="{BE97D11E-B374-494B-B423-0622AAABAA0D}" srcOrd="1" destOrd="0" presId="urn:microsoft.com/office/officeart/2008/layout/HalfCircleOrganizationChart"/>
    <dgm:cxn modelId="{12014B74-7D6D-4824-931B-4121DDFEC6BF}" type="presParOf" srcId="{BE97D11E-B374-494B-B423-0622AAABAA0D}" destId="{9B3B09B9-0247-473A-A0D3-68DF2C18B342}" srcOrd="0" destOrd="0" presId="urn:microsoft.com/office/officeart/2008/layout/HalfCircleOrganizationChart"/>
    <dgm:cxn modelId="{C412F880-139C-4CF9-9652-7844EE8BF138}" type="presParOf" srcId="{BE97D11E-B374-494B-B423-0622AAABAA0D}" destId="{8FB29C83-65C0-40A3-9892-57E95E508764}" srcOrd="1" destOrd="0" presId="urn:microsoft.com/office/officeart/2008/layout/HalfCircleOrganizationChart"/>
    <dgm:cxn modelId="{DAC4EB9F-9206-4ECB-9BAE-468B96949F2E}" type="presParOf" srcId="{8FB29C83-65C0-40A3-9892-57E95E508764}" destId="{F23ED9FB-511A-47D1-9DF4-297995697C2B}" srcOrd="0" destOrd="0" presId="urn:microsoft.com/office/officeart/2008/layout/HalfCircleOrganizationChart"/>
    <dgm:cxn modelId="{6CD5D120-B618-4DAE-97A7-14C3583CA60A}" type="presParOf" srcId="{F23ED9FB-511A-47D1-9DF4-297995697C2B}" destId="{A5F7D2B8-047B-4434-BBE7-09FF215166A0}" srcOrd="0" destOrd="0" presId="urn:microsoft.com/office/officeart/2008/layout/HalfCircleOrganizationChart"/>
    <dgm:cxn modelId="{A3BB32F4-0F01-461F-9FBE-CBC2C07D8776}" type="presParOf" srcId="{F23ED9FB-511A-47D1-9DF4-297995697C2B}" destId="{C8641FBA-1796-45CE-84DA-2D06167F1188}" srcOrd="1" destOrd="0" presId="urn:microsoft.com/office/officeart/2008/layout/HalfCircleOrganizationChart"/>
    <dgm:cxn modelId="{FBC22AAF-FBA1-40C3-BD9F-77B19378F6C4}" type="presParOf" srcId="{F23ED9FB-511A-47D1-9DF4-297995697C2B}" destId="{A00C5EE2-AFAB-49DB-B405-038522F12A08}" srcOrd="2" destOrd="0" presId="urn:microsoft.com/office/officeart/2008/layout/HalfCircleOrganizationChart"/>
    <dgm:cxn modelId="{FBA85871-12AA-4793-AFFA-3D1A60061001}" type="presParOf" srcId="{F23ED9FB-511A-47D1-9DF4-297995697C2B}" destId="{847A9DAD-8952-48BE-A116-F85B60DEA5A2}" srcOrd="3" destOrd="0" presId="urn:microsoft.com/office/officeart/2008/layout/HalfCircleOrganizationChart"/>
    <dgm:cxn modelId="{DB431E50-DD32-4D4B-A8C6-43D07489F04B}" type="presParOf" srcId="{8FB29C83-65C0-40A3-9892-57E95E508764}" destId="{AB9D0AF9-3EB0-4343-A87F-6D8D37D77731}" srcOrd="1" destOrd="0" presId="urn:microsoft.com/office/officeart/2008/layout/HalfCircleOrganizationChart"/>
    <dgm:cxn modelId="{8E97103B-189B-4496-96F9-6A168D7F2AC1}" type="presParOf" srcId="{8FB29C83-65C0-40A3-9892-57E95E508764}" destId="{D95E7560-7716-4C30-87B7-9E7DBC9DCA18}" srcOrd="2" destOrd="0" presId="urn:microsoft.com/office/officeart/2008/layout/HalfCircleOrganizationChart"/>
    <dgm:cxn modelId="{C1DC76B9-B5DF-4A0B-83E2-C7D6BDAC5F67}" type="presParOf" srcId="{BE97D11E-B374-494B-B423-0622AAABAA0D}" destId="{DB3D72F2-0139-4A08-86F9-1F57CD316EB5}" srcOrd="2" destOrd="0" presId="urn:microsoft.com/office/officeart/2008/layout/HalfCircleOrganizationChart"/>
    <dgm:cxn modelId="{731B57AA-27E8-4BB0-88B5-FFA845F8E5E3}" type="presParOf" srcId="{BE97D11E-B374-494B-B423-0622AAABAA0D}" destId="{A7B23E7C-C38C-441E-AFEE-C779EAA3A1E9}" srcOrd="3" destOrd="0" presId="urn:microsoft.com/office/officeart/2008/layout/HalfCircleOrganizationChart"/>
    <dgm:cxn modelId="{ADAE4391-853C-46B9-8473-C4CC956FFCB2}" type="presParOf" srcId="{A7B23E7C-C38C-441E-AFEE-C779EAA3A1E9}" destId="{1F0B35DD-E759-4FDB-99A7-FE360B345DDA}" srcOrd="0" destOrd="0" presId="urn:microsoft.com/office/officeart/2008/layout/HalfCircleOrganizationChart"/>
    <dgm:cxn modelId="{3D957393-4294-4CD9-BF83-0A547CB98783}" type="presParOf" srcId="{1F0B35DD-E759-4FDB-99A7-FE360B345DDA}" destId="{5BFECCFA-F503-47DE-B749-C2EBD6537336}" srcOrd="0" destOrd="0" presId="urn:microsoft.com/office/officeart/2008/layout/HalfCircleOrganizationChart"/>
    <dgm:cxn modelId="{676C5206-FC10-43C4-8B0C-B5DE707CB0D1}" type="presParOf" srcId="{1F0B35DD-E759-4FDB-99A7-FE360B345DDA}" destId="{CF0570F9-07DC-4B47-93DF-85B3EAAA9818}" srcOrd="1" destOrd="0" presId="urn:microsoft.com/office/officeart/2008/layout/HalfCircleOrganizationChart"/>
    <dgm:cxn modelId="{6C1C4EDC-A936-47BD-97AA-F092267A1D82}" type="presParOf" srcId="{1F0B35DD-E759-4FDB-99A7-FE360B345DDA}" destId="{8CDB4159-B9CF-4947-8CFB-C38C8F42A663}" srcOrd="2" destOrd="0" presId="urn:microsoft.com/office/officeart/2008/layout/HalfCircleOrganizationChart"/>
    <dgm:cxn modelId="{0DA352D9-7112-43B7-8E84-645F307DD552}" type="presParOf" srcId="{1F0B35DD-E759-4FDB-99A7-FE360B345DDA}" destId="{01599C2D-1617-46CF-BF59-BF13E26B75EB}" srcOrd="3" destOrd="0" presId="urn:microsoft.com/office/officeart/2008/layout/HalfCircleOrganizationChart"/>
    <dgm:cxn modelId="{F37907A6-5E71-497A-BF71-5DD0DFB0D962}" type="presParOf" srcId="{A7B23E7C-C38C-441E-AFEE-C779EAA3A1E9}" destId="{53D6D4CA-7ADA-4EE9-9183-F916490A0F55}" srcOrd="1" destOrd="0" presId="urn:microsoft.com/office/officeart/2008/layout/HalfCircleOrganizationChart"/>
    <dgm:cxn modelId="{C7872E37-7751-4BA0-9E32-2637D2C65BE3}" type="presParOf" srcId="{A7B23E7C-C38C-441E-AFEE-C779EAA3A1E9}" destId="{23A29F4E-C4B2-4F0A-A120-CB873808F6BA}" srcOrd="2" destOrd="0" presId="urn:microsoft.com/office/officeart/2008/layout/HalfCircleOrganizationChart"/>
    <dgm:cxn modelId="{3C7D6E77-8071-411F-929F-B8D7C08648F4}" type="presParOf" srcId="{BE97D11E-B374-494B-B423-0622AAABAA0D}" destId="{72F8CF12-D924-4B5D-BC43-8758281B9B39}" srcOrd="4" destOrd="0" presId="urn:microsoft.com/office/officeart/2008/layout/HalfCircleOrganizationChart"/>
    <dgm:cxn modelId="{2F391131-D28C-40AA-A1F4-C1EABCEB495C}" type="presParOf" srcId="{BE97D11E-B374-494B-B423-0622AAABAA0D}" destId="{ED1CDD43-5287-4D35-B95E-FABB0FDF616B}" srcOrd="5" destOrd="0" presId="urn:microsoft.com/office/officeart/2008/layout/HalfCircleOrganizationChart"/>
    <dgm:cxn modelId="{A51D5089-DD74-44A0-828A-B37BD34BE740}" type="presParOf" srcId="{ED1CDD43-5287-4D35-B95E-FABB0FDF616B}" destId="{21354D79-98B5-4BC4-ABAA-F42E3F3202F3}" srcOrd="0" destOrd="0" presId="urn:microsoft.com/office/officeart/2008/layout/HalfCircleOrganizationChart"/>
    <dgm:cxn modelId="{A3BFBAFE-7FCF-4862-AF9D-B8BB286F8698}" type="presParOf" srcId="{21354D79-98B5-4BC4-ABAA-F42E3F3202F3}" destId="{16170C6A-1203-4878-B1EE-F5A773CA5884}" srcOrd="0" destOrd="0" presId="urn:microsoft.com/office/officeart/2008/layout/HalfCircleOrganizationChart"/>
    <dgm:cxn modelId="{FC0777F8-01F8-4634-9543-154C7A6345AD}" type="presParOf" srcId="{21354D79-98B5-4BC4-ABAA-F42E3F3202F3}" destId="{5CAFEA53-D0E4-42F5-9FBF-A11EDC173D74}" srcOrd="1" destOrd="0" presId="urn:microsoft.com/office/officeart/2008/layout/HalfCircleOrganizationChart"/>
    <dgm:cxn modelId="{18D89E21-CE73-4B75-A9C3-A0B638839397}" type="presParOf" srcId="{21354D79-98B5-4BC4-ABAA-F42E3F3202F3}" destId="{0FA08C9E-C4F0-4D04-B3FD-8CF20A9F29AA}" srcOrd="2" destOrd="0" presId="urn:microsoft.com/office/officeart/2008/layout/HalfCircleOrganizationChart"/>
    <dgm:cxn modelId="{B9508DC0-27DA-4E45-960B-6D355CEE153F}" type="presParOf" srcId="{21354D79-98B5-4BC4-ABAA-F42E3F3202F3}" destId="{8203AE2A-1511-42A5-ACFD-3694E1D8C3A5}" srcOrd="3" destOrd="0" presId="urn:microsoft.com/office/officeart/2008/layout/HalfCircleOrganizationChart"/>
    <dgm:cxn modelId="{83753B65-F67E-46A1-A5BB-E279ABBB0391}" type="presParOf" srcId="{ED1CDD43-5287-4D35-B95E-FABB0FDF616B}" destId="{259CFF3D-049C-4919-BAB0-9C75B8CE6BF0}" srcOrd="1" destOrd="0" presId="urn:microsoft.com/office/officeart/2008/layout/HalfCircleOrganizationChart"/>
    <dgm:cxn modelId="{A29EE8AB-D0B5-4AC1-A515-F017BACA77D0}" type="presParOf" srcId="{ED1CDD43-5287-4D35-B95E-FABB0FDF616B}" destId="{48CDBA7A-2B8F-4D3A-B01F-2AC1CFFE5B51}" srcOrd="2" destOrd="0" presId="urn:microsoft.com/office/officeart/2008/layout/HalfCircleOrganizationChart"/>
    <dgm:cxn modelId="{DD4BF9E9-2D95-4447-8B2D-E454DB2781F9}" type="presParOf" srcId="{9FC15E31-3584-4E52-BAE0-8B27A52B0701}" destId="{F8C9ACDA-2B0B-4818-8A4A-4461B99419F8}" srcOrd="2" destOrd="0" presId="urn:microsoft.com/office/officeart/2008/layout/HalfCircleOrganizationChart"/>
    <dgm:cxn modelId="{014325BF-B84B-42D9-9787-55DE207DFEFA}" type="presParOf" srcId="{F8C9ACDA-2B0B-4818-8A4A-4461B99419F8}" destId="{451754B0-9B6F-4BDE-A30F-C00BF8DBC44C}" srcOrd="0" destOrd="0" presId="urn:microsoft.com/office/officeart/2008/layout/HalfCircleOrganizationChart"/>
    <dgm:cxn modelId="{D52084D1-EEB2-4AB2-A3F8-B133C5E84DDC}" type="presParOf" srcId="{F8C9ACDA-2B0B-4818-8A4A-4461B99419F8}" destId="{363A0F93-3EEF-4BD8-AC2A-5727DAECA889}" srcOrd="1" destOrd="0" presId="urn:microsoft.com/office/officeart/2008/layout/HalfCircleOrganizationChart"/>
    <dgm:cxn modelId="{46AF4777-7FE5-4338-9597-14E0B1AB4611}" type="presParOf" srcId="{363A0F93-3EEF-4BD8-AC2A-5727DAECA889}" destId="{A3647C73-B090-4809-B005-7F5AF2EECF73}" srcOrd="0" destOrd="0" presId="urn:microsoft.com/office/officeart/2008/layout/HalfCircleOrganizationChart"/>
    <dgm:cxn modelId="{90E5F235-E07A-431E-9C68-183A29BFCF39}" type="presParOf" srcId="{A3647C73-B090-4809-B005-7F5AF2EECF73}" destId="{AF6D2BD5-0DC5-449A-9713-435A2900019E}" srcOrd="0" destOrd="0" presId="urn:microsoft.com/office/officeart/2008/layout/HalfCircleOrganizationChart"/>
    <dgm:cxn modelId="{48F784C1-CC32-4CB3-9ABE-4AAD3FA9848A}" type="presParOf" srcId="{A3647C73-B090-4809-B005-7F5AF2EECF73}" destId="{AD12C7C7-C591-4217-8B73-48A6D527E6FF}" srcOrd="1" destOrd="0" presId="urn:microsoft.com/office/officeart/2008/layout/HalfCircleOrganizationChart"/>
    <dgm:cxn modelId="{1F6D0B8F-4322-4CDE-9897-3EF1D9209DA3}" type="presParOf" srcId="{A3647C73-B090-4809-B005-7F5AF2EECF73}" destId="{850E5705-EFCD-483D-95E3-6EA6D72D86FF}" srcOrd="2" destOrd="0" presId="urn:microsoft.com/office/officeart/2008/layout/HalfCircleOrganizationChart"/>
    <dgm:cxn modelId="{124645E4-147C-4955-BBF2-F7FA6FC4608C}" type="presParOf" srcId="{A3647C73-B090-4809-B005-7F5AF2EECF73}" destId="{EEC9E8A9-4D78-4749-B446-D45C0C242072}" srcOrd="3" destOrd="0" presId="urn:microsoft.com/office/officeart/2008/layout/HalfCircleOrganizationChart"/>
    <dgm:cxn modelId="{AF3B94A1-D73D-4706-B750-1E9F77601090}" type="presParOf" srcId="{363A0F93-3EEF-4BD8-AC2A-5727DAECA889}" destId="{289293EC-B444-4FA4-B81A-EC9779F4D1ED}" srcOrd="1" destOrd="0" presId="urn:microsoft.com/office/officeart/2008/layout/HalfCircleOrganizationChart"/>
    <dgm:cxn modelId="{69F88A89-F3A5-4F60-A657-C5BCDECF7FF5}" type="presParOf" srcId="{363A0F93-3EEF-4BD8-AC2A-5727DAECA889}" destId="{26206F36-8B68-47E6-991B-844C0875F236}" srcOrd="2" destOrd="0" presId="urn:microsoft.com/office/officeart/2008/layout/HalfCircleOrganizationChart"/>
  </dgm:cxnLst>
  <dgm:bg/>
  <dgm:whole>
    <a:ln>
      <a:solidFill>
        <a:schemeClr val="tx1"/>
      </a:solidFill>
    </a:ln>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1754B0-9B6F-4BDE-A30F-C00BF8DBC44C}">
      <dsp:nvSpPr>
        <dsp:cNvPr id="0" name=""/>
        <dsp:cNvSpPr/>
      </dsp:nvSpPr>
      <dsp:spPr>
        <a:xfrm>
          <a:off x="1131625" y="393329"/>
          <a:ext cx="326016" cy="235674"/>
        </a:xfrm>
        <a:custGeom>
          <a:avLst/>
          <a:gdLst/>
          <a:ahLst/>
          <a:cxnLst/>
          <a:rect l="0" t="0" r="0" b="0"/>
          <a:pathLst>
            <a:path>
              <a:moveTo>
                <a:pt x="326016" y="0"/>
              </a:moveTo>
              <a:lnTo>
                <a:pt x="326016" y="235674"/>
              </a:lnTo>
              <a:lnTo>
                <a:pt x="0" y="23567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8CF12-D924-4B5D-BC43-8758281B9B39}">
      <dsp:nvSpPr>
        <dsp:cNvPr id="0" name=""/>
        <dsp:cNvSpPr/>
      </dsp:nvSpPr>
      <dsp:spPr>
        <a:xfrm>
          <a:off x="1457642" y="393329"/>
          <a:ext cx="950554" cy="722735"/>
        </a:xfrm>
        <a:custGeom>
          <a:avLst/>
          <a:gdLst/>
          <a:ahLst/>
          <a:cxnLst/>
          <a:rect l="0" t="0" r="0" b="0"/>
          <a:pathLst>
            <a:path>
              <a:moveTo>
                <a:pt x="0" y="0"/>
              </a:moveTo>
              <a:lnTo>
                <a:pt x="0" y="640249"/>
              </a:lnTo>
              <a:lnTo>
                <a:pt x="950554" y="640249"/>
              </a:lnTo>
              <a:lnTo>
                <a:pt x="950554" y="72273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B3D72F2-0139-4A08-86F9-1F57CD316EB5}">
      <dsp:nvSpPr>
        <dsp:cNvPr id="0" name=""/>
        <dsp:cNvSpPr/>
      </dsp:nvSpPr>
      <dsp:spPr>
        <a:xfrm>
          <a:off x="1411922" y="393329"/>
          <a:ext cx="91440" cy="722735"/>
        </a:xfrm>
        <a:custGeom>
          <a:avLst/>
          <a:gdLst/>
          <a:ahLst/>
          <a:cxnLst/>
          <a:rect l="0" t="0" r="0" b="0"/>
          <a:pathLst>
            <a:path>
              <a:moveTo>
                <a:pt x="45720" y="0"/>
              </a:moveTo>
              <a:lnTo>
                <a:pt x="45720" y="72273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3B09B9-0247-473A-A0D3-68DF2C18B342}">
      <dsp:nvSpPr>
        <dsp:cNvPr id="0" name=""/>
        <dsp:cNvSpPr/>
      </dsp:nvSpPr>
      <dsp:spPr>
        <a:xfrm>
          <a:off x="507087" y="393329"/>
          <a:ext cx="950554" cy="722735"/>
        </a:xfrm>
        <a:custGeom>
          <a:avLst/>
          <a:gdLst/>
          <a:ahLst/>
          <a:cxnLst/>
          <a:rect l="0" t="0" r="0" b="0"/>
          <a:pathLst>
            <a:path>
              <a:moveTo>
                <a:pt x="950554" y="0"/>
              </a:moveTo>
              <a:lnTo>
                <a:pt x="950554" y="640249"/>
              </a:lnTo>
              <a:lnTo>
                <a:pt x="0" y="640249"/>
              </a:lnTo>
              <a:lnTo>
                <a:pt x="0" y="72273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A05F08-45F1-422C-A87B-2D7F06EB7AF9}">
      <dsp:nvSpPr>
        <dsp:cNvPr id="0" name=""/>
        <dsp:cNvSpPr/>
      </dsp:nvSpPr>
      <dsp:spPr>
        <a:xfrm>
          <a:off x="1261246" y="538"/>
          <a:ext cx="392791" cy="392791"/>
        </a:xfrm>
        <a:prstGeom prst="arc">
          <a:avLst>
            <a:gd name="adj1" fmla="val 13200000"/>
            <a:gd name="adj2" fmla="val 192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03A910-79D1-4E6C-B4E5-9D26178C36C2}">
      <dsp:nvSpPr>
        <dsp:cNvPr id="0" name=""/>
        <dsp:cNvSpPr/>
      </dsp:nvSpPr>
      <dsp:spPr>
        <a:xfrm>
          <a:off x="1261246" y="538"/>
          <a:ext cx="392791" cy="392791"/>
        </a:xfrm>
        <a:prstGeom prst="arc">
          <a:avLst>
            <a:gd name="adj1" fmla="val 2400000"/>
            <a:gd name="adj2" fmla="val 84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3F23A8-E3ED-4CA3-A9F7-FA7C532BCF7D}">
      <dsp:nvSpPr>
        <dsp:cNvPr id="0" name=""/>
        <dsp:cNvSpPr/>
      </dsp:nvSpPr>
      <dsp:spPr>
        <a:xfrm>
          <a:off x="1064851" y="71240"/>
          <a:ext cx="785582" cy="25138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EC" sz="700" kern="1200"/>
            <a:t>Dirección DTIC</a:t>
          </a:r>
        </a:p>
      </dsp:txBody>
      <dsp:txXfrm>
        <a:off x="1064851" y="71240"/>
        <a:ext cx="785582" cy="251386"/>
      </dsp:txXfrm>
    </dsp:sp>
    <dsp:sp modelId="{C8641FBA-1796-45CE-84DA-2D06167F1188}">
      <dsp:nvSpPr>
        <dsp:cNvPr id="0" name=""/>
        <dsp:cNvSpPr/>
      </dsp:nvSpPr>
      <dsp:spPr>
        <a:xfrm>
          <a:off x="310692" y="1116065"/>
          <a:ext cx="392791" cy="392791"/>
        </a:xfrm>
        <a:prstGeom prst="arc">
          <a:avLst>
            <a:gd name="adj1" fmla="val 13200000"/>
            <a:gd name="adj2" fmla="val 192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0C5EE2-AFAB-49DB-B405-038522F12A08}">
      <dsp:nvSpPr>
        <dsp:cNvPr id="0" name=""/>
        <dsp:cNvSpPr/>
      </dsp:nvSpPr>
      <dsp:spPr>
        <a:xfrm>
          <a:off x="310692" y="1116065"/>
          <a:ext cx="392791" cy="392791"/>
        </a:xfrm>
        <a:prstGeom prst="arc">
          <a:avLst>
            <a:gd name="adj1" fmla="val 2400000"/>
            <a:gd name="adj2" fmla="val 84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F7D2B8-047B-4434-BBE7-09FF215166A0}">
      <dsp:nvSpPr>
        <dsp:cNvPr id="0" name=""/>
        <dsp:cNvSpPr/>
      </dsp:nvSpPr>
      <dsp:spPr>
        <a:xfrm>
          <a:off x="114296" y="1186767"/>
          <a:ext cx="785582" cy="25138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EC" sz="700" kern="1200"/>
            <a:t>Área de Desarrollo</a:t>
          </a:r>
        </a:p>
      </dsp:txBody>
      <dsp:txXfrm>
        <a:off x="114296" y="1186767"/>
        <a:ext cx="785582" cy="251386"/>
      </dsp:txXfrm>
    </dsp:sp>
    <dsp:sp modelId="{CF0570F9-07DC-4B47-93DF-85B3EAAA9818}">
      <dsp:nvSpPr>
        <dsp:cNvPr id="0" name=""/>
        <dsp:cNvSpPr/>
      </dsp:nvSpPr>
      <dsp:spPr>
        <a:xfrm>
          <a:off x="1261246" y="1116065"/>
          <a:ext cx="392791" cy="392791"/>
        </a:xfrm>
        <a:prstGeom prst="arc">
          <a:avLst>
            <a:gd name="adj1" fmla="val 13200000"/>
            <a:gd name="adj2" fmla="val 192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DB4159-B9CF-4947-8CFB-C38C8F42A663}">
      <dsp:nvSpPr>
        <dsp:cNvPr id="0" name=""/>
        <dsp:cNvSpPr/>
      </dsp:nvSpPr>
      <dsp:spPr>
        <a:xfrm>
          <a:off x="1261246" y="1116065"/>
          <a:ext cx="392791" cy="392791"/>
        </a:xfrm>
        <a:prstGeom prst="arc">
          <a:avLst>
            <a:gd name="adj1" fmla="val 2400000"/>
            <a:gd name="adj2" fmla="val 84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FECCFA-F503-47DE-B749-C2EBD6537336}">
      <dsp:nvSpPr>
        <dsp:cNvPr id="0" name=""/>
        <dsp:cNvSpPr/>
      </dsp:nvSpPr>
      <dsp:spPr>
        <a:xfrm>
          <a:off x="1064851" y="1186767"/>
          <a:ext cx="785582" cy="25138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EC" sz="700" kern="1200"/>
            <a:t>Área Infraestructuras y  Redes</a:t>
          </a:r>
        </a:p>
      </dsp:txBody>
      <dsp:txXfrm>
        <a:off x="1064851" y="1186767"/>
        <a:ext cx="785582" cy="251386"/>
      </dsp:txXfrm>
    </dsp:sp>
    <dsp:sp modelId="{5CAFEA53-D0E4-42F5-9FBF-A11EDC173D74}">
      <dsp:nvSpPr>
        <dsp:cNvPr id="0" name=""/>
        <dsp:cNvSpPr/>
      </dsp:nvSpPr>
      <dsp:spPr>
        <a:xfrm>
          <a:off x="2211801" y="1116065"/>
          <a:ext cx="392791" cy="392791"/>
        </a:xfrm>
        <a:prstGeom prst="arc">
          <a:avLst>
            <a:gd name="adj1" fmla="val 13200000"/>
            <a:gd name="adj2" fmla="val 192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FA08C9E-C4F0-4D04-B3FD-8CF20A9F29AA}">
      <dsp:nvSpPr>
        <dsp:cNvPr id="0" name=""/>
        <dsp:cNvSpPr/>
      </dsp:nvSpPr>
      <dsp:spPr>
        <a:xfrm>
          <a:off x="2211801" y="1116065"/>
          <a:ext cx="392791" cy="392791"/>
        </a:xfrm>
        <a:prstGeom prst="arc">
          <a:avLst>
            <a:gd name="adj1" fmla="val 2400000"/>
            <a:gd name="adj2" fmla="val 84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6170C6A-1203-4878-B1EE-F5A773CA5884}">
      <dsp:nvSpPr>
        <dsp:cNvPr id="0" name=""/>
        <dsp:cNvSpPr/>
      </dsp:nvSpPr>
      <dsp:spPr>
        <a:xfrm>
          <a:off x="2015406" y="1186767"/>
          <a:ext cx="785582" cy="25138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EC" sz="700" kern="1200"/>
            <a:t>Área de Soporte y Mantenimiento</a:t>
          </a:r>
        </a:p>
      </dsp:txBody>
      <dsp:txXfrm>
        <a:off x="2015406" y="1186767"/>
        <a:ext cx="785582" cy="251386"/>
      </dsp:txXfrm>
    </dsp:sp>
    <dsp:sp modelId="{AD12C7C7-C591-4217-8B73-48A6D527E6FF}">
      <dsp:nvSpPr>
        <dsp:cNvPr id="0" name=""/>
        <dsp:cNvSpPr/>
      </dsp:nvSpPr>
      <dsp:spPr>
        <a:xfrm>
          <a:off x="785969" y="558301"/>
          <a:ext cx="392791" cy="392791"/>
        </a:xfrm>
        <a:prstGeom prst="arc">
          <a:avLst>
            <a:gd name="adj1" fmla="val 13200000"/>
            <a:gd name="adj2" fmla="val 192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0E5705-EFCD-483D-95E3-6EA6D72D86FF}">
      <dsp:nvSpPr>
        <dsp:cNvPr id="0" name=""/>
        <dsp:cNvSpPr/>
      </dsp:nvSpPr>
      <dsp:spPr>
        <a:xfrm>
          <a:off x="785969" y="558301"/>
          <a:ext cx="392791" cy="392791"/>
        </a:xfrm>
        <a:prstGeom prst="arc">
          <a:avLst>
            <a:gd name="adj1" fmla="val 2400000"/>
            <a:gd name="adj2" fmla="val 8400000"/>
          </a:avLst>
        </a:pr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F6D2BD5-0DC5-449A-9713-435A2900019E}">
      <dsp:nvSpPr>
        <dsp:cNvPr id="0" name=""/>
        <dsp:cNvSpPr/>
      </dsp:nvSpPr>
      <dsp:spPr>
        <a:xfrm>
          <a:off x="589573" y="629004"/>
          <a:ext cx="785582" cy="251386"/>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s-EC" sz="700" kern="1200"/>
            <a:t>Secretaría</a:t>
          </a:r>
        </a:p>
      </dsp:txBody>
      <dsp:txXfrm>
        <a:off x="589573" y="629004"/>
        <a:ext cx="785582" cy="251386"/>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92B27E-3283-468C-85B1-6AB6D8F3C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57468</Words>
  <Characters>316074</Characters>
  <Application>Microsoft Office Word</Application>
  <DocSecurity>0</DocSecurity>
  <Lines>2633</Lines>
  <Paragraphs>7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2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se Samaniego Larrea</dc:creator>
  <cp:keywords/>
  <dc:description/>
  <cp:lastModifiedBy>SISBIB</cp:lastModifiedBy>
  <cp:revision>2</cp:revision>
  <cp:lastPrinted>2015-08-11T18:44:00Z</cp:lastPrinted>
  <dcterms:created xsi:type="dcterms:W3CDTF">2016-01-26T15:28:00Z</dcterms:created>
  <dcterms:modified xsi:type="dcterms:W3CDTF">2016-01-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AI5R1iM5"/&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